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51FF8B" w14:textId="63BC7D13" w:rsidR="00DA116E" w:rsidRPr="00BA56B5" w:rsidRDefault="00A05455" w:rsidP="00BD7459">
      <w:pPr>
        <w:pStyle w:val="Heading1"/>
        <w:jc w:val="both"/>
        <w:rPr>
          <w:sz w:val="48"/>
          <w:szCs w:val="48"/>
        </w:rPr>
      </w:pPr>
      <w:bookmarkStart w:id="0" w:name="_Toc213181045"/>
      <w:bookmarkStart w:id="1" w:name="_Toc213580278"/>
      <w:bookmarkStart w:id="2" w:name="_Toc213581733"/>
      <w:r w:rsidRPr="00BA56B5">
        <w:rPr>
          <w:sz w:val="48"/>
          <w:szCs w:val="48"/>
        </w:rPr>
        <w:t xml:space="preserve">Responsibilisation and </w:t>
      </w:r>
      <w:r w:rsidR="008D7795" w:rsidRPr="00BA56B5">
        <w:rPr>
          <w:sz w:val="48"/>
          <w:szCs w:val="48"/>
        </w:rPr>
        <w:t xml:space="preserve">ecological </w:t>
      </w:r>
      <w:r w:rsidRPr="00BA56B5">
        <w:rPr>
          <w:sz w:val="48"/>
          <w:szCs w:val="48"/>
        </w:rPr>
        <w:t xml:space="preserve">crisis: </w:t>
      </w:r>
      <w:r w:rsidR="009B72FE" w:rsidRPr="00BA56B5">
        <w:rPr>
          <w:sz w:val="48"/>
          <w:szCs w:val="48"/>
        </w:rPr>
        <w:t>Recasting</w:t>
      </w:r>
      <w:r w:rsidR="00AC04F0" w:rsidRPr="00BA56B5">
        <w:rPr>
          <w:sz w:val="48"/>
          <w:szCs w:val="48"/>
        </w:rPr>
        <w:t xml:space="preserve"> </w:t>
      </w:r>
      <w:r w:rsidRPr="00BA56B5">
        <w:rPr>
          <w:sz w:val="48"/>
          <w:szCs w:val="48"/>
        </w:rPr>
        <w:t>agency for</w:t>
      </w:r>
      <w:r w:rsidR="009B72FE" w:rsidRPr="00BA56B5">
        <w:rPr>
          <w:sz w:val="48"/>
          <w:szCs w:val="48"/>
        </w:rPr>
        <w:t xml:space="preserve"> </w:t>
      </w:r>
      <w:r w:rsidR="00B7333E" w:rsidRPr="00BA56B5">
        <w:rPr>
          <w:sz w:val="48"/>
          <w:szCs w:val="48"/>
        </w:rPr>
        <w:t>Anthropocene times</w:t>
      </w:r>
      <w:r w:rsidRPr="00BA56B5">
        <w:rPr>
          <w:sz w:val="48"/>
          <w:szCs w:val="48"/>
        </w:rPr>
        <w:t xml:space="preserve"> through child-parent encounters</w:t>
      </w:r>
      <w:bookmarkEnd w:id="0"/>
      <w:bookmarkEnd w:id="1"/>
      <w:bookmarkEnd w:id="2"/>
    </w:p>
    <w:p w14:paraId="5A33A9FE" w14:textId="77777777" w:rsidR="00AC04F0" w:rsidRPr="005344B4" w:rsidRDefault="00AC04F0" w:rsidP="00B47DF2">
      <w:pPr>
        <w:spacing w:line="480" w:lineRule="auto"/>
        <w:jc w:val="center"/>
        <w:rPr>
          <w:rFonts w:cs="Times New Roman"/>
        </w:rPr>
      </w:pPr>
    </w:p>
    <w:p w14:paraId="1C7DB0B9" w14:textId="77777777" w:rsidR="00AC04F0" w:rsidRPr="005344B4" w:rsidRDefault="00AC04F0" w:rsidP="00B47DF2">
      <w:pPr>
        <w:spacing w:line="480" w:lineRule="auto"/>
        <w:jc w:val="center"/>
        <w:rPr>
          <w:rFonts w:cs="Times New Roman"/>
        </w:rPr>
      </w:pPr>
    </w:p>
    <w:p w14:paraId="0A44CAC0" w14:textId="77777777" w:rsidR="00F1342B" w:rsidRPr="005344B4" w:rsidRDefault="00F1342B" w:rsidP="00BA56B5">
      <w:pPr>
        <w:spacing w:line="480" w:lineRule="auto"/>
        <w:rPr>
          <w:rFonts w:cs="Times New Roman"/>
        </w:rPr>
      </w:pPr>
    </w:p>
    <w:p w14:paraId="2FB15836" w14:textId="77777777" w:rsidR="00F1342B" w:rsidRPr="005344B4" w:rsidRDefault="00F1342B" w:rsidP="00B47DF2">
      <w:pPr>
        <w:spacing w:line="480" w:lineRule="auto"/>
        <w:jc w:val="center"/>
        <w:rPr>
          <w:rFonts w:cs="Times New Roman"/>
        </w:rPr>
      </w:pPr>
    </w:p>
    <w:p w14:paraId="12072999" w14:textId="77777777" w:rsidR="00F1342B" w:rsidRPr="005344B4" w:rsidRDefault="00F1342B" w:rsidP="00B47DF2">
      <w:pPr>
        <w:spacing w:line="480" w:lineRule="auto"/>
        <w:jc w:val="center"/>
        <w:rPr>
          <w:rFonts w:cs="Times New Roman"/>
        </w:rPr>
      </w:pPr>
    </w:p>
    <w:p w14:paraId="4A127061" w14:textId="77777777" w:rsidR="00F1342B" w:rsidRPr="005344B4" w:rsidRDefault="00F1342B" w:rsidP="00B47DF2">
      <w:pPr>
        <w:spacing w:line="480" w:lineRule="auto"/>
        <w:jc w:val="center"/>
        <w:rPr>
          <w:rFonts w:cs="Times New Roman"/>
        </w:rPr>
      </w:pPr>
    </w:p>
    <w:p w14:paraId="58634902" w14:textId="77777777" w:rsidR="00F1342B" w:rsidRPr="005344B4" w:rsidRDefault="00F1342B" w:rsidP="00B47DF2">
      <w:pPr>
        <w:spacing w:line="480" w:lineRule="auto"/>
        <w:jc w:val="center"/>
        <w:rPr>
          <w:rFonts w:cs="Times New Roman"/>
        </w:rPr>
      </w:pPr>
    </w:p>
    <w:p w14:paraId="5C7B4E8C" w14:textId="6491D7E5" w:rsidR="00AC04F0" w:rsidRPr="005344B4" w:rsidRDefault="00AC04F0" w:rsidP="00F1342B">
      <w:pPr>
        <w:spacing w:line="480" w:lineRule="auto"/>
        <w:jc w:val="center"/>
        <w:rPr>
          <w:rFonts w:cs="Times New Roman"/>
          <w:b/>
          <w:bCs/>
          <w:sz w:val="32"/>
          <w:szCs w:val="32"/>
        </w:rPr>
      </w:pPr>
      <w:r w:rsidRPr="005344B4">
        <w:rPr>
          <w:rFonts w:cs="Times New Roman"/>
          <w:b/>
          <w:bCs/>
          <w:sz w:val="32"/>
          <w:szCs w:val="32"/>
        </w:rPr>
        <w:t>Leah Katherine Edwards</w:t>
      </w:r>
    </w:p>
    <w:p w14:paraId="01813318" w14:textId="77777777" w:rsidR="00AC04F0" w:rsidRPr="005344B4" w:rsidRDefault="00AC04F0" w:rsidP="00B47DF2">
      <w:pPr>
        <w:spacing w:line="480" w:lineRule="auto"/>
        <w:jc w:val="center"/>
        <w:rPr>
          <w:rFonts w:cs="Times New Roman"/>
        </w:rPr>
      </w:pPr>
    </w:p>
    <w:p w14:paraId="5491D837" w14:textId="77777777" w:rsidR="00AC04F0" w:rsidRPr="005344B4" w:rsidRDefault="00AC04F0" w:rsidP="00B47DF2">
      <w:pPr>
        <w:spacing w:line="480" w:lineRule="auto"/>
        <w:jc w:val="center"/>
        <w:rPr>
          <w:rFonts w:cs="Times New Roman"/>
        </w:rPr>
      </w:pPr>
    </w:p>
    <w:p w14:paraId="7A208E2B" w14:textId="10A87E95" w:rsidR="00AC04F0" w:rsidRPr="005344B4" w:rsidRDefault="00AC04F0" w:rsidP="00B47DF2">
      <w:pPr>
        <w:spacing w:line="480" w:lineRule="auto"/>
        <w:jc w:val="center"/>
        <w:rPr>
          <w:rFonts w:cs="Times New Roman"/>
        </w:rPr>
      </w:pPr>
      <w:r w:rsidRPr="005344B4">
        <w:rPr>
          <w:rFonts w:cs="Times New Roman"/>
        </w:rPr>
        <w:t>Thesis submitted for the degree of Doctor of Philosophy</w:t>
      </w:r>
    </w:p>
    <w:p w14:paraId="4DFB0B45" w14:textId="77777777" w:rsidR="00AC04F0" w:rsidRPr="005344B4" w:rsidRDefault="00AC04F0" w:rsidP="00B47DF2">
      <w:pPr>
        <w:spacing w:line="480" w:lineRule="auto"/>
        <w:jc w:val="center"/>
        <w:rPr>
          <w:rFonts w:cs="Times New Roman"/>
        </w:rPr>
      </w:pPr>
      <w:r w:rsidRPr="005344B4">
        <w:rPr>
          <w:rFonts w:cs="Times New Roman"/>
        </w:rPr>
        <w:t>Department of Geography, Durham University</w:t>
      </w:r>
    </w:p>
    <w:p w14:paraId="7CE54612" w14:textId="7513C962" w:rsidR="007430AA" w:rsidRDefault="00AC04F0" w:rsidP="00B47DF2">
      <w:pPr>
        <w:spacing w:line="480" w:lineRule="auto"/>
        <w:jc w:val="center"/>
        <w:rPr>
          <w:rFonts w:cs="Times New Roman"/>
        </w:rPr>
      </w:pPr>
      <w:r w:rsidRPr="005344B4">
        <w:rPr>
          <w:rFonts w:cs="Times New Roman"/>
        </w:rPr>
        <w:t>2025</w:t>
      </w:r>
    </w:p>
    <w:p w14:paraId="71D2F008" w14:textId="77777777" w:rsidR="008F73EF" w:rsidRDefault="007430AA">
      <w:pPr>
        <w:spacing w:line="259" w:lineRule="auto"/>
        <w:jc w:val="left"/>
        <w:rPr>
          <w:rFonts w:cs="Times New Roman"/>
        </w:rPr>
        <w:sectPr w:rsidR="008F73EF" w:rsidSect="001F7E08">
          <w:pgSz w:w="11906" w:h="16838"/>
          <w:pgMar w:top="1440" w:right="1440" w:bottom="1440" w:left="1440" w:header="708" w:footer="708" w:gutter="0"/>
          <w:pgNumType w:start="1"/>
          <w:cols w:space="708"/>
          <w:docGrid w:linePitch="360"/>
        </w:sectPr>
      </w:pPr>
      <w:r>
        <w:rPr>
          <w:rFonts w:cs="Times New Roman"/>
        </w:rPr>
        <w:br w:type="page"/>
      </w:r>
    </w:p>
    <w:p w14:paraId="73563839" w14:textId="77777777" w:rsidR="00AC04F0" w:rsidRPr="005344B4" w:rsidRDefault="00AC04F0" w:rsidP="00CA660A">
      <w:pPr>
        <w:spacing w:line="259" w:lineRule="auto"/>
        <w:jc w:val="left"/>
        <w:rPr>
          <w:rFonts w:cs="Times New Roman"/>
        </w:rPr>
      </w:pPr>
    </w:p>
    <w:p w14:paraId="7E15EA71" w14:textId="4E30B069" w:rsidR="00590E48" w:rsidRDefault="00CA660A" w:rsidP="00CA660A">
      <w:pPr>
        <w:pStyle w:val="Heading2"/>
      </w:pPr>
      <w:bookmarkStart w:id="3" w:name="_Toc213581734"/>
      <w:r>
        <w:t>A</w:t>
      </w:r>
      <w:r w:rsidR="00054D5A" w:rsidRPr="00054D5A">
        <w:t>bstract</w:t>
      </w:r>
      <w:bookmarkEnd w:id="3"/>
    </w:p>
    <w:p w14:paraId="15E27A65" w14:textId="4A72603A" w:rsidR="00590E48" w:rsidRPr="00590E48" w:rsidRDefault="00590E48" w:rsidP="00CC6A1B">
      <w:pPr>
        <w:rPr>
          <w:rFonts w:eastAsiaTheme="majorEastAsia"/>
        </w:rPr>
      </w:pPr>
      <w:r w:rsidRPr="00590E48">
        <w:rPr>
          <w:rFonts w:eastAsiaTheme="majorEastAsia"/>
        </w:rPr>
        <w:t xml:space="preserve">This thesis examines how children and their parents come to know, be, and act in relation to ecological crisis as a dominant framing of contemporary human–nature relations. It explores how environmental subjectivities are shaped, negotiated, and unsettled through intergenerational encounters in spaces of environmental pedagogy and activism. Drawing on multi-sited ethnographic research conducted at the </w:t>
      </w:r>
      <w:r w:rsidRPr="00590E48">
        <w:rPr>
          <w:rFonts w:eastAsiaTheme="majorEastAsia"/>
          <w:i/>
          <w:iCs/>
        </w:rPr>
        <w:t>Our Broken Planet</w:t>
      </w:r>
      <w:r w:rsidRPr="00590E48">
        <w:rPr>
          <w:rFonts w:eastAsiaTheme="majorEastAsia"/>
        </w:rPr>
        <w:t xml:space="preserve"> exhibition at the Natural History Museum, the </w:t>
      </w:r>
      <w:r w:rsidRPr="00590E48">
        <w:rPr>
          <w:rFonts w:eastAsiaTheme="majorEastAsia"/>
          <w:i/>
          <w:iCs/>
        </w:rPr>
        <w:t>Festival of Thrift</w:t>
      </w:r>
      <w:r w:rsidRPr="00590E48">
        <w:rPr>
          <w:rFonts w:eastAsiaTheme="majorEastAsia"/>
        </w:rPr>
        <w:t xml:space="preserve"> in Redcar, and </w:t>
      </w:r>
      <w:r w:rsidRPr="00590E48">
        <w:rPr>
          <w:rFonts w:eastAsiaTheme="majorEastAsia"/>
          <w:i/>
          <w:iCs/>
        </w:rPr>
        <w:t>The Big One</w:t>
      </w:r>
      <w:r w:rsidRPr="00590E48">
        <w:rPr>
          <w:rFonts w:eastAsiaTheme="majorEastAsia"/>
        </w:rPr>
        <w:t xml:space="preserve"> climate protest in London, the study investigates how families experience, embody, and </w:t>
      </w:r>
      <w:r w:rsidR="00BA56B5">
        <w:rPr>
          <w:rFonts w:eastAsiaTheme="majorEastAsia"/>
        </w:rPr>
        <w:t>actively co-</w:t>
      </w:r>
      <w:r w:rsidR="00010624">
        <w:rPr>
          <w:rFonts w:eastAsiaTheme="majorEastAsia"/>
        </w:rPr>
        <w:t>constitute environmental</w:t>
      </w:r>
      <w:r w:rsidRPr="00590E48">
        <w:rPr>
          <w:rFonts w:eastAsiaTheme="majorEastAsia"/>
        </w:rPr>
        <w:t xml:space="preserve"> responsibility within affectively charged, more-than-human contexts.</w:t>
      </w:r>
    </w:p>
    <w:p w14:paraId="2C7E25EC" w14:textId="77777777" w:rsidR="00590E48" w:rsidRPr="00590E48" w:rsidRDefault="00590E48" w:rsidP="00CC6A1B">
      <w:pPr>
        <w:rPr>
          <w:rFonts w:eastAsiaTheme="majorEastAsia"/>
        </w:rPr>
      </w:pPr>
      <w:r w:rsidRPr="00590E48">
        <w:rPr>
          <w:rFonts w:eastAsiaTheme="majorEastAsia"/>
        </w:rPr>
        <w:t>Guided by Affect Theory and Common Worlds Scholarship, the thesis conceptualises environmental subjecthood as an ongoing, relational process of becoming rather than a fixed moral identity. It foregrounds the family as a crucial yet underexplored site in which ethical and political orientations toward the more-than-human world are cultivated and contested. Through attention to the micro-dynamics of parent–child interactions, the research reveals how affective intensities, embodied gestures, and fleeting moments of recognition and misrecognition generate opportunities to rethink environmental care and responsibility beyond neoliberal frameworks.</w:t>
      </w:r>
    </w:p>
    <w:p w14:paraId="7E818F2B" w14:textId="34873928" w:rsidR="00590E48" w:rsidRPr="00010624" w:rsidRDefault="00590E48" w:rsidP="00CC6A1B">
      <w:pPr>
        <w:rPr>
          <w:rFonts w:eastAsiaTheme="majorEastAsia"/>
        </w:rPr>
      </w:pPr>
      <w:r w:rsidRPr="00010624">
        <w:rPr>
          <w:rFonts w:eastAsiaTheme="majorEastAsia"/>
        </w:rPr>
        <w:t xml:space="preserve">Four key arguments structure the thesis. First, the family is positioned as an important locus of environmental politics, where intergenerational encounters can unsettle dominant human–nature binaries and the </w:t>
      </w:r>
      <w:proofErr w:type="spellStart"/>
      <w:r w:rsidR="00010624" w:rsidRPr="00010624">
        <w:rPr>
          <w:rFonts w:eastAsiaTheme="majorEastAsia"/>
        </w:rPr>
        <w:t>responsibilis</w:t>
      </w:r>
      <w:r w:rsidR="00010624">
        <w:rPr>
          <w:rFonts w:eastAsiaTheme="majorEastAsia"/>
        </w:rPr>
        <w:t>e</w:t>
      </w:r>
      <w:r w:rsidR="001D51D0">
        <w:rPr>
          <w:rFonts w:eastAsiaTheme="majorEastAsia"/>
        </w:rPr>
        <w:t>d</w:t>
      </w:r>
      <w:proofErr w:type="spellEnd"/>
      <w:r w:rsidR="001D51D0">
        <w:rPr>
          <w:rFonts w:eastAsiaTheme="majorEastAsia"/>
        </w:rPr>
        <w:t xml:space="preserve"> </w:t>
      </w:r>
      <w:r w:rsidRPr="00010624">
        <w:rPr>
          <w:rFonts w:eastAsiaTheme="majorEastAsia"/>
        </w:rPr>
        <w:t>figure of</w:t>
      </w:r>
      <w:r w:rsidR="00010624">
        <w:rPr>
          <w:rFonts w:eastAsiaTheme="majorEastAsia"/>
        </w:rPr>
        <w:t xml:space="preserve"> individual</w:t>
      </w:r>
      <w:r w:rsidR="001D51D0">
        <w:rPr>
          <w:rFonts w:eastAsiaTheme="majorEastAsia"/>
        </w:rPr>
        <w:t xml:space="preserve"> agency</w:t>
      </w:r>
      <w:r w:rsidRPr="00010624">
        <w:rPr>
          <w:rFonts w:eastAsiaTheme="majorEastAsia"/>
        </w:rPr>
        <w:t xml:space="preserve">. Second, children are understood as disruptive agents who reconfigure agency through their embodied and affective engagements, prompting adults to reimagine their ethical and political relations. Third, the thesis identifies </w:t>
      </w:r>
      <w:r w:rsidRPr="00010624">
        <w:rPr>
          <w:rFonts w:eastAsiaTheme="majorEastAsia"/>
          <w:i/>
          <w:iCs/>
        </w:rPr>
        <w:t>ambivalence</w:t>
      </w:r>
      <w:r w:rsidRPr="00010624">
        <w:rPr>
          <w:rFonts w:eastAsiaTheme="majorEastAsia"/>
        </w:rPr>
        <w:t xml:space="preserve"> as a defining </w:t>
      </w:r>
      <w:proofErr w:type="spellStart"/>
      <w:r w:rsidRPr="00010624">
        <w:rPr>
          <w:rFonts w:eastAsiaTheme="majorEastAsia"/>
        </w:rPr>
        <w:t>affect</w:t>
      </w:r>
      <w:proofErr w:type="spellEnd"/>
      <w:r w:rsidRPr="00010624">
        <w:rPr>
          <w:rFonts w:eastAsiaTheme="majorEastAsia"/>
        </w:rPr>
        <w:t xml:space="preserve"> of contemporary environmental experience; embracing such ambivalence, rather than seeking resolution, enables more expansive and collective modes of response. Finally, it argues that heterotopic sites such as museums, festivals, and protests offer vital spaces for imagining and practising alternative, convivial forms of environmental politics.</w:t>
      </w:r>
    </w:p>
    <w:p w14:paraId="4B5E6CEA" w14:textId="6398B5DC" w:rsidR="00590E48" w:rsidRPr="00590E48" w:rsidRDefault="00590E48" w:rsidP="00CC6A1B">
      <w:pPr>
        <w:rPr>
          <w:rFonts w:eastAsiaTheme="majorEastAsia"/>
        </w:rPr>
      </w:pPr>
      <w:r w:rsidRPr="00590E48">
        <w:rPr>
          <w:rFonts w:eastAsiaTheme="majorEastAsia"/>
        </w:rPr>
        <w:t xml:space="preserve">The thesis contributes to scholarship on environmental subjectivity, </w:t>
      </w:r>
      <w:r w:rsidR="001D51D0">
        <w:rPr>
          <w:rFonts w:eastAsiaTheme="majorEastAsia"/>
        </w:rPr>
        <w:t>geographies of the family</w:t>
      </w:r>
      <w:r w:rsidRPr="00590E48">
        <w:rPr>
          <w:rFonts w:eastAsiaTheme="majorEastAsia"/>
        </w:rPr>
        <w:t xml:space="preserve">, and </w:t>
      </w:r>
      <w:r w:rsidR="001D51D0">
        <w:rPr>
          <w:rFonts w:eastAsiaTheme="majorEastAsia"/>
        </w:rPr>
        <w:t xml:space="preserve">the cultural </w:t>
      </w:r>
      <w:r w:rsidR="001D51D0" w:rsidRPr="00590E48">
        <w:rPr>
          <w:rFonts w:eastAsiaTheme="majorEastAsia"/>
        </w:rPr>
        <w:t>geographies</w:t>
      </w:r>
      <w:r w:rsidR="001D51D0">
        <w:rPr>
          <w:rFonts w:eastAsiaTheme="majorEastAsia"/>
        </w:rPr>
        <w:t xml:space="preserve"> of environmental politics</w:t>
      </w:r>
      <w:r w:rsidRPr="00590E48">
        <w:rPr>
          <w:rFonts w:eastAsiaTheme="majorEastAsia"/>
        </w:rPr>
        <w:t xml:space="preserve"> by advancing a relational and affective understanding of how environmental ethics emerge across generations. It calls for an expanded conception of environmental responsibility—one grounded not in individual virtue but in shared, situated, and uncertain processes of response-ability within the Anthropocene.</w:t>
      </w:r>
    </w:p>
    <w:p w14:paraId="3F6EB16F" w14:textId="45C6FE48" w:rsidR="00054D5A" w:rsidRPr="00590E48" w:rsidRDefault="00054D5A" w:rsidP="00CC6A1B">
      <w:pPr>
        <w:rPr>
          <w:rFonts w:eastAsiaTheme="majorEastAsia"/>
          <w:color w:val="0A2F41" w:themeColor="accent1" w:themeShade="80"/>
          <w:sz w:val="36"/>
          <w:szCs w:val="36"/>
        </w:rPr>
      </w:pPr>
      <w:r w:rsidRPr="00590E48">
        <w:br w:type="page"/>
      </w:r>
    </w:p>
    <w:p w14:paraId="30CD9796" w14:textId="6F406777" w:rsidR="00ED3459" w:rsidRDefault="00ED3459" w:rsidP="00901009">
      <w:pPr>
        <w:pStyle w:val="Heading2"/>
      </w:pPr>
      <w:bookmarkStart w:id="4" w:name="_Toc213581735"/>
      <w:r w:rsidRPr="005344B4">
        <w:lastRenderedPageBreak/>
        <w:t>Statement of Copyright</w:t>
      </w:r>
      <w:bookmarkEnd w:id="4"/>
    </w:p>
    <w:p w14:paraId="45518DAD" w14:textId="77777777" w:rsidR="006B4A34" w:rsidRPr="006B4A34" w:rsidRDefault="006B4A34" w:rsidP="006B4A34"/>
    <w:p w14:paraId="1187C577" w14:textId="32A73F14" w:rsidR="00D51F8D" w:rsidRPr="005344B4" w:rsidRDefault="00D51F8D" w:rsidP="009811B0">
      <w:pPr>
        <w:spacing w:line="480" w:lineRule="auto"/>
        <w:rPr>
          <w:rFonts w:cs="Times New Roman"/>
        </w:rPr>
      </w:pPr>
      <w:r w:rsidRPr="005344B4">
        <w:rPr>
          <w:rFonts w:cs="Times New Roman"/>
        </w:rPr>
        <w:t>The copyright of this thesis belongs to the author. No quotation from it should be published without the authors’ prior written consent and information derived from it should be acknowledged</w:t>
      </w:r>
      <w:r w:rsidR="00BD7459">
        <w:rPr>
          <w:rFonts w:cs="Times New Roman"/>
        </w:rPr>
        <w:t>.</w:t>
      </w:r>
    </w:p>
    <w:p w14:paraId="42BCD11A" w14:textId="0E3139EC" w:rsidR="00DA116E" w:rsidRPr="005344B4" w:rsidRDefault="00DA116E" w:rsidP="009811B0">
      <w:pPr>
        <w:spacing w:line="480" w:lineRule="auto"/>
        <w:rPr>
          <w:rFonts w:eastAsiaTheme="majorEastAsia" w:cs="Times New Roman"/>
          <w:color w:val="0F4761" w:themeColor="accent1" w:themeShade="BF"/>
          <w:sz w:val="40"/>
          <w:szCs w:val="40"/>
        </w:rPr>
      </w:pPr>
    </w:p>
    <w:p w14:paraId="2634607E" w14:textId="3103DCAD" w:rsidR="001C43A9" w:rsidRPr="005344B4" w:rsidRDefault="00D51F8D" w:rsidP="001C43A9">
      <w:pPr>
        <w:spacing w:line="480" w:lineRule="auto"/>
        <w:rPr>
          <w:rFonts w:eastAsiaTheme="majorEastAsia" w:cs="Times New Roman"/>
          <w:color w:val="0F4761" w:themeColor="accent1" w:themeShade="BF"/>
          <w:sz w:val="40"/>
          <w:szCs w:val="40"/>
        </w:rPr>
      </w:pPr>
      <w:r w:rsidRPr="005344B4">
        <w:rPr>
          <w:rFonts w:cs="Times New Roman"/>
        </w:rPr>
        <w:br w:type="page"/>
      </w:r>
    </w:p>
    <w:p w14:paraId="71DC749C" w14:textId="4A8BC181" w:rsidR="00E1013C" w:rsidRPr="006B4A34" w:rsidRDefault="006D7F66" w:rsidP="00901009">
      <w:pPr>
        <w:pStyle w:val="Heading2"/>
      </w:pPr>
      <w:bookmarkStart w:id="5" w:name="_Toc213581736"/>
      <w:r w:rsidRPr="005344B4">
        <w:lastRenderedPageBreak/>
        <w:t>Acknowledgements</w:t>
      </w:r>
      <w:bookmarkEnd w:id="5"/>
    </w:p>
    <w:p w14:paraId="31726A6D" w14:textId="6F54B5EC" w:rsidR="00E1013C" w:rsidRPr="00BC397E" w:rsidRDefault="00F24940" w:rsidP="00112E42">
      <w:pPr>
        <w:rPr>
          <w:rFonts w:cs="Times New Roman"/>
        </w:rPr>
      </w:pPr>
      <w:r w:rsidRPr="00BC397E">
        <w:rPr>
          <w:rFonts w:cs="Times New Roman"/>
        </w:rPr>
        <w:t>This</w:t>
      </w:r>
      <w:r w:rsidR="00E1013C" w:rsidRPr="00BC397E">
        <w:rPr>
          <w:rFonts w:cs="Times New Roman"/>
        </w:rPr>
        <w:t xml:space="preserve"> PhD has been completed amidst the ebbs and flows of everyday life; the ordinary, the extraordinary and everything in between</w:t>
      </w:r>
      <w:r w:rsidR="004D2AF6" w:rsidRPr="00BC397E">
        <w:rPr>
          <w:rFonts w:cs="Times New Roman"/>
        </w:rPr>
        <w:t xml:space="preserve">. </w:t>
      </w:r>
      <w:r w:rsidR="00E1013C" w:rsidRPr="00BC397E">
        <w:rPr>
          <w:rFonts w:cs="Times New Roman"/>
        </w:rPr>
        <w:t xml:space="preserve"> My eldest daughter was born in September 201</w:t>
      </w:r>
      <w:r w:rsidR="00124B93" w:rsidRPr="00BC397E">
        <w:rPr>
          <w:rFonts w:cs="Times New Roman"/>
        </w:rPr>
        <w:t>7</w:t>
      </w:r>
      <w:r w:rsidR="00E1013C" w:rsidRPr="00BC397E">
        <w:rPr>
          <w:rFonts w:cs="Times New Roman"/>
        </w:rPr>
        <w:t xml:space="preserve">, 4 weeks before I started </w:t>
      </w:r>
      <w:r w:rsidR="00775189" w:rsidRPr="00BC397E">
        <w:rPr>
          <w:rFonts w:cs="Times New Roman"/>
        </w:rPr>
        <w:t>the</w:t>
      </w:r>
      <w:r w:rsidR="00E1013C" w:rsidRPr="00BC397E">
        <w:rPr>
          <w:rFonts w:cs="Times New Roman"/>
        </w:rPr>
        <w:t xml:space="preserve"> ESRC studentship which has carried me through the best and most exhausting 8 years of my life. Two more daughters followed, one mid-pandemic, in 2020, and a third in July 2024. </w:t>
      </w:r>
      <w:r w:rsidR="00A0707D" w:rsidRPr="00BC397E">
        <w:rPr>
          <w:rFonts w:cs="Times New Roman"/>
        </w:rPr>
        <w:t>Nana Betty, who always asked how my studies were going, passed away</w:t>
      </w:r>
      <w:r w:rsidR="009E16FC" w:rsidRPr="00BC397E">
        <w:rPr>
          <w:rFonts w:cs="Times New Roman"/>
        </w:rPr>
        <w:t xml:space="preserve"> in late 2020</w:t>
      </w:r>
      <w:r w:rsidR="001018A4" w:rsidRPr="00BC397E">
        <w:rPr>
          <w:rFonts w:cs="Times New Roman"/>
        </w:rPr>
        <w:t xml:space="preserve">; we lost </w:t>
      </w:r>
      <w:r w:rsidR="00775189" w:rsidRPr="00BC397E">
        <w:rPr>
          <w:rFonts w:cs="Times New Roman"/>
        </w:rPr>
        <w:t>Grandad Frank, Uncle Paul</w:t>
      </w:r>
      <w:r w:rsidR="00A276E3">
        <w:rPr>
          <w:rFonts w:cs="Times New Roman"/>
        </w:rPr>
        <w:t xml:space="preserve">, </w:t>
      </w:r>
      <w:r w:rsidR="00775189" w:rsidRPr="00BC397E">
        <w:rPr>
          <w:rFonts w:cs="Times New Roman"/>
        </w:rPr>
        <w:t xml:space="preserve">Uncle John </w:t>
      </w:r>
      <w:r w:rsidR="00A276E3">
        <w:rPr>
          <w:rFonts w:cs="Times New Roman"/>
        </w:rPr>
        <w:t xml:space="preserve">and my godmother, Ruth, </w:t>
      </w:r>
      <w:r w:rsidR="001018A4" w:rsidRPr="00BC397E">
        <w:rPr>
          <w:rFonts w:cs="Times New Roman"/>
        </w:rPr>
        <w:t xml:space="preserve">in the following years. </w:t>
      </w:r>
      <w:r w:rsidR="00522827" w:rsidRPr="00BC397E">
        <w:rPr>
          <w:rFonts w:cs="Times New Roman"/>
        </w:rPr>
        <w:t>Alongside funerals there have been many weddings, not least my own</w:t>
      </w:r>
      <w:r w:rsidR="001C501C" w:rsidRPr="00BC397E">
        <w:rPr>
          <w:rFonts w:cs="Times New Roman"/>
        </w:rPr>
        <w:t xml:space="preserve"> </w:t>
      </w:r>
      <w:r w:rsidR="00856728">
        <w:rPr>
          <w:rFonts w:cs="Times New Roman"/>
        </w:rPr>
        <w:t xml:space="preserve">to my best friend, Frank, </w:t>
      </w:r>
      <w:r w:rsidR="001C501C" w:rsidRPr="00BC397E">
        <w:rPr>
          <w:rFonts w:cs="Times New Roman"/>
        </w:rPr>
        <w:t>in 2022</w:t>
      </w:r>
      <w:r w:rsidR="00B20F1B" w:rsidRPr="00BC397E">
        <w:rPr>
          <w:rFonts w:cs="Times New Roman"/>
        </w:rPr>
        <w:t>.</w:t>
      </w:r>
      <w:r w:rsidR="00567131" w:rsidRPr="00BC397E">
        <w:rPr>
          <w:rFonts w:cs="Times New Roman"/>
        </w:rPr>
        <w:t xml:space="preserve"> </w:t>
      </w:r>
      <w:r w:rsidR="00E7365E">
        <w:rPr>
          <w:rFonts w:cs="Times New Roman"/>
        </w:rPr>
        <w:t>This</w:t>
      </w:r>
      <w:r w:rsidR="007631C2">
        <w:rPr>
          <w:rFonts w:cs="Times New Roman"/>
        </w:rPr>
        <w:t xml:space="preserve"> PhD</w:t>
      </w:r>
      <w:r w:rsidR="00E7365E">
        <w:rPr>
          <w:rFonts w:cs="Times New Roman"/>
        </w:rPr>
        <w:t xml:space="preserve"> has been a </w:t>
      </w:r>
      <w:r w:rsidR="00567131" w:rsidRPr="00BC397E">
        <w:rPr>
          <w:rFonts w:cs="Times New Roman"/>
        </w:rPr>
        <w:t>slow</w:t>
      </w:r>
      <w:r w:rsidR="00E7365E">
        <w:rPr>
          <w:rFonts w:cs="Times New Roman"/>
        </w:rPr>
        <w:t xml:space="preserve"> journey,</w:t>
      </w:r>
      <w:r w:rsidR="00567131" w:rsidRPr="00BC397E">
        <w:rPr>
          <w:rFonts w:cs="Times New Roman"/>
        </w:rPr>
        <w:t xml:space="preserve"> at times excruciatingly so</w:t>
      </w:r>
      <w:r w:rsidR="005F34CD" w:rsidRPr="00BC397E">
        <w:rPr>
          <w:rFonts w:cs="Times New Roman"/>
        </w:rPr>
        <w:t xml:space="preserve">, </w:t>
      </w:r>
      <w:r w:rsidR="002670E9" w:rsidRPr="00BC397E">
        <w:rPr>
          <w:rFonts w:cs="Times New Roman"/>
        </w:rPr>
        <w:t xml:space="preserve">as I have navigated motherhood, </w:t>
      </w:r>
      <w:r w:rsidR="00B9044C">
        <w:rPr>
          <w:rFonts w:cs="Times New Roman"/>
        </w:rPr>
        <w:t xml:space="preserve">studying and paid work. </w:t>
      </w:r>
    </w:p>
    <w:p w14:paraId="4346BC29" w14:textId="50061724" w:rsidR="00562A6A" w:rsidRDefault="00F24940" w:rsidP="00112E42">
      <w:pPr>
        <w:rPr>
          <w:rFonts w:cs="Times New Roman"/>
        </w:rPr>
      </w:pPr>
      <w:r w:rsidRPr="00BC397E">
        <w:rPr>
          <w:rFonts w:cs="Times New Roman"/>
        </w:rPr>
        <w:t xml:space="preserve">I say all this </w:t>
      </w:r>
      <w:r w:rsidR="0017107F">
        <w:rPr>
          <w:rFonts w:cs="Times New Roman"/>
        </w:rPr>
        <w:t xml:space="preserve">to </w:t>
      </w:r>
      <w:r w:rsidRPr="00BC397E">
        <w:rPr>
          <w:rFonts w:cs="Times New Roman"/>
        </w:rPr>
        <w:t>acknowledge th</w:t>
      </w:r>
      <w:r w:rsidR="004D2AF6" w:rsidRPr="00BC397E">
        <w:rPr>
          <w:rFonts w:cs="Times New Roman"/>
        </w:rPr>
        <w:t xml:space="preserve">e significant support, </w:t>
      </w:r>
      <w:r w:rsidR="00833C08" w:rsidRPr="00BC397E">
        <w:rPr>
          <w:rFonts w:cs="Times New Roman"/>
        </w:rPr>
        <w:t xml:space="preserve">reassurance and patience that </w:t>
      </w:r>
      <w:r w:rsidR="00FE2FB2">
        <w:rPr>
          <w:rFonts w:cs="Times New Roman"/>
        </w:rPr>
        <w:t>I have needed, and that</w:t>
      </w:r>
      <w:r w:rsidR="009A09A2" w:rsidRPr="00BC397E">
        <w:rPr>
          <w:rFonts w:cs="Times New Roman"/>
        </w:rPr>
        <w:t xml:space="preserve"> family</w:t>
      </w:r>
      <w:r w:rsidR="007C652B" w:rsidRPr="00BC397E">
        <w:rPr>
          <w:rFonts w:cs="Times New Roman"/>
        </w:rPr>
        <w:t xml:space="preserve">, </w:t>
      </w:r>
      <w:r w:rsidR="009A09A2" w:rsidRPr="00BC397E">
        <w:rPr>
          <w:rFonts w:cs="Times New Roman"/>
        </w:rPr>
        <w:t>friends</w:t>
      </w:r>
      <w:r w:rsidR="005F34CD" w:rsidRPr="00BC397E">
        <w:rPr>
          <w:rFonts w:cs="Times New Roman"/>
        </w:rPr>
        <w:t>, supervisors and other</w:t>
      </w:r>
      <w:r w:rsidR="007C652B" w:rsidRPr="00BC397E">
        <w:rPr>
          <w:rFonts w:cs="Times New Roman"/>
        </w:rPr>
        <w:t xml:space="preserve"> colleagues </w:t>
      </w:r>
      <w:r w:rsidR="002677EF">
        <w:rPr>
          <w:rFonts w:cs="Times New Roman"/>
        </w:rPr>
        <w:t>graciously</w:t>
      </w:r>
      <w:r w:rsidR="007C652B" w:rsidRPr="00BC397E">
        <w:rPr>
          <w:rFonts w:cs="Times New Roman"/>
        </w:rPr>
        <w:t xml:space="preserve"> </w:t>
      </w:r>
      <w:r w:rsidR="0021732F">
        <w:rPr>
          <w:rFonts w:cs="Times New Roman"/>
        </w:rPr>
        <w:t>given</w:t>
      </w:r>
      <w:r w:rsidR="002677EF">
        <w:rPr>
          <w:rFonts w:cs="Times New Roman"/>
        </w:rPr>
        <w:t>,</w:t>
      </w:r>
      <w:r w:rsidR="007C652B" w:rsidRPr="00BC397E">
        <w:rPr>
          <w:rFonts w:cs="Times New Roman"/>
        </w:rPr>
        <w:t xml:space="preserve"> </w:t>
      </w:r>
      <w:r w:rsidR="005F34CD" w:rsidRPr="00BC397E">
        <w:rPr>
          <w:rFonts w:cs="Times New Roman"/>
        </w:rPr>
        <w:t xml:space="preserve">since </w:t>
      </w:r>
      <w:r w:rsidR="004D494A">
        <w:rPr>
          <w:rFonts w:cs="Times New Roman"/>
        </w:rPr>
        <w:t>2019</w:t>
      </w:r>
      <w:r w:rsidR="0017107F">
        <w:rPr>
          <w:rFonts w:cs="Times New Roman"/>
        </w:rPr>
        <w:t>.</w:t>
      </w:r>
      <w:r w:rsidR="00FD164B">
        <w:rPr>
          <w:rFonts w:cs="Times New Roman"/>
        </w:rPr>
        <w:t xml:space="preserve">  </w:t>
      </w:r>
      <w:r w:rsidR="00AA55E7">
        <w:rPr>
          <w:rFonts w:cs="Times New Roman"/>
        </w:rPr>
        <w:t xml:space="preserve">Firstly, my supervisors, Mike </w:t>
      </w:r>
      <w:proofErr w:type="spellStart"/>
      <w:r w:rsidR="00AA55E7">
        <w:rPr>
          <w:rFonts w:cs="Times New Roman"/>
        </w:rPr>
        <w:t>Crang</w:t>
      </w:r>
      <w:proofErr w:type="spellEnd"/>
      <w:r w:rsidR="00AA55E7">
        <w:rPr>
          <w:rFonts w:cs="Times New Roman"/>
        </w:rPr>
        <w:t xml:space="preserve"> </w:t>
      </w:r>
      <w:r w:rsidR="004D494A">
        <w:rPr>
          <w:rFonts w:cs="Times New Roman"/>
        </w:rPr>
        <w:t>and Jessi Lehman</w:t>
      </w:r>
      <w:r w:rsidR="001722B2">
        <w:rPr>
          <w:rFonts w:cs="Times New Roman"/>
        </w:rPr>
        <w:t xml:space="preserve">. </w:t>
      </w:r>
      <w:r w:rsidR="00A35248">
        <w:rPr>
          <w:rFonts w:cs="Times New Roman"/>
        </w:rPr>
        <w:t>Mik</w:t>
      </w:r>
      <w:r w:rsidR="005C77DF">
        <w:rPr>
          <w:rFonts w:cs="Times New Roman"/>
        </w:rPr>
        <w:t>e’s</w:t>
      </w:r>
      <w:r w:rsidR="00A35248">
        <w:rPr>
          <w:rFonts w:cs="Times New Roman"/>
        </w:rPr>
        <w:t xml:space="preserve"> </w:t>
      </w:r>
      <w:r w:rsidR="007F6CA7">
        <w:rPr>
          <w:rFonts w:cs="Times New Roman"/>
        </w:rPr>
        <w:t>clear</w:t>
      </w:r>
      <w:r w:rsidR="00C012B4">
        <w:rPr>
          <w:rFonts w:cs="Times New Roman"/>
        </w:rPr>
        <w:t xml:space="preserve"> sense of direction and overarching themes </w:t>
      </w:r>
      <w:r w:rsidR="007F6CA7">
        <w:rPr>
          <w:rFonts w:cs="Times New Roman"/>
        </w:rPr>
        <w:t>have enabled me to see the value of my research as it has developed</w:t>
      </w:r>
      <w:r w:rsidR="001A0A5E">
        <w:rPr>
          <w:rFonts w:cs="Times New Roman"/>
        </w:rPr>
        <w:t>.</w:t>
      </w:r>
      <w:r w:rsidR="00DA3D3B">
        <w:rPr>
          <w:rFonts w:cs="Times New Roman"/>
        </w:rPr>
        <w:t xml:space="preserve"> </w:t>
      </w:r>
      <w:r w:rsidR="005A78FB">
        <w:rPr>
          <w:rFonts w:cs="Times New Roman"/>
        </w:rPr>
        <w:t>Jessi’s detailed</w:t>
      </w:r>
      <w:r w:rsidR="00EF19B7">
        <w:rPr>
          <w:rFonts w:cs="Times New Roman"/>
        </w:rPr>
        <w:t xml:space="preserve"> </w:t>
      </w:r>
      <w:r w:rsidR="005A78FB">
        <w:rPr>
          <w:rFonts w:cs="Times New Roman"/>
        </w:rPr>
        <w:t>feedback</w:t>
      </w:r>
      <w:r w:rsidR="0017107F">
        <w:rPr>
          <w:rFonts w:cs="Times New Roman"/>
        </w:rPr>
        <w:t xml:space="preserve"> and </w:t>
      </w:r>
      <w:r w:rsidR="001E67D6">
        <w:rPr>
          <w:rFonts w:cs="Times New Roman"/>
        </w:rPr>
        <w:t>intellectual curiosi</w:t>
      </w:r>
      <w:r w:rsidR="007448B1">
        <w:rPr>
          <w:rFonts w:cs="Times New Roman"/>
        </w:rPr>
        <w:t xml:space="preserve">ty </w:t>
      </w:r>
      <w:r w:rsidR="0021732F">
        <w:rPr>
          <w:rFonts w:cs="Times New Roman"/>
        </w:rPr>
        <w:t>have</w:t>
      </w:r>
      <w:r w:rsidR="007448B1">
        <w:rPr>
          <w:rFonts w:cs="Times New Roman"/>
        </w:rPr>
        <w:t xml:space="preserve"> enhanced</w:t>
      </w:r>
      <w:r w:rsidR="00B9044C">
        <w:rPr>
          <w:rFonts w:cs="Times New Roman"/>
        </w:rPr>
        <w:t xml:space="preserve"> both</w:t>
      </w:r>
      <w:r w:rsidR="007448B1">
        <w:rPr>
          <w:rFonts w:cs="Times New Roman"/>
        </w:rPr>
        <w:t xml:space="preserve"> my </w:t>
      </w:r>
      <w:r w:rsidR="000E504F">
        <w:rPr>
          <w:rFonts w:cs="Times New Roman"/>
        </w:rPr>
        <w:t>thinking and writing.</w:t>
      </w:r>
      <w:r w:rsidR="001D48CA">
        <w:rPr>
          <w:rFonts w:cs="Times New Roman"/>
        </w:rPr>
        <w:t xml:space="preserve"> Both have provided valuable suggestions that have expanded my horizons; I am grateful for their collective wisdom, experience and joined up approach to supervision.</w:t>
      </w:r>
      <w:r w:rsidR="00052965">
        <w:rPr>
          <w:rFonts w:cs="Times New Roman"/>
        </w:rPr>
        <w:t xml:space="preserve"> </w:t>
      </w:r>
      <w:r w:rsidR="006768C7">
        <w:rPr>
          <w:rFonts w:cs="Times New Roman"/>
        </w:rPr>
        <w:t xml:space="preserve"> </w:t>
      </w:r>
    </w:p>
    <w:p w14:paraId="48B5BAE4" w14:textId="7911D8EA" w:rsidR="00F618C2" w:rsidRDefault="00654E7F" w:rsidP="00112E42">
      <w:pPr>
        <w:rPr>
          <w:rFonts w:cs="Times New Roman"/>
        </w:rPr>
      </w:pPr>
      <w:r>
        <w:rPr>
          <w:rFonts w:cs="Times New Roman"/>
        </w:rPr>
        <w:t xml:space="preserve">To </w:t>
      </w:r>
      <w:r w:rsidR="00F618C2">
        <w:rPr>
          <w:rFonts w:cs="Times New Roman"/>
        </w:rPr>
        <w:t>Andrew Baldwin and Sage Brice,</w:t>
      </w:r>
      <w:r>
        <w:rPr>
          <w:rFonts w:cs="Times New Roman"/>
        </w:rPr>
        <w:t xml:space="preserve"> my </w:t>
      </w:r>
      <w:r w:rsidR="00B747C6">
        <w:rPr>
          <w:rFonts w:cs="Times New Roman"/>
        </w:rPr>
        <w:t>first-year</w:t>
      </w:r>
      <w:r>
        <w:rPr>
          <w:rFonts w:cs="Times New Roman"/>
        </w:rPr>
        <w:t xml:space="preserve"> panel reviewers, </w:t>
      </w:r>
      <w:r w:rsidR="00192183">
        <w:rPr>
          <w:rFonts w:cs="Times New Roman"/>
        </w:rPr>
        <w:t>thank you</w:t>
      </w:r>
      <w:r>
        <w:rPr>
          <w:rFonts w:cs="Times New Roman"/>
        </w:rPr>
        <w:t xml:space="preserve"> for </w:t>
      </w:r>
      <w:r w:rsidR="00937930">
        <w:rPr>
          <w:rFonts w:cs="Times New Roman"/>
        </w:rPr>
        <w:t xml:space="preserve">a generous discussion which bolstered my </w:t>
      </w:r>
      <w:r w:rsidR="003E2111">
        <w:rPr>
          <w:rFonts w:cs="Times New Roman"/>
        </w:rPr>
        <w:t>confidence an</w:t>
      </w:r>
      <w:r w:rsidR="00FA1127">
        <w:rPr>
          <w:rFonts w:cs="Times New Roman"/>
        </w:rPr>
        <w:t>d inspired me to develop my thinking</w:t>
      </w:r>
      <w:r w:rsidR="00B747C6">
        <w:rPr>
          <w:rFonts w:cs="Times New Roman"/>
        </w:rPr>
        <w:t xml:space="preserve">, your continued interest in my work </w:t>
      </w:r>
      <w:r w:rsidR="000E504F">
        <w:rPr>
          <w:rFonts w:cs="Times New Roman"/>
        </w:rPr>
        <w:t>has been</w:t>
      </w:r>
      <w:r w:rsidR="00B747C6">
        <w:rPr>
          <w:rFonts w:cs="Times New Roman"/>
        </w:rPr>
        <w:t xml:space="preserve"> deeply appreciated. Thank you to</w:t>
      </w:r>
      <w:r w:rsidR="00733014">
        <w:rPr>
          <w:rFonts w:cs="Times New Roman"/>
        </w:rPr>
        <w:t xml:space="preserve"> </w:t>
      </w:r>
      <w:r w:rsidR="005D0040">
        <w:rPr>
          <w:rFonts w:cs="Times New Roman"/>
        </w:rPr>
        <w:t>the many</w:t>
      </w:r>
      <w:r w:rsidR="00733014">
        <w:rPr>
          <w:rFonts w:cs="Times New Roman"/>
        </w:rPr>
        <w:t xml:space="preserve"> colleagues i</w:t>
      </w:r>
      <w:r w:rsidR="00B9044C">
        <w:rPr>
          <w:rFonts w:cs="Times New Roman"/>
        </w:rPr>
        <w:t>n</w:t>
      </w:r>
      <w:r w:rsidR="00B747C6">
        <w:rPr>
          <w:rFonts w:cs="Times New Roman"/>
        </w:rPr>
        <w:t xml:space="preserve"> the Geography Department at Durham</w:t>
      </w:r>
      <w:r w:rsidR="00D87DE4">
        <w:rPr>
          <w:rFonts w:cs="Times New Roman"/>
        </w:rPr>
        <w:t xml:space="preserve"> who have supported this and other endeavours within the department </w:t>
      </w:r>
      <w:r w:rsidR="0021732F">
        <w:rPr>
          <w:rFonts w:cs="Times New Roman"/>
        </w:rPr>
        <w:t xml:space="preserve">over the </w:t>
      </w:r>
      <w:r w:rsidR="00D87DE4">
        <w:rPr>
          <w:rFonts w:cs="Times New Roman"/>
        </w:rPr>
        <w:t>year</w:t>
      </w:r>
      <w:r w:rsidR="006114DD">
        <w:rPr>
          <w:rFonts w:cs="Times New Roman"/>
        </w:rPr>
        <w:t>s</w:t>
      </w:r>
      <w:r w:rsidR="00D87DE4">
        <w:rPr>
          <w:rFonts w:cs="Times New Roman"/>
        </w:rPr>
        <w:t>, especially</w:t>
      </w:r>
      <w:r w:rsidR="00B747C6">
        <w:rPr>
          <w:rFonts w:cs="Times New Roman"/>
        </w:rPr>
        <w:t xml:space="preserve"> Rachel Colls </w:t>
      </w:r>
      <w:r w:rsidR="00D87DE4">
        <w:rPr>
          <w:rFonts w:cs="Times New Roman"/>
        </w:rPr>
        <w:t>for informal mentorship, friendship and research</w:t>
      </w:r>
      <w:r w:rsidR="000E504F">
        <w:rPr>
          <w:rFonts w:cs="Times New Roman"/>
        </w:rPr>
        <w:t xml:space="preserve"> </w:t>
      </w:r>
      <w:r w:rsidR="0021732F">
        <w:rPr>
          <w:rFonts w:cs="Times New Roman"/>
        </w:rPr>
        <w:t>collaboration</w:t>
      </w:r>
      <w:r w:rsidR="00733014">
        <w:rPr>
          <w:rFonts w:cs="Times New Roman"/>
        </w:rPr>
        <w:t xml:space="preserve">. </w:t>
      </w:r>
      <w:r w:rsidR="005D0040">
        <w:rPr>
          <w:rFonts w:cs="Times New Roman"/>
        </w:rPr>
        <w:t xml:space="preserve">At </w:t>
      </w:r>
      <w:r w:rsidR="00C2453E">
        <w:rPr>
          <w:rFonts w:cs="Times New Roman"/>
        </w:rPr>
        <w:t xml:space="preserve">Newcastle University, Jen </w:t>
      </w:r>
      <w:proofErr w:type="spellStart"/>
      <w:r w:rsidR="00C2453E">
        <w:rPr>
          <w:rFonts w:cs="Times New Roman"/>
        </w:rPr>
        <w:t>Bagelmen</w:t>
      </w:r>
      <w:proofErr w:type="spellEnd"/>
      <w:r w:rsidR="00C2453E">
        <w:rPr>
          <w:rFonts w:cs="Times New Roman"/>
        </w:rPr>
        <w:t xml:space="preserve"> provided supervision support that helped me through my </w:t>
      </w:r>
      <w:r w:rsidR="0097528D">
        <w:rPr>
          <w:rFonts w:cs="Times New Roman"/>
        </w:rPr>
        <w:t>first-year</w:t>
      </w:r>
      <w:r w:rsidR="00C2453E">
        <w:rPr>
          <w:rFonts w:cs="Times New Roman"/>
        </w:rPr>
        <w:t xml:space="preserve"> panel, whilst Matt Benwell</w:t>
      </w:r>
      <w:r w:rsidR="00FA12DA">
        <w:rPr>
          <w:rFonts w:cs="Times New Roman"/>
        </w:rPr>
        <w:t xml:space="preserve"> offered mentorship and support </w:t>
      </w:r>
      <w:r w:rsidR="00A15C43">
        <w:rPr>
          <w:rFonts w:cs="Times New Roman"/>
        </w:rPr>
        <w:t>with</w:t>
      </w:r>
      <w:r w:rsidR="00192183">
        <w:rPr>
          <w:rFonts w:cs="Times New Roman"/>
        </w:rPr>
        <w:t xml:space="preserve"> publish</w:t>
      </w:r>
      <w:r w:rsidR="0021732F">
        <w:rPr>
          <w:rFonts w:cs="Times New Roman"/>
        </w:rPr>
        <w:t>ing my</w:t>
      </w:r>
      <w:r w:rsidR="00FA12DA">
        <w:rPr>
          <w:rFonts w:cs="Times New Roman"/>
        </w:rPr>
        <w:t xml:space="preserve"> first peer-reviewed </w:t>
      </w:r>
      <w:r w:rsidR="00192183">
        <w:rPr>
          <w:rFonts w:cs="Times New Roman"/>
        </w:rPr>
        <w:t xml:space="preserve">paper in Children’s Geographies. </w:t>
      </w:r>
      <w:r w:rsidR="00F15370">
        <w:rPr>
          <w:rFonts w:cs="Times New Roman"/>
        </w:rPr>
        <w:t xml:space="preserve">To my current colleagues in the Reimagining Research Governance project – </w:t>
      </w:r>
      <w:r w:rsidR="005D0040">
        <w:rPr>
          <w:rFonts w:cs="Times New Roman"/>
        </w:rPr>
        <w:t>thank you</w:t>
      </w:r>
      <w:r w:rsidR="00F15370">
        <w:rPr>
          <w:rFonts w:cs="Times New Roman"/>
        </w:rPr>
        <w:t xml:space="preserve"> </w:t>
      </w:r>
      <w:r w:rsidR="005D0040">
        <w:rPr>
          <w:rFonts w:cs="Times New Roman"/>
        </w:rPr>
        <w:t>f</w:t>
      </w:r>
      <w:r w:rsidR="00F15370">
        <w:rPr>
          <w:rFonts w:cs="Times New Roman"/>
        </w:rPr>
        <w:t xml:space="preserve">or your kindness </w:t>
      </w:r>
      <w:r w:rsidR="005D0040">
        <w:rPr>
          <w:rFonts w:cs="Times New Roman"/>
        </w:rPr>
        <w:t>and understanding</w:t>
      </w:r>
      <w:r w:rsidR="00F15370">
        <w:rPr>
          <w:rFonts w:cs="Times New Roman"/>
        </w:rPr>
        <w:t xml:space="preserve">. </w:t>
      </w:r>
    </w:p>
    <w:p w14:paraId="00A8E2C8" w14:textId="4912DEBA" w:rsidR="00330E82" w:rsidRDefault="00330E82" w:rsidP="00112E42">
      <w:pPr>
        <w:rPr>
          <w:rFonts w:cs="Times New Roman"/>
        </w:rPr>
      </w:pPr>
      <w:r>
        <w:rPr>
          <w:rFonts w:cs="Times New Roman"/>
        </w:rPr>
        <w:t xml:space="preserve">I wish to thank all those who </w:t>
      </w:r>
      <w:r w:rsidR="000C0AE5">
        <w:rPr>
          <w:rFonts w:cs="Times New Roman"/>
        </w:rPr>
        <w:t>len</w:t>
      </w:r>
      <w:r w:rsidR="005D0040">
        <w:rPr>
          <w:rFonts w:cs="Times New Roman"/>
        </w:rPr>
        <w:t>t</w:t>
      </w:r>
      <w:r w:rsidR="000C0AE5">
        <w:rPr>
          <w:rFonts w:cs="Times New Roman"/>
        </w:rPr>
        <w:t xml:space="preserve"> their voices and experiences to this research as participants. Particularly the organisers of</w:t>
      </w:r>
      <w:r w:rsidR="008E1006">
        <w:rPr>
          <w:rFonts w:cs="Times New Roman"/>
        </w:rPr>
        <w:t xml:space="preserve"> the</w:t>
      </w:r>
      <w:r w:rsidR="000C0AE5">
        <w:rPr>
          <w:rFonts w:cs="Times New Roman"/>
        </w:rPr>
        <w:t xml:space="preserve"> Festival of Thrift</w:t>
      </w:r>
      <w:r w:rsidR="008E1006">
        <w:rPr>
          <w:rFonts w:cs="Times New Roman"/>
        </w:rPr>
        <w:t>, Members of the Audience Insights team at NHM and the Science Educators working in Our Broken Planet</w:t>
      </w:r>
      <w:r w:rsidR="006048E2">
        <w:rPr>
          <w:rFonts w:cs="Times New Roman"/>
        </w:rPr>
        <w:t xml:space="preserve">. A special thankyou to those parent climate activists who took the time to take part in interviews over Zoom, often squeezing these in around bedtimes, </w:t>
      </w:r>
      <w:r w:rsidR="00123266">
        <w:rPr>
          <w:rFonts w:cs="Times New Roman"/>
        </w:rPr>
        <w:t xml:space="preserve">school runs and work commitments. </w:t>
      </w:r>
    </w:p>
    <w:p w14:paraId="1D6E01AF" w14:textId="688FA022" w:rsidR="00192183" w:rsidRDefault="00C67CE7" w:rsidP="00112E42">
      <w:pPr>
        <w:rPr>
          <w:rFonts w:cs="Times New Roman"/>
        </w:rPr>
      </w:pPr>
      <w:r>
        <w:rPr>
          <w:rFonts w:cs="Times New Roman"/>
        </w:rPr>
        <w:t xml:space="preserve">My PhD journey has not been taken alone; PGR colleagues in the Geography </w:t>
      </w:r>
      <w:r w:rsidR="0021732F">
        <w:rPr>
          <w:rFonts w:cs="Times New Roman"/>
        </w:rPr>
        <w:t xml:space="preserve">Department </w:t>
      </w:r>
      <w:r>
        <w:rPr>
          <w:rFonts w:cs="Times New Roman"/>
        </w:rPr>
        <w:t xml:space="preserve">at Durham have been a </w:t>
      </w:r>
      <w:r w:rsidR="00433EED">
        <w:rPr>
          <w:rFonts w:cs="Times New Roman"/>
        </w:rPr>
        <w:t>fount</w:t>
      </w:r>
      <w:r>
        <w:rPr>
          <w:rFonts w:cs="Times New Roman"/>
        </w:rPr>
        <w:t xml:space="preserve"> of inspiration, fortitude and friendship</w:t>
      </w:r>
      <w:r w:rsidR="00A50595">
        <w:rPr>
          <w:rFonts w:cs="Times New Roman"/>
        </w:rPr>
        <w:t>.</w:t>
      </w:r>
      <w:r>
        <w:rPr>
          <w:rFonts w:cs="Times New Roman"/>
        </w:rPr>
        <w:t xml:space="preserve"> I have been </w:t>
      </w:r>
      <w:r w:rsidR="00A032FA">
        <w:rPr>
          <w:rFonts w:cs="Times New Roman"/>
        </w:rPr>
        <w:t>honoured</w:t>
      </w:r>
      <w:r>
        <w:rPr>
          <w:rFonts w:cs="Times New Roman"/>
        </w:rPr>
        <w:t xml:space="preserve"> to </w:t>
      </w:r>
      <w:r w:rsidR="0021732F">
        <w:rPr>
          <w:rFonts w:cs="Times New Roman"/>
        </w:rPr>
        <w:t xml:space="preserve">watch so </w:t>
      </w:r>
      <w:r w:rsidR="00283CB7">
        <w:rPr>
          <w:rFonts w:cs="Times New Roman"/>
        </w:rPr>
        <w:t>m</w:t>
      </w:r>
      <w:r w:rsidR="0021732F">
        <w:rPr>
          <w:rFonts w:cs="Times New Roman"/>
        </w:rPr>
        <w:t xml:space="preserve">any of </w:t>
      </w:r>
      <w:proofErr w:type="gramStart"/>
      <w:r w:rsidR="0021732F">
        <w:rPr>
          <w:rFonts w:cs="Times New Roman"/>
        </w:rPr>
        <w:t>you</w:t>
      </w:r>
      <w:proofErr w:type="gramEnd"/>
      <w:r w:rsidR="0021732F">
        <w:rPr>
          <w:rFonts w:cs="Times New Roman"/>
        </w:rPr>
        <w:t xml:space="preserve"> graduate</w:t>
      </w:r>
      <w:r w:rsidR="00A032FA">
        <w:rPr>
          <w:rFonts w:cs="Times New Roman"/>
        </w:rPr>
        <w:t xml:space="preserve">, </w:t>
      </w:r>
      <w:r w:rsidR="0021732F">
        <w:rPr>
          <w:rFonts w:cs="Times New Roman"/>
        </w:rPr>
        <w:t xml:space="preserve">succeeding </w:t>
      </w:r>
      <w:r w:rsidR="00690013">
        <w:rPr>
          <w:rFonts w:cs="Times New Roman"/>
        </w:rPr>
        <w:t>through the</w:t>
      </w:r>
      <w:r w:rsidR="00A50595">
        <w:rPr>
          <w:rFonts w:cs="Times New Roman"/>
        </w:rPr>
        <w:t xml:space="preserve"> difficulties of the COVID-19 pandemic and other challenging situations. </w:t>
      </w:r>
      <w:r w:rsidR="00E876EC">
        <w:rPr>
          <w:rFonts w:cs="Times New Roman"/>
        </w:rPr>
        <w:t>I want to thank Victoria</w:t>
      </w:r>
      <w:r w:rsidR="006C65E2">
        <w:rPr>
          <w:rFonts w:cs="Times New Roman"/>
        </w:rPr>
        <w:t xml:space="preserve"> Jones</w:t>
      </w:r>
      <w:r w:rsidR="00E876EC">
        <w:rPr>
          <w:rFonts w:cs="Times New Roman"/>
        </w:rPr>
        <w:t>, Tilly</w:t>
      </w:r>
      <w:r w:rsidR="006C65E2">
        <w:rPr>
          <w:rFonts w:cs="Times New Roman"/>
        </w:rPr>
        <w:t xml:space="preserve"> Hall</w:t>
      </w:r>
      <w:r w:rsidR="00E876EC">
        <w:rPr>
          <w:rFonts w:cs="Times New Roman"/>
        </w:rPr>
        <w:t>, Ihsa</w:t>
      </w:r>
      <w:r w:rsidR="006A2E89">
        <w:rPr>
          <w:rFonts w:cs="Times New Roman"/>
        </w:rPr>
        <w:t>n</w:t>
      </w:r>
      <w:r w:rsidR="006C65E2">
        <w:rPr>
          <w:rFonts w:cs="Times New Roman"/>
        </w:rPr>
        <w:t xml:space="preserve"> </w:t>
      </w:r>
      <w:proofErr w:type="spellStart"/>
      <w:r w:rsidR="006C65E2">
        <w:rPr>
          <w:rFonts w:cs="Times New Roman"/>
        </w:rPr>
        <w:t>Abulrob</w:t>
      </w:r>
      <w:proofErr w:type="spellEnd"/>
      <w:r w:rsidR="00065851">
        <w:rPr>
          <w:rFonts w:cs="Times New Roman"/>
        </w:rPr>
        <w:t xml:space="preserve">, </w:t>
      </w:r>
      <w:r w:rsidR="006A2E89">
        <w:rPr>
          <w:rFonts w:cs="Times New Roman"/>
        </w:rPr>
        <w:t>Costanza</w:t>
      </w:r>
      <w:r w:rsidR="000836CF">
        <w:rPr>
          <w:rFonts w:cs="Times New Roman"/>
        </w:rPr>
        <w:t xml:space="preserve"> </w:t>
      </w:r>
      <w:proofErr w:type="spellStart"/>
      <w:r w:rsidR="000836CF">
        <w:rPr>
          <w:rFonts w:cs="Times New Roman"/>
        </w:rPr>
        <w:t>Concetti</w:t>
      </w:r>
      <w:proofErr w:type="spellEnd"/>
      <w:r w:rsidR="00A35667">
        <w:rPr>
          <w:rFonts w:cs="Times New Roman"/>
        </w:rPr>
        <w:t>, Helen</w:t>
      </w:r>
      <w:r w:rsidR="000836CF">
        <w:rPr>
          <w:rFonts w:cs="Times New Roman"/>
        </w:rPr>
        <w:t xml:space="preserve"> James</w:t>
      </w:r>
      <w:r w:rsidR="00433EED">
        <w:rPr>
          <w:rFonts w:cs="Times New Roman"/>
        </w:rPr>
        <w:t xml:space="preserve">, </w:t>
      </w:r>
      <w:r w:rsidR="00433EED">
        <w:rPr>
          <w:rFonts w:cs="Times New Roman"/>
        </w:rPr>
        <w:lastRenderedPageBreak/>
        <w:t>Yuan</w:t>
      </w:r>
      <w:r w:rsidR="00065851">
        <w:rPr>
          <w:rFonts w:cs="Times New Roman"/>
        </w:rPr>
        <w:t xml:space="preserve"> </w:t>
      </w:r>
      <w:r w:rsidR="006E42E7">
        <w:rPr>
          <w:rFonts w:cs="Times New Roman"/>
        </w:rPr>
        <w:t>Yaun Zhang</w:t>
      </w:r>
      <w:r w:rsidR="00F86301">
        <w:rPr>
          <w:rFonts w:cs="Times New Roman"/>
        </w:rPr>
        <w:t xml:space="preserve">, </w:t>
      </w:r>
      <w:r w:rsidR="00B63EE7" w:rsidRPr="00B63EE7">
        <w:rPr>
          <w:rFonts w:cs="Times New Roman"/>
        </w:rPr>
        <w:t>Cécile Blouin</w:t>
      </w:r>
      <w:r w:rsidR="00B63EE7">
        <w:rPr>
          <w:rFonts w:cs="Times New Roman"/>
        </w:rPr>
        <w:t xml:space="preserve"> </w:t>
      </w:r>
      <w:r w:rsidR="00065851">
        <w:rPr>
          <w:rFonts w:cs="Times New Roman"/>
        </w:rPr>
        <w:t>and Robbie</w:t>
      </w:r>
      <w:r w:rsidR="006E42E7">
        <w:rPr>
          <w:rFonts w:cs="Times New Roman"/>
        </w:rPr>
        <w:t xml:space="preserve"> Gilmore</w:t>
      </w:r>
      <w:r w:rsidR="006A2E89">
        <w:rPr>
          <w:rFonts w:cs="Times New Roman"/>
        </w:rPr>
        <w:t xml:space="preserve"> for their enduring friendship, a</w:t>
      </w:r>
      <w:r w:rsidR="006E42E7">
        <w:rPr>
          <w:rFonts w:cs="Times New Roman"/>
        </w:rPr>
        <w:t xml:space="preserve">longside all </w:t>
      </w:r>
      <w:r w:rsidR="00065851">
        <w:rPr>
          <w:rFonts w:cs="Times New Roman"/>
        </w:rPr>
        <w:t xml:space="preserve">the occupants </w:t>
      </w:r>
      <w:proofErr w:type="gramStart"/>
      <w:r w:rsidR="006A2E89">
        <w:rPr>
          <w:rFonts w:cs="Times New Roman"/>
        </w:rPr>
        <w:t>of</w:t>
      </w:r>
      <w:r w:rsidR="00FA0B58">
        <w:rPr>
          <w:rFonts w:cs="Times New Roman"/>
        </w:rPr>
        <w:t xml:space="preserve"> </w:t>
      </w:r>
      <w:r w:rsidR="006A2E89">
        <w:rPr>
          <w:rFonts w:cs="Times New Roman"/>
        </w:rPr>
        <w:t xml:space="preserve"> IHRR</w:t>
      </w:r>
      <w:proofErr w:type="gramEnd"/>
      <w:r w:rsidR="006A2E89">
        <w:rPr>
          <w:rFonts w:cs="Times New Roman"/>
        </w:rPr>
        <w:t xml:space="preserve"> 22</w:t>
      </w:r>
      <w:r w:rsidR="00A35667">
        <w:rPr>
          <w:rFonts w:cs="Times New Roman"/>
        </w:rPr>
        <w:t>46 whose company, camaraderie and conversation got me through difficult times. Thank</w:t>
      </w:r>
      <w:r w:rsidR="00433EED">
        <w:rPr>
          <w:rFonts w:cs="Times New Roman"/>
        </w:rPr>
        <w:t>s,</w:t>
      </w:r>
      <w:r w:rsidR="00A35667">
        <w:rPr>
          <w:rFonts w:cs="Times New Roman"/>
        </w:rPr>
        <w:t xml:space="preserve"> too</w:t>
      </w:r>
      <w:r w:rsidR="00433EED">
        <w:rPr>
          <w:rFonts w:cs="Times New Roman"/>
        </w:rPr>
        <w:t>,</w:t>
      </w:r>
      <w:r w:rsidR="00A35667">
        <w:rPr>
          <w:rFonts w:cs="Times New Roman"/>
        </w:rPr>
        <w:t xml:space="preserve"> to my NINE-DTP </w:t>
      </w:r>
      <w:r w:rsidR="0037163B">
        <w:rPr>
          <w:rFonts w:cs="Times New Roman"/>
        </w:rPr>
        <w:t>colleagues</w:t>
      </w:r>
      <w:r w:rsidR="00A35667">
        <w:rPr>
          <w:rFonts w:cs="Times New Roman"/>
        </w:rPr>
        <w:t xml:space="preserve"> </w:t>
      </w:r>
      <w:r w:rsidR="0037163B">
        <w:rPr>
          <w:rFonts w:cs="Times New Roman"/>
        </w:rPr>
        <w:t xml:space="preserve">Ana-maria, Anna, Emma, Natalie, Ella, Miriam and Clare for ongoing academic kinship. </w:t>
      </w:r>
      <w:r w:rsidR="00040D3D">
        <w:rPr>
          <w:rFonts w:cs="Times New Roman"/>
        </w:rPr>
        <w:t xml:space="preserve">Thanks to </w:t>
      </w:r>
      <w:r w:rsidR="00433EED">
        <w:rPr>
          <w:rFonts w:cs="Times New Roman"/>
        </w:rPr>
        <w:t>UCU comrades</w:t>
      </w:r>
      <w:r w:rsidR="006E42E7">
        <w:rPr>
          <w:rFonts w:cs="Times New Roman"/>
        </w:rPr>
        <w:t xml:space="preserve"> for your fortitude</w:t>
      </w:r>
      <w:r w:rsidR="00A518E1">
        <w:rPr>
          <w:rFonts w:cs="Times New Roman"/>
        </w:rPr>
        <w:t xml:space="preserve"> and to </w:t>
      </w:r>
      <w:r w:rsidR="00040D3D">
        <w:rPr>
          <w:rFonts w:cs="Times New Roman"/>
        </w:rPr>
        <w:t>Caleb for your solidarity i</w:t>
      </w:r>
      <w:r w:rsidR="00DF1066">
        <w:rPr>
          <w:rFonts w:cs="Times New Roman"/>
        </w:rPr>
        <w:t>n navigating PGR parenting</w:t>
      </w:r>
      <w:r w:rsidR="001A7168">
        <w:rPr>
          <w:rFonts w:cs="Times New Roman"/>
        </w:rPr>
        <w:t xml:space="preserve"> </w:t>
      </w:r>
      <w:r w:rsidR="00A518E1">
        <w:rPr>
          <w:rFonts w:cs="Times New Roman"/>
        </w:rPr>
        <w:t>alongside</w:t>
      </w:r>
      <w:r w:rsidR="001A7168">
        <w:rPr>
          <w:rFonts w:cs="Times New Roman"/>
        </w:rPr>
        <w:t xml:space="preserve"> </w:t>
      </w:r>
      <w:r w:rsidR="00DF1066">
        <w:rPr>
          <w:rFonts w:cs="Times New Roman"/>
        </w:rPr>
        <w:t xml:space="preserve">members of the </w:t>
      </w:r>
      <w:r w:rsidR="00E7365E">
        <w:rPr>
          <w:rFonts w:cs="Times New Roman"/>
        </w:rPr>
        <w:t>UK</w:t>
      </w:r>
      <w:r w:rsidR="001A7168">
        <w:rPr>
          <w:rFonts w:cs="Times New Roman"/>
        </w:rPr>
        <w:t>-</w:t>
      </w:r>
      <w:r w:rsidR="00E7365E">
        <w:rPr>
          <w:rFonts w:cs="Times New Roman"/>
        </w:rPr>
        <w:t>wide</w:t>
      </w:r>
      <w:r w:rsidR="00DF1066">
        <w:rPr>
          <w:rFonts w:cs="Times New Roman"/>
        </w:rPr>
        <w:t xml:space="preserve"> PGR Parent and Carer </w:t>
      </w:r>
      <w:proofErr w:type="spellStart"/>
      <w:r w:rsidR="00E7365E">
        <w:rPr>
          <w:rFonts w:cs="Times New Roman"/>
        </w:rPr>
        <w:t>Whatsapp</w:t>
      </w:r>
      <w:proofErr w:type="spellEnd"/>
      <w:r w:rsidR="00E7365E">
        <w:rPr>
          <w:rFonts w:cs="Times New Roman"/>
        </w:rPr>
        <w:t xml:space="preserve"> group</w:t>
      </w:r>
      <w:r w:rsidR="001A7168">
        <w:rPr>
          <w:rFonts w:cs="Times New Roman"/>
        </w:rPr>
        <w:t xml:space="preserve">. </w:t>
      </w:r>
    </w:p>
    <w:p w14:paraId="271DA026" w14:textId="6ACFCF53" w:rsidR="00445B22" w:rsidRDefault="0017382D" w:rsidP="00112E42">
      <w:pPr>
        <w:rPr>
          <w:rFonts w:cs="Times New Roman"/>
        </w:rPr>
      </w:pPr>
      <w:r>
        <w:rPr>
          <w:rFonts w:cs="Times New Roman"/>
        </w:rPr>
        <w:t>I owe the biggest debt of gratitude to my famil</w:t>
      </w:r>
      <w:r w:rsidR="00BE2882">
        <w:rPr>
          <w:rFonts w:cs="Times New Roman"/>
        </w:rPr>
        <w:t>y</w:t>
      </w:r>
      <w:r w:rsidR="00C70CB3">
        <w:rPr>
          <w:rFonts w:cs="Times New Roman"/>
        </w:rPr>
        <w:t>. My mum, Clare, who has looked after one, two then three children</w:t>
      </w:r>
      <w:r w:rsidR="007631C2">
        <w:rPr>
          <w:rFonts w:cs="Times New Roman"/>
        </w:rPr>
        <w:t xml:space="preserve"> whilst I worked; </w:t>
      </w:r>
      <w:r w:rsidR="00A02399">
        <w:rPr>
          <w:rFonts w:cs="Times New Roman"/>
        </w:rPr>
        <w:t xml:space="preserve">plugging a childcare gap that would have otherwise been impossible to fill. </w:t>
      </w:r>
      <w:r w:rsidR="00520E8A">
        <w:rPr>
          <w:rFonts w:cs="Times New Roman"/>
        </w:rPr>
        <w:t xml:space="preserve"> My girls </w:t>
      </w:r>
      <w:r w:rsidR="007631C2">
        <w:rPr>
          <w:rFonts w:cs="Times New Roman"/>
        </w:rPr>
        <w:t>are</w:t>
      </w:r>
      <w:r w:rsidR="00520E8A">
        <w:rPr>
          <w:rFonts w:cs="Times New Roman"/>
        </w:rPr>
        <w:t xml:space="preserve"> so lucky </w:t>
      </w:r>
      <w:r w:rsidR="00801E5A">
        <w:rPr>
          <w:rFonts w:cs="Times New Roman"/>
        </w:rPr>
        <w:t xml:space="preserve">to </w:t>
      </w:r>
      <w:r w:rsidR="00F15370">
        <w:rPr>
          <w:rFonts w:cs="Times New Roman"/>
        </w:rPr>
        <w:t xml:space="preserve">have </w:t>
      </w:r>
      <w:r w:rsidR="0097528D">
        <w:rPr>
          <w:rFonts w:cs="Times New Roman"/>
        </w:rPr>
        <w:t>you,</w:t>
      </w:r>
      <w:r w:rsidR="00F15370">
        <w:rPr>
          <w:rFonts w:cs="Times New Roman"/>
        </w:rPr>
        <w:t xml:space="preserve"> and</w:t>
      </w:r>
      <w:r w:rsidR="00580A1D">
        <w:rPr>
          <w:rFonts w:cs="Times New Roman"/>
        </w:rPr>
        <w:t xml:space="preserve"> my</w:t>
      </w:r>
      <w:r w:rsidR="00F15370">
        <w:rPr>
          <w:rFonts w:cs="Times New Roman"/>
        </w:rPr>
        <w:t xml:space="preserve"> dad play </w:t>
      </w:r>
      <w:r w:rsidR="00801E5A">
        <w:rPr>
          <w:rFonts w:cs="Times New Roman"/>
        </w:rPr>
        <w:t xml:space="preserve">such a big role in their lives, </w:t>
      </w:r>
      <w:r w:rsidR="007631C2">
        <w:rPr>
          <w:rFonts w:cs="Times New Roman"/>
        </w:rPr>
        <w:t>thank you</w:t>
      </w:r>
      <w:r w:rsidR="00A02399">
        <w:rPr>
          <w:rFonts w:cs="Times New Roman"/>
        </w:rPr>
        <w:t xml:space="preserve"> for your patience, love and generosity with your time</w:t>
      </w:r>
      <w:r w:rsidR="00A80BD2">
        <w:rPr>
          <w:rFonts w:cs="Times New Roman"/>
        </w:rPr>
        <w:t>. To my husband, Frank</w:t>
      </w:r>
      <w:r w:rsidR="00A56F3C">
        <w:rPr>
          <w:rFonts w:cs="Times New Roman"/>
        </w:rPr>
        <w:t xml:space="preserve">. </w:t>
      </w:r>
      <w:r w:rsidR="005934DC">
        <w:rPr>
          <w:rFonts w:cs="Times New Roman"/>
        </w:rPr>
        <w:t>Your unwavering belief in m</w:t>
      </w:r>
      <w:r w:rsidR="003B0211">
        <w:rPr>
          <w:rFonts w:cs="Times New Roman"/>
        </w:rPr>
        <w:t>e</w:t>
      </w:r>
      <w:r w:rsidR="005934DC">
        <w:rPr>
          <w:rFonts w:cs="Times New Roman"/>
        </w:rPr>
        <w:t xml:space="preserve"> </w:t>
      </w:r>
      <w:r w:rsidR="007631C2">
        <w:rPr>
          <w:rFonts w:cs="Times New Roman"/>
        </w:rPr>
        <w:t>is</w:t>
      </w:r>
      <w:r w:rsidR="00110CEC">
        <w:rPr>
          <w:rFonts w:cs="Times New Roman"/>
        </w:rPr>
        <w:t xml:space="preserve"> the greatest gift anyone could recieve</w:t>
      </w:r>
      <w:r w:rsidR="00FE17F4">
        <w:rPr>
          <w:rFonts w:cs="Times New Roman"/>
        </w:rPr>
        <w:t xml:space="preserve">. </w:t>
      </w:r>
      <w:r w:rsidR="004416DF">
        <w:rPr>
          <w:rFonts w:cs="Times New Roman"/>
        </w:rPr>
        <w:t>You have put me first, championed me and made</w:t>
      </w:r>
      <w:r w:rsidR="00FA0B58">
        <w:rPr>
          <w:rFonts w:cs="Times New Roman"/>
        </w:rPr>
        <w:t xml:space="preserve"> personal</w:t>
      </w:r>
      <w:r w:rsidR="004416DF">
        <w:rPr>
          <w:rFonts w:cs="Times New Roman"/>
        </w:rPr>
        <w:t xml:space="preserve"> sacrifice</w:t>
      </w:r>
      <w:r w:rsidR="005A352C">
        <w:rPr>
          <w:rFonts w:cs="Times New Roman"/>
        </w:rPr>
        <w:t xml:space="preserve">s </w:t>
      </w:r>
      <w:r w:rsidR="004416DF">
        <w:rPr>
          <w:rFonts w:cs="Times New Roman"/>
        </w:rPr>
        <w:t>to</w:t>
      </w:r>
      <w:r w:rsidR="005A352C">
        <w:rPr>
          <w:rFonts w:cs="Times New Roman"/>
        </w:rPr>
        <w:t xml:space="preserve"> get me over the finish lin</w:t>
      </w:r>
      <w:r w:rsidR="00EC5625">
        <w:rPr>
          <w:rFonts w:cs="Times New Roman"/>
        </w:rPr>
        <w:t>e</w:t>
      </w:r>
      <w:r w:rsidR="00747CC9">
        <w:rPr>
          <w:rFonts w:cs="Times New Roman"/>
        </w:rPr>
        <w:t>. It is no</w:t>
      </w:r>
      <w:r w:rsidR="00580A1D">
        <w:rPr>
          <w:rFonts w:cs="Times New Roman"/>
        </w:rPr>
        <w:t xml:space="preserve"> exaggeration </w:t>
      </w:r>
      <w:r w:rsidR="00747CC9">
        <w:rPr>
          <w:rFonts w:cs="Times New Roman"/>
        </w:rPr>
        <w:t xml:space="preserve">to say that </w:t>
      </w:r>
      <w:r w:rsidR="007631C2">
        <w:rPr>
          <w:rFonts w:cs="Times New Roman"/>
        </w:rPr>
        <w:t xml:space="preserve">I would not have </w:t>
      </w:r>
      <w:r w:rsidR="00580A1D">
        <w:rPr>
          <w:rFonts w:cs="Times New Roman"/>
        </w:rPr>
        <w:t>got to this point</w:t>
      </w:r>
      <w:r w:rsidR="007631C2">
        <w:rPr>
          <w:rFonts w:cs="Times New Roman"/>
        </w:rPr>
        <w:t xml:space="preserve"> without you</w:t>
      </w:r>
      <w:r w:rsidR="00C51B8A">
        <w:rPr>
          <w:rFonts w:cs="Times New Roman"/>
        </w:rPr>
        <w:t xml:space="preserve">; it has </w:t>
      </w:r>
      <w:r w:rsidR="007631C2">
        <w:rPr>
          <w:rFonts w:cs="Times New Roman"/>
        </w:rPr>
        <w:t>truly</w:t>
      </w:r>
      <w:r w:rsidR="00C51B8A">
        <w:rPr>
          <w:rFonts w:cs="Times New Roman"/>
        </w:rPr>
        <w:t xml:space="preserve"> been a team effort</w:t>
      </w:r>
      <w:r w:rsidR="007631C2">
        <w:rPr>
          <w:rFonts w:cs="Times New Roman"/>
        </w:rPr>
        <w:t>.</w:t>
      </w:r>
    </w:p>
    <w:p w14:paraId="403B045E" w14:textId="1E668B03" w:rsidR="009A09A2" w:rsidRDefault="00192183" w:rsidP="00112E42">
      <w:pPr>
        <w:rPr>
          <w:rFonts w:cs="Times New Roman"/>
        </w:rPr>
      </w:pPr>
      <w:r>
        <w:rPr>
          <w:rFonts w:cs="Times New Roman"/>
        </w:rPr>
        <w:t>Finally, I</w:t>
      </w:r>
      <w:r w:rsidR="009A09A2" w:rsidRPr="00BC397E">
        <w:rPr>
          <w:rFonts w:cs="Times New Roman"/>
        </w:rPr>
        <w:t xml:space="preserve"> want to thank everyone who, over the last 6 years, has asked ‘how’s the PhD going?</w:t>
      </w:r>
      <w:r w:rsidR="007631C2">
        <w:rPr>
          <w:rFonts w:cs="Times New Roman"/>
        </w:rPr>
        <w:t>’</w:t>
      </w:r>
      <w:r w:rsidR="009A09A2" w:rsidRPr="00BC397E">
        <w:rPr>
          <w:rFonts w:cs="Times New Roman"/>
        </w:rPr>
        <w:t xml:space="preserve"> Whether at the school gates, at coffee in the Manley Room or over WhatsApp</w:t>
      </w:r>
      <w:r w:rsidR="007E5ABA" w:rsidRPr="00BC397E">
        <w:rPr>
          <w:rFonts w:cs="Times New Roman"/>
        </w:rPr>
        <w:t>, regular check ins from family and friends hav</w:t>
      </w:r>
      <w:r w:rsidR="00BC397E" w:rsidRPr="00BC397E">
        <w:rPr>
          <w:rFonts w:cs="Times New Roman"/>
        </w:rPr>
        <w:t>e fuelled my commitment to</w:t>
      </w:r>
      <w:r w:rsidR="00A518E1">
        <w:rPr>
          <w:rFonts w:cs="Times New Roman"/>
        </w:rPr>
        <w:t xml:space="preserve"> </w:t>
      </w:r>
      <w:r w:rsidR="00BC397E" w:rsidRPr="00BC397E">
        <w:rPr>
          <w:rFonts w:cs="Times New Roman"/>
        </w:rPr>
        <w:t>this PhD, particularly in the later stages.</w:t>
      </w:r>
    </w:p>
    <w:p w14:paraId="268296A9" w14:textId="1DF2B97C" w:rsidR="00330E82" w:rsidRPr="00BC397E" w:rsidRDefault="00330E82" w:rsidP="00112E42">
      <w:pPr>
        <w:rPr>
          <w:rFonts w:cs="Times New Roman"/>
        </w:rPr>
      </w:pPr>
      <w:r>
        <w:rPr>
          <w:rFonts w:cs="Times New Roman"/>
        </w:rPr>
        <w:t>Luna, Orla and Ell</w:t>
      </w:r>
      <w:r w:rsidR="00005C00">
        <w:rPr>
          <w:rFonts w:cs="Times New Roman"/>
        </w:rPr>
        <w:t xml:space="preserve">a – </w:t>
      </w:r>
      <w:r w:rsidR="00445B22">
        <w:rPr>
          <w:rFonts w:cs="Times New Roman"/>
        </w:rPr>
        <w:t xml:space="preserve">you have inspired me throughout. </w:t>
      </w:r>
      <w:r w:rsidR="00686DD2">
        <w:rPr>
          <w:rFonts w:cs="Times New Roman"/>
        </w:rPr>
        <w:t>This is</w:t>
      </w:r>
      <w:r w:rsidR="00445B22">
        <w:rPr>
          <w:rFonts w:cs="Times New Roman"/>
        </w:rPr>
        <w:t xml:space="preserve"> for you x. </w:t>
      </w:r>
    </w:p>
    <w:p w14:paraId="214DD94F" w14:textId="560E2AA0" w:rsidR="00112E42" w:rsidRDefault="00112E42">
      <w:pPr>
        <w:spacing w:line="259" w:lineRule="auto"/>
        <w:jc w:val="left"/>
      </w:pPr>
    </w:p>
    <w:p w14:paraId="7218BE3F" w14:textId="77777777" w:rsidR="00112E42" w:rsidRDefault="00112E42">
      <w:pPr>
        <w:spacing w:line="259" w:lineRule="auto"/>
        <w:jc w:val="left"/>
      </w:pPr>
    </w:p>
    <w:p w14:paraId="5EED8A5A" w14:textId="77777777" w:rsidR="00112E42" w:rsidRDefault="00112E42">
      <w:pPr>
        <w:spacing w:line="259" w:lineRule="auto"/>
        <w:jc w:val="left"/>
      </w:pPr>
    </w:p>
    <w:p w14:paraId="39B49320" w14:textId="77777777" w:rsidR="00112E42" w:rsidRDefault="00112E42">
      <w:pPr>
        <w:spacing w:line="259" w:lineRule="auto"/>
        <w:jc w:val="left"/>
      </w:pPr>
    </w:p>
    <w:p w14:paraId="57CA8BA4" w14:textId="77777777" w:rsidR="00112E42" w:rsidRDefault="00112E42">
      <w:pPr>
        <w:spacing w:line="259" w:lineRule="auto"/>
        <w:jc w:val="left"/>
      </w:pPr>
    </w:p>
    <w:p w14:paraId="3089C20E" w14:textId="77777777" w:rsidR="00112E42" w:rsidRDefault="00112E42">
      <w:pPr>
        <w:spacing w:line="259" w:lineRule="auto"/>
        <w:jc w:val="left"/>
      </w:pPr>
    </w:p>
    <w:p w14:paraId="33558FA5" w14:textId="77777777" w:rsidR="00112E42" w:rsidRDefault="00112E42">
      <w:pPr>
        <w:spacing w:line="259" w:lineRule="auto"/>
        <w:jc w:val="left"/>
      </w:pPr>
    </w:p>
    <w:p w14:paraId="34412564" w14:textId="77777777" w:rsidR="00112E42" w:rsidRDefault="00112E42">
      <w:pPr>
        <w:spacing w:line="259" w:lineRule="auto"/>
        <w:jc w:val="left"/>
      </w:pPr>
    </w:p>
    <w:p w14:paraId="4F7F58E6" w14:textId="77777777" w:rsidR="00112E42" w:rsidRDefault="00112E42">
      <w:pPr>
        <w:spacing w:line="259" w:lineRule="auto"/>
        <w:jc w:val="left"/>
      </w:pPr>
    </w:p>
    <w:p w14:paraId="171B86D1" w14:textId="77777777" w:rsidR="00112E42" w:rsidRDefault="00112E42">
      <w:pPr>
        <w:spacing w:line="259" w:lineRule="auto"/>
        <w:jc w:val="left"/>
      </w:pPr>
    </w:p>
    <w:p w14:paraId="744DFD7B" w14:textId="77777777" w:rsidR="00112E42" w:rsidRDefault="00112E42">
      <w:pPr>
        <w:spacing w:line="259" w:lineRule="auto"/>
        <w:jc w:val="left"/>
      </w:pPr>
    </w:p>
    <w:p w14:paraId="48FAE550" w14:textId="77777777" w:rsidR="00112E42" w:rsidRDefault="00112E42">
      <w:pPr>
        <w:spacing w:line="259" w:lineRule="auto"/>
        <w:jc w:val="left"/>
      </w:pPr>
    </w:p>
    <w:p w14:paraId="07B16774" w14:textId="77777777" w:rsidR="00112E42" w:rsidRDefault="00112E42">
      <w:pPr>
        <w:spacing w:line="259" w:lineRule="auto"/>
        <w:jc w:val="left"/>
      </w:pPr>
    </w:p>
    <w:p w14:paraId="4909391F" w14:textId="77777777" w:rsidR="00112E42" w:rsidRDefault="00112E42">
      <w:pPr>
        <w:spacing w:line="259" w:lineRule="auto"/>
        <w:jc w:val="left"/>
      </w:pPr>
    </w:p>
    <w:p w14:paraId="4E60EFBC" w14:textId="4F817655" w:rsidR="009A63D5" w:rsidRDefault="00112E42">
      <w:pPr>
        <w:spacing w:line="259" w:lineRule="auto"/>
        <w:jc w:val="left"/>
      </w:pPr>
      <w:r w:rsidRPr="009A63D5">
        <w:t xml:space="preserve">This study was supported by </w:t>
      </w:r>
      <w:r w:rsidR="009A63D5">
        <w:t>the</w:t>
      </w:r>
      <w:r w:rsidRPr="009A63D5">
        <w:t xml:space="preserve"> Economic and Social Research Council</w:t>
      </w:r>
      <w:r w:rsidR="009A63D5" w:rsidRPr="009A63D5">
        <w:t xml:space="preserve"> </w:t>
      </w:r>
      <w:r w:rsidRPr="009A63D5">
        <w:t>[ES/P000762/1]</w:t>
      </w:r>
      <w:r w:rsidR="009A63D5">
        <w:t>.</w:t>
      </w:r>
    </w:p>
    <w:p w14:paraId="34A587D3" w14:textId="77777777" w:rsidR="009A63D5" w:rsidRDefault="009A63D5">
      <w:pPr>
        <w:spacing w:line="259" w:lineRule="auto"/>
        <w:jc w:val="left"/>
      </w:pPr>
      <w:r>
        <w:br w:type="page"/>
      </w:r>
    </w:p>
    <w:sdt>
      <w:sdtPr>
        <w:id w:val="1197733799"/>
        <w:docPartObj>
          <w:docPartGallery w:val="Table of Contents"/>
          <w:docPartUnique/>
        </w:docPartObj>
      </w:sdtPr>
      <w:sdtEndPr>
        <w:rPr>
          <w:b/>
          <w:bCs/>
        </w:rPr>
      </w:sdtEndPr>
      <w:sdtContent>
        <w:p w14:paraId="35A276F6" w14:textId="1FD40433" w:rsidR="001D51D0" w:rsidRPr="002C218B" w:rsidRDefault="001D51D0" w:rsidP="002C218B">
          <w:pPr>
            <w:pStyle w:val="Style8"/>
            <w:jc w:val="center"/>
            <w:rPr>
              <w:rStyle w:val="Heading2Char"/>
            </w:rPr>
          </w:pPr>
          <w:r w:rsidRPr="002C218B">
            <w:rPr>
              <w:rStyle w:val="Heading2Char"/>
            </w:rPr>
            <w:t>Table of Contents</w:t>
          </w:r>
        </w:p>
        <w:p w14:paraId="033FFF0C" w14:textId="5C4B82A6" w:rsidR="002C218B" w:rsidRDefault="001D51D0" w:rsidP="002C218B">
          <w:pPr>
            <w:pStyle w:val="Style8"/>
            <w:rPr>
              <w:rFonts w:asciiTheme="minorHAnsi" w:hAnsiTheme="minorHAnsi"/>
              <w:color w:val="auto"/>
              <w:kern w:val="2"/>
              <w:sz w:val="24"/>
              <w:szCs w:val="24"/>
              <w:lang w:eastAsia="en-GB"/>
              <w14:ligatures w14:val="standardContextual"/>
            </w:rPr>
          </w:pPr>
          <w:r>
            <w:fldChar w:fldCharType="begin"/>
          </w:r>
          <w:r>
            <w:instrText xml:space="preserve"> TOC \o "1-3" \h \z \u </w:instrText>
          </w:r>
          <w:r>
            <w:fldChar w:fldCharType="separate"/>
          </w:r>
        </w:p>
        <w:p w14:paraId="4928236F" w14:textId="77E360D9" w:rsidR="002C218B" w:rsidRDefault="002C218B" w:rsidP="002C218B">
          <w:pPr>
            <w:pStyle w:val="Style8"/>
            <w:rPr>
              <w:rFonts w:asciiTheme="minorHAnsi" w:hAnsiTheme="minorHAnsi"/>
              <w:color w:val="auto"/>
              <w:kern w:val="2"/>
              <w:sz w:val="24"/>
              <w:szCs w:val="24"/>
              <w:lang w:eastAsia="en-GB"/>
              <w14:ligatures w14:val="standardContextual"/>
            </w:rPr>
          </w:pPr>
          <w:hyperlink w:anchor="_Toc213581734" w:history="1">
            <w:r w:rsidRPr="005A068F">
              <w:rPr>
                <w:rStyle w:val="Hyperlink"/>
              </w:rPr>
              <w:t>Abstract</w:t>
            </w:r>
            <w:r>
              <w:rPr>
                <w:webHidden/>
              </w:rPr>
              <w:tab/>
            </w:r>
            <w:r>
              <w:rPr>
                <w:webHidden/>
              </w:rPr>
              <w:fldChar w:fldCharType="begin"/>
            </w:r>
            <w:r>
              <w:rPr>
                <w:webHidden/>
              </w:rPr>
              <w:instrText xml:space="preserve"> PAGEREF _Toc213581734 \h </w:instrText>
            </w:r>
            <w:r>
              <w:rPr>
                <w:webHidden/>
              </w:rPr>
            </w:r>
            <w:r>
              <w:rPr>
                <w:webHidden/>
              </w:rPr>
              <w:fldChar w:fldCharType="separate"/>
            </w:r>
            <w:r w:rsidR="009C387C">
              <w:rPr>
                <w:webHidden/>
              </w:rPr>
              <w:t>1</w:t>
            </w:r>
            <w:r>
              <w:rPr>
                <w:webHidden/>
              </w:rPr>
              <w:fldChar w:fldCharType="end"/>
            </w:r>
          </w:hyperlink>
        </w:p>
        <w:p w14:paraId="23E447E1" w14:textId="065FEEF0" w:rsidR="002C218B" w:rsidRDefault="002C218B" w:rsidP="002C218B">
          <w:pPr>
            <w:pStyle w:val="Style8"/>
            <w:rPr>
              <w:rFonts w:asciiTheme="minorHAnsi" w:hAnsiTheme="minorHAnsi"/>
              <w:color w:val="auto"/>
              <w:kern w:val="2"/>
              <w:sz w:val="24"/>
              <w:szCs w:val="24"/>
              <w:lang w:eastAsia="en-GB"/>
              <w14:ligatures w14:val="standardContextual"/>
            </w:rPr>
          </w:pPr>
          <w:hyperlink w:anchor="_Toc213581735" w:history="1">
            <w:r w:rsidRPr="005A068F">
              <w:rPr>
                <w:rStyle w:val="Hyperlink"/>
              </w:rPr>
              <w:t>Statement of Copyright</w:t>
            </w:r>
            <w:r>
              <w:rPr>
                <w:webHidden/>
              </w:rPr>
              <w:tab/>
            </w:r>
            <w:r>
              <w:rPr>
                <w:webHidden/>
              </w:rPr>
              <w:fldChar w:fldCharType="begin"/>
            </w:r>
            <w:r>
              <w:rPr>
                <w:webHidden/>
              </w:rPr>
              <w:instrText xml:space="preserve"> PAGEREF _Toc213581735 \h </w:instrText>
            </w:r>
            <w:r>
              <w:rPr>
                <w:webHidden/>
              </w:rPr>
            </w:r>
            <w:r>
              <w:rPr>
                <w:webHidden/>
              </w:rPr>
              <w:fldChar w:fldCharType="separate"/>
            </w:r>
            <w:r w:rsidR="009C387C">
              <w:rPr>
                <w:webHidden/>
              </w:rPr>
              <w:t>2</w:t>
            </w:r>
            <w:r>
              <w:rPr>
                <w:webHidden/>
              </w:rPr>
              <w:fldChar w:fldCharType="end"/>
            </w:r>
          </w:hyperlink>
        </w:p>
        <w:p w14:paraId="07A65936" w14:textId="1A433501" w:rsidR="002C218B" w:rsidRDefault="002C218B" w:rsidP="002C218B">
          <w:pPr>
            <w:pStyle w:val="Style8"/>
            <w:rPr>
              <w:rFonts w:asciiTheme="minorHAnsi" w:hAnsiTheme="minorHAnsi"/>
              <w:color w:val="auto"/>
              <w:kern w:val="2"/>
              <w:sz w:val="24"/>
              <w:szCs w:val="24"/>
              <w:lang w:eastAsia="en-GB"/>
              <w14:ligatures w14:val="standardContextual"/>
            </w:rPr>
          </w:pPr>
          <w:hyperlink w:anchor="_Toc213581736" w:history="1">
            <w:r w:rsidRPr="005A068F">
              <w:rPr>
                <w:rStyle w:val="Hyperlink"/>
              </w:rPr>
              <w:t>Acknowledgements</w:t>
            </w:r>
            <w:r>
              <w:rPr>
                <w:webHidden/>
              </w:rPr>
              <w:tab/>
            </w:r>
            <w:r>
              <w:rPr>
                <w:webHidden/>
              </w:rPr>
              <w:fldChar w:fldCharType="begin"/>
            </w:r>
            <w:r>
              <w:rPr>
                <w:webHidden/>
              </w:rPr>
              <w:instrText xml:space="preserve"> PAGEREF _Toc213581736 \h </w:instrText>
            </w:r>
            <w:r>
              <w:rPr>
                <w:webHidden/>
              </w:rPr>
            </w:r>
            <w:r>
              <w:rPr>
                <w:webHidden/>
              </w:rPr>
              <w:fldChar w:fldCharType="separate"/>
            </w:r>
            <w:r w:rsidR="009C387C">
              <w:rPr>
                <w:webHidden/>
              </w:rPr>
              <w:t>3</w:t>
            </w:r>
            <w:r>
              <w:rPr>
                <w:webHidden/>
              </w:rPr>
              <w:fldChar w:fldCharType="end"/>
            </w:r>
          </w:hyperlink>
        </w:p>
        <w:p w14:paraId="13B91143" w14:textId="1E977FEB" w:rsidR="002C218B" w:rsidRDefault="002C218B" w:rsidP="002C218B">
          <w:pPr>
            <w:pStyle w:val="Style8"/>
            <w:rPr>
              <w:rFonts w:asciiTheme="minorHAnsi" w:hAnsiTheme="minorHAnsi"/>
              <w:color w:val="auto"/>
              <w:kern w:val="2"/>
              <w:sz w:val="24"/>
              <w:szCs w:val="24"/>
              <w:lang w:eastAsia="en-GB"/>
              <w14:ligatures w14:val="standardContextual"/>
            </w:rPr>
          </w:pPr>
          <w:hyperlink w:anchor="_Toc213581737" w:history="1">
            <w:r w:rsidRPr="005A068F">
              <w:rPr>
                <w:rStyle w:val="Hyperlink"/>
              </w:rPr>
              <w:t>List of tables</w:t>
            </w:r>
            <w:r>
              <w:rPr>
                <w:webHidden/>
              </w:rPr>
              <w:tab/>
            </w:r>
            <w:r>
              <w:rPr>
                <w:webHidden/>
              </w:rPr>
              <w:fldChar w:fldCharType="begin"/>
            </w:r>
            <w:r>
              <w:rPr>
                <w:webHidden/>
              </w:rPr>
              <w:instrText xml:space="preserve"> PAGEREF _Toc213581737 \h </w:instrText>
            </w:r>
            <w:r>
              <w:rPr>
                <w:webHidden/>
              </w:rPr>
            </w:r>
            <w:r>
              <w:rPr>
                <w:webHidden/>
              </w:rPr>
              <w:fldChar w:fldCharType="separate"/>
            </w:r>
            <w:r w:rsidR="009C387C">
              <w:rPr>
                <w:webHidden/>
              </w:rPr>
              <w:t>8</w:t>
            </w:r>
            <w:r>
              <w:rPr>
                <w:webHidden/>
              </w:rPr>
              <w:fldChar w:fldCharType="end"/>
            </w:r>
          </w:hyperlink>
        </w:p>
        <w:p w14:paraId="3DD7E3FF" w14:textId="3979B350" w:rsidR="002C218B" w:rsidRDefault="002C218B" w:rsidP="002C218B">
          <w:pPr>
            <w:pStyle w:val="Style8"/>
            <w:rPr>
              <w:rFonts w:asciiTheme="minorHAnsi" w:hAnsiTheme="minorHAnsi"/>
              <w:color w:val="auto"/>
              <w:kern w:val="2"/>
              <w:sz w:val="24"/>
              <w:szCs w:val="24"/>
              <w:lang w:eastAsia="en-GB"/>
              <w14:ligatures w14:val="standardContextual"/>
            </w:rPr>
          </w:pPr>
          <w:hyperlink w:anchor="_Toc213581738" w:history="1">
            <w:r w:rsidRPr="005A068F">
              <w:rPr>
                <w:rStyle w:val="Hyperlink"/>
              </w:rPr>
              <w:t>List of Figures</w:t>
            </w:r>
            <w:r>
              <w:rPr>
                <w:webHidden/>
              </w:rPr>
              <w:tab/>
            </w:r>
            <w:r>
              <w:rPr>
                <w:webHidden/>
              </w:rPr>
              <w:fldChar w:fldCharType="begin"/>
            </w:r>
            <w:r>
              <w:rPr>
                <w:webHidden/>
              </w:rPr>
              <w:instrText xml:space="preserve"> PAGEREF _Toc213581738 \h </w:instrText>
            </w:r>
            <w:r>
              <w:rPr>
                <w:webHidden/>
              </w:rPr>
            </w:r>
            <w:r>
              <w:rPr>
                <w:webHidden/>
              </w:rPr>
              <w:fldChar w:fldCharType="separate"/>
            </w:r>
            <w:r w:rsidR="009C387C">
              <w:rPr>
                <w:webHidden/>
              </w:rPr>
              <w:t>9</w:t>
            </w:r>
            <w:r>
              <w:rPr>
                <w:webHidden/>
              </w:rPr>
              <w:fldChar w:fldCharType="end"/>
            </w:r>
          </w:hyperlink>
        </w:p>
        <w:p w14:paraId="1E52915E" w14:textId="2735550B" w:rsidR="002C218B" w:rsidRDefault="002C218B" w:rsidP="002C218B">
          <w:pPr>
            <w:pStyle w:val="Style8"/>
            <w:rPr>
              <w:rStyle w:val="Hyperlink"/>
            </w:rPr>
          </w:pPr>
          <w:hyperlink w:anchor="_Toc213581739" w:history="1">
            <w:r w:rsidRPr="005A068F">
              <w:rPr>
                <w:rStyle w:val="Hyperlink"/>
              </w:rPr>
              <w:t>List of Abbreviations</w:t>
            </w:r>
            <w:r>
              <w:rPr>
                <w:webHidden/>
              </w:rPr>
              <w:tab/>
            </w:r>
            <w:r>
              <w:rPr>
                <w:webHidden/>
              </w:rPr>
              <w:fldChar w:fldCharType="begin"/>
            </w:r>
            <w:r>
              <w:rPr>
                <w:webHidden/>
              </w:rPr>
              <w:instrText xml:space="preserve"> PAGEREF _Toc213581739 \h </w:instrText>
            </w:r>
            <w:r>
              <w:rPr>
                <w:webHidden/>
              </w:rPr>
            </w:r>
            <w:r>
              <w:rPr>
                <w:webHidden/>
              </w:rPr>
              <w:fldChar w:fldCharType="separate"/>
            </w:r>
            <w:r w:rsidR="009C387C">
              <w:rPr>
                <w:webHidden/>
              </w:rPr>
              <w:t>11</w:t>
            </w:r>
            <w:r>
              <w:rPr>
                <w:webHidden/>
              </w:rPr>
              <w:fldChar w:fldCharType="end"/>
            </w:r>
          </w:hyperlink>
        </w:p>
        <w:p w14:paraId="25B7D8A2" w14:textId="77777777" w:rsidR="002C218B" w:rsidRDefault="002C218B" w:rsidP="002C218B">
          <w:pPr>
            <w:pStyle w:val="Style8"/>
            <w:rPr>
              <w:rFonts w:asciiTheme="minorHAnsi" w:hAnsiTheme="minorHAnsi"/>
              <w:color w:val="auto"/>
              <w:kern w:val="2"/>
              <w:sz w:val="24"/>
              <w:szCs w:val="24"/>
              <w:lang w:eastAsia="en-GB"/>
              <w14:ligatures w14:val="standardContextual"/>
            </w:rPr>
          </w:pPr>
        </w:p>
        <w:p w14:paraId="609F93EB" w14:textId="27BE1C81" w:rsidR="002C218B" w:rsidRDefault="002C218B" w:rsidP="002C218B">
          <w:pPr>
            <w:pStyle w:val="Style8"/>
            <w:rPr>
              <w:rFonts w:asciiTheme="minorHAnsi" w:hAnsiTheme="minorHAnsi"/>
              <w:color w:val="auto"/>
              <w:kern w:val="2"/>
              <w:sz w:val="24"/>
              <w:szCs w:val="24"/>
              <w:lang w:eastAsia="en-GB"/>
              <w14:ligatures w14:val="standardContextual"/>
            </w:rPr>
          </w:pPr>
          <w:hyperlink w:anchor="_Toc213581740" w:history="1">
            <w:r w:rsidRPr="005A068F">
              <w:rPr>
                <w:rStyle w:val="Hyperlink"/>
              </w:rPr>
              <w:t>Chapter 1 Introduction</w:t>
            </w:r>
            <w:r>
              <w:rPr>
                <w:webHidden/>
              </w:rPr>
              <w:tab/>
            </w:r>
            <w:r>
              <w:rPr>
                <w:webHidden/>
              </w:rPr>
              <w:fldChar w:fldCharType="begin"/>
            </w:r>
            <w:r>
              <w:rPr>
                <w:webHidden/>
              </w:rPr>
              <w:instrText xml:space="preserve"> PAGEREF _Toc213581740 \h </w:instrText>
            </w:r>
            <w:r>
              <w:rPr>
                <w:webHidden/>
              </w:rPr>
            </w:r>
            <w:r>
              <w:rPr>
                <w:webHidden/>
              </w:rPr>
              <w:fldChar w:fldCharType="separate"/>
            </w:r>
            <w:r w:rsidR="009C387C">
              <w:rPr>
                <w:webHidden/>
              </w:rPr>
              <w:t>12</w:t>
            </w:r>
            <w:r>
              <w:rPr>
                <w:webHidden/>
              </w:rPr>
              <w:fldChar w:fldCharType="end"/>
            </w:r>
          </w:hyperlink>
        </w:p>
        <w:p w14:paraId="64FA973A" w14:textId="2E9F8872"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741" w:history="1">
            <w:r w:rsidRPr="005A068F">
              <w:rPr>
                <w:rStyle w:val="Hyperlink"/>
              </w:rPr>
              <w:t>1.1 Research objectives</w:t>
            </w:r>
            <w:r>
              <w:rPr>
                <w:webHidden/>
              </w:rPr>
              <w:tab/>
            </w:r>
            <w:r>
              <w:rPr>
                <w:webHidden/>
              </w:rPr>
              <w:fldChar w:fldCharType="begin"/>
            </w:r>
            <w:r>
              <w:rPr>
                <w:webHidden/>
              </w:rPr>
              <w:instrText xml:space="preserve"> PAGEREF _Toc213581741 \h </w:instrText>
            </w:r>
            <w:r>
              <w:rPr>
                <w:webHidden/>
              </w:rPr>
            </w:r>
            <w:r>
              <w:rPr>
                <w:webHidden/>
              </w:rPr>
              <w:fldChar w:fldCharType="separate"/>
            </w:r>
            <w:r w:rsidR="009C387C">
              <w:rPr>
                <w:webHidden/>
              </w:rPr>
              <w:t>14</w:t>
            </w:r>
            <w:r>
              <w:rPr>
                <w:webHidden/>
              </w:rPr>
              <w:fldChar w:fldCharType="end"/>
            </w:r>
          </w:hyperlink>
        </w:p>
        <w:p w14:paraId="7C888BBF" w14:textId="3DE40F46"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42" w:history="1">
            <w:r w:rsidRPr="005A068F">
              <w:rPr>
                <w:rStyle w:val="Hyperlink"/>
              </w:rPr>
              <w:t>1.1.1 Research questions</w:t>
            </w:r>
            <w:r>
              <w:rPr>
                <w:webHidden/>
              </w:rPr>
              <w:tab/>
            </w:r>
            <w:r>
              <w:rPr>
                <w:webHidden/>
              </w:rPr>
              <w:fldChar w:fldCharType="begin"/>
            </w:r>
            <w:r>
              <w:rPr>
                <w:webHidden/>
              </w:rPr>
              <w:instrText xml:space="preserve"> PAGEREF _Toc213581742 \h </w:instrText>
            </w:r>
            <w:r>
              <w:rPr>
                <w:webHidden/>
              </w:rPr>
            </w:r>
            <w:r>
              <w:rPr>
                <w:webHidden/>
              </w:rPr>
              <w:fldChar w:fldCharType="separate"/>
            </w:r>
            <w:r w:rsidR="009C387C">
              <w:rPr>
                <w:webHidden/>
              </w:rPr>
              <w:t>16</w:t>
            </w:r>
            <w:r>
              <w:rPr>
                <w:webHidden/>
              </w:rPr>
              <w:fldChar w:fldCharType="end"/>
            </w:r>
          </w:hyperlink>
        </w:p>
        <w:p w14:paraId="1D660C02" w14:textId="0FF51DE2"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43" w:history="1">
            <w:r w:rsidRPr="005A068F">
              <w:rPr>
                <w:rStyle w:val="Hyperlink"/>
              </w:rPr>
              <w:t>1.1.2 Choice of sites</w:t>
            </w:r>
            <w:r>
              <w:rPr>
                <w:webHidden/>
              </w:rPr>
              <w:tab/>
            </w:r>
            <w:r>
              <w:rPr>
                <w:webHidden/>
              </w:rPr>
              <w:fldChar w:fldCharType="begin"/>
            </w:r>
            <w:r>
              <w:rPr>
                <w:webHidden/>
              </w:rPr>
              <w:instrText xml:space="preserve"> PAGEREF _Toc213581743 \h </w:instrText>
            </w:r>
            <w:r>
              <w:rPr>
                <w:webHidden/>
              </w:rPr>
            </w:r>
            <w:r>
              <w:rPr>
                <w:webHidden/>
              </w:rPr>
              <w:fldChar w:fldCharType="separate"/>
            </w:r>
            <w:r w:rsidR="009C387C">
              <w:rPr>
                <w:webHidden/>
              </w:rPr>
              <w:t>16</w:t>
            </w:r>
            <w:r>
              <w:rPr>
                <w:webHidden/>
              </w:rPr>
              <w:fldChar w:fldCharType="end"/>
            </w:r>
          </w:hyperlink>
        </w:p>
        <w:p w14:paraId="6EE778AC" w14:textId="04CF78AF"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744" w:history="1">
            <w:r w:rsidRPr="005A068F">
              <w:rPr>
                <w:rStyle w:val="Hyperlink"/>
              </w:rPr>
              <w:t>1.2</w:t>
            </w:r>
            <w:r>
              <w:rPr>
                <w:rFonts w:asciiTheme="minorHAnsi" w:hAnsiTheme="minorHAnsi"/>
                <w:color w:val="auto"/>
                <w:kern w:val="2"/>
                <w:sz w:val="24"/>
                <w:szCs w:val="24"/>
                <w:lang w:eastAsia="en-GB"/>
                <w14:ligatures w14:val="standardContextual"/>
              </w:rPr>
              <w:tab/>
            </w:r>
            <w:r w:rsidRPr="005A068F">
              <w:rPr>
                <w:rStyle w:val="Hyperlink"/>
              </w:rPr>
              <w:t>Contributions</w:t>
            </w:r>
            <w:r>
              <w:rPr>
                <w:webHidden/>
              </w:rPr>
              <w:tab/>
            </w:r>
            <w:r>
              <w:rPr>
                <w:webHidden/>
              </w:rPr>
              <w:fldChar w:fldCharType="begin"/>
            </w:r>
            <w:r>
              <w:rPr>
                <w:webHidden/>
              </w:rPr>
              <w:instrText xml:space="preserve"> PAGEREF _Toc213581744 \h </w:instrText>
            </w:r>
            <w:r>
              <w:rPr>
                <w:webHidden/>
              </w:rPr>
            </w:r>
            <w:r>
              <w:rPr>
                <w:webHidden/>
              </w:rPr>
              <w:fldChar w:fldCharType="separate"/>
            </w:r>
            <w:r w:rsidR="009C387C">
              <w:rPr>
                <w:webHidden/>
              </w:rPr>
              <w:t>21</w:t>
            </w:r>
            <w:r>
              <w:rPr>
                <w:webHidden/>
              </w:rPr>
              <w:fldChar w:fldCharType="end"/>
            </w:r>
          </w:hyperlink>
        </w:p>
        <w:p w14:paraId="410D576B" w14:textId="39E3D523"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745" w:history="1">
            <w:r w:rsidRPr="005A068F">
              <w:rPr>
                <w:rStyle w:val="Hyperlink"/>
              </w:rPr>
              <w:t>1.3 The intergenerational politics of ecological crisis</w:t>
            </w:r>
            <w:r>
              <w:rPr>
                <w:webHidden/>
              </w:rPr>
              <w:tab/>
            </w:r>
            <w:r>
              <w:rPr>
                <w:webHidden/>
              </w:rPr>
              <w:fldChar w:fldCharType="begin"/>
            </w:r>
            <w:r>
              <w:rPr>
                <w:webHidden/>
              </w:rPr>
              <w:instrText xml:space="preserve"> PAGEREF _Toc213581745 \h </w:instrText>
            </w:r>
            <w:r>
              <w:rPr>
                <w:webHidden/>
              </w:rPr>
            </w:r>
            <w:r>
              <w:rPr>
                <w:webHidden/>
              </w:rPr>
              <w:fldChar w:fldCharType="separate"/>
            </w:r>
            <w:r w:rsidR="009C387C">
              <w:rPr>
                <w:webHidden/>
              </w:rPr>
              <w:t>22</w:t>
            </w:r>
            <w:r>
              <w:rPr>
                <w:webHidden/>
              </w:rPr>
              <w:fldChar w:fldCharType="end"/>
            </w:r>
          </w:hyperlink>
        </w:p>
        <w:p w14:paraId="37DF844E" w14:textId="321A9D43"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746" w:history="1">
            <w:r w:rsidRPr="005A068F">
              <w:rPr>
                <w:rStyle w:val="Hyperlink"/>
              </w:rPr>
              <w:t>1.4 Family and environmental politics</w:t>
            </w:r>
            <w:r>
              <w:rPr>
                <w:webHidden/>
              </w:rPr>
              <w:tab/>
            </w:r>
            <w:r>
              <w:rPr>
                <w:webHidden/>
              </w:rPr>
              <w:fldChar w:fldCharType="begin"/>
            </w:r>
            <w:r>
              <w:rPr>
                <w:webHidden/>
              </w:rPr>
              <w:instrText xml:space="preserve"> PAGEREF _Toc213581746 \h </w:instrText>
            </w:r>
            <w:r>
              <w:rPr>
                <w:webHidden/>
              </w:rPr>
            </w:r>
            <w:r>
              <w:rPr>
                <w:webHidden/>
              </w:rPr>
              <w:fldChar w:fldCharType="separate"/>
            </w:r>
            <w:r w:rsidR="009C387C">
              <w:rPr>
                <w:webHidden/>
              </w:rPr>
              <w:t>23</w:t>
            </w:r>
            <w:r>
              <w:rPr>
                <w:webHidden/>
              </w:rPr>
              <w:fldChar w:fldCharType="end"/>
            </w:r>
          </w:hyperlink>
        </w:p>
        <w:p w14:paraId="14E37569" w14:textId="74E5F397"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47" w:history="1">
            <w:r w:rsidRPr="005A068F">
              <w:rPr>
                <w:rStyle w:val="Hyperlink"/>
              </w:rPr>
              <w:t>1.4.1 Family as a site of moral formation and political subjecthood</w:t>
            </w:r>
            <w:r>
              <w:rPr>
                <w:webHidden/>
              </w:rPr>
              <w:tab/>
            </w:r>
            <w:r>
              <w:rPr>
                <w:webHidden/>
              </w:rPr>
              <w:fldChar w:fldCharType="begin"/>
            </w:r>
            <w:r>
              <w:rPr>
                <w:webHidden/>
              </w:rPr>
              <w:instrText xml:space="preserve"> PAGEREF _Toc213581747 \h </w:instrText>
            </w:r>
            <w:r>
              <w:rPr>
                <w:webHidden/>
              </w:rPr>
            </w:r>
            <w:r>
              <w:rPr>
                <w:webHidden/>
              </w:rPr>
              <w:fldChar w:fldCharType="separate"/>
            </w:r>
            <w:r w:rsidR="009C387C">
              <w:rPr>
                <w:webHidden/>
              </w:rPr>
              <w:t>27</w:t>
            </w:r>
            <w:r>
              <w:rPr>
                <w:webHidden/>
              </w:rPr>
              <w:fldChar w:fldCharType="end"/>
            </w:r>
          </w:hyperlink>
        </w:p>
        <w:p w14:paraId="751C0526" w14:textId="1B3B14CD"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48" w:history="1">
            <w:r w:rsidRPr="005A068F">
              <w:rPr>
                <w:rStyle w:val="Hyperlink"/>
              </w:rPr>
              <w:t>1.4.2 Family as a contested concept</w:t>
            </w:r>
            <w:r>
              <w:rPr>
                <w:webHidden/>
              </w:rPr>
              <w:tab/>
            </w:r>
            <w:r>
              <w:rPr>
                <w:webHidden/>
              </w:rPr>
              <w:fldChar w:fldCharType="begin"/>
            </w:r>
            <w:r>
              <w:rPr>
                <w:webHidden/>
              </w:rPr>
              <w:instrText xml:space="preserve"> PAGEREF _Toc213581748 \h </w:instrText>
            </w:r>
            <w:r>
              <w:rPr>
                <w:webHidden/>
              </w:rPr>
            </w:r>
            <w:r>
              <w:rPr>
                <w:webHidden/>
              </w:rPr>
              <w:fldChar w:fldCharType="separate"/>
            </w:r>
            <w:r w:rsidR="009C387C">
              <w:rPr>
                <w:webHidden/>
              </w:rPr>
              <w:t>29</w:t>
            </w:r>
            <w:r>
              <w:rPr>
                <w:webHidden/>
              </w:rPr>
              <w:fldChar w:fldCharType="end"/>
            </w:r>
          </w:hyperlink>
        </w:p>
        <w:p w14:paraId="4EFE71FF" w14:textId="59F98CAD"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49" w:history="1">
            <w:r w:rsidRPr="005A068F">
              <w:rPr>
                <w:rStyle w:val="Hyperlink"/>
              </w:rPr>
              <w:t>1.4.3</w:t>
            </w:r>
            <w:r>
              <w:rPr>
                <w:rFonts w:asciiTheme="minorHAnsi" w:hAnsiTheme="minorHAnsi"/>
                <w:color w:val="auto"/>
                <w:kern w:val="2"/>
                <w:sz w:val="24"/>
                <w:szCs w:val="24"/>
                <w:lang w:eastAsia="en-GB"/>
                <w14:ligatures w14:val="standardContextual"/>
              </w:rPr>
              <w:tab/>
            </w:r>
            <w:r w:rsidRPr="005A068F">
              <w:rPr>
                <w:rStyle w:val="Hyperlink"/>
              </w:rPr>
              <w:t>Reconceptualising child-parent relations</w:t>
            </w:r>
            <w:r>
              <w:rPr>
                <w:webHidden/>
              </w:rPr>
              <w:tab/>
            </w:r>
            <w:r>
              <w:rPr>
                <w:webHidden/>
              </w:rPr>
              <w:fldChar w:fldCharType="begin"/>
            </w:r>
            <w:r>
              <w:rPr>
                <w:webHidden/>
              </w:rPr>
              <w:instrText xml:space="preserve"> PAGEREF _Toc213581749 \h </w:instrText>
            </w:r>
            <w:r>
              <w:rPr>
                <w:webHidden/>
              </w:rPr>
            </w:r>
            <w:r>
              <w:rPr>
                <w:webHidden/>
              </w:rPr>
              <w:fldChar w:fldCharType="separate"/>
            </w:r>
            <w:r w:rsidR="009C387C">
              <w:rPr>
                <w:webHidden/>
              </w:rPr>
              <w:t>31</w:t>
            </w:r>
            <w:r>
              <w:rPr>
                <w:webHidden/>
              </w:rPr>
              <w:fldChar w:fldCharType="end"/>
            </w:r>
          </w:hyperlink>
        </w:p>
        <w:p w14:paraId="126832C2" w14:textId="11EB8915"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750" w:history="1">
            <w:r w:rsidRPr="005A068F">
              <w:rPr>
                <w:rStyle w:val="Hyperlink"/>
              </w:rPr>
              <w:t>1.5 Caveats</w:t>
            </w:r>
            <w:r>
              <w:rPr>
                <w:webHidden/>
              </w:rPr>
              <w:tab/>
            </w:r>
            <w:r>
              <w:rPr>
                <w:webHidden/>
              </w:rPr>
              <w:fldChar w:fldCharType="begin"/>
            </w:r>
            <w:r>
              <w:rPr>
                <w:webHidden/>
              </w:rPr>
              <w:instrText xml:space="preserve"> PAGEREF _Toc213581750 \h </w:instrText>
            </w:r>
            <w:r>
              <w:rPr>
                <w:webHidden/>
              </w:rPr>
            </w:r>
            <w:r>
              <w:rPr>
                <w:webHidden/>
              </w:rPr>
              <w:fldChar w:fldCharType="separate"/>
            </w:r>
            <w:r w:rsidR="009C387C">
              <w:rPr>
                <w:webHidden/>
              </w:rPr>
              <w:t>33</w:t>
            </w:r>
            <w:r>
              <w:rPr>
                <w:webHidden/>
              </w:rPr>
              <w:fldChar w:fldCharType="end"/>
            </w:r>
          </w:hyperlink>
        </w:p>
        <w:p w14:paraId="426FFE44" w14:textId="78DF8F2C" w:rsidR="002C218B" w:rsidRDefault="002C218B" w:rsidP="002C218B">
          <w:pPr>
            <w:pStyle w:val="Style8"/>
            <w:ind w:left="1020"/>
            <w:rPr>
              <w:rStyle w:val="Hyperlink"/>
            </w:rPr>
          </w:pPr>
          <w:hyperlink w:anchor="_Toc213581751" w:history="1">
            <w:r w:rsidRPr="005A068F">
              <w:rPr>
                <w:rStyle w:val="Hyperlink"/>
              </w:rPr>
              <w:t>1.6</w:t>
            </w:r>
            <w:r>
              <w:rPr>
                <w:rFonts w:asciiTheme="minorHAnsi" w:hAnsiTheme="minorHAnsi"/>
                <w:color w:val="auto"/>
                <w:kern w:val="2"/>
                <w:sz w:val="24"/>
                <w:szCs w:val="24"/>
                <w:lang w:eastAsia="en-GB"/>
                <w14:ligatures w14:val="standardContextual"/>
              </w:rPr>
              <w:tab/>
            </w:r>
            <w:r w:rsidRPr="005A068F">
              <w:rPr>
                <w:rStyle w:val="Hyperlink"/>
              </w:rPr>
              <w:t>Thesis Structure</w:t>
            </w:r>
            <w:r>
              <w:rPr>
                <w:webHidden/>
              </w:rPr>
              <w:tab/>
            </w:r>
            <w:r>
              <w:rPr>
                <w:webHidden/>
              </w:rPr>
              <w:fldChar w:fldCharType="begin"/>
            </w:r>
            <w:r>
              <w:rPr>
                <w:webHidden/>
              </w:rPr>
              <w:instrText xml:space="preserve"> PAGEREF _Toc213581751 \h </w:instrText>
            </w:r>
            <w:r>
              <w:rPr>
                <w:webHidden/>
              </w:rPr>
            </w:r>
            <w:r>
              <w:rPr>
                <w:webHidden/>
              </w:rPr>
              <w:fldChar w:fldCharType="separate"/>
            </w:r>
            <w:r w:rsidR="009C387C">
              <w:rPr>
                <w:webHidden/>
              </w:rPr>
              <w:t>35</w:t>
            </w:r>
            <w:r>
              <w:rPr>
                <w:webHidden/>
              </w:rPr>
              <w:fldChar w:fldCharType="end"/>
            </w:r>
          </w:hyperlink>
        </w:p>
        <w:p w14:paraId="76DBF682" w14:textId="77777777" w:rsidR="002C218B" w:rsidRDefault="002C218B" w:rsidP="002C218B">
          <w:pPr>
            <w:pStyle w:val="Style8"/>
            <w:rPr>
              <w:rFonts w:asciiTheme="minorHAnsi" w:hAnsiTheme="minorHAnsi"/>
              <w:color w:val="auto"/>
              <w:kern w:val="2"/>
              <w:sz w:val="24"/>
              <w:szCs w:val="24"/>
              <w:lang w:eastAsia="en-GB"/>
              <w14:ligatures w14:val="standardContextual"/>
            </w:rPr>
          </w:pPr>
        </w:p>
        <w:p w14:paraId="5D7A3C9C" w14:textId="7F919A1C" w:rsidR="002C218B" w:rsidRDefault="002C218B" w:rsidP="002C218B">
          <w:pPr>
            <w:pStyle w:val="Style8"/>
            <w:rPr>
              <w:rFonts w:asciiTheme="minorHAnsi" w:hAnsiTheme="minorHAnsi"/>
              <w:color w:val="auto"/>
              <w:kern w:val="2"/>
              <w:sz w:val="24"/>
              <w:szCs w:val="24"/>
              <w:lang w:eastAsia="en-GB"/>
              <w14:ligatures w14:val="standardContextual"/>
            </w:rPr>
          </w:pPr>
          <w:hyperlink w:anchor="_Toc213581752" w:history="1">
            <w:r w:rsidRPr="005A068F">
              <w:rPr>
                <w:rStyle w:val="Hyperlink"/>
              </w:rPr>
              <w:t>Chapter 2 Concepts and Theoretical Framing</w:t>
            </w:r>
            <w:r>
              <w:rPr>
                <w:webHidden/>
              </w:rPr>
              <w:tab/>
            </w:r>
            <w:r>
              <w:rPr>
                <w:webHidden/>
              </w:rPr>
              <w:fldChar w:fldCharType="begin"/>
            </w:r>
            <w:r>
              <w:rPr>
                <w:webHidden/>
              </w:rPr>
              <w:instrText xml:space="preserve"> PAGEREF _Toc213581752 \h </w:instrText>
            </w:r>
            <w:r>
              <w:rPr>
                <w:webHidden/>
              </w:rPr>
            </w:r>
            <w:r>
              <w:rPr>
                <w:webHidden/>
              </w:rPr>
              <w:fldChar w:fldCharType="separate"/>
            </w:r>
            <w:r w:rsidR="009C387C">
              <w:rPr>
                <w:webHidden/>
              </w:rPr>
              <w:t>41</w:t>
            </w:r>
            <w:r>
              <w:rPr>
                <w:webHidden/>
              </w:rPr>
              <w:fldChar w:fldCharType="end"/>
            </w:r>
          </w:hyperlink>
        </w:p>
        <w:p w14:paraId="35741892" w14:textId="0966043F"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753" w:history="1">
            <w:r w:rsidRPr="005A068F">
              <w:rPr>
                <w:rStyle w:val="Hyperlink"/>
              </w:rPr>
              <w:t>2.1 Research concepts</w:t>
            </w:r>
            <w:r>
              <w:rPr>
                <w:webHidden/>
              </w:rPr>
              <w:tab/>
            </w:r>
            <w:r>
              <w:rPr>
                <w:webHidden/>
              </w:rPr>
              <w:fldChar w:fldCharType="begin"/>
            </w:r>
            <w:r>
              <w:rPr>
                <w:webHidden/>
              </w:rPr>
              <w:instrText xml:space="preserve"> PAGEREF _Toc213581753 \h </w:instrText>
            </w:r>
            <w:r>
              <w:rPr>
                <w:webHidden/>
              </w:rPr>
            </w:r>
            <w:r>
              <w:rPr>
                <w:webHidden/>
              </w:rPr>
              <w:fldChar w:fldCharType="separate"/>
            </w:r>
            <w:r w:rsidR="009C387C">
              <w:rPr>
                <w:webHidden/>
              </w:rPr>
              <w:t>41</w:t>
            </w:r>
            <w:r>
              <w:rPr>
                <w:webHidden/>
              </w:rPr>
              <w:fldChar w:fldCharType="end"/>
            </w:r>
          </w:hyperlink>
        </w:p>
        <w:p w14:paraId="41DF6218" w14:textId="6AE10A11"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54" w:history="1">
            <w:r w:rsidRPr="005A068F">
              <w:rPr>
                <w:rStyle w:val="Hyperlink"/>
              </w:rPr>
              <w:t>2.1.1  Anthropocene Subjects</w:t>
            </w:r>
            <w:r>
              <w:rPr>
                <w:webHidden/>
              </w:rPr>
              <w:tab/>
            </w:r>
            <w:r>
              <w:rPr>
                <w:webHidden/>
              </w:rPr>
              <w:fldChar w:fldCharType="begin"/>
            </w:r>
            <w:r>
              <w:rPr>
                <w:webHidden/>
              </w:rPr>
              <w:instrText xml:space="preserve"> PAGEREF _Toc213581754 \h </w:instrText>
            </w:r>
            <w:r>
              <w:rPr>
                <w:webHidden/>
              </w:rPr>
            </w:r>
            <w:r>
              <w:rPr>
                <w:webHidden/>
              </w:rPr>
              <w:fldChar w:fldCharType="separate"/>
            </w:r>
            <w:r w:rsidR="009C387C">
              <w:rPr>
                <w:webHidden/>
              </w:rPr>
              <w:t>41</w:t>
            </w:r>
            <w:r>
              <w:rPr>
                <w:webHidden/>
              </w:rPr>
              <w:fldChar w:fldCharType="end"/>
            </w:r>
          </w:hyperlink>
        </w:p>
        <w:p w14:paraId="31C31061" w14:textId="3F0A258C"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55" w:history="1">
            <w:r w:rsidRPr="005A068F">
              <w:rPr>
                <w:rStyle w:val="Hyperlink"/>
              </w:rPr>
              <w:t>2.1.2 Environmentalism</w:t>
            </w:r>
            <w:r>
              <w:rPr>
                <w:webHidden/>
              </w:rPr>
              <w:tab/>
            </w:r>
            <w:r>
              <w:rPr>
                <w:webHidden/>
              </w:rPr>
              <w:fldChar w:fldCharType="begin"/>
            </w:r>
            <w:r>
              <w:rPr>
                <w:webHidden/>
              </w:rPr>
              <w:instrText xml:space="preserve"> PAGEREF _Toc213581755 \h </w:instrText>
            </w:r>
            <w:r>
              <w:rPr>
                <w:webHidden/>
              </w:rPr>
            </w:r>
            <w:r>
              <w:rPr>
                <w:webHidden/>
              </w:rPr>
              <w:fldChar w:fldCharType="separate"/>
            </w:r>
            <w:r w:rsidR="009C387C">
              <w:rPr>
                <w:webHidden/>
              </w:rPr>
              <w:t>44</w:t>
            </w:r>
            <w:r>
              <w:rPr>
                <w:webHidden/>
              </w:rPr>
              <w:fldChar w:fldCharType="end"/>
            </w:r>
          </w:hyperlink>
        </w:p>
        <w:p w14:paraId="23583507" w14:textId="118568F9"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56" w:history="1">
            <w:r w:rsidRPr="005A068F">
              <w:rPr>
                <w:rStyle w:val="Hyperlink"/>
              </w:rPr>
              <w:t>2.1.3 Responsibility and environmental politics</w:t>
            </w:r>
            <w:r>
              <w:rPr>
                <w:webHidden/>
              </w:rPr>
              <w:tab/>
            </w:r>
            <w:r>
              <w:rPr>
                <w:webHidden/>
              </w:rPr>
              <w:fldChar w:fldCharType="begin"/>
            </w:r>
            <w:r>
              <w:rPr>
                <w:webHidden/>
              </w:rPr>
              <w:instrText xml:space="preserve"> PAGEREF _Toc213581756 \h </w:instrText>
            </w:r>
            <w:r>
              <w:rPr>
                <w:webHidden/>
              </w:rPr>
            </w:r>
            <w:r>
              <w:rPr>
                <w:webHidden/>
              </w:rPr>
              <w:fldChar w:fldCharType="separate"/>
            </w:r>
            <w:r w:rsidR="009C387C">
              <w:rPr>
                <w:webHidden/>
              </w:rPr>
              <w:t>46</w:t>
            </w:r>
            <w:r>
              <w:rPr>
                <w:webHidden/>
              </w:rPr>
              <w:fldChar w:fldCharType="end"/>
            </w:r>
          </w:hyperlink>
        </w:p>
        <w:p w14:paraId="09F71494" w14:textId="404BD8E3"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57" w:history="1">
            <w:r w:rsidRPr="005A068F">
              <w:rPr>
                <w:rStyle w:val="Hyperlink"/>
              </w:rPr>
              <w:t>2.1.4 The figure of the responsible individual</w:t>
            </w:r>
            <w:r>
              <w:rPr>
                <w:webHidden/>
              </w:rPr>
              <w:tab/>
            </w:r>
            <w:r>
              <w:rPr>
                <w:webHidden/>
              </w:rPr>
              <w:fldChar w:fldCharType="begin"/>
            </w:r>
            <w:r>
              <w:rPr>
                <w:webHidden/>
              </w:rPr>
              <w:instrText xml:space="preserve"> PAGEREF _Toc213581757 \h </w:instrText>
            </w:r>
            <w:r>
              <w:rPr>
                <w:webHidden/>
              </w:rPr>
            </w:r>
            <w:r>
              <w:rPr>
                <w:webHidden/>
              </w:rPr>
              <w:fldChar w:fldCharType="separate"/>
            </w:r>
            <w:r w:rsidR="009C387C">
              <w:rPr>
                <w:webHidden/>
              </w:rPr>
              <w:t>46</w:t>
            </w:r>
            <w:r>
              <w:rPr>
                <w:webHidden/>
              </w:rPr>
              <w:fldChar w:fldCharType="end"/>
            </w:r>
          </w:hyperlink>
        </w:p>
        <w:p w14:paraId="66DD2CBB" w14:textId="1284FB19"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58" w:history="1">
            <w:r w:rsidRPr="005A068F">
              <w:rPr>
                <w:rStyle w:val="Hyperlink"/>
              </w:rPr>
              <w:t>2.1.5 Response-ability</w:t>
            </w:r>
            <w:r>
              <w:rPr>
                <w:webHidden/>
              </w:rPr>
              <w:tab/>
            </w:r>
            <w:r>
              <w:rPr>
                <w:webHidden/>
              </w:rPr>
              <w:fldChar w:fldCharType="begin"/>
            </w:r>
            <w:r>
              <w:rPr>
                <w:webHidden/>
              </w:rPr>
              <w:instrText xml:space="preserve"> PAGEREF _Toc213581758 \h </w:instrText>
            </w:r>
            <w:r>
              <w:rPr>
                <w:webHidden/>
              </w:rPr>
            </w:r>
            <w:r>
              <w:rPr>
                <w:webHidden/>
              </w:rPr>
              <w:fldChar w:fldCharType="separate"/>
            </w:r>
            <w:r w:rsidR="009C387C">
              <w:rPr>
                <w:webHidden/>
              </w:rPr>
              <w:t>50</w:t>
            </w:r>
            <w:r>
              <w:rPr>
                <w:webHidden/>
              </w:rPr>
              <w:fldChar w:fldCharType="end"/>
            </w:r>
          </w:hyperlink>
        </w:p>
        <w:p w14:paraId="4E0A0043" w14:textId="5D35C2D4"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759" w:history="1">
            <w:r w:rsidRPr="005A068F">
              <w:rPr>
                <w:rStyle w:val="Hyperlink"/>
              </w:rPr>
              <w:t>2.2 Affect &amp; emotion in environmental politics</w:t>
            </w:r>
            <w:r>
              <w:rPr>
                <w:webHidden/>
              </w:rPr>
              <w:tab/>
            </w:r>
            <w:r>
              <w:rPr>
                <w:webHidden/>
              </w:rPr>
              <w:fldChar w:fldCharType="begin"/>
            </w:r>
            <w:r>
              <w:rPr>
                <w:webHidden/>
              </w:rPr>
              <w:instrText xml:space="preserve"> PAGEREF _Toc213581759 \h </w:instrText>
            </w:r>
            <w:r>
              <w:rPr>
                <w:webHidden/>
              </w:rPr>
            </w:r>
            <w:r>
              <w:rPr>
                <w:webHidden/>
              </w:rPr>
              <w:fldChar w:fldCharType="separate"/>
            </w:r>
            <w:r w:rsidR="009C387C">
              <w:rPr>
                <w:webHidden/>
              </w:rPr>
              <w:t>53</w:t>
            </w:r>
            <w:r>
              <w:rPr>
                <w:webHidden/>
              </w:rPr>
              <w:fldChar w:fldCharType="end"/>
            </w:r>
          </w:hyperlink>
        </w:p>
        <w:p w14:paraId="70B8ED9E" w14:textId="381B11A9"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60" w:history="1">
            <w:r w:rsidRPr="005A068F">
              <w:rPr>
                <w:rStyle w:val="Hyperlink"/>
              </w:rPr>
              <w:t>2.2.1 Defining affect</w:t>
            </w:r>
            <w:r>
              <w:rPr>
                <w:webHidden/>
              </w:rPr>
              <w:tab/>
            </w:r>
            <w:r>
              <w:rPr>
                <w:webHidden/>
              </w:rPr>
              <w:fldChar w:fldCharType="begin"/>
            </w:r>
            <w:r>
              <w:rPr>
                <w:webHidden/>
              </w:rPr>
              <w:instrText xml:space="preserve"> PAGEREF _Toc213581760 \h </w:instrText>
            </w:r>
            <w:r>
              <w:rPr>
                <w:webHidden/>
              </w:rPr>
            </w:r>
            <w:r>
              <w:rPr>
                <w:webHidden/>
              </w:rPr>
              <w:fldChar w:fldCharType="separate"/>
            </w:r>
            <w:r w:rsidR="009C387C">
              <w:rPr>
                <w:webHidden/>
              </w:rPr>
              <w:t>53</w:t>
            </w:r>
            <w:r>
              <w:rPr>
                <w:webHidden/>
              </w:rPr>
              <w:fldChar w:fldCharType="end"/>
            </w:r>
          </w:hyperlink>
        </w:p>
        <w:p w14:paraId="0180BA18" w14:textId="5AA8FEE2"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61" w:history="1">
            <w:r w:rsidRPr="005A068F">
              <w:rPr>
                <w:rStyle w:val="Hyperlink"/>
              </w:rPr>
              <w:t>2.2.2 Reworking responsibility</w:t>
            </w:r>
            <w:r>
              <w:rPr>
                <w:webHidden/>
              </w:rPr>
              <w:tab/>
            </w:r>
            <w:r>
              <w:rPr>
                <w:webHidden/>
              </w:rPr>
              <w:fldChar w:fldCharType="begin"/>
            </w:r>
            <w:r>
              <w:rPr>
                <w:webHidden/>
              </w:rPr>
              <w:instrText xml:space="preserve"> PAGEREF _Toc213581761 \h </w:instrText>
            </w:r>
            <w:r>
              <w:rPr>
                <w:webHidden/>
              </w:rPr>
            </w:r>
            <w:r>
              <w:rPr>
                <w:webHidden/>
              </w:rPr>
              <w:fldChar w:fldCharType="separate"/>
            </w:r>
            <w:r w:rsidR="009C387C">
              <w:rPr>
                <w:webHidden/>
              </w:rPr>
              <w:t>55</w:t>
            </w:r>
            <w:r>
              <w:rPr>
                <w:webHidden/>
              </w:rPr>
              <w:fldChar w:fldCharType="end"/>
            </w:r>
          </w:hyperlink>
        </w:p>
        <w:p w14:paraId="426FC937" w14:textId="5D9D2E4A"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62" w:history="1">
            <w:r w:rsidRPr="005A068F">
              <w:rPr>
                <w:rStyle w:val="Hyperlink"/>
              </w:rPr>
              <w:t>2.2.3 Why affect matters</w:t>
            </w:r>
            <w:r>
              <w:rPr>
                <w:webHidden/>
              </w:rPr>
              <w:tab/>
            </w:r>
            <w:r>
              <w:rPr>
                <w:webHidden/>
              </w:rPr>
              <w:fldChar w:fldCharType="begin"/>
            </w:r>
            <w:r>
              <w:rPr>
                <w:webHidden/>
              </w:rPr>
              <w:instrText xml:space="preserve"> PAGEREF _Toc213581762 \h </w:instrText>
            </w:r>
            <w:r>
              <w:rPr>
                <w:webHidden/>
              </w:rPr>
            </w:r>
            <w:r>
              <w:rPr>
                <w:webHidden/>
              </w:rPr>
              <w:fldChar w:fldCharType="separate"/>
            </w:r>
            <w:r w:rsidR="009C387C">
              <w:rPr>
                <w:webHidden/>
              </w:rPr>
              <w:t>57</w:t>
            </w:r>
            <w:r>
              <w:rPr>
                <w:webHidden/>
              </w:rPr>
              <w:fldChar w:fldCharType="end"/>
            </w:r>
          </w:hyperlink>
        </w:p>
        <w:p w14:paraId="55871A0C" w14:textId="613B11F3"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63" w:history="1">
            <w:r w:rsidRPr="005A068F">
              <w:rPr>
                <w:rStyle w:val="Hyperlink"/>
              </w:rPr>
              <w:t>2.2.4 Environmental Affects</w:t>
            </w:r>
            <w:r>
              <w:rPr>
                <w:webHidden/>
              </w:rPr>
              <w:tab/>
            </w:r>
            <w:r>
              <w:rPr>
                <w:webHidden/>
              </w:rPr>
              <w:fldChar w:fldCharType="begin"/>
            </w:r>
            <w:r>
              <w:rPr>
                <w:webHidden/>
              </w:rPr>
              <w:instrText xml:space="preserve"> PAGEREF _Toc213581763 \h </w:instrText>
            </w:r>
            <w:r>
              <w:rPr>
                <w:webHidden/>
              </w:rPr>
            </w:r>
            <w:r>
              <w:rPr>
                <w:webHidden/>
              </w:rPr>
              <w:fldChar w:fldCharType="separate"/>
            </w:r>
            <w:r w:rsidR="009C387C">
              <w:rPr>
                <w:webHidden/>
              </w:rPr>
              <w:t>59</w:t>
            </w:r>
            <w:r>
              <w:rPr>
                <w:webHidden/>
              </w:rPr>
              <w:fldChar w:fldCharType="end"/>
            </w:r>
          </w:hyperlink>
        </w:p>
        <w:p w14:paraId="3AFF2636" w14:textId="71C2321D"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764" w:history="1">
            <w:r w:rsidRPr="005A068F">
              <w:rPr>
                <w:rStyle w:val="Hyperlink"/>
              </w:rPr>
              <w:t>2.</w:t>
            </w:r>
            <w:r w:rsidR="00673B24">
              <w:rPr>
                <w:rStyle w:val="Hyperlink"/>
              </w:rPr>
              <w:t>3</w:t>
            </w:r>
            <w:r>
              <w:rPr>
                <w:rFonts w:asciiTheme="minorHAnsi" w:hAnsiTheme="minorHAnsi"/>
                <w:color w:val="auto"/>
                <w:kern w:val="2"/>
                <w:sz w:val="24"/>
                <w:szCs w:val="24"/>
                <w:lang w:eastAsia="en-GB"/>
                <w14:ligatures w14:val="standardContextual"/>
              </w:rPr>
              <w:tab/>
            </w:r>
            <w:r w:rsidRPr="005A068F">
              <w:rPr>
                <w:rStyle w:val="Hyperlink"/>
              </w:rPr>
              <w:t>Children as environmental subjects</w:t>
            </w:r>
            <w:r>
              <w:rPr>
                <w:webHidden/>
              </w:rPr>
              <w:tab/>
            </w:r>
            <w:r>
              <w:rPr>
                <w:webHidden/>
              </w:rPr>
              <w:fldChar w:fldCharType="begin"/>
            </w:r>
            <w:r>
              <w:rPr>
                <w:webHidden/>
              </w:rPr>
              <w:instrText xml:space="preserve"> PAGEREF _Toc213581764 \h </w:instrText>
            </w:r>
            <w:r>
              <w:rPr>
                <w:webHidden/>
              </w:rPr>
            </w:r>
            <w:r>
              <w:rPr>
                <w:webHidden/>
              </w:rPr>
              <w:fldChar w:fldCharType="separate"/>
            </w:r>
            <w:r w:rsidR="009C387C">
              <w:rPr>
                <w:webHidden/>
              </w:rPr>
              <w:t>64</w:t>
            </w:r>
            <w:r>
              <w:rPr>
                <w:webHidden/>
              </w:rPr>
              <w:fldChar w:fldCharType="end"/>
            </w:r>
          </w:hyperlink>
        </w:p>
        <w:p w14:paraId="6969B603" w14:textId="014E2565"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65" w:history="1">
            <w:r w:rsidRPr="005A068F">
              <w:rPr>
                <w:rStyle w:val="Hyperlink"/>
              </w:rPr>
              <w:t>2.3.1 Youth Climate Activism and Children’s agency</w:t>
            </w:r>
            <w:r>
              <w:rPr>
                <w:webHidden/>
              </w:rPr>
              <w:tab/>
            </w:r>
            <w:r>
              <w:rPr>
                <w:webHidden/>
              </w:rPr>
              <w:fldChar w:fldCharType="begin"/>
            </w:r>
            <w:r>
              <w:rPr>
                <w:webHidden/>
              </w:rPr>
              <w:instrText xml:space="preserve"> PAGEREF _Toc213581765 \h </w:instrText>
            </w:r>
            <w:r>
              <w:rPr>
                <w:webHidden/>
              </w:rPr>
            </w:r>
            <w:r>
              <w:rPr>
                <w:webHidden/>
              </w:rPr>
              <w:fldChar w:fldCharType="separate"/>
            </w:r>
            <w:r w:rsidR="009C387C">
              <w:rPr>
                <w:webHidden/>
              </w:rPr>
              <w:t>65</w:t>
            </w:r>
            <w:r>
              <w:rPr>
                <w:webHidden/>
              </w:rPr>
              <w:fldChar w:fldCharType="end"/>
            </w:r>
          </w:hyperlink>
        </w:p>
        <w:p w14:paraId="17788D79" w14:textId="6874F03B"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66" w:history="1">
            <w:r w:rsidRPr="005A068F">
              <w:rPr>
                <w:rStyle w:val="Hyperlink"/>
              </w:rPr>
              <w:t>2.3.2 The Child as unknowing, innocent, apolitical</w:t>
            </w:r>
            <w:r>
              <w:rPr>
                <w:webHidden/>
              </w:rPr>
              <w:tab/>
            </w:r>
            <w:r>
              <w:rPr>
                <w:webHidden/>
              </w:rPr>
              <w:fldChar w:fldCharType="begin"/>
            </w:r>
            <w:r>
              <w:rPr>
                <w:webHidden/>
              </w:rPr>
              <w:instrText xml:space="preserve"> PAGEREF _Toc213581766 \h </w:instrText>
            </w:r>
            <w:r>
              <w:rPr>
                <w:webHidden/>
              </w:rPr>
            </w:r>
            <w:r>
              <w:rPr>
                <w:webHidden/>
              </w:rPr>
              <w:fldChar w:fldCharType="separate"/>
            </w:r>
            <w:r w:rsidR="009C387C">
              <w:rPr>
                <w:webHidden/>
              </w:rPr>
              <w:t>67</w:t>
            </w:r>
            <w:r>
              <w:rPr>
                <w:webHidden/>
              </w:rPr>
              <w:fldChar w:fldCharType="end"/>
            </w:r>
          </w:hyperlink>
        </w:p>
        <w:p w14:paraId="06D82284" w14:textId="186AC083"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67" w:history="1">
            <w:r w:rsidRPr="005A068F">
              <w:rPr>
                <w:rStyle w:val="Hyperlink"/>
              </w:rPr>
              <w:t>2.3.3 The child as being and becoming</w:t>
            </w:r>
            <w:r>
              <w:rPr>
                <w:webHidden/>
              </w:rPr>
              <w:tab/>
            </w:r>
            <w:r>
              <w:rPr>
                <w:webHidden/>
              </w:rPr>
              <w:fldChar w:fldCharType="begin"/>
            </w:r>
            <w:r>
              <w:rPr>
                <w:webHidden/>
              </w:rPr>
              <w:instrText xml:space="preserve"> PAGEREF _Toc213581767 \h </w:instrText>
            </w:r>
            <w:r>
              <w:rPr>
                <w:webHidden/>
              </w:rPr>
            </w:r>
            <w:r>
              <w:rPr>
                <w:webHidden/>
              </w:rPr>
              <w:fldChar w:fldCharType="separate"/>
            </w:r>
            <w:r w:rsidR="009C387C">
              <w:rPr>
                <w:webHidden/>
              </w:rPr>
              <w:t>70</w:t>
            </w:r>
            <w:r>
              <w:rPr>
                <w:webHidden/>
              </w:rPr>
              <w:fldChar w:fldCharType="end"/>
            </w:r>
          </w:hyperlink>
        </w:p>
        <w:p w14:paraId="2CB0E757" w14:textId="00756266" w:rsidR="002C218B" w:rsidRDefault="00673B24" w:rsidP="00673B24">
          <w:pPr>
            <w:pStyle w:val="Style8"/>
            <w:ind w:left="1230"/>
            <w:rPr>
              <w:rFonts w:asciiTheme="minorHAnsi" w:hAnsiTheme="minorHAnsi"/>
              <w:color w:val="auto"/>
              <w:kern w:val="2"/>
              <w:sz w:val="24"/>
              <w:szCs w:val="24"/>
              <w:lang w:eastAsia="en-GB"/>
              <w14:ligatures w14:val="standardContextual"/>
            </w:rPr>
          </w:pPr>
          <w:hyperlink w:anchor="_Toc213581768" w:history="1">
            <w:r>
              <w:rPr>
                <w:rStyle w:val="Hyperlink"/>
              </w:rPr>
              <w:t>2.3.4</w:t>
            </w:r>
            <w:r w:rsidR="002C218B">
              <w:rPr>
                <w:rFonts w:asciiTheme="minorHAnsi" w:hAnsiTheme="minorHAnsi"/>
                <w:color w:val="auto"/>
                <w:kern w:val="2"/>
                <w:sz w:val="24"/>
                <w:szCs w:val="24"/>
                <w:lang w:eastAsia="en-GB"/>
                <w14:ligatures w14:val="standardContextual"/>
              </w:rPr>
              <w:tab/>
            </w:r>
            <w:r w:rsidR="002C218B" w:rsidRPr="005A068F">
              <w:rPr>
                <w:rStyle w:val="Hyperlink"/>
              </w:rPr>
              <w:t>Conceptualising child-adult relations as co-becoming</w:t>
            </w:r>
            <w:r w:rsidR="002C218B">
              <w:rPr>
                <w:webHidden/>
              </w:rPr>
              <w:tab/>
            </w:r>
            <w:r w:rsidR="002C218B">
              <w:rPr>
                <w:webHidden/>
              </w:rPr>
              <w:fldChar w:fldCharType="begin"/>
            </w:r>
            <w:r w:rsidR="002C218B">
              <w:rPr>
                <w:webHidden/>
              </w:rPr>
              <w:instrText xml:space="preserve"> PAGEREF _Toc213581768 \h </w:instrText>
            </w:r>
            <w:r w:rsidR="002C218B">
              <w:rPr>
                <w:webHidden/>
              </w:rPr>
            </w:r>
            <w:r w:rsidR="002C218B">
              <w:rPr>
                <w:webHidden/>
              </w:rPr>
              <w:fldChar w:fldCharType="separate"/>
            </w:r>
            <w:r w:rsidR="009C387C">
              <w:rPr>
                <w:webHidden/>
              </w:rPr>
              <w:t>72</w:t>
            </w:r>
            <w:r w:rsidR="002C218B">
              <w:rPr>
                <w:webHidden/>
              </w:rPr>
              <w:fldChar w:fldCharType="end"/>
            </w:r>
          </w:hyperlink>
        </w:p>
        <w:p w14:paraId="19A7AFBA" w14:textId="4142D98B"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769" w:history="1">
            <w:r w:rsidRPr="005A068F">
              <w:rPr>
                <w:rStyle w:val="Hyperlink"/>
              </w:rPr>
              <w:t>2.</w:t>
            </w:r>
            <w:r w:rsidR="00673B24">
              <w:rPr>
                <w:rStyle w:val="Hyperlink"/>
              </w:rPr>
              <w:t xml:space="preserve">4 </w:t>
            </w:r>
            <w:r w:rsidRPr="005A068F">
              <w:rPr>
                <w:rStyle w:val="Hyperlink"/>
              </w:rPr>
              <w:t>Common Worlds</w:t>
            </w:r>
            <w:r>
              <w:rPr>
                <w:webHidden/>
              </w:rPr>
              <w:tab/>
            </w:r>
            <w:r>
              <w:rPr>
                <w:webHidden/>
              </w:rPr>
              <w:fldChar w:fldCharType="begin"/>
            </w:r>
            <w:r>
              <w:rPr>
                <w:webHidden/>
              </w:rPr>
              <w:instrText xml:space="preserve"> PAGEREF _Toc213581769 \h </w:instrText>
            </w:r>
            <w:r>
              <w:rPr>
                <w:webHidden/>
              </w:rPr>
            </w:r>
            <w:r>
              <w:rPr>
                <w:webHidden/>
              </w:rPr>
              <w:fldChar w:fldCharType="separate"/>
            </w:r>
            <w:r w:rsidR="009C387C">
              <w:rPr>
                <w:webHidden/>
              </w:rPr>
              <w:t>73</w:t>
            </w:r>
            <w:r>
              <w:rPr>
                <w:webHidden/>
              </w:rPr>
              <w:fldChar w:fldCharType="end"/>
            </w:r>
          </w:hyperlink>
        </w:p>
        <w:p w14:paraId="510D321C" w14:textId="7358AD58" w:rsidR="002C218B" w:rsidRDefault="002C218B" w:rsidP="00673B24">
          <w:pPr>
            <w:pStyle w:val="Style8"/>
            <w:ind w:left="1230"/>
            <w:rPr>
              <w:rFonts w:asciiTheme="minorHAnsi" w:hAnsiTheme="minorHAnsi"/>
              <w:color w:val="auto"/>
              <w:kern w:val="2"/>
              <w:sz w:val="24"/>
              <w:szCs w:val="24"/>
              <w:lang w:eastAsia="en-GB"/>
              <w14:ligatures w14:val="standardContextual"/>
            </w:rPr>
          </w:pPr>
          <w:hyperlink w:anchor="_Toc213581770" w:history="1">
            <w:r w:rsidRPr="005A068F">
              <w:rPr>
                <w:rStyle w:val="Hyperlink"/>
              </w:rPr>
              <w:t>2.4</w:t>
            </w:r>
            <w:r w:rsidR="00673B24">
              <w:rPr>
                <w:rStyle w:val="Hyperlink"/>
              </w:rPr>
              <w:t xml:space="preserve">.1 </w:t>
            </w:r>
            <w:r w:rsidRPr="005A068F">
              <w:rPr>
                <w:rStyle w:val="Hyperlink"/>
              </w:rPr>
              <w:t>The Post-Human Child</w:t>
            </w:r>
            <w:r>
              <w:rPr>
                <w:webHidden/>
              </w:rPr>
              <w:tab/>
            </w:r>
            <w:r>
              <w:rPr>
                <w:webHidden/>
              </w:rPr>
              <w:fldChar w:fldCharType="begin"/>
            </w:r>
            <w:r>
              <w:rPr>
                <w:webHidden/>
              </w:rPr>
              <w:instrText xml:space="preserve"> PAGEREF _Toc213581770 \h </w:instrText>
            </w:r>
            <w:r>
              <w:rPr>
                <w:webHidden/>
              </w:rPr>
            </w:r>
            <w:r>
              <w:rPr>
                <w:webHidden/>
              </w:rPr>
              <w:fldChar w:fldCharType="separate"/>
            </w:r>
            <w:r w:rsidR="009C387C">
              <w:rPr>
                <w:webHidden/>
              </w:rPr>
              <w:t>77</w:t>
            </w:r>
            <w:r>
              <w:rPr>
                <w:webHidden/>
              </w:rPr>
              <w:fldChar w:fldCharType="end"/>
            </w:r>
          </w:hyperlink>
        </w:p>
        <w:p w14:paraId="02483737" w14:textId="6F580E07" w:rsidR="002C218B" w:rsidRDefault="002C218B" w:rsidP="00673B24">
          <w:pPr>
            <w:pStyle w:val="Style8"/>
            <w:ind w:left="1230"/>
            <w:rPr>
              <w:rFonts w:asciiTheme="minorHAnsi" w:hAnsiTheme="minorHAnsi"/>
              <w:color w:val="auto"/>
              <w:kern w:val="2"/>
              <w:sz w:val="24"/>
              <w:szCs w:val="24"/>
              <w:lang w:eastAsia="en-GB"/>
              <w14:ligatures w14:val="standardContextual"/>
            </w:rPr>
          </w:pPr>
          <w:hyperlink w:anchor="_Toc213581771" w:history="1">
            <w:r w:rsidRPr="005A068F">
              <w:rPr>
                <w:rStyle w:val="Hyperlink"/>
              </w:rPr>
              <w:t>2.</w:t>
            </w:r>
            <w:r w:rsidR="00673B24">
              <w:rPr>
                <w:rStyle w:val="Hyperlink"/>
              </w:rPr>
              <w:t>4.2</w:t>
            </w:r>
            <w:r>
              <w:rPr>
                <w:rFonts w:asciiTheme="minorHAnsi" w:hAnsiTheme="minorHAnsi"/>
                <w:color w:val="auto"/>
                <w:kern w:val="2"/>
                <w:sz w:val="24"/>
                <w:szCs w:val="24"/>
                <w:lang w:eastAsia="en-GB"/>
                <w14:ligatures w14:val="standardContextual"/>
              </w:rPr>
              <w:tab/>
            </w:r>
            <w:r w:rsidRPr="005A068F">
              <w:rPr>
                <w:rStyle w:val="Hyperlink"/>
              </w:rPr>
              <w:t>Common worlds as a recuperative praxis for change</w:t>
            </w:r>
            <w:r>
              <w:rPr>
                <w:webHidden/>
              </w:rPr>
              <w:tab/>
            </w:r>
            <w:r>
              <w:rPr>
                <w:webHidden/>
              </w:rPr>
              <w:fldChar w:fldCharType="begin"/>
            </w:r>
            <w:r>
              <w:rPr>
                <w:webHidden/>
              </w:rPr>
              <w:instrText xml:space="preserve"> PAGEREF _Toc213581771 \h </w:instrText>
            </w:r>
            <w:r>
              <w:rPr>
                <w:webHidden/>
              </w:rPr>
            </w:r>
            <w:r>
              <w:rPr>
                <w:webHidden/>
              </w:rPr>
              <w:fldChar w:fldCharType="separate"/>
            </w:r>
            <w:r w:rsidR="009C387C">
              <w:rPr>
                <w:webHidden/>
              </w:rPr>
              <w:t>78</w:t>
            </w:r>
            <w:r>
              <w:rPr>
                <w:webHidden/>
              </w:rPr>
              <w:fldChar w:fldCharType="end"/>
            </w:r>
          </w:hyperlink>
        </w:p>
        <w:p w14:paraId="277AE0B2" w14:textId="60B96247" w:rsidR="002C218B" w:rsidRDefault="002C218B" w:rsidP="002C218B">
          <w:pPr>
            <w:pStyle w:val="Style8"/>
            <w:ind w:left="1020"/>
            <w:rPr>
              <w:rStyle w:val="Hyperlink"/>
            </w:rPr>
          </w:pPr>
          <w:hyperlink w:anchor="_Toc213581772" w:history="1">
            <w:r w:rsidRPr="005A068F">
              <w:rPr>
                <w:rStyle w:val="Hyperlink"/>
              </w:rPr>
              <w:t>2.</w:t>
            </w:r>
            <w:r w:rsidR="00673B24">
              <w:rPr>
                <w:rStyle w:val="Hyperlink"/>
              </w:rPr>
              <w:t>5</w:t>
            </w:r>
            <w:r>
              <w:rPr>
                <w:rFonts w:asciiTheme="minorHAnsi" w:hAnsiTheme="minorHAnsi"/>
                <w:color w:val="auto"/>
                <w:kern w:val="2"/>
                <w:sz w:val="24"/>
                <w:szCs w:val="24"/>
                <w:lang w:eastAsia="en-GB"/>
                <w14:ligatures w14:val="standardContextual"/>
              </w:rPr>
              <w:tab/>
            </w:r>
            <w:r w:rsidRPr="005A068F">
              <w:rPr>
                <w:rStyle w:val="Hyperlink"/>
              </w:rPr>
              <w:t>Conclusion</w:t>
            </w:r>
            <w:r>
              <w:rPr>
                <w:webHidden/>
              </w:rPr>
              <w:tab/>
            </w:r>
            <w:r>
              <w:rPr>
                <w:webHidden/>
              </w:rPr>
              <w:fldChar w:fldCharType="begin"/>
            </w:r>
            <w:r>
              <w:rPr>
                <w:webHidden/>
              </w:rPr>
              <w:instrText xml:space="preserve"> PAGEREF _Toc213581772 \h </w:instrText>
            </w:r>
            <w:r>
              <w:rPr>
                <w:webHidden/>
              </w:rPr>
            </w:r>
            <w:r>
              <w:rPr>
                <w:webHidden/>
              </w:rPr>
              <w:fldChar w:fldCharType="separate"/>
            </w:r>
            <w:r w:rsidR="009C387C">
              <w:rPr>
                <w:webHidden/>
              </w:rPr>
              <w:t>80</w:t>
            </w:r>
            <w:r>
              <w:rPr>
                <w:webHidden/>
              </w:rPr>
              <w:fldChar w:fldCharType="end"/>
            </w:r>
          </w:hyperlink>
        </w:p>
        <w:p w14:paraId="097E22B6" w14:textId="77777777" w:rsidR="002C218B" w:rsidRDefault="002C218B" w:rsidP="002C218B">
          <w:pPr>
            <w:pStyle w:val="Style8"/>
            <w:rPr>
              <w:rFonts w:asciiTheme="minorHAnsi" w:hAnsiTheme="minorHAnsi"/>
              <w:color w:val="auto"/>
              <w:kern w:val="2"/>
              <w:sz w:val="24"/>
              <w:szCs w:val="24"/>
              <w:lang w:eastAsia="en-GB"/>
              <w14:ligatures w14:val="standardContextual"/>
            </w:rPr>
          </w:pPr>
        </w:p>
        <w:p w14:paraId="300ACA7C" w14:textId="61115ABF" w:rsidR="002C218B" w:rsidRDefault="002C218B" w:rsidP="002C218B">
          <w:pPr>
            <w:pStyle w:val="Style8"/>
            <w:rPr>
              <w:rFonts w:asciiTheme="minorHAnsi" w:hAnsiTheme="minorHAnsi"/>
              <w:color w:val="auto"/>
              <w:kern w:val="2"/>
              <w:sz w:val="24"/>
              <w:szCs w:val="24"/>
              <w:lang w:eastAsia="en-GB"/>
              <w14:ligatures w14:val="standardContextual"/>
            </w:rPr>
          </w:pPr>
          <w:hyperlink w:anchor="_Toc213581773" w:history="1">
            <w:r w:rsidRPr="005A068F">
              <w:rPr>
                <w:rStyle w:val="Hyperlink"/>
              </w:rPr>
              <w:t>Chapter 3 Methods</w:t>
            </w:r>
            <w:r>
              <w:rPr>
                <w:webHidden/>
              </w:rPr>
              <w:tab/>
            </w:r>
            <w:r>
              <w:rPr>
                <w:webHidden/>
              </w:rPr>
              <w:fldChar w:fldCharType="begin"/>
            </w:r>
            <w:r>
              <w:rPr>
                <w:webHidden/>
              </w:rPr>
              <w:instrText xml:space="preserve"> PAGEREF _Toc213581773 \h </w:instrText>
            </w:r>
            <w:r>
              <w:rPr>
                <w:webHidden/>
              </w:rPr>
            </w:r>
            <w:r>
              <w:rPr>
                <w:webHidden/>
              </w:rPr>
              <w:fldChar w:fldCharType="separate"/>
            </w:r>
            <w:r w:rsidR="009C387C">
              <w:rPr>
                <w:webHidden/>
              </w:rPr>
              <w:t>84</w:t>
            </w:r>
            <w:r>
              <w:rPr>
                <w:webHidden/>
              </w:rPr>
              <w:fldChar w:fldCharType="end"/>
            </w:r>
          </w:hyperlink>
        </w:p>
        <w:p w14:paraId="2906BBE8" w14:textId="51F3CAC7"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774" w:history="1">
            <w:r w:rsidRPr="005A068F">
              <w:rPr>
                <w:rStyle w:val="Hyperlink"/>
              </w:rPr>
              <w:t>3.1Introduction</w:t>
            </w:r>
            <w:r>
              <w:rPr>
                <w:webHidden/>
              </w:rPr>
              <w:tab/>
            </w:r>
            <w:r>
              <w:rPr>
                <w:webHidden/>
              </w:rPr>
              <w:fldChar w:fldCharType="begin"/>
            </w:r>
            <w:r>
              <w:rPr>
                <w:webHidden/>
              </w:rPr>
              <w:instrText xml:space="preserve"> PAGEREF _Toc213581774 \h </w:instrText>
            </w:r>
            <w:r>
              <w:rPr>
                <w:webHidden/>
              </w:rPr>
            </w:r>
            <w:r>
              <w:rPr>
                <w:webHidden/>
              </w:rPr>
              <w:fldChar w:fldCharType="separate"/>
            </w:r>
            <w:r w:rsidR="009C387C">
              <w:rPr>
                <w:webHidden/>
              </w:rPr>
              <w:t>84</w:t>
            </w:r>
            <w:r>
              <w:rPr>
                <w:webHidden/>
              </w:rPr>
              <w:fldChar w:fldCharType="end"/>
            </w:r>
          </w:hyperlink>
        </w:p>
        <w:p w14:paraId="02638A5A" w14:textId="5B9469C7"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775" w:history="1">
            <w:r w:rsidRPr="005A068F">
              <w:rPr>
                <w:rStyle w:val="Hyperlink"/>
              </w:rPr>
              <w:t>3.2 Sites of Research</w:t>
            </w:r>
            <w:r>
              <w:rPr>
                <w:webHidden/>
              </w:rPr>
              <w:tab/>
            </w:r>
            <w:r>
              <w:rPr>
                <w:webHidden/>
              </w:rPr>
              <w:fldChar w:fldCharType="begin"/>
            </w:r>
            <w:r>
              <w:rPr>
                <w:webHidden/>
              </w:rPr>
              <w:instrText xml:space="preserve"> PAGEREF _Toc213581775 \h </w:instrText>
            </w:r>
            <w:r>
              <w:rPr>
                <w:webHidden/>
              </w:rPr>
            </w:r>
            <w:r>
              <w:rPr>
                <w:webHidden/>
              </w:rPr>
              <w:fldChar w:fldCharType="separate"/>
            </w:r>
            <w:r w:rsidR="009C387C">
              <w:rPr>
                <w:webHidden/>
              </w:rPr>
              <w:t>86</w:t>
            </w:r>
            <w:r>
              <w:rPr>
                <w:webHidden/>
              </w:rPr>
              <w:fldChar w:fldCharType="end"/>
            </w:r>
          </w:hyperlink>
        </w:p>
        <w:p w14:paraId="3FBF54B8" w14:textId="2216F524"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76" w:history="1">
            <w:r w:rsidRPr="005A068F">
              <w:rPr>
                <w:rStyle w:val="Hyperlink"/>
              </w:rPr>
              <w:t>3.2.1 The Museum</w:t>
            </w:r>
            <w:r>
              <w:rPr>
                <w:webHidden/>
              </w:rPr>
              <w:tab/>
            </w:r>
            <w:r>
              <w:rPr>
                <w:webHidden/>
              </w:rPr>
              <w:fldChar w:fldCharType="begin"/>
            </w:r>
            <w:r>
              <w:rPr>
                <w:webHidden/>
              </w:rPr>
              <w:instrText xml:space="preserve"> PAGEREF _Toc213581776 \h </w:instrText>
            </w:r>
            <w:r>
              <w:rPr>
                <w:webHidden/>
              </w:rPr>
            </w:r>
            <w:r>
              <w:rPr>
                <w:webHidden/>
              </w:rPr>
              <w:fldChar w:fldCharType="separate"/>
            </w:r>
            <w:r w:rsidR="009C387C">
              <w:rPr>
                <w:webHidden/>
              </w:rPr>
              <w:t>88</w:t>
            </w:r>
            <w:r>
              <w:rPr>
                <w:webHidden/>
              </w:rPr>
              <w:fldChar w:fldCharType="end"/>
            </w:r>
          </w:hyperlink>
        </w:p>
        <w:p w14:paraId="2A21EF43" w14:textId="2705F664"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77" w:history="1">
            <w:r w:rsidRPr="005A068F">
              <w:rPr>
                <w:rStyle w:val="Hyperlink"/>
              </w:rPr>
              <w:t>3.2.2The Festival</w:t>
            </w:r>
            <w:r>
              <w:rPr>
                <w:webHidden/>
              </w:rPr>
              <w:tab/>
            </w:r>
            <w:r>
              <w:rPr>
                <w:webHidden/>
              </w:rPr>
              <w:fldChar w:fldCharType="begin"/>
            </w:r>
            <w:r>
              <w:rPr>
                <w:webHidden/>
              </w:rPr>
              <w:instrText xml:space="preserve"> PAGEREF _Toc213581777 \h </w:instrText>
            </w:r>
            <w:r>
              <w:rPr>
                <w:webHidden/>
              </w:rPr>
            </w:r>
            <w:r>
              <w:rPr>
                <w:webHidden/>
              </w:rPr>
              <w:fldChar w:fldCharType="separate"/>
            </w:r>
            <w:r w:rsidR="009C387C">
              <w:rPr>
                <w:webHidden/>
              </w:rPr>
              <w:t>89</w:t>
            </w:r>
            <w:r>
              <w:rPr>
                <w:webHidden/>
              </w:rPr>
              <w:fldChar w:fldCharType="end"/>
            </w:r>
          </w:hyperlink>
        </w:p>
        <w:p w14:paraId="72E4B4B4" w14:textId="27D902F8"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78" w:history="1">
            <w:r w:rsidRPr="005A068F">
              <w:rPr>
                <w:rStyle w:val="Hyperlink"/>
              </w:rPr>
              <w:t>3.2.3 The Protest</w:t>
            </w:r>
            <w:r>
              <w:rPr>
                <w:webHidden/>
              </w:rPr>
              <w:tab/>
            </w:r>
            <w:r>
              <w:rPr>
                <w:webHidden/>
              </w:rPr>
              <w:fldChar w:fldCharType="begin"/>
            </w:r>
            <w:r>
              <w:rPr>
                <w:webHidden/>
              </w:rPr>
              <w:instrText xml:space="preserve"> PAGEREF _Toc213581778 \h </w:instrText>
            </w:r>
            <w:r>
              <w:rPr>
                <w:webHidden/>
              </w:rPr>
            </w:r>
            <w:r>
              <w:rPr>
                <w:webHidden/>
              </w:rPr>
              <w:fldChar w:fldCharType="separate"/>
            </w:r>
            <w:r w:rsidR="009C387C">
              <w:rPr>
                <w:webHidden/>
              </w:rPr>
              <w:t>90</w:t>
            </w:r>
            <w:r>
              <w:rPr>
                <w:webHidden/>
              </w:rPr>
              <w:fldChar w:fldCharType="end"/>
            </w:r>
          </w:hyperlink>
        </w:p>
        <w:p w14:paraId="4AF555A6" w14:textId="6687CD0C"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79" w:history="1">
            <w:r w:rsidRPr="005A068F">
              <w:rPr>
                <w:rStyle w:val="Hyperlink"/>
              </w:rPr>
              <w:t>3.2.4 Heterotopia as methodology</w:t>
            </w:r>
            <w:r>
              <w:rPr>
                <w:webHidden/>
              </w:rPr>
              <w:tab/>
            </w:r>
            <w:r>
              <w:rPr>
                <w:webHidden/>
              </w:rPr>
              <w:fldChar w:fldCharType="begin"/>
            </w:r>
            <w:r>
              <w:rPr>
                <w:webHidden/>
              </w:rPr>
              <w:instrText xml:space="preserve"> PAGEREF _Toc213581779 \h </w:instrText>
            </w:r>
            <w:r>
              <w:rPr>
                <w:webHidden/>
              </w:rPr>
            </w:r>
            <w:r>
              <w:rPr>
                <w:webHidden/>
              </w:rPr>
              <w:fldChar w:fldCharType="separate"/>
            </w:r>
            <w:r w:rsidR="009C387C">
              <w:rPr>
                <w:webHidden/>
              </w:rPr>
              <w:t>94</w:t>
            </w:r>
            <w:r>
              <w:rPr>
                <w:webHidden/>
              </w:rPr>
              <w:fldChar w:fldCharType="end"/>
            </w:r>
          </w:hyperlink>
        </w:p>
        <w:p w14:paraId="40E3AFAD" w14:textId="539BE6D6"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780" w:history="1">
            <w:r w:rsidRPr="005A068F">
              <w:rPr>
                <w:rStyle w:val="Hyperlink"/>
              </w:rPr>
              <w:t>3.3 Ethnography as an approach</w:t>
            </w:r>
            <w:r>
              <w:rPr>
                <w:webHidden/>
              </w:rPr>
              <w:tab/>
            </w:r>
            <w:r>
              <w:rPr>
                <w:webHidden/>
              </w:rPr>
              <w:fldChar w:fldCharType="begin"/>
            </w:r>
            <w:r>
              <w:rPr>
                <w:webHidden/>
              </w:rPr>
              <w:instrText xml:space="preserve"> PAGEREF _Toc213581780 \h </w:instrText>
            </w:r>
            <w:r>
              <w:rPr>
                <w:webHidden/>
              </w:rPr>
            </w:r>
            <w:r>
              <w:rPr>
                <w:webHidden/>
              </w:rPr>
              <w:fldChar w:fldCharType="separate"/>
            </w:r>
            <w:r w:rsidR="009C387C">
              <w:rPr>
                <w:webHidden/>
              </w:rPr>
              <w:t>97</w:t>
            </w:r>
            <w:r>
              <w:rPr>
                <w:webHidden/>
              </w:rPr>
              <w:fldChar w:fldCharType="end"/>
            </w:r>
          </w:hyperlink>
        </w:p>
        <w:p w14:paraId="79D748AD" w14:textId="7C054364"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81" w:history="1">
            <w:r w:rsidRPr="005A068F">
              <w:rPr>
                <w:rStyle w:val="Hyperlink"/>
              </w:rPr>
              <w:t>3.3.1 Tuning in, attending to and noticing with children</w:t>
            </w:r>
            <w:r>
              <w:rPr>
                <w:webHidden/>
              </w:rPr>
              <w:tab/>
            </w:r>
            <w:r>
              <w:rPr>
                <w:webHidden/>
              </w:rPr>
              <w:fldChar w:fldCharType="begin"/>
            </w:r>
            <w:r>
              <w:rPr>
                <w:webHidden/>
              </w:rPr>
              <w:instrText xml:space="preserve"> PAGEREF _Toc213581781 \h </w:instrText>
            </w:r>
            <w:r>
              <w:rPr>
                <w:webHidden/>
              </w:rPr>
            </w:r>
            <w:r>
              <w:rPr>
                <w:webHidden/>
              </w:rPr>
              <w:fldChar w:fldCharType="separate"/>
            </w:r>
            <w:r w:rsidR="009C387C">
              <w:rPr>
                <w:webHidden/>
              </w:rPr>
              <w:t>100</w:t>
            </w:r>
            <w:r>
              <w:rPr>
                <w:webHidden/>
              </w:rPr>
              <w:fldChar w:fldCharType="end"/>
            </w:r>
          </w:hyperlink>
        </w:p>
        <w:p w14:paraId="530C03F7" w14:textId="57A0645E"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82" w:history="1">
            <w:r w:rsidRPr="005A068F">
              <w:rPr>
                <w:rStyle w:val="Hyperlink"/>
              </w:rPr>
              <w:t>3.3.2 Autoethnography amidst shifting environmentalisms</w:t>
            </w:r>
            <w:r>
              <w:rPr>
                <w:webHidden/>
              </w:rPr>
              <w:tab/>
            </w:r>
            <w:r>
              <w:rPr>
                <w:webHidden/>
              </w:rPr>
              <w:fldChar w:fldCharType="begin"/>
            </w:r>
            <w:r>
              <w:rPr>
                <w:webHidden/>
              </w:rPr>
              <w:instrText xml:space="preserve"> PAGEREF _Toc213581782 \h </w:instrText>
            </w:r>
            <w:r>
              <w:rPr>
                <w:webHidden/>
              </w:rPr>
            </w:r>
            <w:r>
              <w:rPr>
                <w:webHidden/>
              </w:rPr>
              <w:fldChar w:fldCharType="separate"/>
            </w:r>
            <w:r w:rsidR="009C387C">
              <w:rPr>
                <w:webHidden/>
              </w:rPr>
              <w:t>103</w:t>
            </w:r>
            <w:r>
              <w:rPr>
                <w:webHidden/>
              </w:rPr>
              <w:fldChar w:fldCharType="end"/>
            </w:r>
          </w:hyperlink>
        </w:p>
        <w:p w14:paraId="0F0102F6" w14:textId="46E48AD3"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783" w:history="1">
            <w:r w:rsidRPr="005A068F">
              <w:rPr>
                <w:rStyle w:val="Hyperlink"/>
              </w:rPr>
              <w:t>3.4 Interviews</w:t>
            </w:r>
            <w:r>
              <w:rPr>
                <w:webHidden/>
              </w:rPr>
              <w:tab/>
            </w:r>
            <w:r>
              <w:rPr>
                <w:webHidden/>
              </w:rPr>
              <w:fldChar w:fldCharType="begin"/>
            </w:r>
            <w:r>
              <w:rPr>
                <w:webHidden/>
              </w:rPr>
              <w:instrText xml:space="preserve"> PAGEREF _Toc213581783 \h </w:instrText>
            </w:r>
            <w:r>
              <w:rPr>
                <w:webHidden/>
              </w:rPr>
            </w:r>
            <w:r>
              <w:rPr>
                <w:webHidden/>
              </w:rPr>
              <w:fldChar w:fldCharType="separate"/>
            </w:r>
            <w:r w:rsidR="009C387C">
              <w:rPr>
                <w:webHidden/>
              </w:rPr>
              <w:t>106</w:t>
            </w:r>
            <w:r>
              <w:rPr>
                <w:webHidden/>
              </w:rPr>
              <w:fldChar w:fldCharType="end"/>
            </w:r>
          </w:hyperlink>
        </w:p>
        <w:p w14:paraId="34DB3DE2" w14:textId="6AC903B5"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84" w:history="1">
            <w:r w:rsidRPr="005A068F">
              <w:rPr>
                <w:rStyle w:val="Hyperlink"/>
              </w:rPr>
              <w:t>3.4.1 Practicalities</w:t>
            </w:r>
            <w:r>
              <w:rPr>
                <w:webHidden/>
              </w:rPr>
              <w:tab/>
            </w:r>
            <w:r>
              <w:rPr>
                <w:webHidden/>
              </w:rPr>
              <w:fldChar w:fldCharType="begin"/>
            </w:r>
            <w:r>
              <w:rPr>
                <w:webHidden/>
              </w:rPr>
              <w:instrText xml:space="preserve"> PAGEREF _Toc213581784 \h </w:instrText>
            </w:r>
            <w:r>
              <w:rPr>
                <w:webHidden/>
              </w:rPr>
            </w:r>
            <w:r>
              <w:rPr>
                <w:webHidden/>
              </w:rPr>
              <w:fldChar w:fldCharType="separate"/>
            </w:r>
            <w:r w:rsidR="009C387C">
              <w:rPr>
                <w:webHidden/>
              </w:rPr>
              <w:t>114</w:t>
            </w:r>
            <w:r>
              <w:rPr>
                <w:webHidden/>
              </w:rPr>
              <w:fldChar w:fldCharType="end"/>
            </w:r>
          </w:hyperlink>
        </w:p>
        <w:p w14:paraId="59E1C883" w14:textId="646160B0"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785" w:history="1">
            <w:r w:rsidRPr="005A068F">
              <w:rPr>
                <w:rStyle w:val="Hyperlink"/>
              </w:rPr>
              <w:t>3.5 Diffractive analysis in ongoing worlds</w:t>
            </w:r>
            <w:r>
              <w:rPr>
                <w:webHidden/>
              </w:rPr>
              <w:tab/>
            </w:r>
            <w:r>
              <w:rPr>
                <w:webHidden/>
              </w:rPr>
              <w:fldChar w:fldCharType="begin"/>
            </w:r>
            <w:r>
              <w:rPr>
                <w:webHidden/>
              </w:rPr>
              <w:instrText xml:space="preserve"> PAGEREF _Toc213581785 \h </w:instrText>
            </w:r>
            <w:r>
              <w:rPr>
                <w:webHidden/>
              </w:rPr>
            </w:r>
            <w:r>
              <w:rPr>
                <w:webHidden/>
              </w:rPr>
              <w:fldChar w:fldCharType="separate"/>
            </w:r>
            <w:r w:rsidR="009C387C">
              <w:rPr>
                <w:webHidden/>
              </w:rPr>
              <w:t>115</w:t>
            </w:r>
            <w:r>
              <w:rPr>
                <w:webHidden/>
              </w:rPr>
              <w:fldChar w:fldCharType="end"/>
            </w:r>
          </w:hyperlink>
        </w:p>
        <w:p w14:paraId="45D63962" w14:textId="20E6C570"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786" w:history="1">
            <w:r w:rsidRPr="005A068F">
              <w:rPr>
                <w:rStyle w:val="Hyperlink"/>
              </w:rPr>
              <w:t>3.6 Ethical considerations</w:t>
            </w:r>
            <w:r>
              <w:rPr>
                <w:webHidden/>
              </w:rPr>
              <w:tab/>
            </w:r>
            <w:r>
              <w:rPr>
                <w:webHidden/>
              </w:rPr>
              <w:fldChar w:fldCharType="begin"/>
            </w:r>
            <w:r>
              <w:rPr>
                <w:webHidden/>
              </w:rPr>
              <w:instrText xml:space="preserve"> PAGEREF _Toc213581786 \h </w:instrText>
            </w:r>
            <w:r>
              <w:rPr>
                <w:webHidden/>
              </w:rPr>
            </w:r>
            <w:r>
              <w:rPr>
                <w:webHidden/>
              </w:rPr>
              <w:fldChar w:fldCharType="separate"/>
            </w:r>
            <w:r w:rsidR="009C387C">
              <w:rPr>
                <w:webHidden/>
              </w:rPr>
              <w:t>119</w:t>
            </w:r>
            <w:r>
              <w:rPr>
                <w:webHidden/>
              </w:rPr>
              <w:fldChar w:fldCharType="end"/>
            </w:r>
          </w:hyperlink>
        </w:p>
        <w:p w14:paraId="46643EBD" w14:textId="093C831C"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87" w:history="1">
            <w:r w:rsidRPr="005A068F">
              <w:rPr>
                <w:rStyle w:val="Hyperlink"/>
              </w:rPr>
              <w:t>3.6.1 Relational ethics of care</w:t>
            </w:r>
            <w:r>
              <w:rPr>
                <w:webHidden/>
              </w:rPr>
              <w:tab/>
            </w:r>
            <w:r>
              <w:rPr>
                <w:webHidden/>
              </w:rPr>
              <w:fldChar w:fldCharType="begin"/>
            </w:r>
            <w:r>
              <w:rPr>
                <w:webHidden/>
              </w:rPr>
              <w:instrText xml:space="preserve"> PAGEREF _Toc213581787 \h </w:instrText>
            </w:r>
            <w:r>
              <w:rPr>
                <w:webHidden/>
              </w:rPr>
            </w:r>
            <w:r>
              <w:rPr>
                <w:webHidden/>
              </w:rPr>
              <w:fldChar w:fldCharType="separate"/>
            </w:r>
            <w:r w:rsidR="009C387C">
              <w:rPr>
                <w:webHidden/>
              </w:rPr>
              <w:t>120</w:t>
            </w:r>
            <w:r>
              <w:rPr>
                <w:webHidden/>
              </w:rPr>
              <w:fldChar w:fldCharType="end"/>
            </w:r>
          </w:hyperlink>
        </w:p>
        <w:p w14:paraId="0EC7C635" w14:textId="1B306D1C"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88" w:history="1">
            <w:r w:rsidRPr="005A068F">
              <w:rPr>
                <w:rStyle w:val="Hyperlink"/>
              </w:rPr>
              <w:t>3.6.2 Consent</w:t>
            </w:r>
            <w:r>
              <w:rPr>
                <w:webHidden/>
              </w:rPr>
              <w:tab/>
            </w:r>
            <w:r>
              <w:rPr>
                <w:webHidden/>
              </w:rPr>
              <w:fldChar w:fldCharType="begin"/>
            </w:r>
            <w:r>
              <w:rPr>
                <w:webHidden/>
              </w:rPr>
              <w:instrText xml:space="preserve"> PAGEREF _Toc213581788 \h </w:instrText>
            </w:r>
            <w:r>
              <w:rPr>
                <w:webHidden/>
              </w:rPr>
            </w:r>
            <w:r>
              <w:rPr>
                <w:webHidden/>
              </w:rPr>
              <w:fldChar w:fldCharType="separate"/>
            </w:r>
            <w:r w:rsidR="009C387C">
              <w:rPr>
                <w:webHidden/>
              </w:rPr>
              <w:t>121</w:t>
            </w:r>
            <w:r>
              <w:rPr>
                <w:webHidden/>
              </w:rPr>
              <w:fldChar w:fldCharType="end"/>
            </w:r>
          </w:hyperlink>
        </w:p>
        <w:p w14:paraId="210BA829" w14:textId="61FB92FD"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89" w:history="1">
            <w:r w:rsidRPr="005A068F">
              <w:rPr>
                <w:rStyle w:val="Hyperlink"/>
              </w:rPr>
              <w:t>3.6.3 Anonymity</w:t>
            </w:r>
            <w:r>
              <w:rPr>
                <w:webHidden/>
              </w:rPr>
              <w:tab/>
            </w:r>
            <w:r>
              <w:rPr>
                <w:webHidden/>
              </w:rPr>
              <w:fldChar w:fldCharType="begin"/>
            </w:r>
            <w:r>
              <w:rPr>
                <w:webHidden/>
              </w:rPr>
              <w:instrText xml:space="preserve"> PAGEREF _Toc213581789 \h </w:instrText>
            </w:r>
            <w:r>
              <w:rPr>
                <w:webHidden/>
              </w:rPr>
            </w:r>
            <w:r>
              <w:rPr>
                <w:webHidden/>
              </w:rPr>
              <w:fldChar w:fldCharType="separate"/>
            </w:r>
            <w:r w:rsidR="009C387C">
              <w:rPr>
                <w:webHidden/>
              </w:rPr>
              <w:t>123</w:t>
            </w:r>
            <w:r>
              <w:rPr>
                <w:webHidden/>
              </w:rPr>
              <w:fldChar w:fldCharType="end"/>
            </w:r>
          </w:hyperlink>
        </w:p>
        <w:p w14:paraId="573EFC9E" w14:textId="1E62FED6"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90" w:history="1">
            <w:r w:rsidRPr="005A068F">
              <w:rPr>
                <w:rStyle w:val="Hyperlink"/>
              </w:rPr>
              <w:t>3.6.4 Evaluating the risk of future harms</w:t>
            </w:r>
            <w:r>
              <w:rPr>
                <w:webHidden/>
              </w:rPr>
              <w:tab/>
            </w:r>
            <w:r>
              <w:rPr>
                <w:webHidden/>
              </w:rPr>
              <w:fldChar w:fldCharType="begin"/>
            </w:r>
            <w:r>
              <w:rPr>
                <w:webHidden/>
              </w:rPr>
              <w:instrText xml:space="preserve"> PAGEREF _Toc213581790 \h </w:instrText>
            </w:r>
            <w:r>
              <w:rPr>
                <w:webHidden/>
              </w:rPr>
            </w:r>
            <w:r>
              <w:rPr>
                <w:webHidden/>
              </w:rPr>
              <w:fldChar w:fldCharType="separate"/>
            </w:r>
            <w:r w:rsidR="009C387C">
              <w:rPr>
                <w:webHidden/>
              </w:rPr>
              <w:t>124</w:t>
            </w:r>
            <w:r>
              <w:rPr>
                <w:webHidden/>
              </w:rPr>
              <w:fldChar w:fldCharType="end"/>
            </w:r>
          </w:hyperlink>
        </w:p>
        <w:p w14:paraId="266E1D6E" w14:textId="1503DBEE"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791" w:history="1">
            <w:r w:rsidRPr="005A068F">
              <w:rPr>
                <w:rStyle w:val="Hyperlink"/>
              </w:rPr>
              <w:t>3.7 Impacts of COVID-19</w:t>
            </w:r>
            <w:r>
              <w:rPr>
                <w:webHidden/>
              </w:rPr>
              <w:tab/>
            </w:r>
            <w:r>
              <w:rPr>
                <w:webHidden/>
              </w:rPr>
              <w:fldChar w:fldCharType="begin"/>
            </w:r>
            <w:r>
              <w:rPr>
                <w:webHidden/>
              </w:rPr>
              <w:instrText xml:space="preserve"> PAGEREF _Toc213581791 \h </w:instrText>
            </w:r>
            <w:r>
              <w:rPr>
                <w:webHidden/>
              </w:rPr>
            </w:r>
            <w:r>
              <w:rPr>
                <w:webHidden/>
              </w:rPr>
              <w:fldChar w:fldCharType="separate"/>
            </w:r>
            <w:r w:rsidR="009C387C">
              <w:rPr>
                <w:webHidden/>
              </w:rPr>
              <w:t>124</w:t>
            </w:r>
            <w:r>
              <w:rPr>
                <w:webHidden/>
              </w:rPr>
              <w:fldChar w:fldCharType="end"/>
            </w:r>
          </w:hyperlink>
        </w:p>
        <w:p w14:paraId="696BCB3E" w14:textId="6820FB07"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792" w:history="1">
            <w:r w:rsidRPr="005A068F">
              <w:rPr>
                <w:rStyle w:val="Hyperlink"/>
              </w:rPr>
              <w:t>3.8 Limits of the study</w:t>
            </w:r>
            <w:r>
              <w:rPr>
                <w:webHidden/>
              </w:rPr>
              <w:tab/>
            </w:r>
            <w:r>
              <w:rPr>
                <w:webHidden/>
              </w:rPr>
              <w:fldChar w:fldCharType="begin"/>
            </w:r>
            <w:r>
              <w:rPr>
                <w:webHidden/>
              </w:rPr>
              <w:instrText xml:space="preserve"> PAGEREF _Toc213581792 \h </w:instrText>
            </w:r>
            <w:r>
              <w:rPr>
                <w:webHidden/>
              </w:rPr>
            </w:r>
            <w:r>
              <w:rPr>
                <w:webHidden/>
              </w:rPr>
              <w:fldChar w:fldCharType="separate"/>
            </w:r>
            <w:r w:rsidR="009C387C">
              <w:rPr>
                <w:webHidden/>
              </w:rPr>
              <w:t>125</w:t>
            </w:r>
            <w:r>
              <w:rPr>
                <w:webHidden/>
              </w:rPr>
              <w:fldChar w:fldCharType="end"/>
            </w:r>
          </w:hyperlink>
        </w:p>
        <w:p w14:paraId="6760F1E5" w14:textId="643D2BB2" w:rsidR="002C218B" w:rsidRDefault="002C218B" w:rsidP="002C218B">
          <w:pPr>
            <w:pStyle w:val="Style8"/>
            <w:ind w:left="1020"/>
            <w:rPr>
              <w:rStyle w:val="Hyperlink"/>
            </w:rPr>
          </w:pPr>
          <w:hyperlink w:anchor="_Toc213581793" w:history="1">
            <w:r w:rsidRPr="005A068F">
              <w:rPr>
                <w:rStyle w:val="Hyperlink"/>
              </w:rPr>
              <w:t>3.9 Conclusion</w:t>
            </w:r>
            <w:r>
              <w:rPr>
                <w:webHidden/>
              </w:rPr>
              <w:tab/>
            </w:r>
            <w:r>
              <w:rPr>
                <w:webHidden/>
              </w:rPr>
              <w:fldChar w:fldCharType="begin"/>
            </w:r>
            <w:r>
              <w:rPr>
                <w:webHidden/>
              </w:rPr>
              <w:instrText xml:space="preserve"> PAGEREF _Toc213581793 \h </w:instrText>
            </w:r>
            <w:r>
              <w:rPr>
                <w:webHidden/>
              </w:rPr>
            </w:r>
            <w:r>
              <w:rPr>
                <w:webHidden/>
              </w:rPr>
              <w:fldChar w:fldCharType="separate"/>
            </w:r>
            <w:r w:rsidR="009C387C">
              <w:rPr>
                <w:webHidden/>
              </w:rPr>
              <w:t>127</w:t>
            </w:r>
            <w:r>
              <w:rPr>
                <w:webHidden/>
              </w:rPr>
              <w:fldChar w:fldCharType="end"/>
            </w:r>
          </w:hyperlink>
        </w:p>
        <w:p w14:paraId="1C76BFD5" w14:textId="77777777" w:rsidR="002C218B" w:rsidRDefault="002C218B" w:rsidP="002C218B">
          <w:pPr>
            <w:pStyle w:val="Style8"/>
            <w:rPr>
              <w:rFonts w:asciiTheme="minorHAnsi" w:hAnsiTheme="minorHAnsi"/>
              <w:color w:val="auto"/>
              <w:kern w:val="2"/>
              <w:sz w:val="24"/>
              <w:szCs w:val="24"/>
              <w:lang w:eastAsia="en-GB"/>
              <w14:ligatures w14:val="standardContextual"/>
            </w:rPr>
          </w:pPr>
        </w:p>
        <w:p w14:paraId="59BEB482" w14:textId="4BEB6C15" w:rsidR="002C218B" w:rsidRPr="002C218B" w:rsidRDefault="002C218B" w:rsidP="002C218B">
          <w:pPr>
            <w:pStyle w:val="Style8"/>
            <w:rPr>
              <w:color w:val="467886" w:themeColor="hyperlink"/>
              <w:u w:val="single"/>
            </w:rPr>
          </w:pPr>
          <w:hyperlink w:anchor="_Toc213581794" w:history="1">
            <w:r w:rsidRPr="005A068F">
              <w:rPr>
                <w:rStyle w:val="Hyperlink"/>
              </w:rPr>
              <w:t>Chapter 4 The Museum</w:t>
            </w:r>
            <w:r>
              <w:rPr>
                <w:webHidden/>
              </w:rPr>
              <w:tab/>
            </w:r>
            <w:r>
              <w:rPr>
                <w:webHidden/>
              </w:rPr>
              <w:fldChar w:fldCharType="begin"/>
            </w:r>
            <w:r>
              <w:rPr>
                <w:webHidden/>
              </w:rPr>
              <w:instrText xml:space="preserve"> PAGEREF _Toc213581794 \h </w:instrText>
            </w:r>
            <w:r>
              <w:rPr>
                <w:webHidden/>
              </w:rPr>
            </w:r>
            <w:r>
              <w:rPr>
                <w:webHidden/>
              </w:rPr>
              <w:fldChar w:fldCharType="separate"/>
            </w:r>
            <w:r w:rsidR="009C387C">
              <w:rPr>
                <w:webHidden/>
              </w:rPr>
              <w:t>129</w:t>
            </w:r>
            <w:r>
              <w:rPr>
                <w:webHidden/>
              </w:rPr>
              <w:fldChar w:fldCharType="end"/>
            </w:r>
          </w:hyperlink>
        </w:p>
        <w:p w14:paraId="0D81F8AF" w14:textId="4DC10340"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795" w:history="1">
            <w:r w:rsidRPr="005A068F">
              <w:rPr>
                <w:rStyle w:val="Hyperlink"/>
              </w:rPr>
              <w:t>4. Our Broken Planet: how we got here and ways to fix it</w:t>
            </w:r>
            <w:r>
              <w:rPr>
                <w:webHidden/>
              </w:rPr>
              <w:tab/>
            </w:r>
            <w:r>
              <w:rPr>
                <w:webHidden/>
              </w:rPr>
              <w:fldChar w:fldCharType="begin"/>
            </w:r>
            <w:r>
              <w:rPr>
                <w:webHidden/>
              </w:rPr>
              <w:instrText xml:space="preserve"> PAGEREF _Toc213581795 \h </w:instrText>
            </w:r>
            <w:r>
              <w:rPr>
                <w:webHidden/>
              </w:rPr>
            </w:r>
            <w:r>
              <w:rPr>
                <w:webHidden/>
              </w:rPr>
              <w:fldChar w:fldCharType="separate"/>
            </w:r>
            <w:r w:rsidR="009C387C">
              <w:rPr>
                <w:webHidden/>
              </w:rPr>
              <w:t>129</w:t>
            </w:r>
            <w:r>
              <w:rPr>
                <w:webHidden/>
              </w:rPr>
              <w:fldChar w:fldCharType="end"/>
            </w:r>
          </w:hyperlink>
        </w:p>
        <w:p w14:paraId="4E2E1BC1" w14:textId="0E8939FF"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96" w:history="1">
            <w:r w:rsidRPr="005A068F">
              <w:rPr>
                <w:rStyle w:val="Hyperlink"/>
              </w:rPr>
              <w:t>4.1.1Audience and aims</w:t>
            </w:r>
            <w:r>
              <w:rPr>
                <w:webHidden/>
              </w:rPr>
              <w:tab/>
            </w:r>
            <w:r>
              <w:rPr>
                <w:webHidden/>
              </w:rPr>
              <w:fldChar w:fldCharType="begin"/>
            </w:r>
            <w:r>
              <w:rPr>
                <w:webHidden/>
              </w:rPr>
              <w:instrText xml:space="preserve"> PAGEREF _Toc213581796 \h </w:instrText>
            </w:r>
            <w:r>
              <w:rPr>
                <w:webHidden/>
              </w:rPr>
            </w:r>
            <w:r>
              <w:rPr>
                <w:webHidden/>
              </w:rPr>
              <w:fldChar w:fldCharType="separate"/>
            </w:r>
            <w:r w:rsidR="009C387C">
              <w:rPr>
                <w:webHidden/>
              </w:rPr>
              <w:t>130</w:t>
            </w:r>
            <w:r>
              <w:rPr>
                <w:webHidden/>
              </w:rPr>
              <w:fldChar w:fldCharType="end"/>
            </w:r>
          </w:hyperlink>
        </w:p>
        <w:p w14:paraId="59EB8E35" w14:textId="4E8311A7"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97" w:history="1">
            <w:r w:rsidRPr="005A068F">
              <w:rPr>
                <w:rStyle w:val="Hyperlink"/>
              </w:rPr>
              <w:t>4.1.2 Environmental subjecthood at the Natural History Museum</w:t>
            </w:r>
            <w:r>
              <w:rPr>
                <w:webHidden/>
              </w:rPr>
              <w:tab/>
            </w:r>
            <w:r>
              <w:rPr>
                <w:webHidden/>
              </w:rPr>
              <w:fldChar w:fldCharType="begin"/>
            </w:r>
            <w:r>
              <w:rPr>
                <w:webHidden/>
              </w:rPr>
              <w:instrText xml:space="preserve"> PAGEREF _Toc213581797 \h </w:instrText>
            </w:r>
            <w:r>
              <w:rPr>
                <w:webHidden/>
              </w:rPr>
            </w:r>
            <w:r>
              <w:rPr>
                <w:webHidden/>
              </w:rPr>
              <w:fldChar w:fldCharType="separate"/>
            </w:r>
            <w:r w:rsidR="009C387C">
              <w:rPr>
                <w:webHidden/>
              </w:rPr>
              <w:t>133</w:t>
            </w:r>
            <w:r>
              <w:rPr>
                <w:webHidden/>
              </w:rPr>
              <w:fldChar w:fldCharType="end"/>
            </w:r>
          </w:hyperlink>
        </w:p>
        <w:p w14:paraId="3CBB71F4" w14:textId="2E2DAAAF"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798" w:history="1">
            <w:r w:rsidRPr="005A068F">
              <w:rPr>
                <w:rStyle w:val="Hyperlink"/>
              </w:rPr>
              <w:t>4.2 Aesthetics and affects of animal-objects</w:t>
            </w:r>
            <w:r>
              <w:rPr>
                <w:webHidden/>
              </w:rPr>
              <w:tab/>
            </w:r>
            <w:r>
              <w:rPr>
                <w:webHidden/>
              </w:rPr>
              <w:fldChar w:fldCharType="begin"/>
            </w:r>
            <w:r>
              <w:rPr>
                <w:webHidden/>
              </w:rPr>
              <w:instrText xml:space="preserve"> PAGEREF _Toc213581798 \h </w:instrText>
            </w:r>
            <w:r>
              <w:rPr>
                <w:webHidden/>
              </w:rPr>
            </w:r>
            <w:r>
              <w:rPr>
                <w:webHidden/>
              </w:rPr>
              <w:fldChar w:fldCharType="separate"/>
            </w:r>
            <w:r w:rsidR="009C387C">
              <w:rPr>
                <w:webHidden/>
              </w:rPr>
              <w:t>137</w:t>
            </w:r>
            <w:r>
              <w:rPr>
                <w:webHidden/>
              </w:rPr>
              <w:fldChar w:fldCharType="end"/>
            </w:r>
          </w:hyperlink>
        </w:p>
        <w:p w14:paraId="7E0F6A4A" w14:textId="134677A4"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799" w:history="1">
            <w:r w:rsidRPr="005A068F">
              <w:rPr>
                <w:rStyle w:val="Hyperlink"/>
              </w:rPr>
              <w:t>4.2.1 Transgressive Objects, Troubled stories</w:t>
            </w:r>
            <w:r>
              <w:rPr>
                <w:webHidden/>
              </w:rPr>
              <w:tab/>
            </w:r>
            <w:r>
              <w:rPr>
                <w:webHidden/>
              </w:rPr>
              <w:fldChar w:fldCharType="begin"/>
            </w:r>
            <w:r>
              <w:rPr>
                <w:webHidden/>
              </w:rPr>
              <w:instrText xml:space="preserve"> PAGEREF _Toc213581799 \h </w:instrText>
            </w:r>
            <w:r>
              <w:rPr>
                <w:webHidden/>
              </w:rPr>
            </w:r>
            <w:r>
              <w:rPr>
                <w:webHidden/>
              </w:rPr>
              <w:fldChar w:fldCharType="separate"/>
            </w:r>
            <w:r w:rsidR="009C387C">
              <w:rPr>
                <w:webHidden/>
              </w:rPr>
              <w:t>141</w:t>
            </w:r>
            <w:r>
              <w:rPr>
                <w:webHidden/>
              </w:rPr>
              <w:fldChar w:fldCharType="end"/>
            </w:r>
          </w:hyperlink>
        </w:p>
        <w:p w14:paraId="306D921E" w14:textId="717D42D1"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00" w:history="1">
            <w:r w:rsidRPr="005A068F">
              <w:rPr>
                <w:rStyle w:val="Hyperlink"/>
              </w:rPr>
              <w:t>4.2.2 Making sense of monstrous assemblages</w:t>
            </w:r>
            <w:r>
              <w:rPr>
                <w:webHidden/>
              </w:rPr>
              <w:tab/>
            </w:r>
            <w:r>
              <w:rPr>
                <w:webHidden/>
              </w:rPr>
              <w:fldChar w:fldCharType="begin"/>
            </w:r>
            <w:r>
              <w:rPr>
                <w:webHidden/>
              </w:rPr>
              <w:instrText xml:space="preserve"> PAGEREF _Toc213581800 \h </w:instrText>
            </w:r>
            <w:r>
              <w:rPr>
                <w:webHidden/>
              </w:rPr>
            </w:r>
            <w:r>
              <w:rPr>
                <w:webHidden/>
              </w:rPr>
              <w:fldChar w:fldCharType="separate"/>
            </w:r>
            <w:r w:rsidR="009C387C">
              <w:rPr>
                <w:webHidden/>
              </w:rPr>
              <w:t>143</w:t>
            </w:r>
            <w:r>
              <w:rPr>
                <w:webHidden/>
              </w:rPr>
              <w:fldChar w:fldCharType="end"/>
            </w:r>
          </w:hyperlink>
        </w:p>
        <w:p w14:paraId="768B5ED7" w14:textId="5DD568EA"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801" w:history="1">
            <w:r w:rsidRPr="005A068F">
              <w:rPr>
                <w:rStyle w:val="Hyperlink"/>
              </w:rPr>
              <w:t>4.3 Child-adult museum encounters</w:t>
            </w:r>
            <w:r>
              <w:rPr>
                <w:webHidden/>
              </w:rPr>
              <w:tab/>
            </w:r>
            <w:r>
              <w:rPr>
                <w:webHidden/>
              </w:rPr>
              <w:fldChar w:fldCharType="begin"/>
            </w:r>
            <w:r>
              <w:rPr>
                <w:webHidden/>
              </w:rPr>
              <w:instrText xml:space="preserve"> PAGEREF _Toc213581801 \h </w:instrText>
            </w:r>
            <w:r>
              <w:rPr>
                <w:webHidden/>
              </w:rPr>
            </w:r>
            <w:r>
              <w:rPr>
                <w:webHidden/>
              </w:rPr>
              <w:fldChar w:fldCharType="separate"/>
            </w:r>
            <w:r w:rsidR="009C387C">
              <w:rPr>
                <w:webHidden/>
              </w:rPr>
              <w:t>148</w:t>
            </w:r>
            <w:r>
              <w:rPr>
                <w:webHidden/>
              </w:rPr>
              <w:fldChar w:fldCharType="end"/>
            </w:r>
          </w:hyperlink>
        </w:p>
        <w:p w14:paraId="5BC2450E" w14:textId="6C236F6E"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02" w:history="1">
            <w:r w:rsidRPr="005A068F">
              <w:rPr>
                <w:rStyle w:val="Hyperlink"/>
              </w:rPr>
              <w:t>4.3.1 Affective tensions: Excitement and boredom</w:t>
            </w:r>
            <w:r>
              <w:rPr>
                <w:webHidden/>
              </w:rPr>
              <w:tab/>
            </w:r>
            <w:r>
              <w:rPr>
                <w:webHidden/>
              </w:rPr>
              <w:fldChar w:fldCharType="begin"/>
            </w:r>
            <w:r>
              <w:rPr>
                <w:webHidden/>
              </w:rPr>
              <w:instrText xml:space="preserve"> PAGEREF _Toc213581802 \h </w:instrText>
            </w:r>
            <w:r>
              <w:rPr>
                <w:webHidden/>
              </w:rPr>
            </w:r>
            <w:r>
              <w:rPr>
                <w:webHidden/>
              </w:rPr>
              <w:fldChar w:fldCharType="separate"/>
            </w:r>
            <w:r w:rsidR="009C387C">
              <w:rPr>
                <w:webHidden/>
              </w:rPr>
              <w:t>150</w:t>
            </w:r>
            <w:r>
              <w:rPr>
                <w:webHidden/>
              </w:rPr>
              <w:fldChar w:fldCharType="end"/>
            </w:r>
          </w:hyperlink>
        </w:p>
        <w:p w14:paraId="46E01A1B" w14:textId="35DC9CAE"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03" w:history="1">
            <w:r w:rsidRPr="005A068F">
              <w:rPr>
                <w:rStyle w:val="Hyperlink"/>
              </w:rPr>
              <w:t>4.3.2 Ethical dilemmas and child-like sensibilities</w:t>
            </w:r>
            <w:r>
              <w:rPr>
                <w:webHidden/>
              </w:rPr>
              <w:tab/>
            </w:r>
            <w:r>
              <w:rPr>
                <w:webHidden/>
              </w:rPr>
              <w:fldChar w:fldCharType="begin"/>
            </w:r>
            <w:r>
              <w:rPr>
                <w:webHidden/>
              </w:rPr>
              <w:instrText xml:space="preserve"> PAGEREF _Toc213581803 \h </w:instrText>
            </w:r>
            <w:r>
              <w:rPr>
                <w:webHidden/>
              </w:rPr>
            </w:r>
            <w:r>
              <w:rPr>
                <w:webHidden/>
              </w:rPr>
              <w:fldChar w:fldCharType="separate"/>
            </w:r>
            <w:r w:rsidR="009C387C">
              <w:rPr>
                <w:webHidden/>
              </w:rPr>
              <w:t>152</w:t>
            </w:r>
            <w:r>
              <w:rPr>
                <w:webHidden/>
              </w:rPr>
              <w:fldChar w:fldCharType="end"/>
            </w:r>
          </w:hyperlink>
        </w:p>
        <w:p w14:paraId="1E56467E" w14:textId="4B05CD71"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804" w:history="1">
            <w:r w:rsidRPr="005A068F">
              <w:rPr>
                <w:rStyle w:val="Hyperlink"/>
              </w:rPr>
              <w:t>4.4 Affect, politics and pedagogy in the museum</w:t>
            </w:r>
            <w:r>
              <w:rPr>
                <w:webHidden/>
              </w:rPr>
              <w:tab/>
            </w:r>
            <w:r>
              <w:rPr>
                <w:webHidden/>
              </w:rPr>
              <w:fldChar w:fldCharType="begin"/>
            </w:r>
            <w:r>
              <w:rPr>
                <w:webHidden/>
              </w:rPr>
              <w:instrText xml:space="preserve"> PAGEREF _Toc213581804 \h </w:instrText>
            </w:r>
            <w:r>
              <w:rPr>
                <w:webHidden/>
              </w:rPr>
            </w:r>
            <w:r>
              <w:rPr>
                <w:webHidden/>
              </w:rPr>
              <w:fldChar w:fldCharType="separate"/>
            </w:r>
            <w:r w:rsidR="009C387C">
              <w:rPr>
                <w:webHidden/>
              </w:rPr>
              <w:t>153</w:t>
            </w:r>
            <w:r>
              <w:rPr>
                <w:webHidden/>
              </w:rPr>
              <w:fldChar w:fldCharType="end"/>
            </w:r>
          </w:hyperlink>
        </w:p>
        <w:p w14:paraId="6EDB0A97" w14:textId="0186B14D"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805" w:history="1">
            <w:r w:rsidRPr="005A068F">
              <w:rPr>
                <w:rStyle w:val="Hyperlink"/>
              </w:rPr>
              <w:t>4.5 The figure of the responsible individual</w:t>
            </w:r>
            <w:r>
              <w:rPr>
                <w:webHidden/>
              </w:rPr>
              <w:tab/>
            </w:r>
            <w:r>
              <w:rPr>
                <w:webHidden/>
              </w:rPr>
              <w:fldChar w:fldCharType="begin"/>
            </w:r>
            <w:r>
              <w:rPr>
                <w:webHidden/>
              </w:rPr>
              <w:instrText xml:space="preserve"> PAGEREF _Toc213581805 \h </w:instrText>
            </w:r>
            <w:r>
              <w:rPr>
                <w:webHidden/>
              </w:rPr>
            </w:r>
            <w:r>
              <w:rPr>
                <w:webHidden/>
              </w:rPr>
              <w:fldChar w:fldCharType="separate"/>
            </w:r>
            <w:r w:rsidR="009C387C">
              <w:rPr>
                <w:webHidden/>
              </w:rPr>
              <w:t>159</w:t>
            </w:r>
            <w:r>
              <w:rPr>
                <w:webHidden/>
              </w:rPr>
              <w:fldChar w:fldCharType="end"/>
            </w:r>
          </w:hyperlink>
        </w:p>
        <w:p w14:paraId="6432333F" w14:textId="3CFDFFBF"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806" w:history="1">
            <w:r w:rsidRPr="005A068F">
              <w:rPr>
                <w:rStyle w:val="Hyperlink"/>
              </w:rPr>
              <w:t>4.6 Historical legacies and conceptual limits</w:t>
            </w:r>
            <w:r>
              <w:rPr>
                <w:webHidden/>
              </w:rPr>
              <w:tab/>
            </w:r>
            <w:r>
              <w:rPr>
                <w:webHidden/>
              </w:rPr>
              <w:fldChar w:fldCharType="begin"/>
            </w:r>
            <w:r>
              <w:rPr>
                <w:webHidden/>
              </w:rPr>
              <w:instrText xml:space="preserve"> PAGEREF _Toc213581806 \h </w:instrText>
            </w:r>
            <w:r>
              <w:rPr>
                <w:webHidden/>
              </w:rPr>
            </w:r>
            <w:r>
              <w:rPr>
                <w:webHidden/>
              </w:rPr>
              <w:fldChar w:fldCharType="separate"/>
            </w:r>
            <w:r w:rsidR="009C387C">
              <w:rPr>
                <w:webHidden/>
              </w:rPr>
              <w:t>162</w:t>
            </w:r>
            <w:r>
              <w:rPr>
                <w:webHidden/>
              </w:rPr>
              <w:fldChar w:fldCharType="end"/>
            </w:r>
          </w:hyperlink>
        </w:p>
        <w:p w14:paraId="74E4E368" w14:textId="49C88A7C" w:rsidR="002C218B" w:rsidRDefault="002C218B" w:rsidP="002C218B">
          <w:pPr>
            <w:pStyle w:val="Style8"/>
            <w:ind w:left="1020"/>
            <w:rPr>
              <w:rStyle w:val="Hyperlink"/>
            </w:rPr>
          </w:pPr>
          <w:hyperlink w:anchor="_Toc213581807" w:history="1">
            <w:r w:rsidRPr="005A068F">
              <w:rPr>
                <w:rStyle w:val="Hyperlink"/>
              </w:rPr>
              <w:t>4.7 Conclusions</w:t>
            </w:r>
            <w:r>
              <w:rPr>
                <w:webHidden/>
              </w:rPr>
              <w:tab/>
            </w:r>
            <w:r>
              <w:rPr>
                <w:webHidden/>
              </w:rPr>
              <w:fldChar w:fldCharType="begin"/>
            </w:r>
            <w:r>
              <w:rPr>
                <w:webHidden/>
              </w:rPr>
              <w:instrText xml:space="preserve"> PAGEREF _Toc213581807 \h </w:instrText>
            </w:r>
            <w:r>
              <w:rPr>
                <w:webHidden/>
              </w:rPr>
            </w:r>
            <w:r>
              <w:rPr>
                <w:webHidden/>
              </w:rPr>
              <w:fldChar w:fldCharType="separate"/>
            </w:r>
            <w:r w:rsidR="009C387C">
              <w:rPr>
                <w:webHidden/>
              </w:rPr>
              <w:t>167</w:t>
            </w:r>
            <w:r>
              <w:rPr>
                <w:webHidden/>
              </w:rPr>
              <w:fldChar w:fldCharType="end"/>
            </w:r>
          </w:hyperlink>
        </w:p>
        <w:p w14:paraId="23E16903" w14:textId="77777777" w:rsidR="002C218B" w:rsidRDefault="002C218B" w:rsidP="002C218B">
          <w:pPr>
            <w:pStyle w:val="Style8"/>
            <w:rPr>
              <w:rFonts w:asciiTheme="minorHAnsi" w:hAnsiTheme="minorHAnsi"/>
              <w:color w:val="auto"/>
              <w:kern w:val="2"/>
              <w:sz w:val="24"/>
              <w:szCs w:val="24"/>
              <w:lang w:eastAsia="en-GB"/>
              <w14:ligatures w14:val="standardContextual"/>
            </w:rPr>
          </w:pPr>
        </w:p>
        <w:p w14:paraId="0BF4FFBA" w14:textId="1124B313" w:rsidR="002C218B" w:rsidRDefault="002C218B" w:rsidP="002C218B">
          <w:pPr>
            <w:pStyle w:val="Style8"/>
            <w:rPr>
              <w:rFonts w:asciiTheme="minorHAnsi" w:hAnsiTheme="minorHAnsi"/>
              <w:color w:val="auto"/>
              <w:kern w:val="2"/>
              <w:sz w:val="24"/>
              <w:szCs w:val="24"/>
              <w:lang w:eastAsia="en-GB"/>
              <w14:ligatures w14:val="standardContextual"/>
            </w:rPr>
          </w:pPr>
          <w:hyperlink w:anchor="_Toc213581808" w:history="1">
            <w:r w:rsidRPr="005A068F">
              <w:rPr>
                <w:rStyle w:val="Hyperlink"/>
              </w:rPr>
              <w:t>Chapter 5 The Festival</w:t>
            </w:r>
            <w:r>
              <w:rPr>
                <w:webHidden/>
              </w:rPr>
              <w:tab/>
            </w:r>
            <w:r>
              <w:rPr>
                <w:webHidden/>
              </w:rPr>
              <w:fldChar w:fldCharType="begin"/>
            </w:r>
            <w:r>
              <w:rPr>
                <w:webHidden/>
              </w:rPr>
              <w:instrText xml:space="preserve"> PAGEREF _Toc213581808 \h </w:instrText>
            </w:r>
            <w:r>
              <w:rPr>
                <w:webHidden/>
              </w:rPr>
            </w:r>
            <w:r>
              <w:rPr>
                <w:webHidden/>
              </w:rPr>
              <w:fldChar w:fldCharType="separate"/>
            </w:r>
            <w:r w:rsidR="009C387C">
              <w:rPr>
                <w:webHidden/>
              </w:rPr>
              <w:t>172</w:t>
            </w:r>
            <w:r>
              <w:rPr>
                <w:webHidden/>
              </w:rPr>
              <w:fldChar w:fldCharType="end"/>
            </w:r>
          </w:hyperlink>
        </w:p>
        <w:p w14:paraId="51032842" w14:textId="57F413C2"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809" w:history="1">
            <w:r w:rsidRPr="005A068F">
              <w:rPr>
                <w:rStyle w:val="Hyperlink"/>
              </w:rPr>
              <w:t>5.1 The Festival of Thrift, Kirkleatham</w:t>
            </w:r>
            <w:r>
              <w:rPr>
                <w:webHidden/>
              </w:rPr>
              <w:tab/>
            </w:r>
            <w:r>
              <w:rPr>
                <w:webHidden/>
              </w:rPr>
              <w:fldChar w:fldCharType="begin"/>
            </w:r>
            <w:r>
              <w:rPr>
                <w:webHidden/>
              </w:rPr>
              <w:instrText xml:space="preserve"> PAGEREF _Toc213581809 \h </w:instrText>
            </w:r>
            <w:r>
              <w:rPr>
                <w:webHidden/>
              </w:rPr>
            </w:r>
            <w:r>
              <w:rPr>
                <w:webHidden/>
              </w:rPr>
              <w:fldChar w:fldCharType="separate"/>
            </w:r>
            <w:r w:rsidR="009C387C">
              <w:rPr>
                <w:webHidden/>
              </w:rPr>
              <w:t>172</w:t>
            </w:r>
            <w:r>
              <w:rPr>
                <w:webHidden/>
              </w:rPr>
              <w:fldChar w:fldCharType="end"/>
            </w:r>
          </w:hyperlink>
        </w:p>
        <w:p w14:paraId="012C53D5" w14:textId="1EF1A884"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10" w:history="1">
            <w:r w:rsidRPr="005A068F">
              <w:rPr>
                <w:rStyle w:val="Hyperlink"/>
              </w:rPr>
              <w:t>5.1.1 Outline</w:t>
            </w:r>
            <w:r>
              <w:rPr>
                <w:webHidden/>
              </w:rPr>
              <w:tab/>
            </w:r>
            <w:r>
              <w:rPr>
                <w:webHidden/>
              </w:rPr>
              <w:fldChar w:fldCharType="begin"/>
            </w:r>
            <w:r>
              <w:rPr>
                <w:webHidden/>
              </w:rPr>
              <w:instrText xml:space="preserve"> PAGEREF _Toc213581810 \h </w:instrText>
            </w:r>
            <w:r>
              <w:rPr>
                <w:webHidden/>
              </w:rPr>
            </w:r>
            <w:r>
              <w:rPr>
                <w:webHidden/>
              </w:rPr>
              <w:fldChar w:fldCharType="separate"/>
            </w:r>
            <w:r w:rsidR="009C387C">
              <w:rPr>
                <w:webHidden/>
              </w:rPr>
              <w:t>173</w:t>
            </w:r>
            <w:r>
              <w:rPr>
                <w:webHidden/>
              </w:rPr>
              <w:fldChar w:fldCharType="end"/>
            </w:r>
          </w:hyperlink>
        </w:p>
        <w:p w14:paraId="1C98BC6B" w14:textId="56AB90B7"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11" w:history="1">
            <w:r w:rsidRPr="005A068F">
              <w:rPr>
                <w:rStyle w:val="Hyperlink"/>
              </w:rPr>
              <w:t xml:space="preserve">5.1.2 Audience and </w:t>
            </w:r>
            <w:r w:rsidRPr="005A068F">
              <w:rPr>
                <w:rStyle w:val="Hyperlink"/>
                <w:rFonts w:cs="Times New Roman"/>
              </w:rPr>
              <w:t>Aims</w:t>
            </w:r>
            <w:r>
              <w:rPr>
                <w:webHidden/>
              </w:rPr>
              <w:tab/>
            </w:r>
            <w:r>
              <w:rPr>
                <w:webHidden/>
              </w:rPr>
              <w:fldChar w:fldCharType="begin"/>
            </w:r>
            <w:r>
              <w:rPr>
                <w:webHidden/>
              </w:rPr>
              <w:instrText xml:space="preserve"> PAGEREF _Toc213581811 \h </w:instrText>
            </w:r>
            <w:r>
              <w:rPr>
                <w:webHidden/>
              </w:rPr>
            </w:r>
            <w:r>
              <w:rPr>
                <w:webHidden/>
              </w:rPr>
              <w:fldChar w:fldCharType="separate"/>
            </w:r>
            <w:r w:rsidR="009C387C">
              <w:rPr>
                <w:webHidden/>
              </w:rPr>
              <w:t>175</w:t>
            </w:r>
            <w:r>
              <w:rPr>
                <w:webHidden/>
              </w:rPr>
              <w:fldChar w:fldCharType="end"/>
            </w:r>
          </w:hyperlink>
        </w:p>
        <w:p w14:paraId="2A810487" w14:textId="1BB1FBFA"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12" w:history="1">
            <w:r w:rsidRPr="005A068F">
              <w:rPr>
                <w:rStyle w:val="Hyperlink"/>
              </w:rPr>
              <w:t>5.1.3  Festivals and environmentalism</w:t>
            </w:r>
            <w:r>
              <w:rPr>
                <w:webHidden/>
              </w:rPr>
              <w:tab/>
            </w:r>
            <w:r>
              <w:rPr>
                <w:webHidden/>
              </w:rPr>
              <w:fldChar w:fldCharType="begin"/>
            </w:r>
            <w:r>
              <w:rPr>
                <w:webHidden/>
              </w:rPr>
              <w:instrText xml:space="preserve"> PAGEREF _Toc213581812 \h </w:instrText>
            </w:r>
            <w:r>
              <w:rPr>
                <w:webHidden/>
              </w:rPr>
            </w:r>
            <w:r>
              <w:rPr>
                <w:webHidden/>
              </w:rPr>
              <w:fldChar w:fldCharType="separate"/>
            </w:r>
            <w:r w:rsidR="009C387C">
              <w:rPr>
                <w:webHidden/>
              </w:rPr>
              <w:t>179</w:t>
            </w:r>
            <w:r>
              <w:rPr>
                <w:webHidden/>
              </w:rPr>
              <w:fldChar w:fldCharType="end"/>
            </w:r>
          </w:hyperlink>
        </w:p>
        <w:p w14:paraId="3297821A" w14:textId="5B74A96E"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813" w:history="1">
            <w:r w:rsidRPr="005A068F">
              <w:rPr>
                <w:rStyle w:val="Hyperlink"/>
              </w:rPr>
              <w:t>5.2 Children’s sense-making</w:t>
            </w:r>
            <w:r>
              <w:rPr>
                <w:webHidden/>
              </w:rPr>
              <w:tab/>
            </w:r>
            <w:r>
              <w:rPr>
                <w:webHidden/>
              </w:rPr>
              <w:fldChar w:fldCharType="begin"/>
            </w:r>
            <w:r>
              <w:rPr>
                <w:webHidden/>
              </w:rPr>
              <w:instrText xml:space="preserve"> PAGEREF _Toc213581813 \h </w:instrText>
            </w:r>
            <w:r>
              <w:rPr>
                <w:webHidden/>
              </w:rPr>
            </w:r>
            <w:r>
              <w:rPr>
                <w:webHidden/>
              </w:rPr>
              <w:fldChar w:fldCharType="separate"/>
            </w:r>
            <w:r w:rsidR="009C387C">
              <w:rPr>
                <w:webHidden/>
              </w:rPr>
              <w:t>182</w:t>
            </w:r>
            <w:r>
              <w:rPr>
                <w:webHidden/>
              </w:rPr>
              <w:fldChar w:fldCharType="end"/>
            </w:r>
          </w:hyperlink>
        </w:p>
        <w:p w14:paraId="7966F379" w14:textId="59D9ED96"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814" w:history="1">
            <w:r w:rsidRPr="005A068F">
              <w:rPr>
                <w:rStyle w:val="Hyperlink"/>
              </w:rPr>
              <w:t>5.3 Humour, absurdity and ambivalence</w:t>
            </w:r>
            <w:r>
              <w:rPr>
                <w:webHidden/>
              </w:rPr>
              <w:tab/>
            </w:r>
            <w:r>
              <w:rPr>
                <w:webHidden/>
              </w:rPr>
              <w:fldChar w:fldCharType="begin"/>
            </w:r>
            <w:r>
              <w:rPr>
                <w:webHidden/>
              </w:rPr>
              <w:instrText xml:space="preserve"> PAGEREF _Toc213581814 \h </w:instrText>
            </w:r>
            <w:r>
              <w:rPr>
                <w:webHidden/>
              </w:rPr>
            </w:r>
            <w:r>
              <w:rPr>
                <w:webHidden/>
              </w:rPr>
              <w:fldChar w:fldCharType="separate"/>
            </w:r>
            <w:r w:rsidR="009C387C">
              <w:rPr>
                <w:webHidden/>
              </w:rPr>
              <w:t>185</w:t>
            </w:r>
            <w:r>
              <w:rPr>
                <w:webHidden/>
              </w:rPr>
              <w:fldChar w:fldCharType="end"/>
            </w:r>
          </w:hyperlink>
        </w:p>
        <w:p w14:paraId="7D977136" w14:textId="7A4CD299"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15" w:history="1">
            <w:r w:rsidRPr="005A068F">
              <w:rPr>
                <w:rStyle w:val="Hyperlink"/>
              </w:rPr>
              <w:t>5.3.1 The Bees</w:t>
            </w:r>
            <w:r>
              <w:rPr>
                <w:webHidden/>
              </w:rPr>
              <w:tab/>
            </w:r>
            <w:r>
              <w:rPr>
                <w:webHidden/>
              </w:rPr>
              <w:fldChar w:fldCharType="begin"/>
            </w:r>
            <w:r>
              <w:rPr>
                <w:webHidden/>
              </w:rPr>
              <w:instrText xml:space="preserve"> PAGEREF _Toc213581815 \h </w:instrText>
            </w:r>
            <w:r>
              <w:rPr>
                <w:webHidden/>
              </w:rPr>
            </w:r>
            <w:r>
              <w:rPr>
                <w:webHidden/>
              </w:rPr>
              <w:fldChar w:fldCharType="separate"/>
            </w:r>
            <w:r w:rsidR="009C387C">
              <w:rPr>
                <w:webHidden/>
              </w:rPr>
              <w:t>187</w:t>
            </w:r>
            <w:r>
              <w:rPr>
                <w:webHidden/>
              </w:rPr>
              <w:fldChar w:fldCharType="end"/>
            </w:r>
          </w:hyperlink>
        </w:p>
        <w:p w14:paraId="35DF1DC7" w14:textId="355F872F"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16" w:history="1">
            <w:r w:rsidRPr="005A068F">
              <w:rPr>
                <w:rStyle w:val="Hyperlink"/>
              </w:rPr>
              <w:t>5.3.2 Bird Rave</w:t>
            </w:r>
            <w:r>
              <w:rPr>
                <w:webHidden/>
              </w:rPr>
              <w:tab/>
            </w:r>
            <w:r>
              <w:rPr>
                <w:webHidden/>
              </w:rPr>
              <w:fldChar w:fldCharType="begin"/>
            </w:r>
            <w:r>
              <w:rPr>
                <w:webHidden/>
              </w:rPr>
              <w:instrText xml:space="preserve"> PAGEREF _Toc213581816 \h </w:instrText>
            </w:r>
            <w:r>
              <w:rPr>
                <w:webHidden/>
              </w:rPr>
            </w:r>
            <w:r>
              <w:rPr>
                <w:webHidden/>
              </w:rPr>
              <w:fldChar w:fldCharType="separate"/>
            </w:r>
            <w:r w:rsidR="009C387C">
              <w:rPr>
                <w:webHidden/>
              </w:rPr>
              <w:t>189</w:t>
            </w:r>
            <w:r>
              <w:rPr>
                <w:webHidden/>
              </w:rPr>
              <w:fldChar w:fldCharType="end"/>
            </w:r>
          </w:hyperlink>
        </w:p>
        <w:p w14:paraId="4B862A31" w14:textId="0C9D394E"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17" w:history="1">
            <w:r w:rsidRPr="005A068F">
              <w:rPr>
                <w:rStyle w:val="Hyperlink"/>
              </w:rPr>
              <w:t>5.3.</w:t>
            </w:r>
            <w:r>
              <w:rPr>
                <w:rStyle w:val="Hyperlink"/>
              </w:rPr>
              <w:t>3</w:t>
            </w:r>
            <w:r w:rsidRPr="005A068F">
              <w:rPr>
                <w:rStyle w:val="Hyperlink"/>
              </w:rPr>
              <w:t xml:space="preserve"> Bad Environmentalism</w:t>
            </w:r>
            <w:r>
              <w:rPr>
                <w:webHidden/>
              </w:rPr>
              <w:tab/>
            </w:r>
            <w:r>
              <w:rPr>
                <w:webHidden/>
              </w:rPr>
              <w:fldChar w:fldCharType="begin"/>
            </w:r>
            <w:r>
              <w:rPr>
                <w:webHidden/>
              </w:rPr>
              <w:instrText xml:space="preserve"> PAGEREF _Toc213581817 \h </w:instrText>
            </w:r>
            <w:r>
              <w:rPr>
                <w:webHidden/>
              </w:rPr>
            </w:r>
            <w:r>
              <w:rPr>
                <w:webHidden/>
              </w:rPr>
              <w:fldChar w:fldCharType="separate"/>
            </w:r>
            <w:r w:rsidR="009C387C">
              <w:rPr>
                <w:webHidden/>
              </w:rPr>
              <w:t>190</w:t>
            </w:r>
            <w:r>
              <w:rPr>
                <w:webHidden/>
              </w:rPr>
              <w:fldChar w:fldCharType="end"/>
            </w:r>
          </w:hyperlink>
        </w:p>
        <w:p w14:paraId="750D7DE7" w14:textId="133AF57F"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18" w:history="1">
            <w:r w:rsidRPr="005A068F">
              <w:rPr>
                <w:rStyle w:val="Hyperlink"/>
              </w:rPr>
              <w:t>5.3.</w:t>
            </w:r>
            <w:r>
              <w:rPr>
                <w:rStyle w:val="Hyperlink"/>
              </w:rPr>
              <w:t>4</w:t>
            </w:r>
            <w:r w:rsidRPr="005A068F">
              <w:rPr>
                <w:rStyle w:val="Hyperlink"/>
              </w:rPr>
              <w:t xml:space="preserve"> Ambivalent encounters</w:t>
            </w:r>
            <w:r>
              <w:rPr>
                <w:webHidden/>
              </w:rPr>
              <w:tab/>
            </w:r>
            <w:r>
              <w:rPr>
                <w:webHidden/>
              </w:rPr>
              <w:fldChar w:fldCharType="begin"/>
            </w:r>
            <w:r>
              <w:rPr>
                <w:webHidden/>
              </w:rPr>
              <w:instrText xml:space="preserve"> PAGEREF _Toc213581818 \h </w:instrText>
            </w:r>
            <w:r>
              <w:rPr>
                <w:webHidden/>
              </w:rPr>
            </w:r>
            <w:r>
              <w:rPr>
                <w:webHidden/>
              </w:rPr>
              <w:fldChar w:fldCharType="separate"/>
            </w:r>
            <w:r w:rsidR="009C387C">
              <w:rPr>
                <w:webHidden/>
              </w:rPr>
              <w:t>191</w:t>
            </w:r>
            <w:r>
              <w:rPr>
                <w:webHidden/>
              </w:rPr>
              <w:fldChar w:fldCharType="end"/>
            </w:r>
          </w:hyperlink>
        </w:p>
        <w:p w14:paraId="21A3FA89" w14:textId="17C39743"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819" w:history="1">
            <w:r w:rsidRPr="005A068F">
              <w:rPr>
                <w:rStyle w:val="Hyperlink"/>
              </w:rPr>
              <w:t>5.4 Making and conviviality</w:t>
            </w:r>
            <w:r>
              <w:rPr>
                <w:webHidden/>
              </w:rPr>
              <w:tab/>
            </w:r>
            <w:r>
              <w:rPr>
                <w:webHidden/>
              </w:rPr>
              <w:fldChar w:fldCharType="begin"/>
            </w:r>
            <w:r>
              <w:rPr>
                <w:webHidden/>
              </w:rPr>
              <w:instrText xml:space="preserve"> PAGEREF _Toc213581819 \h </w:instrText>
            </w:r>
            <w:r>
              <w:rPr>
                <w:webHidden/>
              </w:rPr>
            </w:r>
            <w:r>
              <w:rPr>
                <w:webHidden/>
              </w:rPr>
              <w:fldChar w:fldCharType="separate"/>
            </w:r>
            <w:r w:rsidR="009C387C">
              <w:rPr>
                <w:webHidden/>
              </w:rPr>
              <w:t>194</w:t>
            </w:r>
            <w:r>
              <w:rPr>
                <w:webHidden/>
              </w:rPr>
              <w:fldChar w:fldCharType="end"/>
            </w:r>
          </w:hyperlink>
        </w:p>
        <w:p w14:paraId="2ACF17BD" w14:textId="097B27C2"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20" w:history="1">
            <w:r w:rsidRPr="005A068F">
              <w:rPr>
                <w:rStyle w:val="Hyperlink"/>
              </w:rPr>
              <w:t>5.4.1 Making with children</w:t>
            </w:r>
            <w:r>
              <w:rPr>
                <w:webHidden/>
              </w:rPr>
              <w:tab/>
            </w:r>
            <w:r>
              <w:rPr>
                <w:webHidden/>
              </w:rPr>
              <w:fldChar w:fldCharType="begin"/>
            </w:r>
            <w:r>
              <w:rPr>
                <w:webHidden/>
              </w:rPr>
              <w:instrText xml:space="preserve"> PAGEREF _Toc213581820 \h </w:instrText>
            </w:r>
            <w:r>
              <w:rPr>
                <w:webHidden/>
              </w:rPr>
            </w:r>
            <w:r>
              <w:rPr>
                <w:webHidden/>
              </w:rPr>
              <w:fldChar w:fldCharType="separate"/>
            </w:r>
            <w:r w:rsidR="009C387C">
              <w:rPr>
                <w:webHidden/>
              </w:rPr>
              <w:t>196</w:t>
            </w:r>
            <w:r>
              <w:rPr>
                <w:webHidden/>
              </w:rPr>
              <w:fldChar w:fldCharType="end"/>
            </w:r>
          </w:hyperlink>
        </w:p>
        <w:p w14:paraId="65CE6973" w14:textId="23970CA0"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21" w:history="1">
            <w:r w:rsidRPr="005A068F">
              <w:rPr>
                <w:rStyle w:val="Hyperlink"/>
              </w:rPr>
              <w:t>5.4.2 Creativity and conviviality</w:t>
            </w:r>
            <w:r>
              <w:rPr>
                <w:webHidden/>
              </w:rPr>
              <w:tab/>
            </w:r>
            <w:r>
              <w:rPr>
                <w:webHidden/>
              </w:rPr>
              <w:fldChar w:fldCharType="begin"/>
            </w:r>
            <w:r>
              <w:rPr>
                <w:webHidden/>
              </w:rPr>
              <w:instrText xml:space="preserve"> PAGEREF _Toc213581821 \h </w:instrText>
            </w:r>
            <w:r>
              <w:rPr>
                <w:webHidden/>
              </w:rPr>
            </w:r>
            <w:r>
              <w:rPr>
                <w:webHidden/>
              </w:rPr>
              <w:fldChar w:fldCharType="separate"/>
            </w:r>
            <w:r w:rsidR="009C387C">
              <w:rPr>
                <w:webHidden/>
              </w:rPr>
              <w:t>199</w:t>
            </w:r>
            <w:r>
              <w:rPr>
                <w:webHidden/>
              </w:rPr>
              <w:fldChar w:fldCharType="end"/>
            </w:r>
          </w:hyperlink>
        </w:p>
        <w:p w14:paraId="3AB05F08" w14:textId="541A5949"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822" w:history="1">
            <w:r w:rsidRPr="005A068F">
              <w:rPr>
                <w:rStyle w:val="Hyperlink"/>
              </w:rPr>
              <w:t>5.5 Revitalising environmental politics through play</w:t>
            </w:r>
            <w:r>
              <w:rPr>
                <w:webHidden/>
              </w:rPr>
              <w:tab/>
            </w:r>
            <w:r>
              <w:rPr>
                <w:webHidden/>
              </w:rPr>
              <w:fldChar w:fldCharType="begin"/>
            </w:r>
            <w:r>
              <w:rPr>
                <w:webHidden/>
              </w:rPr>
              <w:instrText xml:space="preserve"> PAGEREF _Toc213581822 \h </w:instrText>
            </w:r>
            <w:r>
              <w:rPr>
                <w:webHidden/>
              </w:rPr>
            </w:r>
            <w:r>
              <w:rPr>
                <w:webHidden/>
              </w:rPr>
              <w:fldChar w:fldCharType="separate"/>
            </w:r>
            <w:r w:rsidR="009C387C">
              <w:rPr>
                <w:webHidden/>
              </w:rPr>
              <w:t>200</w:t>
            </w:r>
            <w:r>
              <w:rPr>
                <w:webHidden/>
              </w:rPr>
              <w:fldChar w:fldCharType="end"/>
            </w:r>
          </w:hyperlink>
        </w:p>
        <w:p w14:paraId="1B3A9238" w14:textId="6189B6C7"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823" w:history="1">
            <w:r w:rsidRPr="005A068F">
              <w:rPr>
                <w:rStyle w:val="Hyperlink"/>
                <w:rFonts w:cs="Times New Roman"/>
              </w:rPr>
              <w:t>5.</w:t>
            </w:r>
            <w:r>
              <w:rPr>
                <w:rStyle w:val="Hyperlink"/>
                <w:rFonts w:cs="Times New Roman"/>
              </w:rPr>
              <w:t>6</w:t>
            </w:r>
            <w:r w:rsidRPr="005A068F">
              <w:rPr>
                <w:rStyle w:val="Hyperlink"/>
                <w:rFonts w:cs="Times New Roman"/>
              </w:rPr>
              <w:t xml:space="preserve"> </w:t>
            </w:r>
            <w:r w:rsidRPr="005A068F">
              <w:rPr>
                <w:rStyle w:val="Hyperlink"/>
              </w:rPr>
              <w:t xml:space="preserve"> Rethinking thrift</w:t>
            </w:r>
            <w:r>
              <w:rPr>
                <w:webHidden/>
              </w:rPr>
              <w:tab/>
            </w:r>
            <w:r>
              <w:rPr>
                <w:webHidden/>
              </w:rPr>
              <w:fldChar w:fldCharType="begin"/>
            </w:r>
            <w:r>
              <w:rPr>
                <w:webHidden/>
              </w:rPr>
              <w:instrText xml:space="preserve"> PAGEREF _Toc213581823 \h </w:instrText>
            </w:r>
            <w:r>
              <w:rPr>
                <w:webHidden/>
              </w:rPr>
            </w:r>
            <w:r>
              <w:rPr>
                <w:webHidden/>
              </w:rPr>
              <w:fldChar w:fldCharType="separate"/>
            </w:r>
            <w:r w:rsidR="009C387C">
              <w:rPr>
                <w:webHidden/>
              </w:rPr>
              <w:t>204</w:t>
            </w:r>
            <w:r>
              <w:rPr>
                <w:webHidden/>
              </w:rPr>
              <w:fldChar w:fldCharType="end"/>
            </w:r>
          </w:hyperlink>
        </w:p>
        <w:p w14:paraId="31083FCB" w14:textId="5B80F609" w:rsidR="002C218B" w:rsidRDefault="002C218B" w:rsidP="002C218B">
          <w:pPr>
            <w:pStyle w:val="Style8"/>
            <w:ind w:left="1020"/>
            <w:rPr>
              <w:rStyle w:val="Hyperlink"/>
            </w:rPr>
          </w:pPr>
          <w:hyperlink w:anchor="_Toc213581824" w:history="1">
            <w:r w:rsidRPr="005A068F">
              <w:rPr>
                <w:rStyle w:val="Hyperlink"/>
              </w:rPr>
              <w:t>5.</w:t>
            </w:r>
            <w:r>
              <w:rPr>
                <w:rStyle w:val="Hyperlink"/>
              </w:rPr>
              <w:t>7</w:t>
            </w:r>
            <w:r w:rsidRPr="005A068F">
              <w:rPr>
                <w:rStyle w:val="Hyperlink"/>
              </w:rPr>
              <w:t xml:space="preserve"> Conclusions</w:t>
            </w:r>
            <w:r>
              <w:rPr>
                <w:webHidden/>
              </w:rPr>
              <w:tab/>
            </w:r>
            <w:r>
              <w:rPr>
                <w:webHidden/>
              </w:rPr>
              <w:fldChar w:fldCharType="begin"/>
            </w:r>
            <w:r>
              <w:rPr>
                <w:webHidden/>
              </w:rPr>
              <w:instrText xml:space="preserve"> PAGEREF _Toc213581824 \h </w:instrText>
            </w:r>
            <w:r>
              <w:rPr>
                <w:webHidden/>
              </w:rPr>
            </w:r>
            <w:r>
              <w:rPr>
                <w:webHidden/>
              </w:rPr>
              <w:fldChar w:fldCharType="separate"/>
            </w:r>
            <w:r w:rsidR="009C387C">
              <w:rPr>
                <w:webHidden/>
              </w:rPr>
              <w:t>207</w:t>
            </w:r>
            <w:r>
              <w:rPr>
                <w:webHidden/>
              </w:rPr>
              <w:fldChar w:fldCharType="end"/>
            </w:r>
          </w:hyperlink>
        </w:p>
        <w:p w14:paraId="50BD2375" w14:textId="77777777" w:rsidR="002C218B" w:rsidRDefault="002C218B" w:rsidP="002C218B">
          <w:pPr>
            <w:pStyle w:val="Style8"/>
            <w:rPr>
              <w:rFonts w:asciiTheme="minorHAnsi" w:hAnsiTheme="minorHAnsi"/>
              <w:color w:val="auto"/>
              <w:kern w:val="2"/>
              <w:sz w:val="24"/>
              <w:szCs w:val="24"/>
              <w:lang w:eastAsia="en-GB"/>
              <w14:ligatures w14:val="standardContextual"/>
            </w:rPr>
          </w:pPr>
        </w:p>
        <w:p w14:paraId="2484133C" w14:textId="26D800BD" w:rsidR="002C218B" w:rsidRDefault="002C218B" w:rsidP="002C218B">
          <w:pPr>
            <w:pStyle w:val="Style8"/>
            <w:rPr>
              <w:rFonts w:asciiTheme="minorHAnsi" w:hAnsiTheme="minorHAnsi"/>
              <w:color w:val="auto"/>
              <w:kern w:val="2"/>
              <w:sz w:val="24"/>
              <w:szCs w:val="24"/>
              <w:lang w:eastAsia="en-GB"/>
              <w14:ligatures w14:val="standardContextual"/>
            </w:rPr>
          </w:pPr>
          <w:hyperlink w:anchor="_Toc213581825" w:history="1">
            <w:r w:rsidRPr="005A068F">
              <w:rPr>
                <w:rStyle w:val="Hyperlink"/>
              </w:rPr>
              <w:t>Chapter 6 The Protest</w:t>
            </w:r>
            <w:r>
              <w:rPr>
                <w:webHidden/>
              </w:rPr>
              <w:tab/>
            </w:r>
            <w:r>
              <w:rPr>
                <w:webHidden/>
              </w:rPr>
              <w:fldChar w:fldCharType="begin"/>
            </w:r>
            <w:r>
              <w:rPr>
                <w:webHidden/>
              </w:rPr>
              <w:instrText xml:space="preserve"> PAGEREF _Toc213581825 \h </w:instrText>
            </w:r>
            <w:r>
              <w:rPr>
                <w:webHidden/>
              </w:rPr>
            </w:r>
            <w:r>
              <w:rPr>
                <w:webHidden/>
              </w:rPr>
              <w:fldChar w:fldCharType="separate"/>
            </w:r>
            <w:r w:rsidR="009C387C">
              <w:rPr>
                <w:webHidden/>
              </w:rPr>
              <w:t>210</w:t>
            </w:r>
            <w:r>
              <w:rPr>
                <w:webHidden/>
              </w:rPr>
              <w:fldChar w:fldCharType="end"/>
            </w:r>
          </w:hyperlink>
        </w:p>
        <w:p w14:paraId="79E29905" w14:textId="07A33C52"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826" w:history="1">
            <w:r w:rsidRPr="005A068F">
              <w:rPr>
                <w:rStyle w:val="Hyperlink"/>
              </w:rPr>
              <w:t>6.1 The Big One, Extinction Rebellion</w:t>
            </w:r>
            <w:r>
              <w:rPr>
                <w:webHidden/>
              </w:rPr>
              <w:tab/>
            </w:r>
            <w:r>
              <w:rPr>
                <w:webHidden/>
              </w:rPr>
              <w:fldChar w:fldCharType="begin"/>
            </w:r>
            <w:r>
              <w:rPr>
                <w:webHidden/>
              </w:rPr>
              <w:instrText xml:space="preserve"> PAGEREF _Toc213581826 \h </w:instrText>
            </w:r>
            <w:r>
              <w:rPr>
                <w:webHidden/>
              </w:rPr>
            </w:r>
            <w:r>
              <w:rPr>
                <w:webHidden/>
              </w:rPr>
              <w:fldChar w:fldCharType="separate"/>
            </w:r>
            <w:r w:rsidR="009C387C">
              <w:rPr>
                <w:webHidden/>
              </w:rPr>
              <w:t>210</w:t>
            </w:r>
            <w:r>
              <w:rPr>
                <w:webHidden/>
              </w:rPr>
              <w:fldChar w:fldCharType="end"/>
            </w:r>
          </w:hyperlink>
        </w:p>
        <w:p w14:paraId="051545D0" w14:textId="70BBB586"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27" w:history="1">
            <w:r w:rsidRPr="005A068F">
              <w:rPr>
                <w:rStyle w:val="Hyperlink"/>
              </w:rPr>
              <w:t>6.1.1 XR Aims and strategy</w:t>
            </w:r>
            <w:r>
              <w:rPr>
                <w:webHidden/>
              </w:rPr>
              <w:tab/>
            </w:r>
            <w:r>
              <w:rPr>
                <w:webHidden/>
              </w:rPr>
              <w:fldChar w:fldCharType="begin"/>
            </w:r>
            <w:r>
              <w:rPr>
                <w:webHidden/>
              </w:rPr>
              <w:instrText xml:space="preserve"> PAGEREF _Toc213581827 \h </w:instrText>
            </w:r>
            <w:r>
              <w:rPr>
                <w:webHidden/>
              </w:rPr>
            </w:r>
            <w:r>
              <w:rPr>
                <w:webHidden/>
              </w:rPr>
              <w:fldChar w:fldCharType="separate"/>
            </w:r>
            <w:r w:rsidR="009C387C">
              <w:rPr>
                <w:webHidden/>
              </w:rPr>
              <w:t>212</w:t>
            </w:r>
            <w:r>
              <w:rPr>
                <w:webHidden/>
              </w:rPr>
              <w:fldChar w:fldCharType="end"/>
            </w:r>
          </w:hyperlink>
        </w:p>
        <w:p w14:paraId="1C23ECBE" w14:textId="031E85FD"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28" w:history="1">
            <w:r w:rsidRPr="005A068F">
              <w:rPr>
                <w:rStyle w:val="Hyperlink"/>
              </w:rPr>
              <w:t>6.1.2 Apocalyptic futures</w:t>
            </w:r>
            <w:r>
              <w:rPr>
                <w:webHidden/>
              </w:rPr>
              <w:tab/>
            </w:r>
            <w:r>
              <w:rPr>
                <w:webHidden/>
              </w:rPr>
              <w:fldChar w:fldCharType="begin"/>
            </w:r>
            <w:r>
              <w:rPr>
                <w:webHidden/>
              </w:rPr>
              <w:instrText xml:space="preserve"> PAGEREF _Toc213581828 \h </w:instrText>
            </w:r>
            <w:r>
              <w:rPr>
                <w:webHidden/>
              </w:rPr>
            </w:r>
            <w:r>
              <w:rPr>
                <w:webHidden/>
              </w:rPr>
              <w:fldChar w:fldCharType="separate"/>
            </w:r>
            <w:r w:rsidR="009C387C">
              <w:rPr>
                <w:webHidden/>
              </w:rPr>
              <w:t>213</w:t>
            </w:r>
            <w:r>
              <w:rPr>
                <w:webHidden/>
              </w:rPr>
              <w:fldChar w:fldCharType="end"/>
            </w:r>
          </w:hyperlink>
        </w:p>
        <w:p w14:paraId="293E06FF" w14:textId="36CE93D0"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29" w:history="1">
            <w:r w:rsidRPr="005A068F">
              <w:rPr>
                <w:rStyle w:val="Hyperlink"/>
              </w:rPr>
              <w:t>6.1.3 The Big One</w:t>
            </w:r>
            <w:r>
              <w:rPr>
                <w:webHidden/>
              </w:rPr>
              <w:tab/>
            </w:r>
            <w:r>
              <w:rPr>
                <w:webHidden/>
              </w:rPr>
              <w:fldChar w:fldCharType="begin"/>
            </w:r>
            <w:r>
              <w:rPr>
                <w:webHidden/>
              </w:rPr>
              <w:instrText xml:space="preserve"> PAGEREF _Toc213581829 \h </w:instrText>
            </w:r>
            <w:r>
              <w:rPr>
                <w:webHidden/>
              </w:rPr>
            </w:r>
            <w:r>
              <w:rPr>
                <w:webHidden/>
              </w:rPr>
              <w:fldChar w:fldCharType="separate"/>
            </w:r>
            <w:r w:rsidR="009C387C">
              <w:rPr>
                <w:webHidden/>
              </w:rPr>
              <w:t>215</w:t>
            </w:r>
            <w:r>
              <w:rPr>
                <w:webHidden/>
              </w:rPr>
              <w:fldChar w:fldCharType="end"/>
            </w:r>
          </w:hyperlink>
        </w:p>
        <w:p w14:paraId="4B9F3389" w14:textId="3740833E"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830" w:history="1">
            <w:r w:rsidRPr="005A068F">
              <w:rPr>
                <w:rStyle w:val="Hyperlink"/>
              </w:rPr>
              <w:t>6.2 Family friendly protest</w:t>
            </w:r>
            <w:r>
              <w:rPr>
                <w:webHidden/>
              </w:rPr>
              <w:tab/>
            </w:r>
            <w:r>
              <w:rPr>
                <w:webHidden/>
              </w:rPr>
              <w:fldChar w:fldCharType="begin"/>
            </w:r>
            <w:r>
              <w:rPr>
                <w:webHidden/>
              </w:rPr>
              <w:instrText xml:space="preserve"> PAGEREF _Toc213581830 \h </w:instrText>
            </w:r>
            <w:r>
              <w:rPr>
                <w:webHidden/>
              </w:rPr>
            </w:r>
            <w:r>
              <w:rPr>
                <w:webHidden/>
              </w:rPr>
              <w:fldChar w:fldCharType="separate"/>
            </w:r>
            <w:r w:rsidR="009C387C">
              <w:rPr>
                <w:webHidden/>
              </w:rPr>
              <w:t>218</w:t>
            </w:r>
            <w:r>
              <w:rPr>
                <w:webHidden/>
              </w:rPr>
              <w:fldChar w:fldCharType="end"/>
            </w:r>
          </w:hyperlink>
        </w:p>
        <w:p w14:paraId="3588F2E0" w14:textId="790165CB"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31" w:history="1">
            <w:r w:rsidRPr="005A068F">
              <w:rPr>
                <w:rStyle w:val="Hyperlink"/>
              </w:rPr>
              <w:t>6.2.1 Parent-child dialogue</w:t>
            </w:r>
            <w:r>
              <w:rPr>
                <w:webHidden/>
              </w:rPr>
              <w:tab/>
            </w:r>
            <w:r>
              <w:rPr>
                <w:webHidden/>
              </w:rPr>
              <w:fldChar w:fldCharType="begin"/>
            </w:r>
            <w:r>
              <w:rPr>
                <w:webHidden/>
              </w:rPr>
              <w:instrText xml:space="preserve"> PAGEREF _Toc213581831 \h </w:instrText>
            </w:r>
            <w:r>
              <w:rPr>
                <w:webHidden/>
              </w:rPr>
            </w:r>
            <w:r>
              <w:rPr>
                <w:webHidden/>
              </w:rPr>
              <w:fldChar w:fldCharType="separate"/>
            </w:r>
            <w:r w:rsidR="009C387C">
              <w:rPr>
                <w:webHidden/>
              </w:rPr>
              <w:t>220</w:t>
            </w:r>
            <w:r>
              <w:rPr>
                <w:webHidden/>
              </w:rPr>
              <w:fldChar w:fldCharType="end"/>
            </w:r>
          </w:hyperlink>
        </w:p>
        <w:p w14:paraId="61DA48A0" w14:textId="4EDBDAF6"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32" w:history="1">
            <w:r w:rsidRPr="005A068F">
              <w:rPr>
                <w:rStyle w:val="Hyperlink"/>
              </w:rPr>
              <w:t>6.2.2 Questions of morality</w:t>
            </w:r>
            <w:r>
              <w:rPr>
                <w:webHidden/>
              </w:rPr>
              <w:tab/>
            </w:r>
            <w:r>
              <w:rPr>
                <w:webHidden/>
              </w:rPr>
              <w:fldChar w:fldCharType="begin"/>
            </w:r>
            <w:r>
              <w:rPr>
                <w:webHidden/>
              </w:rPr>
              <w:instrText xml:space="preserve"> PAGEREF _Toc213581832 \h </w:instrText>
            </w:r>
            <w:r>
              <w:rPr>
                <w:webHidden/>
              </w:rPr>
            </w:r>
            <w:r>
              <w:rPr>
                <w:webHidden/>
              </w:rPr>
              <w:fldChar w:fldCharType="separate"/>
            </w:r>
            <w:r w:rsidR="009C387C">
              <w:rPr>
                <w:webHidden/>
              </w:rPr>
              <w:t>225</w:t>
            </w:r>
            <w:r>
              <w:rPr>
                <w:webHidden/>
              </w:rPr>
              <w:fldChar w:fldCharType="end"/>
            </w:r>
          </w:hyperlink>
        </w:p>
        <w:p w14:paraId="0E210662" w14:textId="3C99968A"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33" w:history="1">
            <w:r w:rsidRPr="005A068F">
              <w:rPr>
                <w:rStyle w:val="Hyperlink"/>
              </w:rPr>
              <w:t>6.2.3 The challenges of attending protest with children</w:t>
            </w:r>
            <w:r>
              <w:rPr>
                <w:webHidden/>
              </w:rPr>
              <w:tab/>
            </w:r>
            <w:r>
              <w:rPr>
                <w:webHidden/>
              </w:rPr>
              <w:fldChar w:fldCharType="begin"/>
            </w:r>
            <w:r>
              <w:rPr>
                <w:webHidden/>
              </w:rPr>
              <w:instrText xml:space="preserve"> PAGEREF _Toc213581833 \h </w:instrText>
            </w:r>
            <w:r>
              <w:rPr>
                <w:webHidden/>
              </w:rPr>
            </w:r>
            <w:r>
              <w:rPr>
                <w:webHidden/>
              </w:rPr>
              <w:fldChar w:fldCharType="separate"/>
            </w:r>
            <w:r w:rsidR="009C387C">
              <w:rPr>
                <w:webHidden/>
              </w:rPr>
              <w:t>227</w:t>
            </w:r>
            <w:r>
              <w:rPr>
                <w:webHidden/>
              </w:rPr>
              <w:fldChar w:fldCharType="end"/>
            </w:r>
          </w:hyperlink>
        </w:p>
        <w:p w14:paraId="23FE926E" w14:textId="5379CAB9"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834" w:history="1">
            <w:r w:rsidRPr="005A068F">
              <w:rPr>
                <w:rStyle w:val="Hyperlink"/>
              </w:rPr>
              <w:t>6.3 The figure of the child</w:t>
            </w:r>
            <w:r>
              <w:rPr>
                <w:webHidden/>
              </w:rPr>
              <w:tab/>
            </w:r>
            <w:r>
              <w:rPr>
                <w:webHidden/>
              </w:rPr>
              <w:fldChar w:fldCharType="begin"/>
            </w:r>
            <w:r>
              <w:rPr>
                <w:webHidden/>
              </w:rPr>
              <w:instrText xml:space="preserve"> PAGEREF _Toc213581834 \h </w:instrText>
            </w:r>
            <w:r>
              <w:rPr>
                <w:webHidden/>
              </w:rPr>
            </w:r>
            <w:r>
              <w:rPr>
                <w:webHidden/>
              </w:rPr>
              <w:fldChar w:fldCharType="separate"/>
            </w:r>
            <w:r w:rsidR="009C387C">
              <w:rPr>
                <w:webHidden/>
              </w:rPr>
              <w:t>231</w:t>
            </w:r>
            <w:r>
              <w:rPr>
                <w:webHidden/>
              </w:rPr>
              <w:fldChar w:fldCharType="end"/>
            </w:r>
          </w:hyperlink>
        </w:p>
        <w:p w14:paraId="78443B9B" w14:textId="296B1E84"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35" w:history="1">
            <w:r w:rsidRPr="005A068F">
              <w:rPr>
                <w:rStyle w:val="Hyperlink"/>
              </w:rPr>
              <w:t>6.3.1 Reflexivity and becoming</w:t>
            </w:r>
            <w:r>
              <w:rPr>
                <w:webHidden/>
              </w:rPr>
              <w:tab/>
            </w:r>
            <w:r>
              <w:rPr>
                <w:webHidden/>
              </w:rPr>
              <w:fldChar w:fldCharType="begin"/>
            </w:r>
            <w:r>
              <w:rPr>
                <w:webHidden/>
              </w:rPr>
              <w:instrText xml:space="preserve"> PAGEREF _Toc213581835 \h </w:instrText>
            </w:r>
            <w:r>
              <w:rPr>
                <w:webHidden/>
              </w:rPr>
            </w:r>
            <w:r>
              <w:rPr>
                <w:webHidden/>
              </w:rPr>
              <w:fldChar w:fldCharType="separate"/>
            </w:r>
            <w:r w:rsidR="009C387C">
              <w:rPr>
                <w:webHidden/>
              </w:rPr>
              <w:t>233</w:t>
            </w:r>
            <w:r>
              <w:rPr>
                <w:webHidden/>
              </w:rPr>
              <w:fldChar w:fldCharType="end"/>
            </w:r>
          </w:hyperlink>
        </w:p>
        <w:p w14:paraId="6CAFAB9B" w14:textId="47A2BCA6"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836" w:history="1">
            <w:r w:rsidRPr="005A068F">
              <w:rPr>
                <w:rStyle w:val="Hyperlink"/>
              </w:rPr>
              <w:t>6.4 Parenting for climate futures</w:t>
            </w:r>
            <w:r>
              <w:rPr>
                <w:webHidden/>
              </w:rPr>
              <w:tab/>
            </w:r>
            <w:r>
              <w:rPr>
                <w:webHidden/>
              </w:rPr>
              <w:fldChar w:fldCharType="begin"/>
            </w:r>
            <w:r>
              <w:rPr>
                <w:webHidden/>
              </w:rPr>
              <w:instrText xml:space="preserve"> PAGEREF _Toc213581836 \h </w:instrText>
            </w:r>
            <w:r>
              <w:rPr>
                <w:webHidden/>
              </w:rPr>
            </w:r>
            <w:r>
              <w:rPr>
                <w:webHidden/>
              </w:rPr>
              <w:fldChar w:fldCharType="separate"/>
            </w:r>
            <w:r w:rsidR="009C387C">
              <w:rPr>
                <w:webHidden/>
              </w:rPr>
              <w:t>235</w:t>
            </w:r>
            <w:r>
              <w:rPr>
                <w:webHidden/>
              </w:rPr>
              <w:fldChar w:fldCharType="end"/>
            </w:r>
          </w:hyperlink>
        </w:p>
        <w:p w14:paraId="2A5754B8" w14:textId="391FA92D"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37" w:history="1">
            <w:r w:rsidRPr="005A068F">
              <w:rPr>
                <w:rStyle w:val="Hyperlink"/>
              </w:rPr>
              <w:t>6.4.1 Re-casting human-nature relations</w:t>
            </w:r>
            <w:r>
              <w:rPr>
                <w:webHidden/>
              </w:rPr>
              <w:tab/>
            </w:r>
            <w:r>
              <w:rPr>
                <w:webHidden/>
              </w:rPr>
              <w:fldChar w:fldCharType="begin"/>
            </w:r>
            <w:r>
              <w:rPr>
                <w:webHidden/>
              </w:rPr>
              <w:instrText xml:space="preserve"> PAGEREF _Toc213581837 \h </w:instrText>
            </w:r>
            <w:r>
              <w:rPr>
                <w:webHidden/>
              </w:rPr>
            </w:r>
            <w:r>
              <w:rPr>
                <w:webHidden/>
              </w:rPr>
              <w:fldChar w:fldCharType="separate"/>
            </w:r>
            <w:r w:rsidR="009C387C">
              <w:rPr>
                <w:webHidden/>
              </w:rPr>
              <w:t>236</w:t>
            </w:r>
            <w:r>
              <w:rPr>
                <w:webHidden/>
              </w:rPr>
              <w:fldChar w:fldCharType="end"/>
            </w:r>
          </w:hyperlink>
        </w:p>
        <w:p w14:paraId="7359D09C" w14:textId="26CDF55E"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38" w:history="1">
            <w:r w:rsidRPr="005A068F">
              <w:rPr>
                <w:rStyle w:val="Hyperlink"/>
              </w:rPr>
              <w:t>6.4.2 Imagining futures</w:t>
            </w:r>
            <w:r>
              <w:rPr>
                <w:webHidden/>
              </w:rPr>
              <w:tab/>
            </w:r>
            <w:r>
              <w:rPr>
                <w:webHidden/>
              </w:rPr>
              <w:fldChar w:fldCharType="begin"/>
            </w:r>
            <w:r>
              <w:rPr>
                <w:webHidden/>
              </w:rPr>
              <w:instrText xml:space="preserve"> PAGEREF _Toc213581838 \h </w:instrText>
            </w:r>
            <w:r>
              <w:rPr>
                <w:webHidden/>
              </w:rPr>
            </w:r>
            <w:r>
              <w:rPr>
                <w:webHidden/>
              </w:rPr>
              <w:fldChar w:fldCharType="separate"/>
            </w:r>
            <w:r w:rsidR="009C387C">
              <w:rPr>
                <w:webHidden/>
              </w:rPr>
              <w:t>238</w:t>
            </w:r>
            <w:r>
              <w:rPr>
                <w:webHidden/>
              </w:rPr>
              <w:fldChar w:fldCharType="end"/>
            </w:r>
          </w:hyperlink>
        </w:p>
        <w:p w14:paraId="57A4F299" w14:textId="3FC4BCDB"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39" w:history="1">
            <w:r w:rsidRPr="005A068F">
              <w:rPr>
                <w:rStyle w:val="Hyperlink"/>
              </w:rPr>
              <w:t>6.4.3 Agency and activism</w:t>
            </w:r>
            <w:r>
              <w:rPr>
                <w:webHidden/>
              </w:rPr>
              <w:tab/>
            </w:r>
            <w:r>
              <w:rPr>
                <w:webHidden/>
              </w:rPr>
              <w:fldChar w:fldCharType="begin"/>
            </w:r>
            <w:r>
              <w:rPr>
                <w:webHidden/>
              </w:rPr>
              <w:instrText xml:space="preserve"> PAGEREF _Toc213581839 \h </w:instrText>
            </w:r>
            <w:r>
              <w:rPr>
                <w:webHidden/>
              </w:rPr>
            </w:r>
            <w:r>
              <w:rPr>
                <w:webHidden/>
              </w:rPr>
              <w:fldChar w:fldCharType="separate"/>
            </w:r>
            <w:r w:rsidR="009C387C">
              <w:rPr>
                <w:webHidden/>
              </w:rPr>
              <w:t>240</w:t>
            </w:r>
            <w:r>
              <w:rPr>
                <w:webHidden/>
              </w:rPr>
              <w:fldChar w:fldCharType="end"/>
            </w:r>
          </w:hyperlink>
        </w:p>
        <w:p w14:paraId="6DFBB038" w14:textId="55DD3B49"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840" w:history="1">
            <w:r w:rsidRPr="005A068F">
              <w:rPr>
                <w:rStyle w:val="Hyperlink"/>
              </w:rPr>
              <w:t>6.5 Enduring encounters and emotional limits</w:t>
            </w:r>
            <w:r>
              <w:rPr>
                <w:webHidden/>
              </w:rPr>
              <w:tab/>
            </w:r>
            <w:r>
              <w:rPr>
                <w:webHidden/>
              </w:rPr>
              <w:fldChar w:fldCharType="begin"/>
            </w:r>
            <w:r>
              <w:rPr>
                <w:webHidden/>
              </w:rPr>
              <w:instrText xml:space="preserve"> PAGEREF _Toc213581840 \h </w:instrText>
            </w:r>
            <w:r>
              <w:rPr>
                <w:webHidden/>
              </w:rPr>
            </w:r>
            <w:r>
              <w:rPr>
                <w:webHidden/>
              </w:rPr>
              <w:fldChar w:fldCharType="separate"/>
            </w:r>
            <w:r w:rsidR="009C387C">
              <w:rPr>
                <w:webHidden/>
              </w:rPr>
              <w:t>244</w:t>
            </w:r>
            <w:r>
              <w:rPr>
                <w:webHidden/>
              </w:rPr>
              <w:fldChar w:fldCharType="end"/>
            </w:r>
          </w:hyperlink>
        </w:p>
        <w:p w14:paraId="6BA44FF9" w14:textId="427E27BF" w:rsidR="002C218B" w:rsidRDefault="002C218B" w:rsidP="002C218B">
          <w:pPr>
            <w:pStyle w:val="Style8"/>
            <w:ind w:left="1020"/>
            <w:rPr>
              <w:rStyle w:val="Hyperlink"/>
            </w:rPr>
          </w:pPr>
          <w:hyperlink w:anchor="_Toc213581841" w:history="1">
            <w:r w:rsidRPr="005A068F">
              <w:rPr>
                <w:rStyle w:val="Hyperlink"/>
              </w:rPr>
              <w:t>6.6 Conclusions</w:t>
            </w:r>
            <w:r>
              <w:rPr>
                <w:webHidden/>
              </w:rPr>
              <w:tab/>
            </w:r>
            <w:r>
              <w:rPr>
                <w:webHidden/>
              </w:rPr>
              <w:fldChar w:fldCharType="begin"/>
            </w:r>
            <w:r>
              <w:rPr>
                <w:webHidden/>
              </w:rPr>
              <w:instrText xml:space="preserve"> PAGEREF _Toc213581841 \h </w:instrText>
            </w:r>
            <w:r>
              <w:rPr>
                <w:webHidden/>
              </w:rPr>
            </w:r>
            <w:r>
              <w:rPr>
                <w:webHidden/>
              </w:rPr>
              <w:fldChar w:fldCharType="separate"/>
            </w:r>
            <w:r w:rsidR="009C387C">
              <w:rPr>
                <w:webHidden/>
              </w:rPr>
              <w:t>248</w:t>
            </w:r>
            <w:r>
              <w:rPr>
                <w:webHidden/>
              </w:rPr>
              <w:fldChar w:fldCharType="end"/>
            </w:r>
          </w:hyperlink>
        </w:p>
        <w:p w14:paraId="62529288" w14:textId="77777777" w:rsidR="002C218B" w:rsidRDefault="002C218B" w:rsidP="002C218B">
          <w:pPr>
            <w:pStyle w:val="Style8"/>
            <w:rPr>
              <w:rFonts w:asciiTheme="minorHAnsi" w:hAnsiTheme="minorHAnsi"/>
              <w:color w:val="auto"/>
              <w:kern w:val="2"/>
              <w:sz w:val="24"/>
              <w:szCs w:val="24"/>
              <w:lang w:eastAsia="en-GB"/>
              <w14:ligatures w14:val="standardContextual"/>
            </w:rPr>
          </w:pPr>
        </w:p>
        <w:p w14:paraId="1E8819CE" w14:textId="0EEBF9AA" w:rsidR="002C218B" w:rsidRPr="002C218B" w:rsidRDefault="002C218B" w:rsidP="002C218B">
          <w:pPr>
            <w:pStyle w:val="Style8"/>
            <w:rPr>
              <w:color w:val="467886" w:themeColor="hyperlink"/>
              <w:u w:val="single"/>
            </w:rPr>
          </w:pPr>
          <w:hyperlink w:anchor="_Toc213581842" w:history="1">
            <w:r w:rsidRPr="005A068F">
              <w:rPr>
                <w:rStyle w:val="Hyperlink"/>
              </w:rPr>
              <w:t>Chapter 7 Conclusion</w:t>
            </w:r>
            <w:r>
              <w:rPr>
                <w:rStyle w:val="Hyperlink"/>
              </w:rPr>
              <w:t>s</w:t>
            </w:r>
            <w:r>
              <w:rPr>
                <w:webHidden/>
              </w:rPr>
              <w:tab/>
            </w:r>
            <w:r>
              <w:rPr>
                <w:webHidden/>
              </w:rPr>
              <w:fldChar w:fldCharType="begin"/>
            </w:r>
            <w:r>
              <w:rPr>
                <w:webHidden/>
              </w:rPr>
              <w:instrText xml:space="preserve"> PAGEREF _Toc213581842 \h </w:instrText>
            </w:r>
            <w:r>
              <w:rPr>
                <w:webHidden/>
              </w:rPr>
            </w:r>
            <w:r>
              <w:rPr>
                <w:webHidden/>
              </w:rPr>
              <w:fldChar w:fldCharType="separate"/>
            </w:r>
            <w:r w:rsidR="009C387C">
              <w:rPr>
                <w:webHidden/>
              </w:rPr>
              <w:t>250</w:t>
            </w:r>
            <w:r>
              <w:rPr>
                <w:webHidden/>
              </w:rPr>
              <w:fldChar w:fldCharType="end"/>
            </w:r>
          </w:hyperlink>
        </w:p>
        <w:p w14:paraId="35F8CF48" w14:textId="57B229FC"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843" w:history="1">
            <w:r w:rsidRPr="005A068F">
              <w:rPr>
                <w:rStyle w:val="Hyperlink"/>
              </w:rPr>
              <w:t>7.1 Situating the research</w:t>
            </w:r>
            <w:r>
              <w:rPr>
                <w:webHidden/>
              </w:rPr>
              <w:tab/>
            </w:r>
            <w:r>
              <w:rPr>
                <w:webHidden/>
              </w:rPr>
              <w:fldChar w:fldCharType="begin"/>
            </w:r>
            <w:r>
              <w:rPr>
                <w:webHidden/>
              </w:rPr>
              <w:instrText xml:space="preserve"> PAGEREF _Toc213581843 \h </w:instrText>
            </w:r>
            <w:r>
              <w:rPr>
                <w:webHidden/>
              </w:rPr>
            </w:r>
            <w:r>
              <w:rPr>
                <w:webHidden/>
              </w:rPr>
              <w:fldChar w:fldCharType="separate"/>
            </w:r>
            <w:r w:rsidR="009C387C">
              <w:rPr>
                <w:webHidden/>
              </w:rPr>
              <w:t>250</w:t>
            </w:r>
            <w:r>
              <w:rPr>
                <w:webHidden/>
              </w:rPr>
              <w:fldChar w:fldCharType="end"/>
            </w:r>
          </w:hyperlink>
        </w:p>
        <w:p w14:paraId="2534D99F" w14:textId="7C5B05F5"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844" w:history="1">
            <w:r w:rsidRPr="005A068F">
              <w:rPr>
                <w:rStyle w:val="Hyperlink"/>
              </w:rPr>
              <w:t>7.2 Key Arguments</w:t>
            </w:r>
            <w:r>
              <w:rPr>
                <w:webHidden/>
              </w:rPr>
              <w:tab/>
            </w:r>
            <w:r>
              <w:rPr>
                <w:webHidden/>
              </w:rPr>
              <w:fldChar w:fldCharType="begin"/>
            </w:r>
            <w:r>
              <w:rPr>
                <w:webHidden/>
              </w:rPr>
              <w:instrText xml:space="preserve"> PAGEREF _Toc213581844 \h </w:instrText>
            </w:r>
            <w:r>
              <w:rPr>
                <w:webHidden/>
              </w:rPr>
            </w:r>
            <w:r>
              <w:rPr>
                <w:webHidden/>
              </w:rPr>
              <w:fldChar w:fldCharType="separate"/>
            </w:r>
            <w:r w:rsidR="009C387C">
              <w:rPr>
                <w:webHidden/>
              </w:rPr>
              <w:t>252</w:t>
            </w:r>
            <w:r>
              <w:rPr>
                <w:webHidden/>
              </w:rPr>
              <w:fldChar w:fldCharType="end"/>
            </w:r>
          </w:hyperlink>
        </w:p>
        <w:p w14:paraId="778D61C7" w14:textId="6E762B00"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45" w:history="1">
            <w:r w:rsidRPr="005A068F">
              <w:rPr>
                <w:rStyle w:val="Hyperlink"/>
              </w:rPr>
              <w:t>7.2.1 Intergenerational relations as ethico-political sites of becoming</w:t>
            </w:r>
            <w:r>
              <w:rPr>
                <w:webHidden/>
              </w:rPr>
              <w:tab/>
            </w:r>
            <w:r>
              <w:rPr>
                <w:webHidden/>
              </w:rPr>
              <w:fldChar w:fldCharType="begin"/>
            </w:r>
            <w:r>
              <w:rPr>
                <w:webHidden/>
              </w:rPr>
              <w:instrText xml:space="preserve"> PAGEREF _Toc213581845 \h </w:instrText>
            </w:r>
            <w:r>
              <w:rPr>
                <w:webHidden/>
              </w:rPr>
            </w:r>
            <w:r>
              <w:rPr>
                <w:webHidden/>
              </w:rPr>
              <w:fldChar w:fldCharType="separate"/>
            </w:r>
            <w:r w:rsidR="009C387C">
              <w:rPr>
                <w:webHidden/>
              </w:rPr>
              <w:t>253</w:t>
            </w:r>
            <w:r>
              <w:rPr>
                <w:webHidden/>
              </w:rPr>
              <w:fldChar w:fldCharType="end"/>
            </w:r>
          </w:hyperlink>
        </w:p>
        <w:p w14:paraId="05ED1844" w14:textId="658EB6AD"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46" w:history="1">
            <w:r w:rsidRPr="005A068F">
              <w:rPr>
                <w:rStyle w:val="Hyperlink"/>
              </w:rPr>
              <w:t>7.2.2 Children as disruptive agents: Recasting Agency through embodied and affective encounters</w:t>
            </w:r>
            <w:r>
              <w:rPr>
                <w:webHidden/>
              </w:rPr>
              <w:tab/>
            </w:r>
            <w:r>
              <w:rPr>
                <w:webHidden/>
              </w:rPr>
              <w:fldChar w:fldCharType="begin"/>
            </w:r>
            <w:r>
              <w:rPr>
                <w:webHidden/>
              </w:rPr>
              <w:instrText xml:space="preserve"> PAGEREF _Toc213581846 \h </w:instrText>
            </w:r>
            <w:r>
              <w:rPr>
                <w:webHidden/>
              </w:rPr>
            </w:r>
            <w:r>
              <w:rPr>
                <w:webHidden/>
              </w:rPr>
              <w:fldChar w:fldCharType="separate"/>
            </w:r>
            <w:r w:rsidR="009C387C">
              <w:rPr>
                <w:webHidden/>
              </w:rPr>
              <w:t>254</w:t>
            </w:r>
            <w:r>
              <w:rPr>
                <w:webHidden/>
              </w:rPr>
              <w:fldChar w:fldCharType="end"/>
            </w:r>
          </w:hyperlink>
        </w:p>
        <w:p w14:paraId="73C89DAD" w14:textId="1D14A539"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47" w:history="1">
            <w:r w:rsidRPr="005A068F">
              <w:rPr>
                <w:rStyle w:val="Hyperlink"/>
              </w:rPr>
              <w:t>7.2.3 Ambivalence as a catalyst for more capacious modes of response</w:t>
            </w:r>
            <w:r>
              <w:rPr>
                <w:webHidden/>
              </w:rPr>
              <w:tab/>
            </w:r>
            <w:r>
              <w:rPr>
                <w:webHidden/>
              </w:rPr>
              <w:fldChar w:fldCharType="begin"/>
            </w:r>
            <w:r>
              <w:rPr>
                <w:webHidden/>
              </w:rPr>
              <w:instrText xml:space="preserve"> PAGEREF _Toc213581847 \h </w:instrText>
            </w:r>
            <w:r>
              <w:rPr>
                <w:webHidden/>
              </w:rPr>
            </w:r>
            <w:r>
              <w:rPr>
                <w:webHidden/>
              </w:rPr>
              <w:fldChar w:fldCharType="separate"/>
            </w:r>
            <w:r w:rsidR="009C387C">
              <w:rPr>
                <w:webHidden/>
              </w:rPr>
              <w:t>255</w:t>
            </w:r>
            <w:r>
              <w:rPr>
                <w:webHidden/>
              </w:rPr>
              <w:fldChar w:fldCharType="end"/>
            </w:r>
          </w:hyperlink>
        </w:p>
        <w:p w14:paraId="7255DFCB" w14:textId="4ADA23A5"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48" w:history="1">
            <w:r w:rsidRPr="005A068F">
              <w:rPr>
                <w:rStyle w:val="Hyperlink"/>
              </w:rPr>
              <w:t>7.2.4</w:t>
            </w:r>
            <w:r>
              <w:rPr>
                <w:rFonts w:asciiTheme="minorHAnsi" w:hAnsiTheme="minorHAnsi"/>
                <w:color w:val="auto"/>
                <w:kern w:val="2"/>
                <w:sz w:val="24"/>
                <w:szCs w:val="24"/>
                <w:lang w:eastAsia="en-GB"/>
                <w14:ligatures w14:val="standardContextual"/>
              </w:rPr>
              <w:tab/>
            </w:r>
            <w:r w:rsidRPr="005A068F">
              <w:rPr>
                <w:rStyle w:val="Hyperlink"/>
              </w:rPr>
              <w:t>Heterotopic spaces for enlivening environmental politics</w:t>
            </w:r>
            <w:r>
              <w:rPr>
                <w:webHidden/>
              </w:rPr>
              <w:tab/>
            </w:r>
            <w:r>
              <w:rPr>
                <w:webHidden/>
              </w:rPr>
              <w:fldChar w:fldCharType="begin"/>
            </w:r>
            <w:r>
              <w:rPr>
                <w:webHidden/>
              </w:rPr>
              <w:instrText xml:space="preserve"> PAGEREF _Toc213581848 \h </w:instrText>
            </w:r>
            <w:r>
              <w:rPr>
                <w:webHidden/>
              </w:rPr>
            </w:r>
            <w:r>
              <w:rPr>
                <w:webHidden/>
              </w:rPr>
              <w:fldChar w:fldCharType="separate"/>
            </w:r>
            <w:r w:rsidR="009C387C">
              <w:rPr>
                <w:webHidden/>
              </w:rPr>
              <w:t>256</w:t>
            </w:r>
            <w:r>
              <w:rPr>
                <w:webHidden/>
              </w:rPr>
              <w:fldChar w:fldCharType="end"/>
            </w:r>
          </w:hyperlink>
        </w:p>
        <w:p w14:paraId="637768F4" w14:textId="7BCDB4A8"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849" w:history="1">
            <w:r w:rsidRPr="005A068F">
              <w:rPr>
                <w:rStyle w:val="Hyperlink"/>
              </w:rPr>
              <w:t>7.3 Contributions</w:t>
            </w:r>
            <w:r>
              <w:rPr>
                <w:webHidden/>
              </w:rPr>
              <w:tab/>
            </w:r>
            <w:r>
              <w:rPr>
                <w:webHidden/>
              </w:rPr>
              <w:fldChar w:fldCharType="begin"/>
            </w:r>
            <w:r>
              <w:rPr>
                <w:webHidden/>
              </w:rPr>
              <w:instrText xml:space="preserve"> PAGEREF _Toc213581849 \h </w:instrText>
            </w:r>
            <w:r>
              <w:rPr>
                <w:webHidden/>
              </w:rPr>
            </w:r>
            <w:r>
              <w:rPr>
                <w:webHidden/>
              </w:rPr>
              <w:fldChar w:fldCharType="separate"/>
            </w:r>
            <w:r w:rsidR="009C387C">
              <w:rPr>
                <w:webHidden/>
              </w:rPr>
              <w:t>258</w:t>
            </w:r>
            <w:r>
              <w:rPr>
                <w:webHidden/>
              </w:rPr>
              <w:fldChar w:fldCharType="end"/>
            </w:r>
          </w:hyperlink>
        </w:p>
        <w:p w14:paraId="77023C5E" w14:textId="02EE469E"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50" w:history="1">
            <w:r w:rsidRPr="005A068F">
              <w:rPr>
                <w:rStyle w:val="Hyperlink"/>
              </w:rPr>
              <w:t>7.3.1 The family as a site of environmental politics</w:t>
            </w:r>
            <w:r>
              <w:rPr>
                <w:webHidden/>
              </w:rPr>
              <w:tab/>
            </w:r>
            <w:r>
              <w:rPr>
                <w:webHidden/>
              </w:rPr>
              <w:fldChar w:fldCharType="begin"/>
            </w:r>
            <w:r>
              <w:rPr>
                <w:webHidden/>
              </w:rPr>
              <w:instrText xml:space="preserve"> PAGEREF _Toc213581850 \h </w:instrText>
            </w:r>
            <w:r>
              <w:rPr>
                <w:webHidden/>
              </w:rPr>
            </w:r>
            <w:r>
              <w:rPr>
                <w:webHidden/>
              </w:rPr>
              <w:fldChar w:fldCharType="separate"/>
            </w:r>
            <w:r w:rsidR="009C387C">
              <w:rPr>
                <w:webHidden/>
              </w:rPr>
              <w:t>258</w:t>
            </w:r>
            <w:r>
              <w:rPr>
                <w:webHidden/>
              </w:rPr>
              <w:fldChar w:fldCharType="end"/>
            </w:r>
          </w:hyperlink>
        </w:p>
        <w:p w14:paraId="2BD2D949" w14:textId="4D73E40B"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51" w:history="1">
            <w:r w:rsidRPr="005A068F">
              <w:rPr>
                <w:rStyle w:val="Hyperlink"/>
              </w:rPr>
              <w:t>7.3.2 Critiquing neoliberal environmentalism from the micro-political scale</w:t>
            </w:r>
            <w:r>
              <w:rPr>
                <w:webHidden/>
              </w:rPr>
              <w:tab/>
            </w:r>
            <w:r>
              <w:rPr>
                <w:webHidden/>
              </w:rPr>
              <w:fldChar w:fldCharType="begin"/>
            </w:r>
            <w:r>
              <w:rPr>
                <w:webHidden/>
              </w:rPr>
              <w:instrText xml:space="preserve"> PAGEREF _Toc213581851 \h </w:instrText>
            </w:r>
            <w:r>
              <w:rPr>
                <w:webHidden/>
              </w:rPr>
            </w:r>
            <w:r>
              <w:rPr>
                <w:webHidden/>
              </w:rPr>
              <w:fldChar w:fldCharType="separate"/>
            </w:r>
            <w:r w:rsidR="009C387C">
              <w:rPr>
                <w:webHidden/>
              </w:rPr>
              <w:t>259</w:t>
            </w:r>
            <w:r>
              <w:rPr>
                <w:webHidden/>
              </w:rPr>
              <w:fldChar w:fldCharType="end"/>
            </w:r>
          </w:hyperlink>
        </w:p>
        <w:p w14:paraId="52E6982A" w14:textId="0FFEC107"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52" w:history="1">
            <w:r w:rsidRPr="005A068F">
              <w:rPr>
                <w:rStyle w:val="Hyperlink"/>
              </w:rPr>
              <w:t>7.3.3 Affect and ecological agency in Anthropocene times</w:t>
            </w:r>
            <w:r>
              <w:rPr>
                <w:webHidden/>
              </w:rPr>
              <w:tab/>
            </w:r>
            <w:r>
              <w:rPr>
                <w:webHidden/>
              </w:rPr>
              <w:fldChar w:fldCharType="begin"/>
            </w:r>
            <w:r>
              <w:rPr>
                <w:webHidden/>
              </w:rPr>
              <w:instrText xml:space="preserve"> PAGEREF _Toc213581852 \h </w:instrText>
            </w:r>
            <w:r>
              <w:rPr>
                <w:webHidden/>
              </w:rPr>
            </w:r>
            <w:r>
              <w:rPr>
                <w:webHidden/>
              </w:rPr>
              <w:fldChar w:fldCharType="separate"/>
            </w:r>
            <w:r w:rsidR="009C387C">
              <w:rPr>
                <w:webHidden/>
              </w:rPr>
              <w:t>259</w:t>
            </w:r>
            <w:r>
              <w:rPr>
                <w:webHidden/>
              </w:rPr>
              <w:fldChar w:fldCharType="end"/>
            </w:r>
          </w:hyperlink>
        </w:p>
        <w:p w14:paraId="73686A82" w14:textId="1E64BF97"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53" w:history="1">
            <w:r w:rsidRPr="005A068F">
              <w:rPr>
                <w:rStyle w:val="Hyperlink"/>
              </w:rPr>
              <w:t>7.3.4 Heterotopia as methodology</w:t>
            </w:r>
            <w:r>
              <w:rPr>
                <w:webHidden/>
              </w:rPr>
              <w:tab/>
            </w:r>
            <w:r>
              <w:rPr>
                <w:webHidden/>
              </w:rPr>
              <w:fldChar w:fldCharType="begin"/>
            </w:r>
            <w:r>
              <w:rPr>
                <w:webHidden/>
              </w:rPr>
              <w:instrText xml:space="preserve"> PAGEREF _Toc213581853 \h </w:instrText>
            </w:r>
            <w:r>
              <w:rPr>
                <w:webHidden/>
              </w:rPr>
            </w:r>
            <w:r>
              <w:rPr>
                <w:webHidden/>
              </w:rPr>
              <w:fldChar w:fldCharType="separate"/>
            </w:r>
            <w:r w:rsidR="009C387C">
              <w:rPr>
                <w:webHidden/>
              </w:rPr>
              <w:t>260</w:t>
            </w:r>
            <w:r>
              <w:rPr>
                <w:webHidden/>
              </w:rPr>
              <w:fldChar w:fldCharType="end"/>
            </w:r>
          </w:hyperlink>
        </w:p>
        <w:p w14:paraId="07CAE29C" w14:textId="78389EDF"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54" w:history="1">
            <w:r w:rsidRPr="005A068F">
              <w:rPr>
                <w:rStyle w:val="Hyperlink"/>
              </w:rPr>
              <w:t>7.3.5 Empirical contributions</w:t>
            </w:r>
            <w:r>
              <w:rPr>
                <w:webHidden/>
              </w:rPr>
              <w:tab/>
            </w:r>
            <w:r>
              <w:rPr>
                <w:webHidden/>
              </w:rPr>
              <w:fldChar w:fldCharType="begin"/>
            </w:r>
            <w:r>
              <w:rPr>
                <w:webHidden/>
              </w:rPr>
              <w:instrText xml:space="preserve"> PAGEREF _Toc213581854 \h </w:instrText>
            </w:r>
            <w:r>
              <w:rPr>
                <w:webHidden/>
              </w:rPr>
            </w:r>
            <w:r>
              <w:rPr>
                <w:webHidden/>
              </w:rPr>
              <w:fldChar w:fldCharType="separate"/>
            </w:r>
            <w:r w:rsidR="009C387C">
              <w:rPr>
                <w:webHidden/>
              </w:rPr>
              <w:t>261</w:t>
            </w:r>
            <w:r>
              <w:rPr>
                <w:webHidden/>
              </w:rPr>
              <w:fldChar w:fldCharType="end"/>
            </w:r>
          </w:hyperlink>
        </w:p>
        <w:p w14:paraId="0D642503" w14:textId="6F479B3F" w:rsidR="002C218B" w:rsidRDefault="002C218B" w:rsidP="002C218B">
          <w:pPr>
            <w:pStyle w:val="Style8"/>
            <w:ind w:left="1020"/>
            <w:rPr>
              <w:rFonts w:asciiTheme="minorHAnsi" w:hAnsiTheme="minorHAnsi"/>
              <w:color w:val="auto"/>
              <w:kern w:val="2"/>
              <w:sz w:val="24"/>
              <w:szCs w:val="24"/>
              <w:lang w:eastAsia="en-GB"/>
              <w14:ligatures w14:val="standardContextual"/>
            </w:rPr>
          </w:pPr>
          <w:hyperlink w:anchor="_Toc213581855" w:history="1">
            <w:r w:rsidRPr="005A068F">
              <w:rPr>
                <w:rStyle w:val="Hyperlink"/>
              </w:rPr>
              <w:t>7.4 Future research</w:t>
            </w:r>
            <w:r>
              <w:rPr>
                <w:webHidden/>
              </w:rPr>
              <w:tab/>
            </w:r>
            <w:r>
              <w:rPr>
                <w:webHidden/>
              </w:rPr>
              <w:fldChar w:fldCharType="begin"/>
            </w:r>
            <w:r>
              <w:rPr>
                <w:webHidden/>
              </w:rPr>
              <w:instrText xml:space="preserve"> PAGEREF _Toc213581855 \h </w:instrText>
            </w:r>
            <w:r>
              <w:rPr>
                <w:webHidden/>
              </w:rPr>
            </w:r>
            <w:r>
              <w:rPr>
                <w:webHidden/>
              </w:rPr>
              <w:fldChar w:fldCharType="separate"/>
            </w:r>
            <w:r w:rsidR="009C387C">
              <w:rPr>
                <w:webHidden/>
              </w:rPr>
              <w:t>262</w:t>
            </w:r>
            <w:r>
              <w:rPr>
                <w:webHidden/>
              </w:rPr>
              <w:fldChar w:fldCharType="end"/>
            </w:r>
          </w:hyperlink>
        </w:p>
        <w:p w14:paraId="55EC8941" w14:textId="25E4C3DD"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56" w:history="1">
            <w:r w:rsidRPr="005A068F">
              <w:rPr>
                <w:rStyle w:val="Hyperlink"/>
              </w:rPr>
              <w:t>7.4.1 Curating ambivalent pedagogies</w:t>
            </w:r>
            <w:r>
              <w:rPr>
                <w:webHidden/>
              </w:rPr>
              <w:tab/>
            </w:r>
            <w:r>
              <w:rPr>
                <w:webHidden/>
              </w:rPr>
              <w:fldChar w:fldCharType="begin"/>
            </w:r>
            <w:r>
              <w:rPr>
                <w:webHidden/>
              </w:rPr>
              <w:instrText xml:space="preserve"> PAGEREF _Toc213581856 \h </w:instrText>
            </w:r>
            <w:r>
              <w:rPr>
                <w:webHidden/>
              </w:rPr>
            </w:r>
            <w:r>
              <w:rPr>
                <w:webHidden/>
              </w:rPr>
              <w:fldChar w:fldCharType="separate"/>
            </w:r>
            <w:r w:rsidR="009C387C">
              <w:rPr>
                <w:webHidden/>
              </w:rPr>
              <w:t>262</w:t>
            </w:r>
            <w:r>
              <w:rPr>
                <w:webHidden/>
              </w:rPr>
              <w:fldChar w:fldCharType="end"/>
            </w:r>
          </w:hyperlink>
        </w:p>
        <w:p w14:paraId="6E5A600C" w14:textId="6D430627" w:rsidR="002C218B" w:rsidRDefault="002C218B" w:rsidP="002C218B">
          <w:pPr>
            <w:pStyle w:val="Style8"/>
            <w:ind w:left="1230"/>
            <w:rPr>
              <w:rFonts w:asciiTheme="minorHAnsi" w:hAnsiTheme="minorHAnsi"/>
              <w:color w:val="auto"/>
              <w:kern w:val="2"/>
              <w:sz w:val="24"/>
              <w:szCs w:val="24"/>
              <w:lang w:eastAsia="en-GB"/>
              <w14:ligatures w14:val="standardContextual"/>
            </w:rPr>
          </w:pPr>
          <w:hyperlink w:anchor="_Toc213581857" w:history="1">
            <w:r w:rsidRPr="005A068F">
              <w:rPr>
                <w:rStyle w:val="Hyperlink"/>
              </w:rPr>
              <w:t>7.3.2 Longitudinal research into the enduring affects of heterotopic encounters</w:t>
            </w:r>
            <w:r>
              <w:rPr>
                <w:webHidden/>
              </w:rPr>
              <w:tab/>
            </w:r>
            <w:r>
              <w:rPr>
                <w:webHidden/>
              </w:rPr>
              <w:fldChar w:fldCharType="begin"/>
            </w:r>
            <w:r>
              <w:rPr>
                <w:webHidden/>
              </w:rPr>
              <w:instrText xml:space="preserve"> PAGEREF _Toc213581857 \h </w:instrText>
            </w:r>
            <w:r>
              <w:rPr>
                <w:webHidden/>
              </w:rPr>
            </w:r>
            <w:r>
              <w:rPr>
                <w:webHidden/>
              </w:rPr>
              <w:fldChar w:fldCharType="separate"/>
            </w:r>
            <w:r w:rsidR="009C387C">
              <w:rPr>
                <w:webHidden/>
              </w:rPr>
              <w:t>263</w:t>
            </w:r>
            <w:r>
              <w:rPr>
                <w:webHidden/>
              </w:rPr>
              <w:fldChar w:fldCharType="end"/>
            </w:r>
          </w:hyperlink>
        </w:p>
        <w:p w14:paraId="1C23999B" w14:textId="772354F4" w:rsidR="002C218B" w:rsidRDefault="002C218B" w:rsidP="002C218B">
          <w:pPr>
            <w:pStyle w:val="Style8"/>
            <w:ind w:left="1230"/>
            <w:rPr>
              <w:rStyle w:val="Hyperlink"/>
            </w:rPr>
          </w:pPr>
          <w:hyperlink w:anchor="_Toc213581858" w:history="1">
            <w:r w:rsidRPr="005A068F">
              <w:rPr>
                <w:rStyle w:val="Hyperlink"/>
              </w:rPr>
              <w:t>7.3.</w:t>
            </w:r>
            <w:r>
              <w:rPr>
                <w:rStyle w:val="Hyperlink"/>
              </w:rPr>
              <w:t>3</w:t>
            </w:r>
            <w:r w:rsidRPr="005A068F">
              <w:rPr>
                <w:rStyle w:val="Hyperlink"/>
              </w:rPr>
              <w:t xml:space="preserve"> Expanding the Political Scope of the study</w:t>
            </w:r>
            <w:r>
              <w:rPr>
                <w:webHidden/>
              </w:rPr>
              <w:tab/>
            </w:r>
            <w:r>
              <w:rPr>
                <w:webHidden/>
              </w:rPr>
              <w:fldChar w:fldCharType="begin"/>
            </w:r>
            <w:r>
              <w:rPr>
                <w:webHidden/>
              </w:rPr>
              <w:instrText xml:space="preserve"> PAGEREF _Toc213581858 \h </w:instrText>
            </w:r>
            <w:r>
              <w:rPr>
                <w:webHidden/>
              </w:rPr>
            </w:r>
            <w:r>
              <w:rPr>
                <w:webHidden/>
              </w:rPr>
              <w:fldChar w:fldCharType="separate"/>
            </w:r>
            <w:r w:rsidR="009C387C">
              <w:rPr>
                <w:webHidden/>
              </w:rPr>
              <w:t>264</w:t>
            </w:r>
            <w:r>
              <w:rPr>
                <w:webHidden/>
              </w:rPr>
              <w:fldChar w:fldCharType="end"/>
            </w:r>
          </w:hyperlink>
        </w:p>
        <w:p w14:paraId="08A21F58" w14:textId="77777777" w:rsidR="002C218B" w:rsidRDefault="002C218B" w:rsidP="002C218B">
          <w:pPr>
            <w:pStyle w:val="Style8"/>
            <w:rPr>
              <w:rFonts w:asciiTheme="minorHAnsi" w:hAnsiTheme="minorHAnsi"/>
              <w:color w:val="auto"/>
              <w:kern w:val="2"/>
              <w:sz w:val="24"/>
              <w:szCs w:val="24"/>
              <w:lang w:eastAsia="en-GB"/>
              <w14:ligatures w14:val="standardContextual"/>
            </w:rPr>
          </w:pPr>
        </w:p>
        <w:p w14:paraId="1CC8A2DB" w14:textId="24270A98" w:rsidR="002C218B" w:rsidRDefault="002C218B" w:rsidP="002C218B">
          <w:pPr>
            <w:pStyle w:val="Style8"/>
            <w:rPr>
              <w:rStyle w:val="Hyperlink"/>
            </w:rPr>
          </w:pPr>
          <w:hyperlink w:anchor="_Toc213581859" w:history="1">
            <w:r w:rsidRPr="005A068F">
              <w:rPr>
                <w:rStyle w:val="Hyperlink"/>
              </w:rPr>
              <w:t>Bibliography</w:t>
            </w:r>
            <w:r>
              <w:rPr>
                <w:webHidden/>
              </w:rPr>
              <w:tab/>
            </w:r>
            <w:r>
              <w:rPr>
                <w:webHidden/>
              </w:rPr>
              <w:fldChar w:fldCharType="begin"/>
            </w:r>
            <w:r>
              <w:rPr>
                <w:webHidden/>
              </w:rPr>
              <w:instrText xml:space="preserve"> PAGEREF _Toc213581859 \h </w:instrText>
            </w:r>
            <w:r>
              <w:rPr>
                <w:webHidden/>
              </w:rPr>
            </w:r>
            <w:r>
              <w:rPr>
                <w:webHidden/>
              </w:rPr>
              <w:fldChar w:fldCharType="separate"/>
            </w:r>
            <w:r w:rsidR="009C387C">
              <w:rPr>
                <w:webHidden/>
              </w:rPr>
              <w:t>265</w:t>
            </w:r>
            <w:r>
              <w:rPr>
                <w:webHidden/>
              </w:rPr>
              <w:fldChar w:fldCharType="end"/>
            </w:r>
          </w:hyperlink>
        </w:p>
        <w:p w14:paraId="4270B201" w14:textId="77777777" w:rsidR="002C218B" w:rsidRDefault="002C218B" w:rsidP="002C218B">
          <w:pPr>
            <w:pStyle w:val="Style8"/>
            <w:rPr>
              <w:rFonts w:asciiTheme="minorHAnsi" w:hAnsiTheme="minorHAnsi"/>
              <w:color w:val="auto"/>
              <w:kern w:val="2"/>
              <w:sz w:val="24"/>
              <w:szCs w:val="24"/>
              <w:lang w:eastAsia="en-GB"/>
              <w14:ligatures w14:val="standardContextual"/>
            </w:rPr>
          </w:pPr>
        </w:p>
        <w:p w14:paraId="581C7357" w14:textId="67E1B6CE" w:rsidR="002C218B" w:rsidRDefault="002C218B" w:rsidP="002C218B">
          <w:pPr>
            <w:pStyle w:val="Style8"/>
            <w:rPr>
              <w:rFonts w:asciiTheme="minorHAnsi" w:hAnsiTheme="minorHAnsi"/>
              <w:color w:val="auto"/>
              <w:kern w:val="2"/>
              <w:sz w:val="24"/>
              <w:szCs w:val="24"/>
              <w:lang w:eastAsia="en-GB"/>
              <w14:ligatures w14:val="standardContextual"/>
            </w:rPr>
          </w:pPr>
          <w:hyperlink w:anchor="_Toc213581860" w:history="1">
            <w:r w:rsidRPr="005A068F">
              <w:rPr>
                <w:rStyle w:val="Hyperlink"/>
                <w:rFonts w:eastAsia="Times New Roman"/>
              </w:rPr>
              <w:t>Appendix 1. Interview Schedule XR Parent Climate Activists</w:t>
            </w:r>
            <w:r>
              <w:rPr>
                <w:webHidden/>
              </w:rPr>
              <w:tab/>
            </w:r>
            <w:r>
              <w:rPr>
                <w:webHidden/>
              </w:rPr>
              <w:fldChar w:fldCharType="begin"/>
            </w:r>
            <w:r>
              <w:rPr>
                <w:webHidden/>
              </w:rPr>
              <w:instrText xml:space="preserve"> PAGEREF _Toc213581860 \h </w:instrText>
            </w:r>
            <w:r>
              <w:rPr>
                <w:webHidden/>
              </w:rPr>
            </w:r>
            <w:r>
              <w:rPr>
                <w:webHidden/>
              </w:rPr>
              <w:fldChar w:fldCharType="separate"/>
            </w:r>
            <w:r w:rsidR="009C387C">
              <w:rPr>
                <w:webHidden/>
              </w:rPr>
              <w:t>300</w:t>
            </w:r>
            <w:r>
              <w:rPr>
                <w:webHidden/>
              </w:rPr>
              <w:fldChar w:fldCharType="end"/>
            </w:r>
          </w:hyperlink>
        </w:p>
        <w:p w14:paraId="5681AAE5" w14:textId="795829B1" w:rsidR="002C218B" w:rsidRDefault="002C218B" w:rsidP="002C218B">
          <w:pPr>
            <w:pStyle w:val="Style8"/>
            <w:rPr>
              <w:rFonts w:asciiTheme="minorHAnsi" w:hAnsiTheme="minorHAnsi"/>
              <w:color w:val="auto"/>
              <w:kern w:val="2"/>
              <w:sz w:val="24"/>
              <w:szCs w:val="24"/>
              <w:lang w:eastAsia="en-GB"/>
              <w14:ligatures w14:val="standardContextual"/>
            </w:rPr>
          </w:pPr>
          <w:hyperlink w:anchor="_Toc213581861" w:history="1">
            <w:r w:rsidRPr="005A068F">
              <w:rPr>
                <w:rStyle w:val="Hyperlink"/>
                <w:rFonts w:eastAsia="Times New Roman"/>
              </w:rPr>
              <w:t>Appendix 2. Interview Schedule The Big One child attendees</w:t>
            </w:r>
            <w:r>
              <w:rPr>
                <w:webHidden/>
              </w:rPr>
              <w:tab/>
            </w:r>
            <w:r>
              <w:rPr>
                <w:webHidden/>
              </w:rPr>
              <w:fldChar w:fldCharType="begin"/>
            </w:r>
            <w:r>
              <w:rPr>
                <w:webHidden/>
              </w:rPr>
              <w:instrText xml:space="preserve"> PAGEREF _Toc213581861 \h </w:instrText>
            </w:r>
            <w:r>
              <w:rPr>
                <w:webHidden/>
              </w:rPr>
            </w:r>
            <w:r>
              <w:rPr>
                <w:webHidden/>
              </w:rPr>
              <w:fldChar w:fldCharType="separate"/>
            </w:r>
            <w:r w:rsidR="009C387C">
              <w:rPr>
                <w:webHidden/>
              </w:rPr>
              <w:t>302</w:t>
            </w:r>
            <w:r>
              <w:rPr>
                <w:webHidden/>
              </w:rPr>
              <w:fldChar w:fldCharType="end"/>
            </w:r>
          </w:hyperlink>
        </w:p>
        <w:p w14:paraId="34BA99ED" w14:textId="4785E84F" w:rsidR="001D51D0" w:rsidRDefault="001D51D0" w:rsidP="002C218B">
          <w:pPr>
            <w:pStyle w:val="Style8"/>
          </w:pPr>
          <w:r>
            <w:rPr>
              <w:b/>
              <w:bCs/>
            </w:rPr>
            <w:fldChar w:fldCharType="end"/>
          </w:r>
        </w:p>
      </w:sdtContent>
    </w:sdt>
    <w:p w14:paraId="622E4F80" w14:textId="77777777" w:rsidR="008F5432" w:rsidRPr="005344B4" w:rsidRDefault="008F5432" w:rsidP="002C218B">
      <w:pPr>
        <w:pStyle w:val="Style8"/>
        <w:rPr>
          <w:rFonts w:cs="Times New Roman"/>
        </w:rPr>
      </w:pPr>
    </w:p>
    <w:p w14:paraId="5AF64056" w14:textId="77777777" w:rsidR="003C1A83" w:rsidRPr="005344B4" w:rsidRDefault="003C1A83" w:rsidP="009811B0">
      <w:pPr>
        <w:spacing w:line="480" w:lineRule="auto"/>
        <w:rPr>
          <w:rFonts w:eastAsiaTheme="majorEastAsia" w:cs="Times New Roman"/>
          <w:color w:val="0F4761" w:themeColor="accent1" w:themeShade="BF"/>
          <w:sz w:val="40"/>
          <w:szCs w:val="40"/>
        </w:rPr>
      </w:pPr>
      <w:r w:rsidRPr="005344B4">
        <w:rPr>
          <w:rFonts w:cs="Times New Roman"/>
        </w:rPr>
        <w:br w:type="page"/>
      </w:r>
    </w:p>
    <w:p w14:paraId="4A4AB0C7" w14:textId="5537DD91" w:rsidR="008F5432" w:rsidRPr="005344B4" w:rsidRDefault="008F5432" w:rsidP="00901009">
      <w:pPr>
        <w:pStyle w:val="Heading2"/>
      </w:pPr>
      <w:bookmarkStart w:id="6" w:name="_Toc213581737"/>
      <w:r w:rsidRPr="005344B4">
        <w:lastRenderedPageBreak/>
        <w:t>List of tables</w:t>
      </w:r>
      <w:bookmarkEnd w:id="6"/>
    </w:p>
    <w:p w14:paraId="23786299" w14:textId="3F78966B" w:rsidR="001F3627" w:rsidRPr="005344B4" w:rsidRDefault="001F3627" w:rsidP="00CC551E">
      <w:pPr>
        <w:pStyle w:val="Style2"/>
        <w:rPr>
          <w:rFonts w:cs="Times New Roman"/>
        </w:rPr>
      </w:pPr>
      <w:r w:rsidRPr="005344B4">
        <w:rPr>
          <w:rFonts w:cs="Times New Roman"/>
        </w:rPr>
        <w:fldChar w:fldCharType="begin"/>
      </w:r>
      <w:r w:rsidRPr="005344B4">
        <w:rPr>
          <w:rFonts w:cs="Times New Roman"/>
        </w:rPr>
        <w:instrText xml:space="preserve"> TOC \h \z \c "Table" </w:instrText>
      </w:r>
      <w:r w:rsidRPr="005344B4">
        <w:rPr>
          <w:rFonts w:cs="Times New Roman"/>
        </w:rPr>
        <w:fldChar w:fldCharType="separate"/>
      </w:r>
      <w:hyperlink w:anchor="_Toc212304540" w:history="1">
        <w:r w:rsidRPr="005344B4">
          <w:rPr>
            <w:rStyle w:val="Hyperlink"/>
            <w:rFonts w:cs="Times New Roman"/>
          </w:rPr>
          <w:t>Table 1 Overview of empirical sites</w:t>
        </w:r>
        <w:r w:rsidRPr="005344B4">
          <w:rPr>
            <w:rFonts w:cs="Times New Roman"/>
            <w:webHidden/>
          </w:rPr>
          <w:tab/>
        </w:r>
        <w:r w:rsidRPr="005344B4">
          <w:rPr>
            <w:rFonts w:cs="Times New Roman"/>
            <w:webHidden/>
          </w:rPr>
          <w:fldChar w:fldCharType="begin"/>
        </w:r>
        <w:r w:rsidRPr="005344B4">
          <w:rPr>
            <w:rFonts w:cs="Times New Roman"/>
            <w:webHidden/>
          </w:rPr>
          <w:instrText xml:space="preserve"> PAGEREF _Toc212304540 \h </w:instrText>
        </w:r>
        <w:r w:rsidRPr="005344B4">
          <w:rPr>
            <w:rFonts w:cs="Times New Roman"/>
            <w:webHidden/>
          </w:rPr>
        </w:r>
        <w:r w:rsidRPr="005344B4">
          <w:rPr>
            <w:rFonts w:cs="Times New Roman"/>
            <w:webHidden/>
          </w:rPr>
          <w:fldChar w:fldCharType="separate"/>
        </w:r>
        <w:r w:rsidR="009C387C">
          <w:rPr>
            <w:rFonts w:cs="Times New Roman"/>
            <w:webHidden/>
          </w:rPr>
          <w:t>20</w:t>
        </w:r>
        <w:r w:rsidRPr="005344B4">
          <w:rPr>
            <w:rFonts w:cs="Times New Roman"/>
            <w:webHidden/>
          </w:rPr>
          <w:fldChar w:fldCharType="end"/>
        </w:r>
      </w:hyperlink>
    </w:p>
    <w:p w14:paraId="5C6B5A3A" w14:textId="04B7D6A1" w:rsidR="001F3627" w:rsidRPr="005344B4" w:rsidRDefault="001F3627" w:rsidP="00CC551E">
      <w:pPr>
        <w:pStyle w:val="Style2"/>
        <w:rPr>
          <w:rFonts w:cs="Times New Roman"/>
        </w:rPr>
      </w:pPr>
      <w:hyperlink w:anchor="_Toc212304541" w:history="1">
        <w:r w:rsidRPr="005344B4">
          <w:rPr>
            <w:rStyle w:val="Hyperlink"/>
            <w:rFonts w:cs="Times New Roman"/>
          </w:rPr>
          <w:t>Table 2 Summary of site visits and data collected</w:t>
        </w:r>
        <w:r w:rsidRPr="005344B4">
          <w:rPr>
            <w:rFonts w:cs="Times New Roman"/>
            <w:webHidden/>
          </w:rPr>
          <w:tab/>
        </w:r>
        <w:r w:rsidRPr="005344B4">
          <w:rPr>
            <w:rFonts w:cs="Times New Roman"/>
            <w:webHidden/>
          </w:rPr>
          <w:fldChar w:fldCharType="begin"/>
        </w:r>
        <w:r w:rsidRPr="005344B4">
          <w:rPr>
            <w:rFonts w:cs="Times New Roman"/>
            <w:webHidden/>
          </w:rPr>
          <w:instrText xml:space="preserve"> PAGEREF _Toc212304541 \h </w:instrText>
        </w:r>
        <w:r w:rsidRPr="005344B4">
          <w:rPr>
            <w:rFonts w:cs="Times New Roman"/>
            <w:webHidden/>
          </w:rPr>
        </w:r>
        <w:r w:rsidRPr="005344B4">
          <w:rPr>
            <w:rFonts w:cs="Times New Roman"/>
            <w:webHidden/>
          </w:rPr>
          <w:fldChar w:fldCharType="separate"/>
        </w:r>
        <w:r w:rsidR="009C387C">
          <w:rPr>
            <w:rFonts w:cs="Times New Roman"/>
            <w:webHidden/>
          </w:rPr>
          <w:t>93</w:t>
        </w:r>
        <w:r w:rsidRPr="005344B4">
          <w:rPr>
            <w:rFonts w:cs="Times New Roman"/>
            <w:webHidden/>
          </w:rPr>
          <w:fldChar w:fldCharType="end"/>
        </w:r>
      </w:hyperlink>
    </w:p>
    <w:p w14:paraId="1D714A53" w14:textId="065920FC" w:rsidR="001F3627" w:rsidRPr="005344B4" w:rsidRDefault="001F3627" w:rsidP="00CC551E">
      <w:pPr>
        <w:pStyle w:val="Style2"/>
        <w:rPr>
          <w:rFonts w:cs="Times New Roman"/>
        </w:rPr>
      </w:pPr>
      <w:hyperlink w:anchor="_Toc212304542" w:history="1">
        <w:r w:rsidRPr="005344B4">
          <w:rPr>
            <w:rStyle w:val="Hyperlink"/>
            <w:rFonts w:cs="Times New Roman"/>
          </w:rPr>
          <w:t>Table 3 Interviewee details</w:t>
        </w:r>
        <w:r w:rsidRPr="005344B4">
          <w:rPr>
            <w:rFonts w:cs="Times New Roman"/>
            <w:webHidden/>
          </w:rPr>
          <w:tab/>
        </w:r>
        <w:r w:rsidRPr="005344B4">
          <w:rPr>
            <w:rFonts w:cs="Times New Roman"/>
            <w:webHidden/>
          </w:rPr>
          <w:fldChar w:fldCharType="begin"/>
        </w:r>
        <w:r w:rsidRPr="005344B4">
          <w:rPr>
            <w:rFonts w:cs="Times New Roman"/>
            <w:webHidden/>
          </w:rPr>
          <w:instrText xml:space="preserve"> PAGEREF _Toc212304542 \h </w:instrText>
        </w:r>
        <w:r w:rsidRPr="005344B4">
          <w:rPr>
            <w:rFonts w:cs="Times New Roman"/>
            <w:webHidden/>
          </w:rPr>
        </w:r>
        <w:r w:rsidRPr="005344B4">
          <w:rPr>
            <w:rFonts w:cs="Times New Roman"/>
            <w:webHidden/>
          </w:rPr>
          <w:fldChar w:fldCharType="separate"/>
        </w:r>
        <w:r w:rsidR="009C387C">
          <w:rPr>
            <w:rFonts w:cs="Times New Roman"/>
            <w:webHidden/>
          </w:rPr>
          <w:t>113</w:t>
        </w:r>
        <w:r w:rsidRPr="005344B4">
          <w:rPr>
            <w:rFonts w:cs="Times New Roman"/>
            <w:webHidden/>
          </w:rPr>
          <w:fldChar w:fldCharType="end"/>
        </w:r>
      </w:hyperlink>
    </w:p>
    <w:p w14:paraId="416879C3" w14:textId="0201EAB1" w:rsidR="003C1A83" w:rsidRPr="005344B4" w:rsidRDefault="001F3627" w:rsidP="00442835">
      <w:pPr>
        <w:pStyle w:val="Style2"/>
        <w:rPr>
          <w:rFonts w:eastAsiaTheme="majorEastAsia" w:cs="Times New Roman"/>
          <w:color w:val="0F4761" w:themeColor="accent1" w:themeShade="BF"/>
          <w:sz w:val="40"/>
          <w:szCs w:val="40"/>
        </w:rPr>
      </w:pPr>
      <w:r w:rsidRPr="005344B4">
        <w:rPr>
          <w:rFonts w:cs="Times New Roman"/>
        </w:rPr>
        <w:fldChar w:fldCharType="end"/>
      </w:r>
      <w:r w:rsidR="003C1A83" w:rsidRPr="005344B4">
        <w:rPr>
          <w:rFonts w:cs="Times New Roman"/>
        </w:rPr>
        <w:br w:type="page"/>
      </w:r>
    </w:p>
    <w:p w14:paraId="2E6CA93F" w14:textId="0201EAB1" w:rsidR="008F5432" w:rsidRPr="005344B4" w:rsidRDefault="008F5432" w:rsidP="00901009">
      <w:pPr>
        <w:pStyle w:val="Heading2"/>
      </w:pPr>
      <w:bookmarkStart w:id="7" w:name="_Toc213581738"/>
      <w:r w:rsidRPr="005344B4">
        <w:lastRenderedPageBreak/>
        <w:t>List of Figures</w:t>
      </w:r>
      <w:bookmarkEnd w:id="7"/>
    </w:p>
    <w:p w14:paraId="20F57754" w14:textId="218A7FA8" w:rsidR="006A6991" w:rsidRPr="006B4A34" w:rsidRDefault="001E7ADE" w:rsidP="009D52C4">
      <w:pPr>
        <w:pStyle w:val="Style10"/>
        <w:rPr>
          <w:sz w:val="24"/>
          <w:szCs w:val="24"/>
          <w:lang w:eastAsia="en-GB"/>
        </w:rPr>
      </w:pPr>
      <w:r w:rsidRPr="006B4A34">
        <w:fldChar w:fldCharType="begin"/>
      </w:r>
      <w:r w:rsidRPr="006B4A34">
        <w:instrText xml:space="preserve"> TOC \h \z \c "Figure" </w:instrText>
      </w:r>
      <w:r w:rsidRPr="006B4A34">
        <w:fldChar w:fldCharType="separate"/>
      </w:r>
      <w:hyperlink w:anchor="_Toc212374651" w:history="1">
        <w:r w:rsidR="006A6991" w:rsidRPr="006B4A34">
          <w:rPr>
            <w:rStyle w:val="Hyperlink"/>
          </w:rPr>
          <w:t>Figure 1 Call for research participants</w:t>
        </w:r>
        <w:r w:rsidR="006A6991" w:rsidRPr="006B4A34">
          <w:rPr>
            <w:webHidden/>
          </w:rPr>
          <w:tab/>
        </w:r>
        <w:r w:rsidR="006A6991" w:rsidRPr="006B4A34">
          <w:rPr>
            <w:webHidden/>
          </w:rPr>
          <w:fldChar w:fldCharType="begin"/>
        </w:r>
        <w:r w:rsidR="006A6991" w:rsidRPr="006B4A34">
          <w:rPr>
            <w:webHidden/>
          </w:rPr>
          <w:instrText xml:space="preserve"> PAGEREF _Toc212374651 \h </w:instrText>
        </w:r>
        <w:r w:rsidR="006A6991" w:rsidRPr="006B4A34">
          <w:rPr>
            <w:webHidden/>
          </w:rPr>
        </w:r>
        <w:r w:rsidR="006A6991" w:rsidRPr="006B4A34">
          <w:rPr>
            <w:webHidden/>
          </w:rPr>
          <w:fldChar w:fldCharType="separate"/>
        </w:r>
        <w:r w:rsidR="009C387C">
          <w:rPr>
            <w:webHidden/>
          </w:rPr>
          <w:t>108</w:t>
        </w:r>
        <w:r w:rsidR="006A6991" w:rsidRPr="006B4A34">
          <w:rPr>
            <w:webHidden/>
          </w:rPr>
          <w:fldChar w:fldCharType="end"/>
        </w:r>
      </w:hyperlink>
    </w:p>
    <w:p w14:paraId="03EFA464" w14:textId="71385AA4" w:rsidR="006A6991" w:rsidRPr="006B4A34" w:rsidRDefault="006A6991" w:rsidP="009D52C4">
      <w:pPr>
        <w:pStyle w:val="Style10"/>
        <w:rPr>
          <w:sz w:val="24"/>
          <w:szCs w:val="24"/>
          <w:lang w:eastAsia="en-GB"/>
        </w:rPr>
      </w:pPr>
      <w:hyperlink w:anchor="_Toc212374652" w:history="1">
        <w:r w:rsidRPr="006B4A34">
          <w:rPr>
            <w:rStyle w:val="Hyperlink"/>
          </w:rPr>
          <w:t>Figure 2 A child looks at a glass cabinet containing  the skeleton of a large Marlin. This was the first exhibit visitors saw as they entered Our Broken Planet..</w:t>
        </w:r>
        <w:r w:rsidRPr="006B4A34">
          <w:rPr>
            <w:webHidden/>
          </w:rPr>
          <w:tab/>
        </w:r>
        <w:r w:rsidRPr="006B4A34">
          <w:rPr>
            <w:webHidden/>
          </w:rPr>
          <w:fldChar w:fldCharType="begin"/>
        </w:r>
        <w:r w:rsidRPr="006B4A34">
          <w:rPr>
            <w:webHidden/>
          </w:rPr>
          <w:instrText xml:space="preserve"> PAGEREF _Toc212374652 \h </w:instrText>
        </w:r>
        <w:r w:rsidRPr="006B4A34">
          <w:rPr>
            <w:webHidden/>
          </w:rPr>
        </w:r>
        <w:r w:rsidRPr="006B4A34">
          <w:rPr>
            <w:webHidden/>
          </w:rPr>
          <w:fldChar w:fldCharType="separate"/>
        </w:r>
        <w:r w:rsidR="009C387C">
          <w:rPr>
            <w:webHidden/>
          </w:rPr>
          <w:t>129</w:t>
        </w:r>
        <w:r w:rsidRPr="006B4A34">
          <w:rPr>
            <w:webHidden/>
          </w:rPr>
          <w:fldChar w:fldCharType="end"/>
        </w:r>
      </w:hyperlink>
    </w:p>
    <w:p w14:paraId="1B823FC3" w14:textId="2FB8CDD3" w:rsidR="006A6991" w:rsidRPr="006B4A34" w:rsidRDefault="006A6991" w:rsidP="009D52C4">
      <w:pPr>
        <w:pStyle w:val="Style10"/>
        <w:rPr>
          <w:sz w:val="24"/>
          <w:szCs w:val="24"/>
          <w:lang w:eastAsia="en-GB"/>
        </w:rPr>
      </w:pPr>
      <w:hyperlink w:anchor="_Toc212374653" w:history="1">
        <w:r w:rsidRPr="006B4A34">
          <w:rPr>
            <w:rStyle w:val="Hyperlink"/>
          </w:rPr>
          <w:t>Figure 3 Two girls add their comment cards to the interactive comment board near the exit of Our Broken Planet'.</w:t>
        </w:r>
        <w:r w:rsidRPr="006B4A34">
          <w:rPr>
            <w:webHidden/>
          </w:rPr>
          <w:tab/>
        </w:r>
        <w:r w:rsidRPr="006B4A34">
          <w:rPr>
            <w:webHidden/>
          </w:rPr>
          <w:fldChar w:fldCharType="begin"/>
        </w:r>
        <w:r w:rsidRPr="006B4A34">
          <w:rPr>
            <w:webHidden/>
          </w:rPr>
          <w:instrText xml:space="preserve"> PAGEREF _Toc212374653 \h </w:instrText>
        </w:r>
        <w:r w:rsidRPr="006B4A34">
          <w:rPr>
            <w:webHidden/>
          </w:rPr>
        </w:r>
        <w:r w:rsidRPr="006B4A34">
          <w:rPr>
            <w:webHidden/>
          </w:rPr>
          <w:fldChar w:fldCharType="separate"/>
        </w:r>
        <w:r w:rsidR="009C387C">
          <w:rPr>
            <w:webHidden/>
          </w:rPr>
          <w:t>132</w:t>
        </w:r>
        <w:r w:rsidRPr="006B4A34">
          <w:rPr>
            <w:webHidden/>
          </w:rPr>
          <w:fldChar w:fldCharType="end"/>
        </w:r>
      </w:hyperlink>
    </w:p>
    <w:p w14:paraId="6ED4CE7D" w14:textId="6ACC0B82" w:rsidR="006A6991" w:rsidRPr="006B4A34" w:rsidRDefault="006A6991" w:rsidP="009D52C4">
      <w:pPr>
        <w:pStyle w:val="Style10"/>
        <w:rPr>
          <w:sz w:val="24"/>
          <w:szCs w:val="24"/>
          <w:lang w:eastAsia="en-GB"/>
        </w:rPr>
      </w:pPr>
      <w:hyperlink w:anchor="_Toc212374654" w:history="1">
        <w:r w:rsidRPr="006B4A34">
          <w:rPr>
            <w:rStyle w:val="Hyperlink"/>
          </w:rPr>
          <w:t>Figure 4 Dead parakeet bodies stuffed upside down into a preserving jar as part of the Our Broken Planet exhibition</w:t>
        </w:r>
        <w:r w:rsidRPr="006B4A34">
          <w:rPr>
            <w:webHidden/>
          </w:rPr>
          <w:tab/>
        </w:r>
        <w:r w:rsidRPr="006B4A34">
          <w:rPr>
            <w:webHidden/>
          </w:rPr>
          <w:fldChar w:fldCharType="begin"/>
        </w:r>
        <w:r w:rsidRPr="006B4A34">
          <w:rPr>
            <w:webHidden/>
          </w:rPr>
          <w:instrText xml:space="preserve"> PAGEREF _Toc212374654 \h </w:instrText>
        </w:r>
        <w:r w:rsidRPr="006B4A34">
          <w:rPr>
            <w:webHidden/>
          </w:rPr>
        </w:r>
        <w:r w:rsidRPr="006B4A34">
          <w:rPr>
            <w:webHidden/>
          </w:rPr>
          <w:fldChar w:fldCharType="separate"/>
        </w:r>
        <w:r w:rsidR="009C387C">
          <w:rPr>
            <w:webHidden/>
          </w:rPr>
          <w:t>137</w:t>
        </w:r>
        <w:r w:rsidRPr="006B4A34">
          <w:rPr>
            <w:webHidden/>
          </w:rPr>
          <w:fldChar w:fldCharType="end"/>
        </w:r>
      </w:hyperlink>
    </w:p>
    <w:p w14:paraId="75028984" w14:textId="7A1E0F89" w:rsidR="006A6991" w:rsidRPr="006B4A34" w:rsidRDefault="006A6991" w:rsidP="009D52C4">
      <w:pPr>
        <w:pStyle w:val="Style10"/>
        <w:rPr>
          <w:sz w:val="24"/>
          <w:szCs w:val="24"/>
          <w:lang w:eastAsia="en-GB"/>
        </w:rPr>
      </w:pPr>
      <w:hyperlink w:anchor="_Toc212374655" w:history="1">
        <w:r w:rsidRPr="006B4A34">
          <w:rPr>
            <w:rStyle w:val="Hyperlink"/>
          </w:rPr>
          <w:t>Figure 5 The body of a Tasmanian tiger pup exhibited in a glass cabinet at Our Broken Planet..</w:t>
        </w:r>
        <w:r w:rsidRPr="006B4A34">
          <w:rPr>
            <w:webHidden/>
          </w:rPr>
          <w:tab/>
        </w:r>
        <w:r w:rsidRPr="006B4A34">
          <w:rPr>
            <w:webHidden/>
          </w:rPr>
          <w:fldChar w:fldCharType="begin"/>
        </w:r>
        <w:r w:rsidRPr="006B4A34">
          <w:rPr>
            <w:webHidden/>
          </w:rPr>
          <w:instrText xml:space="preserve"> PAGEREF _Toc212374655 \h </w:instrText>
        </w:r>
        <w:r w:rsidRPr="006B4A34">
          <w:rPr>
            <w:webHidden/>
          </w:rPr>
        </w:r>
        <w:r w:rsidRPr="006B4A34">
          <w:rPr>
            <w:webHidden/>
          </w:rPr>
          <w:fldChar w:fldCharType="separate"/>
        </w:r>
        <w:r w:rsidR="009C387C">
          <w:rPr>
            <w:webHidden/>
          </w:rPr>
          <w:t>139</w:t>
        </w:r>
        <w:r w:rsidRPr="006B4A34">
          <w:rPr>
            <w:webHidden/>
          </w:rPr>
          <w:fldChar w:fldCharType="end"/>
        </w:r>
      </w:hyperlink>
    </w:p>
    <w:p w14:paraId="7D6293BF" w14:textId="353F06F6" w:rsidR="006A6991" w:rsidRPr="006B4A34" w:rsidRDefault="006A6991" w:rsidP="009D52C4">
      <w:pPr>
        <w:pStyle w:val="Style10"/>
        <w:rPr>
          <w:sz w:val="24"/>
          <w:szCs w:val="24"/>
          <w:lang w:eastAsia="en-GB"/>
        </w:rPr>
      </w:pPr>
      <w:hyperlink w:anchor="_Toc212374656" w:history="1">
        <w:r w:rsidRPr="006B4A34">
          <w:rPr>
            <w:rStyle w:val="Hyperlink"/>
          </w:rPr>
          <w:t>Figure 6 Bird nests made from tumble drier lint, wire, plastic and other man-made materials exhibited at Our Broken Planet.</w:t>
        </w:r>
        <w:r w:rsidRPr="006B4A34">
          <w:rPr>
            <w:webHidden/>
          </w:rPr>
          <w:tab/>
        </w:r>
        <w:r w:rsidRPr="006B4A34">
          <w:rPr>
            <w:webHidden/>
          </w:rPr>
          <w:fldChar w:fldCharType="begin"/>
        </w:r>
        <w:r w:rsidRPr="006B4A34">
          <w:rPr>
            <w:webHidden/>
          </w:rPr>
          <w:instrText xml:space="preserve"> PAGEREF _Toc212374656 \h </w:instrText>
        </w:r>
        <w:r w:rsidRPr="006B4A34">
          <w:rPr>
            <w:webHidden/>
          </w:rPr>
        </w:r>
        <w:r w:rsidRPr="006B4A34">
          <w:rPr>
            <w:webHidden/>
          </w:rPr>
          <w:fldChar w:fldCharType="separate"/>
        </w:r>
        <w:r w:rsidR="009C387C">
          <w:rPr>
            <w:webHidden/>
          </w:rPr>
          <w:t>141</w:t>
        </w:r>
        <w:r w:rsidRPr="006B4A34">
          <w:rPr>
            <w:webHidden/>
          </w:rPr>
          <w:fldChar w:fldCharType="end"/>
        </w:r>
      </w:hyperlink>
    </w:p>
    <w:p w14:paraId="49CAFDE6" w14:textId="2921A301" w:rsidR="006A6991" w:rsidRPr="006B4A34" w:rsidRDefault="006A6991" w:rsidP="009D52C4">
      <w:pPr>
        <w:pStyle w:val="Style10"/>
        <w:rPr>
          <w:sz w:val="24"/>
          <w:szCs w:val="24"/>
          <w:lang w:eastAsia="en-GB"/>
        </w:rPr>
      </w:pPr>
      <w:hyperlink w:anchor="_Toc212374657" w:history="1">
        <w:r w:rsidRPr="006B4A34">
          <w:rPr>
            <w:rStyle w:val="Hyperlink"/>
          </w:rPr>
          <w:t>Figure 7 Fishing net and collection of plastic and other waste items</w:t>
        </w:r>
        <w:r w:rsidRPr="006B4A34">
          <w:rPr>
            <w:webHidden/>
          </w:rPr>
          <w:tab/>
        </w:r>
        <w:r w:rsidRPr="006B4A34">
          <w:rPr>
            <w:webHidden/>
          </w:rPr>
          <w:fldChar w:fldCharType="begin"/>
        </w:r>
        <w:r w:rsidRPr="006B4A34">
          <w:rPr>
            <w:webHidden/>
          </w:rPr>
          <w:instrText xml:space="preserve"> PAGEREF _Toc212374657 \h </w:instrText>
        </w:r>
        <w:r w:rsidRPr="006B4A34">
          <w:rPr>
            <w:webHidden/>
          </w:rPr>
        </w:r>
        <w:r w:rsidRPr="006B4A34">
          <w:rPr>
            <w:webHidden/>
          </w:rPr>
          <w:fldChar w:fldCharType="separate"/>
        </w:r>
        <w:r w:rsidR="009C387C">
          <w:rPr>
            <w:webHidden/>
          </w:rPr>
          <w:t>145</w:t>
        </w:r>
        <w:r w:rsidRPr="006B4A34">
          <w:rPr>
            <w:webHidden/>
          </w:rPr>
          <w:fldChar w:fldCharType="end"/>
        </w:r>
      </w:hyperlink>
    </w:p>
    <w:p w14:paraId="0B7B2F9C" w14:textId="155213D5" w:rsidR="006A6991" w:rsidRPr="006B4A34" w:rsidRDefault="006A6991" w:rsidP="009D52C4">
      <w:pPr>
        <w:pStyle w:val="Style10"/>
        <w:rPr>
          <w:sz w:val="24"/>
          <w:szCs w:val="24"/>
          <w:lang w:eastAsia="en-GB"/>
        </w:rPr>
      </w:pPr>
      <w:hyperlink w:anchor="_Toc212374658" w:history="1">
        <w:r w:rsidRPr="006B4A34">
          <w:rPr>
            <w:rStyle w:val="Hyperlink"/>
          </w:rPr>
          <w:t>Figure 8 An image of the interactive comment board situated near the exit of Our Broken Planet.</w:t>
        </w:r>
        <w:r w:rsidRPr="006B4A34">
          <w:rPr>
            <w:webHidden/>
          </w:rPr>
          <w:tab/>
        </w:r>
        <w:r w:rsidRPr="006B4A34">
          <w:rPr>
            <w:webHidden/>
          </w:rPr>
          <w:fldChar w:fldCharType="begin"/>
        </w:r>
        <w:r w:rsidRPr="006B4A34">
          <w:rPr>
            <w:webHidden/>
          </w:rPr>
          <w:instrText xml:space="preserve"> PAGEREF _Toc212374658 \h </w:instrText>
        </w:r>
        <w:r w:rsidRPr="006B4A34">
          <w:rPr>
            <w:webHidden/>
          </w:rPr>
        </w:r>
        <w:r w:rsidRPr="006B4A34">
          <w:rPr>
            <w:webHidden/>
          </w:rPr>
          <w:fldChar w:fldCharType="separate"/>
        </w:r>
        <w:r w:rsidR="009C387C">
          <w:rPr>
            <w:webHidden/>
          </w:rPr>
          <w:t>149</w:t>
        </w:r>
        <w:r w:rsidRPr="006B4A34">
          <w:rPr>
            <w:webHidden/>
          </w:rPr>
          <w:fldChar w:fldCharType="end"/>
        </w:r>
      </w:hyperlink>
    </w:p>
    <w:p w14:paraId="0FDE18FD" w14:textId="1C93F121" w:rsidR="006A6991" w:rsidRPr="006B4A34" w:rsidRDefault="006A6991" w:rsidP="009D52C4">
      <w:pPr>
        <w:pStyle w:val="Style10"/>
        <w:rPr>
          <w:sz w:val="24"/>
          <w:szCs w:val="24"/>
          <w:lang w:eastAsia="en-GB"/>
        </w:rPr>
      </w:pPr>
      <w:hyperlink w:anchor="_Toc212374659" w:history="1">
        <w:r w:rsidRPr="006B4A34">
          <w:rPr>
            <w:rStyle w:val="Hyperlink"/>
          </w:rPr>
          <w:t>Figure 9 Infographic at Our Broken Planet illustrating the environmental impacts of a variety of foods.</w:t>
        </w:r>
        <w:r w:rsidRPr="006B4A34">
          <w:rPr>
            <w:webHidden/>
          </w:rPr>
          <w:tab/>
        </w:r>
        <w:r w:rsidRPr="006B4A34">
          <w:rPr>
            <w:webHidden/>
          </w:rPr>
          <w:fldChar w:fldCharType="begin"/>
        </w:r>
        <w:r w:rsidRPr="006B4A34">
          <w:rPr>
            <w:webHidden/>
          </w:rPr>
          <w:instrText xml:space="preserve"> PAGEREF _Toc212374659 \h </w:instrText>
        </w:r>
        <w:r w:rsidRPr="006B4A34">
          <w:rPr>
            <w:webHidden/>
          </w:rPr>
        </w:r>
        <w:r w:rsidRPr="006B4A34">
          <w:rPr>
            <w:webHidden/>
          </w:rPr>
          <w:fldChar w:fldCharType="separate"/>
        </w:r>
        <w:r w:rsidR="009C387C">
          <w:rPr>
            <w:webHidden/>
          </w:rPr>
          <w:t>154</w:t>
        </w:r>
        <w:r w:rsidRPr="006B4A34">
          <w:rPr>
            <w:webHidden/>
          </w:rPr>
          <w:fldChar w:fldCharType="end"/>
        </w:r>
      </w:hyperlink>
    </w:p>
    <w:p w14:paraId="567166EB" w14:textId="097675BF" w:rsidR="006A6991" w:rsidRPr="006B4A34" w:rsidRDefault="006A6991" w:rsidP="009D52C4">
      <w:pPr>
        <w:pStyle w:val="Style10"/>
        <w:rPr>
          <w:sz w:val="24"/>
          <w:szCs w:val="24"/>
          <w:lang w:eastAsia="en-GB"/>
        </w:rPr>
      </w:pPr>
      <w:hyperlink w:anchor="_Toc212374660" w:history="1">
        <w:r w:rsidRPr="006B4A34">
          <w:rPr>
            <w:rStyle w:val="Hyperlink"/>
          </w:rPr>
          <w:t>Figure 10 'The Future of Food' learning resources used by science educators at Our Broken Planet</w:t>
        </w:r>
        <w:r w:rsidRPr="006B4A34">
          <w:rPr>
            <w:webHidden/>
          </w:rPr>
          <w:tab/>
        </w:r>
        <w:r w:rsidRPr="006B4A34">
          <w:rPr>
            <w:webHidden/>
          </w:rPr>
          <w:fldChar w:fldCharType="begin"/>
        </w:r>
        <w:r w:rsidRPr="006B4A34">
          <w:rPr>
            <w:webHidden/>
          </w:rPr>
          <w:instrText xml:space="preserve"> PAGEREF _Toc212374660 \h </w:instrText>
        </w:r>
        <w:r w:rsidRPr="006B4A34">
          <w:rPr>
            <w:webHidden/>
          </w:rPr>
        </w:r>
        <w:r w:rsidRPr="006B4A34">
          <w:rPr>
            <w:webHidden/>
          </w:rPr>
          <w:fldChar w:fldCharType="separate"/>
        </w:r>
        <w:r w:rsidR="009C387C">
          <w:rPr>
            <w:webHidden/>
          </w:rPr>
          <w:t>157</w:t>
        </w:r>
        <w:r w:rsidRPr="006B4A34">
          <w:rPr>
            <w:webHidden/>
          </w:rPr>
          <w:fldChar w:fldCharType="end"/>
        </w:r>
      </w:hyperlink>
    </w:p>
    <w:p w14:paraId="57862A60" w14:textId="4B37FA81" w:rsidR="006A6991" w:rsidRPr="006B4A34" w:rsidRDefault="006A6991" w:rsidP="009D52C4">
      <w:pPr>
        <w:pStyle w:val="Style10"/>
        <w:rPr>
          <w:sz w:val="24"/>
          <w:szCs w:val="24"/>
          <w:lang w:eastAsia="en-GB"/>
        </w:rPr>
      </w:pPr>
      <w:hyperlink w:anchor="_Toc212374661" w:history="1">
        <w:r w:rsidRPr="006B4A34">
          <w:rPr>
            <w:rStyle w:val="Hyperlink"/>
          </w:rPr>
          <w:t>Figure 11'The First Burger' exhibit at Our Broken Planet. A (now extinct) auroch skull is featured beside a fictional burger wrapper..</w:t>
        </w:r>
        <w:r w:rsidRPr="006B4A34">
          <w:rPr>
            <w:webHidden/>
          </w:rPr>
          <w:tab/>
        </w:r>
        <w:r w:rsidRPr="006B4A34">
          <w:rPr>
            <w:webHidden/>
          </w:rPr>
          <w:fldChar w:fldCharType="begin"/>
        </w:r>
        <w:r w:rsidRPr="006B4A34">
          <w:rPr>
            <w:webHidden/>
          </w:rPr>
          <w:instrText xml:space="preserve"> PAGEREF _Toc212374661 \h </w:instrText>
        </w:r>
        <w:r w:rsidRPr="006B4A34">
          <w:rPr>
            <w:webHidden/>
          </w:rPr>
        </w:r>
        <w:r w:rsidRPr="006B4A34">
          <w:rPr>
            <w:webHidden/>
          </w:rPr>
          <w:fldChar w:fldCharType="separate"/>
        </w:r>
        <w:r w:rsidR="009C387C">
          <w:rPr>
            <w:webHidden/>
          </w:rPr>
          <w:t>158</w:t>
        </w:r>
        <w:r w:rsidRPr="006B4A34">
          <w:rPr>
            <w:webHidden/>
          </w:rPr>
          <w:fldChar w:fldCharType="end"/>
        </w:r>
      </w:hyperlink>
    </w:p>
    <w:p w14:paraId="51147905" w14:textId="273CF387" w:rsidR="006A6991" w:rsidRPr="006B4A34" w:rsidRDefault="006A6991" w:rsidP="009D52C4">
      <w:pPr>
        <w:pStyle w:val="Style10"/>
        <w:rPr>
          <w:sz w:val="24"/>
          <w:szCs w:val="24"/>
          <w:lang w:eastAsia="en-GB"/>
        </w:rPr>
      </w:pPr>
      <w:hyperlink w:anchor="_Toc212374662" w:history="1">
        <w:r w:rsidRPr="006B4A34">
          <w:rPr>
            <w:rStyle w:val="Hyperlink"/>
          </w:rPr>
          <w:t>Figure 12 am someone, Who can help, Fix the planet. Lightbox at OBP.</w:t>
        </w:r>
        <w:r w:rsidRPr="006B4A34">
          <w:rPr>
            <w:webHidden/>
          </w:rPr>
          <w:tab/>
        </w:r>
        <w:r w:rsidRPr="006B4A34">
          <w:rPr>
            <w:webHidden/>
          </w:rPr>
          <w:fldChar w:fldCharType="begin"/>
        </w:r>
        <w:r w:rsidRPr="006B4A34">
          <w:rPr>
            <w:webHidden/>
          </w:rPr>
          <w:instrText xml:space="preserve"> PAGEREF _Toc212374662 \h </w:instrText>
        </w:r>
        <w:r w:rsidRPr="006B4A34">
          <w:rPr>
            <w:webHidden/>
          </w:rPr>
        </w:r>
        <w:r w:rsidRPr="006B4A34">
          <w:rPr>
            <w:webHidden/>
          </w:rPr>
          <w:fldChar w:fldCharType="separate"/>
        </w:r>
        <w:r w:rsidR="009C387C">
          <w:rPr>
            <w:webHidden/>
          </w:rPr>
          <w:t>159</w:t>
        </w:r>
        <w:r w:rsidRPr="006B4A34">
          <w:rPr>
            <w:webHidden/>
          </w:rPr>
          <w:fldChar w:fldCharType="end"/>
        </w:r>
      </w:hyperlink>
    </w:p>
    <w:p w14:paraId="19738DFC" w14:textId="7730E404" w:rsidR="006A6991" w:rsidRPr="006B4A34" w:rsidRDefault="006A6991" w:rsidP="009D52C4">
      <w:pPr>
        <w:pStyle w:val="Style10"/>
        <w:rPr>
          <w:sz w:val="24"/>
          <w:szCs w:val="24"/>
          <w:lang w:eastAsia="en-GB"/>
        </w:rPr>
      </w:pPr>
      <w:hyperlink w:anchor="_Toc212374663" w:history="1">
        <w:r w:rsidRPr="006B4A34">
          <w:rPr>
            <w:rStyle w:val="Hyperlink"/>
          </w:rPr>
          <w:t>Figure 13 Chart from the NHM Evaluation report showing audience behaviour changes following visiting OBP.</w:t>
        </w:r>
        <w:r w:rsidRPr="006B4A34">
          <w:rPr>
            <w:webHidden/>
          </w:rPr>
          <w:tab/>
        </w:r>
        <w:r w:rsidRPr="006B4A34">
          <w:rPr>
            <w:webHidden/>
          </w:rPr>
          <w:fldChar w:fldCharType="begin"/>
        </w:r>
        <w:r w:rsidRPr="006B4A34">
          <w:rPr>
            <w:webHidden/>
          </w:rPr>
          <w:instrText xml:space="preserve"> PAGEREF _Toc212374663 \h </w:instrText>
        </w:r>
        <w:r w:rsidRPr="006B4A34">
          <w:rPr>
            <w:webHidden/>
          </w:rPr>
        </w:r>
        <w:r w:rsidRPr="006B4A34">
          <w:rPr>
            <w:webHidden/>
          </w:rPr>
          <w:fldChar w:fldCharType="separate"/>
        </w:r>
        <w:r w:rsidR="009C387C">
          <w:rPr>
            <w:webHidden/>
          </w:rPr>
          <w:t>161</w:t>
        </w:r>
        <w:r w:rsidRPr="006B4A34">
          <w:rPr>
            <w:webHidden/>
          </w:rPr>
          <w:fldChar w:fldCharType="end"/>
        </w:r>
      </w:hyperlink>
    </w:p>
    <w:p w14:paraId="78BFDDC3" w14:textId="3D165CB1" w:rsidR="006A6991" w:rsidRPr="006B4A34" w:rsidRDefault="006A6991" w:rsidP="009D52C4">
      <w:pPr>
        <w:pStyle w:val="Style10"/>
        <w:rPr>
          <w:sz w:val="24"/>
          <w:szCs w:val="24"/>
          <w:lang w:eastAsia="en-GB"/>
        </w:rPr>
      </w:pPr>
      <w:hyperlink w:anchor="_Toc212374665" w:history="1">
        <w:r w:rsidRPr="006B4A34">
          <w:rPr>
            <w:rStyle w:val="Hyperlink"/>
          </w:rPr>
          <w:t>Figure 15</w:t>
        </w:r>
        <w:r w:rsidR="002C218B">
          <w:rPr>
            <w:rStyle w:val="Hyperlink"/>
          </w:rPr>
          <w:t xml:space="preserve"> Infographic </w:t>
        </w:r>
        <w:r w:rsidRPr="006B4A34">
          <w:rPr>
            <w:rStyle w:val="Hyperlink"/>
          </w:rPr>
          <w:t>at OBP. 'We're producing more stuff than ever before'.</w:t>
        </w:r>
        <w:r w:rsidRPr="006B4A34">
          <w:rPr>
            <w:webHidden/>
          </w:rPr>
          <w:tab/>
        </w:r>
        <w:r w:rsidRPr="006B4A34">
          <w:rPr>
            <w:webHidden/>
          </w:rPr>
          <w:fldChar w:fldCharType="begin"/>
        </w:r>
        <w:r w:rsidRPr="006B4A34">
          <w:rPr>
            <w:webHidden/>
          </w:rPr>
          <w:instrText xml:space="preserve"> PAGEREF _Toc212374665 \h </w:instrText>
        </w:r>
        <w:r w:rsidRPr="006B4A34">
          <w:rPr>
            <w:webHidden/>
          </w:rPr>
        </w:r>
        <w:r w:rsidRPr="006B4A34">
          <w:rPr>
            <w:webHidden/>
          </w:rPr>
          <w:fldChar w:fldCharType="separate"/>
        </w:r>
        <w:r w:rsidR="009C387C">
          <w:rPr>
            <w:webHidden/>
          </w:rPr>
          <w:t>165</w:t>
        </w:r>
        <w:r w:rsidRPr="006B4A34">
          <w:rPr>
            <w:webHidden/>
          </w:rPr>
          <w:fldChar w:fldCharType="end"/>
        </w:r>
      </w:hyperlink>
    </w:p>
    <w:p w14:paraId="73AB730E" w14:textId="6E8D2210" w:rsidR="006A6991" w:rsidRPr="006B4A34" w:rsidRDefault="006A6991" w:rsidP="009D52C4">
      <w:pPr>
        <w:pStyle w:val="Style10"/>
        <w:rPr>
          <w:sz w:val="24"/>
          <w:szCs w:val="24"/>
          <w:lang w:eastAsia="en-GB"/>
        </w:rPr>
      </w:pPr>
      <w:hyperlink w:anchor="_Toc212374666" w:history="1">
        <w:r w:rsidRPr="006B4A34">
          <w:rPr>
            <w:rStyle w:val="Hyperlink"/>
          </w:rPr>
          <w:t>Figure 16 Still from a video about plastic pollution at OBP.</w:t>
        </w:r>
        <w:r w:rsidRPr="006B4A34">
          <w:rPr>
            <w:webHidden/>
          </w:rPr>
          <w:tab/>
        </w:r>
        <w:r w:rsidRPr="006B4A34">
          <w:rPr>
            <w:webHidden/>
          </w:rPr>
          <w:fldChar w:fldCharType="begin"/>
        </w:r>
        <w:r w:rsidRPr="006B4A34">
          <w:rPr>
            <w:webHidden/>
          </w:rPr>
          <w:instrText xml:space="preserve"> PAGEREF _Toc212374666 \h </w:instrText>
        </w:r>
        <w:r w:rsidRPr="006B4A34">
          <w:rPr>
            <w:webHidden/>
          </w:rPr>
        </w:r>
        <w:r w:rsidRPr="006B4A34">
          <w:rPr>
            <w:webHidden/>
          </w:rPr>
          <w:fldChar w:fldCharType="separate"/>
        </w:r>
        <w:r w:rsidR="009C387C">
          <w:rPr>
            <w:webHidden/>
          </w:rPr>
          <w:t>167</w:t>
        </w:r>
        <w:r w:rsidRPr="006B4A34">
          <w:rPr>
            <w:webHidden/>
          </w:rPr>
          <w:fldChar w:fldCharType="end"/>
        </w:r>
      </w:hyperlink>
    </w:p>
    <w:p w14:paraId="1369D726" w14:textId="1673C29D" w:rsidR="006A6991" w:rsidRPr="006B4A34" w:rsidRDefault="006A6991" w:rsidP="009D52C4">
      <w:pPr>
        <w:pStyle w:val="Style10"/>
        <w:rPr>
          <w:sz w:val="24"/>
          <w:szCs w:val="24"/>
          <w:lang w:eastAsia="en-GB"/>
        </w:rPr>
      </w:pPr>
      <w:hyperlink w:anchor="_Toc212374667" w:history="1">
        <w:r w:rsidRPr="006B4A34">
          <w:rPr>
            <w:rStyle w:val="Hyperlink"/>
          </w:rPr>
          <w:t>Figure 17 A child presses her face against a glass cabinet to get a closer look.</w:t>
        </w:r>
        <w:r w:rsidRPr="006B4A34">
          <w:rPr>
            <w:webHidden/>
          </w:rPr>
          <w:tab/>
        </w:r>
        <w:r w:rsidRPr="006B4A34">
          <w:rPr>
            <w:webHidden/>
          </w:rPr>
          <w:fldChar w:fldCharType="begin"/>
        </w:r>
        <w:r w:rsidRPr="006B4A34">
          <w:rPr>
            <w:webHidden/>
          </w:rPr>
          <w:instrText xml:space="preserve"> PAGEREF _Toc212374667 \h </w:instrText>
        </w:r>
        <w:r w:rsidRPr="006B4A34">
          <w:rPr>
            <w:webHidden/>
          </w:rPr>
        </w:r>
        <w:r w:rsidRPr="006B4A34">
          <w:rPr>
            <w:webHidden/>
          </w:rPr>
          <w:fldChar w:fldCharType="separate"/>
        </w:r>
        <w:r w:rsidR="009C387C">
          <w:rPr>
            <w:webHidden/>
          </w:rPr>
          <w:t>169</w:t>
        </w:r>
        <w:r w:rsidRPr="006B4A34">
          <w:rPr>
            <w:webHidden/>
          </w:rPr>
          <w:fldChar w:fldCharType="end"/>
        </w:r>
      </w:hyperlink>
    </w:p>
    <w:p w14:paraId="5E6F9868" w14:textId="2DE5ED0C" w:rsidR="006A6991" w:rsidRPr="006B4A34" w:rsidRDefault="006A6991" w:rsidP="009D52C4">
      <w:pPr>
        <w:pStyle w:val="Style10"/>
        <w:rPr>
          <w:sz w:val="24"/>
          <w:szCs w:val="24"/>
          <w:lang w:eastAsia="en-GB"/>
        </w:rPr>
      </w:pPr>
      <w:hyperlink w:anchor="_Toc212374668" w:history="1">
        <w:r w:rsidRPr="006B4A34">
          <w:rPr>
            <w:rStyle w:val="Hyperlink"/>
          </w:rPr>
          <w:t>Figure 18 'The Kids are All Right' storytelling and discussion session at Festival of Thrift 2022.</w:t>
        </w:r>
        <w:r w:rsidRPr="006B4A34">
          <w:rPr>
            <w:webHidden/>
          </w:rPr>
          <w:tab/>
        </w:r>
        <w:r w:rsidRPr="006B4A34">
          <w:rPr>
            <w:webHidden/>
          </w:rPr>
          <w:fldChar w:fldCharType="begin"/>
        </w:r>
        <w:r w:rsidRPr="006B4A34">
          <w:rPr>
            <w:webHidden/>
          </w:rPr>
          <w:instrText xml:space="preserve"> PAGEREF _Toc212374668 \h </w:instrText>
        </w:r>
        <w:r w:rsidRPr="006B4A34">
          <w:rPr>
            <w:webHidden/>
          </w:rPr>
        </w:r>
        <w:r w:rsidRPr="006B4A34">
          <w:rPr>
            <w:webHidden/>
          </w:rPr>
          <w:fldChar w:fldCharType="separate"/>
        </w:r>
        <w:r w:rsidR="009C387C">
          <w:rPr>
            <w:webHidden/>
          </w:rPr>
          <w:t>172</w:t>
        </w:r>
        <w:r w:rsidRPr="006B4A34">
          <w:rPr>
            <w:webHidden/>
          </w:rPr>
          <w:fldChar w:fldCharType="end"/>
        </w:r>
      </w:hyperlink>
    </w:p>
    <w:p w14:paraId="7A36B22F" w14:textId="35B0BA0D" w:rsidR="006A6991" w:rsidRPr="006B4A34" w:rsidRDefault="006A6991" w:rsidP="009D52C4">
      <w:pPr>
        <w:pStyle w:val="Style10"/>
        <w:rPr>
          <w:sz w:val="24"/>
          <w:szCs w:val="24"/>
          <w:lang w:eastAsia="en-GB"/>
        </w:rPr>
      </w:pPr>
      <w:hyperlink w:anchor="_Toc212374669" w:history="1">
        <w:r w:rsidRPr="006B4A34">
          <w:rPr>
            <w:rStyle w:val="Hyperlink"/>
          </w:rPr>
          <w:t>Figure 19 We can make a difference' collective collage at FoT 2022, part of the bubble blower workshop.</w:t>
        </w:r>
        <w:r w:rsidRPr="006B4A34">
          <w:rPr>
            <w:webHidden/>
          </w:rPr>
          <w:tab/>
        </w:r>
        <w:r w:rsidRPr="006B4A34">
          <w:rPr>
            <w:webHidden/>
          </w:rPr>
          <w:fldChar w:fldCharType="begin"/>
        </w:r>
        <w:r w:rsidRPr="006B4A34">
          <w:rPr>
            <w:webHidden/>
          </w:rPr>
          <w:instrText xml:space="preserve"> PAGEREF _Toc212374669 \h </w:instrText>
        </w:r>
        <w:r w:rsidRPr="006B4A34">
          <w:rPr>
            <w:webHidden/>
          </w:rPr>
        </w:r>
        <w:r w:rsidRPr="006B4A34">
          <w:rPr>
            <w:webHidden/>
          </w:rPr>
          <w:fldChar w:fldCharType="separate"/>
        </w:r>
        <w:r w:rsidR="009C387C">
          <w:rPr>
            <w:webHidden/>
          </w:rPr>
          <w:t>174</w:t>
        </w:r>
        <w:r w:rsidRPr="006B4A34">
          <w:rPr>
            <w:webHidden/>
          </w:rPr>
          <w:fldChar w:fldCharType="end"/>
        </w:r>
      </w:hyperlink>
    </w:p>
    <w:p w14:paraId="1F5E9E33" w14:textId="04B13C19" w:rsidR="006A6991" w:rsidRPr="006B4A34" w:rsidRDefault="006A6991" w:rsidP="009D52C4">
      <w:pPr>
        <w:pStyle w:val="Style10"/>
        <w:rPr>
          <w:sz w:val="24"/>
          <w:szCs w:val="24"/>
          <w:lang w:eastAsia="en-GB"/>
        </w:rPr>
      </w:pPr>
      <w:hyperlink w:anchor="_Toc212374670" w:history="1">
        <w:r w:rsidRPr="006B4A34">
          <w:rPr>
            <w:rStyle w:val="Hyperlink"/>
          </w:rPr>
          <w:t>Figure 20 My daughter exploring an art installation at the Festival of Thrift 2021.</w:t>
        </w:r>
        <w:r w:rsidRPr="006B4A34">
          <w:rPr>
            <w:webHidden/>
          </w:rPr>
          <w:tab/>
        </w:r>
        <w:r w:rsidRPr="006B4A34">
          <w:rPr>
            <w:webHidden/>
          </w:rPr>
          <w:fldChar w:fldCharType="begin"/>
        </w:r>
        <w:r w:rsidRPr="006B4A34">
          <w:rPr>
            <w:webHidden/>
          </w:rPr>
          <w:instrText xml:space="preserve"> PAGEREF _Toc212374670 \h </w:instrText>
        </w:r>
        <w:r w:rsidRPr="006B4A34">
          <w:rPr>
            <w:webHidden/>
          </w:rPr>
        </w:r>
        <w:r w:rsidRPr="006B4A34">
          <w:rPr>
            <w:webHidden/>
          </w:rPr>
          <w:fldChar w:fldCharType="separate"/>
        </w:r>
        <w:r w:rsidR="009C387C">
          <w:rPr>
            <w:webHidden/>
          </w:rPr>
          <w:t>186</w:t>
        </w:r>
        <w:r w:rsidRPr="006B4A34">
          <w:rPr>
            <w:webHidden/>
          </w:rPr>
          <w:fldChar w:fldCharType="end"/>
        </w:r>
      </w:hyperlink>
    </w:p>
    <w:p w14:paraId="0BE7DE60" w14:textId="2D3108FC" w:rsidR="006A6991" w:rsidRPr="006B4A34" w:rsidRDefault="006A6991" w:rsidP="009D52C4">
      <w:pPr>
        <w:pStyle w:val="Style10"/>
        <w:rPr>
          <w:sz w:val="24"/>
          <w:szCs w:val="24"/>
          <w:lang w:eastAsia="en-GB"/>
        </w:rPr>
      </w:pPr>
      <w:hyperlink w:anchor="_Toc212374671" w:history="1">
        <w:r w:rsidRPr="006B4A34">
          <w:rPr>
            <w:rStyle w:val="Hyperlink"/>
          </w:rPr>
          <w:t xml:space="preserve">Figure 21Festival Map, FoT 2022. </w:t>
        </w:r>
        <w:r w:rsidRPr="006B4A34">
          <w:rPr>
            <w:webHidden/>
          </w:rPr>
          <w:tab/>
        </w:r>
        <w:r w:rsidRPr="006B4A34">
          <w:rPr>
            <w:webHidden/>
          </w:rPr>
          <w:fldChar w:fldCharType="begin"/>
        </w:r>
        <w:r w:rsidRPr="006B4A34">
          <w:rPr>
            <w:webHidden/>
          </w:rPr>
          <w:instrText xml:space="preserve"> PAGEREF _Toc212374671 \h </w:instrText>
        </w:r>
        <w:r w:rsidRPr="006B4A34">
          <w:rPr>
            <w:webHidden/>
          </w:rPr>
        </w:r>
        <w:r w:rsidRPr="006B4A34">
          <w:rPr>
            <w:webHidden/>
          </w:rPr>
          <w:fldChar w:fldCharType="separate"/>
        </w:r>
        <w:r w:rsidR="009C387C">
          <w:rPr>
            <w:webHidden/>
          </w:rPr>
          <w:t>176</w:t>
        </w:r>
        <w:r w:rsidRPr="006B4A34">
          <w:rPr>
            <w:webHidden/>
          </w:rPr>
          <w:fldChar w:fldCharType="end"/>
        </w:r>
      </w:hyperlink>
    </w:p>
    <w:p w14:paraId="594AC62A" w14:textId="24F20720" w:rsidR="006A6991" w:rsidRPr="006B4A34" w:rsidRDefault="006A6991" w:rsidP="009D52C4">
      <w:pPr>
        <w:pStyle w:val="Style10"/>
        <w:rPr>
          <w:sz w:val="24"/>
          <w:szCs w:val="24"/>
          <w:lang w:eastAsia="en-GB"/>
        </w:rPr>
      </w:pPr>
      <w:hyperlink w:anchor="_Toc212374672" w:history="1">
        <w:r w:rsidRPr="006B4A34">
          <w:rPr>
            <w:rStyle w:val="Hyperlink"/>
          </w:rPr>
          <w:t>Figure 22 'On the Shore' Ben Okri, Ackroyde &amp; Harvey, FoT 2022</w:t>
        </w:r>
        <w:r w:rsidRPr="006B4A34">
          <w:rPr>
            <w:webHidden/>
          </w:rPr>
          <w:tab/>
        </w:r>
        <w:r w:rsidRPr="006B4A34">
          <w:rPr>
            <w:webHidden/>
          </w:rPr>
          <w:fldChar w:fldCharType="begin"/>
        </w:r>
        <w:r w:rsidRPr="006B4A34">
          <w:rPr>
            <w:webHidden/>
          </w:rPr>
          <w:instrText xml:space="preserve"> PAGEREF _Toc212374672 \h </w:instrText>
        </w:r>
        <w:r w:rsidRPr="006B4A34">
          <w:rPr>
            <w:webHidden/>
          </w:rPr>
        </w:r>
        <w:r w:rsidRPr="006B4A34">
          <w:rPr>
            <w:webHidden/>
          </w:rPr>
          <w:fldChar w:fldCharType="separate"/>
        </w:r>
        <w:r w:rsidR="009C387C">
          <w:rPr>
            <w:webHidden/>
          </w:rPr>
          <w:t>179</w:t>
        </w:r>
        <w:r w:rsidRPr="006B4A34">
          <w:rPr>
            <w:webHidden/>
          </w:rPr>
          <w:fldChar w:fldCharType="end"/>
        </w:r>
      </w:hyperlink>
    </w:p>
    <w:p w14:paraId="24A1296D" w14:textId="739517D2" w:rsidR="006A6991" w:rsidRPr="006B4A34" w:rsidRDefault="006A6991" w:rsidP="009D52C4">
      <w:pPr>
        <w:pStyle w:val="Style10"/>
        <w:rPr>
          <w:sz w:val="24"/>
          <w:szCs w:val="24"/>
          <w:lang w:eastAsia="en-GB"/>
        </w:rPr>
      </w:pPr>
      <w:hyperlink w:anchor="_Toc212374673" w:history="1">
        <w:r w:rsidRPr="006B4A34">
          <w:rPr>
            <w:rStyle w:val="Hyperlink"/>
          </w:rPr>
          <w:t>Figure 23 Timeless by Joli Vyann at FoT 2022.</w:t>
        </w:r>
        <w:r w:rsidRPr="006B4A34">
          <w:rPr>
            <w:webHidden/>
          </w:rPr>
          <w:tab/>
        </w:r>
        <w:r w:rsidRPr="006B4A34">
          <w:rPr>
            <w:webHidden/>
          </w:rPr>
          <w:fldChar w:fldCharType="begin"/>
        </w:r>
        <w:r w:rsidRPr="006B4A34">
          <w:rPr>
            <w:webHidden/>
          </w:rPr>
          <w:instrText xml:space="preserve"> PAGEREF _Toc212374673 \h </w:instrText>
        </w:r>
        <w:r w:rsidRPr="006B4A34">
          <w:rPr>
            <w:webHidden/>
          </w:rPr>
        </w:r>
        <w:r w:rsidRPr="006B4A34">
          <w:rPr>
            <w:webHidden/>
          </w:rPr>
          <w:fldChar w:fldCharType="separate"/>
        </w:r>
        <w:r w:rsidR="009C387C">
          <w:rPr>
            <w:webHidden/>
          </w:rPr>
          <w:t>182</w:t>
        </w:r>
        <w:r w:rsidRPr="006B4A34">
          <w:rPr>
            <w:webHidden/>
          </w:rPr>
          <w:fldChar w:fldCharType="end"/>
        </w:r>
      </w:hyperlink>
    </w:p>
    <w:p w14:paraId="55BF1137" w14:textId="0EA2E037" w:rsidR="006A6991" w:rsidRPr="006B4A34" w:rsidRDefault="006A6991" w:rsidP="009D52C4">
      <w:pPr>
        <w:pStyle w:val="Style10"/>
        <w:rPr>
          <w:sz w:val="24"/>
          <w:szCs w:val="24"/>
          <w:lang w:eastAsia="en-GB"/>
        </w:rPr>
      </w:pPr>
      <w:hyperlink w:anchor="_Toc212374674" w:history="1">
        <w:r w:rsidRPr="006B4A34">
          <w:rPr>
            <w:rStyle w:val="Hyperlink"/>
          </w:rPr>
          <w:t>Figure 24 Performers at the Festival of Thrift, 2021.</w:t>
        </w:r>
        <w:r w:rsidRPr="006B4A34">
          <w:rPr>
            <w:webHidden/>
          </w:rPr>
          <w:tab/>
        </w:r>
        <w:r w:rsidRPr="006B4A34">
          <w:rPr>
            <w:webHidden/>
          </w:rPr>
          <w:fldChar w:fldCharType="begin"/>
        </w:r>
        <w:r w:rsidRPr="006B4A34">
          <w:rPr>
            <w:webHidden/>
          </w:rPr>
          <w:instrText xml:space="preserve"> PAGEREF _Toc212374674 \h </w:instrText>
        </w:r>
        <w:r w:rsidRPr="006B4A34">
          <w:rPr>
            <w:webHidden/>
          </w:rPr>
        </w:r>
        <w:r w:rsidRPr="006B4A34">
          <w:rPr>
            <w:webHidden/>
          </w:rPr>
          <w:fldChar w:fldCharType="separate"/>
        </w:r>
        <w:r w:rsidR="009C387C">
          <w:rPr>
            <w:webHidden/>
          </w:rPr>
          <w:t>189</w:t>
        </w:r>
        <w:r w:rsidRPr="006B4A34">
          <w:rPr>
            <w:webHidden/>
          </w:rPr>
          <w:fldChar w:fldCharType="end"/>
        </w:r>
      </w:hyperlink>
    </w:p>
    <w:p w14:paraId="1E0443EC" w14:textId="6A296E07" w:rsidR="006A6991" w:rsidRPr="006B4A34" w:rsidRDefault="006A6991" w:rsidP="009D52C4">
      <w:pPr>
        <w:pStyle w:val="Style10"/>
        <w:rPr>
          <w:sz w:val="24"/>
          <w:szCs w:val="24"/>
          <w:lang w:eastAsia="en-GB"/>
        </w:rPr>
      </w:pPr>
      <w:hyperlink w:anchor="_Toc212374675" w:history="1">
        <w:r w:rsidRPr="006B4A34">
          <w:rPr>
            <w:rStyle w:val="Hyperlink"/>
          </w:rPr>
          <w:t>Figure 25 Author Ben Okri disucssing his book 'Every leaf a hallelujiah' in the Enlighentent, FoT 2022.</w:t>
        </w:r>
        <w:r w:rsidRPr="006B4A34">
          <w:rPr>
            <w:webHidden/>
          </w:rPr>
          <w:tab/>
        </w:r>
        <w:r w:rsidRPr="006B4A34">
          <w:rPr>
            <w:webHidden/>
          </w:rPr>
          <w:fldChar w:fldCharType="begin"/>
        </w:r>
        <w:r w:rsidRPr="006B4A34">
          <w:rPr>
            <w:webHidden/>
          </w:rPr>
          <w:instrText xml:space="preserve"> PAGEREF _Toc212374675 \h </w:instrText>
        </w:r>
        <w:r w:rsidRPr="006B4A34">
          <w:rPr>
            <w:webHidden/>
          </w:rPr>
        </w:r>
        <w:r w:rsidRPr="006B4A34">
          <w:rPr>
            <w:webHidden/>
          </w:rPr>
          <w:fldChar w:fldCharType="separate"/>
        </w:r>
        <w:r w:rsidR="009C387C">
          <w:rPr>
            <w:webHidden/>
          </w:rPr>
          <w:t>193</w:t>
        </w:r>
        <w:r w:rsidRPr="006B4A34">
          <w:rPr>
            <w:webHidden/>
          </w:rPr>
          <w:fldChar w:fldCharType="end"/>
        </w:r>
      </w:hyperlink>
    </w:p>
    <w:p w14:paraId="24AE7F84" w14:textId="05F4A024" w:rsidR="006A6991" w:rsidRPr="006B4A34" w:rsidRDefault="006A6991" w:rsidP="009D52C4">
      <w:pPr>
        <w:pStyle w:val="Style10"/>
        <w:rPr>
          <w:sz w:val="24"/>
          <w:szCs w:val="24"/>
          <w:lang w:eastAsia="en-GB"/>
        </w:rPr>
      </w:pPr>
      <w:hyperlink w:anchor="_Toc212374676" w:history="1">
        <w:r w:rsidRPr="006B4A34">
          <w:rPr>
            <w:rStyle w:val="Hyperlink"/>
          </w:rPr>
          <w:t>Figure 26 Bubble blower made from plastic bottle, tape, fabric and stickers at FoT 2022.</w:t>
        </w:r>
        <w:r w:rsidRPr="006B4A34">
          <w:rPr>
            <w:webHidden/>
          </w:rPr>
          <w:tab/>
        </w:r>
        <w:r w:rsidRPr="006B4A34">
          <w:rPr>
            <w:webHidden/>
          </w:rPr>
          <w:fldChar w:fldCharType="begin"/>
        </w:r>
        <w:r w:rsidRPr="006B4A34">
          <w:rPr>
            <w:webHidden/>
          </w:rPr>
          <w:instrText xml:space="preserve"> PAGEREF _Toc212374676 \h </w:instrText>
        </w:r>
        <w:r w:rsidRPr="006B4A34">
          <w:rPr>
            <w:webHidden/>
          </w:rPr>
        </w:r>
        <w:r w:rsidRPr="006B4A34">
          <w:rPr>
            <w:webHidden/>
          </w:rPr>
          <w:fldChar w:fldCharType="separate"/>
        </w:r>
        <w:r w:rsidR="009C387C">
          <w:rPr>
            <w:webHidden/>
          </w:rPr>
          <w:t>195</w:t>
        </w:r>
        <w:r w:rsidRPr="006B4A34">
          <w:rPr>
            <w:webHidden/>
          </w:rPr>
          <w:fldChar w:fldCharType="end"/>
        </w:r>
      </w:hyperlink>
    </w:p>
    <w:p w14:paraId="555EA911" w14:textId="4A537048" w:rsidR="006A6991" w:rsidRPr="006B4A34" w:rsidRDefault="006A6991" w:rsidP="009D52C4">
      <w:pPr>
        <w:pStyle w:val="Style10"/>
        <w:rPr>
          <w:sz w:val="24"/>
          <w:szCs w:val="24"/>
          <w:lang w:eastAsia="en-GB"/>
        </w:rPr>
      </w:pPr>
      <w:hyperlink w:anchor="_Toc212374677" w:history="1">
        <w:r w:rsidRPr="006B4A34">
          <w:rPr>
            <w:rStyle w:val="Hyperlink"/>
          </w:rPr>
          <w:t xml:space="preserve">Figure 27 Making a clay tile with my children at FoT 2021. </w:t>
        </w:r>
        <w:r w:rsidRPr="006B4A34">
          <w:rPr>
            <w:webHidden/>
          </w:rPr>
          <w:tab/>
        </w:r>
        <w:r w:rsidRPr="006B4A34">
          <w:rPr>
            <w:webHidden/>
          </w:rPr>
          <w:fldChar w:fldCharType="begin"/>
        </w:r>
        <w:r w:rsidRPr="006B4A34">
          <w:rPr>
            <w:webHidden/>
          </w:rPr>
          <w:instrText xml:space="preserve"> PAGEREF _Toc212374677 \h </w:instrText>
        </w:r>
        <w:r w:rsidRPr="006B4A34">
          <w:rPr>
            <w:webHidden/>
          </w:rPr>
        </w:r>
        <w:r w:rsidRPr="006B4A34">
          <w:rPr>
            <w:webHidden/>
          </w:rPr>
          <w:fldChar w:fldCharType="separate"/>
        </w:r>
        <w:r w:rsidR="009C387C">
          <w:rPr>
            <w:webHidden/>
          </w:rPr>
          <w:t>197</w:t>
        </w:r>
        <w:r w:rsidRPr="006B4A34">
          <w:rPr>
            <w:webHidden/>
          </w:rPr>
          <w:fldChar w:fldCharType="end"/>
        </w:r>
      </w:hyperlink>
    </w:p>
    <w:p w14:paraId="2B88E145" w14:textId="77DB2A13" w:rsidR="006A6991" w:rsidRPr="006B4A34" w:rsidRDefault="006A6991" w:rsidP="009D52C4">
      <w:pPr>
        <w:pStyle w:val="Style10"/>
        <w:rPr>
          <w:sz w:val="24"/>
          <w:szCs w:val="24"/>
          <w:lang w:eastAsia="en-GB"/>
        </w:rPr>
      </w:pPr>
      <w:hyperlink w:anchor="_Toc212374678" w:history="1">
        <w:r w:rsidRPr="006B4A34">
          <w:rPr>
            <w:rStyle w:val="Hyperlink"/>
          </w:rPr>
          <w:t>Figure 28 Colouring butterflies as part of 'The Kids are All Right' workshop, FoT 2022.</w:t>
        </w:r>
        <w:r w:rsidRPr="006B4A34">
          <w:rPr>
            <w:webHidden/>
          </w:rPr>
          <w:tab/>
        </w:r>
        <w:r w:rsidRPr="006B4A34">
          <w:rPr>
            <w:webHidden/>
          </w:rPr>
          <w:fldChar w:fldCharType="begin"/>
        </w:r>
        <w:r w:rsidRPr="006B4A34">
          <w:rPr>
            <w:webHidden/>
          </w:rPr>
          <w:instrText xml:space="preserve"> PAGEREF _Toc212374678 \h </w:instrText>
        </w:r>
        <w:r w:rsidRPr="006B4A34">
          <w:rPr>
            <w:webHidden/>
          </w:rPr>
        </w:r>
        <w:r w:rsidRPr="006B4A34">
          <w:rPr>
            <w:webHidden/>
          </w:rPr>
          <w:fldChar w:fldCharType="separate"/>
        </w:r>
        <w:r w:rsidR="009C387C">
          <w:rPr>
            <w:webHidden/>
          </w:rPr>
          <w:t>201</w:t>
        </w:r>
        <w:r w:rsidRPr="006B4A34">
          <w:rPr>
            <w:webHidden/>
          </w:rPr>
          <w:fldChar w:fldCharType="end"/>
        </w:r>
      </w:hyperlink>
    </w:p>
    <w:p w14:paraId="3D36E3B7" w14:textId="0A6C1D8F" w:rsidR="006A6991" w:rsidRPr="006B4A34" w:rsidRDefault="006A6991" w:rsidP="009D52C4">
      <w:pPr>
        <w:pStyle w:val="Style10"/>
        <w:rPr>
          <w:sz w:val="24"/>
          <w:szCs w:val="24"/>
          <w:lang w:eastAsia="en-GB"/>
        </w:rPr>
      </w:pPr>
      <w:hyperlink w:anchor="_Toc212374679" w:history="1">
        <w:r w:rsidRPr="006B4A34">
          <w:rPr>
            <w:rStyle w:val="Hyperlink"/>
          </w:rPr>
          <w:t>Figure 29 My daughter playing with a kite we made at FoT 2019.</w:t>
        </w:r>
        <w:r w:rsidRPr="006B4A34">
          <w:rPr>
            <w:webHidden/>
          </w:rPr>
          <w:tab/>
        </w:r>
        <w:r w:rsidRPr="006B4A34">
          <w:rPr>
            <w:webHidden/>
          </w:rPr>
          <w:fldChar w:fldCharType="begin"/>
        </w:r>
        <w:r w:rsidRPr="006B4A34">
          <w:rPr>
            <w:webHidden/>
          </w:rPr>
          <w:instrText xml:space="preserve"> PAGEREF _Toc212374679 \h </w:instrText>
        </w:r>
        <w:r w:rsidRPr="006B4A34">
          <w:rPr>
            <w:webHidden/>
          </w:rPr>
        </w:r>
        <w:r w:rsidRPr="006B4A34">
          <w:rPr>
            <w:webHidden/>
          </w:rPr>
          <w:fldChar w:fldCharType="separate"/>
        </w:r>
        <w:r w:rsidR="009C387C">
          <w:rPr>
            <w:webHidden/>
          </w:rPr>
          <w:t>207</w:t>
        </w:r>
        <w:r w:rsidRPr="006B4A34">
          <w:rPr>
            <w:webHidden/>
          </w:rPr>
          <w:fldChar w:fldCharType="end"/>
        </w:r>
      </w:hyperlink>
    </w:p>
    <w:p w14:paraId="7DCAC08A" w14:textId="29089C8A" w:rsidR="006A6991" w:rsidRPr="006B4A34" w:rsidRDefault="006A6991" w:rsidP="009D52C4">
      <w:pPr>
        <w:pStyle w:val="Style10"/>
        <w:rPr>
          <w:sz w:val="24"/>
          <w:szCs w:val="24"/>
          <w:lang w:eastAsia="en-GB"/>
        </w:rPr>
      </w:pPr>
      <w:hyperlink w:anchor="_Toc212374680" w:history="1">
        <w:r w:rsidRPr="006B4A34">
          <w:rPr>
            <w:rStyle w:val="Hyperlink"/>
          </w:rPr>
          <w:t>Figure 30 Collage making at the Animal Rebellion stall, part of The Big One, 2023.</w:t>
        </w:r>
        <w:r w:rsidRPr="006B4A34">
          <w:rPr>
            <w:webHidden/>
          </w:rPr>
          <w:tab/>
        </w:r>
        <w:r w:rsidRPr="006B4A34">
          <w:rPr>
            <w:webHidden/>
          </w:rPr>
          <w:fldChar w:fldCharType="begin"/>
        </w:r>
        <w:r w:rsidRPr="006B4A34">
          <w:rPr>
            <w:webHidden/>
          </w:rPr>
          <w:instrText xml:space="preserve"> PAGEREF _Toc212374680 \h </w:instrText>
        </w:r>
        <w:r w:rsidRPr="006B4A34">
          <w:rPr>
            <w:webHidden/>
          </w:rPr>
        </w:r>
        <w:r w:rsidRPr="006B4A34">
          <w:rPr>
            <w:webHidden/>
          </w:rPr>
          <w:fldChar w:fldCharType="separate"/>
        </w:r>
        <w:r w:rsidR="009C387C">
          <w:rPr>
            <w:webHidden/>
          </w:rPr>
          <w:t>210</w:t>
        </w:r>
        <w:r w:rsidRPr="006B4A34">
          <w:rPr>
            <w:webHidden/>
          </w:rPr>
          <w:fldChar w:fldCharType="end"/>
        </w:r>
      </w:hyperlink>
    </w:p>
    <w:p w14:paraId="66495EE6" w14:textId="6752E963" w:rsidR="006A6991" w:rsidRPr="006B4A34" w:rsidRDefault="006A6991" w:rsidP="009D52C4">
      <w:pPr>
        <w:pStyle w:val="Style10"/>
        <w:rPr>
          <w:sz w:val="24"/>
          <w:szCs w:val="24"/>
          <w:lang w:eastAsia="en-GB"/>
        </w:rPr>
      </w:pPr>
      <w:hyperlink w:anchor="_Toc212374681" w:history="1">
        <w:r w:rsidRPr="006B4A34">
          <w:rPr>
            <w:rStyle w:val="Hyperlink"/>
          </w:rPr>
          <w:t>Figure 31 Maps provied by XR ahead of The Big One, 2023.</w:t>
        </w:r>
        <w:r w:rsidRPr="006B4A34">
          <w:rPr>
            <w:webHidden/>
          </w:rPr>
          <w:tab/>
        </w:r>
        <w:r w:rsidRPr="006B4A34">
          <w:rPr>
            <w:webHidden/>
          </w:rPr>
          <w:fldChar w:fldCharType="begin"/>
        </w:r>
        <w:r w:rsidRPr="006B4A34">
          <w:rPr>
            <w:webHidden/>
          </w:rPr>
          <w:instrText xml:space="preserve"> PAGEREF _Toc212374681 \h </w:instrText>
        </w:r>
        <w:r w:rsidRPr="006B4A34">
          <w:rPr>
            <w:webHidden/>
          </w:rPr>
        </w:r>
        <w:r w:rsidRPr="006B4A34">
          <w:rPr>
            <w:webHidden/>
          </w:rPr>
          <w:fldChar w:fldCharType="separate"/>
        </w:r>
        <w:r w:rsidR="009C387C">
          <w:rPr>
            <w:webHidden/>
          </w:rPr>
          <w:t>216</w:t>
        </w:r>
        <w:r w:rsidRPr="006B4A34">
          <w:rPr>
            <w:webHidden/>
          </w:rPr>
          <w:fldChar w:fldCharType="end"/>
        </w:r>
      </w:hyperlink>
    </w:p>
    <w:p w14:paraId="27CA85A2" w14:textId="3E7D270F" w:rsidR="006A6991" w:rsidRPr="006B4A34" w:rsidRDefault="006A6991" w:rsidP="009D52C4">
      <w:pPr>
        <w:pStyle w:val="Style10"/>
        <w:rPr>
          <w:sz w:val="24"/>
          <w:szCs w:val="24"/>
          <w:lang w:eastAsia="en-GB"/>
        </w:rPr>
      </w:pPr>
      <w:hyperlink w:anchor="_Toc212374682" w:history="1">
        <w:r w:rsidRPr="006B4A34">
          <w:rPr>
            <w:rStyle w:val="Hyperlink"/>
          </w:rPr>
          <w:t>Figure 32 Chalking the pavement outside the Houses of Parliament at The Big One, 2023.</w:t>
        </w:r>
        <w:r w:rsidRPr="006B4A34">
          <w:rPr>
            <w:webHidden/>
          </w:rPr>
          <w:tab/>
        </w:r>
        <w:r w:rsidRPr="006B4A34">
          <w:rPr>
            <w:webHidden/>
          </w:rPr>
          <w:fldChar w:fldCharType="begin"/>
        </w:r>
        <w:r w:rsidRPr="006B4A34">
          <w:rPr>
            <w:webHidden/>
          </w:rPr>
          <w:instrText xml:space="preserve"> PAGEREF _Toc212374682 \h </w:instrText>
        </w:r>
        <w:r w:rsidRPr="006B4A34">
          <w:rPr>
            <w:webHidden/>
          </w:rPr>
        </w:r>
        <w:r w:rsidRPr="006B4A34">
          <w:rPr>
            <w:webHidden/>
          </w:rPr>
          <w:fldChar w:fldCharType="separate"/>
        </w:r>
        <w:r w:rsidR="009C387C">
          <w:rPr>
            <w:webHidden/>
          </w:rPr>
          <w:t>217</w:t>
        </w:r>
        <w:r w:rsidRPr="006B4A34">
          <w:rPr>
            <w:webHidden/>
          </w:rPr>
          <w:fldChar w:fldCharType="end"/>
        </w:r>
      </w:hyperlink>
    </w:p>
    <w:p w14:paraId="1F7556CB" w14:textId="3B502874" w:rsidR="006A6991" w:rsidRPr="006B4A34" w:rsidRDefault="006A6991" w:rsidP="009D52C4">
      <w:pPr>
        <w:pStyle w:val="Style10"/>
        <w:rPr>
          <w:sz w:val="24"/>
          <w:szCs w:val="24"/>
          <w:lang w:eastAsia="en-GB"/>
        </w:rPr>
      </w:pPr>
      <w:hyperlink w:anchor="_Toc212374683" w:history="1">
        <w:r w:rsidRPr="006B4A34">
          <w:rPr>
            <w:rStyle w:val="Hyperlink"/>
          </w:rPr>
          <w:t>Figure 33'What to bring' inforgraphic provided by XR Families ahead of the big one.</w:t>
        </w:r>
        <w:r w:rsidRPr="006B4A34">
          <w:rPr>
            <w:webHidden/>
          </w:rPr>
          <w:tab/>
        </w:r>
        <w:r w:rsidRPr="006B4A34">
          <w:rPr>
            <w:webHidden/>
          </w:rPr>
          <w:fldChar w:fldCharType="begin"/>
        </w:r>
        <w:r w:rsidRPr="006B4A34">
          <w:rPr>
            <w:webHidden/>
          </w:rPr>
          <w:instrText xml:space="preserve"> PAGEREF _Toc212374683 \h </w:instrText>
        </w:r>
        <w:r w:rsidRPr="006B4A34">
          <w:rPr>
            <w:webHidden/>
          </w:rPr>
        </w:r>
        <w:r w:rsidRPr="006B4A34">
          <w:rPr>
            <w:webHidden/>
          </w:rPr>
          <w:fldChar w:fldCharType="separate"/>
        </w:r>
        <w:r w:rsidR="009C387C">
          <w:rPr>
            <w:webHidden/>
          </w:rPr>
          <w:t>218</w:t>
        </w:r>
        <w:r w:rsidRPr="006B4A34">
          <w:rPr>
            <w:webHidden/>
          </w:rPr>
          <w:fldChar w:fldCharType="end"/>
        </w:r>
      </w:hyperlink>
    </w:p>
    <w:p w14:paraId="738F7366" w14:textId="08A98E65" w:rsidR="006A6991" w:rsidRPr="006B4A34" w:rsidRDefault="006A6991" w:rsidP="009D52C4">
      <w:pPr>
        <w:pStyle w:val="Style10"/>
        <w:rPr>
          <w:sz w:val="24"/>
          <w:szCs w:val="24"/>
          <w:lang w:eastAsia="en-GB"/>
        </w:rPr>
      </w:pPr>
      <w:hyperlink w:anchor="_Toc212374684" w:history="1">
        <w:r w:rsidRPr="006B4A34">
          <w:rPr>
            <w:rStyle w:val="Hyperlink"/>
          </w:rPr>
          <w:t>Figure 34 Image of a placard at the Reclaim our Future march, part of the Festival of Resistance 15th October 2022</w:t>
        </w:r>
        <w:r w:rsidRPr="006B4A34">
          <w:rPr>
            <w:webHidden/>
          </w:rPr>
          <w:tab/>
        </w:r>
        <w:r w:rsidRPr="006B4A34">
          <w:rPr>
            <w:webHidden/>
          </w:rPr>
          <w:fldChar w:fldCharType="begin"/>
        </w:r>
        <w:r w:rsidRPr="006B4A34">
          <w:rPr>
            <w:webHidden/>
          </w:rPr>
          <w:instrText xml:space="preserve"> PAGEREF _Toc212374684 \h </w:instrText>
        </w:r>
        <w:r w:rsidRPr="006B4A34">
          <w:rPr>
            <w:webHidden/>
          </w:rPr>
        </w:r>
        <w:r w:rsidRPr="006B4A34">
          <w:rPr>
            <w:webHidden/>
          </w:rPr>
          <w:fldChar w:fldCharType="separate"/>
        </w:r>
        <w:r w:rsidR="009C387C">
          <w:rPr>
            <w:webHidden/>
          </w:rPr>
          <w:t>223</w:t>
        </w:r>
        <w:r w:rsidRPr="006B4A34">
          <w:rPr>
            <w:webHidden/>
          </w:rPr>
          <w:fldChar w:fldCharType="end"/>
        </w:r>
      </w:hyperlink>
    </w:p>
    <w:p w14:paraId="614AFF19" w14:textId="035D7A20" w:rsidR="006A6991" w:rsidRPr="006B4A34" w:rsidRDefault="006A6991" w:rsidP="009D52C4">
      <w:pPr>
        <w:pStyle w:val="Style10"/>
        <w:rPr>
          <w:sz w:val="24"/>
          <w:szCs w:val="24"/>
          <w:lang w:eastAsia="en-GB"/>
        </w:rPr>
      </w:pPr>
      <w:hyperlink w:anchor="_Toc212374685" w:history="1">
        <w:r w:rsidRPr="006B4A34">
          <w:rPr>
            <w:rStyle w:val="Hyperlink"/>
          </w:rPr>
          <w:t>Figure 35 Children climb traffic lights at The Big One 2023.</w:t>
        </w:r>
        <w:r w:rsidRPr="006B4A34">
          <w:rPr>
            <w:webHidden/>
          </w:rPr>
          <w:tab/>
        </w:r>
        <w:r w:rsidRPr="006B4A34">
          <w:rPr>
            <w:webHidden/>
          </w:rPr>
          <w:fldChar w:fldCharType="begin"/>
        </w:r>
        <w:r w:rsidRPr="006B4A34">
          <w:rPr>
            <w:webHidden/>
          </w:rPr>
          <w:instrText xml:space="preserve"> PAGEREF _Toc212374685 \h </w:instrText>
        </w:r>
        <w:r w:rsidRPr="006B4A34">
          <w:rPr>
            <w:webHidden/>
          </w:rPr>
        </w:r>
        <w:r w:rsidRPr="006B4A34">
          <w:rPr>
            <w:webHidden/>
          </w:rPr>
          <w:fldChar w:fldCharType="separate"/>
        </w:r>
        <w:r w:rsidR="009C387C">
          <w:rPr>
            <w:webHidden/>
          </w:rPr>
          <w:t>228</w:t>
        </w:r>
        <w:r w:rsidRPr="006B4A34">
          <w:rPr>
            <w:webHidden/>
          </w:rPr>
          <w:fldChar w:fldCharType="end"/>
        </w:r>
      </w:hyperlink>
    </w:p>
    <w:p w14:paraId="1529436B" w14:textId="34FC384B" w:rsidR="006A6991" w:rsidRPr="006B4A34" w:rsidRDefault="006A6991" w:rsidP="009D52C4">
      <w:pPr>
        <w:pStyle w:val="Style10"/>
        <w:rPr>
          <w:sz w:val="24"/>
          <w:szCs w:val="24"/>
          <w:lang w:eastAsia="en-GB"/>
        </w:rPr>
      </w:pPr>
      <w:hyperlink w:anchor="_Toc212374686" w:history="1">
        <w:r w:rsidRPr="006B4A34">
          <w:rPr>
            <w:rStyle w:val="Hyperlink"/>
          </w:rPr>
          <w:t>Figure 36 For Our Children, For Our Future banner at Reclaim our Future march.</w:t>
        </w:r>
        <w:r w:rsidRPr="006B4A34">
          <w:rPr>
            <w:webHidden/>
          </w:rPr>
          <w:tab/>
        </w:r>
        <w:r w:rsidRPr="006B4A34">
          <w:rPr>
            <w:webHidden/>
          </w:rPr>
          <w:fldChar w:fldCharType="begin"/>
        </w:r>
        <w:r w:rsidRPr="006B4A34">
          <w:rPr>
            <w:webHidden/>
          </w:rPr>
          <w:instrText xml:space="preserve"> PAGEREF _Toc212374686 \h </w:instrText>
        </w:r>
        <w:r w:rsidRPr="006B4A34">
          <w:rPr>
            <w:webHidden/>
          </w:rPr>
        </w:r>
        <w:r w:rsidRPr="006B4A34">
          <w:rPr>
            <w:webHidden/>
          </w:rPr>
          <w:fldChar w:fldCharType="separate"/>
        </w:r>
        <w:r w:rsidR="009C387C">
          <w:rPr>
            <w:webHidden/>
          </w:rPr>
          <w:t>231</w:t>
        </w:r>
        <w:r w:rsidRPr="006B4A34">
          <w:rPr>
            <w:webHidden/>
          </w:rPr>
          <w:fldChar w:fldCharType="end"/>
        </w:r>
      </w:hyperlink>
    </w:p>
    <w:p w14:paraId="6B0C1179" w14:textId="1C24C17B" w:rsidR="006A6991" w:rsidRPr="006B4A34" w:rsidRDefault="006A6991" w:rsidP="009D52C4">
      <w:pPr>
        <w:pStyle w:val="Style10"/>
        <w:rPr>
          <w:sz w:val="24"/>
          <w:szCs w:val="24"/>
          <w:lang w:eastAsia="en-GB"/>
        </w:rPr>
      </w:pPr>
      <w:hyperlink w:anchor="_Toc212374687" w:history="1">
        <w:r w:rsidRPr="006B4A34">
          <w:rPr>
            <w:rStyle w:val="Hyperlink"/>
          </w:rPr>
          <w:t>Figure 37 Children playing under a large silk flag at The Big One, 2022.</w:t>
        </w:r>
        <w:r w:rsidRPr="006B4A34">
          <w:rPr>
            <w:webHidden/>
          </w:rPr>
          <w:tab/>
        </w:r>
        <w:r w:rsidRPr="006B4A34">
          <w:rPr>
            <w:webHidden/>
          </w:rPr>
          <w:fldChar w:fldCharType="begin"/>
        </w:r>
        <w:r w:rsidRPr="006B4A34">
          <w:rPr>
            <w:webHidden/>
          </w:rPr>
          <w:instrText xml:space="preserve"> PAGEREF _Toc212374687 \h </w:instrText>
        </w:r>
        <w:r w:rsidRPr="006B4A34">
          <w:rPr>
            <w:webHidden/>
          </w:rPr>
        </w:r>
        <w:r w:rsidRPr="006B4A34">
          <w:rPr>
            <w:webHidden/>
          </w:rPr>
          <w:fldChar w:fldCharType="separate"/>
        </w:r>
        <w:r w:rsidR="009C387C">
          <w:rPr>
            <w:webHidden/>
          </w:rPr>
          <w:t>247</w:t>
        </w:r>
        <w:r w:rsidRPr="006B4A34">
          <w:rPr>
            <w:webHidden/>
          </w:rPr>
          <w:fldChar w:fldCharType="end"/>
        </w:r>
      </w:hyperlink>
    </w:p>
    <w:p w14:paraId="4DEE0153" w14:textId="77777777" w:rsidR="009D52C4" w:rsidRDefault="001E7ADE" w:rsidP="009D52C4">
      <w:pPr>
        <w:pStyle w:val="Style10"/>
      </w:pPr>
      <w:r w:rsidRPr="006B4A34">
        <w:fldChar w:fldCharType="end"/>
      </w:r>
      <w:bookmarkStart w:id="8" w:name="_Toc213580143"/>
      <w:bookmarkStart w:id="9" w:name="_Toc213581739"/>
    </w:p>
    <w:p w14:paraId="59025963" w14:textId="77777777" w:rsidR="009D52C4" w:rsidRDefault="009D52C4">
      <w:pPr>
        <w:spacing w:line="259" w:lineRule="auto"/>
        <w:jc w:val="left"/>
        <w:rPr>
          <w:rFonts w:cs="Times New Roman"/>
          <w:noProof/>
        </w:rPr>
      </w:pPr>
      <w:r>
        <w:br w:type="page"/>
      </w:r>
    </w:p>
    <w:p w14:paraId="19A59F65" w14:textId="3EB5A186" w:rsidR="008F5432" w:rsidRPr="006B4A34" w:rsidRDefault="008F5432" w:rsidP="009D52C4">
      <w:pPr>
        <w:pStyle w:val="Heading2"/>
      </w:pPr>
      <w:r w:rsidRPr="006B4A34">
        <w:lastRenderedPageBreak/>
        <w:t>List of Abbreviations</w:t>
      </w:r>
      <w:bookmarkEnd w:id="8"/>
      <w:bookmarkEnd w:id="9"/>
    </w:p>
    <w:p w14:paraId="1CF33865" w14:textId="10B12EDF" w:rsidR="00362514" w:rsidRPr="005344B4" w:rsidRDefault="008F5432" w:rsidP="00362514">
      <w:pPr>
        <w:spacing w:line="600" w:lineRule="auto"/>
        <w:rPr>
          <w:rFonts w:cs="Times New Roman"/>
        </w:rPr>
      </w:pPr>
      <w:proofErr w:type="spellStart"/>
      <w:r w:rsidRPr="005344B4">
        <w:rPr>
          <w:rFonts w:cs="Times New Roman"/>
        </w:rPr>
        <w:t>FoT</w:t>
      </w:r>
      <w:proofErr w:type="spellEnd"/>
      <w:r w:rsidRPr="005344B4">
        <w:rPr>
          <w:rFonts w:cs="Times New Roman"/>
        </w:rPr>
        <w:t xml:space="preserve"> – The Festival of </w:t>
      </w:r>
      <w:r w:rsidR="00362514" w:rsidRPr="005344B4">
        <w:rPr>
          <w:rFonts w:cs="Times New Roman"/>
        </w:rPr>
        <w:t>Thrift</w:t>
      </w:r>
    </w:p>
    <w:p w14:paraId="0FE60B65" w14:textId="7F980DFC" w:rsidR="00362514" w:rsidRPr="005344B4" w:rsidRDefault="00362514" w:rsidP="00362514">
      <w:pPr>
        <w:spacing w:line="600" w:lineRule="auto"/>
        <w:rPr>
          <w:rFonts w:cs="Times New Roman"/>
        </w:rPr>
      </w:pPr>
      <w:r w:rsidRPr="005344B4">
        <w:rPr>
          <w:rFonts w:cs="Times New Roman"/>
        </w:rPr>
        <w:t>NHM – Natural History Museum, London</w:t>
      </w:r>
    </w:p>
    <w:p w14:paraId="2177ABC0" w14:textId="77777777" w:rsidR="008F5432" w:rsidRPr="005344B4" w:rsidRDefault="008F5432" w:rsidP="00362514">
      <w:pPr>
        <w:spacing w:line="600" w:lineRule="auto"/>
        <w:rPr>
          <w:rFonts w:cs="Times New Roman"/>
        </w:rPr>
      </w:pPr>
      <w:r w:rsidRPr="005344B4">
        <w:rPr>
          <w:rFonts w:cs="Times New Roman"/>
        </w:rPr>
        <w:t>OBP – Our Broken Planet</w:t>
      </w:r>
    </w:p>
    <w:p w14:paraId="0704AE09" w14:textId="77777777" w:rsidR="008F5432" w:rsidRPr="005344B4" w:rsidRDefault="008F5432" w:rsidP="00362514">
      <w:pPr>
        <w:spacing w:line="600" w:lineRule="auto"/>
        <w:rPr>
          <w:rFonts w:cs="Times New Roman"/>
        </w:rPr>
      </w:pPr>
      <w:r w:rsidRPr="005344B4">
        <w:rPr>
          <w:rFonts w:cs="Times New Roman"/>
        </w:rPr>
        <w:t>XR – Extinction Rebellion</w:t>
      </w:r>
    </w:p>
    <w:p w14:paraId="59954C1C" w14:textId="77777777" w:rsidR="008F5432" w:rsidRPr="005344B4" w:rsidRDefault="008F5432" w:rsidP="009811B0">
      <w:pPr>
        <w:spacing w:line="480" w:lineRule="auto"/>
        <w:rPr>
          <w:rFonts w:cs="Times New Roman"/>
        </w:rPr>
      </w:pPr>
    </w:p>
    <w:p w14:paraId="3BFDAF08" w14:textId="77777777" w:rsidR="003A1361" w:rsidRPr="005344B4" w:rsidRDefault="003A1361" w:rsidP="009811B0">
      <w:pPr>
        <w:spacing w:line="480" w:lineRule="auto"/>
        <w:rPr>
          <w:rFonts w:cs="Times New Roman"/>
        </w:rPr>
      </w:pPr>
    </w:p>
    <w:p w14:paraId="0AD0D2FF" w14:textId="77777777" w:rsidR="008F5432" w:rsidRPr="005344B4" w:rsidRDefault="008F5432" w:rsidP="009811B0">
      <w:pPr>
        <w:spacing w:line="480" w:lineRule="auto"/>
        <w:rPr>
          <w:rFonts w:eastAsiaTheme="majorEastAsia" w:cs="Times New Roman"/>
          <w:color w:val="0F4761" w:themeColor="accent1" w:themeShade="BF"/>
          <w:sz w:val="40"/>
          <w:szCs w:val="40"/>
        </w:rPr>
      </w:pPr>
      <w:r w:rsidRPr="005344B4">
        <w:rPr>
          <w:rFonts w:cs="Times New Roman"/>
        </w:rPr>
        <w:br w:type="page"/>
      </w:r>
    </w:p>
    <w:p w14:paraId="5C8D05DD" w14:textId="77777777" w:rsidR="00FD06CE" w:rsidRPr="006B4A34" w:rsidRDefault="00FF6497" w:rsidP="00901009">
      <w:pPr>
        <w:pStyle w:val="Heading1"/>
      </w:pPr>
      <w:bookmarkStart w:id="10" w:name="_Toc213581740"/>
      <w:r w:rsidRPr="006B4A34">
        <w:lastRenderedPageBreak/>
        <w:t xml:space="preserve">Chapter 1 </w:t>
      </w:r>
      <w:r w:rsidR="00CF03D7" w:rsidRPr="006B4A34">
        <w:t>I</w:t>
      </w:r>
      <w:r w:rsidR="00FD06CE" w:rsidRPr="006B4A34">
        <w:t>n</w:t>
      </w:r>
      <w:r w:rsidR="00CF03D7" w:rsidRPr="006B4A34">
        <w:t>trod</w:t>
      </w:r>
      <w:r w:rsidR="00FD06CE" w:rsidRPr="006B4A34">
        <w:t>uction</w:t>
      </w:r>
      <w:bookmarkEnd w:id="10"/>
    </w:p>
    <w:p w14:paraId="3BD4F72B" w14:textId="659518CF" w:rsidR="001745F1" w:rsidRPr="005344B4" w:rsidRDefault="0062327C" w:rsidP="009811B0">
      <w:pPr>
        <w:spacing w:line="480" w:lineRule="auto"/>
        <w:rPr>
          <w:rFonts w:cs="Times New Roman"/>
        </w:rPr>
      </w:pPr>
      <w:r w:rsidRPr="005344B4">
        <w:rPr>
          <w:rFonts w:cs="Times New Roman"/>
        </w:rPr>
        <w:t>This thesis</w:t>
      </w:r>
      <w:r w:rsidR="001745F1" w:rsidRPr="005344B4">
        <w:rPr>
          <w:rFonts w:cs="Times New Roman"/>
        </w:rPr>
        <w:t xml:space="preserve"> employs feminist, post-humanist approach</w:t>
      </w:r>
      <w:r w:rsidR="00741CA6" w:rsidRPr="005344B4">
        <w:rPr>
          <w:rFonts w:cs="Times New Roman"/>
        </w:rPr>
        <w:t>es</w:t>
      </w:r>
      <w:r w:rsidR="001745F1" w:rsidRPr="005344B4">
        <w:rPr>
          <w:rFonts w:cs="Times New Roman"/>
        </w:rPr>
        <w:t xml:space="preserve"> to think about how children, childhood and child figures recast intergenerational relations and orient us towards new </w:t>
      </w:r>
      <w:proofErr w:type="spellStart"/>
      <w:r w:rsidR="001745F1" w:rsidRPr="005344B4">
        <w:rPr>
          <w:rFonts w:cs="Times New Roman"/>
        </w:rPr>
        <w:t>ethico</w:t>
      </w:r>
      <w:proofErr w:type="spellEnd"/>
      <w:r w:rsidR="001745F1" w:rsidRPr="005344B4">
        <w:rPr>
          <w:rFonts w:cs="Times New Roman"/>
        </w:rPr>
        <w:t>-political possibilities for responding to ecological crisis.</w:t>
      </w:r>
      <w:r w:rsidR="00CF4D75" w:rsidRPr="005344B4">
        <w:rPr>
          <w:rFonts w:cs="Times New Roman"/>
        </w:rPr>
        <w:t xml:space="preserve"> </w:t>
      </w:r>
      <w:r w:rsidR="00956F1A" w:rsidRPr="005344B4">
        <w:rPr>
          <w:rFonts w:cs="Times New Roman"/>
        </w:rPr>
        <w:t xml:space="preserve">I </w:t>
      </w:r>
      <w:r w:rsidR="00CF4D75" w:rsidRPr="005344B4">
        <w:rPr>
          <w:rFonts w:cs="Times New Roman"/>
        </w:rPr>
        <w:t>draw</w:t>
      </w:r>
      <w:r w:rsidR="00956F1A" w:rsidRPr="005344B4">
        <w:rPr>
          <w:rFonts w:cs="Times New Roman"/>
        </w:rPr>
        <w:t xml:space="preserve"> on</w:t>
      </w:r>
      <w:r w:rsidR="00CF4D75" w:rsidRPr="005344B4">
        <w:rPr>
          <w:rFonts w:cs="Times New Roman"/>
        </w:rPr>
        <w:t xml:space="preserve"> Common Worlds </w:t>
      </w:r>
      <w:r w:rsidR="00956F1A" w:rsidRPr="005344B4">
        <w:rPr>
          <w:rFonts w:cs="Times New Roman"/>
        </w:rPr>
        <w:t>scholar</w:t>
      </w:r>
      <w:r w:rsidR="00CF27A8" w:rsidRPr="005344B4">
        <w:rPr>
          <w:rFonts w:cs="Times New Roman"/>
        </w:rPr>
        <w:t>ship</w:t>
      </w:r>
      <w:r w:rsidR="00D124D5" w:rsidRPr="005344B4">
        <w:rPr>
          <w:rFonts w:cs="Times New Roman"/>
        </w:rPr>
        <w:t xml:space="preserve">, </w:t>
      </w:r>
      <w:r w:rsidR="00956F1A" w:rsidRPr="005344B4">
        <w:rPr>
          <w:rFonts w:cs="Times New Roman"/>
        </w:rPr>
        <w:t>agential realism and affect theory</w:t>
      </w:r>
      <w:r w:rsidR="00D124D5" w:rsidRPr="005344B4">
        <w:rPr>
          <w:rFonts w:cs="Times New Roman"/>
        </w:rPr>
        <w:t xml:space="preserve"> </w:t>
      </w:r>
      <w:r w:rsidR="00956F1A" w:rsidRPr="005344B4">
        <w:rPr>
          <w:rFonts w:cs="Times New Roman"/>
        </w:rPr>
        <w:t>to look for speculative open</w:t>
      </w:r>
      <w:r w:rsidR="0008486C" w:rsidRPr="005344B4">
        <w:rPr>
          <w:rFonts w:cs="Times New Roman"/>
        </w:rPr>
        <w:t xml:space="preserve">ings which recast the </w:t>
      </w:r>
      <w:proofErr w:type="spellStart"/>
      <w:r w:rsidR="0008486C" w:rsidRPr="005344B4">
        <w:rPr>
          <w:rFonts w:cs="Times New Roman"/>
        </w:rPr>
        <w:t>ethico</w:t>
      </w:r>
      <w:proofErr w:type="spellEnd"/>
      <w:r w:rsidR="0008486C" w:rsidRPr="005344B4">
        <w:rPr>
          <w:rFonts w:cs="Times New Roman"/>
        </w:rPr>
        <w:t xml:space="preserve">-political entanglements of human-natures. </w:t>
      </w:r>
      <w:r w:rsidR="001745F1" w:rsidRPr="005344B4">
        <w:rPr>
          <w:rFonts w:cs="Times New Roman"/>
        </w:rPr>
        <w:t xml:space="preserve"> The questions which motivate my research are (</w:t>
      </w:r>
      <w:r w:rsidR="0094754C">
        <w:rPr>
          <w:rFonts w:cs="Times New Roman"/>
        </w:rPr>
        <w:t>h</w:t>
      </w:r>
      <w:r w:rsidR="001745F1" w:rsidRPr="005344B4">
        <w:rPr>
          <w:rFonts w:cs="Times New Roman"/>
        </w:rPr>
        <w:t xml:space="preserve">ow) do parents and their children encounter, imagine and </w:t>
      </w:r>
      <w:r w:rsidR="002D4A53" w:rsidRPr="005344B4">
        <w:rPr>
          <w:rFonts w:cs="Times New Roman"/>
        </w:rPr>
        <w:t>make sense of</w:t>
      </w:r>
      <w:r w:rsidR="001745F1" w:rsidRPr="005344B4">
        <w:rPr>
          <w:rFonts w:cs="Times New Roman"/>
        </w:rPr>
        <w:t xml:space="preserve"> ecological crisis</w:t>
      </w:r>
      <w:r w:rsidR="002D4A53" w:rsidRPr="005344B4">
        <w:rPr>
          <w:rFonts w:cs="Times New Roman"/>
        </w:rPr>
        <w:t xml:space="preserve"> on a planetary scale?</w:t>
      </w:r>
      <w:r w:rsidR="00575ECE" w:rsidRPr="005344B4">
        <w:rPr>
          <w:rFonts w:cs="Times New Roman"/>
        </w:rPr>
        <w:t xml:space="preserve"> How and where do feelings of responsibil</w:t>
      </w:r>
      <w:r w:rsidR="008D1923" w:rsidRPr="005344B4">
        <w:rPr>
          <w:rFonts w:cs="Times New Roman"/>
        </w:rPr>
        <w:t xml:space="preserve">ity arise as a mode of responding to such </w:t>
      </w:r>
      <w:r w:rsidRPr="005344B4">
        <w:rPr>
          <w:rFonts w:cs="Times New Roman"/>
        </w:rPr>
        <w:t>crises? W</w:t>
      </w:r>
      <w:r w:rsidR="001745F1" w:rsidRPr="005344B4">
        <w:rPr>
          <w:rFonts w:cs="Times New Roman"/>
        </w:rPr>
        <w:t xml:space="preserve">hat is the role of intergenerational relations in shaping agency and </w:t>
      </w:r>
      <w:r w:rsidR="00A040C9" w:rsidRPr="005344B4">
        <w:rPr>
          <w:rFonts w:cs="Times New Roman"/>
        </w:rPr>
        <w:t>ethics</w:t>
      </w:r>
      <w:r w:rsidR="001745F1" w:rsidRPr="005344B4">
        <w:rPr>
          <w:rFonts w:cs="Times New Roman"/>
        </w:rPr>
        <w:t xml:space="preserve"> in relation to climate </w:t>
      </w:r>
      <w:r w:rsidR="00453727" w:rsidRPr="005344B4">
        <w:rPr>
          <w:rFonts w:cs="Times New Roman"/>
        </w:rPr>
        <w:t>and ecological change</w:t>
      </w:r>
      <w:r w:rsidR="001745F1" w:rsidRPr="005344B4">
        <w:rPr>
          <w:rFonts w:cs="Times New Roman"/>
        </w:rPr>
        <w:t xml:space="preserve">? As a mother of three young children, these questions intermingle with my parenting in practice; my research and family life shape one another, a constitutive tension which I reflect upon in the methodology section of the thesis. </w:t>
      </w:r>
    </w:p>
    <w:p w14:paraId="157526A3" w14:textId="7C4BC44D" w:rsidR="00C5608F" w:rsidRPr="005344B4" w:rsidRDefault="00741CA6" w:rsidP="009811B0">
      <w:pPr>
        <w:spacing w:line="480" w:lineRule="auto"/>
        <w:rPr>
          <w:rFonts w:cs="Times New Roman"/>
        </w:rPr>
      </w:pPr>
      <w:r w:rsidRPr="005344B4">
        <w:rPr>
          <w:rFonts w:cs="Times New Roman"/>
        </w:rPr>
        <w:t xml:space="preserve">My research is motivated by an underlying concern with </w:t>
      </w:r>
      <w:r w:rsidR="008904DC" w:rsidRPr="005344B4">
        <w:rPr>
          <w:rFonts w:cs="Times New Roman"/>
        </w:rPr>
        <w:t>the ne</w:t>
      </w:r>
      <w:r w:rsidR="00546649" w:rsidRPr="005344B4">
        <w:rPr>
          <w:rFonts w:cs="Times New Roman"/>
        </w:rPr>
        <w:t xml:space="preserve">ed for deep and long-lasting </w:t>
      </w:r>
      <w:r w:rsidRPr="005344B4">
        <w:rPr>
          <w:rFonts w:cs="Times New Roman"/>
        </w:rPr>
        <w:t>socio-</w:t>
      </w:r>
      <w:r w:rsidR="00C03AC1" w:rsidRPr="005344B4">
        <w:rPr>
          <w:rFonts w:cs="Times New Roman"/>
        </w:rPr>
        <w:t>economic</w:t>
      </w:r>
      <w:r w:rsidRPr="005344B4">
        <w:rPr>
          <w:rFonts w:cs="Times New Roman"/>
        </w:rPr>
        <w:t xml:space="preserve"> a</w:t>
      </w:r>
      <w:r w:rsidR="00C03AC1" w:rsidRPr="005344B4">
        <w:rPr>
          <w:rFonts w:cs="Times New Roman"/>
        </w:rPr>
        <w:t>nd</w:t>
      </w:r>
      <w:r w:rsidRPr="005344B4">
        <w:rPr>
          <w:rFonts w:cs="Times New Roman"/>
        </w:rPr>
        <w:t xml:space="preserve"> political change </w:t>
      </w:r>
      <w:r w:rsidR="00FB736C" w:rsidRPr="005344B4">
        <w:rPr>
          <w:rFonts w:cs="Times New Roman"/>
        </w:rPr>
        <w:t>to</w:t>
      </w:r>
      <w:r w:rsidR="00F82DF4" w:rsidRPr="005344B4">
        <w:rPr>
          <w:rFonts w:cs="Times New Roman"/>
        </w:rPr>
        <w:t xml:space="preserve"> respond </w:t>
      </w:r>
      <w:r w:rsidR="00A855B2">
        <w:rPr>
          <w:rFonts w:cs="Times New Roman"/>
        </w:rPr>
        <w:t xml:space="preserve">to </w:t>
      </w:r>
      <w:r w:rsidR="00F82DF4" w:rsidRPr="005344B4">
        <w:rPr>
          <w:rFonts w:cs="Times New Roman"/>
        </w:rPr>
        <w:t xml:space="preserve">the challenges posed by </w:t>
      </w:r>
      <w:r w:rsidRPr="005344B4">
        <w:rPr>
          <w:rFonts w:cs="Times New Roman"/>
        </w:rPr>
        <w:t>t</w:t>
      </w:r>
      <w:r w:rsidR="00A855B2">
        <w:rPr>
          <w:rFonts w:cs="Times New Roman"/>
        </w:rPr>
        <w:t>he</w:t>
      </w:r>
      <w:r w:rsidRPr="005344B4">
        <w:rPr>
          <w:rFonts w:cs="Times New Roman"/>
        </w:rPr>
        <w:t xml:space="preserve"> Anthropocene.</w:t>
      </w:r>
      <w:r w:rsidR="004E70A9" w:rsidRPr="005344B4">
        <w:rPr>
          <w:rFonts w:cs="Times New Roman"/>
        </w:rPr>
        <w:t xml:space="preserve"> </w:t>
      </w:r>
      <w:r w:rsidR="00793216" w:rsidRPr="005344B4">
        <w:rPr>
          <w:rFonts w:cs="Times New Roman"/>
        </w:rPr>
        <w:t>N</w:t>
      </w:r>
      <w:r w:rsidR="00E165B9" w:rsidRPr="005344B4">
        <w:rPr>
          <w:rFonts w:cs="Times New Roman"/>
        </w:rPr>
        <w:t xml:space="preserve">eoliberal </w:t>
      </w:r>
      <w:r w:rsidR="009A1F50" w:rsidRPr="005344B4">
        <w:rPr>
          <w:rFonts w:cs="Times New Roman"/>
        </w:rPr>
        <w:t>environmentalism</w:t>
      </w:r>
      <w:r w:rsidR="00E165B9" w:rsidRPr="005344B4">
        <w:rPr>
          <w:rFonts w:cs="Times New Roman"/>
        </w:rPr>
        <w:t xml:space="preserve"> </w:t>
      </w:r>
      <w:r w:rsidR="00793216" w:rsidRPr="005344B4">
        <w:rPr>
          <w:rFonts w:cs="Times New Roman"/>
        </w:rPr>
        <w:t xml:space="preserve">is the focus of my </w:t>
      </w:r>
      <w:r w:rsidR="00791043" w:rsidRPr="005344B4">
        <w:rPr>
          <w:rFonts w:cs="Times New Roman"/>
        </w:rPr>
        <w:t>critique;</w:t>
      </w:r>
      <w:r w:rsidR="00793216" w:rsidRPr="005344B4">
        <w:rPr>
          <w:rFonts w:cs="Times New Roman"/>
        </w:rPr>
        <w:t xml:space="preserve"> it </w:t>
      </w:r>
      <w:r w:rsidR="004E70A9" w:rsidRPr="005344B4">
        <w:rPr>
          <w:rFonts w:cs="Times New Roman"/>
        </w:rPr>
        <w:t>obscures the</w:t>
      </w:r>
      <w:r w:rsidR="00E165B9" w:rsidRPr="005344B4">
        <w:rPr>
          <w:rFonts w:cs="Times New Roman"/>
        </w:rPr>
        <w:t xml:space="preserve"> </w:t>
      </w:r>
      <w:r w:rsidR="004E70A9" w:rsidRPr="005344B4">
        <w:rPr>
          <w:rFonts w:cs="Times New Roman"/>
        </w:rPr>
        <w:t xml:space="preserve">need for </w:t>
      </w:r>
      <w:r w:rsidR="00E165B9" w:rsidRPr="005344B4">
        <w:rPr>
          <w:rFonts w:cs="Times New Roman"/>
        </w:rPr>
        <w:t xml:space="preserve">social and economic </w:t>
      </w:r>
      <w:r w:rsidR="00E526CD" w:rsidRPr="005344B4">
        <w:rPr>
          <w:rFonts w:cs="Times New Roman"/>
        </w:rPr>
        <w:t>changes at</w:t>
      </w:r>
      <w:r w:rsidR="00E165B9" w:rsidRPr="005344B4">
        <w:rPr>
          <w:rFonts w:cs="Times New Roman"/>
        </w:rPr>
        <w:t xml:space="preserve"> the scale required to generate sustainable </w:t>
      </w:r>
      <w:r w:rsidR="0097528D" w:rsidRPr="005344B4">
        <w:rPr>
          <w:rFonts w:cs="Times New Roman"/>
        </w:rPr>
        <w:t>futures and</w:t>
      </w:r>
      <w:r w:rsidR="00E526CD" w:rsidRPr="005344B4">
        <w:rPr>
          <w:rFonts w:cs="Times New Roman"/>
        </w:rPr>
        <w:t xml:space="preserve"> </w:t>
      </w:r>
      <w:r w:rsidR="00A855B2">
        <w:rPr>
          <w:rFonts w:cs="Times New Roman"/>
        </w:rPr>
        <w:t>works to</w:t>
      </w:r>
      <w:r w:rsidR="00E526CD" w:rsidRPr="005344B4">
        <w:rPr>
          <w:rFonts w:cs="Times New Roman"/>
        </w:rPr>
        <w:t xml:space="preserve"> put </w:t>
      </w:r>
      <w:r w:rsidR="00C33BBE" w:rsidRPr="005344B4">
        <w:rPr>
          <w:rFonts w:cs="Times New Roman"/>
        </w:rPr>
        <w:t>radical</w:t>
      </w:r>
      <w:r w:rsidR="00E526CD" w:rsidRPr="005344B4">
        <w:rPr>
          <w:rFonts w:cs="Times New Roman"/>
        </w:rPr>
        <w:t xml:space="preserve"> change</w:t>
      </w:r>
      <w:r w:rsidR="00B85F77" w:rsidRPr="005344B4">
        <w:rPr>
          <w:rFonts w:cs="Times New Roman"/>
        </w:rPr>
        <w:t xml:space="preserve"> beyond conceptual and imaginative reach</w:t>
      </w:r>
      <w:r w:rsidR="00E526CD" w:rsidRPr="005344B4">
        <w:rPr>
          <w:rFonts w:cs="Times New Roman"/>
        </w:rPr>
        <w:t xml:space="preserve">. </w:t>
      </w:r>
      <w:r w:rsidR="000C2CEE" w:rsidRPr="005344B4">
        <w:rPr>
          <w:rFonts w:cs="Times New Roman"/>
        </w:rPr>
        <w:t xml:space="preserve">At the scale of everyday life, neoliberal environmentalism </w:t>
      </w:r>
      <w:r w:rsidR="00F51BB2" w:rsidRPr="005344B4">
        <w:rPr>
          <w:rFonts w:cs="Times New Roman"/>
        </w:rPr>
        <w:t>takes the form of injunctions to ‘save the planet’ through consumption choices and individual lifestyle changes. This conflation of scales</w:t>
      </w:r>
      <w:r w:rsidR="00AD28F4" w:rsidRPr="005344B4">
        <w:rPr>
          <w:rFonts w:cs="Times New Roman"/>
        </w:rPr>
        <w:t xml:space="preserve"> </w:t>
      </w:r>
      <w:r w:rsidR="00915121" w:rsidRPr="005344B4">
        <w:rPr>
          <w:rFonts w:cs="Times New Roman"/>
        </w:rPr>
        <w:t>is problematic. On the one hand it</w:t>
      </w:r>
      <w:r w:rsidR="00AD28F4" w:rsidRPr="005344B4">
        <w:rPr>
          <w:rFonts w:cs="Times New Roman"/>
        </w:rPr>
        <w:t xml:space="preserve"> a</w:t>
      </w:r>
      <w:r w:rsidR="00A22265" w:rsidRPr="005344B4">
        <w:rPr>
          <w:rFonts w:cs="Times New Roman"/>
        </w:rPr>
        <w:t>dd</w:t>
      </w:r>
      <w:r w:rsidR="00915121" w:rsidRPr="005344B4">
        <w:rPr>
          <w:rFonts w:cs="Times New Roman"/>
        </w:rPr>
        <w:t>s</w:t>
      </w:r>
      <w:r w:rsidR="00A22265" w:rsidRPr="005344B4">
        <w:rPr>
          <w:rFonts w:cs="Times New Roman"/>
        </w:rPr>
        <w:t xml:space="preserve"> to the pressures of contemporary family life in the UK, </w:t>
      </w:r>
      <w:r w:rsidR="00915121" w:rsidRPr="005344B4">
        <w:rPr>
          <w:rFonts w:cs="Times New Roman"/>
        </w:rPr>
        <w:t>leading to feelings of overwhelm</w:t>
      </w:r>
      <w:r w:rsidR="00A855B2">
        <w:rPr>
          <w:rFonts w:cs="Times New Roman"/>
        </w:rPr>
        <w:t xml:space="preserve">, </w:t>
      </w:r>
      <w:r w:rsidR="007B1496" w:rsidRPr="005344B4">
        <w:rPr>
          <w:rFonts w:cs="Times New Roman"/>
        </w:rPr>
        <w:t>boredom</w:t>
      </w:r>
      <w:r w:rsidR="00A40D1A" w:rsidRPr="005344B4">
        <w:rPr>
          <w:rFonts w:cs="Times New Roman"/>
        </w:rPr>
        <w:t xml:space="preserve"> </w:t>
      </w:r>
      <w:r w:rsidR="00286350" w:rsidRPr="005344B4">
        <w:rPr>
          <w:rFonts w:cs="Times New Roman"/>
        </w:rPr>
        <w:fldChar w:fldCharType="begin"/>
      </w:r>
      <w:r w:rsidR="00286350" w:rsidRPr="005344B4">
        <w:rPr>
          <w:rFonts w:cs="Times New Roman"/>
        </w:rPr>
        <w:instrText xml:space="preserve"> ADDIN ZOTERO_ITEM CSL_CITATION {"citationID":"cL3cdwrQ","properties":{"formattedCitation":"(Anderson, 2023)","plainCitation":"(Anderson, 2023)","noteIndex":0},"citationItems":[{"id":2085,"uris":["http://zotero.org/users/6040264/items/PJP42PE9"],"itemData":{"id":2085,"type":"article-journal","abstract":"In this position paper, I speculate on what we might learn about the politics of climate change if we stay with the possibility that boredom might be part of how subjects encounter and make sense of climate change. I argue that boredom enacts an ethically and politically ambivalent detachment from the demand to act that accompanies urgency-imbued vocabularies of crisis and emergency. Whether boredom is a refusal to face climate change, or a way of coping with and inhabiting the overwhelming, being bored with climate change allows existing attachments to fossil-fuelled lives and futures to continue. The event of climate change is ‘suspended’, in the sense that it is no longer affectively present. I distinguish this relation of ‘climate change suspension’ from two other ways of detaching from the event of climate change – ‘climate change denial’ and ‘climate change delay’. Unlike in denial or delay, in suspension the demand of climate change is held in abeyance, not ended. It returns in ways that blur the line between boredom and other affects. In conclusion, I reflect on the affective politics of climate change, and wonder about how boredom could become part of a progressive politics of climate change.","container-title":"Scottish Geographical Journal","DOI":"10.1080/14702541.2023.2197869","ISSN":"1470-2541","issue":"1-2","note":"publisher: Routledge\n_eprint: https://doi.org/10.1080/14702541.2023.2197869","page":"133-141","source":"Taylor and Francis+NEJM","title":"Boredom and the politics of climate change","volume":"139","author":[{"family":"Anderson","given":"Ben"}],"issued":{"date-parts":[["2023",4,3]]}}}],"schema":"https://github.com/citation-style-language/schema/raw/master/csl-citation.json"} </w:instrText>
      </w:r>
      <w:r w:rsidR="00286350" w:rsidRPr="005344B4">
        <w:rPr>
          <w:rFonts w:cs="Times New Roman"/>
        </w:rPr>
        <w:fldChar w:fldCharType="separate"/>
      </w:r>
      <w:r w:rsidR="00286350" w:rsidRPr="005344B4">
        <w:rPr>
          <w:rFonts w:cs="Times New Roman"/>
        </w:rPr>
        <w:t>(Anderson, 2023)</w:t>
      </w:r>
      <w:r w:rsidR="00286350" w:rsidRPr="005344B4">
        <w:rPr>
          <w:rFonts w:cs="Times New Roman"/>
        </w:rPr>
        <w:fldChar w:fldCharType="end"/>
      </w:r>
      <w:r w:rsidR="007B1496" w:rsidRPr="005344B4">
        <w:rPr>
          <w:rFonts w:cs="Times New Roman"/>
        </w:rPr>
        <w:t xml:space="preserve"> or disavowal </w:t>
      </w:r>
      <w:r w:rsidR="00A40D1A" w:rsidRPr="005344B4">
        <w:rPr>
          <w:rFonts w:cs="Times New Roman"/>
        </w:rPr>
        <w:fldChar w:fldCharType="begin"/>
      </w:r>
      <w:r w:rsidR="00A40D1A" w:rsidRPr="005344B4">
        <w:rPr>
          <w:rFonts w:cs="Times New Roman"/>
        </w:rPr>
        <w:instrText xml:space="preserve"> ADDIN ZOTERO_ITEM CSL_CITATION {"citationID":"JHdBsoWs","properties":{"formattedCitation":"(Weintrobe, 2020)","plainCitation":"(Weintrobe, 2020)","noteIndex":0},"citationItems":[{"id":1124,"uris":["http://zotero.org/users/6040264/items/9DXTJFL5"],"itemData":{"id":1124,"type":"article-journal","abstract":"The logic of living in a neoliberal economy conflicts with many peoples’ sense of moral decency. Neoliberal economic framing means that life is generally lived in ways that harm the planet, people and animals. To know at a feeling level that one has participated exposes one to moral injury, a violation of what is right and fair. Participating in the neoliberal economy generates conflict between more self-serving and more socially responsible values. Covid 19 has clearly exposed neoliberal framing and the underlying mindset that drives it, involving political and cultural Exceptionalism and the culture of uncare it maintains, generating fraud bubbles which are kept afloat by encouraging omnipotent thinking as a magical ‘solution’ to transgression of limits. The climate bubble, the most consequential fraud bubble ever seeded, is beginning to burst, and with that comes the sense of traumatic shock and moral injury at having been caught up in it.","container-title":"Journal of Social Work Practice","DOI":"10.1080/02650533.2020.1844167","ISSN":"0265-0533","issue":"4","note":"publisher: Routledge\n_eprint: https://doi.org/10.1080/02650533.2020.1844167","page":"351-362","source":"Taylor and Francis+NEJM","title":"Moral injury, the culture of uncare and the climate bubble","volume":"34","author":[{"family":"Weintrobe","given":"Sally"}],"issued":{"date-parts":[["2020",10,1]]}}}],"schema":"https://github.com/citation-style-language/schema/raw/master/csl-citation.json"} </w:instrText>
      </w:r>
      <w:r w:rsidR="00A40D1A" w:rsidRPr="005344B4">
        <w:rPr>
          <w:rFonts w:cs="Times New Roman"/>
        </w:rPr>
        <w:fldChar w:fldCharType="separate"/>
      </w:r>
      <w:r w:rsidR="00A40D1A" w:rsidRPr="005344B4">
        <w:rPr>
          <w:rFonts w:cs="Times New Roman"/>
        </w:rPr>
        <w:t>(Weintrobe, 2020)</w:t>
      </w:r>
      <w:r w:rsidR="00A40D1A" w:rsidRPr="005344B4">
        <w:rPr>
          <w:rFonts w:cs="Times New Roman"/>
        </w:rPr>
        <w:fldChar w:fldCharType="end"/>
      </w:r>
      <w:r w:rsidR="00667C17" w:rsidRPr="005344B4">
        <w:rPr>
          <w:rFonts w:cs="Times New Roman"/>
        </w:rPr>
        <w:t xml:space="preserve">. </w:t>
      </w:r>
      <w:r w:rsidR="00ED4899" w:rsidRPr="005344B4">
        <w:rPr>
          <w:rFonts w:cs="Times New Roman"/>
        </w:rPr>
        <w:t xml:space="preserve">Meanwhile, </w:t>
      </w:r>
      <w:r w:rsidR="00E526CD" w:rsidRPr="005344B4">
        <w:rPr>
          <w:rFonts w:cs="Times New Roman"/>
        </w:rPr>
        <w:t xml:space="preserve">the </w:t>
      </w:r>
      <w:r w:rsidR="0012699B" w:rsidRPr="005344B4">
        <w:rPr>
          <w:rFonts w:cs="Times New Roman"/>
        </w:rPr>
        <w:t xml:space="preserve">pressures </w:t>
      </w:r>
      <w:r w:rsidR="00ED4899" w:rsidRPr="005344B4">
        <w:rPr>
          <w:rFonts w:cs="Times New Roman"/>
        </w:rPr>
        <w:t xml:space="preserve">of </w:t>
      </w:r>
      <w:r w:rsidR="0012699B" w:rsidRPr="005344B4">
        <w:rPr>
          <w:rFonts w:cs="Times New Roman"/>
        </w:rPr>
        <w:t xml:space="preserve">neoliberal everyday </w:t>
      </w:r>
      <w:r w:rsidR="00A855B2">
        <w:rPr>
          <w:rFonts w:cs="Times New Roman"/>
        </w:rPr>
        <w:t xml:space="preserve">life </w:t>
      </w:r>
      <w:r w:rsidRPr="005344B4">
        <w:rPr>
          <w:rFonts w:cs="Times New Roman"/>
        </w:rPr>
        <w:t>make</w:t>
      </w:r>
      <w:r w:rsidR="00C5608F" w:rsidRPr="005344B4">
        <w:rPr>
          <w:rFonts w:cs="Times New Roman"/>
        </w:rPr>
        <w:t xml:space="preserve"> it harder and harder to ‘float and think big’</w:t>
      </w:r>
      <w:r w:rsidR="00EC6C0A" w:rsidRPr="005344B4">
        <w:rPr>
          <w:rFonts w:cs="Times New Roman"/>
        </w:rPr>
        <w:t xml:space="preserve"> </w:t>
      </w:r>
      <w:r w:rsidR="00FB3385" w:rsidRPr="005344B4">
        <w:rPr>
          <w:rFonts w:cs="Times New Roman"/>
        </w:rPr>
        <w:fldChar w:fldCharType="begin"/>
      </w:r>
      <w:r w:rsidR="00FB3385" w:rsidRPr="005344B4">
        <w:rPr>
          <w:rFonts w:cs="Times New Roman"/>
        </w:rPr>
        <w:instrText xml:space="preserve"> ADDIN ZOTERO_ITEM CSL_CITATION {"citationID":"8HWUDxat","properties":{"formattedCitation":"(Berlant and Greenwald, 2012)","plainCitation":"(Berlant and Greenwald, 2012)","noteIndex":0},"citationItems":[{"id":2410,"uris":["http://zotero.org/users/6040264/items/3YZ44CFT"],"itemData":{"id":2410,"type":"article-journal","container-title":"Qui Parle","DOI":"10.5250/quiparle.20.2.0071","ISSN":"1041-8385","issue":"2","note":"publisher: Duke University Press","page":"71-89","source":"JSTOR","title":"Affect in the End Times: A Conversation with Lauren Berlant","title-short":"Affect in the End Times","volume":"20","author":[{"family":"Berlant","given":"Lauren"},{"family":"Greenwald","given":"Jordan"}],"issued":{"date-parts":[["2012"]]}}}],"schema":"https://github.com/citation-style-language/schema/raw/master/csl-citation.json"} </w:instrText>
      </w:r>
      <w:r w:rsidR="00FB3385" w:rsidRPr="005344B4">
        <w:rPr>
          <w:rFonts w:cs="Times New Roman"/>
        </w:rPr>
        <w:fldChar w:fldCharType="separate"/>
      </w:r>
      <w:r w:rsidR="00FB3385" w:rsidRPr="005344B4">
        <w:rPr>
          <w:rFonts w:cs="Times New Roman"/>
        </w:rPr>
        <w:t>(Berlant and Greenwald, 2012)</w:t>
      </w:r>
      <w:r w:rsidR="00FB3385" w:rsidRPr="005344B4">
        <w:rPr>
          <w:rFonts w:cs="Times New Roman"/>
        </w:rPr>
        <w:fldChar w:fldCharType="end"/>
      </w:r>
      <w:r w:rsidR="00C33BBE" w:rsidRPr="005344B4">
        <w:rPr>
          <w:rFonts w:cs="Times New Roman"/>
        </w:rPr>
        <w:t xml:space="preserve">; </w:t>
      </w:r>
      <w:r w:rsidR="00ED4899" w:rsidRPr="005344B4">
        <w:rPr>
          <w:rFonts w:cs="Times New Roman"/>
        </w:rPr>
        <w:t>that is</w:t>
      </w:r>
      <w:r w:rsidR="0012699B" w:rsidRPr="005344B4">
        <w:rPr>
          <w:rFonts w:cs="Times New Roman"/>
        </w:rPr>
        <w:t xml:space="preserve"> th</w:t>
      </w:r>
      <w:r w:rsidR="00ED4899" w:rsidRPr="005344B4">
        <w:rPr>
          <w:rFonts w:cs="Times New Roman"/>
        </w:rPr>
        <w:t>e</w:t>
      </w:r>
      <w:r w:rsidR="00FB0720" w:rsidRPr="005344B4">
        <w:rPr>
          <w:rFonts w:cs="Times New Roman"/>
        </w:rPr>
        <w:t xml:space="preserve"> creative capacity required for </w:t>
      </w:r>
      <w:r w:rsidR="003E6BF0" w:rsidRPr="005344B4">
        <w:rPr>
          <w:rFonts w:cs="Times New Roman"/>
        </w:rPr>
        <w:t>imagining</w:t>
      </w:r>
      <w:r w:rsidR="00FB0720" w:rsidRPr="005344B4">
        <w:rPr>
          <w:rFonts w:cs="Times New Roman"/>
        </w:rPr>
        <w:t xml:space="preserve"> </w:t>
      </w:r>
      <w:r w:rsidR="006245BC" w:rsidRPr="005344B4">
        <w:rPr>
          <w:rFonts w:cs="Times New Roman"/>
        </w:rPr>
        <w:t>meaningful alternatives</w:t>
      </w:r>
      <w:r w:rsidR="0012699B" w:rsidRPr="005344B4">
        <w:rPr>
          <w:rFonts w:cs="Times New Roman"/>
        </w:rPr>
        <w:t xml:space="preserve"> to the current status quo is exhausted by the </w:t>
      </w:r>
      <w:r w:rsidR="00EE3646" w:rsidRPr="005344B4">
        <w:rPr>
          <w:rFonts w:cs="Times New Roman"/>
        </w:rPr>
        <w:t>rhythms</w:t>
      </w:r>
      <w:r w:rsidR="008748A8">
        <w:rPr>
          <w:rFonts w:cs="Times New Roman"/>
        </w:rPr>
        <w:t xml:space="preserve"> and demands of everyday life</w:t>
      </w:r>
      <w:r w:rsidR="006245BC" w:rsidRPr="005344B4">
        <w:rPr>
          <w:rFonts w:cs="Times New Roman"/>
        </w:rPr>
        <w:t>.</w:t>
      </w:r>
      <w:r w:rsidR="00B84932" w:rsidRPr="005344B4">
        <w:rPr>
          <w:rFonts w:cs="Times New Roman"/>
        </w:rPr>
        <w:t xml:space="preserve"> </w:t>
      </w:r>
      <w:r w:rsidR="00667C17" w:rsidRPr="005344B4">
        <w:rPr>
          <w:rFonts w:cs="Times New Roman"/>
        </w:rPr>
        <w:t>Fo</w:t>
      </w:r>
      <w:r w:rsidR="00B84932" w:rsidRPr="005344B4">
        <w:rPr>
          <w:rFonts w:cs="Times New Roman"/>
        </w:rPr>
        <w:t>llowing from th</w:t>
      </w:r>
      <w:r w:rsidR="00032418" w:rsidRPr="005344B4">
        <w:rPr>
          <w:rFonts w:cs="Times New Roman"/>
        </w:rPr>
        <w:t>e</w:t>
      </w:r>
      <w:r w:rsidR="00B84932" w:rsidRPr="005344B4">
        <w:rPr>
          <w:rFonts w:cs="Times New Roman"/>
        </w:rPr>
        <w:t>s</w:t>
      </w:r>
      <w:r w:rsidR="00032418" w:rsidRPr="005344B4">
        <w:rPr>
          <w:rFonts w:cs="Times New Roman"/>
        </w:rPr>
        <w:t>e</w:t>
      </w:r>
      <w:r w:rsidR="00B84932" w:rsidRPr="005344B4">
        <w:rPr>
          <w:rFonts w:cs="Times New Roman"/>
        </w:rPr>
        <w:t xml:space="preserve"> observation</w:t>
      </w:r>
      <w:r w:rsidR="00032418" w:rsidRPr="005344B4">
        <w:rPr>
          <w:rFonts w:cs="Times New Roman"/>
        </w:rPr>
        <w:t>s</w:t>
      </w:r>
      <w:r w:rsidR="00B84932" w:rsidRPr="005344B4">
        <w:rPr>
          <w:rFonts w:cs="Times New Roman"/>
        </w:rPr>
        <w:t xml:space="preserve">, I draw attention to </w:t>
      </w:r>
      <w:r w:rsidR="00AA1CAF" w:rsidRPr="005344B4">
        <w:rPr>
          <w:rFonts w:cs="Times New Roman"/>
        </w:rPr>
        <w:t xml:space="preserve">the possibilities generated within my </w:t>
      </w:r>
      <w:r w:rsidR="00667C17" w:rsidRPr="005344B4">
        <w:rPr>
          <w:rFonts w:cs="Times New Roman"/>
        </w:rPr>
        <w:t>e</w:t>
      </w:r>
      <w:r w:rsidR="00AA1CAF" w:rsidRPr="005344B4">
        <w:rPr>
          <w:rFonts w:cs="Times New Roman"/>
        </w:rPr>
        <w:t>mpirical sites for reflecting on, unsettling</w:t>
      </w:r>
      <w:r w:rsidR="00296A4E" w:rsidRPr="005344B4">
        <w:rPr>
          <w:rFonts w:cs="Times New Roman"/>
        </w:rPr>
        <w:t xml:space="preserve"> or recasting </w:t>
      </w:r>
      <w:r w:rsidR="0080733B">
        <w:rPr>
          <w:rFonts w:cs="Times New Roman"/>
        </w:rPr>
        <w:t>responsibility</w:t>
      </w:r>
      <w:r w:rsidR="00413E14" w:rsidRPr="005344B4">
        <w:rPr>
          <w:rFonts w:cs="Times New Roman"/>
        </w:rPr>
        <w:t xml:space="preserve">. I analyse them as heterotopic sites </w:t>
      </w:r>
      <w:r w:rsidR="003E72D6" w:rsidRPr="005344B4">
        <w:rPr>
          <w:rFonts w:cs="Times New Roman"/>
        </w:rPr>
        <w:t xml:space="preserve">which offer a </w:t>
      </w:r>
      <w:proofErr w:type="spellStart"/>
      <w:r w:rsidR="003E72D6" w:rsidRPr="005344B4">
        <w:rPr>
          <w:rFonts w:cs="Times New Roman"/>
        </w:rPr>
        <w:t>spatio</w:t>
      </w:r>
      <w:proofErr w:type="spellEnd"/>
      <w:r w:rsidR="003E72D6" w:rsidRPr="005344B4">
        <w:rPr>
          <w:rFonts w:cs="Times New Roman"/>
        </w:rPr>
        <w:t xml:space="preserve">-temporal break from everyday rhythms and routines, </w:t>
      </w:r>
      <w:r w:rsidR="0070171A" w:rsidRPr="005344B4">
        <w:rPr>
          <w:rFonts w:cs="Times New Roman"/>
        </w:rPr>
        <w:t>providing opportunities to consider, imagine and practice modes of</w:t>
      </w:r>
      <w:r w:rsidR="00772FBB" w:rsidRPr="005344B4">
        <w:rPr>
          <w:rFonts w:cs="Times New Roman"/>
        </w:rPr>
        <w:t xml:space="preserve"> </w:t>
      </w:r>
      <w:r w:rsidR="0070171A" w:rsidRPr="005344B4">
        <w:rPr>
          <w:rFonts w:cs="Times New Roman"/>
        </w:rPr>
        <w:t>being-knowing-doing</w:t>
      </w:r>
      <w:r w:rsidR="00772FBB" w:rsidRPr="005344B4">
        <w:rPr>
          <w:rFonts w:cs="Times New Roman"/>
        </w:rPr>
        <w:t xml:space="preserve"> otherwise. Whilst I acknowledge the limits of such flee</w:t>
      </w:r>
      <w:r w:rsidR="0075205C" w:rsidRPr="005344B4">
        <w:rPr>
          <w:rFonts w:cs="Times New Roman"/>
        </w:rPr>
        <w:t xml:space="preserve">ting encounters, I </w:t>
      </w:r>
      <w:r w:rsidR="00EC6C0A" w:rsidRPr="005344B4">
        <w:rPr>
          <w:rFonts w:cs="Times New Roman"/>
        </w:rPr>
        <w:t xml:space="preserve">argue that heterotopic sites </w:t>
      </w:r>
      <w:r w:rsidR="00003EC6" w:rsidRPr="005344B4">
        <w:rPr>
          <w:rFonts w:cs="Times New Roman"/>
        </w:rPr>
        <w:t>which stage</w:t>
      </w:r>
      <w:r w:rsidR="0080733B">
        <w:rPr>
          <w:rFonts w:cs="Times New Roman"/>
        </w:rPr>
        <w:t xml:space="preserve"> a</w:t>
      </w:r>
      <w:r w:rsidR="00003EC6" w:rsidRPr="005344B4">
        <w:rPr>
          <w:rFonts w:cs="Times New Roman"/>
        </w:rPr>
        <w:t xml:space="preserve"> confrontation with ecological crisis </w:t>
      </w:r>
      <w:r w:rsidR="00003EC6" w:rsidRPr="005344B4">
        <w:rPr>
          <w:rFonts w:cs="Times New Roman"/>
        </w:rPr>
        <w:lastRenderedPageBreak/>
        <w:t xml:space="preserve">are vital to enlivening environmental politics, generating opportunities for </w:t>
      </w:r>
      <w:r w:rsidR="008B57F6" w:rsidRPr="005344B4">
        <w:rPr>
          <w:rFonts w:cs="Times New Roman"/>
        </w:rPr>
        <w:t>alternative</w:t>
      </w:r>
      <w:r w:rsidR="0080733B">
        <w:rPr>
          <w:rFonts w:cs="Times New Roman"/>
        </w:rPr>
        <w:t xml:space="preserve"> </w:t>
      </w:r>
      <w:r w:rsidR="000F03B5" w:rsidRPr="005344B4">
        <w:rPr>
          <w:rFonts w:cs="Times New Roman"/>
        </w:rPr>
        <w:t>subjectivities</w:t>
      </w:r>
      <w:r w:rsidR="00003EC6" w:rsidRPr="005344B4">
        <w:rPr>
          <w:rFonts w:cs="Times New Roman"/>
        </w:rPr>
        <w:t xml:space="preserve">, affects and </w:t>
      </w:r>
      <w:r w:rsidR="009B2DBF" w:rsidRPr="005344B4">
        <w:rPr>
          <w:rFonts w:cs="Times New Roman"/>
        </w:rPr>
        <w:t>ethics</w:t>
      </w:r>
      <w:r w:rsidR="008B57F6" w:rsidRPr="005344B4">
        <w:rPr>
          <w:rFonts w:cs="Times New Roman"/>
        </w:rPr>
        <w:t xml:space="preserve"> to emerge. </w:t>
      </w:r>
    </w:p>
    <w:p w14:paraId="608D031E" w14:textId="1D884367" w:rsidR="00CF2B92" w:rsidRPr="005344B4" w:rsidRDefault="00C5608F" w:rsidP="00BD7459">
      <w:pPr>
        <w:spacing w:line="480" w:lineRule="auto"/>
        <w:rPr>
          <w:rFonts w:cs="Times New Roman"/>
        </w:rPr>
      </w:pPr>
      <w:r w:rsidRPr="005344B4">
        <w:rPr>
          <w:rFonts w:cs="Times New Roman"/>
        </w:rPr>
        <w:t xml:space="preserve">Empirically, I </w:t>
      </w:r>
      <w:r w:rsidR="00B85F77" w:rsidRPr="005344B4">
        <w:rPr>
          <w:rFonts w:cs="Times New Roman"/>
        </w:rPr>
        <w:t>offer three</w:t>
      </w:r>
      <w:r w:rsidR="0080733B">
        <w:rPr>
          <w:rFonts w:cs="Times New Roman"/>
        </w:rPr>
        <w:t xml:space="preserve"> ethnographic </w:t>
      </w:r>
      <w:r w:rsidR="00DE4A53" w:rsidRPr="005344B4">
        <w:rPr>
          <w:rFonts w:cs="Times New Roman"/>
        </w:rPr>
        <w:t>accounts of</w:t>
      </w:r>
      <w:r w:rsidR="0080733B">
        <w:rPr>
          <w:rFonts w:cs="Times New Roman"/>
        </w:rPr>
        <w:t xml:space="preserve"> the ways </w:t>
      </w:r>
      <w:r w:rsidR="00DE4A53" w:rsidRPr="005344B4">
        <w:rPr>
          <w:rFonts w:cs="Times New Roman"/>
        </w:rPr>
        <w:t>in which children</w:t>
      </w:r>
      <w:r w:rsidR="008D5850" w:rsidRPr="005344B4">
        <w:rPr>
          <w:rFonts w:cs="Times New Roman"/>
        </w:rPr>
        <w:t xml:space="preserve">’s </w:t>
      </w:r>
      <w:r w:rsidR="00DE4A53" w:rsidRPr="005344B4">
        <w:rPr>
          <w:rFonts w:cs="Times New Roman"/>
        </w:rPr>
        <w:t xml:space="preserve">embodied sense-making, child-like sensibilities and child figures can </w:t>
      </w:r>
      <w:r w:rsidR="00B53938" w:rsidRPr="005344B4">
        <w:rPr>
          <w:rFonts w:cs="Times New Roman"/>
        </w:rPr>
        <w:t xml:space="preserve">unsettle </w:t>
      </w:r>
      <w:r w:rsidR="0089585F" w:rsidRPr="005344B4">
        <w:rPr>
          <w:rFonts w:cs="Times New Roman"/>
        </w:rPr>
        <w:t>neoliberal accounts of human agency. I draw on observations of child-adult interactions ac</w:t>
      </w:r>
      <w:r w:rsidR="00393B69" w:rsidRPr="005344B4">
        <w:rPr>
          <w:rFonts w:cs="Times New Roman"/>
        </w:rPr>
        <w:t>ross</w:t>
      </w:r>
      <w:r w:rsidRPr="005344B4">
        <w:rPr>
          <w:rFonts w:cs="Times New Roman"/>
        </w:rPr>
        <w:t xml:space="preserve"> three sites of environmental pedagogy across the UK</w:t>
      </w:r>
      <w:r w:rsidR="006102DE">
        <w:rPr>
          <w:rFonts w:cs="Times New Roman"/>
        </w:rPr>
        <w:t xml:space="preserve">, </w:t>
      </w:r>
      <w:r w:rsidR="005B0428">
        <w:rPr>
          <w:rFonts w:cs="Times New Roman"/>
        </w:rPr>
        <w:t xml:space="preserve">a museum exhibition, an eco-festival and a climate protest. </w:t>
      </w:r>
      <w:r w:rsidR="002D4A16" w:rsidRPr="005344B4">
        <w:rPr>
          <w:rFonts w:cs="Times New Roman"/>
        </w:rPr>
        <w:t xml:space="preserve">These sites were </w:t>
      </w:r>
      <w:r w:rsidR="0080733B">
        <w:rPr>
          <w:rFonts w:cs="Times New Roman"/>
        </w:rPr>
        <w:t xml:space="preserve">selected </w:t>
      </w:r>
      <w:r w:rsidR="00A950ED" w:rsidRPr="005344B4">
        <w:rPr>
          <w:rFonts w:cs="Times New Roman"/>
        </w:rPr>
        <w:t>to allow me to</w:t>
      </w:r>
      <w:r w:rsidR="002D4A16" w:rsidRPr="005344B4">
        <w:rPr>
          <w:rFonts w:cs="Times New Roman"/>
        </w:rPr>
        <w:t xml:space="preserve"> observe </w:t>
      </w:r>
      <w:r w:rsidR="00DC66D0" w:rsidRPr="005344B4">
        <w:rPr>
          <w:rFonts w:cs="Times New Roman"/>
        </w:rPr>
        <w:t xml:space="preserve">interactions, dialogue </w:t>
      </w:r>
      <w:r w:rsidR="007D7760" w:rsidRPr="005344B4">
        <w:rPr>
          <w:rFonts w:cs="Times New Roman"/>
        </w:rPr>
        <w:t>and encounters and their affects as they unfolded, rather than in a</w:t>
      </w:r>
      <w:r w:rsidR="0020741B" w:rsidRPr="005344B4">
        <w:rPr>
          <w:rFonts w:cs="Times New Roman"/>
        </w:rPr>
        <w:t xml:space="preserve"> more directed research encounter. </w:t>
      </w:r>
    </w:p>
    <w:p w14:paraId="4DD970FA" w14:textId="3A154484" w:rsidR="00D601A5" w:rsidRPr="005344B4" w:rsidRDefault="00C5608F" w:rsidP="009811B0">
      <w:pPr>
        <w:spacing w:line="480" w:lineRule="auto"/>
        <w:rPr>
          <w:rFonts w:cs="Times New Roman"/>
        </w:rPr>
      </w:pPr>
      <w:r w:rsidRPr="005344B4">
        <w:rPr>
          <w:rFonts w:cs="Times New Roman"/>
        </w:rPr>
        <w:t>I argue that these sites are heterotopic spaces which are not</w:t>
      </w:r>
      <w:r w:rsidR="00E40349" w:rsidRPr="005344B4">
        <w:rPr>
          <w:rFonts w:cs="Times New Roman"/>
        </w:rPr>
        <w:t xml:space="preserve"> outside of</w:t>
      </w:r>
      <w:r w:rsidRPr="005344B4">
        <w:rPr>
          <w:rFonts w:cs="Times New Roman"/>
        </w:rPr>
        <w:t xml:space="preserve"> the everyday but offer a break with the rhythms and activities of everyday family life. In so doing, they provide opportunities to critically reflect upon the entanglements of human and non-human</w:t>
      </w:r>
      <w:r w:rsidR="00712092">
        <w:rPr>
          <w:rFonts w:cs="Times New Roman"/>
        </w:rPr>
        <w:t xml:space="preserve"> agencies</w:t>
      </w:r>
      <w:r w:rsidRPr="005344B4">
        <w:rPr>
          <w:rFonts w:cs="Times New Roman"/>
        </w:rPr>
        <w:t xml:space="preserve"> that characterise our current conjectural moment, bringing ethical and political questions to the fore</w:t>
      </w:r>
      <w:r w:rsidR="00D9029E" w:rsidRPr="005344B4">
        <w:rPr>
          <w:rFonts w:cs="Times New Roman"/>
        </w:rPr>
        <w:t>. Each</w:t>
      </w:r>
      <w:r w:rsidR="00D601A5" w:rsidRPr="005344B4">
        <w:rPr>
          <w:rFonts w:cs="Times New Roman"/>
        </w:rPr>
        <w:t xml:space="preserve"> site mobilises different human-environment story lines, theories of change and imaginaries of the future, </w:t>
      </w:r>
      <w:r w:rsidR="00D9029E" w:rsidRPr="005344B4">
        <w:rPr>
          <w:rFonts w:cs="Times New Roman"/>
        </w:rPr>
        <w:t xml:space="preserve">but </w:t>
      </w:r>
      <w:r w:rsidR="00D601A5" w:rsidRPr="005344B4">
        <w:rPr>
          <w:rFonts w:cs="Times New Roman"/>
        </w:rPr>
        <w:t xml:space="preserve">all continue to construct and rely upon the sovereignty of human agency. Nevertheless, in between the ordering principle of these sites, </w:t>
      </w:r>
      <w:r w:rsidR="00027E5C">
        <w:rPr>
          <w:rFonts w:cs="Times New Roman"/>
        </w:rPr>
        <w:t xml:space="preserve">there is significant </w:t>
      </w:r>
      <w:r w:rsidR="00316F82">
        <w:rPr>
          <w:rFonts w:cs="Times New Roman"/>
        </w:rPr>
        <w:t xml:space="preserve">heterogeneity </w:t>
      </w:r>
      <w:r w:rsidR="00027E5C">
        <w:rPr>
          <w:rFonts w:cs="Times New Roman"/>
        </w:rPr>
        <w:t xml:space="preserve">in the </w:t>
      </w:r>
      <w:r w:rsidR="00316F82">
        <w:rPr>
          <w:rFonts w:cs="Times New Roman"/>
        </w:rPr>
        <w:t xml:space="preserve">interpretation, translation and </w:t>
      </w:r>
      <w:proofErr w:type="spellStart"/>
      <w:r w:rsidR="00316F82">
        <w:rPr>
          <w:rFonts w:cs="Times New Roman"/>
        </w:rPr>
        <w:t>affects</w:t>
      </w:r>
      <w:proofErr w:type="spellEnd"/>
      <w:r w:rsidR="00316F82">
        <w:rPr>
          <w:rFonts w:cs="Times New Roman"/>
        </w:rPr>
        <w:t xml:space="preserve"> of environmental</w:t>
      </w:r>
      <w:r w:rsidR="00D601A5" w:rsidRPr="005344B4">
        <w:rPr>
          <w:rFonts w:cs="Times New Roman"/>
        </w:rPr>
        <w:t xml:space="preserve"> narratives and imaginarie</w:t>
      </w:r>
      <w:r w:rsidR="00316F82">
        <w:rPr>
          <w:rFonts w:cs="Times New Roman"/>
        </w:rPr>
        <w:t>s</w:t>
      </w:r>
      <w:r w:rsidR="00D601A5" w:rsidRPr="005344B4">
        <w:rPr>
          <w:rFonts w:cs="Times New Roman"/>
        </w:rPr>
        <w:t xml:space="preserve">. I argue that the interactions, encounters and affective experiences which take place across these sites are fundamental to the ways in which people make sense of themselves, their capacity to act and their understandings of socio-natural entanglements. Employing a post-humanist conception of childhood, I draw attention to how young children can act to unsettle and recast adult knowingness </w:t>
      </w:r>
      <w:r w:rsidR="004C5CBC">
        <w:rPr>
          <w:rFonts w:cs="Times New Roman"/>
        </w:rPr>
        <w:t>in</w:t>
      </w:r>
      <w:r w:rsidR="00D601A5" w:rsidRPr="005344B4">
        <w:rPr>
          <w:rFonts w:cs="Times New Roman"/>
        </w:rPr>
        <w:t xml:space="preserve"> these spaces. </w:t>
      </w:r>
      <w:r w:rsidR="00C447ED">
        <w:rPr>
          <w:rFonts w:cs="Times New Roman"/>
        </w:rPr>
        <w:t xml:space="preserve">I bridge Common Worlds theory with Family Geographies to argue that children  </w:t>
      </w:r>
      <w:r w:rsidR="00C373E3">
        <w:rPr>
          <w:rFonts w:cs="Times New Roman"/>
        </w:rPr>
        <w:t xml:space="preserve"> </w:t>
      </w:r>
      <w:r w:rsidR="00D601A5" w:rsidRPr="005344B4">
        <w:rPr>
          <w:rFonts w:cs="Times New Roman"/>
        </w:rPr>
        <w:t xml:space="preserve"> and their parents </w:t>
      </w:r>
      <w:r w:rsidR="00C447ED">
        <w:rPr>
          <w:rFonts w:cs="Times New Roman"/>
        </w:rPr>
        <w:t xml:space="preserve">are </w:t>
      </w:r>
      <w:r w:rsidR="009974E3">
        <w:rPr>
          <w:rFonts w:cs="Times New Roman"/>
        </w:rPr>
        <w:t>becoming Anthropocene subjects together</w:t>
      </w:r>
      <w:r w:rsidR="006523CD">
        <w:rPr>
          <w:rFonts w:cs="Times New Roman"/>
        </w:rPr>
        <w:t>.</w:t>
      </w:r>
      <w:r w:rsidR="009974E3">
        <w:rPr>
          <w:rFonts w:cs="Times New Roman"/>
        </w:rPr>
        <w:t xml:space="preserve"> </w:t>
      </w:r>
      <w:r w:rsidR="006523CD">
        <w:rPr>
          <w:rFonts w:cs="Times New Roman"/>
        </w:rPr>
        <w:t>The contemporary</w:t>
      </w:r>
      <w:r w:rsidR="009974E3">
        <w:rPr>
          <w:rFonts w:cs="Times New Roman"/>
        </w:rPr>
        <w:t xml:space="preserve"> subject position of parents</w:t>
      </w:r>
      <w:r w:rsidR="006523CD">
        <w:rPr>
          <w:rFonts w:cs="Times New Roman"/>
        </w:rPr>
        <w:t>,</w:t>
      </w:r>
      <w:r w:rsidR="009974E3">
        <w:rPr>
          <w:rFonts w:cs="Times New Roman"/>
        </w:rPr>
        <w:t xml:space="preserve"> </w:t>
      </w:r>
      <w:r w:rsidR="006523CD">
        <w:rPr>
          <w:rFonts w:cs="Times New Roman"/>
        </w:rPr>
        <w:t xml:space="preserve">who know about ecological crisis and their </w:t>
      </w:r>
      <w:r w:rsidR="009974E3">
        <w:rPr>
          <w:rFonts w:cs="Times New Roman"/>
        </w:rPr>
        <w:t>young children, as inheritors of an irreversible damaged world</w:t>
      </w:r>
      <w:r w:rsidR="006523CD">
        <w:rPr>
          <w:rFonts w:cs="Times New Roman"/>
        </w:rPr>
        <w:t xml:space="preserve">, generates political affects and relations within family life which are underexplored. In chapter </w:t>
      </w:r>
      <w:proofErr w:type="gramStart"/>
      <w:r w:rsidR="006523CD">
        <w:rPr>
          <w:rFonts w:cs="Times New Roman"/>
        </w:rPr>
        <w:t xml:space="preserve">6 in particular, </w:t>
      </w:r>
      <w:r w:rsidR="00D601A5" w:rsidRPr="005344B4">
        <w:rPr>
          <w:rFonts w:cs="Times New Roman"/>
        </w:rPr>
        <w:t>I</w:t>
      </w:r>
      <w:proofErr w:type="gramEnd"/>
      <w:r w:rsidR="00D601A5" w:rsidRPr="005344B4">
        <w:rPr>
          <w:rFonts w:cs="Times New Roman"/>
        </w:rPr>
        <w:t xml:space="preserve"> </w:t>
      </w:r>
      <w:r w:rsidR="006523CD">
        <w:rPr>
          <w:rFonts w:cs="Times New Roman"/>
        </w:rPr>
        <w:t>illustrate</w:t>
      </w:r>
      <w:r w:rsidR="006523CD" w:rsidRPr="005344B4">
        <w:rPr>
          <w:rFonts w:cs="Times New Roman"/>
        </w:rPr>
        <w:t xml:space="preserve"> </w:t>
      </w:r>
      <w:r w:rsidR="00D601A5" w:rsidRPr="005344B4">
        <w:rPr>
          <w:rFonts w:cs="Times New Roman"/>
        </w:rPr>
        <w:t>how climate affects and environmental concerns are shaping parenting practices and relations</w:t>
      </w:r>
      <w:r w:rsidR="00BA55B7" w:rsidRPr="005344B4">
        <w:rPr>
          <w:rFonts w:cs="Times New Roman"/>
        </w:rPr>
        <w:t>hips</w:t>
      </w:r>
      <w:r w:rsidR="00D601A5" w:rsidRPr="005344B4">
        <w:rPr>
          <w:rFonts w:cs="Times New Roman"/>
        </w:rPr>
        <w:t xml:space="preserve"> for some</w:t>
      </w:r>
      <w:r w:rsidR="00BA55B7" w:rsidRPr="005344B4">
        <w:rPr>
          <w:rFonts w:cs="Times New Roman"/>
        </w:rPr>
        <w:t xml:space="preserve"> families</w:t>
      </w:r>
      <w:r w:rsidR="00D601A5" w:rsidRPr="005344B4">
        <w:rPr>
          <w:rFonts w:cs="Times New Roman"/>
        </w:rPr>
        <w:t xml:space="preserve"> in the UK. I take inspiration from Angharad Closs-Stephens</w:t>
      </w:r>
      <w:r w:rsidR="004C5CBC">
        <w:rPr>
          <w:rFonts w:cs="Times New Roman"/>
        </w:rPr>
        <w:t>’</w:t>
      </w:r>
      <w:r w:rsidR="00D601A5" w:rsidRPr="005344B4">
        <w:rPr>
          <w:rFonts w:cs="Times New Roman"/>
        </w:rPr>
        <w:t xml:space="preserve"> recent work, National Affects</w:t>
      </w:r>
      <w:r w:rsidR="00295611">
        <w:rPr>
          <w:rFonts w:cs="Times New Roman"/>
        </w:rPr>
        <w:t xml:space="preserve"> </w:t>
      </w:r>
      <w:r w:rsidR="00667C17" w:rsidRPr="005344B4">
        <w:rPr>
          <w:rFonts w:cs="Times New Roman"/>
        </w:rPr>
        <w:fldChar w:fldCharType="begin"/>
      </w:r>
      <w:r w:rsidR="0007346A" w:rsidRPr="005344B4">
        <w:rPr>
          <w:rFonts w:cs="Times New Roman"/>
        </w:rPr>
        <w:instrText xml:space="preserve"> ADDIN ZOTERO_ITEM CSL_CITATION {"citationID":"G3vsoTBS","properties":{"formattedCitation":"(Stephens, 2022)","plainCitation":"(Stephens, 2022)","dontUpdate":true,"noteIndex":0},"citationItems":[{"id":2401,"uris":["http://zotero.org/users/6040264/items/6TQ2UJXN"],"itemData":{"id":2401,"type":"book","publisher":"Bloomsbury Academic","title":"National Affects","author":[{"family":"Closs Stephens","given":"Angharad E."}],"issued":{"date-parts":[["2022"]]}}}],"schema":"https://github.com/citation-style-language/schema/raw/master/csl-citation.json"} </w:instrText>
      </w:r>
      <w:r w:rsidR="00667C17" w:rsidRPr="005344B4">
        <w:rPr>
          <w:rFonts w:cs="Times New Roman"/>
        </w:rPr>
        <w:fldChar w:fldCharType="separate"/>
      </w:r>
      <w:r w:rsidR="00667C17" w:rsidRPr="005344B4">
        <w:rPr>
          <w:rFonts w:cs="Times New Roman"/>
        </w:rPr>
        <w:t>(2022)</w:t>
      </w:r>
      <w:r w:rsidR="00667C17" w:rsidRPr="005344B4">
        <w:rPr>
          <w:rFonts w:cs="Times New Roman"/>
        </w:rPr>
        <w:fldChar w:fldCharType="end"/>
      </w:r>
      <w:r w:rsidR="00D601A5" w:rsidRPr="005344B4">
        <w:rPr>
          <w:rFonts w:cs="Times New Roman"/>
        </w:rPr>
        <w:t xml:space="preserve">, to offer an account of the ways in which dominant narratives of environmental subjectivity both produce and intermingle with other </w:t>
      </w:r>
      <w:r w:rsidR="00D601A5" w:rsidRPr="005344B4">
        <w:rPr>
          <w:rFonts w:cs="Times New Roman"/>
        </w:rPr>
        <w:lastRenderedPageBreak/>
        <w:t xml:space="preserve">affective intensities, paying particular attention to where affective encounters open up possibilities for being otherwise. </w:t>
      </w:r>
    </w:p>
    <w:p w14:paraId="0A35EDB5" w14:textId="787C2187" w:rsidR="00812047" w:rsidRPr="005344B4" w:rsidRDefault="00812047" w:rsidP="009811B0">
      <w:pPr>
        <w:spacing w:line="480" w:lineRule="auto"/>
        <w:rPr>
          <w:rFonts w:cs="Times New Roman"/>
        </w:rPr>
      </w:pPr>
      <w:r w:rsidRPr="005344B4">
        <w:rPr>
          <w:rFonts w:cs="Times New Roman"/>
        </w:rPr>
        <w:t xml:space="preserve">Ultimately this is a thesis about the ways in which people in the UK become sensitive to and navigate the </w:t>
      </w:r>
      <w:proofErr w:type="spellStart"/>
      <w:r w:rsidRPr="005344B4">
        <w:rPr>
          <w:rFonts w:cs="Times New Roman"/>
        </w:rPr>
        <w:t>ethico</w:t>
      </w:r>
      <w:proofErr w:type="spellEnd"/>
      <w:r w:rsidRPr="005344B4">
        <w:rPr>
          <w:rFonts w:cs="Times New Roman"/>
        </w:rPr>
        <w:t>-political challenges of the contemporary</w:t>
      </w:r>
      <w:r w:rsidR="00500DF5" w:rsidRPr="005344B4">
        <w:rPr>
          <w:rFonts w:cs="Times New Roman"/>
        </w:rPr>
        <w:t xml:space="preserve"> Anthropocene</w:t>
      </w:r>
      <w:r w:rsidRPr="005344B4">
        <w:rPr>
          <w:rFonts w:cs="Times New Roman"/>
        </w:rPr>
        <w:t xml:space="preserve"> moment</w:t>
      </w:r>
      <w:r w:rsidR="004C5CBC">
        <w:rPr>
          <w:rFonts w:cs="Times New Roman"/>
        </w:rPr>
        <w:t>. It</w:t>
      </w:r>
      <w:r w:rsidRPr="005344B4">
        <w:rPr>
          <w:rFonts w:cs="Times New Roman"/>
        </w:rPr>
        <w:t xml:space="preserve"> focus</w:t>
      </w:r>
      <w:r w:rsidR="004C5CBC">
        <w:rPr>
          <w:rFonts w:cs="Times New Roman"/>
        </w:rPr>
        <w:t>ses</w:t>
      </w:r>
      <w:r w:rsidRPr="005344B4">
        <w:rPr>
          <w:rFonts w:cs="Times New Roman"/>
        </w:rPr>
        <w:t xml:space="preserve"> on sites which provide families with opportunities for reflection on and (re)negotiation of the ethics of socio-natural entanglements. More specifically, it considers how relations with family members, particularly young children, are entangled within our current conjecture of overlapping crises. </w:t>
      </w:r>
    </w:p>
    <w:p w14:paraId="1708AABE" w14:textId="25385A74" w:rsidR="00F107E8" w:rsidRPr="005344B4" w:rsidRDefault="00D9029E" w:rsidP="009811B0">
      <w:pPr>
        <w:spacing w:line="480" w:lineRule="auto"/>
        <w:rPr>
          <w:rFonts w:cs="Times New Roman"/>
        </w:rPr>
      </w:pPr>
      <w:r w:rsidRPr="005344B4">
        <w:rPr>
          <w:rFonts w:cs="Times New Roman"/>
        </w:rPr>
        <w:t>Throughout the thes</w:t>
      </w:r>
      <w:r w:rsidR="004C5CBC">
        <w:rPr>
          <w:rFonts w:cs="Times New Roman"/>
        </w:rPr>
        <w:t>i</w:t>
      </w:r>
      <w:r w:rsidRPr="005344B4">
        <w:rPr>
          <w:rFonts w:cs="Times New Roman"/>
        </w:rPr>
        <w:t>s, concepts of responsibility and its recasting as response-ability provide a way in to considering how environmental subjectivity emerges</w:t>
      </w:r>
      <w:r w:rsidR="00B2536A" w:rsidRPr="005344B4">
        <w:rPr>
          <w:rFonts w:cs="Times New Roman"/>
        </w:rPr>
        <w:t xml:space="preserve"> from the</w:t>
      </w:r>
      <w:r w:rsidRPr="005344B4">
        <w:rPr>
          <w:rFonts w:cs="Times New Roman"/>
        </w:rPr>
        <w:t xml:space="preserve"> </w:t>
      </w:r>
      <w:r w:rsidR="00B2536A" w:rsidRPr="005344B4">
        <w:rPr>
          <w:rFonts w:cs="Times New Roman"/>
        </w:rPr>
        <w:t xml:space="preserve">‘in-between’ </w:t>
      </w:r>
      <w:r w:rsidR="00BC0611" w:rsidRPr="005344B4">
        <w:rPr>
          <w:rFonts w:cs="Times New Roman"/>
        </w:rPr>
        <w:fldChar w:fldCharType="begin"/>
      </w:r>
      <w:r w:rsidR="00BC0611" w:rsidRPr="005344B4">
        <w:rPr>
          <w:rFonts w:cs="Times New Roman"/>
        </w:rPr>
        <w:instrText xml:space="preserve"> ADDIN ZOTERO_ITEM CSL_CITATION {"citationID":"8K7FjH4q","properties":{"formattedCitation":"(Lenz-Taguchi, 2010)","plainCitation":"(Lenz-Taguchi, 2010)","noteIndex":0},"citationItems":[{"id":2426,"uris":["http://zotero.org/users/6040264/items/GUF7CRZC"],"itemData":{"id":2426,"type":"book","call-number":"LB1139.23 .L46 2010","collection-title":"Contesting early childhood","event-place":"London ; New York","ISBN":"978-0-415-46444-4","note":"OCLC: ocn237881059","number-of-pages":"199","publisher":"Routledge","publisher-place":"London ; New York","source":"Library of Congress ISBN","title":"Going beyond the theory/practice divide in early childhood education: introducing an intra-active pedagogy","title-short":"Going beyond the theory/practice divide in early childhood education","author":[{"family":"Lenz-Taguchi","given":"Hillevi"}],"issued":{"date-parts":[["2010"]]}}}],"schema":"https://github.com/citation-style-language/schema/raw/master/csl-citation.json"} </w:instrText>
      </w:r>
      <w:r w:rsidR="00BC0611" w:rsidRPr="005344B4">
        <w:rPr>
          <w:rFonts w:cs="Times New Roman"/>
        </w:rPr>
        <w:fldChar w:fldCharType="separate"/>
      </w:r>
      <w:r w:rsidR="00BC0611" w:rsidRPr="005344B4">
        <w:rPr>
          <w:rFonts w:cs="Times New Roman"/>
        </w:rPr>
        <w:t>(Lenz-Taguchi, 2010)</w:t>
      </w:r>
      <w:r w:rsidR="00BC0611" w:rsidRPr="005344B4">
        <w:rPr>
          <w:rFonts w:cs="Times New Roman"/>
        </w:rPr>
        <w:fldChar w:fldCharType="end"/>
      </w:r>
      <w:r w:rsidR="00BC0611" w:rsidRPr="005344B4">
        <w:rPr>
          <w:rFonts w:cs="Times New Roman"/>
        </w:rPr>
        <w:t xml:space="preserve"> </w:t>
      </w:r>
      <w:r w:rsidR="00B2536A" w:rsidRPr="005344B4">
        <w:rPr>
          <w:rFonts w:cs="Times New Roman"/>
        </w:rPr>
        <w:t xml:space="preserve">of discursive </w:t>
      </w:r>
      <w:r w:rsidRPr="005344B4">
        <w:rPr>
          <w:rFonts w:cs="Times New Roman"/>
        </w:rPr>
        <w:t xml:space="preserve">narratives and embodied encounter with/in pedagogical sites. </w:t>
      </w:r>
      <w:r w:rsidR="009B1F2B">
        <w:rPr>
          <w:rFonts w:cs="Times New Roman"/>
        </w:rPr>
        <w:t xml:space="preserve">Whilst the thesis touches on notions of </w:t>
      </w:r>
      <w:r w:rsidR="0063220A">
        <w:rPr>
          <w:rFonts w:cs="Times New Roman"/>
        </w:rPr>
        <w:t>care and</w:t>
      </w:r>
      <w:r w:rsidR="009B1F2B">
        <w:rPr>
          <w:rFonts w:cs="Times New Roman"/>
        </w:rPr>
        <w:t xml:space="preserve"> is methodologically informed by an ethic of care (see 3.6.1), </w:t>
      </w:r>
      <w:r w:rsidR="00C431DA">
        <w:rPr>
          <w:rFonts w:cs="Times New Roman"/>
        </w:rPr>
        <w:t>practices and theories of care are not central to the thesis. Rather, the thesis seeks to reinvigorate</w:t>
      </w:r>
      <w:r w:rsidR="002874AE">
        <w:rPr>
          <w:rFonts w:cs="Times New Roman"/>
        </w:rPr>
        <w:t xml:space="preserve"> academic</w:t>
      </w:r>
      <w:r w:rsidR="00C431DA">
        <w:rPr>
          <w:rFonts w:cs="Times New Roman"/>
        </w:rPr>
        <w:t xml:space="preserve"> debate around </w:t>
      </w:r>
      <w:r w:rsidR="00DD6B7D">
        <w:rPr>
          <w:rFonts w:cs="Times New Roman"/>
        </w:rPr>
        <w:t xml:space="preserve">environmental </w:t>
      </w:r>
      <w:r w:rsidR="002874AE">
        <w:rPr>
          <w:rFonts w:cs="Times New Roman"/>
        </w:rPr>
        <w:t>responsibilisation</w:t>
      </w:r>
      <w:r w:rsidR="00DD6B7D">
        <w:rPr>
          <w:rFonts w:cs="Times New Roman"/>
        </w:rPr>
        <w:t xml:space="preserve"> as a political affect and technology of governance which </w:t>
      </w:r>
      <w:r w:rsidR="00C75E6D">
        <w:rPr>
          <w:rFonts w:cs="Times New Roman"/>
        </w:rPr>
        <w:t xml:space="preserve">persists in many forms of environmentalism in spite of longstanding critique. </w:t>
      </w:r>
      <w:r w:rsidR="00BC0611" w:rsidRPr="005344B4">
        <w:rPr>
          <w:rFonts w:cs="Times New Roman"/>
        </w:rPr>
        <w:fldChar w:fldCharType="begin"/>
      </w:r>
      <w:r w:rsidR="00BC0611" w:rsidRPr="005344B4">
        <w:rPr>
          <w:rFonts w:cs="Times New Roman"/>
        </w:rPr>
        <w:instrText xml:space="preserve"> ADDIN ZOTERO_ITEM CSL_CITATION {"citationID":"8lvj2n9C","properties":{"formattedCitation":"(Maniates, 2001; Fletcher, 2010; Eden, 2016; Rice, 2016)","plainCitation":"(Maniates, 2001; Fletcher, 2010; Eden, 2016; Rice, 2016)","noteIndex":0},"citationItems":[{"id":554,"uris":["http://zotero.org/users/6040264/items/ZULTUD4T"],"itemData":{"id":554,"type":"article-journal","abstract":"An increasingly dominant, largely American response to the contemporary environmental crisis understands environmental degradation as the product of individual shortcomings and finds solutions in enlightened, uncoordinated consumer choice. Several forces promote this process of individualization, including the historical baggage of mainstream environmentalism, the core tenets of liberalism, the dynamic ability of capitalism to commodify dissent, and the relatively recent rise of global environmental threats to human prosperity. The result is to narrow our collective ability to imagine and pursue a variety of productive responses to the environmental problems before us. When responsibility for environmental problems is individualized, there is little room to ponder institutions, the nature and exercise of political power, or ways of collectively changing the distribution of power and influence in society. Confronting consumption requires individuals to understand themselves not primarily as consumers but rather as citizens in a participatory democracy, working together to change broader policy and larger social institutions. It also requires linking explorations of consumption to politically charged issues that challenge the political imagination.","container-title":"Global Environmental Politics","DOI":"10.1162/152638001316881395","ISSN":"15263800","issue":"3","journalAbbreviation":"Global Environmental Politics","page":"31-52","source":"EBSCOhost","title":"Individualization: Plant a Tree, Buy a Bike, Save the World?","title-short":"Individualization","volume":"1","author":[{"family":"Maniates","given":"Michael F."}],"issued":{"date-parts":[["2001",8]]}}},{"id":565,"uris":["http://zotero.org/users/6040264/items/C37PRW39"],"itemData":{"id":565,"type":"article-journal","abstract":"This article proposes a Foucaultian poststructuralist framework for understanding different positions within the contemporary debate concerning appropriate biodiversity conservation policy as embodying distinctive 'environmentalities'. In a recently-released work, Michel Foucault describes a neoliberal form of his familiar concept 'governmentality' quite different from conventional understandings of this oft-cited analytic. Following this, I suggest that neoliberalisation within natural resource policy can be understood as the expression of a 'neoliberal environmentality' similarly distinct from recent discussions employing the environmentality concept. In addition, I follow Foucault in describing several other discrete environmentalities embodied in competing approaches to conservation policy. Finally, I ask whether political ecologists' critiques of mainstream conservation might be viewed as the expression of yet another environmentality foregrounding concerns for social equity and environmental justice and call for more conceptualisation of what this might look like.","container-title":"Conservation and Society","DOI":"10.4103/0972-4923.73806","ISSN":"0972-4923","issue":"3","language":"en","page":"171","source":"www.conservationandsociety.org","title":"Neoliberal environmentality: Towards a poststructuralist political ecology of the conservation debate","title-short":"Neoliberal environmentality","volume":"8","author":[{"family":"Fletcher","given":"Robert"}],"issued":{"date-parts":[["2010",1,7]]}}},{"id":532,"uris":["http://zotero.org/users/6040264/items/2LCDVHAS"],"itemData":{"id":532,"type":"article-journal","abstract":"Individual environmental responsibility has been used by business and government in promoting public environmentalism through, for example, green consumerism, p...","archive_location":"Sage UK: London, England","container-title":"Environment and Planning A","DOI":"10.1068/a251743","language":"en","source":"journals-sagepub-com.ezphost.dur.ac.uk","title":"Individual Environmental Responsibility and its Role in Public Environmentalism:","title-short":"Individual Environmental Responsibility and its Role in Public Environmentalism","URL":"http://journals.sagepub.com/doi/10.1068/a251743","author":[{"family":"Eden","given":"S. E."}],"accessed":{"date-parts":[["2020",1,19]]},"issued":{"date-parts":[["2016",7,24]]}}},{"id":1358,"uris":["http://zotero.org/users/6040264/items/3KMSQBSC"],"itemData":{"id":1358,"type":"chapter","container-title":"Towards a Cultural Politics of Climate Change: Devices, Desires and Dissent","event-place":"Cambridge","ISBN":"978-1-316-78761-8","note":"DOI: 10.1017/CBO9781316694473.008","page":"110-126","publisher":"Cambridge University Press","publisher-place":"Cambridge","source":"Cambridge University Press","title":"“The Everyday Choices We Make Matter”: Urban Climate Politics and the Postpolitics of Responsibility and Action","title-short":"“The Everyday Choices We Make Matter”","URL":"https://www.cambridge.org/core/books/towards-a-cultural-politics-of-climate-change/everyday-choices-we-make-matter-urban-climate-politics-and-the-postpolitics-of-responsibility-and-action/60A0F4919C1E3DBE9EAB959F1EE38E24","editor":[{"family":"Bulkeley","given":"Harriet"},{"family":"Stripple","given":"Johannes"},{"family":"Paterson","given":"Matthew"}],"author":[{"family":"Rice","given":"Jennifer L."}],"accessed":{"date-parts":[["2022",11,1]]},"issued":{"date-parts":[["2016"]]}}}],"schema":"https://github.com/citation-style-language/schema/raw/master/csl-citation.json"} </w:instrText>
      </w:r>
      <w:r w:rsidR="00BC0611" w:rsidRPr="005344B4">
        <w:rPr>
          <w:rFonts w:cs="Times New Roman"/>
        </w:rPr>
        <w:fldChar w:fldCharType="separate"/>
      </w:r>
      <w:r w:rsidR="00BC0611" w:rsidRPr="005344B4">
        <w:rPr>
          <w:rFonts w:cs="Times New Roman"/>
        </w:rPr>
        <w:t>(Maniates, 2001; Fletcher, 2010; Eden, 2016; Rice, 2016)</w:t>
      </w:r>
      <w:r w:rsidR="00BC0611" w:rsidRPr="005344B4">
        <w:rPr>
          <w:rFonts w:cs="Times New Roman"/>
        </w:rPr>
        <w:fldChar w:fldCharType="end"/>
      </w:r>
      <w:r w:rsidR="00C75E6D">
        <w:rPr>
          <w:rFonts w:cs="Times New Roman"/>
        </w:rPr>
        <w:t>.Whils</w:t>
      </w:r>
      <w:r w:rsidR="00996A57">
        <w:rPr>
          <w:rFonts w:cs="Times New Roman"/>
        </w:rPr>
        <w:t xml:space="preserve">t much of the debate around </w:t>
      </w:r>
      <w:r w:rsidR="004B2F73">
        <w:rPr>
          <w:rFonts w:cs="Times New Roman"/>
        </w:rPr>
        <w:t>geographies</w:t>
      </w:r>
      <w:r w:rsidR="00996A57">
        <w:rPr>
          <w:rFonts w:cs="Times New Roman"/>
        </w:rPr>
        <w:t xml:space="preserve"> of </w:t>
      </w:r>
      <w:r w:rsidR="004B2F73">
        <w:rPr>
          <w:rFonts w:cs="Times New Roman"/>
        </w:rPr>
        <w:t>responsibility</w:t>
      </w:r>
      <w:r w:rsidR="00996A57">
        <w:rPr>
          <w:rFonts w:cs="Times New Roman"/>
        </w:rPr>
        <w:t xml:space="preserve"> has moved towards </w:t>
      </w:r>
      <w:r w:rsidR="00B64FAE">
        <w:rPr>
          <w:rFonts w:cs="Times New Roman"/>
        </w:rPr>
        <w:t>conceptualising ethical relations through an ethic of care rather than discursively informed obligation,</w:t>
      </w:r>
      <w:r w:rsidR="00B64FAE" w:rsidRPr="005344B4">
        <w:rPr>
          <w:rFonts w:cs="Times New Roman"/>
        </w:rPr>
        <w:t xml:space="preserve"> the</w:t>
      </w:r>
      <w:r w:rsidRPr="005344B4">
        <w:rPr>
          <w:rFonts w:cs="Times New Roman"/>
        </w:rPr>
        <w:t xml:space="preserve"> figure of the responsible individual endures, even as it is resisted and reappropriated (see Chapter </w:t>
      </w:r>
      <w:r w:rsidR="0009464D" w:rsidRPr="005344B4">
        <w:rPr>
          <w:rFonts w:cs="Times New Roman"/>
        </w:rPr>
        <w:t>2.1</w:t>
      </w:r>
      <w:r w:rsidRPr="005344B4">
        <w:rPr>
          <w:rFonts w:cs="Times New Roman"/>
        </w:rPr>
        <w:t xml:space="preserve">). </w:t>
      </w:r>
      <w:r w:rsidR="00F107E8" w:rsidRPr="005344B4">
        <w:rPr>
          <w:rFonts w:cs="Times New Roman"/>
        </w:rPr>
        <w:t xml:space="preserve">I approach the responsible environmental subject from below </w:t>
      </w:r>
      <w:r w:rsidR="00F107E8" w:rsidRPr="005344B4">
        <w:rPr>
          <w:rFonts w:cs="Times New Roman"/>
        </w:rPr>
        <w:fldChar w:fldCharType="begin"/>
      </w:r>
      <w:r w:rsidR="008D3F4B" w:rsidRPr="005344B4">
        <w:rPr>
          <w:rFonts w:cs="Times New Roman"/>
        </w:rPr>
        <w:instrText xml:space="preserve"> ADDIN ZOTERO_ITEM CSL_CITATION {"citationID":"yug0QQ80","properties":{"formattedCitation":"(MacGregor, 2021)","plainCitation":"(MacGregor, 2021)","noteIndex":0},"citationItems":[{"id":2219,"uris":["http://zotero.org/users/6040264/items/V37KMG8H"],"itemData":{"id":2219,"type":"article-journal","abstract":"This article analyses a unique case of local environmental activism in order to think through the puzzle of how to interpret the transformative potential of the forms of small-scale collective action that have recently emerged in neoliberal cities of the Global North. In response to the call by J.K. Gibson-Graham and others for research that is less driven by abstract theory and more attuned to context and ambivalent possibilities, I present the findings of research co-produced with Upping It, a small activist group that uses innovative tactics to clean, green and rehabilitate stigmatized neighbourhoods in Moss Side, Manchester. By enacting forms of interstitial politics, Upping It makes a tangible difference in the lives of ordinary people and creates conditions necessary for politicization, while also participating in unfair and unsustainable local systems. Their story offers rich material for considering the strengths and limitations of two theoretical framings that appear to dominate the literature on micro-political movements: the post-political and new environmentalism framings. These frames, and the criticisms that have been made about them, help to identify two key insights from Upping It that are useful for better capturing the ambiguities and tensions of their kind of struggle in the current conjuncture. Firstly, we can see the importance of including justice-oriented activisms, which in this case might be seen as a form of defensive everyday environmentalism, in the emerging picture of new urban movements. Secondly, Upping It highlights the value of finding modest transformative potential in the cracks and on the margins of urban politics.","container-title":"Social Movement Studies","DOI":"10.1080/14742837.2019.1677224","ISSN":"1474-2837","issue":"3","note":"publisher: Routledge\n_eprint: https://doi.org/10.1080/14742837.2019.1677224","page":"329-345","source":"Taylor and Francis+NEJM","title":"Finding transformative potential in the cracks? The ambiguities of urban environmental activism in a neoliberal city","title-short":"Finding transformative potential in the cracks?","volume":"20","author":[{"family":"MacGregor","given":"Sherilyn"}],"issued":{"date-parts":[["2021",5,4]]}}}],"schema":"https://github.com/citation-style-language/schema/raw/master/csl-citation.json"} </w:instrText>
      </w:r>
      <w:r w:rsidR="00F107E8" w:rsidRPr="005344B4">
        <w:rPr>
          <w:rFonts w:cs="Times New Roman"/>
        </w:rPr>
        <w:fldChar w:fldCharType="separate"/>
      </w:r>
      <w:r w:rsidR="008D3F4B" w:rsidRPr="005344B4">
        <w:rPr>
          <w:rFonts w:cs="Times New Roman"/>
        </w:rPr>
        <w:t>(MacGregor, 2021)</w:t>
      </w:r>
      <w:r w:rsidR="00F107E8" w:rsidRPr="005344B4">
        <w:rPr>
          <w:rFonts w:cs="Times New Roman"/>
        </w:rPr>
        <w:fldChar w:fldCharType="end"/>
      </w:r>
      <w:r w:rsidR="00F107E8" w:rsidRPr="005344B4">
        <w:rPr>
          <w:rFonts w:cs="Times New Roman"/>
        </w:rPr>
        <w:t xml:space="preserve"> rather than as a governing structure or technology </w:t>
      </w:r>
      <w:r w:rsidR="00F107E8" w:rsidRPr="005344B4">
        <w:rPr>
          <w:rFonts w:cs="Times New Roman"/>
        </w:rPr>
        <w:fldChar w:fldCharType="begin"/>
      </w:r>
      <w:r w:rsidR="000F5721" w:rsidRPr="005344B4">
        <w:rPr>
          <w:rFonts w:cs="Times New Roman"/>
        </w:rPr>
        <w:instrText xml:space="preserve"> ADDIN ZOTERO_ITEM CSL_CITATION {"citationID":"JVPfxK45","properties":{"formattedCitation":"(Rice, 2016)","plainCitation":"(Rice, 2016)","noteIndex":0},"citationItems":[{"id":1358,"uris":["http://zotero.org/users/6040264/items/3KMSQBSC"],"itemData":{"id":1358,"type":"chapter","container-title":"Towards a Cultural Politics of Climate Change: Devices, Desires and Dissent","event-place":"Cambridge","ISBN":"978-1-316-78761-8","note":"DOI: 10.1017/CBO9781316694473.008","page":"110-126","publisher":"Cambridge University Press","publisher-place":"Cambridge","source":"Cambridge University Press","title":"“The Everyday Choices We Make Matter”: Urban Climate Politics and the Postpolitics of Responsibility and Action","title-short":"“The Everyday Choices We Make Matter”","URL":"https://www.cambridge.org/core/books/towards-a-cultural-politics-of-climate-change/everyday-choices-we-make-matter-urban-climate-politics-and-the-postpolitics-of-responsibility-and-action/60A0F4919C1E3DBE9EAB959F1EE38E24","editor":[{"family":"Bulkeley","given":"Harriet"},{"family":"Stripple","given":"Johannes"},{"family":"Paterson","given":"Matthew"}],"author":[{"family":"Rice","given":"Jennifer L."}],"accessed":{"date-parts":[["2022",11,1]]},"issued":{"date-parts":[["2016"]]}}}],"schema":"https://github.com/citation-style-language/schema/raw/master/csl-citation.json"} </w:instrText>
      </w:r>
      <w:r w:rsidR="00F107E8" w:rsidRPr="005344B4">
        <w:rPr>
          <w:rFonts w:cs="Times New Roman"/>
        </w:rPr>
        <w:fldChar w:fldCharType="separate"/>
      </w:r>
      <w:r w:rsidR="000F5721" w:rsidRPr="005344B4">
        <w:rPr>
          <w:rFonts w:cs="Times New Roman"/>
        </w:rPr>
        <w:t>(Rice, 2016)</w:t>
      </w:r>
      <w:r w:rsidR="00F107E8" w:rsidRPr="005344B4">
        <w:rPr>
          <w:rFonts w:cs="Times New Roman"/>
        </w:rPr>
        <w:fldChar w:fldCharType="end"/>
      </w:r>
      <w:r w:rsidR="00F107E8" w:rsidRPr="005344B4">
        <w:rPr>
          <w:rFonts w:cs="Times New Roman"/>
        </w:rPr>
        <w:t xml:space="preserve">, focussing on how environmental subjecthood emerges within familial encounters </w:t>
      </w:r>
      <w:r w:rsidR="00F107E8" w:rsidRPr="005344B4">
        <w:rPr>
          <w:rFonts w:cs="Times New Roman"/>
        </w:rPr>
        <w:fldChar w:fldCharType="begin"/>
      </w:r>
      <w:r w:rsidR="00C257E8" w:rsidRPr="005344B4">
        <w:rPr>
          <w:rFonts w:cs="Times New Roman"/>
        </w:rPr>
        <w:instrText xml:space="preserve"> ADDIN ZOTERO_ITEM CSL_CITATION {"citationID":"mDIrOag0","properties":{"formattedCitation":"(Walker, 2021)","plainCitation":"(Walker, 2021)","noteIndex":0},"citationItems":[{"id":2345,"uris":["http://zotero.org/users/6040264/items/XBGX9JSS"],"itemData":{"id":2345,"type":"article-journal","abstract":"Cross-cultural negotiations of environmental knowledge in children and young people’s lives have received minimal attention in children’s geographies and wider childhood scholarship, despite interests in child and youth environmental concerns and learning that predate the school strikes for climate. This viewpoint articulates an agenda for advancing research in this area in light of youth-led articulations of ‘climate crisis’, beginning with exploration of how second generation immigrants encounter, interpret and negotiate the climate crisis in everyday life. The viewpoint situates this agenda in academic and popular arguments to diversify and decolonise environmentalism amid increasingly polyvocal responses to the climate crisis.","container-title":"Children's Geographies","DOI":"10.1080/14733285.2020.1817334","ISSN":"1473-3285","issue":"3","note":"publisher: Routledge\n_eprint: https://doi.org/10.1080/14733285.2020.1817334","page":"267-274","source":"Taylor and Francis+NEJM","title":"‘Generation Z’ and ‘second generation’: an agenda for learning from cross-cultural negotiations of the climate crisis in the lives of second generation immigrants","title-short":"‘Generation Z’ and ‘second generation’","volume":"19","author":[{"family":"Walker","given":"Catherine"}],"issued":{"date-parts":[["2021",5,4]]}}}],"schema":"https://github.com/citation-style-language/schema/raw/master/csl-citation.json"} </w:instrText>
      </w:r>
      <w:r w:rsidR="00F107E8" w:rsidRPr="005344B4">
        <w:rPr>
          <w:rFonts w:cs="Times New Roman"/>
        </w:rPr>
        <w:fldChar w:fldCharType="separate"/>
      </w:r>
      <w:r w:rsidR="00C257E8" w:rsidRPr="005344B4">
        <w:rPr>
          <w:rFonts w:cs="Times New Roman"/>
        </w:rPr>
        <w:t>(Walker, 2021)</w:t>
      </w:r>
      <w:r w:rsidR="00F107E8" w:rsidRPr="005344B4">
        <w:rPr>
          <w:rFonts w:cs="Times New Roman"/>
        </w:rPr>
        <w:fldChar w:fldCharType="end"/>
      </w:r>
      <w:r w:rsidR="00F107E8" w:rsidRPr="005344B4">
        <w:rPr>
          <w:rFonts w:cs="Times New Roman"/>
        </w:rPr>
        <w:t xml:space="preserve">. </w:t>
      </w:r>
      <w:proofErr w:type="gramStart"/>
      <w:r w:rsidR="009F362B">
        <w:rPr>
          <w:rFonts w:cs="Times New Roman"/>
        </w:rPr>
        <w:t>In particular, I</w:t>
      </w:r>
      <w:proofErr w:type="gramEnd"/>
      <w:r w:rsidR="009F362B">
        <w:rPr>
          <w:rFonts w:cs="Times New Roman"/>
        </w:rPr>
        <w:t xml:space="preserve"> draw on Common Worlds theory here to think about how family practices, encounters and emergent relations of learning/becoming together </w:t>
      </w:r>
      <w:r w:rsidR="00527A47">
        <w:rPr>
          <w:rFonts w:cs="Times New Roman"/>
        </w:rPr>
        <w:t xml:space="preserve">generate possibilities for bringing new worlds into being. </w:t>
      </w:r>
      <w:r w:rsidR="009F362B">
        <w:rPr>
          <w:rFonts w:cs="Times New Roman"/>
        </w:rPr>
        <w:t xml:space="preserve"> </w:t>
      </w:r>
      <w:r w:rsidR="00F107E8" w:rsidRPr="005344B4">
        <w:rPr>
          <w:rFonts w:cs="Times New Roman"/>
        </w:rPr>
        <w:t>Rather than pursuing an approach which traces lifestyle choices, household consumption or other, often narrowly defined, pro-environmental behaviours, I develop an affective and embodied analysis, which draws attention to the openings and potentials that emerge at the micro political scale and work to undo or unsettle the logic of neoliberal environmentalism.</w:t>
      </w:r>
    </w:p>
    <w:p w14:paraId="2924CDF8" w14:textId="69D079CC" w:rsidR="00FF6497" w:rsidRPr="005344B4" w:rsidRDefault="00D673ED" w:rsidP="00901009">
      <w:pPr>
        <w:pStyle w:val="Heading2"/>
      </w:pPr>
      <w:bookmarkStart w:id="11" w:name="_Toc213581741"/>
      <w:r>
        <w:lastRenderedPageBreak/>
        <w:t xml:space="preserve">1.1 </w:t>
      </w:r>
      <w:r w:rsidR="00FF6497" w:rsidRPr="005344B4">
        <w:t>Research objectives</w:t>
      </w:r>
      <w:bookmarkEnd w:id="11"/>
    </w:p>
    <w:p w14:paraId="7E9F5F39" w14:textId="5B45C89D" w:rsidR="00C23C4B" w:rsidRPr="005344B4" w:rsidRDefault="00594BE8" w:rsidP="009811B0">
      <w:pPr>
        <w:spacing w:line="480" w:lineRule="auto"/>
        <w:rPr>
          <w:rFonts w:cs="Times New Roman"/>
        </w:rPr>
      </w:pPr>
      <w:r w:rsidRPr="005344B4">
        <w:rPr>
          <w:rFonts w:cs="Times New Roman"/>
        </w:rPr>
        <w:t>The aim of the study is to provide empirical account</w:t>
      </w:r>
      <w:r w:rsidR="00370751" w:rsidRPr="005344B4">
        <w:rPr>
          <w:rFonts w:cs="Times New Roman"/>
        </w:rPr>
        <w:t>s</w:t>
      </w:r>
      <w:r w:rsidR="00466FBB" w:rsidRPr="005344B4">
        <w:rPr>
          <w:rFonts w:cs="Times New Roman"/>
        </w:rPr>
        <w:t xml:space="preserve"> </w:t>
      </w:r>
      <w:r w:rsidRPr="005344B4">
        <w:rPr>
          <w:rFonts w:cs="Times New Roman"/>
        </w:rPr>
        <w:t xml:space="preserve">of </w:t>
      </w:r>
      <w:r w:rsidR="001B3B8A" w:rsidRPr="005344B4">
        <w:rPr>
          <w:rFonts w:cs="Times New Roman"/>
        </w:rPr>
        <w:t>the ways in which</w:t>
      </w:r>
      <w:r w:rsidR="0064094A" w:rsidRPr="005344B4">
        <w:rPr>
          <w:rFonts w:cs="Times New Roman"/>
        </w:rPr>
        <w:t xml:space="preserve"> feelings of</w:t>
      </w:r>
      <w:r w:rsidR="001B3B8A" w:rsidRPr="005344B4">
        <w:rPr>
          <w:rFonts w:cs="Times New Roman"/>
        </w:rPr>
        <w:t xml:space="preserve"> individual responsibility </w:t>
      </w:r>
      <w:r w:rsidR="0064094A" w:rsidRPr="005344B4">
        <w:rPr>
          <w:rFonts w:cs="Times New Roman"/>
        </w:rPr>
        <w:t>are</w:t>
      </w:r>
      <w:r w:rsidR="001B3B8A" w:rsidRPr="005344B4">
        <w:rPr>
          <w:rFonts w:cs="Times New Roman"/>
        </w:rPr>
        <w:t xml:space="preserve"> unsettled, exceeded or reworked</w:t>
      </w:r>
      <w:r w:rsidR="00D6701C" w:rsidRPr="005344B4">
        <w:rPr>
          <w:rFonts w:cs="Times New Roman"/>
        </w:rPr>
        <w:t xml:space="preserve"> when adults and children grapple with the political challenges and ethical dilemmas of ecological crisis</w:t>
      </w:r>
      <w:r w:rsidR="00415DAE" w:rsidRPr="005344B4">
        <w:rPr>
          <w:rFonts w:cs="Times New Roman"/>
        </w:rPr>
        <w:t xml:space="preserve"> </w:t>
      </w:r>
      <w:r w:rsidR="00415DAE" w:rsidRPr="005344B4">
        <w:rPr>
          <w:rFonts w:cs="Times New Roman"/>
          <w:i/>
          <w:iCs/>
        </w:rPr>
        <w:t>together</w:t>
      </w:r>
      <w:r w:rsidR="00D6701C" w:rsidRPr="005344B4">
        <w:rPr>
          <w:rFonts w:cs="Times New Roman"/>
        </w:rPr>
        <w:t xml:space="preserve">. </w:t>
      </w:r>
      <w:r w:rsidR="009634E5" w:rsidRPr="005344B4">
        <w:rPr>
          <w:rFonts w:cs="Times New Roman"/>
        </w:rPr>
        <w:t>I aim to</w:t>
      </w:r>
      <w:r w:rsidR="001C3F37" w:rsidRPr="005344B4">
        <w:rPr>
          <w:rFonts w:cs="Times New Roman"/>
        </w:rPr>
        <w:t xml:space="preserve"> illustrate how </w:t>
      </w:r>
      <w:r w:rsidR="003F413E" w:rsidRPr="005344B4">
        <w:rPr>
          <w:rFonts w:cs="Times New Roman"/>
        </w:rPr>
        <w:t xml:space="preserve">environmental subjecthood emerges </w:t>
      </w:r>
      <w:r w:rsidR="00DF0165" w:rsidRPr="005344B4">
        <w:rPr>
          <w:rFonts w:cs="Times New Roman"/>
        </w:rPr>
        <w:t xml:space="preserve">within and through parent-child encounters, </w:t>
      </w:r>
      <w:r w:rsidR="0095504D" w:rsidRPr="005344B4">
        <w:rPr>
          <w:rFonts w:cs="Times New Roman"/>
        </w:rPr>
        <w:t>arguing tha</w:t>
      </w:r>
      <w:r w:rsidR="0055677B" w:rsidRPr="005344B4">
        <w:rPr>
          <w:rFonts w:cs="Times New Roman"/>
        </w:rPr>
        <w:t xml:space="preserve">t the process of </w:t>
      </w:r>
      <w:r w:rsidR="00AE60B6" w:rsidRPr="005344B4">
        <w:rPr>
          <w:rFonts w:cs="Times New Roman"/>
        </w:rPr>
        <w:t xml:space="preserve">becoming sensitive to and navigating the </w:t>
      </w:r>
      <w:proofErr w:type="spellStart"/>
      <w:r w:rsidR="00AE60B6" w:rsidRPr="005344B4">
        <w:rPr>
          <w:rFonts w:cs="Times New Roman"/>
        </w:rPr>
        <w:t>ethico</w:t>
      </w:r>
      <w:proofErr w:type="spellEnd"/>
      <w:r w:rsidR="00AE60B6" w:rsidRPr="005344B4">
        <w:rPr>
          <w:rFonts w:cs="Times New Roman"/>
        </w:rPr>
        <w:t>-political challenges of Anthropocene is an ongoing and emergent process</w:t>
      </w:r>
      <w:r w:rsidR="0017166F" w:rsidRPr="005344B4">
        <w:rPr>
          <w:rFonts w:cs="Times New Roman"/>
        </w:rPr>
        <w:t xml:space="preserve">. </w:t>
      </w:r>
    </w:p>
    <w:p w14:paraId="3A0DCDD3" w14:textId="72689875" w:rsidR="00ED78E6" w:rsidRDefault="00D47060" w:rsidP="009811B0">
      <w:pPr>
        <w:spacing w:line="480" w:lineRule="auto"/>
        <w:rPr>
          <w:rFonts w:cs="Times New Roman"/>
        </w:rPr>
      </w:pPr>
      <w:r>
        <w:rPr>
          <w:rFonts w:cs="Times New Roman"/>
        </w:rPr>
        <w:t>I situate these questi</w:t>
      </w:r>
      <w:r w:rsidR="00200D54">
        <w:rPr>
          <w:rFonts w:cs="Times New Roman"/>
        </w:rPr>
        <w:t xml:space="preserve">ons against a </w:t>
      </w:r>
      <w:r w:rsidR="00E95181">
        <w:rPr>
          <w:rFonts w:cs="Times New Roman"/>
        </w:rPr>
        <w:t>backdrop</w:t>
      </w:r>
      <w:r w:rsidR="00200D54">
        <w:rPr>
          <w:rFonts w:cs="Times New Roman"/>
        </w:rPr>
        <w:t xml:space="preserve"> of different modes of </w:t>
      </w:r>
      <w:r w:rsidR="00E95181">
        <w:rPr>
          <w:rFonts w:cs="Times New Roman"/>
        </w:rPr>
        <w:t>storying, encountering and negotiating what ecological crisis means for humans and non-humans today.</w:t>
      </w:r>
      <w:r w:rsidR="00601A5C">
        <w:rPr>
          <w:rFonts w:cs="Times New Roman"/>
        </w:rPr>
        <w:t xml:space="preserve"> </w:t>
      </w:r>
      <w:r w:rsidR="00612596">
        <w:rPr>
          <w:rFonts w:cs="Times New Roman"/>
        </w:rPr>
        <w:t>The Museum, Festival and Protest are all sites which are intentionally produced to provoke a response – to educate</w:t>
      </w:r>
      <w:r w:rsidR="00ED78E6">
        <w:rPr>
          <w:rFonts w:cs="Times New Roman"/>
        </w:rPr>
        <w:t xml:space="preserve"> and to motivate action</w:t>
      </w:r>
      <w:r w:rsidR="00796DDD">
        <w:rPr>
          <w:rFonts w:cs="Times New Roman"/>
        </w:rPr>
        <w:t xml:space="preserve"> in relation to various ecological issues</w:t>
      </w:r>
      <w:r w:rsidR="00ED78E6">
        <w:rPr>
          <w:rFonts w:cs="Times New Roman"/>
        </w:rPr>
        <w:t>. A</w:t>
      </w:r>
      <w:r w:rsidR="00CE0EA9">
        <w:rPr>
          <w:rFonts w:cs="Times New Roman"/>
        </w:rPr>
        <w:t>s</w:t>
      </w:r>
      <w:r w:rsidR="00ED78E6">
        <w:rPr>
          <w:rFonts w:cs="Times New Roman"/>
        </w:rPr>
        <w:t xml:space="preserve"> such, my analysis tacks between the ways in which site is materially constituted </w:t>
      </w:r>
      <w:r w:rsidR="00CE0EA9">
        <w:rPr>
          <w:rFonts w:cs="Times New Roman"/>
        </w:rPr>
        <w:t>and the w</w:t>
      </w:r>
      <w:r w:rsidR="00796DDD">
        <w:rPr>
          <w:rFonts w:cs="Times New Roman"/>
        </w:rPr>
        <w:t>a</w:t>
      </w:r>
      <w:r w:rsidR="00CE0EA9">
        <w:rPr>
          <w:rFonts w:cs="Times New Roman"/>
        </w:rPr>
        <w:t>ys in which family groups interact the</w:t>
      </w:r>
      <w:r w:rsidR="00796DDD">
        <w:rPr>
          <w:rFonts w:cs="Times New Roman"/>
        </w:rPr>
        <w:t xml:space="preserve"> ‘things’ that constitute </w:t>
      </w:r>
      <w:r w:rsidR="00C069B4">
        <w:rPr>
          <w:rFonts w:cs="Times New Roman"/>
        </w:rPr>
        <w:t>each site</w:t>
      </w:r>
      <w:r w:rsidR="00796DDD">
        <w:rPr>
          <w:rFonts w:cs="Times New Roman"/>
        </w:rPr>
        <w:t xml:space="preserve"> – animal objects in the museum; artistic performance and creative workshops at the festival; placards, </w:t>
      </w:r>
      <w:r w:rsidR="00C069B4">
        <w:rPr>
          <w:rFonts w:cs="Times New Roman"/>
        </w:rPr>
        <w:t>banners</w:t>
      </w:r>
      <w:r w:rsidR="00796DDD">
        <w:rPr>
          <w:rFonts w:cs="Times New Roman"/>
        </w:rPr>
        <w:t xml:space="preserve"> and songs at the protest. </w:t>
      </w:r>
      <w:r w:rsidR="00C069B4">
        <w:rPr>
          <w:rFonts w:cs="Times New Roman"/>
        </w:rPr>
        <w:t xml:space="preserve">In doing so, I aim to account for the </w:t>
      </w:r>
      <w:r w:rsidR="000F7B81">
        <w:rPr>
          <w:rFonts w:cs="Times New Roman"/>
        </w:rPr>
        <w:t xml:space="preserve">governing </w:t>
      </w:r>
      <w:r w:rsidR="00C069B4">
        <w:rPr>
          <w:rFonts w:cs="Times New Roman"/>
        </w:rPr>
        <w:t xml:space="preserve">rationalities which inform the </w:t>
      </w:r>
      <w:r w:rsidR="00237871">
        <w:rPr>
          <w:rFonts w:cs="Times New Roman"/>
        </w:rPr>
        <w:t xml:space="preserve">production of these spaces. For </w:t>
      </w:r>
      <w:r w:rsidR="0063220A">
        <w:rPr>
          <w:rFonts w:cs="Times New Roman"/>
        </w:rPr>
        <w:t>example,</w:t>
      </w:r>
      <w:r w:rsidR="00237871">
        <w:rPr>
          <w:rFonts w:cs="Times New Roman"/>
        </w:rPr>
        <w:t xml:space="preserve"> in </w:t>
      </w:r>
      <w:r w:rsidR="00A1293D">
        <w:rPr>
          <w:rFonts w:cs="Times New Roman"/>
        </w:rPr>
        <w:t>C</w:t>
      </w:r>
      <w:r w:rsidR="00237871">
        <w:rPr>
          <w:rFonts w:cs="Times New Roman"/>
        </w:rPr>
        <w:t>hapter 4, I consider the curatorial</w:t>
      </w:r>
      <w:r w:rsidR="00023703">
        <w:rPr>
          <w:rFonts w:cs="Times New Roman"/>
        </w:rPr>
        <w:t xml:space="preserve"> shift</w:t>
      </w:r>
      <w:r w:rsidR="00237871">
        <w:rPr>
          <w:rFonts w:cs="Times New Roman"/>
        </w:rPr>
        <w:t xml:space="preserve"> that inform</w:t>
      </w:r>
      <w:r w:rsidR="00023703">
        <w:rPr>
          <w:rFonts w:cs="Times New Roman"/>
        </w:rPr>
        <w:t>s</w:t>
      </w:r>
      <w:r w:rsidR="00237871">
        <w:rPr>
          <w:rFonts w:cs="Times New Roman"/>
        </w:rPr>
        <w:t xml:space="preserve"> the </w:t>
      </w:r>
      <w:r w:rsidR="00023703">
        <w:rPr>
          <w:rFonts w:cs="Times New Roman"/>
        </w:rPr>
        <w:t>production of Our Broken Planet, to situate it within the wider c</w:t>
      </w:r>
      <w:r w:rsidR="000845B4">
        <w:rPr>
          <w:rFonts w:cs="Times New Roman"/>
        </w:rPr>
        <w:t xml:space="preserve">ontext of cultural institutions seeking to situate themselves as agents </w:t>
      </w:r>
      <w:r w:rsidR="00A1293D">
        <w:rPr>
          <w:rFonts w:cs="Times New Roman"/>
        </w:rPr>
        <w:t xml:space="preserve">of change. </w:t>
      </w:r>
      <w:r w:rsidR="0091551A">
        <w:rPr>
          <w:rFonts w:cs="Times New Roman"/>
        </w:rPr>
        <w:t xml:space="preserve">In Chapter 5, I critically analyse the notion of thrift that is discursively (re)produced in </w:t>
      </w:r>
      <w:r w:rsidR="00A07AFE">
        <w:rPr>
          <w:rFonts w:cs="Times New Roman"/>
        </w:rPr>
        <w:t xml:space="preserve">Festival publicity, </w:t>
      </w:r>
      <w:r w:rsidR="000261D2">
        <w:rPr>
          <w:rFonts w:cs="Times New Roman"/>
        </w:rPr>
        <w:t>programming and reporting,</w:t>
      </w:r>
      <w:r w:rsidR="0092794D">
        <w:rPr>
          <w:rFonts w:cs="Times New Roman"/>
        </w:rPr>
        <w:t xml:space="preserve"> </w:t>
      </w:r>
      <w:r w:rsidR="003343E1">
        <w:rPr>
          <w:rFonts w:cs="Times New Roman"/>
        </w:rPr>
        <w:t xml:space="preserve">in a context where the creative arts are increasing positioned as a vehicle for change. Meanwhile, in Chapter </w:t>
      </w:r>
      <w:r w:rsidR="00A5401E">
        <w:rPr>
          <w:rFonts w:cs="Times New Roman"/>
        </w:rPr>
        <w:t>6</w:t>
      </w:r>
      <w:r w:rsidR="003343E1">
        <w:rPr>
          <w:rFonts w:cs="Times New Roman"/>
        </w:rPr>
        <w:t xml:space="preserve">, I </w:t>
      </w:r>
      <w:r w:rsidR="00A5401E">
        <w:rPr>
          <w:rFonts w:cs="Times New Roman"/>
        </w:rPr>
        <w:t>interrogate how t</w:t>
      </w:r>
      <w:r w:rsidR="00EB42CD">
        <w:rPr>
          <w:rFonts w:cs="Times New Roman"/>
        </w:rPr>
        <w:t xml:space="preserve">he scripting of Extinction Rebellion circulates a moralising discourse </w:t>
      </w:r>
      <w:r w:rsidR="00F80FCA">
        <w:rPr>
          <w:rFonts w:cs="Times New Roman"/>
        </w:rPr>
        <w:t xml:space="preserve">aimed at shaping a particular type of activist subject. </w:t>
      </w:r>
      <w:r w:rsidR="00BC407B">
        <w:rPr>
          <w:rFonts w:cs="Times New Roman"/>
        </w:rPr>
        <w:t>Across each chapter, I aim to</w:t>
      </w:r>
      <w:r w:rsidR="006F01DF">
        <w:rPr>
          <w:rFonts w:cs="Times New Roman"/>
        </w:rPr>
        <w:t xml:space="preserve"> critically</w:t>
      </w:r>
      <w:r w:rsidR="00BC407B">
        <w:rPr>
          <w:rFonts w:cs="Times New Roman"/>
        </w:rPr>
        <w:t xml:space="preserve"> evaluate how each site </w:t>
      </w:r>
      <w:r w:rsidR="00910688">
        <w:rPr>
          <w:rFonts w:cs="Times New Roman"/>
        </w:rPr>
        <w:t>is produced to shape</w:t>
      </w:r>
      <w:r w:rsidR="00BC407B">
        <w:rPr>
          <w:rFonts w:cs="Times New Roman"/>
        </w:rPr>
        <w:t xml:space="preserve"> </w:t>
      </w:r>
      <w:proofErr w:type="gramStart"/>
      <w:r w:rsidR="006C103B">
        <w:rPr>
          <w:rFonts w:cs="Times New Roman"/>
        </w:rPr>
        <w:t>particular forms</w:t>
      </w:r>
      <w:proofErr w:type="gramEnd"/>
      <w:r w:rsidR="006F01DF">
        <w:rPr>
          <w:rFonts w:cs="Times New Roman"/>
        </w:rPr>
        <w:t xml:space="preserve"> of environmental</w:t>
      </w:r>
      <w:r w:rsidR="006C103B">
        <w:rPr>
          <w:rFonts w:cs="Times New Roman"/>
        </w:rPr>
        <w:t xml:space="preserve"> responsibility</w:t>
      </w:r>
      <w:r w:rsidR="006F01DF">
        <w:rPr>
          <w:rFonts w:cs="Times New Roman"/>
        </w:rPr>
        <w:t>, as site</w:t>
      </w:r>
      <w:r w:rsidR="00910688">
        <w:rPr>
          <w:rFonts w:cs="Times New Roman"/>
        </w:rPr>
        <w:t>s</w:t>
      </w:r>
      <w:r w:rsidR="006F01DF">
        <w:rPr>
          <w:rFonts w:cs="Times New Roman"/>
        </w:rPr>
        <w:t xml:space="preserve"> of environmental governance. </w:t>
      </w:r>
      <w:r w:rsidR="004F6F15">
        <w:rPr>
          <w:rFonts w:cs="Times New Roman"/>
        </w:rPr>
        <w:t xml:space="preserve"> </w:t>
      </w:r>
    </w:p>
    <w:p w14:paraId="0FC7E86B" w14:textId="52988885" w:rsidR="006E07EC" w:rsidRPr="005344B4" w:rsidRDefault="006C103B" w:rsidP="009811B0">
      <w:pPr>
        <w:spacing w:line="480" w:lineRule="auto"/>
        <w:rPr>
          <w:rFonts w:cs="Times New Roman"/>
        </w:rPr>
      </w:pPr>
      <w:r>
        <w:rPr>
          <w:rFonts w:cs="Times New Roman"/>
        </w:rPr>
        <w:t>Whilst remaining attentive to the governing rationalities of each site,</w:t>
      </w:r>
      <w:r w:rsidR="00F86C21" w:rsidRPr="005344B4">
        <w:rPr>
          <w:rFonts w:cs="Times New Roman"/>
        </w:rPr>
        <w:t xml:space="preserve"> I illustrate how </w:t>
      </w:r>
      <w:r w:rsidR="00C613C0">
        <w:rPr>
          <w:rFonts w:cs="Times New Roman"/>
        </w:rPr>
        <w:t>they</w:t>
      </w:r>
      <w:r w:rsidR="00F86C21" w:rsidRPr="005344B4">
        <w:rPr>
          <w:rFonts w:cs="Times New Roman"/>
        </w:rPr>
        <w:t xml:space="preserve"> generate unsettling, transgressive and affective encounters</w:t>
      </w:r>
      <w:r w:rsidR="00635F52">
        <w:rPr>
          <w:rFonts w:cs="Times New Roman"/>
        </w:rPr>
        <w:t xml:space="preserve"> which </w:t>
      </w:r>
      <w:r w:rsidR="00B848C2">
        <w:rPr>
          <w:rFonts w:cs="Times New Roman"/>
        </w:rPr>
        <w:t>exceed attempts to produce a particular response or set of responses. Rather, I aim to show how each site</w:t>
      </w:r>
      <w:r w:rsidR="00F86C21" w:rsidRPr="005344B4">
        <w:rPr>
          <w:rFonts w:cs="Times New Roman"/>
        </w:rPr>
        <w:t xml:space="preserve"> </w:t>
      </w:r>
      <w:r w:rsidR="00B848C2">
        <w:rPr>
          <w:rFonts w:cs="Times New Roman"/>
        </w:rPr>
        <w:t xml:space="preserve">generates </w:t>
      </w:r>
      <w:r w:rsidR="00F86C21" w:rsidRPr="005344B4">
        <w:rPr>
          <w:rFonts w:cs="Times New Roman"/>
        </w:rPr>
        <w:t xml:space="preserve">potential for thinking beyond individual responsibility as a mode of environmental subjectivity. Through paying attention to the heterogeneity that constitutes such sites, my analysis seeks to demonstrate how the logic of neoliberal </w:t>
      </w:r>
      <w:r w:rsidR="00F86C21" w:rsidRPr="005344B4">
        <w:rPr>
          <w:rFonts w:cs="Times New Roman"/>
        </w:rPr>
        <w:lastRenderedPageBreak/>
        <w:t xml:space="preserve">environmentalism </w:t>
      </w:r>
      <w:r w:rsidR="0017745A" w:rsidRPr="005344B4">
        <w:rPr>
          <w:rFonts w:cs="Times New Roman"/>
        </w:rPr>
        <w:t>is fraying</w:t>
      </w:r>
      <w:r w:rsidR="00D55BDA" w:rsidRPr="005344B4">
        <w:rPr>
          <w:rFonts w:cs="Times New Roman"/>
        </w:rPr>
        <w:t>.</w:t>
      </w:r>
      <w:r w:rsidR="00F86C21" w:rsidRPr="005344B4">
        <w:rPr>
          <w:rFonts w:cs="Times New Roman"/>
        </w:rPr>
        <w:t xml:space="preserve"> In doing so, it both draws on and contributes to projects which unsettle totalising accounts of the status quo through attending to the micropolitics of activities that takes place in the margins </w:t>
      </w:r>
      <w:r w:rsidR="000F5721" w:rsidRPr="005344B4">
        <w:rPr>
          <w:rFonts w:cs="Times New Roman"/>
        </w:rPr>
        <w:fldChar w:fldCharType="begin"/>
      </w:r>
      <w:r w:rsidR="000F5721" w:rsidRPr="005344B4">
        <w:rPr>
          <w:rFonts w:cs="Times New Roman"/>
        </w:rPr>
        <w:instrText xml:space="preserve"> ADDIN ZOTERO_ITEM CSL_CITATION {"citationID":"moHZbVOL","properties":{"formattedCitation":"(Gibson-Graham, 2008)","plainCitation":"(Gibson-Graham, 2008)","noteIndex":0},"citationItems":[{"id":4,"uris":["http://zotero.org/users/6040264/items/QHTXQTP8"],"itemData":{"id":4,"type":"article-journal","abstract":"How might academic practices contribute to the exciting proliferation of economic experiments occurring worldwide in the current moment? In this paper we describe the work of a nascent research community of economic geographers and other scholars who are making the choice to bring marginalized, hidden and alternative economic activities to light in order to make them more real and more credible as objects of policy and activism. The diverse economies research program is, we argue, a performative ontological project that builds upon and draws forth a different kind of academic practice and subjectivity. Using contemporary examples, we illustrate the thinking practices of ontological reframing, re-reading for difference and cultivating creativity and we sketch out some of the productive lines of inquiry that emerge from an experimental, performative and ethical orientation to the world. The paper is accompanied by an electronic bibliography of diverse economies research with over 200 entries.","container-title":"Progress in Human Geography","DOI":"10.1177/0309132508090821","ISSN":"0309-1325","issue":"5","language":"en","note":"publisher: SAGE Publications Ltd","page":"613-632","source":"SAGE Journals","title":"Diverse economies: performative practices for `other worlds'","title-short":"Diverse economies","volume":"32","author":[{"family":"Gibson-Graham","given":"J.K."}],"issued":{"date-parts":[["2008",10,1]]}}}],"schema":"https://github.com/citation-style-language/schema/raw/master/csl-citation.json"} </w:instrText>
      </w:r>
      <w:r w:rsidR="000F5721" w:rsidRPr="005344B4">
        <w:rPr>
          <w:rFonts w:cs="Times New Roman"/>
        </w:rPr>
        <w:fldChar w:fldCharType="separate"/>
      </w:r>
      <w:r w:rsidR="000F5721" w:rsidRPr="005344B4">
        <w:rPr>
          <w:rFonts w:cs="Times New Roman"/>
        </w:rPr>
        <w:t>(Gibson-Graham, 2008)</w:t>
      </w:r>
      <w:r w:rsidR="000F5721" w:rsidRPr="005344B4">
        <w:rPr>
          <w:rFonts w:cs="Times New Roman"/>
        </w:rPr>
        <w:fldChar w:fldCharType="end"/>
      </w:r>
      <w:r w:rsidR="004064D3" w:rsidRPr="005344B4">
        <w:rPr>
          <w:rFonts w:cs="Times New Roman"/>
        </w:rPr>
        <w:t>,</w:t>
      </w:r>
      <w:r w:rsidR="00F86C21" w:rsidRPr="005344B4">
        <w:rPr>
          <w:rFonts w:cs="Times New Roman"/>
        </w:rPr>
        <w:t xml:space="preserve"> the cracks </w:t>
      </w:r>
      <w:r w:rsidR="004064D3" w:rsidRPr="005344B4">
        <w:rPr>
          <w:rFonts w:cs="Times New Roman"/>
        </w:rPr>
        <w:fldChar w:fldCharType="begin"/>
      </w:r>
      <w:r w:rsidR="004064D3" w:rsidRPr="005344B4">
        <w:rPr>
          <w:rFonts w:cs="Times New Roman"/>
        </w:rPr>
        <w:instrText xml:space="preserve"> ADDIN ZOTERO_ITEM CSL_CITATION {"citationID":"MUmkv2V1","properties":{"formattedCitation":"(Holloway, 2010)","plainCitation":"(Holloway, 2010)","noteIndex":0},"citationItems":[{"id":2357,"uris":["http://zotero.org/users/6040264/items/WRIU4SES"],"itemData":{"id":2357,"type":"book","edition":"1. publ","event-place":"London","ISBN":"978-0-7453-3008-2","language":"eng","number-of-pages":"305","publisher":"Pluto","publisher-place":"London","source":"K10plus ISBN","title":"Crack capitalism","author":[{"family":"Holloway","given":"John"}],"issued":{"date-parts":[["2010"]]}}}],"schema":"https://github.com/citation-style-language/schema/raw/master/csl-citation.json"} </w:instrText>
      </w:r>
      <w:r w:rsidR="004064D3" w:rsidRPr="005344B4">
        <w:rPr>
          <w:rFonts w:cs="Times New Roman"/>
        </w:rPr>
        <w:fldChar w:fldCharType="separate"/>
      </w:r>
      <w:r w:rsidR="004064D3" w:rsidRPr="005344B4">
        <w:rPr>
          <w:rFonts w:cs="Times New Roman"/>
        </w:rPr>
        <w:t>(Holloway, 2010)</w:t>
      </w:r>
      <w:r w:rsidR="004064D3" w:rsidRPr="005344B4">
        <w:rPr>
          <w:rFonts w:cs="Times New Roman"/>
        </w:rPr>
        <w:fldChar w:fldCharType="end"/>
      </w:r>
      <w:r w:rsidR="004064D3" w:rsidRPr="005344B4">
        <w:rPr>
          <w:rFonts w:cs="Times New Roman"/>
        </w:rPr>
        <w:t xml:space="preserve"> </w:t>
      </w:r>
      <w:r w:rsidR="00F86C21" w:rsidRPr="005344B4">
        <w:rPr>
          <w:rFonts w:cs="Times New Roman"/>
        </w:rPr>
        <w:t xml:space="preserve">and the ruins </w:t>
      </w:r>
      <w:r w:rsidR="004064D3" w:rsidRPr="005344B4">
        <w:rPr>
          <w:rFonts w:cs="Times New Roman"/>
        </w:rPr>
        <w:fldChar w:fldCharType="begin"/>
      </w:r>
      <w:r w:rsidR="004064D3" w:rsidRPr="005344B4">
        <w:rPr>
          <w:rFonts w:cs="Times New Roman"/>
        </w:rPr>
        <w:instrText xml:space="preserve"> ADDIN ZOTERO_ITEM CSL_CITATION {"citationID":"xBNTDJbW","properties":{"formattedCitation":"(Tsing {\\i{}et al.}, 2017)","plainCitation":"(Tsing et al., 2017)","noteIndex":0},"citationItems":[{"id":396,"uris":["http://zotero.org/users/6040264/items/RQRM7FHZ"],"itemData":{"id":396,"type":"book","event-place":"Minneapolis London","ISBN":"978-1-4529-5448-6","language":"eng","note":"OCLC: 993026549","number-of-pages":"174","publisher":"University of Minnesota Press","publisher-place":"Minneapolis London","source":"Gemeinsamer Bibliotheksverbund ISBN","title":"Arts of living on a damaged planet","editor":[{"family":"Tsing","given":"Anna Lowenhaupt"},{"family":"Swanson","given":"Heather"},{"family":"Gan","given":"Elaine"},{"family":"Bubandt","given":"Nils"}],"issued":{"date-parts":[["2017"]]}}}],"schema":"https://github.com/citation-style-language/schema/raw/master/csl-citation.json"} </w:instrText>
      </w:r>
      <w:r w:rsidR="004064D3" w:rsidRPr="005344B4">
        <w:rPr>
          <w:rFonts w:cs="Times New Roman"/>
        </w:rPr>
        <w:fldChar w:fldCharType="separate"/>
      </w:r>
      <w:r w:rsidR="004064D3" w:rsidRPr="005344B4">
        <w:rPr>
          <w:rFonts w:cs="Times New Roman"/>
        </w:rPr>
        <w:t xml:space="preserve">(Tsing </w:t>
      </w:r>
      <w:r w:rsidR="004064D3" w:rsidRPr="005344B4">
        <w:rPr>
          <w:rFonts w:cs="Times New Roman"/>
          <w:i/>
          <w:iCs/>
        </w:rPr>
        <w:t>et al.</w:t>
      </w:r>
      <w:r w:rsidR="004064D3" w:rsidRPr="005344B4">
        <w:rPr>
          <w:rFonts w:cs="Times New Roman"/>
        </w:rPr>
        <w:t>, 2017)</w:t>
      </w:r>
      <w:r w:rsidR="004064D3" w:rsidRPr="005344B4">
        <w:rPr>
          <w:rFonts w:cs="Times New Roman"/>
        </w:rPr>
        <w:fldChar w:fldCharType="end"/>
      </w:r>
      <w:r w:rsidR="00636B3C" w:rsidRPr="005344B4">
        <w:rPr>
          <w:rFonts w:cs="Times New Roman"/>
        </w:rPr>
        <w:t xml:space="preserve"> of </w:t>
      </w:r>
      <w:r w:rsidR="00F86C21" w:rsidRPr="005344B4">
        <w:rPr>
          <w:rFonts w:cs="Times New Roman"/>
        </w:rPr>
        <w:t>capitalist structures.</w:t>
      </w:r>
      <w:r w:rsidR="00B41A8B" w:rsidRPr="005344B4">
        <w:rPr>
          <w:rFonts w:cs="Times New Roman"/>
        </w:rPr>
        <w:t xml:space="preserve"> </w:t>
      </w:r>
      <w:r w:rsidR="00B12CCF" w:rsidRPr="005344B4">
        <w:rPr>
          <w:rFonts w:cs="Times New Roman"/>
        </w:rPr>
        <w:t>All</w:t>
      </w:r>
      <w:r w:rsidR="00F5501A" w:rsidRPr="005344B4">
        <w:rPr>
          <w:rFonts w:cs="Times New Roman"/>
        </w:rPr>
        <w:t xml:space="preserve"> attempts to govern the complexity of soci</w:t>
      </w:r>
      <w:r w:rsidR="00315020" w:rsidRPr="005344B4">
        <w:rPr>
          <w:rFonts w:cs="Times New Roman"/>
        </w:rPr>
        <w:t xml:space="preserve">o-ecological life </w:t>
      </w:r>
      <w:r w:rsidR="00F5501A" w:rsidRPr="005344B4">
        <w:rPr>
          <w:rFonts w:cs="Times New Roman"/>
        </w:rPr>
        <w:t>are fundamentally unstable</w:t>
      </w:r>
      <w:r w:rsidR="0001073B" w:rsidRPr="005344B4">
        <w:rPr>
          <w:rFonts w:cs="Times New Roman"/>
        </w:rPr>
        <w:t xml:space="preserve">; </w:t>
      </w:r>
      <w:r w:rsidR="00B12CCF" w:rsidRPr="005344B4">
        <w:rPr>
          <w:rFonts w:cs="Times New Roman"/>
        </w:rPr>
        <w:t xml:space="preserve">they have to be continually adapted to </w:t>
      </w:r>
      <w:r w:rsidR="00323EB3" w:rsidRPr="005344B4">
        <w:rPr>
          <w:rFonts w:cs="Times New Roman"/>
        </w:rPr>
        <w:t xml:space="preserve">fit changing political and environmental conditions </w:t>
      </w:r>
      <w:r w:rsidR="0001073B" w:rsidRPr="005344B4">
        <w:rPr>
          <w:rFonts w:cs="Times New Roman"/>
        </w:rPr>
        <w:fldChar w:fldCharType="begin"/>
      </w:r>
      <w:r w:rsidR="0001073B" w:rsidRPr="005344B4">
        <w:rPr>
          <w:rFonts w:cs="Times New Roman"/>
        </w:rPr>
        <w:instrText xml:space="preserve"> ADDIN ZOTERO_ITEM CSL_CITATION {"citationID":"hW9n9Uu0","properties":{"formattedCitation":"(Bulkeley, Cast\\uc0\\u225{}n Broto and Edwards, 2015; Cast\\uc0\\u225{}n Broto, 2020)","plainCitation":"(Bulkeley, Castán Broto and Edwards, 2015; Castán Broto, 2020)","noteIndex":0},"citationItems":[{"id":1957,"uris":["http://zotero.org/users/6040264/items/28WISP36"],"itemData":{"id":1957,"type":"book","abstract":"\"The confluence of global climate change, growing levels of energy consumption and rapid urbanization has led the international policy community to regard urban responses to climate change as 'an urgent agenda' (World Bank 2010). The contribution of cities to rising levels of greenhouse gas emissions coupled with concerns about the vulnerability of urban places and communities to the impacts of climate change have led to a relatively recent and rapidly proliferating interest amongst both academic and policy communities in how cities might be able to respond to mitigation and adaptation. Attention has focused on the potential for municipal authorities to develop policy and plans that can address these twin issues, and the challenges of capacity, resource and politics that have been encountered. While this literature has captured some of the essential means through which the urban response to climate change is being forged, is that it has failed to take account of the multiple sites and spaces of climate change response that are emerging in cities 'off-plan'. An Urban Politics of Climate Change provides the first account of urban responses to climate change that moves beyond the boundary of municipal institutions to critically examine the governing of climate change in the city as a matter of both public and private authority, and to engage with the ways in which this is bound up with the politics and practices of urban infrastructure. Drawing on cases from multiple cities in both developed and emerging economies, this volume provides new insight into both the potential and the limitations of urban responses to climate change, as well as suggesting new conceptual direction for our understanding of the politics of environmental governance\"-- Provided by publisher","event-place":"London","ISBN":"978-1-138-79109-1","language":"eng","note":"OCLC: 876350782","publisher":"Routledge, Taylor &amp; Francis Group","publisher-place":"London","source":"Open WorldCat","title":"An urban politics of climate change: experimentation and the governing of socio-technical transitions","title-short":"An urban politics of climate change","author":[{"family":"Bulkeley","given":"Harriet"},{"family":"Castán Broto","given":"Vanesa"},{"family":"Edwards","given":"Gareth A. S."}],"issued":{"date-parts":[["2015"]]}}},{"id":1736,"uris":["http://zotero.org/users/6040264/items/GY68ZUZI"],"itemData":{"id":1736,"type":"article-journal","abstract":"The purpose of this paper is two-fold. The first part diagnoses three limitations of current thought on the urban governance of climate change. First, current action emerges within a wave of urban optimism with limited historical sensitivity to previous climate change action. Second, the mobile nature of climate change policies is overlooked in studies that emphasize cities as the unit of analysis for climate action. Third, the focus on global cities or alternative locations that are constructed as exemplary sites takes attention away from the ordinary contexts of action where climate action is most needed. The second part of the paper uses this analysis as the main motivation for a call for studies of climate change governance to engage with the messiness of urban knowledge and action. Three theories of messiness are put forward. The first relates the idea of governance as messiness to postcolonial analyses of radical environmental action. The second emphasizes the messiness embedded in current methods of knowing the city, and the logic of situated knowledge. The third emphasizes messiness in the relations between the body, society and the emotions characterizing the interactions of everyday life.","container-title":"Territory, Politics, Governance","DOI":"10.1080/21622671.2019.1632220","ISSN":"2162-2671","issue":"2","note":"publisher: Routledge\n_eprint: https://doi.org/10.1080/21622671.2019.1632220","page":"241-258","source":"Taylor and Francis+NEJM","title":"Climate change politics and the urban contexts of messy governmentalities","volume":"8","author":[{"family":"Castán Broto","given":"Vanesa"}],"issued":{"date-parts":[["2020",3,14]]}}}],"schema":"https://github.com/citation-style-language/schema/raw/master/csl-citation.json"} </w:instrText>
      </w:r>
      <w:r w:rsidR="0001073B" w:rsidRPr="005344B4">
        <w:rPr>
          <w:rFonts w:cs="Times New Roman"/>
        </w:rPr>
        <w:fldChar w:fldCharType="separate"/>
      </w:r>
      <w:r w:rsidR="0001073B" w:rsidRPr="005344B4">
        <w:rPr>
          <w:rFonts w:cs="Times New Roman"/>
        </w:rPr>
        <w:t>(Bulkeley, Castán Broto and Edwards, 2015; Castán Broto, 2020)</w:t>
      </w:r>
      <w:r w:rsidR="0001073B" w:rsidRPr="005344B4">
        <w:rPr>
          <w:rFonts w:cs="Times New Roman"/>
        </w:rPr>
        <w:fldChar w:fldCharType="end"/>
      </w:r>
      <w:r w:rsidR="00323EB3" w:rsidRPr="005344B4">
        <w:rPr>
          <w:rFonts w:cs="Times New Roman"/>
        </w:rPr>
        <w:t>. At the same time, ne</w:t>
      </w:r>
      <w:r w:rsidR="00A14C5A" w:rsidRPr="005344B4">
        <w:rPr>
          <w:rFonts w:cs="Times New Roman"/>
        </w:rPr>
        <w:t>oliberal environmentalism has long been contes</w:t>
      </w:r>
      <w:r w:rsidR="003F4942" w:rsidRPr="005344B4">
        <w:rPr>
          <w:rFonts w:cs="Times New Roman"/>
        </w:rPr>
        <w:t>ted</w:t>
      </w:r>
      <w:r w:rsidR="00024201">
        <w:rPr>
          <w:rFonts w:cs="Times New Roman"/>
        </w:rPr>
        <w:t>,</w:t>
      </w:r>
      <w:r w:rsidR="00A14C5A" w:rsidRPr="005344B4">
        <w:rPr>
          <w:rFonts w:cs="Times New Roman"/>
        </w:rPr>
        <w:t xml:space="preserve"> both</w:t>
      </w:r>
      <w:r w:rsidR="003F4942" w:rsidRPr="005344B4">
        <w:rPr>
          <w:rFonts w:cs="Times New Roman"/>
        </w:rPr>
        <w:t xml:space="preserve"> through academic critique</w:t>
      </w:r>
      <w:r w:rsidR="00A14C5A" w:rsidRPr="005344B4">
        <w:rPr>
          <w:rFonts w:cs="Times New Roman"/>
        </w:rPr>
        <w:t xml:space="preserve"> and </w:t>
      </w:r>
      <w:r w:rsidR="00024201">
        <w:rPr>
          <w:rFonts w:cs="Times New Roman"/>
        </w:rPr>
        <w:t>practices of resistance enacted</w:t>
      </w:r>
      <w:r w:rsidR="00A14C5A" w:rsidRPr="005344B4">
        <w:rPr>
          <w:rFonts w:cs="Times New Roman"/>
        </w:rPr>
        <w:t xml:space="preserve"> by diverse publics. Nevertheless, the figure of the responsible individual as the sovereign agent of planetary change</w:t>
      </w:r>
      <w:r w:rsidR="00D611CA" w:rsidRPr="005344B4">
        <w:rPr>
          <w:rFonts w:cs="Times New Roman"/>
        </w:rPr>
        <w:t xml:space="preserve"> at the heart of neoliberal environmentalism persists, </w:t>
      </w:r>
      <w:r w:rsidR="000F3EFC" w:rsidRPr="005344B4">
        <w:rPr>
          <w:rFonts w:cs="Times New Roman"/>
        </w:rPr>
        <w:t xml:space="preserve">powerfully limiting the politics of responding to </w:t>
      </w:r>
      <w:r w:rsidR="003D09DC" w:rsidRPr="005344B4">
        <w:rPr>
          <w:rFonts w:cs="Times New Roman"/>
        </w:rPr>
        <w:t>a range of</w:t>
      </w:r>
      <w:r w:rsidR="000F3EFC" w:rsidRPr="005344B4">
        <w:rPr>
          <w:rFonts w:cs="Times New Roman"/>
        </w:rPr>
        <w:t xml:space="preserve"> ecological crises</w:t>
      </w:r>
      <w:r w:rsidR="003D09DC" w:rsidRPr="005344B4">
        <w:rPr>
          <w:rFonts w:cs="Times New Roman"/>
        </w:rPr>
        <w:t xml:space="preserve"> unfolding across different </w:t>
      </w:r>
      <w:proofErr w:type="spellStart"/>
      <w:r w:rsidR="003D09DC" w:rsidRPr="005344B4">
        <w:rPr>
          <w:rFonts w:cs="Times New Roman"/>
        </w:rPr>
        <w:t>spatio</w:t>
      </w:r>
      <w:proofErr w:type="spellEnd"/>
      <w:r w:rsidR="003D09DC" w:rsidRPr="005344B4">
        <w:rPr>
          <w:rFonts w:cs="Times New Roman"/>
        </w:rPr>
        <w:t>-temporal scales</w:t>
      </w:r>
      <w:r w:rsidR="000F3EFC" w:rsidRPr="005344B4">
        <w:rPr>
          <w:rFonts w:cs="Times New Roman"/>
        </w:rPr>
        <w:t xml:space="preserve">. </w:t>
      </w:r>
      <w:r w:rsidR="00D611CA" w:rsidRPr="005344B4">
        <w:rPr>
          <w:rFonts w:cs="Times New Roman"/>
        </w:rPr>
        <w:t xml:space="preserve"> </w:t>
      </w:r>
      <w:r w:rsidR="00F30FC5" w:rsidRPr="005344B4">
        <w:rPr>
          <w:rFonts w:cs="Times New Roman"/>
        </w:rPr>
        <w:t>Tracing</w:t>
      </w:r>
      <w:r w:rsidR="006E07EC" w:rsidRPr="005344B4">
        <w:rPr>
          <w:rFonts w:cs="Times New Roman"/>
        </w:rPr>
        <w:t xml:space="preserve"> where how and with what affects this figure surfaces, </w:t>
      </w:r>
      <w:r w:rsidR="00F30FC5" w:rsidRPr="005344B4">
        <w:rPr>
          <w:rFonts w:cs="Times New Roman"/>
        </w:rPr>
        <w:t>allows for</w:t>
      </w:r>
      <w:r w:rsidR="00DD2F98" w:rsidRPr="005344B4">
        <w:rPr>
          <w:rFonts w:cs="Times New Roman"/>
        </w:rPr>
        <w:t xml:space="preserve"> close attention to</w:t>
      </w:r>
      <w:r w:rsidR="00024201">
        <w:rPr>
          <w:rFonts w:cs="Times New Roman"/>
        </w:rPr>
        <w:t xml:space="preserve"> how and where</w:t>
      </w:r>
      <w:r w:rsidR="00DD2F98" w:rsidRPr="005344B4">
        <w:rPr>
          <w:rFonts w:cs="Times New Roman"/>
        </w:rPr>
        <w:t xml:space="preserve"> it</w:t>
      </w:r>
      <w:r w:rsidR="00024201">
        <w:rPr>
          <w:rFonts w:cs="Times New Roman"/>
        </w:rPr>
        <w:t xml:space="preserve"> is</w:t>
      </w:r>
      <w:r w:rsidR="00DD2F98" w:rsidRPr="005344B4">
        <w:rPr>
          <w:rFonts w:cs="Times New Roman"/>
        </w:rPr>
        <w:t xml:space="preserve"> be challenged, unsettled or exceeded in encounters between children and their parents. </w:t>
      </w:r>
      <w:r w:rsidR="00565982" w:rsidRPr="005344B4">
        <w:rPr>
          <w:rFonts w:cs="Times New Roman"/>
        </w:rPr>
        <w:t>F</w:t>
      </w:r>
      <w:r w:rsidR="009218EA" w:rsidRPr="005344B4">
        <w:rPr>
          <w:rFonts w:cs="Times New Roman"/>
        </w:rPr>
        <w:t xml:space="preserve">ocusing on these moments, fleeting as they may be, I </w:t>
      </w:r>
      <w:r w:rsidR="00294E91" w:rsidRPr="005344B4">
        <w:rPr>
          <w:rFonts w:cs="Times New Roman"/>
        </w:rPr>
        <w:t xml:space="preserve">develop a </w:t>
      </w:r>
      <w:r w:rsidR="00F971E1" w:rsidRPr="005344B4">
        <w:rPr>
          <w:rFonts w:cs="Times New Roman"/>
        </w:rPr>
        <w:t>relational,</w:t>
      </w:r>
      <w:r w:rsidR="00294E91" w:rsidRPr="005344B4">
        <w:rPr>
          <w:rFonts w:cs="Times New Roman"/>
        </w:rPr>
        <w:t xml:space="preserve"> contemporary account of ho</w:t>
      </w:r>
      <w:r w:rsidR="000A66A3" w:rsidRPr="005344B4">
        <w:rPr>
          <w:rFonts w:cs="Times New Roman"/>
        </w:rPr>
        <w:t>w and</w:t>
      </w:r>
      <w:r w:rsidR="00294E91" w:rsidRPr="005344B4">
        <w:rPr>
          <w:rFonts w:cs="Times New Roman"/>
        </w:rPr>
        <w:t xml:space="preserve"> wher</w:t>
      </w:r>
      <w:r w:rsidR="000A66A3" w:rsidRPr="005344B4">
        <w:rPr>
          <w:rFonts w:cs="Times New Roman"/>
        </w:rPr>
        <w:t>e</w:t>
      </w:r>
      <w:r w:rsidR="009218EA" w:rsidRPr="005344B4">
        <w:rPr>
          <w:rFonts w:cs="Times New Roman"/>
        </w:rPr>
        <w:t xml:space="preserve"> the logic of neoliberal </w:t>
      </w:r>
      <w:r w:rsidR="00294E91" w:rsidRPr="005344B4">
        <w:rPr>
          <w:rFonts w:cs="Times New Roman"/>
        </w:rPr>
        <w:t xml:space="preserve">environmentalism </w:t>
      </w:r>
      <w:r w:rsidR="000A66A3" w:rsidRPr="005344B4">
        <w:rPr>
          <w:rFonts w:cs="Times New Roman"/>
        </w:rPr>
        <w:t>is</w:t>
      </w:r>
      <w:r w:rsidR="00BB75E1" w:rsidRPr="005344B4">
        <w:rPr>
          <w:rFonts w:cs="Times New Roman"/>
        </w:rPr>
        <w:t xml:space="preserve"> fraying</w:t>
      </w:r>
      <w:r w:rsidR="00565982" w:rsidRPr="005344B4">
        <w:rPr>
          <w:rFonts w:cs="Times New Roman"/>
        </w:rPr>
        <w:t xml:space="preserve">. </w:t>
      </w:r>
      <w:proofErr w:type="gramStart"/>
      <w:r w:rsidR="00565982" w:rsidRPr="005344B4">
        <w:rPr>
          <w:rFonts w:cs="Times New Roman"/>
        </w:rPr>
        <w:t>In particular</w:t>
      </w:r>
      <w:r w:rsidR="000F4636">
        <w:rPr>
          <w:rFonts w:cs="Times New Roman"/>
        </w:rPr>
        <w:t>,</w:t>
      </w:r>
      <w:r w:rsidR="00565982" w:rsidRPr="005344B4">
        <w:rPr>
          <w:rFonts w:cs="Times New Roman"/>
        </w:rPr>
        <w:t xml:space="preserve"> I</w:t>
      </w:r>
      <w:proofErr w:type="gramEnd"/>
      <w:r w:rsidR="00565982" w:rsidRPr="005344B4">
        <w:rPr>
          <w:rFonts w:cs="Times New Roman"/>
        </w:rPr>
        <w:t xml:space="preserve"> consider how opening ethical and political questions beyond </w:t>
      </w:r>
      <w:r w:rsidR="00F47B76" w:rsidRPr="005344B4">
        <w:rPr>
          <w:rFonts w:cs="Times New Roman"/>
        </w:rPr>
        <w:t>a neoliberal response affects</w:t>
      </w:r>
      <w:r w:rsidR="00B41C1C" w:rsidRPr="005344B4">
        <w:rPr>
          <w:rFonts w:cs="Times New Roman"/>
        </w:rPr>
        <w:t xml:space="preserve"> </w:t>
      </w:r>
      <w:r w:rsidR="00592AA9" w:rsidRPr="005344B4">
        <w:rPr>
          <w:rFonts w:cs="Times New Roman"/>
        </w:rPr>
        <w:t>agency,</w:t>
      </w:r>
      <w:r w:rsidR="00BB75E1" w:rsidRPr="005344B4">
        <w:rPr>
          <w:rFonts w:cs="Times New Roman"/>
        </w:rPr>
        <w:t xml:space="preserve"> as an emergent quality.</w:t>
      </w:r>
    </w:p>
    <w:p w14:paraId="3610EE98" w14:textId="1DAB6FE4" w:rsidR="00F86C21" w:rsidRPr="005344B4" w:rsidRDefault="00F86C21" w:rsidP="009811B0">
      <w:pPr>
        <w:spacing w:line="480" w:lineRule="auto"/>
        <w:rPr>
          <w:rFonts w:cs="Times New Roman"/>
        </w:rPr>
      </w:pPr>
      <w:r w:rsidRPr="005344B4">
        <w:rPr>
          <w:rFonts w:cs="Times New Roman"/>
        </w:rPr>
        <w:t>Drawing on affect theory as developed in Angharad Closs-Stephens recent work, National Affects</w:t>
      </w:r>
      <w:r w:rsidR="002E0E68" w:rsidRPr="005344B4">
        <w:rPr>
          <w:rFonts w:cs="Times New Roman"/>
        </w:rPr>
        <w:t xml:space="preserve"> </w:t>
      </w:r>
      <w:r w:rsidR="0007346A" w:rsidRPr="005344B4">
        <w:rPr>
          <w:rFonts w:cs="Times New Roman"/>
        </w:rPr>
        <w:fldChar w:fldCharType="begin"/>
      </w:r>
      <w:r w:rsidR="007A1C5C" w:rsidRPr="005344B4">
        <w:rPr>
          <w:rFonts w:cs="Times New Roman"/>
        </w:rPr>
        <w:instrText xml:space="preserve"> ADDIN ZOTERO_ITEM CSL_CITATION {"citationID":"7jyPiyrX","properties":{"formattedCitation":"(2022)","plainCitation":"(2022)","noteIndex":0},"citationItems":[{"id":22192,"uris":["http://zotero.org/users/6040264/items/7MN3KAJJ"],"itemData":{"id":22192,"type":"book","abstract":"\"Identity is widely acknowledged to be a felt experience, yet questions of atmosphere, mood and public sentiments are rarely made central to understanding the global politics of nationalism. This book asks what difference it makes when we address national identity as principally an affective force? National Affects traces how ideas about 'us and them' take form in ordinary spaces, in ways that are both deeply felt and hardly noticeable, in studies of global events that range from the London 2012 Olympic Games to responses to acts of terror, the European refugee crisis and 'Brexit'. In this timely intervention, Angharad Closs Stephens addresses the affective dimensions of being together to open new angles in the study of nationalism and global politics. She asks how the nation is felt in everyday life, as well as differently experienced, and investigates different forms of enacting being together to generate new insights in the study of national identity. National Affects draws on academic theories in the study of Politics, International Relations and Human Geography, as well as stories, performance works and novels, to establish a new tone of critical enquiry. Informed by longstanding critical interrogations of the politics of 'us and them', this book argues that these ideas are not as stable as they are often made to seem. Drawing on a combination of artistic and academic interventions, this book offers a refreshing approach to conceptualising the politics of nationalism, identity and citizenship. In its focus on everyday atmospheres, it identifies new registers for intervening politically. Overall, National Affects outlines other ways of imagining and practising being political together, beyond the exclusionary politics of nationalism\"--","event-place":"London New York","ISBN":"978-0-7556-4143-7","language":"eng","number-of-pages":"1","publisher":"Bloomsbury Academic","publisher-place":"London New York","source":"K10plus ISBN","title":"National affects: the everyday atmospheres of being political","title-short":"National affects","author":[{"family":"Closs Stephens","given":"Angharad"}],"issued":{"date-parts":[["2022"]]}},"label":"page","suppress-author":true}],"schema":"https://github.com/citation-style-language/schema/raw/master/csl-citation.json"} </w:instrText>
      </w:r>
      <w:r w:rsidR="0007346A" w:rsidRPr="005344B4">
        <w:rPr>
          <w:rFonts w:cs="Times New Roman"/>
        </w:rPr>
        <w:fldChar w:fldCharType="separate"/>
      </w:r>
      <w:r w:rsidR="002E0E68" w:rsidRPr="005344B4">
        <w:rPr>
          <w:rFonts w:cs="Times New Roman"/>
        </w:rPr>
        <w:t>(2022)</w:t>
      </w:r>
      <w:r w:rsidR="0007346A" w:rsidRPr="005344B4">
        <w:rPr>
          <w:rFonts w:cs="Times New Roman"/>
        </w:rPr>
        <w:fldChar w:fldCharType="end"/>
      </w:r>
      <w:r w:rsidRPr="005344B4">
        <w:rPr>
          <w:rFonts w:cs="Times New Roman"/>
        </w:rPr>
        <w:t>, I consider the affective intensities which emerge between the governing rationalities which shape the sites I have chosen, and the heterogenous encounters which take place within them. These affective encounters trouble the apparent order, creating political openings, however fleeting, for the emergence of agential capacities which extend beyond the figure of the responsible, individual human.</w:t>
      </w:r>
    </w:p>
    <w:p w14:paraId="03FE66C2" w14:textId="1983DE8C" w:rsidR="00FF6497" w:rsidRPr="00901009" w:rsidRDefault="00BA7F3D" w:rsidP="00901009">
      <w:pPr>
        <w:pStyle w:val="Heading2"/>
      </w:pPr>
      <w:bookmarkStart w:id="12" w:name="_Toc213581742"/>
      <w:r>
        <w:t xml:space="preserve">1.1.1 </w:t>
      </w:r>
      <w:r w:rsidR="00FF6497" w:rsidRPr="00D673ED">
        <w:t>Research questions</w:t>
      </w:r>
      <w:bookmarkEnd w:id="12"/>
    </w:p>
    <w:p w14:paraId="33DEA4C7" w14:textId="610AFC25" w:rsidR="00A320FC" w:rsidRPr="005344B4" w:rsidRDefault="003C2C4B" w:rsidP="00722802">
      <w:pPr>
        <w:pStyle w:val="ListParagraph"/>
        <w:numPr>
          <w:ilvl w:val="0"/>
          <w:numId w:val="34"/>
        </w:numPr>
        <w:spacing w:line="480" w:lineRule="auto"/>
        <w:rPr>
          <w:rFonts w:cs="Times New Roman"/>
        </w:rPr>
      </w:pPr>
      <w:r w:rsidRPr="005344B4">
        <w:rPr>
          <w:rFonts w:cs="Times New Roman"/>
        </w:rPr>
        <w:t xml:space="preserve">(How) do parents and their children encounter, imagine and make sense of ecological crisis on a planetary scale? </w:t>
      </w:r>
    </w:p>
    <w:p w14:paraId="10448816" w14:textId="5428ACEA" w:rsidR="00A320FC" w:rsidRPr="005344B4" w:rsidRDefault="000F6938" w:rsidP="00722802">
      <w:pPr>
        <w:pStyle w:val="ListParagraph"/>
        <w:numPr>
          <w:ilvl w:val="0"/>
          <w:numId w:val="34"/>
        </w:numPr>
        <w:spacing w:line="480" w:lineRule="auto"/>
        <w:rPr>
          <w:rFonts w:cs="Times New Roman"/>
        </w:rPr>
      </w:pPr>
      <w:r w:rsidRPr="005344B4">
        <w:rPr>
          <w:rFonts w:cs="Times New Roman"/>
        </w:rPr>
        <w:t xml:space="preserve">Where do </w:t>
      </w:r>
      <w:r w:rsidR="00FF2CE6">
        <w:rPr>
          <w:rFonts w:cs="Times New Roman"/>
        </w:rPr>
        <w:t xml:space="preserve">families encounter attempts to shape environmental </w:t>
      </w:r>
      <w:r w:rsidR="006C1F94">
        <w:rPr>
          <w:rFonts w:cs="Times New Roman"/>
        </w:rPr>
        <w:t xml:space="preserve">subjectivity and how do they </w:t>
      </w:r>
      <w:r w:rsidR="00D33AEC">
        <w:rPr>
          <w:rFonts w:cs="Times New Roman"/>
        </w:rPr>
        <w:t>respond to this?</w:t>
      </w:r>
      <w:r w:rsidR="006C1F94">
        <w:rPr>
          <w:rFonts w:cs="Times New Roman"/>
        </w:rPr>
        <w:t xml:space="preserve"> </w:t>
      </w:r>
      <w:r w:rsidR="00DF516B" w:rsidRPr="005344B4">
        <w:rPr>
          <w:rFonts w:cs="Times New Roman"/>
        </w:rPr>
        <w:t xml:space="preserve"> </w:t>
      </w:r>
    </w:p>
    <w:p w14:paraId="1732C5DA" w14:textId="6B345136" w:rsidR="00AA1DDC" w:rsidRPr="00BC7A61" w:rsidRDefault="000F6938" w:rsidP="00AA1DDC">
      <w:pPr>
        <w:pStyle w:val="ListParagraph"/>
        <w:numPr>
          <w:ilvl w:val="0"/>
          <w:numId w:val="34"/>
        </w:numPr>
        <w:spacing w:line="480" w:lineRule="auto"/>
        <w:rPr>
          <w:rFonts w:cs="Times New Roman"/>
        </w:rPr>
      </w:pPr>
      <w:r w:rsidRPr="005344B4">
        <w:rPr>
          <w:rFonts w:cs="Times New Roman"/>
        </w:rPr>
        <w:lastRenderedPageBreak/>
        <w:t xml:space="preserve">What do </w:t>
      </w:r>
      <w:r w:rsidR="00401762" w:rsidRPr="005344B4">
        <w:rPr>
          <w:rFonts w:cs="Times New Roman"/>
        </w:rPr>
        <w:t>intergenerational, child-parent encounters</w:t>
      </w:r>
      <w:r w:rsidRPr="005344B4">
        <w:rPr>
          <w:rFonts w:cs="Times New Roman"/>
        </w:rPr>
        <w:t xml:space="preserve"> offer to debates about human agency in Anthropocene times?</w:t>
      </w:r>
    </w:p>
    <w:p w14:paraId="51B8D4C7" w14:textId="23638A4A" w:rsidR="00FF6497" w:rsidRPr="005344B4" w:rsidRDefault="00ED162F" w:rsidP="00901009">
      <w:pPr>
        <w:pStyle w:val="Heading3"/>
      </w:pPr>
      <w:bookmarkStart w:id="13" w:name="_Toc213580289"/>
      <w:bookmarkStart w:id="14" w:name="_Toc213581743"/>
      <w:r w:rsidRPr="005344B4">
        <w:t>1.</w:t>
      </w:r>
      <w:r w:rsidR="00BA7F3D">
        <w:t>1.</w:t>
      </w:r>
      <w:r w:rsidR="00901009">
        <w:t>2</w:t>
      </w:r>
      <w:r w:rsidR="009E7B02" w:rsidRPr="005344B4">
        <w:t xml:space="preserve"> </w:t>
      </w:r>
      <w:r w:rsidR="00FF6497" w:rsidRPr="005344B4">
        <w:t>Choice of sites</w:t>
      </w:r>
      <w:bookmarkEnd w:id="13"/>
      <w:bookmarkEnd w:id="14"/>
    </w:p>
    <w:p w14:paraId="5ADF2F34" w14:textId="377E777B" w:rsidR="00600F27" w:rsidRDefault="00947F35" w:rsidP="009811B0">
      <w:pPr>
        <w:spacing w:line="480" w:lineRule="auto"/>
        <w:rPr>
          <w:rFonts w:cs="Times New Roman"/>
        </w:rPr>
      </w:pPr>
      <w:r w:rsidRPr="005344B4">
        <w:rPr>
          <w:rFonts w:cs="Times New Roman"/>
        </w:rPr>
        <w:t>The primary research question underlying this research project is</w:t>
      </w:r>
      <w:r w:rsidR="000F4636">
        <w:rPr>
          <w:rFonts w:cs="Times New Roman"/>
        </w:rPr>
        <w:t xml:space="preserve"> -</w:t>
      </w:r>
      <w:r w:rsidRPr="005344B4">
        <w:rPr>
          <w:rFonts w:cs="Times New Roman"/>
        </w:rPr>
        <w:t xml:space="preserve"> </w:t>
      </w:r>
      <w:r w:rsidR="00023AE3" w:rsidRPr="005344B4">
        <w:rPr>
          <w:rFonts w:cs="Times New Roman"/>
        </w:rPr>
        <w:t>how are children and th</w:t>
      </w:r>
      <w:r w:rsidR="00ED37DD" w:rsidRPr="005344B4">
        <w:rPr>
          <w:rFonts w:cs="Times New Roman"/>
        </w:rPr>
        <w:t>ose who care for them</w:t>
      </w:r>
      <w:r w:rsidR="00023AE3" w:rsidRPr="005344B4">
        <w:rPr>
          <w:rFonts w:cs="Times New Roman"/>
        </w:rPr>
        <w:t xml:space="preserve"> navigating the political and ethical demands of </w:t>
      </w:r>
      <w:r w:rsidR="00226602" w:rsidRPr="005344B4">
        <w:rPr>
          <w:rFonts w:cs="Times New Roman"/>
        </w:rPr>
        <w:t>responding to ecological crisis? W</w:t>
      </w:r>
      <w:r w:rsidR="00387A9C" w:rsidRPr="005344B4">
        <w:rPr>
          <w:rFonts w:cs="Times New Roman"/>
        </w:rPr>
        <w:t>hat</w:t>
      </w:r>
      <w:r w:rsidR="00292F2F" w:rsidRPr="005344B4">
        <w:rPr>
          <w:rFonts w:cs="Times New Roman"/>
        </w:rPr>
        <w:t xml:space="preserve"> </w:t>
      </w:r>
      <w:r w:rsidR="00387A9C" w:rsidRPr="005344B4">
        <w:rPr>
          <w:rFonts w:cs="Times New Roman"/>
        </w:rPr>
        <w:t xml:space="preserve">conversations, </w:t>
      </w:r>
      <w:r w:rsidR="00ED37DD" w:rsidRPr="005344B4">
        <w:rPr>
          <w:rFonts w:cs="Times New Roman"/>
        </w:rPr>
        <w:t xml:space="preserve">interactions, affects and emotions surface between young </w:t>
      </w:r>
      <w:r w:rsidR="00292F2F" w:rsidRPr="005344B4">
        <w:rPr>
          <w:rFonts w:cs="Times New Roman"/>
        </w:rPr>
        <w:t xml:space="preserve">children </w:t>
      </w:r>
      <w:r w:rsidR="00ED37DD" w:rsidRPr="005344B4">
        <w:rPr>
          <w:rFonts w:cs="Times New Roman"/>
        </w:rPr>
        <w:t xml:space="preserve">and </w:t>
      </w:r>
      <w:r w:rsidR="0005615B" w:rsidRPr="005344B4">
        <w:rPr>
          <w:rFonts w:cs="Times New Roman"/>
        </w:rPr>
        <w:t xml:space="preserve">their family members when confronted </w:t>
      </w:r>
      <w:r w:rsidR="00175951" w:rsidRPr="005344B4">
        <w:rPr>
          <w:rFonts w:cs="Times New Roman"/>
        </w:rPr>
        <w:t>by</w:t>
      </w:r>
      <w:r w:rsidR="0005615B" w:rsidRPr="005344B4">
        <w:rPr>
          <w:rFonts w:cs="Times New Roman"/>
        </w:rPr>
        <w:t xml:space="preserve"> the impacts of </w:t>
      </w:r>
      <w:r w:rsidR="00175951" w:rsidRPr="005344B4">
        <w:rPr>
          <w:rFonts w:cs="Times New Roman"/>
        </w:rPr>
        <w:t xml:space="preserve">biodiversity loss, pollution, </w:t>
      </w:r>
      <w:r w:rsidR="00AC37A7" w:rsidRPr="005344B4">
        <w:rPr>
          <w:rFonts w:cs="Times New Roman"/>
        </w:rPr>
        <w:t xml:space="preserve">the plastic </w:t>
      </w:r>
      <w:r w:rsidR="00175951" w:rsidRPr="005344B4">
        <w:rPr>
          <w:rFonts w:cs="Times New Roman"/>
        </w:rPr>
        <w:t>waste crisis, climate change</w:t>
      </w:r>
      <w:r w:rsidR="00AC37A7" w:rsidRPr="005344B4">
        <w:rPr>
          <w:rFonts w:cs="Times New Roman"/>
        </w:rPr>
        <w:t xml:space="preserve"> and other instances of significant and irreversible ecological damage? </w:t>
      </w:r>
      <w:r w:rsidR="003B3BE7" w:rsidRPr="005344B4">
        <w:rPr>
          <w:rFonts w:cs="Times New Roman"/>
        </w:rPr>
        <w:t xml:space="preserve">These </w:t>
      </w:r>
      <w:r w:rsidR="003E6F35" w:rsidRPr="005344B4">
        <w:rPr>
          <w:rFonts w:cs="Times New Roman"/>
        </w:rPr>
        <w:t xml:space="preserve">interactions </w:t>
      </w:r>
      <w:r w:rsidR="003B3BE7" w:rsidRPr="005344B4">
        <w:rPr>
          <w:rFonts w:cs="Times New Roman"/>
        </w:rPr>
        <w:t>might surface at any time</w:t>
      </w:r>
      <w:r w:rsidR="00151F6C">
        <w:rPr>
          <w:rFonts w:cs="Times New Roman"/>
        </w:rPr>
        <w:t>. A</w:t>
      </w:r>
      <w:r w:rsidR="003E6F35" w:rsidRPr="005344B4">
        <w:rPr>
          <w:rFonts w:cs="Times New Roman"/>
        </w:rPr>
        <w:t>s anyone with young children in their life will attest, children’s sense-making is an ongoing process</w:t>
      </w:r>
      <w:r w:rsidR="00151F6C">
        <w:rPr>
          <w:rFonts w:cs="Times New Roman"/>
        </w:rPr>
        <w:t>. F</w:t>
      </w:r>
      <w:r w:rsidR="003E6F35" w:rsidRPr="005344B4">
        <w:rPr>
          <w:rFonts w:cs="Times New Roman"/>
        </w:rPr>
        <w:t xml:space="preserve">ormative encounters can take place in the most mundane of </w:t>
      </w:r>
      <w:r w:rsidR="00151F6C">
        <w:rPr>
          <w:rFonts w:cs="Times New Roman"/>
        </w:rPr>
        <w:t>places</w:t>
      </w:r>
      <w:r w:rsidR="003E6F35" w:rsidRPr="005344B4">
        <w:rPr>
          <w:rFonts w:cs="Times New Roman"/>
        </w:rPr>
        <w:t xml:space="preserve"> – the supermarket, the waiting room, the </w:t>
      </w:r>
      <w:r w:rsidR="006C3EB8" w:rsidRPr="005344B4">
        <w:rPr>
          <w:rFonts w:cs="Times New Roman"/>
        </w:rPr>
        <w:t xml:space="preserve">bus journey – as children </w:t>
      </w:r>
      <w:r w:rsidR="007E46CC" w:rsidRPr="005344B4">
        <w:rPr>
          <w:rFonts w:cs="Times New Roman"/>
        </w:rPr>
        <w:t>come across new situations</w:t>
      </w:r>
      <w:r w:rsidR="00965B15" w:rsidRPr="005344B4">
        <w:rPr>
          <w:rFonts w:cs="Times New Roman"/>
        </w:rPr>
        <w:t xml:space="preserve"> or transgressive encounters</w:t>
      </w:r>
      <w:r w:rsidR="007E46CC" w:rsidRPr="005344B4">
        <w:rPr>
          <w:rFonts w:cs="Times New Roman"/>
        </w:rPr>
        <w:t xml:space="preserve"> which challenge their knowledge</w:t>
      </w:r>
      <w:r w:rsidR="00EF4459" w:rsidRPr="005344B4">
        <w:rPr>
          <w:rFonts w:cs="Times New Roman"/>
        </w:rPr>
        <w:t xml:space="preserve"> </w:t>
      </w:r>
      <w:r w:rsidR="002E0E68" w:rsidRPr="005344B4">
        <w:rPr>
          <w:rFonts w:cs="Times New Roman"/>
        </w:rPr>
        <w:fldChar w:fldCharType="begin"/>
      </w:r>
      <w:r w:rsidR="00886E54" w:rsidRPr="005344B4">
        <w:rPr>
          <w:rFonts w:cs="Times New Roman"/>
        </w:rPr>
        <w:instrText xml:space="preserve"> ADDIN ZOTERO_ITEM CSL_CITATION {"citationID":"raVk0hol","properties":{"formattedCitation":"(Kallio, 2016; H\\uc0\\u246{}rschelmann, 2017; Malone and Crinall, 2023)","plainCitation":"(Kallio, 2016; Hörschelmann, 2017; Malone and Crinall, 2023)","noteIndex":0},"citationItems":[{"id":188,"uris":["http://zotero.org/users/6040264/items/C64569XT"],"itemData":{"id":188,"type":"article-journal","abstract":"This article considers the role of intergenerational recognition in processes of subject formation and political development. It leans on a broad conception of ...","archive_location":"Sage UK: London, England","container-title":"Environment and Planning D: Society and Space","DOI":"10.1177/0263775816654916","language":"en","license":"© The Author(s) 2016","note":"publisher: SAGE PublicationsSage UK: London, England","source":"journals-sagepub-com.ezphost.dur.ac.uk","title":"Shaping subjects in everyday encounters: Intergenerational recognition in intersubjective socialisation:","title-short":"Shaping subjects in everyday encounters","URL":"http://journals.sagepub.com/doi/10.1177/0263775816654916","author":[{"family":"Kallio","given":"Kirsi Pauliina"}],"accessed":{"date-parts":[["2020",8,25]]},"issued":{"date-parts":[["2016",6,15]]}}},{"id":2338,"uris":["http://zotero.org/users/6040264/items/JY3MR7D7"],"itemData":{"id":2338,"type":"chapter","abstract":"This chapter considers the paradox of children's simultaneous exclusion from, and inclusion in, security politics from the angle of everyday militarism, since it is through militaristic politics and cultures that the geopolitical comes to touch most intimately on children's lives. It starts with the recognition that childhood, war and (in)security are emotive terms that draw much of their meaning from the relations between them. The chapter argues that an important step towards addressing the contradictions is to 'start at home' by tracing the presence of war in western children's lives and considering when, how and why it can be contested. Comparisons between countries with different cultural histories of war, in this case Britain and Germany, can also be an effective way of challenging the normalization of militarism, as the transgressions that are sensed in one context may provoke reflection on what is or is not deemed acceptable in another.","container-title":"Children, Young People and Critical Geopolitics","ISBN":"978-1-315-56282-7","language":"en","note":"container-title: Children, Young People and Critical Geopolitics\nDOI: 10.4324/9781315562827-2","page":"29-44","publisher":"Routledge","source":"www-taylorfrancis-com.ezphost.dur.ac.uk","title":"Crossing Points: Contesting Militarism in the Spaces of Children's Everyday Lives in Britain and Germany","URL":"https://www.taylorfrancis.com/chapters/edit/10.4324/9781315562827-2/crossing-points-contesting-militarism-spaces-children-everyday-lives-britain-germany-kathrin-h%C3%B6rschelmann","author":[{"family":"Hörschelmann","given":"Kathrin"}],"accessed":{"date-parts":[["2023",1,10]]},"issued":{"date-parts":[["2017",5,15]]}}},{"id":1841,"uris":["http://zotero.org/users/6040264/items/L9HDAV8K"],"itemData":{"id":1841,"type":"article-journal","DOI":"https://doi.org/10.1080/14733285.2023.2219624","ISSN":"1473-3285","language":"en","title":"Children as worlding but not only: holding space for unknowing and undoing, unfolding and ongoing","title-short":"Children as worlding but not only","URL":"https://www.tandfonline.com/doi/epdf/10.1080/14733285.2023.2219624","author":[{"family":"Malone","given":"Karen"},{"family":"Crinall","given":"Sarah"}],"accessed":{"date-parts":[["2023",6,6]]},"issued":{"date-parts":[["2023"]]}}}],"schema":"https://github.com/citation-style-language/schema/raw/master/csl-citation.json"} </w:instrText>
      </w:r>
      <w:r w:rsidR="002E0E68" w:rsidRPr="005344B4">
        <w:rPr>
          <w:rFonts w:cs="Times New Roman"/>
        </w:rPr>
        <w:fldChar w:fldCharType="separate"/>
      </w:r>
      <w:r w:rsidR="00F14462" w:rsidRPr="005344B4">
        <w:rPr>
          <w:rFonts w:cs="Times New Roman"/>
        </w:rPr>
        <w:t>(Kallio, 2016; Hörschelmann, 2017; Malone and Crinall, 2023)</w:t>
      </w:r>
      <w:r w:rsidR="002E0E68" w:rsidRPr="005344B4">
        <w:rPr>
          <w:rFonts w:cs="Times New Roman"/>
        </w:rPr>
        <w:fldChar w:fldCharType="end"/>
      </w:r>
      <w:r w:rsidR="00EF4459" w:rsidRPr="005344B4">
        <w:rPr>
          <w:rFonts w:cs="Times New Roman"/>
        </w:rPr>
        <w:t>.</w:t>
      </w:r>
      <w:r w:rsidR="00A60A1D" w:rsidRPr="005344B4">
        <w:rPr>
          <w:rFonts w:cs="Times New Roman"/>
        </w:rPr>
        <w:t xml:space="preserve"> </w:t>
      </w:r>
      <w:r w:rsidR="00965B15" w:rsidRPr="005344B4">
        <w:rPr>
          <w:rFonts w:cs="Times New Roman"/>
        </w:rPr>
        <w:t>C</w:t>
      </w:r>
      <w:r w:rsidR="00A60A1D" w:rsidRPr="005344B4">
        <w:rPr>
          <w:rFonts w:cs="Times New Roman"/>
        </w:rPr>
        <w:t>apturing such</w:t>
      </w:r>
      <w:r w:rsidR="00EF4459" w:rsidRPr="005344B4">
        <w:rPr>
          <w:rFonts w:cs="Times New Roman"/>
        </w:rPr>
        <w:t xml:space="preserve"> fleeting and </w:t>
      </w:r>
      <w:r w:rsidR="008D78DD" w:rsidRPr="005344B4">
        <w:rPr>
          <w:rFonts w:cs="Times New Roman"/>
        </w:rPr>
        <w:t>un</w:t>
      </w:r>
      <w:r w:rsidR="00965B15" w:rsidRPr="005344B4">
        <w:rPr>
          <w:rFonts w:cs="Times New Roman"/>
        </w:rPr>
        <w:t xml:space="preserve">anticipated </w:t>
      </w:r>
      <w:r w:rsidR="00EF4459" w:rsidRPr="005344B4">
        <w:rPr>
          <w:rFonts w:cs="Times New Roman"/>
        </w:rPr>
        <w:t>moments is methodologically challenging</w:t>
      </w:r>
      <w:r w:rsidR="00017570" w:rsidRPr="005344B4">
        <w:rPr>
          <w:rFonts w:cs="Times New Roman"/>
        </w:rPr>
        <w:t>. For this reason, I situat</w:t>
      </w:r>
      <w:r w:rsidR="00EF4459" w:rsidRPr="005344B4">
        <w:rPr>
          <w:rFonts w:cs="Times New Roman"/>
        </w:rPr>
        <w:t>e</w:t>
      </w:r>
      <w:r w:rsidR="00017570" w:rsidRPr="005344B4">
        <w:rPr>
          <w:rFonts w:cs="Times New Roman"/>
        </w:rPr>
        <w:t xml:space="preserve"> my study </w:t>
      </w:r>
      <w:r w:rsidR="00965B15" w:rsidRPr="005344B4">
        <w:rPr>
          <w:rFonts w:cs="Times New Roman"/>
        </w:rPr>
        <w:t>in spaces</w:t>
      </w:r>
      <w:r w:rsidR="00017570" w:rsidRPr="005344B4">
        <w:rPr>
          <w:rFonts w:cs="Times New Roman"/>
        </w:rPr>
        <w:t xml:space="preserve"> which aim to inform, educate or mobilise publics about aspects of ecological crisis</w:t>
      </w:r>
      <w:r w:rsidR="00443536" w:rsidRPr="005344B4">
        <w:rPr>
          <w:rFonts w:cs="Times New Roman"/>
        </w:rPr>
        <w:t>. I</w:t>
      </w:r>
      <w:r w:rsidR="001610EF" w:rsidRPr="005344B4">
        <w:rPr>
          <w:rFonts w:cs="Times New Roman"/>
        </w:rPr>
        <w:t xml:space="preserve"> identif</w:t>
      </w:r>
      <w:r w:rsidR="00443536" w:rsidRPr="005344B4">
        <w:rPr>
          <w:rFonts w:cs="Times New Roman"/>
        </w:rPr>
        <w:t>ied three</w:t>
      </w:r>
      <w:r w:rsidR="001610EF" w:rsidRPr="005344B4">
        <w:rPr>
          <w:rFonts w:cs="Times New Roman"/>
        </w:rPr>
        <w:t xml:space="preserve"> </w:t>
      </w:r>
      <w:r w:rsidR="008507C7" w:rsidRPr="005344B4">
        <w:rPr>
          <w:rFonts w:cs="Times New Roman"/>
        </w:rPr>
        <w:t xml:space="preserve">events </w:t>
      </w:r>
      <w:r w:rsidR="00E42A11" w:rsidRPr="005344B4">
        <w:rPr>
          <w:rFonts w:cs="Times New Roman"/>
        </w:rPr>
        <w:t>in the UK</w:t>
      </w:r>
      <w:r w:rsidR="001610EF" w:rsidRPr="005344B4">
        <w:rPr>
          <w:rFonts w:cs="Times New Roman"/>
        </w:rPr>
        <w:t xml:space="preserve"> that attract families</w:t>
      </w:r>
      <w:r w:rsidR="00E42A11" w:rsidRPr="005344B4">
        <w:rPr>
          <w:rFonts w:cs="Times New Roman"/>
        </w:rPr>
        <w:t xml:space="preserve"> </w:t>
      </w:r>
      <w:r w:rsidR="001610EF" w:rsidRPr="005344B4">
        <w:rPr>
          <w:rFonts w:cs="Times New Roman"/>
        </w:rPr>
        <w:t xml:space="preserve">so that I could </w:t>
      </w:r>
      <w:r w:rsidR="00AC49B5" w:rsidRPr="005344B4">
        <w:rPr>
          <w:rFonts w:cs="Times New Roman"/>
        </w:rPr>
        <w:t>attend to the</w:t>
      </w:r>
      <w:r w:rsidR="001610EF" w:rsidRPr="005344B4">
        <w:rPr>
          <w:rFonts w:cs="Times New Roman"/>
        </w:rPr>
        <w:t xml:space="preserve"> interactions, encounters and </w:t>
      </w:r>
      <w:r w:rsidR="00965B15" w:rsidRPr="005344B4">
        <w:rPr>
          <w:rFonts w:cs="Times New Roman"/>
        </w:rPr>
        <w:t>affects</w:t>
      </w:r>
      <w:r w:rsidR="00E6684A" w:rsidRPr="005344B4">
        <w:rPr>
          <w:rFonts w:cs="Times New Roman"/>
        </w:rPr>
        <w:t xml:space="preserve"> that emerge when adults and children </w:t>
      </w:r>
      <w:r w:rsidR="00AC49B5" w:rsidRPr="005344B4">
        <w:rPr>
          <w:rFonts w:cs="Times New Roman"/>
        </w:rPr>
        <w:t>are confronted with</w:t>
      </w:r>
      <w:r w:rsidR="00BD59B6">
        <w:rPr>
          <w:rFonts w:cs="Times New Roman"/>
        </w:rPr>
        <w:t xml:space="preserve"> different modes of storying</w:t>
      </w:r>
      <w:r w:rsidR="00E6684A" w:rsidRPr="005344B4">
        <w:rPr>
          <w:rFonts w:cs="Times New Roman"/>
        </w:rPr>
        <w:t xml:space="preserve"> ecological crisis</w:t>
      </w:r>
      <w:r w:rsidR="00AA2121" w:rsidRPr="005344B4">
        <w:rPr>
          <w:rFonts w:cs="Times New Roman"/>
        </w:rPr>
        <w:t xml:space="preserve">. </w:t>
      </w:r>
      <w:r w:rsidR="00782EA6">
        <w:rPr>
          <w:rFonts w:cs="Times New Roman"/>
        </w:rPr>
        <w:t xml:space="preserve">These sites are understood as site of environmental governance, each of which seeks to shape </w:t>
      </w:r>
      <w:r w:rsidR="00600F27">
        <w:rPr>
          <w:rFonts w:cs="Times New Roman"/>
        </w:rPr>
        <w:t>environmental subjecthood in different ways towards different ends. Yet they don’t exist in a vacuum</w:t>
      </w:r>
      <w:r w:rsidR="00B56F26">
        <w:rPr>
          <w:rFonts w:cs="Times New Roman"/>
        </w:rPr>
        <w:t xml:space="preserve">, </w:t>
      </w:r>
      <w:r w:rsidR="00600F27">
        <w:rPr>
          <w:rFonts w:cs="Times New Roman"/>
        </w:rPr>
        <w:t xml:space="preserve">they are only one of many sites and spaces that parents and their children move through where </w:t>
      </w:r>
      <w:proofErr w:type="spellStart"/>
      <w:r w:rsidR="00600F27">
        <w:rPr>
          <w:rFonts w:cs="Times New Roman"/>
        </w:rPr>
        <w:t>ethico-policital</w:t>
      </w:r>
      <w:proofErr w:type="spellEnd"/>
      <w:r w:rsidR="00600F27">
        <w:rPr>
          <w:rFonts w:cs="Times New Roman"/>
        </w:rPr>
        <w:t xml:space="preserve"> questions prompted by ecological crisis may arise. </w:t>
      </w:r>
      <w:r w:rsidR="00B56F26">
        <w:rPr>
          <w:rFonts w:cs="Times New Roman"/>
        </w:rPr>
        <w:t xml:space="preserve">What I do argue, however, is that these site offer </w:t>
      </w:r>
      <w:proofErr w:type="gramStart"/>
      <w:r w:rsidR="00692D89">
        <w:rPr>
          <w:rFonts w:cs="Times New Roman"/>
        </w:rPr>
        <w:t>families</w:t>
      </w:r>
      <w:proofErr w:type="gramEnd"/>
      <w:r w:rsidR="00692D89">
        <w:rPr>
          <w:rFonts w:cs="Times New Roman"/>
        </w:rPr>
        <w:t xml:space="preserve"> </w:t>
      </w:r>
      <w:r w:rsidR="00B56F26">
        <w:rPr>
          <w:rFonts w:cs="Times New Roman"/>
        </w:rPr>
        <w:t>space</w:t>
      </w:r>
      <w:r w:rsidR="00692D89">
        <w:rPr>
          <w:rFonts w:cs="Times New Roman"/>
        </w:rPr>
        <w:t xml:space="preserve"> and time</w:t>
      </w:r>
      <w:r w:rsidR="00B56F26">
        <w:rPr>
          <w:rFonts w:cs="Times New Roman"/>
        </w:rPr>
        <w:t xml:space="preserve"> </w:t>
      </w:r>
      <w:r w:rsidR="00692D89">
        <w:rPr>
          <w:rFonts w:cs="Times New Roman"/>
        </w:rPr>
        <w:t xml:space="preserve">to engage with the ethical and political dilemmas of overlapping ecological crises </w:t>
      </w:r>
      <w:r w:rsidR="003F43E1">
        <w:rPr>
          <w:rFonts w:cs="Times New Roman"/>
        </w:rPr>
        <w:t xml:space="preserve">together, in ways which might not otherwise surface in everyday life. </w:t>
      </w:r>
    </w:p>
    <w:p w14:paraId="0E8DDF36" w14:textId="6887BD5B" w:rsidR="00C10F0F" w:rsidRPr="005344B4" w:rsidRDefault="00782EA6" w:rsidP="009811B0">
      <w:pPr>
        <w:spacing w:line="480" w:lineRule="auto"/>
        <w:rPr>
          <w:rFonts w:cs="Times New Roman"/>
        </w:rPr>
      </w:pPr>
      <w:r>
        <w:rPr>
          <w:rFonts w:cs="Times New Roman"/>
        </w:rPr>
        <w:t xml:space="preserve"> </w:t>
      </w:r>
      <w:r w:rsidR="00E42A11" w:rsidRPr="005344B4">
        <w:rPr>
          <w:rFonts w:cs="Times New Roman"/>
        </w:rPr>
        <w:t>The choice of sites was also determined by practicalities around timings</w:t>
      </w:r>
      <w:r w:rsidR="00151F6C">
        <w:rPr>
          <w:rFonts w:cs="Times New Roman"/>
        </w:rPr>
        <w:t>;</w:t>
      </w:r>
      <w:r w:rsidR="00E42A11" w:rsidRPr="005344B4">
        <w:rPr>
          <w:rFonts w:cs="Times New Roman"/>
        </w:rPr>
        <w:t xml:space="preserve"> </w:t>
      </w:r>
      <w:r w:rsidR="00AD57AC" w:rsidRPr="005344B4">
        <w:rPr>
          <w:rFonts w:cs="Times New Roman"/>
        </w:rPr>
        <w:t>access following the COVID-19 lockdowns</w:t>
      </w:r>
      <w:r w:rsidR="00151F6C">
        <w:rPr>
          <w:rFonts w:cs="Times New Roman"/>
        </w:rPr>
        <w:t>;</w:t>
      </w:r>
      <w:r w:rsidR="00213074" w:rsidRPr="005344B4">
        <w:rPr>
          <w:rFonts w:cs="Times New Roman"/>
        </w:rPr>
        <w:t xml:space="preserve"> and </w:t>
      </w:r>
      <w:r w:rsidR="00AD57AC" w:rsidRPr="005344B4">
        <w:rPr>
          <w:rFonts w:cs="Times New Roman"/>
        </w:rPr>
        <w:t>my availability as a parent-researcher</w:t>
      </w:r>
      <w:r w:rsidR="00D21C0C" w:rsidRPr="005344B4">
        <w:rPr>
          <w:rFonts w:cs="Times New Roman"/>
        </w:rPr>
        <w:t>, as explained in more detail in Chapter 3</w:t>
      </w:r>
      <w:r w:rsidR="00213074" w:rsidRPr="005344B4">
        <w:rPr>
          <w:rFonts w:cs="Times New Roman"/>
        </w:rPr>
        <w:t xml:space="preserve">. </w:t>
      </w:r>
      <w:r w:rsidR="00443A70" w:rsidRPr="005344B4">
        <w:rPr>
          <w:rFonts w:cs="Times New Roman"/>
        </w:rPr>
        <w:t xml:space="preserve">The three events I attended were </w:t>
      </w:r>
      <w:r w:rsidR="00A65DB5" w:rsidRPr="005344B4">
        <w:rPr>
          <w:rFonts w:cs="Times New Roman"/>
        </w:rPr>
        <w:t xml:space="preserve">Our Broken Planet at the Natural History Museum (2021/22), The Festival </w:t>
      </w:r>
      <w:r w:rsidR="00A65DB5" w:rsidRPr="005344B4">
        <w:rPr>
          <w:rFonts w:cs="Times New Roman"/>
        </w:rPr>
        <w:lastRenderedPageBreak/>
        <w:t>of Thrift, a two-day Sustainability festival in Redcar (September 2022); and The Big One (</w:t>
      </w:r>
      <w:r w:rsidR="00E2616E">
        <w:rPr>
          <w:rFonts w:cs="Times New Roman"/>
        </w:rPr>
        <w:t>April</w:t>
      </w:r>
      <w:r w:rsidR="00A65DB5" w:rsidRPr="005344B4">
        <w:rPr>
          <w:rFonts w:cs="Times New Roman"/>
        </w:rPr>
        <w:t xml:space="preserve"> 2022) a</w:t>
      </w:r>
      <w:r w:rsidR="0078755D">
        <w:rPr>
          <w:rFonts w:cs="Times New Roman"/>
        </w:rPr>
        <w:t xml:space="preserve"> </w:t>
      </w:r>
      <w:r w:rsidR="0097528D">
        <w:rPr>
          <w:rFonts w:cs="Times New Roman"/>
        </w:rPr>
        <w:t>four-day</w:t>
      </w:r>
      <w:r w:rsidR="00A65DB5" w:rsidRPr="005344B4">
        <w:rPr>
          <w:rFonts w:cs="Times New Roman"/>
        </w:rPr>
        <w:t xml:space="preserve"> climate protest in London</w:t>
      </w:r>
      <w:r w:rsidR="0078755D">
        <w:rPr>
          <w:rFonts w:cs="Times New Roman"/>
        </w:rPr>
        <w:t>,</w:t>
      </w:r>
      <w:r w:rsidR="00A65DB5" w:rsidRPr="005344B4">
        <w:rPr>
          <w:rFonts w:cs="Times New Roman"/>
        </w:rPr>
        <w:t xml:space="preserve"> coordinated by Extinction Rebellion. </w:t>
      </w:r>
      <w:r w:rsidR="00443A70" w:rsidRPr="005344B4">
        <w:rPr>
          <w:rFonts w:cs="Times New Roman"/>
        </w:rPr>
        <w:t xml:space="preserve">An overview of the sites, their aims, appeal and overarching discourse is presented in </w:t>
      </w:r>
      <w:r w:rsidR="00587B2C">
        <w:rPr>
          <w:rFonts w:cs="Times New Roman"/>
        </w:rPr>
        <w:t xml:space="preserve">Table 1, </w:t>
      </w:r>
      <w:r w:rsidR="00BE57AE">
        <w:rPr>
          <w:rFonts w:cs="Times New Roman"/>
        </w:rPr>
        <w:t>p.22.</w:t>
      </w:r>
    </w:p>
    <w:p w14:paraId="2B9E6481" w14:textId="790752D9" w:rsidR="00C2224D" w:rsidRPr="005344B4" w:rsidRDefault="00AA6DE9" w:rsidP="000D4DCC">
      <w:pPr>
        <w:spacing w:line="480" w:lineRule="auto"/>
        <w:rPr>
          <w:rFonts w:cs="Times New Roman"/>
        </w:rPr>
      </w:pPr>
      <w:r w:rsidRPr="005344B4">
        <w:rPr>
          <w:rFonts w:cs="Times New Roman"/>
        </w:rPr>
        <w:t>Taken together, these three sites offer a window into the</w:t>
      </w:r>
      <w:r w:rsidR="005112FA" w:rsidRPr="005344B4">
        <w:rPr>
          <w:rFonts w:cs="Times New Roman"/>
        </w:rPr>
        <w:t xml:space="preserve"> cultural politics of ecological crisis in the UK </w:t>
      </w:r>
      <w:r w:rsidR="002E3802" w:rsidRPr="005344B4">
        <w:rPr>
          <w:rFonts w:cs="Times New Roman"/>
        </w:rPr>
        <w:t>in recent years</w:t>
      </w:r>
      <w:r w:rsidR="00E01872" w:rsidRPr="005344B4">
        <w:rPr>
          <w:rFonts w:cs="Times New Roman"/>
        </w:rPr>
        <w:t xml:space="preserve">. They </w:t>
      </w:r>
      <w:r w:rsidR="004B24B5" w:rsidRPr="005344B4">
        <w:rPr>
          <w:rFonts w:cs="Times New Roman"/>
        </w:rPr>
        <w:t xml:space="preserve">document a particular moment in </w:t>
      </w:r>
      <w:r w:rsidR="0078755D">
        <w:rPr>
          <w:rFonts w:cs="Times New Roman"/>
        </w:rPr>
        <w:t>time;</w:t>
      </w:r>
      <w:r w:rsidR="004B24B5" w:rsidRPr="005344B4">
        <w:rPr>
          <w:rFonts w:cs="Times New Roman"/>
        </w:rPr>
        <w:t xml:space="preserve"> post-Pandemic and prior to the</w:t>
      </w:r>
      <w:r w:rsidR="00E01872" w:rsidRPr="005344B4">
        <w:rPr>
          <w:rFonts w:cs="Times New Roman"/>
        </w:rPr>
        <w:t xml:space="preserve"> invasion of Ukraine by Russia</w:t>
      </w:r>
      <w:r w:rsidR="00B01A36" w:rsidRPr="005344B4">
        <w:rPr>
          <w:rFonts w:cs="Times New Roman"/>
        </w:rPr>
        <w:t xml:space="preserve"> and subsequent global shocks in fuel and food prices</w:t>
      </w:r>
      <w:r w:rsidR="00F60B69" w:rsidRPr="005344B4">
        <w:rPr>
          <w:rFonts w:cs="Times New Roman"/>
        </w:rPr>
        <w:t xml:space="preserve">. These events also took place in the years before the Hamas attack on Israel on October </w:t>
      </w:r>
      <w:r w:rsidR="00542B47" w:rsidRPr="005344B4">
        <w:rPr>
          <w:rFonts w:cs="Times New Roman"/>
        </w:rPr>
        <w:t>7</w:t>
      </w:r>
      <w:r w:rsidR="00F60B69" w:rsidRPr="005344B4">
        <w:rPr>
          <w:rFonts w:cs="Times New Roman"/>
          <w:vertAlign w:val="superscript"/>
        </w:rPr>
        <w:t>th</w:t>
      </w:r>
      <w:r w:rsidR="00C90F03">
        <w:rPr>
          <w:rFonts w:cs="Times New Roman"/>
        </w:rPr>
        <w:t xml:space="preserve">2023, </w:t>
      </w:r>
      <w:r w:rsidR="00F60B69" w:rsidRPr="005344B4">
        <w:rPr>
          <w:rFonts w:cs="Times New Roman"/>
        </w:rPr>
        <w:t xml:space="preserve">and the genocide </w:t>
      </w:r>
      <w:r w:rsidR="00A068E9" w:rsidRPr="005344B4">
        <w:rPr>
          <w:rFonts w:cs="Times New Roman"/>
        </w:rPr>
        <w:t xml:space="preserve">inflicted upon Palestinians by Israel in response. </w:t>
      </w:r>
      <w:r w:rsidR="003B5AD9" w:rsidRPr="005344B4">
        <w:rPr>
          <w:rFonts w:cs="Times New Roman"/>
        </w:rPr>
        <w:t>In recent years</w:t>
      </w:r>
      <w:r w:rsidR="00A068E9" w:rsidRPr="005344B4">
        <w:rPr>
          <w:rFonts w:cs="Times New Roman"/>
        </w:rPr>
        <w:t xml:space="preserve">, </w:t>
      </w:r>
      <w:r w:rsidR="00D22C65" w:rsidRPr="005344B4">
        <w:rPr>
          <w:rFonts w:cs="Times New Roman"/>
        </w:rPr>
        <w:t xml:space="preserve">‘the environment’ (including climate) as a matter of </w:t>
      </w:r>
      <w:r w:rsidR="004B2FFF" w:rsidRPr="005344B4">
        <w:rPr>
          <w:rFonts w:cs="Times New Roman"/>
        </w:rPr>
        <w:t xml:space="preserve">public concern has been </w:t>
      </w:r>
      <w:r w:rsidR="00AD648D" w:rsidRPr="005344B4">
        <w:rPr>
          <w:rFonts w:cs="Times New Roman"/>
        </w:rPr>
        <w:t xml:space="preserve">eclipsed by these </w:t>
      </w:r>
      <w:r w:rsidR="002E323E" w:rsidRPr="005344B4">
        <w:rPr>
          <w:rFonts w:cs="Times New Roman"/>
        </w:rPr>
        <w:t xml:space="preserve">and </w:t>
      </w:r>
      <w:r w:rsidR="00AD648D" w:rsidRPr="005344B4">
        <w:rPr>
          <w:rFonts w:cs="Times New Roman"/>
        </w:rPr>
        <w:t>other geopolitical events</w:t>
      </w:r>
      <w:r w:rsidR="002E323E" w:rsidRPr="005344B4">
        <w:rPr>
          <w:rFonts w:cs="Times New Roman"/>
        </w:rPr>
        <w:t>, as well as a</w:t>
      </w:r>
      <w:r w:rsidR="00E15C34" w:rsidRPr="005344B4">
        <w:rPr>
          <w:rFonts w:cs="Times New Roman"/>
        </w:rPr>
        <w:t xml:space="preserve"> </w:t>
      </w:r>
      <w:r w:rsidR="00C2224D" w:rsidRPr="005344B4">
        <w:rPr>
          <w:rFonts w:cs="Times New Roman"/>
        </w:rPr>
        <w:t>high-profile</w:t>
      </w:r>
      <w:r w:rsidR="00E15C34" w:rsidRPr="005344B4">
        <w:rPr>
          <w:rFonts w:cs="Times New Roman"/>
        </w:rPr>
        <w:t xml:space="preserve"> political campaigns around immigrat</w:t>
      </w:r>
      <w:r w:rsidR="00A81162" w:rsidRPr="005344B4">
        <w:rPr>
          <w:rFonts w:cs="Times New Roman"/>
        </w:rPr>
        <w:t>io</w:t>
      </w:r>
      <w:r w:rsidR="00E15C34" w:rsidRPr="005344B4">
        <w:rPr>
          <w:rFonts w:cs="Times New Roman"/>
        </w:rPr>
        <w:t>n.</w:t>
      </w:r>
      <w:r w:rsidR="00947E89" w:rsidRPr="005344B4">
        <w:rPr>
          <w:rFonts w:cs="Times New Roman"/>
        </w:rPr>
        <w:t xml:space="preserve"> </w:t>
      </w:r>
      <w:r w:rsidR="00C352DB" w:rsidRPr="005344B4">
        <w:rPr>
          <w:rFonts w:cs="Times New Roman"/>
        </w:rPr>
        <w:t xml:space="preserve">This shift in public </w:t>
      </w:r>
      <w:r w:rsidR="001C4E9A">
        <w:rPr>
          <w:rFonts w:cs="Times New Roman"/>
        </w:rPr>
        <w:t xml:space="preserve">interest </w:t>
      </w:r>
      <w:r w:rsidR="00C352DB" w:rsidRPr="005344B4">
        <w:rPr>
          <w:rFonts w:cs="Times New Roman"/>
        </w:rPr>
        <w:t xml:space="preserve">from </w:t>
      </w:r>
      <w:r w:rsidR="00292AFA">
        <w:rPr>
          <w:rFonts w:cs="Times New Roman"/>
        </w:rPr>
        <w:t>climate change as</w:t>
      </w:r>
      <w:r w:rsidR="00CF0916">
        <w:rPr>
          <w:rFonts w:cs="Times New Roman"/>
        </w:rPr>
        <w:t xml:space="preserve"> a ‘future problem’ </w:t>
      </w:r>
      <w:r w:rsidR="00A81162" w:rsidRPr="005344B4">
        <w:rPr>
          <w:rFonts w:cs="Times New Roman"/>
        </w:rPr>
        <w:t>to</w:t>
      </w:r>
      <w:r w:rsidR="00C352DB" w:rsidRPr="005344B4">
        <w:rPr>
          <w:rFonts w:cs="Times New Roman"/>
        </w:rPr>
        <w:t xml:space="preserve"> humanitarian</w:t>
      </w:r>
      <w:r w:rsidR="00E15C34" w:rsidRPr="005344B4">
        <w:rPr>
          <w:rFonts w:cs="Times New Roman"/>
        </w:rPr>
        <w:t xml:space="preserve"> </w:t>
      </w:r>
      <w:r w:rsidR="00A81162" w:rsidRPr="005344B4">
        <w:rPr>
          <w:rFonts w:cs="Times New Roman"/>
        </w:rPr>
        <w:t xml:space="preserve">concerns </w:t>
      </w:r>
      <w:r w:rsidR="00DB5200" w:rsidRPr="005344B4">
        <w:rPr>
          <w:rFonts w:cs="Times New Roman"/>
        </w:rPr>
        <w:t>considered</w:t>
      </w:r>
      <w:r w:rsidR="00E92507" w:rsidRPr="005344B4">
        <w:rPr>
          <w:rFonts w:cs="Times New Roman"/>
        </w:rPr>
        <w:t xml:space="preserve"> urgent today</w:t>
      </w:r>
      <w:r w:rsidR="00DB5200" w:rsidRPr="005344B4">
        <w:rPr>
          <w:rFonts w:cs="Times New Roman"/>
        </w:rPr>
        <w:t xml:space="preserve"> signify </w:t>
      </w:r>
      <w:r w:rsidR="00711DBA" w:rsidRPr="005344B4">
        <w:rPr>
          <w:rFonts w:cs="Times New Roman"/>
        </w:rPr>
        <w:t>the persistence of</w:t>
      </w:r>
      <w:r w:rsidR="003D2795" w:rsidRPr="005344B4">
        <w:rPr>
          <w:rFonts w:cs="Times New Roman"/>
        </w:rPr>
        <w:t xml:space="preserve"> the separation </w:t>
      </w:r>
      <w:r w:rsidR="00E92507" w:rsidRPr="005344B4">
        <w:rPr>
          <w:rFonts w:cs="Times New Roman"/>
        </w:rPr>
        <w:t>soci</w:t>
      </w:r>
      <w:r w:rsidR="003D2795" w:rsidRPr="005344B4">
        <w:rPr>
          <w:rFonts w:cs="Times New Roman"/>
        </w:rPr>
        <w:t xml:space="preserve">o-political and environmental issues in formal politics and the British </w:t>
      </w:r>
      <w:r w:rsidR="008F040B" w:rsidRPr="005344B4">
        <w:rPr>
          <w:rFonts w:cs="Times New Roman"/>
        </w:rPr>
        <w:t>news media</w:t>
      </w:r>
      <w:r w:rsidR="00E92507" w:rsidRPr="005344B4">
        <w:rPr>
          <w:rFonts w:cs="Times New Roman"/>
        </w:rPr>
        <w:t xml:space="preserve">. </w:t>
      </w:r>
      <w:r w:rsidR="003D2795" w:rsidRPr="005344B4">
        <w:rPr>
          <w:rFonts w:cs="Times New Roman"/>
        </w:rPr>
        <w:t>The events</w:t>
      </w:r>
      <w:r w:rsidR="008F040B" w:rsidRPr="005344B4">
        <w:rPr>
          <w:rFonts w:cs="Times New Roman"/>
        </w:rPr>
        <w:t xml:space="preserve"> at the centre of my </w:t>
      </w:r>
      <w:r w:rsidR="007A7ECA" w:rsidRPr="005344B4">
        <w:rPr>
          <w:rFonts w:cs="Times New Roman"/>
        </w:rPr>
        <w:t>analysis</w:t>
      </w:r>
      <w:r w:rsidR="003B5AD9" w:rsidRPr="005344B4">
        <w:rPr>
          <w:rFonts w:cs="Times New Roman"/>
        </w:rPr>
        <w:t xml:space="preserve"> </w:t>
      </w:r>
      <w:r w:rsidR="0025586C" w:rsidRPr="005344B4">
        <w:rPr>
          <w:rFonts w:cs="Times New Roman"/>
        </w:rPr>
        <w:t xml:space="preserve">are </w:t>
      </w:r>
      <w:r w:rsidR="00B026C5" w:rsidRPr="005344B4">
        <w:rPr>
          <w:rFonts w:cs="Times New Roman"/>
        </w:rPr>
        <w:t>tempor</w:t>
      </w:r>
      <w:r w:rsidR="002D234C">
        <w:rPr>
          <w:rFonts w:cs="Times New Roman"/>
        </w:rPr>
        <w:t>all</w:t>
      </w:r>
      <w:r w:rsidR="00B026C5" w:rsidRPr="005344B4">
        <w:rPr>
          <w:rFonts w:cs="Times New Roman"/>
        </w:rPr>
        <w:t xml:space="preserve">y </w:t>
      </w:r>
      <w:r w:rsidR="0025586C" w:rsidRPr="005344B4">
        <w:rPr>
          <w:rFonts w:cs="Times New Roman"/>
        </w:rPr>
        <w:t xml:space="preserve">situated </w:t>
      </w:r>
      <w:r w:rsidR="00587B2C" w:rsidRPr="005344B4">
        <w:rPr>
          <w:rFonts w:cs="Times New Roman"/>
        </w:rPr>
        <w:t>amid</w:t>
      </w:r>
      <w:r w:rsidR="008F040B" w:rsidRPr="005344B4">
        <w:rPr>
          <w:rFonts w:cs="Times New Roman"/>
        </w:rPr>
        <w:t xml:space="preserve"> </w:t>
      </w:r>
      <w:r w:rsidR="007A7ECA" w:rsidRPr="005344B4">
        <w:rPr>
          <w:rFonts w:cs="Times New Roman"/>
        </w:rPr>
        <w:t xml:space="preserve">this </w:t>
      </w:r>
      <w:r w:rsidR="0025586C" w:rsidRPr="005344B4">
        <w:rPr>
          <w:rFonts w:cs="Times New Roman"/>
        </w:rPr>
        <w:t xml:space="preserve">significant shift in public environmental </w:t>
      </w:r>
      <w:r w:rsidR="00B026C5" w:rsidRPr="005344B4">
        <w:rPr>
          <w:rFonts w:cs="Times New Roman"/>
        </w:rPr>
        <w:t xml:space="preserve">discourse, from a peak of </w:t>
      </w:r>
      <w:r w:rsidR="00C01395" w:rsidRPr="005344B4">
        <w:rPr>
          <w:rFonts w:cs="Times New Roman"/>
        </w:rPr>
        <w:t xml:space="preserve">grassroots </w:t>
      </w:r>
      <w:r w:rsidR="00B026C5" w:rsidRPr="005344B4">
        <w:rPr>
          <w:rFonts w:cs="Times New Roman"/>
        </w:rPr>
        <w:t xml:space="preserve">activity and </w:t>
      </w:r>
      <w:r w:rsidR="00C01395" w:rsidRPr="005344B4">
        <w:rPr>
          <w:rFonts w:cs="Times New Roman"/>
        </w:rPr>
        <w:t>momentum in the late 2010s to the</w:t>
      </w:r>
      <w:r w:rsidR="00C2224D" w:rsidRPr="005344B4">
        <w:rPr>
          <w:rFonts w:cs="Times New Roman"/>
        </w:rPr>
        <w:t xml:space="preserve"> geopolitical</w:t>
      </w:r>
      <w:r w:rsidR="00C01395" w:rsidRPr="005344B4">
        <w:rPr>
          <w:rFonts w:cs="Times New Roman"/>
        </w:rPr>
        <w:t xml:space="preserve"> turmoil of the present day. </w:t>
      </w:r>
      <w:r w:rsidR="00506427" w:rsidRPr="005344B4">
        <w:rPr>
          <w:rFonts w:cs="Times New Roman"/>
        </w:rPr>
        <w:t>All three sites are related to</w:t>
      </w:r>
      <w:r w:rsidR="00A44E54" w:rsidRPr="005344B4">
        <w:rPr>
          <w:rFonts w:cs="Times New Roman"/>
        </w:rPr>
        <w:t xml:space="preserve"> a wave of</w:t>
      </w:r>
      <w:r w:rsidR="00506427" w:rsidRPr="005344B4">
        <w:rPr>
          <w:rFonts w:cs="Times New Roman"/>
        </w:rPr>
        <w:t xml:space="preserve"> </w:t>
      </w:r>
      <w:r w:rsidR="00A44E54" w:rsidRPr="005344B4">
        <w:rPr>
          <w:rFonts w:cs="Times New Roman"/>
        </w:rPr>
        <w:t>C</w:t>
      </w:r>
      <w:r w:rsidR="00DB789B" w:rsidRPr="005344B4">
        <w:rPr>
          <w:rFonts w:cs="Times New Roman"/>
        </w:rPr>
        <w:t xml:space="preserve">limate </w:t>
      </w:r>
      <w:r w:rsidR="00A44E54" w:rsidRPr="005344B4">
        <w:rPr>
          <w:rFonts w:cs="Times New Roman"/>
        </w:rPr>
        <w:t>E</w:t>
      </w:r>
      <w:r w:rsidR="00DB789B" w:rsidRPr="005344B4">
        <w:rPr>
          <w:rFonts w:cs="Times New Roman"/>
        </w:rPr>
        <w:t>mergency</w:t>
      </w:r>
      <w:r w:rsidR="00A44E54" w:rsidRPr="005344B4">
        <w:rPr>
          <w:rFonts w:cs="Times New Roman"/>
        </w:rPr>
        <w:t xml:space="preserve"> declarations made </w:t>
      </w:r>
      <w:r w:rsidR="00DB789B" w:rsidRPr="005344B4">
        <w:rPr>
          <w:rFonts w:cs="Times New Roman"/>
        </w:rPr>
        <w:t xml:space="preserve"> by a range of actors</w:t>
      </w:r>
      <w:r w:rsidR="00A44E54" w:rsidRPr="005344B4">
        <w:rPr>
          <w:rFonts w:cs="Times New Roman"/>
        </w:rPr>
        <w:t xml:space="preserve"> from 2018-2021, including local councils, </w:t>
      </w:r>
      <w:r w:rsidR="00F97DD5" w:rsidRPr="005344B4">
        <w:rPr>
          <w:rFonts w:cs="Times New Roman"/>
        </w:rPr>
        <w:t xml:space="preserve">environmental NGOs and cultural </w:t>
      </w:r>
      <w:r w:rsidR="00BE1760" w:rsidRPr="005344B4">
        <w:rPr>
          <w:rFonts w:cs="Times New Roman"/>
        </w:rPr>
        <w:t>institutions</w:t>
      </w:r>
      <w:r w:rsidR="003363FB" w:rsidRPr="005344B4">
        <w:rPr>
          <w:rFonts w:cs="Times New Roman"/>
        </w:rPr>
        <w:t xml:space="preserve"> </w:t>
      </w:r>
      <w:r w:rsidR="00A44E54" w:rsidRPr="005344B4">
        <w:rPr>
          <w:rFonts w:cs="Times New Roman"/>
        </w:rPr>
        <w:fldChar w:fldCharType="begin"/>
      </w:r>
      <w:r w:rsidR="00A44E54" w:rsidRPr="005344B4">
        <w:rPr>
          <w:rFonts w:cs="Times New Roman"/>
        </w:rPr>
        <w:instrText xml:space="preserve"> ADDIN ZOTERO_ITEM CSL_CITATION {"citationID":"vxGRiZgm","properties":{"formattedCitation":"(Museums Association, 2019; Bevan, Colley and Workman, 2020; Howarth, Lane and Fankhauser, 2021)","plainCitation":"(Museums Association, 2019; Bevan, Colley and Workman, 2020; Howarth, Lane and Fankhauser, 2021)","noteIndex":0},"citationItems":[{"id":22842,"uris":["http://zotero.org/users/6040264/items/4GI2DNTQ"],"itemData":{"id":22842,"type":"post-weblog","abstract":"We pledge our support to Culture Declares Emergency","container-title":"Museums Association","language":"en-US","title":"Declaring a climate emergency","URL":"https://www.museumsassociation.org/campaigns/museums-for-climate-justice/declaring-a-climate-emergency/","author":[{"family":"Museums Association","given":""}],"accessed":{"date-parts":[["2025",9,19]]},"issued":{"date-parts":[["2019"]]}}},{"id":1804,"uris":["http://zotero.org/users/6040264/items/YCBA7UVA"],"itemData":{"id":1804,"type":"article-journal","abstract":"Achieving policy, business and behaviour change necessary to mitigate climate change is one of the most formidable challenges of the twenty-first century. Increasingly, researchers have argued that communicating purposively designed stories – ‘strategic narratives’ – may be effective in building support for the policy measures necessary to limit anthropogenic warming to 2˚C above pre-industrial levels. Recently, following the release of the IPCC's 1.5˚C special report, novel dynamics have emerged in climate strategic communication, with the emergence of new narrators, including youth climate strikers, child activist Greta Thunberg, and the insurgent group, Extinction Rebellion. Previous literature focuses mostly on narrative content and coherence, paying less attention to how a narrator's credibility affects climate change strategic narratives’ persuasiveness. Adopting this broader view, this paper analyses five strategic narratives that became prominent in the United Kingdom following the IPCC report. Contrary to some previous calls for all-encompassing strategic narratives communicated top-down from governmental organisations, the most notable strategic narratives in our sample emerged from civil society. We therefore call for greater attention towards the interaction of different narrators in climate change strategic communication, to address whether a broader range of narrators constrains or enables coordinated action to mitigate climate change.","container-title":"Energy Research &amp; Social Science","DOI":"10.1016/j.erss.2020.101580","ISSN":"2214-6296","journalAbbreviation":"Energy Research &amp; Social Science","language":"en","page":"101580","source":"ScienceDirect","title":"Climate change strategic narratives in the United Kingdom: Emergency, Extinction, Effectiveness","title-short":"Climate change strategic narratives in the United Kingdom","volume":"69","author":[{"family":"Bevan","given":"Luke D."},{"family":"Colley","given":"Thomas"},{"family":"Workman","given":"Mark"}],"issued":{"date-parts":[["2020",11,1]]}}},{"id":1669,"uris":["http://zotero.org/users/6040264/items/K6P9ZT56"],"itemData":{"id":1669,"type":"article-journal","abstract":"The UK, like other countries, has seen a proliferation of declarations of local climate emergencies. While these declarations have been interpreted as a demonstration of ambition, little is known about how and why they actually came about when they did and the implications this will have for what happens next. Focusing on London, UK, we present evidence collected via semi-structured interviews with experts and practitioners involved in the propagation of climate emergency declarations to critically explore how and why these declarations emerged, and the various different roles they are perceived to play for different local actors. Our findings reveal four journeys to local government declaration of a climate emergency (made actively from above, passively from above, actively from below, and passively from across) and three interwoven purposes (statements of intent, acting as a political gesture, and stimulating local action). We argue that these three purposes combine and coalesce to correlate the declaration of climate emergency with a local responsibility for emissions reduction, leaving little analytical space to question the scalar disconnect between the immediacy of the narrative at local scales and the slow-burning (and) global nature of the threat in question. If these emergency declarations are to be an opportunity for change in the governance of climate change, then the question of ‘what next?’ requires more in-depth, thorough and constructive engagement with the type of climate action the declarations are expected to induce while considering how this aligns with existing responsibilities and resource bases of local government.","container-title":"Climatic Change","DOI":"10.1007/s10584-021-03147-4","ISSN":"1573-1480","issue":"3","journalAbbreviation":"Climatic Change","language":"en","page":"27","source":"Springer Link","title":"What next for local government climate emergency declarations? The gap between rhetoric and action","title-short":"What next for local government climate emergency declarations?","volume":"167","author":[{"family":"Howarth","given":"Candice"},{"family":"Lane","given":"Matthew"},{"family":"Fankhauser","given":"Sam"}],"issued":{"date-parts":[["2021",8,1]]}}}],"schema":"https://github.com/citation-style-language/schema/raw/master/csl-citation.json"} </w:instrText>
      </w:r>
      <w:r w:rsidR="00A44E54" w:rsidRPr="005344B4">
        <w:rPr>
          <w:rFonts w:cs="Times New Roman"/>
        </w:rPr>
        <w:fldChar w:fldCharType="separate"/>
      </w:r>
      <w:r w:rsidR="00A44E54" w:rsidRPr="005344B4">
        <w:rPr>
          <w:rFonts w:cs="Times New Roman"/>
        </w:rPr>
        <w:t>(Museums Association, 2019; Bevan, Colley and Workman, 2020; Howarth, Lane and Fankhauser, 2021)</w:t>
      </w:r>
      <w:r w:rsidR="00A44E54" w:rsidRPr="005344B4">
        <w:rPr>
          <w:rFonts w:cs="Times New Roman"/>
        </w:rPr>
        <w:fldChar w:fldCharType="end"/>
      </w:r>
      <w:r w:rsidR="00A44E54" w:rsidRPr="005344B4">
        <w:rPr>
          <w:rFonts w:cs="Times New Roman"/>
        </w:rPr>
        <w:t>.</w:t>
      </w:r>
      <w:r w:rsidR="0082740C" w:rsidRPr="005344B4">
        <w:rPr>
          <w:rFonts w:cs="Times New Roman"/>
        </w:rPr>
        <w:t xml:space="preserve"> One of the founding aims of Extinction Rebellion </w:t>
      </w:r>
      <w:r w:rsidR="00650A94" w:rsidRPr="005344B4">
        <w:rPr>
          <w:rFonts w:cs="Times New Roman"/>
        </w:rPr>
        <w:t>i</w:t>
      </w:r>
      <w:r w:rsidR="00B90556">
        <w:rPr>
          <w:rFonts w:cs="Times New Roman"/>
        </w:rPr>
        <w:t>s</w:t>
      </w:r>
      <w:r w:rsidR="00650A94" w:rsidRPr="005344B4">
        <w:rPr>
          <w:rFonts w:cs="Times New Roman"/>
        </w:rPr>
        <w:t xml:space="preserve"> for governments to declare</w:t>
      </w:r>
      <w:r w:rsidR="000D4DCC" w:rsidRPr="005344B4">
        <w:rPr>
          <w:rFonts w:cs="Times New Roman"/>
        </w:rPr>
        <w:t xml:space="preserve"> a</w:t>
      </w:r>
      <w:r w:rsidR="00650A94" w:rsidRPr="005344B4">
        <w:rPr>
          <w:rFonts w:cs="Times New Roman"/>
        </w:rPr>
        <w:t xml:space="preserve"> </w:t>
      </w:r>
      <w:r w:rsidR="000D4DCC" w:rsidRPr="005344B4">
        <w:rPr>
          <w:rFonts w:cs="Times New Roman"/>
        </w:rPr>
        <w:t xml:space="preserve">‘climate and ecological emergency, working with other institutions to communicate the urgency for change.’ </w:t>
      </w:r>
      <w:r w:rsidR="000D4DCC" w:rsidRPr="005344B4">
        <w:rPr>
          <w:rFonts w:cs="Times New Roman"/>
        </w:rPr>
        <w:fldChar w:fldCharType="begin"/>
      </w:r>
      <w:r w:rsidR="000D4DCC" w:rsidRPr="005344B4">
        <w:rPr>
          <w:rFonts w:cs="Times New Roman"/>
        </w:rPr>
        <w:instrText xml:space="preserve"> ADDIN ZOTERO_ITEM CSL_CITATION {"citationID":"AR0zichy","properties":{"formattedCitation":"(Extinction Rebellion, 2020)","plainCitation":"(Extinction Rebellion, 2020)","noteIndex":0},"citationItems":[{"id":777,"uris":["http://zotero.org/users/6040264/items/CXRRAUSH"],"itemData":{"id":777,"type":"post-weblog","container-title":"Extinction Rebellion","language":"en-GB","note":"source: rebellion.earth","title":"The Truth","URL":"https://rebellion.earth/the-truth/","author":[{"family":"Extinction Rebellion","given":""}],"accessed":{"date-parts":[["2020",6,15]]},"issued":{"date-parts":[["2020"]]}}}],"schema":"https://github.com/citation-style-language/schema/raw/master/csl-citation.json"} </w:instrText>
      </w:r>
      <w:r w:rsidR="000D4DCC" w:rsidRPr="005344B4">
        <w:rPr>
          <w:rFonts w:cs="Times New Roman"/>
        </w:rPr>
        <w:fldChar w:fldCharType="separate"/>
      </w:r>
      <w:r w:rsidR="000D4DCC" w:rsidRPr="005344B4">
        <w:rPr>
          <w:rFonts w:cs="Times New Roman"/>
        </w:rPr>
        <w:t>(Extinction Rebellion, 2020)</w:t>
      </w:r>
      <w:r w:rsidR="000D4DCC" w:rsidRPr="005344B4">
        <w:rPr>
          <w:rFonts w:cs="Times New Roman"/>
        </w:rPr>
        <w:fldChar w:fldCharType="end"/>
      </w:r>
      <w:r w:rsidR="00EA548E" w:rsidRPr="005344B4">
        <w:rPr>
          <w:rFonts w:cs="Times New Roman"/>
        </w:rPr>
        <w:t xml:space="preserve">; whilst </w:t>
      </w:r>
      <w:r w:rsidR="00CC2745" w:rsidRPr="005344B4">
        <w:rPr>
          <w:rFonts w:cs="Times New Roman"/>
        </w:rPr>
        <w:t>the Natural History Museum and the Festival of Thrift are associated with the</w:t>
      </w:r>
      <w:r w:rsidR="00E02ACE" w:rsidRPr="005344B4">
        <w:rPr>
          <w:rFonts w:cs="Times New Roman"/>
        </w:rPr>
        <w:t xml:space="preserve"> ‘Culture declares an emergency’ </w:t>
      </w:r>
      <w:r w:rsidR="00C14625" w:rsidRPr="005344B4">
        <w:rPr>
          <w:rFonts w:cs="Times New Roman"/>
        </w:rPr>
        <w:t xml:space="preserve">movement </w:t>
      </w:r>
      <w:r w:rsidR="00C2224D" w:rsidRPr="005344B4">
        <w:rPr>
          <w:rFonts w:cs="Times New Roman"/>
        </w:rPr>
        <w:t xml:space="preserve">which seeks to </w:t>
      </w:r>
    </w:p>
    <w:p w14:paraId="7D6D94D8" w14:textId="773ECE9D" w:rsidR="00AA6DE9" w:rsidRPr="005344B4" w:rsidRDefault="00C2224D" w:rsidP="000D4DCC">
      <w:pPr>
        <w:spacing w:line="480" w:lineRule="auto"/>
        <w:rPr>
          <w:rFonts w:cs="Times New Roman"/>
        </w:rPr>
      </w:pPr>
      <w:r w:rsidRPr="005344B4">
        <w:rPr>
          <w:rFonts w:cs="Times New Roman"/>
        </w:rPr>
        <w:t>‘</w:t>
      </w:r>
      <w:r w:rsidRPr="005344B4">
        <w:rPr>
          <w:rFonts w:cs="Times New Roman"/>
          <w:i/>
          <w:iCs/>
        </w:rPr>
        <w:t xml:space="preserve">take action to harness the power of arts and culture to express heartfelt truths and address deep-rooted injustices, to care for and create adaptive, resilient and joyful communities, and to influence the urgent and necessary transformation of harmful global systems.’ </w:t>
      </w:r>
      <w:r w:rsidRPr="005344B4">
        <w:rPr>
          <w:rFonts w:cs="Times New Roman"/>
        </w:rPr>
        <w:fldChar w:fldCharType="begin"/>
      </w:r>
      <w:r w:rsidRPr="005344B4">
        <w:rPr>
          <w:rFonts w:cs="Times New Roman"/>
        </w:rPr>
        <w:instrText xml:space="preserve"> ADDIN ZOTERO_ITEM CSL_CITATION {"citationID":"g0SW4KYY","properties":{"formattedCitation":"(Culture Declares, 2022)","plainCitation":"(Culture Declares, 2022)","noteIndex":0},"citationItems":[{"id":22866,"uris":["http://zotero.org/users/6040264/items/ZL6YJC43"],"itemData":{"id":22866,"type":"webpage","abstract":"Culture Declares Emergency are a growing movement of people in arts and culture declaring a climate and ecological emergency. We pledge to tell truths, take action and seek justice.","container-title":"Culture Declares Emergency","language":"en-GB","title":"Culture Declares Emergency – Culture declares a climate and ecological emergency","URL":"https://www.culturedeclares.org/","author":[{"family":"Culture Declares","given":""}],"accessed":{"date-parts":[["2025",10,3]]},"issued":{"date-parts":[["2022"]]}}}],"schema":"https://github.com/citation-style-language/schema/raw/master/csl-citation.json"} </w:instrText>
      </w:r>
      <w:r w:rsidRPr="005344B4">
        <w:rPr>
          <w:rFonts w:cs="Times New Roman"/>
        </w:rPr>
        <w:fldChar w:fldCharType="separate"/>
      </w:r>
      <w:r w:rsidRPr="005344B4">
        <w:rPr>
          <w:rFonts w:cs="Times New Roman"/>
        </w:rPr>
        <w:t>(Culture Declares, 2022)</w:t>
      </w:r>
      <w:r w:rsidRPr="005344B4">
        <w:rPr>
          <w:rFonts w:cs="Times New Roman"/>
        </w:rPr>
        <w:fldChar w:fldCharType="end"/>
      </w:r>
      <w:r w:rsidRPr="005344B4">
        <w:rPr>
          <w:rFonts w:cs="Times New Roman"/>
        </w:rPr>
        <w:t xml:space="preserve">. </w:t>
      </w:r>
    </w:p>
    <w:p w14:paraId="16B7DCE1" w14:textId="3C8729EE" w:rsidR="00124173" w:rsidRPr="005344B4" w:rsidRDefault="0097528D" w:rsidP="000D4DCC">
      <w:pPr>
        <w:spacing w:line="480" w:lineRule="auto"/>
        <w:rPr>
          <w:rFonts w:cs="Times New Roman"/>
          <w:i/>
          <w:iCs/>
        </w:rPr>
      </w:pPr>
      <w:r w:rsidRPr="005344B4">
        <w:rPr>
          <w:rFonts w:cs="Times New Roman"/>
        </w:rPr>
        <w:t>Thus,</w:t>
      </w:r>
      <w:r w:rsidR="00C2224D" w:rsidRPr="005344B4">
        <w:rPr>
          <w:rFonts w:cs="Times New Roman"/>
        </w:rPr>
        <w:t xml:space="preserve"> whilst the encounters</w:t>
      </w:r>
      <w:r w:rsidR="002D6EB8" w:rsidRPr="005344B4">
        <w:rPr>
          <w:rFonts w:cs="Times New Roman"/>
        </w:rPr>
        <w:t xml:space="preserve">, interactions and affects that I draw out in my empirical chapters have relevance </w:t>
      </w:r>
      <w:r w:rsidR="00054F00" w:rsidRPr="005344B4">
        <w:rPr>
          <w:rFonts w:cs="Times New Roman"/>
        </w:rPr>
        <w:t xml:space="preserve">to </w:t>
      </w:r>
      <w:r w:rsidR="00587B2C" w:rsidRPr="005344B4">
        <w:rPr>
          <w:rFonts w:cs="Times New Roman"/>
        </w:rPr>
        <w:t>the</w:t>
      </w:r>
      <w:r w:rsidR="00054F00" w:rsidRPr="005344B4">
        <w:rPr>
          <w:rFonts w:cs="Times New Roman"/>
        </w:rPr>
        <w:t xml:space="preserve"> wider </w:t>
      </w:r>
      <w:r w:rsidR="006B1B03" w:rsidRPr="005344B4">
        <w:rPr>
          <w:rFonts w:cs="Times New Roman"/>
        </w:rPr>
        <w:t>Anthropocene</w:t>
      </w:r>
      <w:r w:rsidR="00054F00" w:rsidRPr="005344B4">
        <w:rPr>
          <w:rFonts w:cs="Times New Roman"/>
        </w:rPr>
        <w:t xml:space="preserve"> </w:t>
      </w:r>
      <w:r w:rsidR="006B1B03" w:rsidRPr="005344B4">
        <w:rPr>
          <w:rFonts w:cs="Times New Roman"/>
        </w:rPr>
        <w:t>challenges</w:t>
      </w:r>
      <w:r w:rsidR="00054F00" w:rsidRPr="005344B4">
        <w:rPr>
          <w:rFonts w:cs="Times New Roman"/>
        </w:rPr>
        <w:t xml:space="preserve"> we are </w:t>
      </w:r>
      <w:r w:rsidR="006B1B03" w:rsidRPr="005344B4">
        <w:rPr>
          <w:rFonts w:cs="Times New Roman"/>
        </w:rPr>
        <w:t>facing</w:t>
      </w:r>
      <w:r w:rsidR="00054F00" w:rsidRPr="005344B4">
        <w:rPr>
          <w:rFonts w:cs="Times New Roman"/>
        </w:rPr>
        <w:t xml:space="preserve">, they </w:t>
      </w:r>
      <w:r w:rsidR="006B1B03" w:rsidRPr="005344B4">
        <w:rPr>
          <w:rFonts w:cs="Times New Roman"/>
        </w:rPr>
        <w:t xml:space="preserve">are also symptomatic of a particular </w:t>
      </w:r>
      <w:r w:rsidR="00746669" w:rsidRPr="005344B4">
        <w:rPr>
          <w:rFonts w:cs="Times New Roman"/>
        </w:rPr>
        <w:t xml:space="preserve">constellation of environmental politics and publics in the </w:t>
      </w:r>
      <w:r w:rsidR="00124173" w:rsidRPr="005344B4">
        <w:rPr>
          <w:rFonts w:cs="Times New Roman"/>
        </w:rPr>
        <w:t xml:space="preserve">UK. </w:t>
      </w:r>
    </w:p>
    <w:p w14:paraId="7B18FF98" w14:textId="7C0F004C" w:rsidR="00443A70" w:rsidRPr="005344B4" w:rsidRDefault="00443A70" w:rsidP="009811B0">
      <w:pPr>
        <w:spacing w:line="480" w:lineRule="auto"/>
        <w:rPr>
          <w:rFonts w:cs="Times New Roman"/>
        </w:rPr>
      </w:pPr>
      <w:r w:rsidRPr="005344B4">
        <w:rPr>
          <w:rFonts w:cs="Times New Roman"/>
        </w:rPr>
        <w:lastRenderedPageBreak/>
        <w:t xml:space="preserve">These sites </w:t>
      </w:r>
      <w:r w:rsidR="001F645C" w:rsidRPr="005344B4">
        <w:rPr>
          <w:rFonts w:cs="Times New Roman"/>
        </w:rPr>
        <w:t>assemble</w:t>
      </w:r>
      <w:r w:rsidRPr="005344B4">
        <w:rPr>
          <w:rFonts w:cs="Times New Roman"/>
        </w:rPr>
        <w:t xml:space="preserve"> a spectrum of </w:t>
      </w:r>
      <w:r w:rsidR="00527A47" w:rsidRPr="005344B4">
        <w:rPr>
          <w:rFonts w:cs="Times New Roman"/>
        </w:rPr>
        <w:t>viewpoints and</w:t>
      </w:r>
      <w:r w:rsidRPr="005344B4">
        <w:rPr>
          <w:rFonts w:cs="Times New Roman"/>
        </w:rPr>
        <w:t xml:space="preserve"> approaches to climate crisis</w:t>
      </w:r>
      <w:r w:rsidR="00DE33F5">
        <w:rPr>
          <w:rFonts w:cs="Times New Roman"/>
        </w:rPr>
        <w:t xml:space="preserve">, storying ecological crisis through animal-objects (Guasco, 2021), </w:t>
      </w:r>
      <w:r w:rsidR="000C3B64">
        <w:rPr>
          <w:rFonts w:cs="Times New Roman"/>
        </w:rPr>
        <w:t>performance, banners, placards and song. The</w:t>
      </w:r>
      <w:r w:rsidR="00BE57AE">
        <w:rPr>
          <w:rFonts w:cs="Times New Roman"/>
        </w:rPr>
        <w:t xml:space="preserve"> m</w:t>
      </w:r>
      <w:r w:rsidRPr="005344B4">
        <w:rPr>
          <w:rFonts w:cs="Times New Roman"/>
        </w:rPr>
        <w:t>useum offers an authoritative public narrative in a space often considered apolitical</w:t>
      </w:r>
      <w:r w:rsidR="000658BB" w:rsidRPr="005344B4">
        <w:rPr>
          <w:rFonts w:cs="Times New Roman"/>
        </w:rPr>
        <w:t xml:space="preserve"> </w:t>
      </w:r>
      <w:r w:rsidR="000658BB" w:rsidRPr="005344B4">
        <w:rPr>
          <w:rFonts w:cs="Times New Roman"/>
        </w:rPr>
        <w:fldChar w:fldCharType="begin"/>
      </w:r>
      <w:r w:rsidR="00801AB5" w:rsidRPr="005344B4">
        <w:rPr>
          <w:rFonts w:cs="Times New Roman"/>
        </w:rPr>
        <w:instrText xml:space="preserve"> ADDIN ZOTERO_ITEM CSL_CITATION {"citationID":"p1SSVQpp","properties":{"formattedCitation":"(Cameron and Deslandes, 2011; Cameron, Hodge and Salazar, 2013)","plainCitation":"(Cameron and Deslandes, 2011; Cameron, Hodge and Salazar, 2013)","noteIndex":0},"citationItems":[{"id":699,"uris":["http://zotero.org/users/6040264/items/NHEMTX9J"],"itemData":{"id":699,"type":"article-journal","abstract":"This paper addresses the position of the museum sector in relation to public policy-making about climate change. It is informed by the perspectives of museum and science centre visitors and leaders canvassed as part of the Australian Research Council Linkage project, ‘Hot Science, Global Citizens: the agency of the museum sector in climate change interventions’. We apply complexity theory to evaluate the claim that museums are a site for the enaction of deliberative democracy. In doing so, we reveal a cultural opportunity for cultural institutions to play a more expansive and explicit role in brokering social futures for communities confronted by climate change.","container-title":"Museum and Society","ISSN":"1479-8360","issue":"2","language":"en","license":"Copyright (c) 2015 Fiona Cameron, Ann Deslandes","page":"136-153","source":"journals.le.ac.uk","title":"Museums and science centres as sites for deliberative democracy on climate change","volume":"9","author":[{"family":"Cameron","given":"Fiona"},{"family":"Deslandes","given":"Ann"}],"issued":{"date-parts":[["2011"]]}}},{"id":726,"uris":["http://zotero.org/users/6040264/items/X9RU3FK9"],"itemData":{"id":726,"type":"article-journal","abstract":"Museums and science centers hold a unique position in the media and political landscape as trusted information sources and are emerging as key players in climate change debates. The modes of engagement with audiences, visitors, and publics allow museums to provide sensorial and affective experiences though the agency of objects and immersive environments, which facilitate an active role on the part of audiences in cocreating narratives around climate change. This article draws on the research findings of an Australian Research Council Linkage project, Hot Science, Global Citizens: the agency of the museum sector in climate change interventions. Hot Science was an international, interdisciplinary project that interrogated the roles of museums and science centers in climate change as places to provide information, activate and broker discussions, and decisions around climate change issues, locally and transnationally. We put forward nine propositions, distilled from the project research findings and the sector-wide views presented during a symposium held in 2011. We use these propositions to look critically at the ways in which climate change challenges the established concepts and practices of museums and science centers as places of influence, relevance, and certainty in an uncertain world. This includes, for example, the way science is produced, represented, and communicated. Recognizing the complexity and multiscalar nature of climate change entails building more effective responses that translate into action. The big task of the museum sector is not only to inform publics on the science of climate change but also to equip citizens with tactical knowledges that enable participation in actions and debates on climate change that affect their futures. WIREs Clim Change 2013, 4:9–21. doi: 10.1002/wcc.200 This article is categorized under: Perceptions, Behavior, and Communication of Climate Change &gt; Communication Social Status of Climate Change Knowledge &gt; Knowledge and Practice Trans-Disciplinary Perspectives &gt; Humanities and the Creative Arts","container-title":"WIREs Climate Change","DOI":"10.1002/wcc.200","ISSN":"1757-7799","issue":"1","language":"en","license":"Copyright © 2012 John Wiley &amp; Sons, Ltd.","page":"9-21","source":"Wiley Online Library","title":"Representing climate change in museum space and places","volume":"4","author":[{"family":"Cameron","given":"Fiona"},{"family":"Hodge","given":"Bob"},{"family":"Salazar","given":"Juan Francisco"}],"issued":{"date-parts":[["2013"]]}}}],"schema":"https://github.com/citation-style-language/schema/raw/master/csl-citation.json"} </w:instrText>
      </w:r>
      <w:r w:rsidR="000658BB" w:rsidRPr="005344B4">
        <w:rPr>
          <w:rFonts w:cs="Times New Roman"/>
        </w:rPr>
        <w:fldChar w:fldCharType="separate"/>
      </w:r>
      <w:r w:rsidR="00801AB5" w:rsidRPr="005344B4">
        <w:rPr>
          <w:rFonts w:cs="Times New Roman"/>
        </w:rPr>
        <w:t>(Cameron and Deslandes, 2011; Cameron, Hodge and Salazar, 2013)</w:t>
      </w:r>
      <w:r w:rsidR="000658BB" w:rsidRPr="005344B4">
        <w:rPr>
          <w:rFonts w:cs="Times New Roman"/>
        </w:rPr>
        <w:fldChar w:fldCharType="end"/>
      </w:r>
      <w:r w:rsidR="00622524">
        <w:rPr>
          <w:rFonts w:cs="Times New Roman"/>
        </w:rPr>
        <w:t xml:space="preserve"> and</w:t>
      </w:r>
      <w:r w:rsidR="00716725">
        <w:rPr>
          <w:rFonts w:cs="Times New Roman"/>
        </w:rPr>
        <w:t xml:space="preserve"> </w:t>
      </w:r>
      <w:r w:rsidRPr="005344B4">
        <w:rPr>
          <w:rFonts w:cs="Times New Roman"/>
        </w:rPr>
        <w:t>approaches ‘planetary crisis’ through the lens of ‘natural history’</w:t>
      </w:r>
      <w:r w:rsidR="00801AB5" w:rsidRPr="005344B4">
        <w:rPr>
          <w:rFonts w:cs="Times New Roman"/>
        </w:rPr>
        <w:t xml:space="preserve"> </w:t>
      </w:r>
      <w:r w:rsidR="00801AB5" w:rsidRPr="005344B4">
        <w:rPr>
          <w:rFonts w:cs="Times New Roman"/>
        </w:rPr>
        <w:fldChar w:fldCharType="begin"/>
      </w:r>
      <w:r w:rsidR="0053149A" w:rsidRPr="005344B4">
        <w:rPr>
          <w:rFonts w:cs="Times New Roman"/>
        </w:rPr>
        <w:instrText xml:space="preserve"> ADDIN ZOTERO_ITEM CSL_CITATION {"citationID":"ey3tMqP3","properties":{"formattedCitation":"(NHM, 2021)","plainCitation":"(NHM, 2021)","noteIndex":0},"citationItems":[{"id":1056,"uris":["http://zotero.org/users/6040264/items/MFSXZVWL"],"itemData":{"id":1056,"type":"webpage","abstract":"Join us as we debate why and how our relationship with the natural world needs to change.","language":"en","title":"Our Broken Planet: How We Got Here and Ways to Fix It | Natural History Museum","title-short":"Our Broken Planet","URL":"https://www.nhm.ac.uk/visit/our-broken-planet.html","author":[{"family":"NHM","given":""}],"accessed":{"date-parts":[["2021",11,16]]},"issued":{"date-parts":[["2021"]]}}}],"schema":"https://github.com/citation-style-language/schema/raw/master/csl-citation.json"} </w:instrText>
      </w:r>
      <w:r w:rsidR="00801AB5" w:rsidRPr="005344B4">
        <w:rPr>
          <w:rFonts w:cs="Times New Roman"/>
        </w:rPr>
        <w:fldChar w:fldCharType="separate"/>
      </w:r>
      <w:r w:rsidR="0053149A" w:rsidRPr="005344B4">
        <w:rPr>
          <w:rFonts w:cs="Times New Roman"/>
        </w:rPr>
        <w:t>(NHM, 2021)</w:t>
      </w:r>
      <w:r w:rsidR="00801AB5" w:rsidRPr="005344B4">
        <w:rPr>
          <w:rFonts w:cs="Times New Roman"/>
        </w:rPr>
        <w:fldChar w:fldCharType="end"/>
      </w:r>
      <w:r w:rsidRPr="005344B4">
        <w:rPr>
          <w:rFonts w:cs="Times New Roman"/>
        </w:rPr>
        <w:t xml:space="preserve">. </w:t>
      </w:r>
      <w:r w:rsidR="009570A7">
        <w:rPr>
          <w:rFonts w:cs="Times New Roman"/>
        </w:rPr>
        <w:t>Nevertheless, the exhibition marks a shift in curatorial practice and indeed the wider mission of the Museum</w:t>
      </w:r>
      <w:r w:rsidR="00617A59">
        <w:rPr>
          <w:rFonts w:cs="Times New Roman"/>
        </w:rPr>
        <w:t xml:space="preserve">. </w:t>
      </w:r>
      <w:r w:rsidRPr="005344B4">
        <w:rPr>
          <w:rFonts w:cs="Times New Roman"/>
        </w:rPr>
        <w:t>The overarching messages of Our Broken Planet are that science has a key role to play in adapting to climate change whilst also encouraging audiences to act in their own lives through a combination of behaviour change and lobbying. Whilst the exhibition was not designed with families in mind, it received many family visitors partly because of its location in the museum opposite the perennially popular dinosaur exhibit. Family visits to the exhibition tended to be spontaneous rather than planned – meaning that it reached a wide audience of visitors with diverse orientations to environmentalism</w:t>
      </w:r>
      <w:r w:rsidRPr="005344B4">
        <w:rPr>
          <w:rStyle w:val="FootnoteReference"/>
          <w:rFonts w:cs="Times New Roman"/>
        </w:rPr>
        <w:footnoteReference w:id="1"/>
      </w:r>
      <w:r w:rsidR="002E24FF">
        <w:rPr>
          <w:rFonts w:cs="Times New Roman"/>
        </w:rPr>
        <w:t>.</w:t>
      </w:r>
      <w:r w:rsidR="00617A59">
        <w:rPr>
          <w:rFonts w:cs="Times New Roman"/>
        </w:rPr>
        <w:t>Children were particularly drawn to the monstruous animal-objects on display which rendered visible and affective</w:t>
      </w:r>
      <w:r w:rsidR="008E11A8">
        <w:rPr>
          <w:rFonts w:cs="Times New Roman"/>
        </w:rPr>
        <w:t xml:space="preserve"> the</w:t>
      </w:r>
      <w:r w:rsidR="00617A59">
        <w:rPr>
          <w:rFonts w:cs="Times New Roman"/>
        </w:rPr>
        <w:t xml:space="preserve"> violent histories of</w:t>
      </w:r>
      <w:r w:rsidR="008E11A8">
        <w:rPr>
          <w:rFonts w:cs="Times New Roman"/>
        </w:rPr>
        <w:t xml:space="preserve"> human and non-human nature. </w:t>
      </w:r>
      <w:r w:rsidR="00BE3515">
        <w:rPr>
          <w:rFonts w:cs="Times New Roman"/>
        </w:rPr>
        <w:t xml:space="preserve">They also engaged enthusiastically with the comment card section at the end of the exhibition, making earnest pledges about how they would act to </w:t>
      </w:r>
      <w:r w:rsidR="00C11A23">
        <w:rPr>
          <w:rFonts w:cs="Times New Roman"/>
        </w:rPr>
        <w:t>‘fix’ our broken planet.</w:t>
      </w:r>
    </w:p>
    <w:p w14:paraId="091255AB" w14:textId="79A9FF6C" w:rsidR="00443A70" w:rsidRPr="005344B4" w:rsidRDefault="00443A70" w:rsidP="009811B0">
      <w:pPr>
        <w:pStyle w:val="Style1"/>
      </w:pPr>
      <w:r w:rsidRPr="005344B4">
        <w:t xml:space="preserve">The Big One offers the perspective of an explicitly political, grassroots environmental movement which is broadly future oriented. Here climate crisis is framed as an emergency requiring urgent, radical action by politicians and other in powers to avert apocalypse. Individuals are called on to become activist subjects through moral appeals, spectacular protest and mass arrest are the main tactics for bringing about radical social change. Children and their families were encouraged to attend, with </w:t>
      </w:r>
      <w:r w:rsidR="0097528D" w:rsidRPr="005344B4">
        <w:t>a programme</w:t>
      </w:r>
      <w:r w:rsidRPr="005344B4">
        <w:t xml:space="preserve"> of activities coordinated by XR Families and supported by other climate and environmental groups formed around family and parental identities, e.g. Mothers Climate Action Network (Mothers CAN), Parents for Future and Mothers Rise Up.</w:t>
      </w:r>
      <w:r w:rsidR="00C11A23">
        <w:t xml:space="preserve"> Throughout the Protest site,</w:t>
      </w:r>
      <w:r w:rsidR="00187973">
        <w:t xml:space="preserve"> political</w:t>
      </w:r>
      <w:r w:rsidR="00C11A23">
        <w:t xml:space="preserve"> banners, songs and placards promoted </w:t>
      </w:r>
      <w:r w:rsidR="00A90382">
        <w:t>dialogue</w:t>
      </w:r>
      <w:r w:rsidR="00C11A23">
        <w:t xml:space="preserve"> </w:t>
      </w:r>
      <w:r w:rsidR="00187973">
        <w:t>between children and their parents, whi</w:t>
      </w:r>
      <w:r w:rsidR="00A90382">
        <w:t>lst</w:t>
      </w:r>
      <w:r w:rsidR="00187973">
        <w:t xml:space="preserve"> the policing of protest </w:t>
      </w:r>
      <w:r w:rsidR="00A90382">
        <w:t xml:space="preserve">raised interesting questions about the role of state intuitions in protecting the planet. </w:t>
      </w:r>
    </w:p>
    <w:p w14:paraId="1F6D46E2" w14:textId="28516DF0" w:rsidR="00443A70" w:rsidRPr="005344B4" w:rsidRDefault="00443A70" w:rsidP="009811B0">
      <w:pPr>
        <w:spacing w:line="480" w:lineRule="auto"/>
        <w:rPr>
          <w:rFonts w:cs="Times New Roman"/>
        </w:rPr>
      </w:pPr>
      <w:r w:rsidRPr="005344B4">
        <w:rPr>
          <w:rFonts w:cs="Times New Roman"/>
        </w:rPr>
        <w:lastRenderedPageBreak/>
        <w:t xml:space="preserve">The Festival of Thrift is a free community arts event advertised as a family friendly day out; it receives government funding and focuses on lifestyle changes that can be made in the present. Whilst the overall message of the site is emblematic </w:t>
      </w:r>
      <w:r w:rsidR="00B7136B">
        <w:rPr>
          <w:rFonts w:cs="Times New Roman"/>
        </w:rPr>
        <w:t xml:space="preserve">of </w:t>
      </w:r>
      <w:r w:rsidRPr="005344B4">
        <w:rPr>
          <w:rFonts w:cs="Times New Roman"/>
        </w:rPr>
        <w:t xml:space="preserve">green governmentality, persuading attendees that small reductions in consumption and waste can have positive socio-ecological effects in the aggregate, my analysis highlights how stories, performances and </w:t>
      </w:r>
      <w:r w:rsidR="00A90382">
        <w:rPr>
          <w:rFonts w:cs="Times New Roman"/>
        </w:rPr>
        <w:t xml:space="preserve">create </w:t>
      </w:r>
      <w:r w:rsidRPr="005344B4">
        <w:rPr>
          <w:rFonts w:cs="Times New Roman"/>
        </w:rPr>
        <w:t xml:space="preserve">activities across the site circulate heterogenous political affects. </w:t>
      </w:r>
    </w:p>
    <w:p w14:paraId="3EC044E8" w14:textId="4DF65348" w:rsidR="008B22C3" w:rsidRPr="005344B4" w:rsidRDefault="00443A70" w:rsidP="009811B0">
      <w:pPr>
        <w:spacing w:line="480" w:lineRule="auto"/>
        <w:rPr>
          <w:rFonts w:cs="Times New Roman"/>
        </w:rPr>
        <w:sectPr w:rsidR="008B22C3" w:rsidRPr="005344B4" w:rsidSect="00B13C00">
          <w:footerReference w:type="default" r:id="rId8"/>
          <w:type w:val="continuous"/>
          <w:pgSz w:w="11906" w:h="16838"/>
          <w:pgMar w:top="1440" w:right="1440" w:bottom="1440" w:left="1440" w:header="708" w:footer="708" w:gutter="0"/>
          <w:pgNumType w:start="1"/>
          <w:cols w:space="708"/>
          <w:docGrid w:linePitch="360"/>
        </w:sectPr>
      </w:pPr>
      <w:r w:rsidRPr="005344B4">
        <w:rPr>
          <w:rFonts w:cs="Times New Roman"/>
        </w:rPr>
        <w:t xml:space="preserve">All three sites aim to inform, educate and persuade attendees to act in relation to environmental problems; they participate in the co-construction of environmental discourses, imaginaries and affects </w:t>
      </w:r>
      <w:r w:rsidR="00907B34" w:rsidRPr="005344B4">
        <w:rPr>
          <w:rFonts w:cs="Times New Roman"/>
        </w:rPr>
        <w:fldChar w:fldCharType="begin"/>
      </w:r>
      <w:r w:rsidR="00907B34" w:rsidRPr="005344B4">
        <w:rPr>
          <w:rFonts w:cs="Times New Roman"/>
        </w:rPr>
        <w:instrText xml:space="preserve"> ADDIN ZOTERO_ITEM CSL_CITATION {"citationID":"eRYLa9N3","properties":{"formattedCitation":"(Brace and Geoghegan, 2011)","plainCitation":"(Brace and Geoghegan, 2011)","noteIndex":0},"citationItems":[{"id":1135,"uris":["http://zotero.org/users/6040264/items/ZHGBTUZ8"],"itemData":{"id":1135,"type":"article-journal","abstract":"In this paper we bring together work on landscape, temporality and lay knowledges to propose new ways of understanding climate change. A focus on the familiar landscapes of everyday life offers an opportunity to examine how climate change could be researched as a relational phenomenon, understood on a local level, with distinctive spatialities and temporalities. Climate change can be observed in relation to landscape but also felt, sensed, apprehended emotionally as part of the fabric of everyday life in which acceptance, denial, resignation and action co-exist as personal and social responses to the local manifestations of a global problem.","container-title":"Progress in Human Geography","DOI":"10.1177/0309132510376259","ISSN":"0309-1325","issue":"3","journalAbbreviation":"Progress in Human Geography","language":"en","note":"publisher: SAGE Publications Ltd","page":"284-302","source":"SAGE Journals","title":"Human geographies of climate change: Landscape, temporality, and lay knowledges","title-short":"Human geographies of climate change","volume":"35","author":[{"family":"Brace","given":"Catherine"},{"family":"Geoghegan","given":"Hilary"}],"issued":{"date-parts":[["2011",6,1]]}}}],"schema":"https://github.com/citation-style-language/schema/raw/master/csl-citation.json"} </w:instrText>
      </w:r>
      <w:r w:rsidR="00907B34" w:rsidRPr="005344B4">
        <w:rPr>
          <w:rFonts w:cs="Times New Roman"/>
        </w:rPr>
        <w:fldChar w:fldCharType="separate"/>
      </w:r>
      <w:r w:rsidR="00907B34" w:rsidRPr="005344B4">
        <w:rPr>
          <w:rFonts w:cs="Times New Roman"/>
        </w:rPr>
        <w:t>(Brace and Geoghegan, 2011)</w:t>
      </w:r>
      <w:r w:rsidR="00907B34" w:rsidRPr="005344B4">
        <w:rPr>
          <w:rFonts w:cs="Times New Roman"/>
        </w:rPr>
        <w:fldChar w:fldCharType="end"/>
      </w:r>
      <w:r w:rsidRPr="005344B4">
        <w:rPr>
          <w:rFonts w:cs="Times New Roman"/>
        </w:rPr>
        <w:t xml:space="preserve">. They are spaces where encounters take place within a framework of environmentalism, and as such constitute spaces from which environmental subjects, publics and politics emerge.  In this sense they can be considered sites of environmental pedagogy, in the sense that they all aim to impart information and knowledge and as such are sites where learning about the world is foregrounded.  However, I argue that these are also heterotopic sites, where intergenerational interactions take place in ‘other than everyday’ settings. Whilst family relations and activities are often situated within accounts of ‘the everyday’, these diverse sites can be considered temporally and spatially distinct from the rhythms and places of everyday life - counter spaces which are decidedly ‘other’ yet not wholly removed from the everyday </w:t>
      </w:r>
      <w:r w:rsidRPr="005344B4">
        <w:rPr>
          <w:rFonts w:cs="Times New Roman"/>
        </w:rPr>
        <w:fldChar w:fldCharType="begin"/>
      </w:r>
      <w:r w:rsidR="008C073E" w:rsidRPr="005344B4">
        <w:rPr>
          <w:rFonts w:cs="Times New Roman"/>
        </w:rPr>
        <w:instrText xml:space="preserve"> ADDIN ZOTERO_ITEM CSL_CITATION {"citationID":"zCFjeZNN","properties":{"formattedCitation":"(Foucault, 1986, p. 24)","plainCitation":"(Foucault, 1986, p. 24)","dontUpdate":true,"noteIndex":0},"citationItems":[{"id":2279,"uris":["http://zotero.org/users/6040264/items/249NZ5K7"],"itemData":{"id":2279,"type":"article-journal","container-title":"Diacritics","DOI":"10.2307/464648","ISSN":"0300-7162","issue":"1","note":"publisher: Johns Hopkins University Press","page":"22-27","source":"JSTOR","title":"Of Other Spaces","volume":"16","author":[{"family":"Foucault","given":"Michel"}],"translator":[{"family":"Miskowiec","given":"Jay"}],"issued":{"date-parts":[["1986"]]}},"locator":"24","label":"page"}],"schema":"https://github.com/citation-style-language/schema/raw/master/csl-citation.json"} </w:instrText>
      </w:r>
      <w:r w:rsidRPr="005344B4">
        <w:rPr>
          <w:rFonts w:cs="Times New Roman"/>
        </w:rPr>
        <w:fldChar w:fldCharType="separate"/>
      </w:r>
      <w:r w:rsidR="00C25EF4" w:rsidRPr="005344B4">
        <w:rPr>
          <w:rFonts w:cs="Times New Roman"/>
        </w:rPr>
        <w:t>(Foucault, 1986)</w:t>
      </w:r>
      <w:r w:rsidRPr="005344B4">
        <w:rPr>
          <w:rFonts w:cs="Times New Roman"/>
        </w:rPr>
        <w:fldChar w:fldCharType="end"/>
      </w:r>
      <w:r w:rsidRPr="005344B4">
        <w:rPr>
          <w:rFonts w:cs="Times New Roman"/>
        </w:rPr>
        <w:t xml:space="preserve">. They are distinct from utopias as they are ‘real places, places that do exist and that are formed in the very founding of society’ (ibid, 24) but differ from everyday spaces in their functions and their relations to other spaces and times. Thinking these sites through the lens of the heterotopic means focusing attention on the ways in which they reflect and unsettle ways of knowing the world. </w:t>
      </w:r>
      <w:r w:rsidR="001F645C" w:rsidRPr="005344B4">
        <w:rPr>
          <w:rFonts w:cs="Times New Roman"/>
        </w:rPr>
        <w:t xml:space="preserve">I return to the concept of heterotopia in my methodology section, Chapter 4. </w:t>
      </w:r>
      <w:r w:rsidRPr="005344B4">
        <w:rPr>
          <w:rFonts w:cs="Times New Roman"/>
        </w:rPr>
        <w:br w:type="page"/>
      </w:r>
    </w:p>
    <w:p w14:paraId="0E14AE0E" w14:textId="46DBC233" w:rsidR="00FF007A" w:rsidRPr="005344B4" w:rsidRDefault="00FF007A" w:rsidP="00FF007A">
      <w:pPr>
        <w:pStyle w:val="Caption"/>
        <w:keepNext/>
        <w:rPr>
          <w:rFonts w:ascii="Times New Roman" w:hAnsi="Times New Roman" w:cs="Times New Roman"/>
        </w:rPr>
      </w:pPr>
      <w:bookmarkStart w:id="15" w:name="_Toc212304540"/>
      <w:r w:rsidRPr="005344B4">
        <w:rPr>
          <w:rFonts w:ascii="Times New Roman" w:hAnsi="Times New Roman" w:cs="Times New Roman"/>
        </w:rPr>
        <w:lastRenderedPageBreak/>
        <w:t xml:space="preserve">Table </w:t>
      </w:r>
      <w:r w:rsidRPr="005344B4">
        <w:rPr>
          <w:rFonts w:ascii="Times New Roman" w:hAnsi="Times New Roman" w:cs="Times New Roman"/>
        </w:rPr>
        <w:fldChar w:fldCharType="begin"/>
      </w:r>
      <w:r w:rsidRPr="005344B4">
        <w:rPr>
          <w:rFonts w:ascii="Times New Roman" w:hAnsi="Times New Roman" w:cs="Times New Roman"/>
        </w:rPr>
        <w:instrText xml:space="preserve"> SEQ Table \* ARABIC </w:instrText>
      </w:r>
      <w:r w:rsidRPr="005344B4">
        <w:rPr>
          <w:rFonts w:ascii="Times New Roman" w:hAnsi="Times New Roman" w:cs="Times New Roman"/>
        </w:rPr>
        <w:fldChar w:fldCharType="separate"/>
      </w:r>
      <w:r w:rsidR="009C387C">
        <w:rPr>
          <w:rFonts w:ascii="Times New Roman" w:hAnsi="Times New Roman" w:cs="Times New Roman"/>
          <w:noProof/>
        </w:rPr>
        <w:t>1</w:t>
      </w:r>
      <w:r w:rsidRPr="005344B4">
        <w:rPr>
          <w:rFonts w:ascii="Times New Roman" w:hAnsi="Times New Roman" w:cs="Times New Roman"/>
        </w:rPr>
        <w:fldChar w:fldCharType="end"/>
      </w:r>
      <w:r w:rsidRPr="005344B4">
        <w:rPr>
          <w:rFonts w:ascii="Times New Roman" w:hAnsi="Times New Roman" w:cs="Times New Roman"/>
        </w:rPr>
        <w:t xml:space="preserve"> Overview of </w:t>
      </w:r>
      <w:r w:rsidR="00915EA0" w:rsidRPr="005344B4">
        <w:rPr>
          <w:rFonts w:ascii="Times New Roman" w:hAnsi="Times New Roman" w:cs="Times New Roman"/>
        </w:rPr>
        <w:t>empirical sites</w:t>
      </w:r>
      <w:bookmarkEnd w:id="15"/>
    </w:p>
    <w:tbl>
      <w:tblPr>
        <w:tblStyle w:val="TableGrid"/>
        <w:tblW w:w="0" w:type="auto"/>
        <w:tblLook w:val="04A0" w:firstRow="1" w:lastRow="0" w:firstColumn="1" w:lastColumn="0" w:noHBand="0" w:noVBand="1"/>
      </w:tblPr>
      <w:tblGrid>
        <w:gridCol w:w="3487"/>
        <w:gridCol w:w="3487"/>
        <w:gridCol w:w="3487"/>
        <w:gridCol w:w="3487"/>
      </w:tblGrid>
      <w:tr w:rsidR="00DE5BFF" w:rsidRPr="005344B4" w14:paraId="24ACAA93" w14:textId="77777777" w:rsidTr="008B22C3">
        <w:tc>
          <w:tcPr>
            <w:tcW w:w="3487" w:type="dxa"/>
          </w:tcPr>
          <w:p w14:paraId="5572F130" w14:textId="77777777" w:rsidR="00DE5BFF" w:rsidRPr="006A1ABF" w:rsidRDefault="00DE5BFF" w:rsidP="009811B0">
            <w:pPr>
              <w:spacing w:line="276" w:lineRule="auto"/>
              <w:rPr>
                <w:rFonts w:ascii="Calibri" w:hAnsi="Calibri" w:cs="Calibri"/>
                <w:b/>
                <w:bCs/>
              </w:rPr>
            </w:pPr>
            <w:r w:rsidRPr="006A1ABF">
              <w:rPr>
                <w:rFonts w:ascii="Calibri" w:hAnsi="Calibri" w:cs="Calibri"/>
                <w:b/>
                <w:bCs/>
              </w:rPr>
              <w:t>Site</w:t>
            </w:r>
          </w:p>
        </w:tc>
        <w:tc>
          <w:tcPr>
            <w:tcW w:w="3487" w:type="dxa"/>
          </w:tcPr>
          <w:p w14:paraId="359B9D4C" w14:textId="77777777" w:rsidR="00DE5BFF" w:rsidRPr="006A1ABF" w:rsidRDefault="00DE5BFF" w:rsidP="009811B0">
            <w:pPr>
              <w:spacing w:line="276" w:lineRule="auto"/>
              <w:rPr>
                <w:rFonts w:ascii="Calibri" w:hAnsi="Calibri" w:cs="Calibri"/>
                <w:b/>
                <w:bCs/>
              </w:rPr>
            </w:pPr>
            <w:r w:rsidRPr="006A1ABF">
              <w:rPr>
                <w:rFonts w:ascii="Calibri" w:hAnsi="Calibri" w:cs="Calibri"/>
                <w:b/>
                <w:bCs/>
              </w:rPr>
              <w:t>Museum</w:t>
            </w:r>
          </w:p>
        </w:tc>
        <w:tc>
          <w:tcPr>
            <w:tcW w:w="3487" w:type="dxa"/>
          </w:tcPr>
          <w:p w14:paraId="2DEE44CD" w14:textId="77777777" w:rsidR="00DE5BFF" w:rsidRPr="006A1ABF" w:rsidRDefault="00DE5BFF" w:rsidP="009811B0">
            <w:pPr>
              <w:spacing w:line="276" w:lineRule="auto"/>
              <w:rPr>
                <w:rFonts w:ascii="Calibri" w:hAnsi="Calibri" w:cs="Calibri"/>
                <w:b/>
                <w:bCs/>
              </w:rPr>
            </w:pPr>
            <w:r w:rsidRPr="006A1ABF">
              <w:rPr>
                <w:rFonts w:ascii="Calibri" w:hAnsi="Calibri" w:cs="Calibri"/>
                <w:b/>
                <w:bCs/>
              </w:rPr>
              <w:t>Festival</w:t>
            </w:r>
          </w:p>
        </w:tc>
        <w:tc>
          <w:tcPr>
            <w:tcW w:w="3487" w:type="dxa"/>
          </w:tcPr>
          <w:p w14:paraId="28D23E4C" w14:textId="77777777" w:rsidR="00DE5BFF" w:rsidRPr="006A1ABF" w:rsidRDefault="00DE5BFF" w:rsidP="009811B0">
            <w:pPr>
              <w:spacing w:line="276" w:lineRule="auto"/>
              <w:rPr>
                <w:rFonts w:ascii="Calibri" w:hAnsi="Calibri" w:cs="Calibri"/>
                <w:b/>
                <w:bCs/>
              </w:rPr>
            </w:pPr>
            <w:r w:rsidRPr="006A1ABF">
              <w:rPr>
                <w:rFonts w:ascii="Calibri" w:hAnsi="Calibri" w:cs="Calibri"/>
                <w:b/>
                <w:bCs/>
              </w:rPr>
              <w:t>Protest</w:t>
            </w:r>
          </w:p>
        </w:tc>
      </w:tr>
      <w:tr w:rsidR="00DE5BFF" w:rsidRPr="005344B4" w14:paraId="57609588" w14:textId="77777777" w:rsidTr="008B22C3">
        <w:tc>
          <w:tcPr>
            <w:tcW w:w="3487" w:type="dxa"/>
          </w:tcPr>
          <w:p w14:paraId="0F188F64" w14:textId="77777777" w:rsidR="00DE5BFF" w:rsidRPr="006A1ABF" w:rsidRDefault="00DE5BFF" w:rsidP="006A1ABF">
            <w:pPr>
              <w:spacing w:line="276" w:lineRule="auto"/>
              <w:rPr>
                <w:rFonts w:ascii="Calibri" w:hAnsi="Calibri" w:cs="Calibri"/>
                <w:b/>
                <w:bCs/>
              </w:rPr>
            </w:pPr>
            <w:r w:rsidRPr="006A1ABF">
              <w:rPr>
                <w:rFonts w:ascii="Calibri" w:hAnsi="Calibri" w:cs="Calibri"/>
                <w:b/>
                <w:bCs/>
              </w:rPr>
              <w:t>Event</w:t>
            </w:r>
          </w:p>
        </w:tc>
        <w:tc>
          <w:tcPr>
            <w:tcW w:w="3487" w:type="dxa"/>
          </w:tcPr>
          <w:p w14:paraId="3C419578" w14:textId="77777777" w:rsidR="00DE5BFF" w:rsidRPr="006A1ABF" w:rsidRDefault="00DE5BFF" w:rsidP="006A1ABF">
            <w:pPr>
              <w:spacing w:line="276" w:lineRule="auto"/>
              <w:rPr>
                <w:rFonts w:ascii="Calibri" w:hAnsi="Calibri" w:cs="Calibri"/>
              </w:rPr>
            </w:pPr>
            <w:r w:rsidRPr="006A1ABF">
              <w:rPr>
                <w:rFonts w:ascii="Calibri" w:hAnsi="Calibri" w:cs="Calibri"/>
              </w:rPr>
              <w:t>Our Broken Planet temporary exhibition at the Natural History Museum</w:t>
            </w:r>
          </w:p>
        </w:tc>
        <w:tc>
          <w:tcPr>
            <w:tcW w:w="3487" w:type="dxa"/>
          </w:tcPr>
          <w:p w14:paraId="3B0FE187" w14:textId="7CDAE713" w:rsidR="00DE5BFF" w:rsidRPr="006A1ABF" w:rsidRDefault="00DE5BFF" w:rsidP="006A1ABF">
            <w:pPr>
              <w:spacing w:line="276" w:lineRule="auto"/>
              <w:rPr>
                <w:rFonts w:ascii="Calibri" w:hAnsi="Calibri" w:cs="Calibri"/>
              </w:rPr>
            </w:pPr>
            <w:r w:rsidRPr="006A1ABF">
              <w:rPr>
                <w:rFonts w:ascii="Calibri" w:hAnsi="Calibri" w:cs="Calibri"/>
              </w:rPr>
              <w:t>Festival of Thrift</w:t>
            </w:r>
            <w:r w:rsidR="0097528D">
              <w:rPr>
                <w:rFonts w:ascii="Calibri" w:hAnsi="Calibri" w:cs="Calibri"/>
              </w:rPr>
              <w:t xml:space="preserve">, </w:t>
            </w:r>
            <w:r w:rsidR="0097528D" w:rsidRPr="006A1ABF">
              <w:rPr>
                <w:rFonts w:ascii="Calibri" w:hAnsi="Calibri" w:cs="Calibri"/>
              </w:rPr>
              <w:t>two-day</w:t>
            </w:r>
            <w:r w:rsidRPr="006A1ABF">
              <w:rPr>
                <w:rFonts w:ascii="Calibri" w:hAnsi="Calibri" w:cs="Calibri"/>
              </w:rPr>
              <w:t xml:space="preserve"> outdoor arts, performance and sustainability event</w:t>
            </w:r>
          </w:p>
        </w:tc>
        <w:tc>
          <w:tcPr>
            <w:tcW w:w="3487" w:type="dxa"/>
          </w:tcPr>
          <w:p w14:paraId="6B4BD613" w14:textId="7A054B85" w:rsidR="00DE5BFF" w:rsidRPr="006A1ABF" w:rsidRDefault="00DE5BFF" w:rsidP="006A1ABF">
            <w:pPr>
              <w:spacing w:line="276" w:lineRule="auto"/>
              <w:rPr>
                <w:rFonts w:ascii="Calibri" w:hAnsi="Calibri" w:cs="Calibri"/>
              </w:rPr>
            </w:pPr>
            <w:r w:rsidRPr="006A1ABF">
              <w:rPr>
                <w:rFonts w:ascii="Calibri" w:hAnsi="Calibri" w:cs="Calibri"/>
              </w:rPr>
              <w:t xml:space="preserve">The Big One </w:t>
            </w:r>
            <w:r w:rsidR="00791043" w:rsidRPr="006A1ABF">
              <w:rPr>
                <w:rFonts w:ascii="Calibri" w:hAnsi="Calibri" w:cs="Calibri"/>
              </w:rPr>
              <w:t>three-day</w:t>
            </w:r>
            <w:r w:rsidRPr="006A1ABF">
              <w:rPr>
                <w:rFonts w:ascii="Calibri" w:hAnsi="Calibri" w:cs="Calibri"/>
              </w:rPr>
              <w:t xml:space="preserve"> protest event with spaces organised by Extinction Rebellion Families</w:t>
            </w:r>
          </w:p>
        </w:tc>
      </w:tr>
      <w:tr w:rsidR="00DE5BFF" w:rsidRPr="005344B4" w14:paraId="5CFABE93" w14:textId="77777777" w:rsidTr="008B22C3">
        <w:tc>
          <w:tcPr>
            <w:tcW w:w="3487" w:type="dxa"/>
          </w:tcPr>
          <w:p w14:paraId="2F555B59" w14:textId="77777777" w:rsidR="00DE5BFF" w:rsidRPr="006A1ABF" w:rsidRDefault="00DE5BFF" w:rsidP="006A1ABF">
            <w:pPr>
              <w:spacing w:line="276" w:lineRule="auto"/>
              <w:rPr>
                <w:rFonts w:ascii="Calibri" w:hAnsi="Calibri" w:cs="Calibri"/>
                <w:b/>
                <w:bCs/>
              </w:rPr>
            </w:pPr>
            <w:r w:rsidRPr="006A1ABF">
              <w:rPr>
                <w:rFonts w:ascii="Calibri" w:hAnsi="Calibri" w:cs="Calibri"/>
                <w:b/>
                <w:bCs/>
              </w:rPr>
              <w:t>Location</w:t>
            </w:r>
          </w:p>
        </w:tc>
        <w:tc>
          <w:tcPr>
            <w:tcW w:w="3487" w:type="dxa"/>
          </w:tcPr>
          <w:p w14:paraId="789E301B" w14:textId="77777777" w:rsidR="00DE5BFF" w:rsidRPr="006A1ABF" w:rsidRDefault="00DE5BFF" w:rsidP="006A1ABF">
            <w:pPr>
              <w:spacing w:line="276" w:lineRule="auto"/>
              <w:rPr>
                <w:rFonts w:ascii="Calibri" w:hAnsi="Calibri" w:cs="Calibri"/>
              </w:rPr>
            </w:pPr>
            <w:r w:rsidRPr="006A1ABF">
              <w:rPr>
                <w:rFonts w:ascii="Calibri" w:hAnsi="Calibri" w:cs="Calibri"/>
              </w:rPr>
              <w:t>London</w:t>
            </w:r>
          </w:p>
        </w:tc>
        <w:tc>
          <w:tcPr>
            <w:tcW w:w="3487" w:type="dxa"/>
          </w:tcPr>
          <w:p w14:paraId="67A886A6" w14:textId="77777777" w:rsidR="00DE5BFF" w:rsidRPr="006A1ABF" w:rsidRDefault="00DE5BFF" w:rsidP="006A1ABF">
            <w:pPr>
              <w:spacing w:line="276" w:lineRule="auto"/>
              <w:rPr>
                <w:rFonts w:ascii="Calibri" w:hAnsi="Calibri" w:cs="Calibri"/>
              </w:rPr>
            </w:pPr>
            <w:r w:rsidRPr="006A1ABF">
              <w:rPr>
                <w:rFonts w:ascii="Calibri" w:hAnsi="Calibri" w:cs="Calibri"/>
              </w:rPr>
              <w:t>Redcar</w:t>
            </w:r>
          </w:p>
        </w:tc>
        <w:tc>
          <w:tcPr>
            <w:tcW w:w="3487" w:type="dxa"/>
          </w:tcPr>
          <w:p w14:paraId="47427E79" w14:textId="77777777" w:rsidR="00DE5BFF" w:rsidRPr="006A1ABF" w:rsidRDefault="00DE5BFF" w:rsidP="006A1ABF">
            <w:pPr>
              <w:spacing w:line="276" w:lineRule="auto"/>
              <w:rPr>
                <w:rFonts w:ascii="Calibri" w:hAnsi="Calibri" w:cs="Calibri"/>
              </w:rPr>
            </w:pPr>
            <w:r w:rsidRPr="006A1ABF">
              <w:rPr>
                <w:rFonts w:ascii="Calibri" w:hAnsi="Calibri" w:cs="Calibri"/>
              </w:rPr>
              <w:t>London</w:t>
            </w:r>
          </w:p>
        </w:tc>
      </w:tr>
      <w:tr w:rsidR="00DE5BFF" w:rsidRPr="005344B4" w14:paraId="52ADFB99" w14:textId="77777777" w:rsidTr="008B22C3">
        <w:tc>
          <w:tcPr>
            <w:tcW w:w="3487" w:type="dxa"/>
          </w:tcPr>
          <w:p w14:paraId="1A6DE658" w14:textId="77777777" w:rsidR="00DE5BFF" w:rsidRPr="006A1ABF" w:rsidRDefault="00DE5BFF" w:rsidP="006A1ABF">
            <w:pPr>
              <w:spacing w:line="276" w:lineRule="auto"/>
              <w:rPr>
                <w:rFonts w:ascii="Calibri" w:hAnsi="Calibri" w:cs="Calibri"/>
                <w:b/>
                <w:bCs/>
              </w:rPr>
            </w:pPr>
            <w:r w:rsidRPr="006A1ABF">
              <w:rPr>
                <w:rFonts w:ascii="Calibri" w:hAnsi="Calibri" w:cs="Calibri"/>
                <w:b/>
                <w:bCs/>
              </w:rPr>
              <w:t>Attendees/audience</w:t>
            </w:r>
          </w:p>
          <w:p w14:paraId="052A88C0" w14:textId="77777777" w:rsidR="00DE5BFF" w:rsidRPr="006A1ABF" w:rsidRDefault="00DE5BFF" w:rsidP="006A1ABF">
            <w:pPr>
              <w:spacing w:line="276" w:lineRule="auto"/>
              <w:rPr>
                <w:rFonts w:ascii="Calibri" w:hAnsi="Calibri" w:cs="Calibri"/>
                <w:b/>
                <w:bCs/>
              </w:rPr>
            </w:pPr>
          </w:p>
          <w:p w14:paraId="4BCCEBDD" w14:textId="77777777" w:rsidR="00DE5BFF" w:rsidRPr="006A1ABF" w:rsidRDefault="00DE5BFF" w:rsidP="006A1ABF">
            <w:pPr>
              <w:spacing w:line="276" w:lineRule="auto"/>
              <w:rPr>
                <w:rFonts w:ascii="Calibri" w:hAnsi="Calibri" w:cs="Calibri"/>
                <w:b/>
                <w:bCs/>
              </w:rPr>
            </w:pPr>
          </w:p>
        </w:tc>
        <w:tc>
          <w:tcPr>
            <w:tcW w:w="3487" w:type="dxa"/>
          </w:tcPr>
          <w:p w14:paraId="0F816D62" w14:textId="77777777" w:rsidR="00DE5BFF" w:rsidRPr="006A1ABF" w:rsidRDefault="00DE5BFF" w:rsidP="006A1ABF">
            <w:pPr>
              <w:spacing w:line="276" w:lineRule="auto"/>
              <w:rPr>
                <w:rFonts w:ascii="Calibri" w:hAnsi="Calibri" w:cs="Calibri"/>
              </w:rPr>
            </w:pPr>
            <w:r w:rsidRPr="006A1ABF">
              <w:rPr>
                <w:rFonts w:ascii="Calibri" w:hAnsi="Calibri" w:cs="Calibri"/>
              </w:rPr>
              <w:t>Broad appeal, international audience (N.B exhibits are all in English, also note that museums remain exclusionary spaces)</w:t>
            </w:r>
          </w:p>
        </w:tc>
        <w:tc>
          <w:tcPr>
            <w:tcW w:w="3487" w:type="dxa"/>
          </w:tcPr>
          <w:p w14:paraId="734DF1E2" w14:textId="77777777" w:rsidR="00DE5BFF" w:rsidRPr="006A1ABF" w:rsidRDefault="00DE5BFF" w:rsidP="006A1ABF">
            <w:pPr>
              <w:spacing w:line="276" w:lineRule="auto"/>
              <w:rPr>
                <w:rFonts w:ascii="Calibri" w:hAnsi="Calibri" w:cs="Calibri"/>
              </w:rPr>
            </w:pPr>
            <w:r w:rsidRPr="006A1ABF">
              <w:rPr>
                <w:rFonts w:ascii="Calibri" w:hAnsi="Calibri" w:cs="Calibri"/>
              </w:rPr>
              <w:t>Regional audience, appeals to those who are eco-conscious and those who want free family day out</w:t>
            </w:r>
          </w:p>
        </w:tc>
        <w:tc>
          <w:tcPr>
            <w:tcW w:w="3487" w:type="dxa"/>
          </w:tcPr>
          <w:p w14:paraId="10456E87" w14:textId="77777777" w:rsidR="00DE5BFF" w:rsidRPr="006A1ABF" w:rsidRDefault="00DE5BFF" w:rsidP="006A1ABF">
            <w:pPr>
              <w:spacing w:line="276" w:lineRule="auto"/>
              <w:rPr>
                <w:rFonts w:ascii="Calibri" w:hAnsi="Calibri" w:cs="Calibri"/>
              </w:rPr>
            </w:pPr>
            <w:r w:rsidRPr="006A1ABF">
              <w:rPr>
                <w:rFonts w:ascii="Calibri" w:hAnsi="Calibri" w:cs="Calibri"/>
              </w:rPr>
              <w:t xml:space="preserve">Narrow appeal, national audience. Attendance primarily by those who are engaged in or want to engage in environmental activism </w:t>
            </w:r>
          </w:p>
        </w:tc>
      </w:tr>
      <w:tr w:rsidR="008B22C3" w:rsidRPr="005344B4" w14:paraId="55D6E902" w14:textId="77777777" w:rsidTr="008B22C3">
        <w:tc>
          <w:tcPr>
            <w:tcW w:w="3487" w:type="dxa"/>
          </w:tcPr>
          <w:p w14:paraId="7799EC27" w14:textId="560CF845" w:rsidR="008B22C3" w:rsidRPr="006A1ABF" w:rsidRDefault="008B22C3" w:rsidP="006A1ABF">
            <w:pPr>
              <w:spacing w:line="276" w:lineRule="auto"/>
              <w:rPr>
                <w:rFonts w:ascii="Calibri" w:hAnsi="Calibri" w:cs="Calibri"/>
                <w:b/>
                <w:bCs/>
              </w:rPr>
            </w:pPr>
            <w:r w:rsidRPr="006A1ABF">
              <w:rPr>
                <w:rFonts w:ascii="Calibri" w:hAnsi="Calibri" w:cs="Calibri"/>
                <w:b/>
                <w:bCs/>
              </w:rPr>
              <w:t>Aim</w:t>
            </w:r>
          </w:p>
        </w:tc>
        <w:tc>
          <w:tcPr>
            <w:tcW w:w="3487" w:type="dxa"/>
          </w:tcPr>
          <w:p w14:paraId="0F5B7DEF" w14:textId="64C34642" w:rsidR="008B22C3" w:rsidRPr="006A1ABF" w:rsidRDefault="008B22C3" w:rsidP="006A1ABF">
            <w:pPr>
              <w:spacing w:line="276" w:lineRule="auto"/>
              <w:rPr>
                <w:rFonts w:ascii="Calibri" w:hAnsi="Calibri" w:cs="Calibri"/>
              </w:rPr>
            </w:pPr>
            <w:r w:rsidRPr="006A1ABF">
              <w:rPr>
                <w:rFonts w:ascii="Calibri" w:hAnsi="Calibri" w:cs="Calibri"/>
              </w:rPr>
              <w:t xml:space="preserve">To generate </w:t>
            </w:r>
            <w:r w:rsidR="00791043" w:rsidRPr="006A1ABF">
              <w:rPr>
                <w:rFonts w:ascii="Calibri" w:hAnsi="Calibri" w:cs="Calibri"/>
              </w:rPr>
              <w:t>behaviour,</w:t>
            </w:r>
            <w:r w:rsidRPr="006A1ABF">
              <w:rPr>
                <w:rFonts w:ascii="Calibri" w:hAnsi="Calibri" w:cs="Calibri"/>
              </w:rPr>
              <w:t xml:space="preserve"> change in visitors</w:t>
            </w:r>
          </w:p>
          <w:p w14:paraId="6705909F" w14:textId="43FB0474" w:rsidR="008B22C3" w:rsidRPr="006A1ABF" w:rsidRDefault="008B22C3" w:rsidP="006A1ABF">
            <w:pPr>
              <w:spacing w:line="276" w:lineRule="auto"/>
              <w:rPr>
                <w:rFonts w:ascii="Calibri" w:hAnsi="Calibri" w:cs="Calibri"/>
              </w:rPr>
            </w:pPr>
            <w:r w:rsidRPr="006A1ABF">
              <w:rPr>
                <w:rFonts w:ascii="Calibri" w:hAnsi="Calibri" w:cs="Calibri"/>
              </w:rPr>
              <w:t>To educate about the impacts of human activity on our planet’s ecosystems</w:t>
            </w:r>
          </w:p>
        </w:tc>
        <w:tc>
          <w:tcPr>
            <w:tcW w:w="3487" w:type="dxa"/>
          </w:tcPr>
          <w:p w14:paraId="5BE35FCD" w14:textId="0FE6ACB0" w:rsidR="008B22C3" w:rsidRPr="006A1ABF" w:rsidRDefault="008B22C3" w:rsidP="006A1ABF">
            <w:pPr>
              <w:spacing w:line="276" w:lineRule="auto"/>
              <w:rPr>
                <w:rFonts w:ascii="Calibri" w:hAnsi="Calibri" w:cs="Calibri"/>
              </w:rPr>
            </w:pPr>
            <w:r w:rsidRPr="006A1ABF">
              <w:rPr>
                <w:rFonts w:ascii="Calibri" w:hAnsi="Calibri" w:cs="Calibri"/>
              </w:rPr>
              <w:t xml:space="preserve">Increase public awareness of sustainable living, generating benefits to the local community through the creative arts </w:t>
            </w:r>
          </w:p>
        </w:tc>
        <w:tc>
          <w:tcPr>
            <w:tcW w:w="3487" w:type="dxa"/>
          </w:tcPr>
          <w:p w14:paraId="3CDF1935" w14:textId="610BD4C2" w:rsidR="008B22C3" w:rsidRPr="006A1ABF" w:rsidRDefault="008B22C3" w:rsidP="006A1ABF">
            <w:pPr>
              <w:spacing w:line="276" w:lineRule="auto"/>
              <w:rPr>
                <w:rFonts w:ascii="Calibri" w:hAnsi="Calibri" w:cs="Calibri"/>
              </w:rPr>
            </w:pPr>
            <w:r w:rsidRPr="006A1ABF">
              <w:rPr>
                <w:rFonts w:ascii="Calibri" w:hAnsi="Calibri" w:cs="Calibri"/>
              </w:rPr>
              <w:t xml:space="preserve">Growing the climate movement, raising the public profile of environmental issues </w:t>
            </w:r>
          </w:p>
        </w:tc>
      </w:tr>
      <w:tr w:rsidR="008B22C3" w:rsidRPr="005344B4" w14:paraId="66FFBCF8" w14:textId="77777777" w:rsidTr="008B22C3">
        <w:tc>
          <w:tcPr>
            <w:tcW w:w="3487" w:type="dxa"/>
          </w:tcPr>
          <w:p w14:paraId="30B5DB01" w14:textId="4DB2F361" w:rsidR="008B22C3" w:rsidRPr="006A1ABF" w:rsidRDefault="008B22C3" w:rsidP="006A1ABF">
            <w:pPr>
              <w:spacing w:line="276" w:lineRule="auto"/>
              <w:rPr>
                <w:rFonts w:ascii="Calibri" w:hAnsi="Calibri" w:cs="Calibri"/>
                <w:b/>
                <w:bCs/>
              </w:rPr>
            </w:pPr>
            <w:r w:rsidRPr="006A1ABF">
              <w:rPr>
                <w:rFonts w:ascii="Calibri" w:hAnsi="Calibri" w:cs="Calibri"/>
                <w:b/>
                <w:bCs/>
              </w:rPr>
              <w:t>Overarching discourse</w:t>
            </w:r>
          </w:p>
        </w:tc>
        <w:tc>
          <w:tcPr>
            <w:tcW w:w="3487" w:type="dxa"/>
          </w:tcPr>
          <w:p w14:paraId="3EB3A433" w14:textId="722C20F5" w:rsidR="008B22C3" w:rsidRPr="006A1ABF" w:rsidRDefault="008B22C3" w:rsidP="006A1ABF">
            <w:pPr>
              <w:spacing w:line="276" w:lineRule="auto"/>
              <w:rPr>
                <w:rFonts w:ascii="Calibri" w:hAnsi="Calibri" w:cs="Calibri"/>
              </w:rPr>
            </w:pPr>
            <w:r w:rsidRPr="006A1ABF">
              <w:rPr>
                <w:rFonts w:ascii="Calibri" w:hAnsi="Calibri" w:cs="Calibri"/>
              </w:rPr>
              <w:t>The planet is broken but can be fixed with a combination of lifestyle change, scientific innovation and activism</w:t>
            </w:r>
          </w:p>
        </w:tc>
        <w:tc>
          <w:tcPr>
            <w:tcW w:w="3487" w:type="dxa"/>
          </w:tcPr>
          <w:p w14:paraId="0CAF0735" w14:textId="75E6BA2C" w:rsidR="008B22C3" w:rsidRPr="006A1ABF" w:rsidRDefault="008B22C3" w:rsidP="006A1ABF">
            <w:pPr>
              <w:spacing w:line="276" w:lineRule="auto"/>
              <w:rPr>
                <w:rFonts w:ascii="Calibri" w:hAnsi="Calibri" w:cs="Calibri"/>
              </w:rPr>
            </w:pPr>
            <w:r w:rsidRPr="006A1ABF">
              <w:rPr>
                <w:rFonts w:ascii="Calibri" w:hAnsi="Calibri" w:cs="Calibri"/>
              </w:rPr>
              <w:t>Thrifty lifestyle changes are key to reducing environmental impact of high consumption lifestyles</w:t>
            </w:r>
          </w:p>
        </w:tc>
        <w:tc>
          <w:tcPr>
            <w:tcW w:w="3487" w:type="dxa"/>
          </w:tcPr>
          <w:p w14:paraId="31B42517" w14:textId="08816DAB" w:rsidR="008B22C3" w:rsidRPr="006A1ABF" w:rsidRDefault="008B22C3" w:rsidP="006A1ABF">
            <w:pPr>
              <w:spacing w:line="276" w:lineRule="auto"/>
              <w:rPr>
                <w:rFonts w:ascii="Calibri" w:hAnsi="Calibri" w:cs="Calibri"/>
              </w:rPr>
            </w:pPr>
            <w:r w:rsidRPr="006A1ABF">
              <w:rPr>
                <w:rFonts w:ascii="Calibri" w:hAnsi="Calibri" w:cs="Calibri"/>
              </w:rPr>
              <w:t xml:space="preserve">Climate is in crisis, governments and big businesses must enact system change to stop future apocalypse </w:t>
            </w:r>
          </w:p>
        </w:tc>
      </w:tr>
      <w:tr w:rsidR="008B22C3" w:rsidRPr="005344B4" w14:paraId="5464DF5B" w14:textId="77777777" w:rsidTr="008B22C3">
        <w:tc>
          <w:tcPr>
            <w:tcW w:w="3487" w:type="dxa"/>
          </w:tcPr>
          <w:p w14:paraId="7C015938" w14:textId="38650524" w:rsidR="008B22C3" w:rsidRPr="006A1ABF" w:rsidRDefault="008B22C3" w:rsidP="006A1ABF">
            <w:pPr>
              <w:spacing w:line="276" w:lineRule="auto"/>
              <w:rPr>
                <w:rFonts w:ascii="Calibri" w:hAnsi="Calibri" w:cs="Calibri"/>
                <w:b/>
                <w:bCs/>
              </w:rPr>
            </w:pPr>
            <w:r w:rsidRPr="006A1ABF">
              <w:rPr>
                <w:rFonts w:ascii="Calibri" w:hAnsi="Calibri" w:cs="Calibri"/>
                <w:b/>
                <w:bCs/>
              </w:rPr>
              <w:t>Family appeal</w:t>
            </w:r>
          </w:p>
        </w:tc>
        <w:tc>
          <w:tcPr>
            <w:tcW w:w="3487" w:type="dxa"/>
          </w:tcPr>
          <w:p w14:paraId="5AC8C575" w14:textId="3AD5F543" w:rsidR="008B22C3" w:rsidRPr="006A1ABF" w:rsidRDefault="008B22C3" w:rsidP="006A1ABF">
            <w:pPr>
              <w:spacing w:line="276" w:lineRule="auto"/>
              <w:rPr>
                <w:rFonts w:ascii="Calibri" w:hAnsi="Calibri" w:cs="Calibri"/>
              </w:rPr>
            </w:pPr>
            <w:r w:rsidRPr="006A1ABF">
              <w:rPr>
                <w:rFonts w:ascii="Calibri" w:hAnsi="Calibri" w:cs="Calibri"/>
              </w:rPr>
              <w:t xml:space="preserve">Specific exhibit was directed at young adults rather than families; visited </w:t>
            </w:r>
            <w:proofErr w:type="gramStart"/>
            <w:r w:rsidRPr="006A1ABF">
              <w:rPr>
                <w:rFonts w:ascii="Calibri" w:hAnsi="Calibri" w:cs="Calibri"/>
              </w:rPr>
              <w:t>as a consequence of</w:t>
            </w:r>
            <w:proofErr w:type="gramEnd"/>
            <w:r w:rsidRPr="006A1ABF">
              <w:rPr>
                <w:rFonts w:ascii="Calibri" w:hAnsi="Calibri" w:cs="Calibri"/>
              </w:rPr>
              <w:t xml:space="preserve"> its location in a free national museum popular with families</w:t>
            </w:r>
          </w:p>
        </w:tc>
        <w:tc>
          <w:tcPr>
            <w:tcW w:w="3487" w:type="dxa"/>
          </w:tcPr>
          <w:p w14:paraId="634C0D1E" w14:textId="4ABC0BA6" w:rsidR="008B22C3" w:rsidRPr="006A1ABF" w:rsidRDefault="008B22C3" w:rsidP="006A1ABF">
            <w:pPr>
              <w:spacing w:line="276" w:lineRule="auto"/>
              <w:rPr>
                <w:rFonts w:ascii="Calibri" w:hAnsi="Calibri" w:cs="Calibri"/>
              </w:rPr>
            </w:pPr>
            <w:r w:rsidRPr="006A1ABF">
              <w:rPr>
                <w:rFonts w:ascii="Calibri" w:hAnsi="Calibri" w:cs="Calibri"/>
              </w:rPr>
              <w:t>Advertised as fun for all the family, a free family day out</w:t>
            </w:r>
          </w:p>
        </w:tc>
        <w:tc>
          <w:tcPr>
            <w:tcW w:w="3487" w:type="dxa"/>
          </w:tcPr>
          <w:p w14:paraId="77A01C26" w14:textId="4B374ECF" w:rsidR="008B22C3" w:rsidRPr="006A1ABF" w:rsidRDefault="008B22C3" w:rsidP="006A1ABF">
            <w:pPr>
              <w:spacing w:line="276" w:lineRule="auto"/>
              <w:rPr>
                <w:rFonts w:ascii="Calibri" w:hAnsi="Calibri" w:cs="Calibri"/>
              </w:rPr>
            </w:pPr>
            <w:r w:rsidRPr="006A1ABF">
              <w:rPr>
                <w:rFonts w:ascii="Calibri" w:hAnsi="Calibri" w:cs="Calibri"/>
              </w:rPr>
              <w:t xml:space="preserve">XR Families create family friendly spaces on protests and seek to find ways to ensure children’s voices are heard in democratic dissent </w:t>
            </w:r>
          </w:p>
        </w:tc>
      </w:tr>
    </w:tbl>
    <w:p w14:paraId="12EAD17A" w14:textId="77777777" w:rsidR="00DE5BFF" w:rsidRPr="005344B4" w:rsidRDefault="00DE5BFF" w:rsidP="009811B0">
      <w:pPr>
        <w:spacing w:line="276" w:lineRule="auto"/>
        <w:rPr>
          <w:rFonts w:cs="Times New Roman"/>
        </w:rPr>
      </w:pPr>
    </w:p>
    <w:p w14:paraId="37216EFC" w14:textId="77777777" w:rsidR="00213074" w:rsidRPr="005344B4" w:rsidRDefault="00213074" w:rsidP="009811B0">
      <w:pPr>
        <w:spacing w:line="276" w:lineRule="auto"/>
        <w:rPr>
          <w:rFonts w:cs="Times New Roman"/>
        </w:rPr>
      </w:pPr>
    </w:p>
    <w:p w14:paraId="712040A9" w14:textId="77777777" w:rsidR="00443A70" w:rsidRPr="005344B4" w:rsidRDefault="00443A70" w:rsidP="009811B0">
      <w:pPr>
        <w:spacing w:line="480" w:lineRule="auto"/>
        <w:rPr>
          <w:rFonts w:cs="Times New Roman"/>
        </w:rPr>
        <w:sectPr w:rsidR="00443A70" w:rsidRPr="005344B4" w:rsidSect="008B22C3">
          <w:footerReference w:type="default" r:id="rId9"/>
          <w:pgSz w:w="16838" w:h="11906" w:orient="landscape" w:code="9"/>
          <w:pgMar w:top="1440" w:right="1440" w:bottom="1440" w:left="1440" w:header="709" w:footer="709" w:gutter="0"/>
          <w:cols w:space="708"/>
          <w:docGrid w:linePitch="360"/>
        </w:sectPr>
      </w:pPr>
    </w:p>
    <w:p w14:paraId="6AEA0316" w14:textId="154A4205" w:rsidR="005C4C3A" w:rsidRPr="005344B4" w:rsidRDefault="005C4C3A" w:rsidP="00901009">
      <w:pPr>
        <w:pStyle w:val="Heading2"/>
        <w:numPr>
          <w:ilvl w:val="1"/>
          <w:numId w:val="25"/>
        </w:numPr>
      </w:pPr>
      <w:bookmarkStart w:id="16" w:name="_Toc213581744"/>
      <w:r w:rsidRPr="005344B4">
        <w:lastRenderedPageBreak/>
        <w:t>Contributions</w:t>
      </w:r>
      <w:bookmarkEnd w:id="16"/>
    </w:p>
    <w:p w14:paraId="4401AE7E" w14:textId="0E49FFD3" w:rsidR="0014168F" w:rsidRPr="005344B4" w:rsidRDefault="00BA0028" w:rsidP="009811B0">
      <w:pPr>
        <w:pStyle w:val="Style1"/>
      </w:pPr>
      <w:r w:rsidRPr="005344B4">
        <w:t xml:space="preserve">Throughout this research, I have engaged </w:t>
      </w:r>
      <w:r w:rsidR="00716356" w:rsidRPr="005344B4">
        <w:t xml:space="preserve">with recent and </w:t>
      </w:r>
      <w:r w:rsidRPr="005344B4">
        <w:t xml:space="preserve">more </w:t>
      </w:r>
      <w:r w:rsidR="00716356" w:rsidRPr="005344B4">
        <w:t xml:space="preserve">longstanding geographical scholarship, advancing debates on responsibility and environmental governance. </w:t>
      </w:r>
      <w:r w:rsidRPr="005344B4">
        <w:t xml:space="preserve">My thesis </w:t>
      </w:r>
      <w:r w:rsidR="00716356" w:rsidRPr="005344B4">
        <w:t>contributes to Children’s Geographies and Children’s Studies by exploring children’s political subjecthood</w:t>
      </w:r>
      <w:r w:rsidR="000404F3">
        <w:t xml:space="preserve">. In </w:t>
      </w:r>
      <w:proofErr w:type="gramStart"/>
      <w:r w:rsidR="000404F3">
        <w:t>particular,  I</w:t>
      </w:r>
      <w:proofErr w:type="gramEnd"/>
      <w:r w:rsidR="008743F3">
        <w:t xml:space="preserve"> </w:t>
      </w:r>
      <w:r w:rsidR="000404F3">
        <w:t xml:space="preserve">make a novel conceptual contribution by </w:t>
      </w:r>
      <w:proofErr w:type="gramStart"/>
      <w:r w:rsidR="000404F3">
        <w:t xml:space="preserve">bridging </w:t>
      </w:r>
      <w:r w:rsidR="00716356" w:rsidRPr="005344B4">
        <w:t xml:space="preserve"> Common</w:t>
      </w:r>
      <w:proofErr w:type="gramEnd"/>
      <w:r w:rsidR="00716356" w:rsidRPr="005344B4">
        <w:t xml:space="preserve"> Worlds theory with family geographies, drawing on feminist and post</w:t>
      </w:r>
      <w:r w:rsidR="00CD5710" w:rsidRPr="005344B4">
        <w:t>-</w:t>
      </w:r>
      <w:r w:rsidR="00716356" w:rsidRPr="005344B4">
        <w:t xml:space="preserve">humanist perspectives. </w:t>
      </w:r>
      <w:r w:rsidR="008743F3">
        <w:t xml:space="preserve">I discuss the ways in which family geographies have engaged within questions of environmental </w:t>
      </w:r>
      <w:r w:rsidR="008F10E7">
        <w:t>crisis, arguing that the family is an overlooked site of environmental politics</w:t>
      </w:r>
      <w:r w:rsidR="00E95516">
        <w:t>. T</w:t>
      </w:r>
      <w:r w:rsidR="008F10E7">
        <w:t xml:space="preserve">hat is to say that </w:t>
      </w:r>
      <w:r w:rsidR="00E95516">
        <w:t>families both have a stake in and</w:t>
      </w:r>
      <w:r w:rsidR="00DA0D8A">
        <w:t xml:space="preserve"> </w:t>
      </w:r>
      <w:r w:rsidR="004B2F73">
        <w:t>actively engage</w:t>
      </w:r>
      <w:r w:rsidR="00DA0D8A">
        <w:t xml:space="preserve"> in </w:t>
      </w:r>
      <w:r w:rsidR="008F10E7">
        <w:t>the struggle for environment is known, understood and acted upon</w:t>
      </w:r>
      <w:r w:rsidR="008555D0">
        <w:t xml:space="preserve">; families are crucial sites of world-making. </w:t>
      </w:r>
      <w:r w:rsidR="00716356" w:rsidRPr="005344B4">
        <w:t>Building on w</w:t>
      </w:r>
      <w:r w:rsidR="00BC1C95" w:rsidRPr="005344B4">
        <w:t xml:space="preserve">ork which emphasizes children’s political subjectivity and agency </w:t>
      </w:r>
      <w:r w:rsidR="004A4270" w:rsidRPr="005344B4">
        <w:fldChar w:fldCharType="begin"/>
      </w:r>
      <w:r w:rsidR="00886E54" w:rsidRPr="005344B4">
        <w:instrText xml:space="preserve"> ADDIN ZOTERO_ITEM CSL_CITATION {"citationID":"M6xNj64x","properties":{"formattedCitation":"(Ansell, 2009; Kallio, 2016; Holloway, Holt and Mills, 2019; Kraftl, Taylor and Pacini-Ketchabaw, 2020)","plainCitation":"(Ansell, 2009; Kallio, 2016; Holloway, Holt and Mills, 2019; Kraftl, Taylor and Pacini-Ketchabaw, 2020)","noteIndex":0},"citationItems":[{"id":2289,"uris":["http://zotero.org/users/6040264/items/CIMG3UXZ"],"itemData":{"id":2289,"type":"article-journal","container-title":"Progress in Human Geography","DOI":"10.1177/0309132508090980","issue":"2","language":"en","page":"109-209","title":"Childhood and the politics of scale: descaling children's geographies?","title-short":"Childhood and the politics of scale","volume":"33","author":[{"family":"Ansell","given":"Nicola"}],"issued":{"date-parts":[["2009"]]}}},{"id":188,"uris":["http://zotero.org/users/6040264/items/C64569XT"],"itemData":{"id":188,"type":"article-journal","abstract":"This article considers the role of intergenerational recognition in processes of subject formation and political development. It leans on a broad conception of ...","archive_location":"Sage UK: London, England","container-title":"Environment and Planning D: Society and Space","DOI":"10.1177/0263775816654916","language":"en","license":"© The Author(s) 2016","note":"publisher: SAGE PublicationsSage UK: London, England","source":"journals-sagepub-com.ezphost.dur.ac.uk","title":"Shaping subjects in everyday encounters: Intergenerational recognition in intersubjective socialisation:","title-short":"Shaping subjects in everyday encounters","URL":"http://journals.sagepub.com/doi/10.1177/0263775816654916","author":[{"family":"Kallio","given":"Kirsi Pauliina"}],"accessed":{"date-parts":[["2020",8,25]]},"issued":{"date-parts":[["2016",6,15]]}}},{"id":1092,"uris":["http://zotero.org/users/6040264/items/VMAHX44N"],"itemData":{"id":1092,"type":"article-journal","abstract":"Geographies of Children, Youth and Families is flourishing, but its founding conceptions require critical reflection. This paper considers one key conceptual orthodoxy: the notion that children are competent social actors. In a field founded upon liberal notions of agency, we identify a conceptual elision between the benefits of studying agency and the beneficial nature of agency. Embracing post-structuralist feminist challenges, we propose a politically-progressive conceptual framework centred on embodied human agency which emerges within power. We contend this can be achieved though intensive/extensive analyses of space, and a focus on ‘biosocial beings and becomings' within dynamic notions of individual/intergenerational time.","container-title":"Progress in Human Geography","DOI":"10.1177/0309132518757654","ISSN":"0309-1325","issue":"3","journalAbbreviation":"Progress in Human Geography","language":"en","note":"publisher: SAGE Publications Ltd","page":"458-477","source":"SAGE Journals","title":"Questions of agency: Capacity, subjectivity, spatiality and temporality","title-short":"Questions of agency","volume":"43","author":[{"family":"Holloway","given":"Sarah L."},{"family":"Holt","given":"Louise"},{"family":"Mills","given":"Sarah"}],"issued":{"date-parts":[["2019",6,1]]}}},{"id":1107,"uris":["http://zotero.org/users/6040264/items/TQ3FX3A4"],"itemData":{"id":1107,"type":"article-journal","abstract":"Childhood studies scholars have increasingly sought to examine the complex entanglements of children's lives with nonhuman materials, animals, plants and earthly processes. Doing so has enabled new insights into children's relationships with global challenges such as climate change. Now, researchers from many disciplines are reflecting critically upon whether such challenges can be obviously ascribed to human activity, suggesting that we are entering a new (geological) epoch: the Anthropocene. The present collection of papers offers a range of empirically-informed, critical and theoretical analyses of the (possible) relationships between children and the Anthropocene. This paper frames the key debates covered in the symposium, introducing recent scholarship in childhood studies and opening out critical reflections on the term ‘Anthropocene’. It also provides an introduction to the papers making up the symposium.","container-title":"Discourse: Studies in the Cultural Politics of Education","DOI":"10.1080/01596306.2020.1779448","ISSN":"0159-6306","issue":"3","note":"publisher: Routledge\n_eprint: https://doi.org/10.1080/01596306.2020.1779448","page":"333-339","source":"Taylor and Francis+NEJM","title":"Introduction to Symposium: childhood studies in the Anthropocene","title-short":"Introduction to Symposium","volume":"41","author":[{"family":"Kraftl","given":"Peter"},{"family":"Taylor","given":"Affrica"},{"family":"Pacini-Ketchabaw","given":"Veronica"}],"issued":{"date-parts":[["2020",5,3]]}}}],"schema":"https://github.com/citation-style-language/schema/raw/master/csl-citation.json"} </w:instrText>
      </w:r>
      <w:r w:rsidR="004A4270" w:rsidRPr="005344B4">
        <w:fldChar w:fldCharType="separate"/>
      </w:r>
      <w:r w:rsidR="00D15B7F" w:rsidRPr="005344B4">
        <w:t>(Ansell, 2009; Kallio, 2016; Holloway, Holt and Mills, 2019; Kraftl, Taylor and Pacini-Ketchabaw, 2020)</w:t>
      </w:r>
      <w:r w:rsidR="004A4270" w:rsidRPr="005344B4">
        <w:fldChar w:fldCharType="end"/>
      </w:r>
      <w:r w:rsidR="00716356" w:rsidRPr="005344B4">
        <w:t xml:space="preserve">, </w:t>
      </w:r>
      <w:r w:rsidR="00D709FE" w:rsidRPr="005344B4">
        <w:t xml:space="preserve">I centre </w:t>
      </w:r>
      <w:r w:rsidR="00716356" w:rsidRPr="005344B4">
        <w:t xml:space="preserve">the family as a critical site where ecological crises intersect with everyday life, highlighting how child–adult interactions in environmental pedagogy can unsettle dominant neoliberal and human–nature binaries. The thesis also critiques neoliberal environmentalism at the micro-political scale, extending Closs-Stephens’ work on political affects by showing how family dynamics can challenge individualised responsibility, creating ambivalent and relational spaces that disrupt prevailing environmental discourses </w:t>
      </w:r>
      <w:r w:rsidR="00D709FE" w:rsidRPr="005344B4">
        <w:fldChar w:fldCharType="begin"/>
      </w:r>
      <w:r w:rsidR="00D709FE" w:rsidRPr="005344B4">
        <w:instrText xml:space="preserve"> ADDIN ZOTERO_ITEM CSL_CITATION {"citationID":"Or99X1Ih","properties":{"formattedCitation":"(Maniates, 2001; Fletcher, 2010; MacGregor, 2021)","plainCitation":"(Maniates, 2001; Fletcher, 2010; MacGregor, 2021)","noteIndex":0},"citationItems":[{"id":554,"uris":["http://zotero.org/users/6040264/items/ZULTUD4T"],"itemData":{"id":554,"type":"article-journal","abstract":"An increasingly dominant, largely American response to the contemporary environmental crisis understands environmental degradation as the product of individual shortcomings and finds solutions in enlightened, uncoordinated consumer choice. Several forces promote this process of individualization, including the historical baggage of mainstream environmentalism, the core tenets of liberalism, the dynamic ability of capitalism to commodify dissent, and the relatively recent rise of global environmental threats to human prosperity. The result is to narrow our collective ability to imagine and pursue a variety of productive responses to the environmental problems before us. When responsibility for environmental problems is individualized, there is little room to ponder institutions, the nature and exercise of political power, or ways of collectively changing the distribution of power and influence in society. Confronting consumption requires individuals to understand themselves not primarily as consumers but rather as citizens in a participatory democracy, working together to change broader policy and larger social institutions. It also requires linking explorations of consumption to politically charged issues that challenge the political imagination.","container-title":"Global Environmental Politics","DOI":"10.1162/152638001316881395","ISSN":"15263800","issue":"3","journalAbbreviation":"Global Environmental Politics","page":"31-52","source":"EBSCOhost","title":"Individualization: Plant a Tree, Buy a Bike, Save the World?","title-short":"Individualization","volume":"1","author":[{"family":"Maniates","given":"Michael F."}],"issued":{"date-parts":[["2001",8]]}}},{"id":565,"uris":["http://zotero.org/users/6040264/items/C37PRW39"],"itemData":{"id":565,"type":"article-journal","abstract":"This article proposes a Foucaultian poststructuralist framework for understanding different positions within the contemporary debate concerning appropriate biodiversity conservation policy as embodying distinctive 'environmentalities'. In a recently-released work, Michel Foucault describes a neoliberal form of his familiar concept 'governmentality' quite different from conventional understandings of this oft-cited analytic. Following this, I suggest that neoliberalisation within natural resource policy can be understood as the expression of a 'neoliberal environmentality' similarly distinct from recent discussions employing the environmentality concept. In addition, I follow Foucault in describing several other discrete environmentalities embodied in competing approaches to conservation policy. Finally, I ask whether political ecologists' critiques of mainstream conservation might be viewed as the expression of yet another environmentality foregrounding concerns for social equity and environmental justice and call for more conceptualisation of what this might look like.","container-title":"Conservation and Society","DOI":"10.4103/0972-4923.73806","ISSN":"0972-4923","issue":"3","language":"en","page":"171","source":"www.conservationandsociety.org","title":"Neoliberal environmentality: Towards a poststructuralist political ecology of the conservation debate","title-short":"Neoliberal environmentality","volume":"8","author":[{"family":"Fletcher","given":"Robert"}],"issued":{"date-parts":[["2010",1,7]]}}},{"id":2219,"uris":["http://zotero.org/users/6040264/items/V37KMG8H"],"itemData":{"id":2219,"type":"article-journal","abstract":"This article analyses a unique case of local environmental activism in order to think through the puzzle of how to interpret the transformative potential of the forms of small-scale collective action that have recently emerged in neoliberal cities of the Global North. In response to the call by J.K. Gibson-Graham and others for research that is less driven by abstract theory and more attuned to context and ambivalent possibilities, I present the findings of research co-produced with Upping It, a small activist group that uses innovative tactics to clean, green and rehabilitate stigmatized neighbourhoods in Moss Side, Manchester. By enacting forms of interstitial politics, Upping It makes a tangible difference in the lives of ordinary people and creates conditions necessary for politicization, while also participating in unfair and unsustainable local systems. Their story offers rich material for considering the strengths and limitations of two theoretical framings that appear to dominate the literature on micro-political movements: the post-political and new environmentalism framings. These frames, and the criticisms that have been made about them, help to identify two key insights from Upping It that are useful for better capturing the ambiguities and tensions of their kind of struggle in the current conjuncture. Firstly, we can see the importance of including justice-oriented activisms, which in this case might be seen as a form of defensive everyday environmentalism, in the emerging picture of new urban movements. Secondly, Upping It highlights the value of finding modest transformative potential in the cracks and on the margins of urban politics.","container-title":"Social Movement Studies","DOI":"10.1080/14742837.2019.1677224","ISSN":"1474-2837","issue":"3","note":"publisher: Routledge\n_eprint: https://doi.org/10.1080/14742837.2019.1677224","page":"329-345","source":"Taylor and Francis+NEJM","title":"Finding transformative potential in the cracks? The ambiguities of urban environmental activism in a neoliberal city","title-short":"Finding transformative potential in the cracks?","volume":"20","author":[{"family":"MacGregor","given":"Sherilyn"}],"issued":{"date-parts":[["2021",5,4]]}}}],"schema":"https://github.com/citation-style-language/schema/raw/master/csl-citation.json"} </w:instrText>
      </w:r>
      <w:r w:rsidR="00D709FE" w:rsidRPr="005344B4">
        <w:fldChar w:fldCharType="separate"/>
      </w:r>
      <w:r w:rsidR="00D709FE" w:rsidRPr="005344B4">
        <w:t>(Maniates, 2001; Fletcher, 2010; MacGregor, 2021)</w:t>
      </w:r>
      <w:r w:rsidR="00D709FE" w:rsidRPr="005344B4">
        <w:fldChar w:fldCharType="end"/>
      </w:r>
      <w:r w:rsidR="00E36B90" w:rsidRPr="005344B4">
        <w:t>.</w:t>
      </w:r>
    </w:p>
    <w:p w14:paraId="28E74246" w14:textId="0F1711BE" w:rsidR="00D34ADB" w:rsidRPr="005344B4" w:rsidRDefault="00716356" w:rsidP="009811B0">
      <w:pPr>
        <w:pStyle w:val="Style1"/>
      </w:pPr>
      <w:r w:rsidRPr="005344B4">
        <w:t xml:space="preserve">Further, </w:t>
      </w:r>
      <w:r w:rsidR="00D34ADB" w:rsidRPr="005344B4">
        <w:t xml:space="preserve">my </w:t>
      </w:r>
      <w:r w:rsidRPr="005344B4">
        <w:t xml:space="preserve">research contributes to geographies of affect </w:t>
      </w:r>
      <w:r w:rsidR="00E36B90" w:rsidRPr="005344B4">
        <w:fldChar w:fldCharType="begin"/>
      </w:r>
      <w:r w:rsidR="00D23FE6" w:rsidRPr="005344B4">
        <w:instrText xml:space="preserve"> ADDIN ZOTERO_ITEM CSL_CITATION {"citationID":"qzjnnFKj","properties":{"formattedCitation":"(Thrift, 2004; Anderson, 2016; A. Closs Stephens, 2022)","plainCitation":"(Thrift, 2004; Anderson, 2016; A. Closs Stephens, 2022)","noteIndex":0},"citationItems":[{"id":693,"uris":["http://zotero.org/users/6040264/items/8D9FHWFW"],"itemData":{"id":693,"type":"article-journal","abstract":"This paper attempts to take the politics of affect as not just incidental but central to the life of cities, given that cities are thought of as inhuman or transhuman entities and that politics is understood as a process of community without unity. It is in three main parts. The first part sets out the main approaches to affect that conform with this approach. The second part considers the ways in which the systematic engineering of affect has become central to the political life of Euro-American cities, and why. The third part then sets out the different kinds of progressive politics that might become possible once affect is taken into account. There are some brief conclusions.","container-title":"Geografiska Annaler: Series B, Human Geography","DOI":"10.1111/j.0435-3684.2004.00154.x","ISSN":"1468-0467","issue":"1","language":"en","page":"57-78","source":"Wiley Online Library","title":"Intensities of Feeling: Towards a Spatial Politics of Affect","title-short":"Intensities of Feeling","volume":"86","author":[{"family":"Thrift","given":"Nigel"}],"issued":{"date-parts":[["2004"]]}}},{"id":626,"uris":["http://zotero.org/users/6040264/items/JBBMT2IZ"],"itemData":{"id":626,"type":"article-journal","abstract":"Claims about neoliberalism and its geographies frequently involve assumptions about the affective life of neoliberalism and/or neoliberal societies. However, existing cultural approaches to neoliberalism as a discursive formation, an ideology or governmentality collapse a concern with affect into a focus on the operation of signifying-subjectfying processes that make ‘neoliberal subjects’. Political economy approaches only make implicit claims about the ‘mood’ of neoliberal societies. In this paper, I argue that collective affects are part of the conditions of formation for particular neoliberalisms and therefore understanding the affective life of neoliberalism is critical to explaining how it emerges, forms and changes. Through examples including The Mont Pelerin Society, the Chicago School of Economics and Thatcherism, I propose a vocabulary that supplements existing approaches by focusing on the affective conditions for neoliberalism, specifically the atmospheres that are part of the formation of neoliberal reason and the structures of feeling that condition how particular neoliberalisms actualize in the midst of other things. The result is a way of discerning neoliberalisms as both conditioned by affects and ‘actually existing’ affectively – as dispersed affective ‘qualities’ or ‘senses’.","container-title":"Progress in Human Geography","DOI":"10.1177/0309132515613167","ISSN":"0309-1325","issue":"6","journalAbbreviation":"Progress in Human Geography","language":"en","page":"734-753","source":"SAGE Journals","title":"Neoliberal affects","volume":"40","author":[{"family":"Anderson","given":"Ben"}],"issued":{"date-parts":[["2016",12,1]]}}},{"id":22192,"uris":["http://zotero.org/users/6040264/items/7MN3KAJJ"],"itemData":{"id":22192,"type":"book","abstract":"\"Identity is widely acknowledged to be a felt experience, yet questions of atmosphere, mood and public sentiments are rarely made central to understanding the global politics of nationalism. This book asks what difference it makes when we address national identity as principally an affective force? National Affects traces how ideas about 'us and them' take form in ordinary spaces, in ways that are both deeply felt and hardly noticeable, in studies of global events that range from the London 2012 Olympic Games to responses to acts of terror, the European refugee crisis and 'Brexit'. In this timely intervention, Angharad Closs Stephens addresses the affective dimensions of being together to open new angles in the study of nationalism and global politics. She asks how the nation is felt in everyday life, as well as differently experienced, and investigates different forms of enacting being together to generate new insights in the study of national identity. National Affects draws on academic theories in the study of Politics, International Relations and Human Geography, as well as stories, performance works and novels, to establish a new tone of critical enquiry. Informed by longstanding critical interrogations of the politics of 'us and them', this book argues that these ideas are not as stable as they are often made to seem. Drawing on a combination of artistic and academic interventions, this book offers a refreshing approach to conceptualising the politics of nationalism, identity and citizenship. In its focus on everyday atmospheres, it identifies new registers for intervening politically. Overall, National Affects outlines other ways of imagining and practising being political together, beyond the exclusionary politics of nationalism\"--","event-place":"London New York","ISBN":"978-0-7556-4143-7","language":"eng","number-of-pages":"1","publisher":"Bloomsbury Academic","publisher-place":"London New York","source":"K10plus ISBN","title":"National affects: the everyday atmospheres of being political","title-short":"National affects","author":[{"family":"Closs Stephens","given":"Angharad"}],"issued":{"date-parts":[["2022"]]}}}],"schema":"https://github.com/citation-style-language/schema/raw/master/csl-citation.json"} </w:instrText>
      </w:r>
      <w:r w:rsidR="00E36B90" w:rsidRPr="005344B4">
        <w:fldChar w:fldCharType="separate"/>
      </w:r>
      <w:r w:rsidR="00D23FE6" w:rsidRPr="005344B4">
        <w:t>(Thrift, 2004; Anderson, 2016; A. Closs Stephens, 2022)</w:t>
      </w:r>
      <w:r w:rsidR="00E36B90" w:rsidRPr="005344B4">
        <w:fldChar w:fldCharType="end"/>
      </w:r>
      <w:r w:rsidRPr="005344B4">
        <w:t xml:space="preserve"> by illustrating how intergenerational encounters shape environmental agency and imaginaries, drawing on Bad Environmentalism </w:t>
      </w:r>
      <w:r w:rsidR="007E4181" w:rsidRPr="005344B4">
        <w:fldChar w:fldCharType="begin"/>
      </w:r>
      <w:r w:rsidR="009C17C9" w:rsidRPr="005344B4">
        <w:instrText xml:space="preserve"> ADDIN ZOTERO_ITEM CSL_CITATION {"citationID":"xJYop66i","properties":{"formattedCitation":"(Seymour, 2018)","plainCitation":"(Seymour, 2018)","noteIndex":0},"citationItems":[{"id":22195,"uris":["http://zotero.org/users/6040264/items/VS65S3XN"],"itemData":{"id":22195,"type":"book","abstract":"\"Bad Environmentalism examines how contemporary artists identify and respond to the ironies and absurdities surrounding environmental activism with their work in film, reality TV, poetry, fiction, performance art, and standup comedy. Focusing on texts such as the TV show Wildboyz and film series Green Porno, the book shows how such \"bad environmentalists\" use absurdity, camp, playfulness, and repulsiveness to counter climate skepticism and forces of environmental degradation as well as to question mainstream environmentalism's earnest prescriptiveness. Using affect theory and queer theory as her primary theoretical frameworks, Seymour considers the potentials and pitfalls of bad environmentalism and expands our understandings of environmental art and activism\"--","call-number":"NX650.E58 S49 2018","event-place":"Minneapolis","ISBN":"978-1-5179-0388-6","number-of-pages":"306","publisher":"University of Minnesota Press","publisher-place":"Minneapolis","source":"Library of Congress ISBN","title":"Bad environmentalism: irony and irreverence in the ecological age","title-short":"Bad environmentalism","author":[{"family":"Seymour","given":"Nicole"}],"issued":{"date-parts":[["2018"]]}}}],"schema":"https://github.com/citation-style-language/schema/raw/master/csl-citation.json"} </w:instrText>
      </w:r>
      <w:r w:rsidR="007E4181" w:rsidRPr="005344B4">
        <w:fldChar w:fldCharType="separate"/>
      </w:r>
      <w:r w:rsidR="009C17C9" w:rsidRPr="005344B4">
        <w:t>(Seymour, 2018)</w:t>
      </w:r>
      <w:r w:rsidR="007E4181" w:rsidRPr="005344B4">
        <w:fldChar w:fldCharType="end"/>
      </w:r>
      <w:r w:rsidRPr="005344B4">
        <w:t xml:space="preserve"> and ambivalence as political affect</w:t>
      </w:r>
      <w:r w:rsidR="005C095A" w:rsidRPr="005344B4">
        <w:t xml:space="preserve"> </w:t>
      </w:r>
      <w:r w:rsidR="009C17C9" w:rsidRPr="005344B4">
        <w:fldChar w:fldCharType="begin"/>
      </w:r>
      <w:r w:rsidR="00933BF3" w:rsidRPr="005344B4">
        <w:instrText xml:space="preserve"> ADDIN ZOTERO_ITEM CSL_CITATION {"citationID":"3xcexOZb","properties":{"formattedCitation":"(Wilson and Anderson, 2020; Ruez and Cockayne, 2021)","plainCitation":"(Wilson and Anderson, 2020; Ruez and Cockayne, 2021)","noteIndex":0},"citationItems":[{"id":28,"uris":["http://zotero.org/users/6040264/items/XUWQIH2J"],"itemData":{"id":28,"type":"article-journal","container-title":"Environment and Planning C: Politics and Space","DOI":"10.1177/2399654420912445f","ISSN":"2399-6544","issue":"4","language":"en","note":"publisher: SAGE Publications Ltd STM","page":"591-598","source":"SAGE Journals","title":"Detachment, disaffection, and other ambivalent affects","volume":"38","author":[{"family":"Wilson","given":"Helen F"},{"family":"Anderson","given":"Ben"}],"issued":{"date-parts":[["2020",6,1]]}}},{"id":22197,"uris":["http://zotero.org/users/6040264/items/G2Q55GAS"],"itemData":{"id":22197,"type":"article-journal","abstract":"Scholars across the social sciences and humanities have increasingly questioned the meaning and purpose of critique. Contributing to those conversations, some geographers have advocated for affirmative or reparative practices such as reading for difference or experimentation that seek to provoke more joyful, hopeful, or enchanting affects, as alternatives to what they perceive as a prevailing forms of ‘negative’ critique. In response, others have re-emphasized the centrality of negativity and revalued negative affects in the context of regimes of racialization, heteronormativity, and coloniality. Rather than taking sides in a debate thus framed, this article develops an ambivalent position that foregrounds multiple senses of difference that exist within affirmative and reparative projects. Drawing on feminist and queer geographic work, the explicitly political and difference-oriented writing of Sedgwick and Deleuze, and queer and postcolonial affect scholars, we argue for critique characterized by an ambivalent and pluralistic attitude toward feeling. Joining those arguing for a pluralization of the moods and modes of critical work, our readings suggest the necessity of a pluralism that refuses any escape from the ‘negativity’ of the social field in favor of an affectively ambivalent engagement with the inherent politics of critique in a plural and uneven world.","container-title":"Dialogues in Human Geography","DOI":"10.1177/2043820621995617","ISSN":"2043-8206","issue":"1","language":"EN","note":"publisher: SAGE Publications","page":"88-107","source":"SAGE Journals","title":"Feeling otherwise: Ambivalent affects and the politics of critique in geography","title-short":"Feeling otherwise","volume":"11","author":[{"family":"Ruez","given":"Derek"},{"family":"Cockayne","given":"Daniel"}],"issued":{"date-parts":[["2021",3,1]]}}}],"schema":"https://github.com/citation-style-language/schema/raw/master/csl-citation.json"} </w:instrText>
      </w:r>
      <w:r w:rsidR="009C17C9" w:rsidRPr="005344B4">
        <w:fldChar w:fldCharType="separate"/>
      </w:r>
      <w:r w:rsidR="00933BF3" w:rsidRPr="005344B4">
        <w:t>(Wilson and Anderson, 2020; Ruez and Cockayne, 2021)</w:t>
      </w:r>
      <w:r w:rsidR="009C17C9" w:rsidRPr="005344B4">
        <w:fldChar w:fldCharType="end"/>
      </w:r>
      <w:r w:rsidR="00260700" w:rsidRPr="005344B4">
        <w:t>.</w:t>
      </w:r>
      <w:r w:rsidRPr="005344B4">
        <w:t xml:space="preserve"> I</w:t>
      </w:r>
      <w:r w:rsidR="00260700" w:rsidRPr="005344B4">
        <w:t xml:space="preserve"> highlight </w:t>
      </w:r>
      <w:r w:rsidRPr="005344B4">
        <w:t>the emotional and ethical complexities families face in responding to Anthropocene dilemmas, thus enriching understandings of environmental publics. Methodologically, the thesis innovates by mobilizing Foucault’s concept of heterotopia as a tool for spatial analysis and political potential</w:t>
      </w:r>
      <w:r w:rsidR="001941C3" w:rsidRPr="005344B4">
        <w:t xml:space="preserve"> </w:t>
      </w:r>
      <w:r w:rsidR="001941C3" w:rsidRPr="005344B4">
        <w:fldChar w:fldCharType="begin"/>
      </w:r>
      <w:r w:rsidR="00764104">
        <w:instrText xml:space="preserve"> ADDIN ZOTERO_ITEM CSL_CITATION {"citationID":"Z3LZfgqs","properties":{"formattedCitation":"(Gibson-Graham, 2008; Gandy, 2012a; MacGregor, 2021)","plainCitation":"(Gibson-Graham, 2008; Gandy, 2012a; MacGregor, 2021)","noteIndex":0},"citationItems":[{"id":4,"uris":["http://zotero.org/users/6040264/items/QHTXQTP8"],"itemData":{"id":4,"type":"article-journal","abstract":"How might academic practices contribute to the exciting proliferation of economic experiments occurring worldwide in the current moment? In this paper we describe the work of a nascent research community of economic geographers and other scholars who are making the choice to bring marginalized, hidden and alternative economic activities to light in order to make them more real and more credible as objects of policy and activism. The diverse economies research program is, we argue, a performative ontological project that builds upon and draws forth a different kind of academic practice and subjectivity. Using contemporary examples, we illustrate the thinking practices of ontological reframing, re-reading for difference and cultivating creativity and we sketch out some of the productive lines of inquiry that emerge from an experimental, performative and ethical orientation to the world. The paper is accompanied by an electronic bibliography of diverse economies research with over 200 entries.","container-title":"Progress in Human Geography","DOI":"10.1177/0309132508090821","ISSN":"0309-1325","issue":"5","language":"en","note":"publisher: SAGE Publications Ltd","page":"613-632","source":"SAGE Journals","title":"Diverse economies: performative practices for `other worlds'","title-short":"Diverse economies","volume":"32","author":[{"family":"Gibson-Graham","given":"J.K."}],"issued":{"date-parts":[["2008",10,1]]}}},{"id":"Tk1xFl7t/vFLDqT8R","uris":["http://zotero.org/users/6040264/items/P3IPJVZN"],"itemData":{"id":"tZsMm6xW/NLVuUOiT","type":"article-journal","abstract":"This paper explores the interdisciplinary terrain of ?queer ecology? by using the example of an urban cemetery in North London as an empirical and conceptual starting point. Though the term ?queer ecology? has cropped up a few times it has yet to be addressed directly in order to consider how the seemingly disparate fields of queer theory and urban ecology might benefit from closer interaction. It will be suggested that the theoretical synthesis represented by queer ecology serves to expand the conceptual and material scope of both fields: queer theory is revealed to have only a partially developed engagement with urban nature whilst critical strands of urban ecology such as urban political ecology have yet to connect in a systematic way with queer theory, posthumanism, or new conceptions of complexity emerging from within the science of ecology itself. It is concluded that queer ecology may enrich our understanding of both urban materiality and the role of metaphors in urban theory. In particular, the idea of queer ecology illuminates the possibility for site-specific ?heterotopic alliances? in the contemporary city.","container-title":"Environment and Planning D: Society and Space","DOI":"10.1068/d10511","ISSN":"0263-7758","issue":"4","journalAbbreviation":"Environ Plan D","note":"publisher: SAGE Publications Ltd STM","page":"727-747","source":"SAGE Journals","title":"Queer Ecology: Nature, Sexuality, and Heterotopic Alliances","title-short":"Queer Ecology","volume":"30","author":[{"family":"Gandy","given":"Matthew"}],"issued":{"date-parts":[["2012",8,1]]}}},{"id":2219,"uris":["http://zotero.org/users/6040264/items/V37KMG8H"],"itemData":{"id":2219,"type":"article-journal","abstract":"This article analyses a unique case of local environmental activism in order to think through the puzzle of how to interpret the transformative potential of the forms of small-scale collective action that have recently emerged in neoliberal cities of the Global North. In response to the call by J.K. Gibson-Graham and others for research that is less driven by abstract theory and more attuned to context and ambivalent possibilities, I present the findings of research co-produced with Upping It, a small activist group that uses innovative tactics to clean, green and rehabilitate stigmatized neighbourhoods in Moss Side, Manchester. By enacting forms of interstitial politics, Upping It makes a tangible difference in the lives of ordinary people and creates conditions necessary for politicization, while also participating in unfair and unsustainable local systems. Their story offers rich material for considering the strengths and limitations of two theoretical framings that appear to dominate the literature on micro-political movements: the post-political and new environmentalism framings. These frames, and the criticisms that have been made about them, help to identify two key insights from Upping It that are useful for better capturing the ambiguities and tensions of their kind of struggle in the current conjuncture. Firstly, we can see the importance of including justice-oriented activisms, which in this case might be seen as a form of defensive everyday environmentalism, in the emerging picture of new urban movements. Secondly, Upping It highlights the value of finding modest transformative potential in the cracks and on the margins of urban politics.","container-title":"Social Movement Studies","DOI":"10.1080/14742837.2019.1677224","ISSN":"1474-2837","issue":"3","note":"publisher: Routledge\n_eprint: https://doi.org/10.1080/14742837.2019.1677224","page":"329-345","source":"Taylor and Francis+NEJM","title":"Finding transformative potential in the cracks? The ambiguities of urban environmental activism in a neoliberal city","title-short":"Finding transformative potential in the cracks?","volume":"20","author":[{"family":"MacGregor","given":"Sherilyn"}],"issued":{"date-parts":[["2021",5,4]]}}}],"schema":"https://github.com/citation-style-language/schema/raw/master/csl-citation.json"} </w:instrText>
      </w:r>
      <w:r w:rsidR="001941C3" w:rsidRPr="005344B4">
        <w:fldChar w:fldCharType="separate"/>
      </w:r>
      <w:r w:rsidR="001941C3" w:rsidRPr="005344B4">
        <w:t>(Gibson-Graham, 2008; Gandy, 2012a; MacGregor, 2021)</w:t>
      </w:r>
      <w:r w:rsidR="001941C3" w:rsidRPr="005344B4">
        <w:fldChar w:fldCharType="end"/>
      </w:r>
      <w:r w:rsidRPr="005344B4">
        <w:t xml:space="preserve"> arguing for its use not only to identify sites of </w:t>
      </w:r>
      <w:r w:rsidR="00260700" w:rsidRPr="005344B4">
        <w:t xml:space="preserve">difference </w:t>
      </w:r>
      <w:r w:rsidRPr="005344B4">
        <w:t xml:space="preserve">but also to actively curate spaces that challenge neoliberal environmental logics. </w:t>
      </w:r>
      <w:r w:rsidR="00586993" w:rsidRPr="005344B4">
        <w:t xml:space="preserve">Whilst there is an extensive </w:t>
      </w:r>
      <w:r w:rsidR="00855BE6" w:rsidRPr="005344B4">
        <w:t xml:space="preserve">engagement with the concept of heterotopia, both in geography and across a range of other subjects, </w:t>
      </w:r>
      <w:r w:rsidR="009F4788" w:rsidRPr="005344B4">
        <w:t xml:space="preserve">the interjection I make </w:t>
      </w:r>
      <w:r w:rsidR="009F4788" w:rsidRPr="005344B4">
        <w:lastRenderedPageBreak/>
        <w:t xml:space="preserve">here is to </w:t>
      </w:r>
      <w:r w:rsidR="006D737F" w:rsidRPr="005344B4">
        <w:t xml:space="preserve">argue for the critical role that </w:t>
      </w:r>
      <w:r w:rsidR="00870A99" w:rsidRPr="005344B4">
        <w:t>geographers</w:t>
      </w:r>
      <w:r w:rsidR="006D737F" w:rsidRPr="005344B4">
        <w:t xml:space="preserve"> could play in </w:t>
      </w:r>
      <w:r w:rsidR="0037764E" w:rsidRPr="005344B4">
        <w:t xml:space="preserve">facilitating heterotopic spaces </w:t>
      </w:r>
      <w:r w:rsidR="00292C13" w:rsidRPr="005344B4">
        <w:t>beyond the academy</w:t>
      </w:r>
      <w:r w:rsidR="00870A99" w:rsidRPr="005344B4">
        <w:t xml:space="preserve"> to </w:t>
      </w:r>
      <w:r w:rsidR="00292C13" w:rsidRPr="005344B4">
        <w:t xml:space="preserve">enable open-ended </w:t>
      </w:r>
      <w:r w:rsidR="00870A99" w:rsidRPr="005344B4">
        <w:t>pedagogical</w:t>
      </w:r>
      <w:r w:rsidR="00292C13" w:rsidRPr="005344B4">
        <w:t xml:space="preserve"> </w:t>
      </w:r>
      <w:r w:rsidR="00870A99" w:rsidRPr="005344B4">
        <w:t>inquiry towards futures to come.</w:t>
      </w:r>
      <w:r w:rsidR="0082164A" w:rsidRPr="005344B4">
        <w:t xml:space="preserve"> </w:t>
      </w:r>
      <w:r w:rsidR="00870A99" w:rsidRPr="005344B4">
        <w:t>This is explored more in Chapter</w:t>
      </w:r>
      <w:r w:rsidR="002D30E1">
        <w:t xml:space="preserve">s </w:t>
      </w:r>
      <w:r w:rsidR="00870A99" w:rsidRPr="005344B4">
        <w:t>3, 6 and in the conclusion.</w:t>
      </w:r>
      <w:r w:rsidR="009F4788" w:rsidRPr="005344B4">
        <w:t xml:space="preserve"> E</w:t>
      </w:r>
      <w:r w:rsidRPr="005344B4">
        <w:t xml:space="preserve">mpirically, it adds valuable case studies to Social Movement and Museum Studies, revealing how family-friendly protests and museum exhibits (e.g., Our Broken Planet at a major UK museum) serve as affective, ethical, and political arenas where children and parents collectively engage with environmental crises beyond </w:t>
      </w:r>
      <w:r w:rsidR="00CF6F5C" w:rsidRPr="005344B4">
        <w:t>behaviour</w:t>
      </w:r>
      <w:r w:rsidRPr="005344B4">
        <w:t xml:space="preserve"> change narratives.</w:t>
      </w:r>
    </w:p>
    <w:p w14:paraId="3AC7A7E4" w14:textId="162EA7DA" w:rsidR="00FF6497" w:rsidRPr="005344B4" w:rsidRDefault="00A36C48" w:rsidP="00901009">
      <w:pPr>
        <w:pStyle w:val="Heading2"/>
      </w:pPr>
      <w:bookmarkStart w:id="17" w:name="_Toc213581745"/>
      <w:r w:rsidRPr="005344B4">
        <w:t>1.</w:t>
      </w:r>
      <w:r w:rsidR="00D409B6" w:rsidRPr="005344B4">
        <w:t>3</w:t>
      </w:r>
      <w:r w:rsidRPr="005344B4">
        <w:t xml:space="preserve"> </w:t>
      </w:r>
      <w:r w:rsidR="005F5356" w:rsidRPr="005344B4">
        <w:t>The intergenerational politics of ecological crisis</w:t>
      </w:r>
      <w:bookmarkEnd w:id="17"/>
    </w:p>
    <w:p w14:paraId="289DB0C0" w14:textId="3ACA8EDE" w:rsidR="000930F1" w:rsidRPr="005344B4" w:rsidRDefault="008F6B91" w:rsidP="009811B0">
      <w:pPr>
        <w:spacing w:line="480" w:lineRule="auto"/>
        <w:rPr>
          <w:rFonts w:cs="Times New Roman"/>
        </w:rPr>
      </w:pPr>
      <w:r w:rsidRPr="005344B4">
        <w:rPr>
          <w:rFonts w:cs="Times New Roman"/>
        </w:rPr>
        <w:t xml:space="preserve">In this section I </w:t>
      </w:r>
      <w:r w:rsidR="00F74A99" w:rsidRPr="005344B4">
        <w:rPr>
          <w:rFonts w:cs="Times New Roman"/>
        </w:rPr>
        <w:t xml:space="preserve">introduce the family as an </w:t>
      </w:r>
      <w:r w:rsidR="00D32471" w:rsidRPr="005344B4">
        <w:rPr>
          <w:rFonts w:cs="Times New Roman"/>
        </w:rPr>
        <w:t>often-overlooked</w:t>
      </w:r>
      <w:r w:rsidR="00F74A99" w:rsidRPr="005344B4">
        <w:rPr>
          <w:rFonts w:cs="Times New Roman"/>
        </w:rPr>
        <w:t xml:space="preserve"> site of environmental </w:t>
      </w:r>
      <w:r w:rsidR="00791043" w:rsidRPr="005344B4">
        <w:rPr>
          <w:rFonts w:cs="Times New Roman"/>
        </w:rPr>
        <w:t>politics and</w:t>
      </w:r>
      <w:r w:rsidR="00380941" w:rsidRPr="005344B4">
        <w:rPr>
          <w:rFonts w:cs="Times New Roman"/>
        </w:rPr>
        <w:t xml:space="preserve"> argue for the importance </w:t>
      </w:r>
      <w:r w:rsidR="00E105B7" w:rsidRPr="005344B4">
        <w:rPr>
          <w:rFonts w:cs="Times New Roman"/>
        </w:rPr>
        <w:t>recognising</w:t>
      </w:r>
      <w:r w:rsidR="008B7F47" w:rsidRPr="005344B4">
        <w:rPr>
          <w:rFonts w:cs="Times New Roman"/>
        </w:rPr>
        <w:t xml:space="preserve"> </w:t>
      </w:r>
      <w:r w:rsidR="00A96689" w:rsidRPr="005344B4">
        <w:rPr>
          <w:rFonts w:cs="Times New Roman"/>
        </w:rPr>
        <w:t xml:space="preserve">the </w:t>
      </w:r>
      <w:r w:rsidR="00E105B7" w:rsidRPr="005344B4">
        <w:rPr>
          <w:rFonts w:cs="Times New Roman"/>
        </w:rPr>
        <w:t xml:space="preserve">role of </w:t>
      </w:r>
      <w:r w:rsidR="00A96689" w:rsidRPr="005344B4">
        <w:rPr>
          <w:rFonts w:cs="Times New Roman"/>
        </w:rPr>
        <w:t xml:space="preserve">family </w:t>
      </w:r>
      <w:r w:rsidR="00E105B7" w:rsidRPr="005344B4">
        <w:rPr>
          <w:rFonts w:cs="Times New Roman"/>
        </w:rPr>
        <w:t xml:space="preserve">in the </w:t>
      </w:r>
      <w:r w:rsidR="004C08C2" w:rsidRPr="005344B4">
        <w:rPr>
          <w:rFonts w:cs="Times New Roman"/>
        </w:rPr>
        <w:t>emergence of ethical orientation</w:t>
      </w:r>
      <w:r w:rsidR="00F121CE" w:rsidRPr="005344B4">
        <w:rPr>
          <w:rFonts w:cs="Times New Roman"/>
        </w:rPr>
        <w:t xml:space="preserve">s </w:t>
      </w:r>
      <w:r w:rsidR="004C08C2" w:rsidRPr="005344B4">
        <w:rPr>
          <w:rFonts w:cs="Times New Roman"/>
        </w:rPr>
        <w:t>and political subjectivity</w:t>
      </w:r>
      <w:r w:rsidR="00D32471" w:rsidRPr="005344B4">
        <w:rPr>
          <w:rFonts w:cs="Times New Roman"/>
        </w:rPr>
        <w:t xml:space="preserve"> in Anthropocene times</w:t>
      </w:r>
      <w:r w:rsidR="003A7517" w:rsidRPr="005344B4">
        <w:rPr>
          <w:rFonts w:cs="Times New Roman"/>
        </w:rPr>
        <w:t>.</w:t>
      </w:r>
      <w:r w:rsidR="002502B0" w:rsidRPr="005344B4">
        <w:rPr>
          <w:rFonts w:cs="Times New Roman"/>
        </w:rPr>
        <w:t xml:space="preserve"> </w:t>
      </w:r>
      <w:r w:rsidR="00E73BFA" w:rsidRPr="005344B4">
        <w:rPr>
          <w:rFonts w:cs="Times New Roman"/>
        </w:rPr>
        <w:t>I start b</w:t>
      </w:r>
      <w:r w:rsidR="00AC1F6F" w:rsidRPr="005344B4">
        <w:rPr>
          <w:rFonts w:cs="Times New Roman"/>
        </w:rPr>
        <w:t xml:space="preserve">y illustrating that ecological crisis has long been framed in terms </w:t>
      </w:r>
      <w:r w:rsidR="00247293" w:rsidRPr="005344B4">
        <w:rPr>
          <w:rFonts w:cs="Times New Roman"/>
        </w:rPr>
        <w:t xml:space="preserve">of intergenerational justice, yet </w:t>
      </w:r>
      <w:r w:rsidR="001E74A2" w:rsidRPr="005344B4">
        <w:rPr>
          <w:rFonts w:cs="Times New Roman"/>
        </w:rPr>
        <w:t xml:space="preserve">how environmental politics </w:t>
      </w:r>
      <w:r w:rsidR="00247293" w:rsidRPr="005344B4">
        <w:rPr>
          <w:rFonts w:cs="Times New Roman"/>
        </w:rPr>
        <w:t>play out in</w:t>
      </w:r>
      <w:r w:rsidR="001E74A2" w:rsidRPr="005344B4">
        <w:rPr>
          <w:rFonts w:cs="Times New Roman"/>
        </w:rPr>
        <w:t xml:space="preserve"> </w:t>
      </w:r>
      <w:r w:rsidR="00247293" w:rsidRPr="005344B4">
        <w:rPr>
          <w:rFonts w:cs="Times New Roman"/>
        </w:rPr>
        <w:t xml:space="preserve">family </w:t>
      </w:r>
      <w:r w:rsidR="001E74A2" w:rsidRPr="005344B4">
        <w:rPr>
          <w:rFonts w:cs="Times New Roman"/>
        </w:rPr>
        <w:t>relations</w:t>
      </w:r>
      <w:r w:rsidR="00247293" w:rsidRPr="005344B4">
        <w:rPr>
          <w:rFonts w:cs="Times New Roman"/>
        </w:rPr>
        <w:t xml:space="preserve"> </w:t>
      </w:r>
      <w:r w:rsidR="001E74A2" w:rsidRPr="005344B4">
        <w:rPr>
          <w:rFonts w:cs="Times New Roman"/>
        </w:rPr>
        <w:t>is</w:t>
      </w:r>
      <w:r w:rsidR="00247293" w:rsidRPr="005344B4">
        <w:rPr>
          <w:rFonts w:cs="Times New Roman"/>
        </w:rPr>
        <w:t xml:space="preserve"> underexplored. </w:t>
      </w:r>
      <w:r w:rsidR="00AC1F6F" w:rsidRPr="005344B4">
        <w:rPr>
          <w:rFonts w:cs="Times New Roman"/>
        </w:rPr>
        <w:t xml:space="preserve"> </w:t>
      </w:r>
      <w:r w:rsidR="002502B0" w:rsidRPr="005344B4">
        <w:rPr>
          <w:rFonts w:cs="Times New Roman"/>
        </w:rPr>
        <w:t>I review relevant literature on the family within geography</w:t>
      </w:r>
      <w:r w:rsidR="002E7840" w:rsidRPr="005344B4">
        <w:rPr>
          <w:rFonts w:cs="Times New Roman"/>
        </w:rPr>
        <w:t xml:space="preserve"> and look beyond geography to wider literature on family and environment to outline the gap I seek to fill.</w:t>
      </w:r>
      <w:r w:rsidR="00631E24" w:rsidRPr="005344B4">
        <w:rPr>
          <w:rFonts w:cs="Times New Roman"/>
        </w:rPr>
        <w:t xml:space="preserve"> </w:t>
      </w:r>
      <w:r w:rsidR="006C61F5" w:rsidRPr="005344B4">
        <w:rPr>
          <w:rFonts w:cs="Times New Roman"/>
        </w:rPr>
        <w:t xml:space="preserve">I introduce the concept of the neoliberal </w:t>
      </w:r>
      <w:proofErr w:type="spellStart"/>
      <w:r w:rsidR="006C61F5" w:rsidRPr="005344B4">
        <w:rPr>
          <w:rFonts w:cs="Times New Roman"/>
        </w:rPr>
        <w:t>everyday</w:t>
      </w:r>
      <w:proofErr w:type="spellEnd"/>
      <w:r w:rsidR="006C61F5" w:rsidRPr="005344B4">
        <w:rPr>
          <w:rFonts w:cs="Times New Roman"/>
        </w:rPr>
        <w:t xml:space="preserve">, </w:t>
      </w:r>
      <w:r w:rsidR="00DB2184" w:rsidRPr="005344B4">
        <w:rPr>
          <w:rFonts w:cs="Times New Roman"/>
        </w:rPr>
        <w:t>to</w:t>
      </w:r>
      <w:r w:rsidR="006C61F5" w:rsidRPr="005344B4">
        <w:rPr>
          <w:rFonts w:cs="Times New Roman"/>
        </w:rPr>
        <w:t xml:space="preserve"> acknowledge some of the constraints and pressures of family life in the UK today; this cont</w:t>
      </w:r>
      <w:r w:rsidR="009D31A7" w:rsidRPr="005344B4">
        <w:rPr>
          <w:rFonts w:cs="Times New Roman"/>
        </w:rPr>
        <w:t>e</w:t>
      </w:r>
      <w:r w:rsidR="00946BF5" w:rsidRPr="005344B4">
        <w:rPr>
          <w:rFonts w:cs="Times New Roman"/>
        </w:rPr>
        <w:t>xt lays</w:t>
      </w:r>
      <w:r w:rsidR="009D31A7" w:rsidRPr="005344B4">
        <w:rPr>
          <w:rFonts w:cs="Times New Roman"/>
        </w:rPr>
        <w:t xml:space="preserve"> the foundation for my later argument that heterotopic spaces are vital for</w:t>
      </w:r>
      <w:r w:rsidR="00946BF5" w:rsidRPr="005344B4">
        <w:rPr>
          <w:rFonts w:cs="Times New Roman"/>
        </w:rPr>
        <w:t xml:space="preserve"> offering a </w:t>
      </w:r>
      <w:proofErr w:type="spellStart"/>
      <w:r w:rsidR="00946BF5" w:rsidRPr="005344B4">
        <w:rPr>
          <w:rFonts w:cs="Times New Roman"/>
        </w:rPr>
        <w:t>spatio</w:t>
      </w:r>
      <w:proofErr w:type="spellEnd"/>
      <w:r w:rsidR="00946BF5" w:rsidRPr="005344B4">
        <w:rPr>
          <w:rFonts w:cs="Times New Roman"/>
        </w:rPr>
        <w:t xml:space="preserve">-temporal break from the rhythms and routines of everyday life. </w:t>
      </w:r>
      <w:r w:rsidR="00791043" w:rsidRPr="005344B4">
        <w:rPr>
          <w:rFonts w:cs="Times New Roman"/>
        </w:rPr>
        <w:t>Finally,</w:t>
      </w:r>
      <w:r w:rsidR="00946BF5" w:rsidRPr="005344B4">
        <w:rPr>
          <w:rFonts w:cs="Times New Roman"/>
        </w:rPr>
        <w:t xml:space="preserve"> I </w:t>
      </w:r>
      <w:r w:rsidR="00E74D81" w:rsidRPr="005344B4">
        <w:rPr>
          <w:rFonts w:cs="Times New Roman"/>
        </w:rPr>
        <w:t xml:space="preserve">acknowledge some of the problematics associated with </w:t>
      </w:r>
      <w:r w:rsidR="004C26FF" w:rsidRPr="005344B4">
        <w:rPr>
          <w:rFonts w:cs="Times New Roman"/>
        </w:rPr>
        <w:t>the</w:t>
      </w:r>
      <w:r w:rsidR="00E74D81" w:rsidRPr="005344B4">
        <w:rPr>
          <w:rFonts w:cs="Times New Roman"/>
        </w:rPr>
        <w:t xml:space="preserve"> family as the unit of analysi</w:t>
      </w:r>
      <w:r w:rsidR="00DB2184" w:rsidRPr="005344B4">
        <w:rPr>
          <w:rFonts w:cs="Times New Roman"/>
        </w:rPr>
        <w:t>s.</w:t>
      </w:r>
      <w:r w:rsidR="00F05749" w:rsidRPr="005344B4">
        <w:rPr>
          <w:rFonts w:cs="Times New Roman"/>
        </w:rPr>
        <w:t xml:space="preserve"> I justify my focus on the family as an everyday notion that continues to </w:t>
      </w:r>
      <w:r w:rsidR="00017389" w:rsidRPr="005344B4">
        <w:rPr>
          <w:rFonts w:cs="Times New Roman"/>
        </w:rPr>
        <w:t xml:space="preserve">matter </w:t>
      </w:r>
      <w:r w:rsidR="003424AC" w:rsidRPr="005344B4">
        <w:rPr>
          <w:rFonts w:cs="Times New Roman"/>
        </w:rPr>
        <w:t>politically, affectively and materially</w:t>
      </w:r>
      <w:r w:rsidR="005E73E2" w:rsidRPr="005344B4">
        <w:rPr>
          <w:rFonts w:cs="Times New Roman"/>
        </w:rPr>
        <w:t xml:space="preserve">. </w:t>
      </w:r>
      <w:r w:rsidR="00DB2184" w:rsidRPr="005344B4">
        <w:rPr>
          <w:rFonts w:cs="Times New Roman"/>
        </w:rPr>
        <w:t>W</w:t>
      </w:r>
      <w:r w:rsidR="00596EB9" w:rsidRPr="005344B4">
        <w:rPr>
          <w:rFonts w:cs="Times New Roman"/>
        </w:rPr>
        <w:t>hilst</w:t>
      </w:r>
      <w:r w:rsidR="00C722BD" w:rsidRPr="005344B4">
        <w:rPr>
          <w:rFonts w:cs="Times New Roman"/>
        </w:rPr>
        <w:t xml:space="preserve"> </w:t>
      </w:r>
      <w:r w:rsidR="00A76FBC" w:rsidRPr="005344B4">
        <w:rPr>
          <w:rFonts w:cs="Times New Roman"/>
        </w:rPr>
        <w:t xml:space="preserve">academic </w:t>
      </w:r>
      <w:r w:rsidR="00DB2184" w:rsidRPr="005344B4">
        <w:rPr>
          <w:rFonts w:cs="Times New Roman"/>
        </w:rPr>
        <w:t>discussions have</w:t>
      </w:r>
      <w:r w:rsidR="005E73E2" w:rsidRPr="005344B4">
        <w:rPr>
          <w:rFonts w:cs="Times New Roman"/>
        </w:rPr>
        <w:t xml:space="preserve"> shifted away from ‘the family’ towards </w:t>
      </w:r>
      <w:r w:rsidR="00765BF7" w:rsidRPr="005344B4">
        <w:rPr>
          <w:rFonts w:cs="Times New Roman"/>
        </w:rPr>
        <w:t xml:space="preserve">more capacious </w:t>
      </w:r>
      <w:r w:rsidR="006C2FBE" w:rsidRPr="005344B4">
        <w:rPr>
          <w:rFonts w:cs="Times New Roman"/>
        </w:rPr>
        <w:t>concepts of kinship, intimacy and intergenerational relations</w:t>
      </w:r>
      <w:r w:rsidR="00C722BD" w:rsidRPr="005344B4">
        <w:rPr>
          <w:rFonts w:cs="Times New Roman"/>
        </w:rPr>
        <w:t xml:space="preserve">, ‘the family’ </w:t>
      </w:r>
      <w:r w:rsidR="008D49C9" w:rsidRPr="005344B4">
        <w:rPr>
          <w:rFonts w:cs="Times New Roman"/>
        </w:rPr>
        <w:t>has become</w:t>
      </w:r>
      <w:r w:rsidR="00596EB9" w:rsidRPr="005344B4">
        <w:rPr>
          <w:rFonts w:cs="Times New Roman"/>
        </w:rPr>
        <w:t xml:space="preserve"> increasingly politicised, </w:t>
      </w:r>
      <w:r w:rsidR="008D49C9" w:rsidRPr="005344B4">
        <w:rPr>
          <w:rFonts w:cs="Times New Roman"/>
        </w:rPr>
        <w:t xml:space="preserve">moralised, governed and scrutinised </w:t>
      </w:r>
      <w:r w:rsidR="002A3B5D" w:rsidRPr="005344B4">
        <w:rPr>
          <w:rFonts w:cs="Times New Roman"/>
        </w:rPr>
        <w:fldChar w:fldCharType="begin"/>
      </w:r>
      <w:r w:rsidR="002A3B5D" w:rsidRPr="005344B4">
        <w:rPr>
          <w:rFonts w:cs="Times New Roman"/>
        </w:rPr>
        <w:instrText xml:space="preserve"> ADDIN ZOTERO_ITEM CSL_CITATION {"citationID":"nhpVpyGP","properties":{"formattedCitation":"(Jensen and Tyler, 2012; Jupp, 2016; Tarrant and Hall, 2020)","plainCitation":"(Jensen and Tyler, 2012; Jupp, 2016; Tarrant and Hall, 2020)","noteIndex":0},"citationItems":[{"id":1136,"uris":["http://zotero.org/users/6040264/items/P9VHJJTV"],"itemData":{"id":1136,"type":"article-journal","container-title":"Studies in the Maternal","DOI":"10.16995/sim.34","journalAbbreviation":"Studies in the Maternal","source":"ResearchGate","title":"Austerity Parenting: new economies of parent-citizenship","title-short":"Austerity Parenting","volume":"4","author":[{"family":"Jensen","given":"Tracey"},{"family":"Tyler","given":"Imogen"}],"issued":{"date-parts":[["2012",7,1]]}}},{"id":967,"uris":["http://zotero.org/users/6040264/items/C7KEVA6V"],"itemData":{"id":967,"type":"article-journal","abstract":"Families in the UK have played a key role within the ‘third way’ policy regimes of the past two decades, promising to act as arenas of citizenship between the individual and the market. Such a framing has always posed questions about which families are imagined to be capable of this role, with competing constructions of ‘risky’ and ‘resourceful’ families within social policy discourses. Over the past five years UK families have been hit with an array of cuts and reforms to state benefits and other forms of government support. This paper argues that, within this context of austerity, problematic binary constructions in policy discourses are increasing. Certain families and households are relied on to deliver aspects of care, while others are vilified as unstable and ‘troubled’, in ways that view families as individualised and removed from their wider geographies. Against this background it is argued that detailed geographical research into the everyday lives of disadvantaged families can talk back to these powerful representations. This means paying attention to the ways that families navigate everyday landscapes of care, both material and emotional, which are in turn shaped by the unequal resources available, including increasingly unevenly distributed state services","container-title":"Area","ISSN":"0004-0894","issue":"3","language":"en","note":"number: 3\npublisher: Wiley","page":"266-272","source":"kar.kent.ac.uk","title":"Families, policy and place in times of austerity","volume":"49","author":[{"family":"Jupp","given":"Eleanor"}],"issued":{"date-parts":[["2016",3,28]]}}},{"id":1151,"uris":["http://zotero.org/users/6040264/items/PYCJA245"],"itemData":{"id":1151,"type":"article-journal","abstract":"Our key aim with this collection, a combination of original empirical contributions and interventions by experts from across social geography and sociology, is to consolidate and advance feminist, interdisciplinary approaches to the everyday geographies of family via contemporary, empirically grounded research and direct interdisciplinary exchanges. This themed section showcases cutting edge geographical work in relation to the everyday geographies of family life; highlights the diversity of work being done within feminist geography and; develops a feminist geography that is enriched through engagement with interdisciplinary intellectual exchanges. We describe the intervention section that follows this introductory piece, bringing together writing from across sociology and geography, where there has been a cross-pollination of ideas around everyday family life, but very little concerted effort to bring these into dialogue to date. In introducing each contributor and their substantive interests, we will draw out relevant theoretical links across papers that illustrate how both family and the everyday, as key concepts, are being unsettled and problematised. Contributors to the intervention section are notable scholars that have set and shaped key agendas and debates. In their shorter papers, they will reflect on their influence on developing debates about family and everyday life. Drawing links across this suite of themed and intervention papers, it will be argued that interdisciplinary work around the family is important for carving out and consolidating feminist, interdisciplinary discussions and for determining what might also be distinctive about feminist approaches to family geographies as debates progress.","container-title":"Gender, Place &amp; Culture","DOI":"10.1080/0966369X.2019.1609430","ISSN":"0966-369X","issue":"5","note":"publisher: Routledge\n_eprint: https://doi.org/10.1080/0966369X.2019.1609430","page":"613-623","source":"Taylor and Francis+NEJM","title":"Everyday geographies of family: feminist approaches and interdisciplinary conversations","title-short":"Everyday geographies of family","volume":"27","author":[{"family":"Tarrant","given":"Anna"},{"family":"Hall","given":"Sarah Marie"}],"issued":{"date-parts":[["2020",5,3]]}}}],"schema":"https://github.com/citation-style-language/schema/raw/master/csl-citation.json"} </w:instrText>
      </w:r>
      <w:r w:rsidR="002A3B5D" w:rsidRPr="005344B4">
        <w:rPr>
          <w:rFonts w:cs="Times New Roman"/>
        </w:rPr>
        <w:fldChar w:fldCharType="separate"/>
      </w:r>
      <w:r w:rsidR="002A3B5D" w:rsidRPr="005344B4">
        <w:rPr>
          <w:rFonts w:cs="Times New Roman"/>
        </w:rPr>
        <w:t>(Jensen and Tyler, 2012; Jupp, 2016; Tarrant and Hall, 2020)</w:t>
      </w:r>
      <w:r w:rsidR="002A3B5D" w:rsidRPr="005344B4">
        <w:rPr>
          <w:rFonts w:cs="Times New Roman"/>
        </w:rPr>
        <w:fldChar w:fldCharType="end"/>
      </w:r>
      <w:r w:rsidR="005D1427" w:rsidRPr="005344B4">
        <w:rPr>
          <w:rFonts w:cs="Times New Roman"/>
        </w:rPr>
        <w:t xml:space="preserve">. </w:t>
      </w:r>
      <w:r w:rsidR="00A76FBC" w:rsidRPr="005344B4">
        <w:rPr>
          <w:rFonts w:cs="Times New Roman"/>
        </w:rPr>
        <w:t>Family</w:t>
      </w:r>
      <w:r w:rsidR="0082089D" w:rsidRPr="005344B4">
        <w:rPr>
          <w:rFonts w:cs="Times New Roman"/>
        </w:rPr>
        <w:t xml:space="preserve"> continues to</w:t>
      </w:r>
      <w:r w:rsidR="00A76FBC" w:rsidRPr="005344B4">
        <w:rPr>
          <w:rFonts w:cs="Times New Roman"/>
        </w:rPr>
        <w:t xml:space="preserve"> </w:t>
      </w:r>
      <w:r w:rsidR="00842FBA" w:rsidRPr="005344B4">
        <w:rPr>
          <w:rFonts w:cs="Times New Roman"/>
        </w:rPr>
        <w:t>matter</w:t>
      </w:r>
      <w:r w:rsidR="0082089D" w:rsidRPr="005344B4">
        <w:rPr>
          <w:rFonts w:cs="Times New Roman"/>
        </w:rPr>
        <w:t xml:space="preserve"> to </w:t>
      </w:r>
      <w:r w:rsidR="00567CC9" w:rsidRPr="005344B4">
        <w:rPr>
          <w:rFonts w:cs="Times New Roman"/>
        </w:rPr>
        <w:t>dynamic and emerging</w:t>
      </w:r>
      <w:r w:rsidR="0082089D" w:rsidRPr="005344B4">
        <w:rPr>
          <w:rFonts w:cs="Times New Roman"/>
        </w:rPr>
        <w:t xml:space="preserve"> </w:t>
      </w:r>
      <w:r w:rsidR="00567CC9" w:rsidRPr="005344B4">
        <w:rPr>
          <w:rFonts w:cs="Times New Roman"/>
        </w:rPr>
        <w:t>moral and political geographies; ev</w:t>
      </w:r>
      <w:r w:rsidR="001C6C82" w:rsidRPr="005344B4">
        <w:rPr>
          <w:rFonts w:cs="Times New Roman"/>
        </w:rPr>
        <w:t>e</w:t>
      </w:r>
      <w:r w:rsidR="00567CC9" w:rsidRPr="005344B4">
        <w:rPr>
          <w:rFonts w:cs="Times New Roman"/>
        </w:rPr>
        <w:t xml:space="preserve">n where family relations are absent, </w:t>
      </w:r>
      <w:r w:rsidR="000709C1" w:rsidRPr="005344B4">
        <w:rPr>
          <w:rFonts w:cs="Times New Roman"/>
        </w:rPr>
        <w:t xml:space="preserve">rejected, </w:t>
      </w:r>
      <w:r w:rsidR="001C6C82" w:rsidRPr="005344B4">
        <w:rPr>
          <w:rFonts w:cs="Times New Roman"/>
        </w:rPr>
        <w:t>harmful or</w:t>
      </w:r>
      <w:r w:rsidR="001A051A" w:rsidRPr="005344B4">
        <w:rPr>
          <w:rFonts w:cs="Times New Roman"/>
        </w:rPr>
        <w:t xml:space="preserve"> reappropriated</w:t>
      </w:r>
      <w:r w:rsidR="00C32E57">
        <w:rPr>
          <w:rStyle w:val="FootnoteReference"/>
          <w:rFonts w:cs="Times New Roman"/>
        </w:rPr>
        <w:footnoteReference w:id="2"/>
      </w:r>
      <w:r w:rsidR="00DB482A" w:rsidRPr="005344B4">
        <w:rPr>
          <w:rFonts w:cs="Times New Roman"/>
        </w:rPr>
        <w:t xml:space="preserve">, </w:t>
      </w:r>
      <w:r w:rsidR="00D4436F" w:rsidRPr="005344B4">
        <w:rPr>
          <w:rFonts w:cs="Times New Roman"/>
        </w:rPr>
        <w:t xml:space="preserve">the notion of family continues to be a powerful </w:t>
      </w:r>
      <w:r w:rsidR="00D4436F" w:rsidRPr="005344B4">
        <w:rPr>
          <w:rFonts w:cs="Times New Roman"/>
        </w:rPr>
        <w:lastRenderedPageBreak/>
        <w:t>organising category</w:t>
      </w:r>
      <w:r w:rsidR="00DB482A" w:rsidRPr="005344B4">
        <w:rPr>
          <w:rFonts w:cs="Times New Roman"/>
        </w:rPr>
        <w:t xml:space="preserve"> which </w:t>
      </w:r>
      <w:r w:rsidR="001A051A" w:rsidRPr="005344B4">
        <w:rPr>
          <w:rFonts w:cs="Times New Roman"/>
        </w:rPr>
        <w:t xml:space="preserve">often </w:t>
      </w:r>
      <w:r w:rsidR="009736AE" w:rsidRPr="005344B4">
        <w:rPr>
          <w:rFonts w:cs="Times New Roman"/>
        </w:rPr>
        <w:t>surfaces in everyday encounters</w:t>
      </w:r>
      <w:r w:rsidR="00DB482A" w:rsidRPr="005344B4">
        <w:rPr>
          <w:rFonts w:cs="Times New Roman"/>
        </w:rPr>
        <w:t>. This is particularly true fo</w:t>
      </w:r>
      <w:r w:rsidR="00FB5900" w:rsidRPr="005344B4">
        <w:rPr>
          <w:rFonts w:cs="Times New Roman"/>
        </w:rPr>
        <w:t xml:space="preserve">r young children aged 4-11 who are the focus of this study. </w:t>
      </w:r>
    </w:p>
    <w:p w14:paraId="6EEEAA3F" w14:textId="73AA3EA5" w:rsidR="009974CF" w:rsidRPr="005344B4" w:rsidRDefault="00EC1065" w:rsidP="009811B0">
      <w:pPr>
        <w:spacing w:line="480" w:lineRule="auto"/>
        <w:rPr>
          <w:rFonts w:cs="Times New Roman"/>
        </w:rPr>
      </w:pPr>
      <w:r w:rsidRPr="005344B4">
        <w:rPr>
          <w:rFonts w:cs="Times New Roman"/>
        </w:rPr>
        <w:t>The duty to mitigate ecological cris</w:t>
      </w:r>
      <w:r w:rsidR="00D474F4" w:rsidRPr="005344B4">
        <w:rPr>
          <w:rFonts w:cs="Times New Roman"/>
        </w:rPr>
        <w:t>i</w:t>
      </w:r>
      <w:r w:rsidRPr="005344B4">
        <w:rPr>
          <w:rFonts w:cs="Times New Roman"/>
        </w:rPr>
        <w:t>s is increasingly understood in terms of intergenerational responsibility within both formal and grassroots politics, as well as in the media</w:t>
      </w:r>
      <w:r w:rsidR="00D474F4" w:rsidRPr="005344B4">
        <w:rPr>
          <w:rFonts w:cs="Times New Roman"/>
        </w:rPr>
        <w:t>.</w:t>
      </w:r>
      <w:r w:rsidR="00895ECD" w:rsidRPr="005344B4">
        <w:rPr>
          <w:rFonts w:cs="Times New Roman"/>
        </w:rPr>
        <w:t xml:space="preserve"> </w:t>
      </w:r>
      <w:r w:rsidR="00D474F4" w:rsidRPr="005344B4">
        <w:rPr>
          <w:rFonts w:cs="Times New Roman"/>
        </w:rPr>
        <w:t xml:space="preserve">The intergenerational framing of </w:t>
      </w:r>
      <w:r w:rsidR="006907A7" w:rsidRPr="005344B4">
        <w:rPr>
          <w:rFonts w:cs="Times New Roman"/>
        </w:rPr>
        <w:t>sustainability fir</w:t>
      </w:r>
      <w:r w:rsidR="006817A9" w:rsidRPr="005344B4">
        <w:rPr>
          <w:rFonts w:cs="Times New Roman"/>
        </w:rPr>
        <w:t xml:space="preserve">st entered formal political discourse </w:t>
      </w:r>
      <w:r w:rsidR="00D474F4" w:rsidRPr="005344B4">
        <w:rPr>
          <w:rFonts w:cs="Times New Roman"/>
        </w:rPr>
        <w:t xml:space="preserve">in the </w:t>
      </w:r>
      <w:proofErr w:type="spellStart"/>
      <w:r w:rsidR="00D474F4" w:rsidRPr="005344B4">
        <w:rPr>
          <w:rFonts w:cs="Times New Roman"/>
        </w:rPr>
        <w:t>Brudtland</w:t>
      </w:r>
      <w:proofErr w:type="spellEnd"/>
      <w:r w:rsidR="00D474F4" w:rsidRPr="005344B4">
        <w:rPr>
          <w:rFonts w:cs="Times New Roman"/>
        </w:rPr>
        <w:t xml:space="preserve"> Report of 1987</w:t>
      </w:r>
      <w:r w:rsidR="00D474F4" w:rsidRPr="005344B4">
        <w:rPr>
          <w:rStyle w:val="FootnoteReference"/>
          <w:rFonts w:cs="Times New Roman"/>
        </w:rPr>
        <w:footnoteReference w:id="3"/>
      </w:r>
      <w:r w:rsidR="00D474F4" w:rsidRPr="005344B4">
        <w:rPr>
          <w:rFonts w:cs="Times New Roman"/>
        </w:rPr>
        <w:t>.</w:t>
      </w:r>
      <w:r w:rsidR="006817A9" w:rsidRPr="005344B4">
        <w:rPr>
          <w:rFonts w:cs="Times New Roman"/>
        </w:rPr>
        <w:t xml:space="preserve"> </w:t>
      </w:r>
      <w:r w:rsidR="00FB4B01" w:rsidRPr="005344B4">
        <w:rPr>
          <w:rFonts w:cs="Times New Roman"/>
        </w:rPr>
        <w:t>Here the</w:t>
      </w:r>
      <w:r w:rsidR="00145E3C" w:rsidRPr="005344B4">
        <w:rPr>
          <w:rFonts w:cs="Times New Roman"/>
        </w:rPr>
        <w:t xml:space="preserve"> concept </w:t>
      </w:r>
      <w:r w:rsidR="00895ECD" w:rsidRPr="005344B4">
        <w:rPr>
          <w:rFonts w:cs="Times New Roman"/>
        </w:rPr>
        <w:t>of inter</w:t>
      </w:r>
      <w:r w:rsidR="007A6538" w:rsidRPr="005344B4">
        <w:rPr>
          <w:rFonts w:cs="Times New Roman"/>
        </w:rPr>
        <w:t>generational equity</w:t>
      </w:r>
      <w:r w:rsidR="00FB4B01" w:rsidRPr="005344B4">
        <w:rPr>
          <w:rFonts w:cs="Times New Roman"/>
        </w:rPr>
        <w:t xml:space="preserve"> was deployed</w:t>
      </w:r>
      <w:r w:rsidR="007A6538" w:rsidRPr="005344B4">
        <w:rPr>
          <w:rFonts w:cs="Times New Roman"/>
        </w:rPr>
        <w:t xml:space="preserve"> t</w:t>
      </w:r>
      <w:r w:rsidR="00D62BAA" w:rsidRPr="005344B4">
        <w:rPr>
          <w:rFonts w:cs="Times New Roman"/>
        </w:rPr>
        <w:t xml:space="preserve">o overcome short-termism in political systems and grasp the </w:t>
      </w:r>
      <w:r w:rsidR="00CA16B0" w:rsidRPr="005344B4">
        <w:rPr>
          <w:rFonts w:cs="Times New Roman"/>
        </w:rPr>
        <w:t>longer-term</w:t>
      </w:r>
      <w:r w:rsidR="00D62BAA" w:rsidRPr="005344B4">
        <w:rPr>
          <w:rFonts w:cs="Times New Roman"/>
        </w:rPr>
        <w:t xml:space="preserve"> impacts of ecological degradation</w:t>
      </w:r>
      <w:r w:rsidR="006D617C" w:rsidRPr="005344B4">
        <w:rPr>
          <w:rFonts w:cs="Times New Roman"/>
        </w:rPr>
        <w:t xml:space="preserve">. Environmental </w:t>
      </w:r>
      <w:r w:rsidR="00D62BAA" w:rsidRPr="005344B4">
        <w:rPr>
          <w:rFonts w:cs="Times New Roman"/>
        </w:rPr>
        <w:t>responsibility is</w:t>
      </w:r>
      <w:r w:rsidR="006D617C" w:rsidRPr="005344B4">
        <w:rPr>
          <w:rFonts w:cs="Times New Roman"/>
        </w:rPr>
        <w:t xml:space="preserve"> thus</w:t>
      </w:r>
      <w:r w:rsidR="00D62BAA" w:rsidRPr="005344B4">
        <w:rPr>
          <w:rFonts w:cs="Times New Roman"/>
        </w:rPr>
        <w:t xml:space="preserve"> understood as </w:t>
      </w:r>
      <w:r w:rsidR="00FA28D7" w:rsidRPr="005344B4">
        <w:rPr>
          <w:rFonts w:cs="Times New Roman"/>
        </w:rPr>
        <w:t>a moral obligation towards future generations of human beings.</w:t>
      </w:r>
      <w:r w:rsidR="00145E3C" w:rsidRPr="005344B4">
        <w:rPr>
          <w:rFonts w:cs="Times New Roman"/>
        </w:rPr>
        <w:t xml:space="preserve"> </w:t>
      </w:r>
      <w:r w:rsidR="000A13D7" w:rsidRPr="005344B4">
        <w:rPr>
          <w:rFonts w:cs="Times New Roman"/>
        </w:rPr>
        <w:t>N</w:t>
      </w:r>
      <w:r w:rsidR="00A30D7C" w:rsidRPr="005344B4">
        <w:rPr>
          <w:rFonts w:cs="Times New Roman"/>
        </w:rPr>
        <w:t xml:space="preserve">early 40 years later, children and young people are the </w:t>
      </w:r>
      <w:r w:rsidR="00C80586" w:rsidRPr="005344B4">
        <w:rPr>
          <w:rFonts w:cs="Times New Roman"/>
        </w:rPr>
        <w:t xml:space="preserve">living embodiment of the ‘future generations’ </w:t>
      </w:r>
      <w:r w:rsidR="000A13D7" w:rsidRPr="005344B4">
        <w:rPr>
          <w:rFonts w:cs="Times New Roman"/>
        </w:rPr>
        <w:t xml:space="preserve">envisaged in </w:t>
      </w:r>
      <w:r w:rsidR="00D80012" w:rsidRPr="005344B4">
        <w:rPr>
          <w:rFonts w:cs="Times New Roman"/>
        </w:rPr>
        <w:t xml:space="preserve">the </w:t>
      </w:r>
      <w:r w:rsidR="000A13D7" w:rsidRPr="005344B4">
        <w:rPr>
          <w:rFonts w:cs="Times New Roman"/>
        </w:rPr>
        <w:t>framework of Sustainable Development</w:t>
      </w:r>
      <w:r w:rsidR="006D617C" w:rsidRPr="005344B4">
        <w:rPr>
          <w:rFonts w:cs="Times New Roman"/>
        </w:rPr>
        <w:t>,</w:t>
      </w:r>
      <w:r w:rsidR="00D80012" w:rsidRPr="005344B4">
        <w:rPr>
          <w:rFonts w:cs="Times New Roman"/>
        </w:rPr>
        <w:t xml:space="preserve"> still widely used today</w:t>
      </w:r>
      <w:r w:rsidR="000A13D7" w:rsidRPr="005344B4">
        <w:rPr>
          <w:rFonts w:cs="Times New Roman"/>
        </w:rPr>
        <w:t>.</w:t>
      </w:r>
      <w:r w:rsidR="00005D1F" w:rsidRPr="005344B4">
        <w:rPr>
          <w:rFonts w:cs="Times New Roman"/>
        </w:rPr>
        <w:t xml:space="preserve"> </w:t>
      </w:r>
      <w:r w:rsidR="000A13D7" w:rsidRPr="005344B4">
        <w:rPr>
          <w:rFonts w:cs="Times New Roman"/>
        </w:rPr>
        <w:t>They are increasingly positioned and</w:t>
      </w:r>
      <w:r w:rsidR="003C696D" w:rsidRPr="005344B4">
        <w:rPr>
          <w:rFonts w:cs="Times New Roman"/>
        </w:rPr>
        <w:t xml:space="preserve"> position themselves as </w:t>
      </w:r>
      <w:r w:rsidR="00005D1F" w:rsidRPr="005344B4">
        <w:rPr>
          <w:rFonts w:cs="Times New Roman"/>
        </w:rPr>
        <w:t>dual futures</w:t>
      </w:r>
      <w:r w:rsidR="00B274AF" w:rsidRPr="005344B4">
        <w:rPr>
          <w:rFonts w:cs="Times New Roman"/>
        </w:rPr>
        <w:t>; future leaders and</w:t>
      </w:r>
      <w:r w:rsidR="00005D1F" w:rsidRPr="005344B4">
        <w:rPr>
          <w:rFonts w:cs="Times New Roman"/>
        </w:rPr>
        <w:t xml:space="preserve"> </w:t>
      </w:r>
      <w:r w:rsidR="00FB6EDA" w:rsidRPr="005344B4">
        <w:rPr>
          <w:rFonts w:cs="Times New Roman"/>
        </w:rPr>
        <w:t>inh</w:t>
      </w:r>
      <w:r w:rsidR="003C696D" w:rsidRPr="005344B4">
        <w:rPr>
          <w:rFonts w:cs="Times New Roman"/>
        </w:rPr>
        <w:t>eritors of an irreversibly damaged planet</w:t>
      </w:r>
      <w:r w:rsidR="005D1427" w:rsidRPr="005344B4">
        <w:rPr>
          <w:rFonts w:cs="Times New Roman"/>
        </w:rPr>
        <w:t xml:space="preserve"> </w:t>
      </w:r>
      <w:r w:rsidR="005D1427" w:rsidRPr="005344B4">
        <w:rPr>
          <w:rFonts w:cs="Times New Roman"/>
        </w:rPr>
        <w:fldChar w:fldCharType="begin"/>
      </w:r>
      <w:r w:rsidR="005D1427" w:rsidRPr="005344B4">
        <w:rPr>
          <w:rFonts w:cs="Times New Roman"/>
        </w:rPr>
        <w:instrText xml:space="preserve"> ADDIN ZOTERO_ITEM CSL_CITATION {"citationID":"y0MOcosE","properties":{"formattedCitation":"(Lee, 2013)","plainCitation":"(Lee, 2013)","noteIndex":0},"citationItems":[{"id":720,"uris":["http://zotero.org/users/6040264/items/KFSCVW2I"],"itemData":{"id":720,"type":"chapter","abstract":"The issues that arise at the conjunction of childhood and climate change are complex. They touch on the oldest themes of bio-politics; relations between human and non-human life; the nature of human agency and its traction and influence in the world; the possibilities for deliberate intervention in human and non-human activity. Over the past couple of centuries at least, children have had these themes projected onto their lives and childhood itself has been shaped by its use as a political and scientific test-bed for their examination. Looking to futures, these themes also have profound practical and ethical implications for children, for the distribution of resources essential to life and for intergenerational justice and generational succession (Facer 2011). So as I examine climate change and childhood together, I will advance an argument about the roles that children and childhood can play in responding to climate change. Central to this is my concern that children be seen not only as the resources out of which futures are built — so many bodies to be healthily grown, so many minds to be cultivated — but also as active and creative participants in the construction of futures. To this extent I’m clearly going to be building on views of children as agents that have been developed in recent decades in childhood studies.","collection-title":"Studies in Childhood and Youth","container-title":"Childhood and Biopolitics: Climate Change, Life Processes and Human Futures","event-place":"London","ISBN":"978-1-137-31718-6","language":"en","note":"DOI: 10.1057/9781137317186_6","page":"113-128","publisher":"Palgrave Macmillan UK","publisher-place":"London","source":"Springer Link","title":"Childhood, Climate Change and Human Agency","URL":"https://doi.org/10.1057/9781137317186_6","author":[{"family":"Lee","given":"Nick"}],"editor":[{"family":"Lee","given":"Nick"}],"accessed":{"date-parts":[["2020",2,18]]},"issued":{"date-parts":[["2013"]]}}}],"schema":"https://github.com/citation-style-language/schema/raw/master/csl-citation.json"} </w:instrText>
      </w:r>
      <w:r w:rsidR="005D1427" w:rsidRPr="005344B4">
        <w:rPr>
          <w:rFonts w:cs="Times New Roman"/>
        </w:rPr>
        <w:fldChar w:fldCharType="separate"/>
      </w:r>
      <w:r w:rsidR="005D1427" w:rsidRPr="005344B4">
        <w:rPr>
          <w:rFonts w:cs="Times New Roman"/>
        </w:rPr>
        <w:t>(Lee, 2013)</w:t>
      </w:r>
      <w:r w:rsidR="005D1427" w:rsidRPr="005344B4">
        <w:rPr>
          <w:rFonts w:cs="Times New Roman"/>
        </w:rPr>
        <w:fldChar w:fldCharType="end"/>
      </w:r>
      <w:r w:rsidR="000A13D7" w:rsidRPr="005344B4">
        <w:rPr>
          <w:rFonts w:cs="Times New Roman"/>
        </w:rPr>
        <w:t>.</w:t>
      </w:r>
      <w:r w:rsidR="006817A9" w:rsidRPr="005344B4">
        <w:rPr>
          <w:rFonts w:cs="Times New Roman"/>
        </w:rPr>
        <w:t xml:space="preserve"> In recent years,</w:t>
      </w:r>
      <w:r w:rsidR="00FB6EDA" w:rsidRPr="005344B4">
        <w:rPr>
          <w:rFonts w:cs="Times New Roman"/>
        </w:rPr>
        <w:t xml:space="preserve"> </w:t>
      </w:r>
      <w:r w:rsidR="006817A9" w:rsidRPr="005344B4">
        <w:rPr>
          <w:rFonts w:cs="Times New Roman"/>
        </w:rPr>
        <w:t xml:space="preserve">the </w:t>
      </w:r>
      <w:r w:rsidR="00FB6EDA" w:rsidRPr="005344B4">
        <w:rPr>
          <w:rFonts w:cs="Times New Roman"/>
        </w:rPr>
        <w:t xml:space="preserve">framework of intergenerational responsibility has been politicised by </w:t>
      </w:r>
      <w:r w:rsidR="000A13D7" w:rsidRPr="005344B4">
        <w:rPr>
          <w:rFonts w:cs="Times New Roman"/>
        </w:rPr>
        <w:t xml:space="preserve">youth </w:t>
      </w:r>
      <w:r w:rsidR="00FB6EDA" w:rsidRPr="005344B4">
        <w:rPr>
          <w:rFonts w:cs="Times New Roman"/>
        </w:rPr>
        <w:t>climate movements, who</w:t>
      </w:r>
      <w:r w:rsidR="000A13D7" w:rsidRPr="005344B4">
        <w:rPr>
          <w:rFonts w:cs="Times New Roman"/>
        </w:rPr>
        <w:t xml:space="preserve"> have </w:t>
      </w:r>
      <w:r w:rsidR="008E4597" w:rsidRPr="005344B4">
        <w:rPr>
          <w:rFonts w:cs="Times New Roman"/>
        </w:rPr>
        <w:t>p</w:t>
      </w:r>
      <w:r w:rsidR="00217FF4" w:rsidRPr="005344B4">
        <w:rPr>
          <w:rFonts w:cs="Times New Roman"/>
        </w:rPr>
        <w:t>oint</w:t>
      </w:r>
      <w:r w:rsidR="00D33E3E" w:rsidRPr="005344B4">
        <w:rPr>
          <w:rFonts w:cs="Times New Roman"/>
        </w:rPr>
        <w:t>ed</w:t>
      </w:r>
      <w:r w:rsidR="00217FF4" w:rsidRPr="005344B4">
        <w:rPr>
          <w:rFonts w:cs="Times New Roman"/>
        </w:rPr>
        <w:t xml:space="preserve"> the finger of blame at older generations for </w:t>
      </w:r>
      <w:r w:rsidR="00D33E3E" w:rsidRPr="005344B4">
        <w:rPr>
          <w:rFonts w:cs="Times New Roman"/>
        </w:rPr>
        <w:t xml:space="preserve">our </w:t>
      </w:r>
      <w:r w:rsidR="00217FF4" w:rsidRPr="005344B4">
        <w:rPr>
          <w:rFonts w:cs="Times New Roman"/>
        </w:rPr>
        <w:t xml:space="preserve">failure to stall or slow the </w:t>
      </w:r>
      <w:r w:rsidR="00C766FB" w:rsidRPr="005344B4">
        <w:rPr>
          <w:rFonts w:cs="Times New Roman"/>
        </w:rPr>
        <w:t>destruction of ecological systems that sustain life</w:t>
      </w:r>
      <w:r w:rsidR="00036B54" w:rsidRPr="005344B4">
        <w:rPr>
          <w:rFonts w:cs="Times New Roman"/>
        </w:rPr>
        <w:t xml:space="preserve"> </w:t>
      </w:r>
      <w:r w:rsidR="00036B54" w:rsidRPr="005344B4">
        <w:rPr>
          <w:rFonts w:cs="Times New Roman"/>
        </w:rPr>
        <w:fldChar w:fldCharType="begin"/>
      </w:r>
      <w:r w:rsidR="00036B54" w:rsidRPr="005344B4">
        <w:rPr>
          <w:rFonts w:cs="Times New Roman"/>
        </w:rPr>
        <w:instrText xml:space="preserve"> ADDIN ZOTERO_ITEM CSL_CITATION {"citationID":"SzXsRBoa","properties":{"formattedCitation":"(Diprose {\\i{}et al.}, 2019)","plainCitation":"(Diprose et al., 2019)","noteIndex":0},"citationItems":[{"id":995,"uris":["http://zotero.org/users/6040264/items/2KA63ML9"],"itemData":{"id":995,"type":"book","abstract":"The United Nations 2030 Agenda for Sustainable Development makes climate change and responsible consumption key priorities for both industrialized and emerging economies. Moving beyond the Global North, this book uses innovative cross-national and cross-generational research with urban residents in China and Uganda, as well as the UK, to illuminate international debates about building sustainable societies and to examine how different cultures think about past, present and future responsibility for climate change. The authors explore to what extent different nations see climate change as a domestic issue, whilst looking at local explanatory and blame narratives to consider profound questions of justice between those nations that are more and less responsible for, and vulnerable to, climate change.","ISBN":"978-1-5292-0473-5","note":"DOI: 10.46692/9781529204742","publisher":"Bristol University Press","source":"Cambridge University Press","title":"Climate Change, Consumption and Intergenerational Justice: Lived Experiences in China, Uganda and the UK","title-short":"Climate Change, Consumption and Intergenerational Justice","URL":"https://www.cambridge.org/core/books/climate-change-consumption-and-intergenerational-justice/087ADD092372E04625D5352FA71946DB","author":[{"family":"Diprose","given":"Kristina"},{"family":"Valentine","given":"Gill"},{"family":"Vanderbeck","given":"Robert"},{"family":"Liu","given":"Chen"},{"family":"McQuaid","given":"Katie"}],"accessed":{"date-parts":[["2022",1,12]]},"issued":{"date-parts":[["2019"]]}}}],"schema":"https://github.com/citation-style-language/schema/raw/master/csl-citation.json"} </w:instrText>
      </w:r>
      <w:r w:rsidR="00036B54" w:rsidRPr="005344B4">
        <w:rPr>
          <w:rFonts w:cs="Times New Roman"/>
        </w:rPr>
        <w:fldChar w:fldCharType="separate"/>
      </w:r>
      <w:r w:rsidR="00036B54" w:rsidRPr="005344B4">
        <w:rPr>
          <w:rFonts w:cs="Times New Roman"/>
        </w:rPr>
        <w:t xml:space="preserve">(Diprose </w:t>
      </w:r>
      <w:r w:rsidR="00036B54" w:rsidRPr="005344B4">
        <w:rPr>
          <w:rFonts w:cs="Times New Roman"/>
          <w:i/>
          <w:iCs/>
        </w:rPr>
        <w:t>et al.</w:t>
      </w:r>
      <w:r w:rsidR="00036B54" w:rsidRPr="005344B4">
        <w:rPr>
          <w:rFonts w:cs="Times New Roman"/>
        </w:rPr>
        <w:t>, 2019)</w:t>
      </w:r>
      <w:r w:rsidR="00036B54" w:rsidRPr="005344B4">
        <w:rPr>
          <w:rFonts w:cs="Times New Roman"/>
        </w:rPr>
        <w:fldChar w:fldCharType="end"/>
      </w:r>
      <w:r w:rsidR="00CA16B0" w:rsidRPr="005344B4">
        <w:rPr>
          <w:rFonts w:cs="Times New Roman"/>
        </w:rPr>
        <w:t xml:space="preserve">. </w:t>
      </w:r>
      <w:r w:rsidR="00F54843" w:rsidRPr="005344B4">
        <w:rPr>
          <w:rFonts w:cs="Times New Roman"/>
        </w:rPr>
        <w:t>As children and youth are increasingly centred</w:t>
      </w:r>
      <w:r w:rsidR="006817A9" w:rsidRPr="005344B4">
        <w:rPr>
          <w:rFonts w:cs="Times New Roman"/>
        </w:rPr>
        <w:t xml:space="preserve"> (and centre themselves)</w:t>
      </w:r>
      <w:r w:rsidR="00F54843" w:rsidRPr="005344B4">
        <w:rPr>
          <w:rFonts w:cs="Times New Roman"/>
        </w:rPr>
        <w:t xml:space="preserve"> within policy </w:t>
      </w:r>
      <w:r w:rsidR="00A14F03" w:rsidRPr="005344B4">
        <w:rPr>
          <w:rFonts w:cs="Times New Roman"/>
        </w:rPr>
        <w:t xml:space="preserve">discourse </w:t>
      </w:r>
      <w:r w:rsidR="00F54843" w:rsidRPr="005344B4">
        <w:rPr>
          <w:rFonts w:cs="Times New Roman"/>
        </w:rPr>
        <w:t>and activism, little attention has been paid to how th</w:t>
      </w:r>
      <w:r w:rsidR="00D33E3E" w:rsidRPr="005344B4">
        <w:rPr>
          <w:rFonts w:cs="Times New Roman"/>
        </w:rPr>
        <w:t>e</w:t>
      </w:r>
      <w:r w:rsidR="00F54843" w:rsidRPr="005344B4">
        <w:rPr>
          <w:rFonts w:cs="Times New Roman"/>
        </w:rPr>
        <w:t xml:space="preserve"> intergenerational politics of climate and environment play out in everyday family lives. Research on youth climate activism often overlooks the intimate and emotional relationships children have with significant adults in their lives, whilst critical analyses of environmental governance still </w:t>
      </w:r>
      <w:r w:rsidR="006817A9" w:rsidRPr="005344B4">
        <w:rPr>
          <w:rFonts w:cs="Times New Roman"/>
        </w:rPr>
        <w:t>retain</w:t>
      </w:r>
      <w:r w:rsidR="00F54843" w:rsidRPr="005344B4">
        <w:rPr>
          <w:rFonts w:cs="Times New Roman"/>
        </w:rPr>
        <w:t xml:space="preserve"> a focus on the individual adult as agent.</w:t>
      </w:r>
      <w:r w:rsidR="00A14F03" w:rsidRPr="005344B4">
        <w:rPr>
          <w:rFonts w:cs="Times New Roman"/>
        </w:rPr>
        <w:t xml:space="preserve"> I </w:t>
      </w:r>
      <w:r w:rsidR="00E07D82" w:rsidRPr="005344B4">
        <w:rPr>
          <w:rFonts w:cs="Times New Roman"/>
        </w:rPr>
        <w:t>argue tha</w:t>
      </w:r>
      <w:r w:rsidR="006B58A9" w:rsidRPr="005344B4">
        <w:rPr>
          <w:rFonts w:cs="Times New Roman"/>
        </w:rPr>
        <w:t>t</w:t>
      </w:r>
      <w:r w:rsidR="00E07D82" w:rsidRPr="005344B4">
        <w:rPr>
          <w:rFonts w:cs="Times New Roman"/>
        </w:rPr>
        <w:t xml:space="preserve"> family space</w:t>
      </w:r>
      <w:r w:rsidR="006B58A9" w:rsidRPr="005344B4">
        <w:rPr>
          <w:rFonts w:cs="Times New Roman"/>
        </w:rPr>
        <w:t>s</w:t>
      </w:r>
      <w:r w:rsidR="00E07D82" w:rsidRPr="005344B4">
        <w:rPr>
          <w:rFonts w:cs="Times New Roman"/>
        </w:rPr>
        <w:t>, dynamics, interactions and relations play an important part in the</w:t>
      </w:r>
      <w:r w:rsidR="00604630" w:rsidRPr="005344B4">
        <w:rPr>
          <w:rFonts w:cs="Times New Roman"/>
        </w:rPr>
        <w:t xml:space="preserve"> ongoing process of becoming political and ethical subjects. That</w:t>
      </w:r>
      <w:r w:rsidR="006B58A9" w:rsidRPr="005344B4">
        <w:rPr>
          <w:rFonts w:cs="Times New Roman"/>
        </w:rPr>
        <w:t xml:space="preserve"> is not to argue that family is the only</w:t>
      </w:r>
      <w:r w:rsidR="0089176A" w:rsidRPr="005344B4">
        <w:rPr>
          <w:rFonts w:cs="Times New Roman"/>
        </w:rPr>
        <w:t xml:space="preserve"> or most important </w:t>
      </w:r>
      <w:r w:rsidR="00F57CC8" w:rsidRPr="005344B4">
        <w:rPr>
          <w:rFonts w:cs="Times New Roman"/>
        </w:rPr>
        <w:t xml:space="preserve">set of relations, nor that </w:t>
      </w:r>
      <w:r w:rsidR="0071371E" w:rsidRPr="005344B4">
        <w:rPr>
          <w:rFonts w:cs="Times New Roman"/>
        </w:rPr>
        <w:t xml:space="preserve">children are passive recipients of caregivers’ values. </w:t>
      </w:r>
      <w:r w:rsidR="006E64E5" w:rsidRPr="005344B4">
        <w:rPr>
          <w:rFonts w:cs="Times New Roman"/>
        </w:rPr>
        <w:t>Rather</w:t>
      </w:r>
      <w:r w:rsidR="00F500BA" w:rsidRPr="005344B4">
        <w:rPr>
          <w:rFonts w:cs="Times New Roman"/>
        </w:rPr>
        <w:t xml:space="preserve"> it is t</w:t>
      </w:r>
      <w:r w:rsidR="006817A9" w:rsidRPr="005344B4">
        <w:rPr>
          <w:rFonts w:cs="Times New Roman"/>
        </w:rPr>
        <w:t xml:space="preserve">o draw attention to </w:t>
      </w:r>
      <w:r w:rsidR="00F500BA" w:rsidRPr="005344B4">
        <w:rPr>
          <w:rFonts w:cs="Times New Roman"/>
        </w:rPr>
        <w:t>how</w:t>
      </w:r>
      <w:r w:rsidR="005A4ABB" w:rsidRPr="005344B4">
        <w:rPr>
          <w:rFonts w:cs="Times New Roman"/>
        </w:rPr>
        <w:t xml:space="preserve"> </w:t>
      </w:r>
      <w:r w:rsidR="00F500BA" w:rsidRPr="005344B4">
        <w:rPr>
          <w:rFonts w:cs="Times New Roman"/>
        </w:rPr>
        <w:t xml:space="preserve">intimate </w:t>
      </w:r>
      <w:r w:rsidR="00F500BA" w:rsidRPr="005344B4">
        <w:rPr>
          <w:rFonts w:cs="Times New Roman"/>
        </w:rPr>
        <w:lastRenderedPageBreak/>
        <w:t>everyday relations and practices which make up family are affected by the discursive framings of responsibility, Anthropocene and intergenerational sustainability.</w:t>
      </w:r>
    </w:p>
    <w:p w14:paraId="5E0677F2" w14:textId="6972A7BD" w:rsidR="009A728D" w:rsidRPr="005344B4" w:rsidRDefault="009811B0" w:rsidP="00901009">
      <w:pPr>
        <w:pStyle w:val="Heading2"/>
      </w:pPr>
      <w:bookmarkStart w:id="18" w:name="_Toc213581746"/>
      <w:r w:rsidRPr="005344B4">
        <w:t>1.</w:t>
      </w:r>
      <w:r w:rsidR="00D409B6" w:rsidRPr="005344B4">
        <w:t xml:space="preserve">4 </w:t>
      </w:r>
      <w:r w:rsidR="007A274F" w:rsidRPr="005344B4">
        <w:t xml:space="preserve">Family </w:t>
      </w:r>
      <w:r w:rsidR="00831180" w:rsidRPr="005344B4">
        <w:t>and</w:t>
      </w:r>
      <w:r w:rsidR="00291F59" w:rsidRPr="005344B4">
        <w:t xml:space="preserve"> environmental politics</w:t>
      </w:r>
      <w:bookmarkEnd w:id="18"/>
    </w:p>
    <w:p w14:paraId="4C915D12" w14:textId="499E32FA" w:rsidR="00C90845" w:rsidRPr="005344B4" w:rsidRDefault="00841EA4" w:rsidP="009811B0">
      <w:pPr>
        <w:spacing w:line="480" w:lineRule="auto"/>
        <w:rPr>
          <w:rFonts w:cs="Times New Roman"/>
        </w:rPr>
      </w:pPr>
      <w:r w:rsidRPr="005344B4">
        <w:rPr>
          <w:rFonts w:cs="Times New Roman"/>
        </w:rPr>
        <w:t>I</w:t>
      </w:r>
      <w:r w:rsidR="00F26A8F" w:rsidRPr="005344B4">
        <w:rPr>
          <w:rFonts w:cs="Times New Roman"/>
        </w:rPr>
        <w:t xml:space="preserve">n this section I highlight </w:t>
      </w:r>
      <w:r w:rsidR="007E466A" w:rsidRPr="005344B4">
        <w:rPr>
          <w:rFonts w:cs="Times New Roman"/>
        </w:rPr>
        <w:t xml:space="preserve">the gap in existing literature on family and </w:t>
      </w:r>
      <w:r w:rsidR="00CA7832" w:rsidRPr="005344B4">
        <w:rPr>
          <w:rFonts w:cs="Times New Roman"/>
        </w:rPr>
        <w:t>environmental</w:t>
      </w:r>
      <w:r w:rsidR="007E466A" w:rsidRPr="005344B4">
        <w:rPr>
          <w:rFonts w:cs="Times New Roman"/>
        </w:rPr>
        <w:t xml:space="preserve"> politics which this thesis seeks to fill. In my empirical chapters</w:t>
      </w:r>
      <w:r w:rsidR="009731F3">
        <w:rPr>
          <w:rFonts w:cs="Times New Roman"/>
        </w:rPr>
        <w:t>,</w:t>
      </w:r>
      <w:r w:rsidR="007E466A" w:rsidRPr="005344B4">
        <w:rPr>
          <w:rFonts w:cs="Times New Roman"/>
        </w:rPr>
        <w:t xml:space="preserve"> I illustrate how f</w:t>
      </w:r>
      <w:r w:rsidR="007A274F" w:rsidRPr="005344B4">
        <w:rPr>
          <w:rFonts w:cs="Times New Roman"/>
        </w:rPr>
        <w:t xml:space="preserve">amily </w:t>
      </w:r>
      <w:r w:rsidR="007E466A" w:rsidRPr="005344B4">
        <w:rPr>
          <w:rFonts w:cs="Times New Roman"/>
        </w:rPr>
        <w:t>relations are crucial</w:t>
      </w:r>
      <w:r w:rsidR="0029733B" w:rsidRPr="005344B4">
        <w:rPr>
          <w:rFonts w:cs="Times New Roman"/>
        </w:rPr>
        <w:t xml:space="preserve"> to </w:t>
      </w:r>
      <w:r w:rsidR="007A274F" w:rsidRPr="005344B4">
        <w:rPr>
          <w:rFonts w:cs="Times New Roman"/>
        </w:rPr>
        <w:t>how</w:t>
      </w:r>
      <w:r w:rsidR="007A56B4" w:rsidRPr="005344B4">
        <w:rPr>
          <w:rFonts w:cs="Times New Roman"/>
        </w:rPr>
        <w:t xml:space="preserve"> children and adults in the UK become sensitive to and navigate the </w:t>
      </w:r>
      <w:proofErr w:type="spellStart"/>
      <w:r w:rsidR="007A56B4" w:rsidRPr="005344B4">
        <w:rPr>
          <w:rFonts w:cs="Times New Roman"/>
        </w:rPr>
        <w:t>ethico</w:t>
      </w:r>
      <w:proofErr w:type="spellEnd"/>
      <w:r w:rsidR="007A56B4" w:rsidRPr="005344B4">
        <w:rPr>
          <w:rFonts w:cs="Times New Roman"/>
        </w:rPr>
        <w:t xml:space="preserve">-political challenges of </w:t>
      </w:r>
      <w:r w:rsidR="00FF7793" w:rsidRPr="005344B4">
        <w:rPr>
          <w:rFonts w:cs="Times New Roman"/>
        </w:rPr>
        <w:t>contemporary times</w:t>
      </w:r>
      <w:r w:rsidR="007A274F" w:rsidRPr="005344B4">
        <w:rPr>
          <w:rFonts w:cs="Times New Roman"/>
        </w:rPr>
        <w:t xml:space="preserve"> </w:t>
      </w:r>
      <w:r w:rsidR="007A56B4" w:rsidRPr="005344B4">
        <w:rPr>
          <w:rFonts w:cs="Times New Roman"/>
        </w:rPr>
        <w:t xml:space="preserve">together, as emerging </w:t>
      </w:r>
      <w:r w:rsidR="00E000B8" w:rsidRPr="005344B4">
        <w:rPr>
          <w:rFonts w:cs="Times New Roman"/>
        </w:rPr>
        <w:t>Anthropocene subjects.</w:t>
      </w:r>
      <w:r w:rsidR="0029733B" w:rsidRPr="005344B4">
        <w:rPr>
          <w:rFonts w:cs="Times New Roman"/>
        </w:rPr>
        <w:t xml:space="preserve"> </w:t>
      </w:r>
      <w:r w:rsidR="0015309F" w:rsidRPr="005344B4">
        <w:rPr>
          <w:rFonts w:cs="Times New Roman"/>
        </w:rPr>
        <w:t>It is from w</w:t>
      </w:r>
      <w:r w:rsidR="007A274F" w:rsidRPr="005344B4">
        <w:rPr>
          <w:rFonts w:cs="Times New Roman"/>
        </w:rPr>
        <w:t>ithin families, in their multitude forms</w:t>
      </w:r>
      <w:r w:rsidR="007A274F" w:rsidRPr="005344B4">
        <w:rPr>
          <w:rStyle w:val="FootnoteReference"/>
          <w:rFonts w:cs="Times New Roman"/>
        </w:rPr>
        <w:footnoteReference w:id="4"/>
      </w:r>
      <w:r w:rsidR="007A274F" w:rsidRPr="005344B4">
        <w:rPr>
          <w:rFonts w:cs="Times New Roman"/>
        </w:rPr>
        <w:t>,</w:t>
      </w:r>
      <w:r w:rsidR="003D27EE" w:rsidRPr="005344B4">
        <w:rPr>
          <w:rFonts w:cs="Times New Roman"/>
        </w:rPr>
        <w:t xml:space="preserve"> that</w:t>
      </w:r>
      <w:r w:rsidR="007A274F" w:rsidRPr="005344B4">
        <w:rPr>
          <w:rFonts w:cs="Times New Roman"/>
        </w:rPr>
        <w:t xml:space="preserve"> embodied ‘future generations’ are often birthed and raised. Parents, grandparents and other relatives increasingly cite concerns about the prospects of the children they love and care </w:t>
      </w:r>
      <w:r w:rsidR="00C231A6" w:rsidRPr="005344B4">
        <w:rPr>
          <w:rFonts w:cs="Times New Roman"/>
        </w:rPr>
        <w:t>against a backdrop of imaginaries of crisis</w:t>
      </w:r>
      <w:r w:rsidR="007A274F" w:rsidRPr="005344B4">
        <w:rPr>
          <w:rFonts w:cs="Times New Roman"/>
        </w:rPr>
        <w:t xml:space="preserve"> </w:t>
      </w:r>
      <w:r w:rsidR="007A274F" w:rsidRPr="005344B4">
        <w:rPr>
          <w:rFonts w:cs="Times New Roman"/>
        </w:rPr>
        <w:fldChar w:fldCharType="begin"/>
      </w:r>
      <w:r w:rsidR="00F723DC" w:rsidRPr="005344B4">
        <w:rPr>
          <w:rFonts w:cs="Times New Roman"/>
        </w:rPr>
        <w:instrText xml:space="preserve"> ADDIN ZOTERO_ITEM CSL_CITATION {"citationID":"JAv45I9u","properties":{"formattedCitation":"(Boyd 2019; Huw 2021; Ekholm and Olofsson 2017)","plainCitation":"(Boyd 2019; Huw 2021; Ekholm and Olofsson 2017)","dontUpdate":true,"noteIndex":0},"citationItems":[{"id":924,"uris":["http://zotero.org/users/6040264/items/TSXE8EFG"],"itemData":{"id":924,"type":"webpage","abstract":"Grannies and grandads have picketed outside the Queen's home in central London in Extinction Rebellion's latest call for action","container-title":"mirror","note":"source: www.mirror.co.uk\nsection: UK News","title":"Extinction Rebellion grandparents protest \"for grandkids' futures\" at palace","URL":"https://www.mirror.co.uk/news/uk-news/grandparents-arrested-extinction-rebellion-rally-20586502","author":[{"family":"Boyd","given":"Milo"}],"accessed":{"date-parts":[["2020",7,10]]},"issued":{"date-parts":[["2019",10,15]]}}},{"id":1842,"uris":["http://zotero.org/users/6040264/items/TCN3CZDP"],"itemData":{"id":1842,"type":"post-weblog","abstract":"Shel, who is in XR Educators, XR Scientists, XR Art Blockers and XR Talks and Trainings, was arrested on 3rd September 2020 outside the Houses of Parliament after she climbed the fence with ten others then glued on to the Peers’ Entrance. She was tried on 12th January 2021 at City of London Magistrates’ Court. […]","container-title":"Extinction Rebellion UK","language":"en-GB","title":"Shel MacDonagh, 33, maths teacher from London","URL":"https://extinctionrebellion.uk/2021/03/28/shell-macdonagh-33-maths-teacher-from-london/","author":[{"family":"Huw","given":""}],"accessed":{"date-parts":[["2023",6,7]]},"issued":{"date-parts":[["2021",3,28]]}}},{"id":467,"uris":["http://zotero.org/users/6040264/items/LHHZYBPN"],"itemData":{"id":467,"type":"article-journal","abstract":"The present study considers the correlation between parenthood and worry about the consequences of climate change. Two approaches to gauging people's perceptions of the risks of climate change are compared: the classic approach, which measures risk perception, and the emotion-based approach, which measures feelings toward a risk object. The empirical material is based on a questionnaire-based survey of 3,529 people in Sweden, of whom 1,376 answered, giving a response rate of 39%. The results show that the correlation of parenthood and climate risk is significant when the emotional aspect is raised, but not when respondents were asked to do cognitive estimates of risk. Parenthood proves significant in all three questions that measure feelings, demonstrating that it is a determinant that serves to increase worry about climate change.","container-title":"Risk Analysis","DOI":"10.1111/risa.12626","ISSN":"1539-6924","issue":"2","language":"en","license":"© 2016 Society for Risk Analysis","page":"305-314","source":"Wiley Online Library","title":"Parenthood and Worrying About Climate Change: The Limitations of Previous Approaches","title-short":"Parenthood and Worrying About Climate Change","volume":"37","author":[{"family":"Ekholm","given":"Sara"},{"family":"Olofsson","given":"Anna"}],"issued":{"date-parts":[["2017"]]}}}],"schema":"https://github.com/citation-style-language/schema/raw/master/csl-citation.json"} </w:instrText>
      </w:r>
      <w:r w:rsidR="007A274F" w:rsidRPr="005344B4">
        <w:rPr>
          <w:rFonts w:cs="Times New Roman"/>
        </w:rPr>
        <w:fldChar w:fldCharType="separate"/>
      </w:r>
      <w:r w:rsidR="007A274F" w:rsidRPr="005344B4">
        <w:rPr>
          <w:rFonts w:cs="Times New Roman"/>
        </w:rPr>
        <w:t>(Boyd 2019; Ekholm and Olofsson 2017)</w:t>
      </w:r>
      <w:r w:rsidR="007A274F" w:rsidRPr="005344B4">
        <w:rPr>
          <w:rFonts w:cs="Times New Roman"/>
        </w:rPr>
        <w:fldChar w:fldCharType="end"/>
      </w:r>
      <w:r w:rsidR="007A274F" w:rsidRPr="005344B4">
        <w:rPr>
          <w:rFonts w:cs="Times New Roman"/>
        </w:rPr>
        <w:t xml:space="preserve">. These worries can extend beyond parents to those with other forms of caring adult-child relations, such as teachers, prospective parents or non-parents whose reproductive choices have been shaped by environmental concerns </w:t>
      </w:r>
      <w:r w:rsidR="007A274F" w:rsidRPr="005344B4">
        <w:rPr>
          <w:rFonts w:cs="Times New Roman"/>
        </w:rPr>
        <w:fldChar w:fldCharType="begin"/>
      </w:r>
      <w:r w:rsidR="00F723DC" w:rsidRPr="005344B4">
        <w:rPr>
          <w:rFonts w:cs="Times New Roman"/>
        </w:rPr>
        <w:instrText xml:space="preserve"> ADDIN ZOTERO_ITEM CSL_CITATION {"citationID":"3tVmF3Gb","properties":{"formattedCitation":"(Schneider-Mayerson, 2022)","plainCitation":"(Schneider-Mayerson, 2022)","noteIndex":0},"citationItems":[{"id":2347,"uris":["http://zotero.org/users/6040264/items/UMAJ2VZM"],"itemData":{"id":2347,"type":"article-journal","abstract":"The ethics of having children in the age of climate change is increasingly being discussed, but the political dimensions of individual reproductive choices in relation to climate change have been almost entirely ignored. This lacuna is addressed by drawing on a survey of 607 climate leftists who were factoring climate change into their reproductive plans and choices. Using a grounded theory approach, it identifies four dimensions of the connection between reproductive choices and environmental politics in the age of climate change: the parental investment in environmental politics; children as future environmentalists; the opportunity cost of parenting; and fertility as a socio-political tool. It adds reproductive plans and choices to the range of ways in which individuals conceive of themselves and act as environmental political actors, situating these results within the scholarship on eco-reproductive concerns, environmental micropolitics, environmental lifestyle movements, green parenting, and political demography.","container-title":"Environmental Politics","DOI":"10.1080/09644016.2021.1902700","ISSN":"0964-4016","issue":"1","note":"publisher: Routledge\n_eprint: https://doi.org/10.1080/09644016.2021.1902700","page":"152-172","source":"Taylor and Francis+NEJM","title":"The environmental politics of reproductive choices in the age of climate change","volume":"31","author":[{"family":"Schneider-Mayerson","given":"Matthew"}],"issued":{"date-parts":[["2022",1,2]]}}}],"schema":"https://github.com/citation-style-language/schema/raw/master/csl-citation.json"} </w:instrText>
      </w:r>
      <w:r w:rsidR="007A274F" w:rsidRPr="005344B4">
        <w:rPr>
          <w:rFonts w:cs="Times New Roman"/>
        </w:rPr>
        <w:fldChar w:fldCharType="separate"/>
      </w:r>
      <w:r w:rsidR="00F723DC" w:rsidRPr="005344B4">
        <w:rPr>
          <w:rFonts w:cs="Times New Roman"/>
        </w:rPr>
        <w:t>(Schneider-Mayerson, 2022)</w:t>
      </w:r>
      <w:r w:rsidR="007A274F" w:rsidRPr="005344B4">
        <w:rPr>
          <w:rFonts w:cs="Times New Roman"/>
        </w:rPr>
        <w:fldChar w:fldCharType="end"/>
      </w:r>
      <w:r w:rsidR="007A274F" w:rsidRPr="005344B4">
        <w:rPr>
          <w:rFonts w:cs="Times New Roman"/>
        </w:rPr>
        <w:t xml:space="preserve">. </w:t>
      </w:r>
      <w:r w:rsidR="00A1142B" w:rsidRPr="005344B4">
        <w:rPr>
          <w:rFonts w:cs="Times New Roman"/>
        </w:rPr>
        <w:t xml:space="preserve"> In this articulation, the sustainability of the planet maps onto liveable futures for the children we love and care, renderin</w:t>
      </w:r>
      <w:r w:rsidR="009D03DB" w:rsidRPr="005344B4">
        <w:rPr>
          <w:rFonts w:cs="Times New Roman"/>
        </w:rPr>
        <w:t>g global</w:t>
      </w:r>
      <w:r w:rsidR="0065423C" w:rsidRPr="005344B4">
        <w:rPr>
          <w:rFonts w:cs="Times New Roman"/>
        </w:rPr>
        <w:t xml:space="preserve"> scale</w:t>
      </w:r>
      <w:r w:rsidR="009D03DB" w:rsidRPr="005344B4">
        <w:rPr>
          <w:rFonts w:cs="Times New Roman"/>
        </w:rPr>
        <w:t xml:space="preserve"> problem</w:t>
      </w:r>
      <w:r w:rsidR="0065423C" w:rsidRPr="005344B4">
        <w:rPr>
          <w:rFonts w:cs="Times New Roman"/>
        </w:rPr>
        <w:t>s</w:t>
      </w:r>
      <w:r w:rsidR="009D03DB" w:rsidRPr="005344B4">
        <w:rPr>
          <w:rFonts w:cs="Times New Roman"/>
        </w:rPr>
        <w:t xml:space="preserve"> deeply and sometimes painfully personal</w:t>
      </w:r>
      <w:r w:rsidR="00FB5EDB" w:rsidRPr="005344B4">
        <w:rPr>
          <w:rFonts w:cs="Times New Roman"/>
        </w:rPr>
        <w:t xml:space="preserve">, </w:t>
      </w:r>
      <w:r w:rsidR="00C90845" w:rsidRPr="005344B4">
        <w:rPr>
          <w:rFonts w:cs="Times New Roman"/>
        </w:rPr>
        <w:t xml:space="preserve">as I demonstrate in Chapter </w:t>
      </w:r>
      <w:r w:rsidR="00F55C78" w:rsidRPr="005344B4">
        <w:rPr>
          <w:rFonts w:cs="Times New Roman"/>
        </w:rPr>
        <w:t>6</w:t>
      </w:r>
      <w:r w:rsidR="00C90845" w:rsidRPr="005344B4">
        <w:rPr>
          <w:rFonts w:cs="Times New Roman"/>
        </w:rPr>
        <w:t xml:space="preserve">. </w:t>
      </w:r>
      <w:r w:rsidR="00CB6E1F" w:rsidRPr="005344B4">
        <w:rPr>
          <w:rFonts w:cs="Times New Roman"/>
        </w:rPr>
        <w:t xml:space="preserve"> </w:t>
      </w:r>
      <w:r w:rsidR="00E06F89" w:rsidRPr="005344B4">
        <w:rPr>
          <w:rFonts w:cs="Times New Roman"/>
        </w:rPr>
        <w:t>The emotional and affective resonance</w:t>
      </w:r>
      <w:r w:rsidR="00EE0D0A" w:rsidRPr="005344B4">
        <w:rPr>
          <w:rFonts w:cs="Times New Roman"/>
        </w:rPr>
        <w:t>s</w:t>
      </w:r>
      <w:r w:rsidR="00E06F89" w:rsidRPr="005344B4">
        <w:rPr>
          <w:rFonts w:cs="Times New Roman"/>
        </w:rPr>
        <w:t xml:space="preserve"> of </w:t>
      </w:r>
      <w:r w:rsidR="00CB1DE2" w:rsidRPr="005344B4">
        <w:rPr>
          <w:rFonts w:cs="Times New Roman"/>
        </w:rPr>
        <w:t>the intergenerational</w:t>
      </w:r>
      <w:r w:rsidR="00BC2E71" w:rsidRPr="005344B4">
        <w:rPr>
          <w:rFonts w:cs="Times New Roman"/>
        </w:rPr>
        <w:t xml:space="preserve"> dimensions</w:t>
      </w:r>
      <w:r w:rsidR="00CB1DE2" w:rsidRPr="005344B4">
        <w:rPr>
          <w:rFonts w:cs="Times New Roman"/>
        </w:rPr>
        <w:t xml:space="preserve"> of ecological crises remains underexplored</w:t>
      </w:r>
      <w:r w:rsidR="00686E8D" w:rsidRPr="005344B4">
        <w:rPr>
          <w:rStyle w:val="FootnoteReference"/>
          <w:rFonts w:cs="Times New Roman"/>
        </w:rPr>
        <w:footnoteReference w:id="5"/>
      </w:r>
      <w:r w:rsidR="00CB1DE2" w:rsidRPr="005344B4">
        <w:rPr>
          <w:rFonts w:cs="Times New Roman"/>
        </w:rPr>
        <w:t xml:space="preserve">. </w:t>
      </w:r>
      <w:r w:rsidR="00EE0D0A" w:rsidRPr="005344B4">
        <w:rPr>
          <w:rFonts w:cs="Times New Roman"/>
        </w:rPr>
        <w:t xml:space="preserve"> </w:t>
      </w:r>
    </w:p>
    <w:p w14:paraId="3EEEA71C" w14:textId="73E96C34" w:rsidR="00A627CE" w:rsidRPr="005344B4" w:rsidRDefault="00C90845" w:rsidP="009811B0">
      <w:pPr>
        <w:spacing w:line="480" w:lineRule="auto"/>
        <w:rPr>
          <w:rFonts w:cs="Times New Roman"/>
        </w:rPr>
      </w:pPr>
      <w:r w:rsidRPr="005344B4">
        <w:rPr>
          <w:rFonts w:cs="Times New Roman"/>
        </w:rPr>
        <w:lastRenderedPageBreak/>
        <w:t xml:space="preserve">Although significant work on family </w:t>
      </w:r>
      <w:r w:rsidR="00BA4378" w:rsidRPr="005344B4">
        <w:rPr>
          <w:rFonts w:cs="Times New Roman"/>
        </w:rPr>
        <w:t>as a site of politics and morality has</w:t>
      </w:r>
      <w:r w:rsidRPr="005344B4">
        <w:rPr>
          <w:rFonts w:cs="Times New Roman"/>
        </w:rPr>
        <w:t xml:space="preserve"> emerged in recent years </w:t>
      </w:r>
      <w:r w:rsidR="0057040E" w:rsidRPr="005344B4">
        <w:rPr>
          <w:rFonts w:cs="Times New Roman"/>
        </w:rPr>
        <w:t xml:space="preserve">within geography </w:t>
      </w:r>
      <w:r w:rsidRPr="005344B4">
        <w:rPr>
          <w:rFonts w:cs="Times New Roman"/>
        </w:rPr>
        <w:fldChar w:fldCharType="begin"/>
      </w:r>
      <w:r w:rsidRPr="005344B4">
        <w:rPr>
          <w:rFonts w:cs="Times New Roman"/>
        </w:rPr>
        <w:instrText xml:space="preserve"> ADDIN ZOTERO_ITEM CSL_CITATION {"citationID":"2CEnLFIW","properties":{"formattedCitation":"(Hall, 2011, 2019; Holloway and Pimlott-Wilson, 2014; Jupp, 2016; Tarrant and Hall, 2020)","plainCitation":"(Hall, 2011, 2019; Holloway and Pimlott-Wilson, 2014; Jupp, 2016; Tarrant and Hall, 2020)","noteIndex":0},"citationItems":[{"id":1139,"uris":["http://zotero.org/users/6040264/items/FDYXEE24"],"itemData":{"id":1139,"type":"article-journal","abstract":"Using ethnographic research with six families in the North West of England (2007–2009), this paper opens up the ‘black box’ of everyday ethical consumption by adding colour and form to these everyday experiences. While recent geographical literature has recognised the ethical considerations that are implicit in everyday consumption practices, there is a noticeable void of research that explores and fleshes out the everyday ethical actions of individuals and families as consumers. By exploring the everyday ethics of money, waste and health choices in family consumption practices, this paper makes the case for recognising the ethical nature of everyday practices and choices of consumption. It is argued that rather than consumers subscribing to a given set of ethics in consumption, there are multiple ways of recognising consumption as an ethically-embedded process.","container-title":"Geoforum","DOI":"10.1016/j.geoforum.2011.06.009","ISSN":"0016-7185","issue":"6","journalAbbreviation":"Geoforum","language":"en","page":"627-637","source":"ScienceDirect","title":"Exploring the ‘ethical everyday’: An ethnography of the ethics of family consumption","title-short":"Exploring the ‘ethical everyday’","volume":"42","author":[{"family":"Hall","given":"Sarah Marie"}],"issued":{"date-parts":[["2011",11,1]]}}},{"id":2348,"uris":["http://zotero.org/users/6040264/items/3ZIC8HT5"],"itemData":{"id":2348,"type":"article-journal","abstract":"This paper advances ideas about relational geographies to explore ‘everyday austerity’. Whilst geographers have analysed the causes and aftermath of the recent financial crisis, the focus largely remains on problems within economic systems and urban governance, rather than austerity as lived experience. I outline how focusing on everyday relationships and relational spaces – family, friendship and intimate relations – provides exciting opportunities for thinking geographically about everyday life in austerity. Using examples of care and support and mundane mobilities, I demonstrate how a relational approach extends current understandings of how austerity cuts through, across and between spaces.","container-title":"Progress in Human Geography","DOI":"10.1177/0309132518796280","ISSN":"0309-1325","issue":"5","language":"en","note":"publisher: SAGE Publications Ltd","page":"769-789","source":"SAGE Journals","title":"Everyday austerity: Towards relational geographies of family, friendship and intimacy","title-short":"Everyday austerity","volume":"43","author":[{"family":"Hall","given":"Sarah Marie"}],"issued":{"date-parts":[["2019",10,1]]}}},{"id":1143,"uris":["http://zotero.org/users/6040264/items/JIKKTTCT"],"itemData":{"id":1143,"type":"article-journal","abstract":"Geographers have shown considerable interest in neoliberal educational restructuring as states across the Global North have sought to respond to the challenges of economic change through the development of a skilled population. Existing research provides a wide-ranging analysis of the ways neoliberal states seek to shape individual citizens through their own learning. Greater attention now needs to be paid to new and developing ways in which they seek to influence the context in which future citizen-workers are raised. This paper focuses on parenting education which is growing across OECD countries. Social science critiques suggest that parenting classes are part of a professionalisation of parenting which has sought to impose middle-class mores on working-class parents, at the same time as parenting has been unwarrantedly cast as a context-free skill. This paper uses quantitative and qualitative data to explore the attitudes of parents of different social class positions to parenting education, tracing the ways these emerge in and through particular sociospatial contexts. The paper reveals the importance of local class-based cultures of mothering in influencing both the attitudes of individual mothers to parenting classes, and the success of neoliberal policy implementation in diverse socioeconomic neighbourhoods. In conclusion the paper emphasises: The importance of geographical research into newly emerging forms of education; the value of engaging with the subjects of neoliberal education policy because their attitudes influence its implementation in practice; and the need to set educational provision in its wider geographical context, as this can shape the success of policies delivered in and through educational institutions.","container-title":"Environment and Planning A: Economy and Space","DOI":"10.1068/a45457","ISSN":"0308-518X","issue":"1","journalAbbreviation":"Environ Plan A","language":"en","note":"publisher: SAGE Publications Ltd","page":"94-111","source":"SAGE Journals","title":"“Any Advice is Welcome Isn't it?”: Neoliberal Parenting Education, Local Mothering Cultures, and Social Class","title-short":"“Any Advice is Welcome Isn't it?","volume":"46","author":[{"family":"Holloway","given":"Sarah L"},{"family":"Pimlott-Wilson","given":"Helena"}],"issued":{"date-parts":[["2014",1,1]]}}},{"id":967,"uris":["http://zotero.org/users/6040264/items/C7KEVA6V"],"itemData":{"id":967,"type":"article-journal","abstract":"Families in the UK have played a key role within the ‘third way’ policy regimes of the past two decades, promising to act as arenas of citizenship between the individual and the market. Such a framing has always posed questions about which families are imagined to be capable of this role, with competing constructions of ‘risky’ and ‘resourceful’ families within social policy discourses. Over the past five years UK families have been hit with an array of cuts and reforms to state benefits and other forms of government support. This paper argues that, within this context of austerity, problematic binary constructions in policy discourses are increasing. Certain families and households are relied on to deliver aspects of care, while others are vilified as unstable and ‘troubled’, in ways that view families as individualised and removed from their wider geographies. Against this background it is argued that detailed geographical research into the everyday lives of disadvantaged families can talk back to these powerful representations. This means paying attention to the ways that families navigate everyday landscapes of care, both material and emotional, which are in turn shaped by the unequal resources available, including increasingly unevenly distributed state services","container-title":"Area","ISSN":"0004-0894","issue":"3","language":"en","note":"number: 3\npublisher: Wiley","page":"266-272","source":"kar.kent.ac.uk","title":"Families, policy and place in times of austerity","volume":"49","author":[{"family":"Jupp","given":"Eleanor"}],"issued":{"date-parts":[["2016",3,28]]}}},{"id":1151,"uris":["http://zotero.org/users/6040264/items/PYCJA245"],"itemData":{"id":1151,"type":"article-journal","abstract":"Our key aim with this collection, a combination of original empirical contributions and interventions by experts from across social geography and sociology, is to consolidate and advance feminist, interdisciplinary approaches to the everyday geographies of family via contemporary, empirically grounded research and direct interdisciplinary exchanges. This themed section showcases cutting edge geographical work in relation to the everyday geographies of family life; highlights the diversity of work being done within feminist geography and; develops a feminist geography that is enriched through engagement with interdisciplinary intellectual exchanges. We describe the intervention section that follows this introductory piece, bringing together writing from across sociology and geography, where there has been a cross-pollination of ideas around everyday family life, but very little concerted effort to bring these into dialogue to date. In introducing each contributor and their substantive interests, we will draw out relevant theoretical links across papers that illustrate how both family and the everyday, as key concepts, are being unsettled and problematised. Contributors to the intervention section are notable scholars that have set and shaped key agendas and debates. In their shorter papers, they will reflect on their influence on developing debates about family and everyday life. Drawing links across this suite of themed and intervention papers, it will be argued that interdisciplinary work around the family is important for carving out and consolidating feminist, interdisciplinary discussions and for determining what might also be distinctive about feminist approaches to family geographies as debates progress.","container-title":"Gender, Place &amp; Culture","DOI":"10.1080/0966369X.2019.1609430","ISSN":"0966-369X","issue":"5","note":"publisher: Routledge\n_eprint: https://doi.org/10.1080/0966369X.2019.1609430","page":"613-623","source":"Taylor and Francis+NEJM","title":"Everyday geographies of family: feminist approaches and interdisciplinary conversations","title-short":"Everyday geographies of family","volume":"27","author":[{"family":"Tarrant","given":"Anna"},{"family":"Hall","given":"Sarah Marie"}],"issued":{"date-parts":[["2020",5,3]]}}}],"schema":"https://github.com/citation-style-language/schema/raw/master/csl-citation.json"} </w:instrText>
      </w:r>
      <w:r w:rsidRPr="005344B4">
        <w:rPr>
          <w:rFonts w:cs="Times New Roman"/>
        </w:rPr>
        <w:fldChar w:fldCharType="separate"/>
      </w:r>
      <w:r w:rsidRPr="005344B4">
        <w:rPr>
          <w:rFonts w:cs="Times New Roman"/>
        </w:rPr>
        <w:t>(Hall, 2011, 2019; Holloway and Pimlott-Wilson, 2014; Jupp, 2016; Tarrant and Hall, 2020)</w:t>
      </w:r>
      <w:r w:rsidRPr="005344B4">
        <w:rPr>
          <w:rFonts w:cs="Times New Roman"/>
        </w:rPr>
        <w:fldChar w:fldCharType="end"/>
      </w:r>
      <w:r w:rsidRPr="005344B4">
        <w:rPr>
          <w:rFonts w:cs="Times New Roman"/>
        </w:rPr>
        <w:t xml:space="preserve">, </w:t>
      </w:r>
      <w:r w:rsidR="00F13A02" w:rsidRPr="005344B4">
        <w:rPr>
          <w:rFonts w:cs="Times New Roman"/>
        </w:rPr>
        <w:t>how</w:t>
      </w:r>
      <w:r w:rsidR="002859E2" w:rsidRPr="005344B4">
        <w:rPr>
          <w:rFonts w:cs="Times New Roman"/>
        </w:rPr>
        <w:t xml:space="preserve"> the </w:t>
      </w:r>
      <w:proofErr w:type="spellStart"/>
      <w:r w:rsidR="002859E2" w:rsidRPr="005344B4">
        <w:rPr>
          <w:rFonts w:cs="Times New Roman"/>
        </w:rPr>
        <w:t>et</w:t>
      </w:r>
      <w:r w:rsidR="00B41E8D" w:rsidRPr="005344B4">
        <w:rPr>
          <w:rFonts w:cs="Times New Roman"/>
        </w:rPr>
        <w:t>hico</w:t>
      </w:r>
      <w:proofErr w:type="spellEnd"/>
      <w:r w:rsidR="00B41E8D" w:rsidRPr="005344B4">
        <w:rPr>
          <w:rFonts w:cs="Times New Roman"/>
        </w:rPr>
        <w:t xml:space="preserve">-political dilemmas of </w:t>
      </w:r>
      <w:r w:rsidR="00126BA2" w:rsidRPr="005344B4">
        <w:rPr>
          <w:rFonts w:cs="Times New Roman"/>
        </w:rPr>
        <w:t xml:space="preserve">ecological crisis </w:t>
      </w:r>
      <w:r w:rsidR="00F748E4" w:rsidRPr="005344B4">
        <w:rPr>
          <w:rFonts w:cs="Times New Roman"/>
        </w:rPr>
        <w:t>surface and are neg</w:t>
      </w:r>
      <w:r w:rsidR="00F13A02" w:rsidRPr="005344B4">
        <w:rPr>
          <w:rFonts w:cs="Times New Roman"/>
        </w:rPr>
        <w:t xml:space="preserve">otiated within family relations has been less well explored. </w:t>
      </w:r>
      <w:r w:rsidR="008C07BD" w:rsidRPr="005344B4">
        <w:rPr>
          <w:rFonts w:cs="Times New Roman"/>
        </w:rPr>
        <w:t xml:space="preserve">There is a </w:t>
      </w:r>
      <w:r w:rsidR="00550A64" w:rsidRPr="005344B4">
        <w:rPr>
          <w:rFonts w:cs="Times New Roman"/>
        </w:rPr>
        <w:t>long-standing</w:t>
      </w:r>
      <w:r w:rsidR="008C07BD" w:rsidRPr="005344B4">
        <w:rPr>
          <w:rFonts w:cs="Times New Roman"/>
        </w:rPr>
        <w:t xml:space="preserve"> body of research on the ways in which parental identity and familial relations motivate protest in the struggle for resources and land around the world, where mothers often play a prominent role in campaigning for their children’s livelihoods, drawing on universalist ideals of motherhood </w:t>
      </w:r>
      <w:r w:rsidR="00F4615E" w:rsidRPr="005344B4">
        <w:rPr>
          <w:rFonts w:cs="Times New Roman"/>
        </w:rPr>
        <w:fldChar w:fldCharType="begin"/>
      </w:r>
      <w:r w:rsidR="00F4615E" w:rsidRPr="005344B4">
        <w:rPr>
          <w:rFonts w:cs="Times New Roman"/>
        </w:rPr>
        <w:instrText xml:space="preserve"> ADDIN ZOTERO_ITEM CSL_CITATION {"citationID":"JpLuCchZ","properties":{"formattedCitation":"(Conradsen, 2016; Dombroski, 2016; Ramm and Gideon, 2020, 2020)","plainCitation":"(Conradsen, 2016; Dombroski, 2016; Ramm and Gideon, 2020, 2020)","noteIndex":0},"citationItems":[{"id":1353,"uris":["http://zotero.org/users/6040264/items/975U8DTF"],"itemData":{"id":1353,"type":"chapter","abstract":"This entry provides an overview of activist mothering, a type of activism that develops out of the mothering role. Despite the long history of mothers being active in social movements, and the rapid increase in mothering movements today, this type of activism has a history of being dismissed as just part of a mother's “job.” Recent research has challenged this and has instead established mother-activism as a powerful and multifaceted type of activism that is launched from the mothering identity. Three frameworks often applied to activist mothering are discussed – liberal feminism, maternalism, and the feminist ethic of care – as well as a new framework, matricentric feminism, which combines these three frameworks. In addition, the manifestations of activist mothers at the local, regional, and global levels on a variety of social issues are described.","container-title":"The Wiley Blackwell Encyclopedia of Gender and Sexuality Studies","ISBN":"978-1-118-66321-9","language":"en","note":"_eprint: https://onlinelibrary.wiley.com/doi/pdf/10.1002/9781118663219.wbegss177\nDOI: 10.1002/9781118663219.wbegss177","page":"1-2","publisher":"John Wiley &amp; Sons, Ltd","source":"Wiley Online Library","title":"Activist Mothering","URL":"https://onlinelibrary.wiley.com/doi/abs/10.1002/9781118663219.wbegss177","author":[{"family":"Conradsen","given":"Susan"}],"accessed":{"date-parts":[["2022",1,20]]},"issued":{"date-parts":[["2016"]]}}},{"id":937,"uris":["http://zotero.org/users/6040264/items/PFW4W47K"],"itemData":{"id":937,"type":"article-journal","abstract":"Purpose The purpose of this paper is to use a case study of an online parenting forum to theorise how mothers’ everyday environmental and caring labour is a form of environmental and social activism in the home, that while not organised as such, is still collectivised in a “hybrid activist collective”. Design/methodology/approach Using ethnographic data and content analysis from an online parenting forum for the nappy-free infant hygiene practice known as “elimination communication”, the author compares the matters of key concern arising for this group of mothers with economic activist concerns as identified by Gibson-Graham et al. (2013) in their community economies work. Findings The paper finds a high degree of resonance between the key concerns of the elimination communication forum members with the key concerns of community economies. Furthermore, the author identifies the components of what might comprise a “hybrid activist collective” of mothers and others undertaking direct action for environmental and social change. Social implications Mothers and others acting for social and environmental change through domestic practices should be recognised for their important environmental and caring labour. Originality/value The paper proposes the “hybrid activist collective” as a way of understanding the human and non-human elements that gather together to act for environmental and social change in a collectivised, but not formally organised manner.","container-title":"International Journal of Sociology and Social Policy","DOI":"10.1108/IJSSP-12-2015-0150","ISSN":"0144-333X","issue":"9/10","note":"publisher: Emerald Group Publishing Limited","page":"629-646","source":"Emerald Insight","title":"Hybrid activist collectives: reframing mothers’ environmental and caring labour","title-short":"Hybrid activist collectives","volume":"36","author":[{"family":"Dombroski","given":"Kelly"}],"issued":{"date-parts":[["2016",1,1]]}}},{"id":1830,"uris":["http://zotero.org/users/6040264/items/BQ6LPIZK"],"itemData":{"id":1830,"type":"book","event-place":"Cham","ISBN":"978-3-030-21401-2","language":"en","note":"DOI: 10.1007/978-3-030-21402-9","publisher":"Springer International Publishing","publisher-place":"Cham","source":"DOI.org (Crossref)","title":"Motherhood, Social Policies and Women's Activism in Latin America","URL":"http://link.springer.com/10.1007/978-3-030-21402-9","editor":[{"family":"Ramm","given":"Alejandra"},{"family":"Gideon","given":"Jasmine"}],"accessed":{"date-parts":[["2023",6,30]]},"issued":{"date-parts":[["2020"]]}}},{"id":1830,"uris":["http://zotero.org/users/6040264/items/BQ6LPIZK"],"itemData":{"id":1830,"type":"book","event-place":"Cham","ISBN":"978-3-030-21401-2","language":"en","note":"DOI: 10.1007/978-3-030-21402-9","publisher":"Springer International Publishing","publisher-place":"Cham","source":"DOI.org (Crossref)","title":"Motherhood, Social Policies and Women's Activism in Latin America","URL":"http://link.springer.com/10.1007/978-3-030-21402-9","editor":[{"family":"Ramm","given":"Alejandra"},{"family":"Gideon","given":"Jasmine"}],"accessed":{"date-parts":[["2023",6,30]]},"issued":{"date-parts":[["2020"]]}}}],"schema":"https://github.com/citation-style-language/schema/raw/master/csl-citation.json"} </w:instrText>
      </w:r>
      <w:r w:rsidR="00F4615E" w:rsidRPr="005344B4">
        <w:rPr>
          <w:rFonts w:cs="Times New Roman"/>
        </w:rPr>
        <w:fldChar w:fldCharType="separate"/>
      </w:r>
      <w:r w:rsidR="00F4615E" w:rsidRPr="005344B4">
        <w:rPr>
          <w:rFonts w:cs="Times New Roman"/>
        </w:rPr>
        <w:t>(Conradsen, 2016; Dombroski, 2016; Ramm and Gideon, 2020, 2020)</w:t>
      </w:r>
      <w:r w:rsidR="00F4615E" w:rsidRPr="005344B4">
        <w:rPr>
          <w:rFonts w:cs="Times New Roman"/>
        </w:rPr>
        <w:fldChar w:fldCharType="end"/>
      </w:r>
      <w:r w:rsidR="008C07BD" w:rsidRPr="005344B4">
        <w:rPr>
          <w:rFonts w:cs="Times New Roman"/>
        </w:rPr>
        <w:t xml:space="preserve">. Many of these studies seek to amplify the role of women and other family members in vital and important political struggles; how this shapes wider realities of family life </w:t>
      </w:r>
      <w:proofErr w:type="gramStart"/>
      <w:r w:rsidR="009044DB" w:rsidRPr="005344B4">
        <w:rPr>
          <w:rFonts w:cs="Times New Roman"/>
        </w:rPr>
        <w:t>is</w:t>
      </w:r>
      <w:proofErr w:type="gramEnd"/>
      <w:r w:rsidR="009044DB" w:rsidRPr="005344B4">
        <w:rPr>
          <w:rFonts w:cs="Times New Roman"/>
        </w:rPr>
        <w:t xml:space="preserve"> less well attended to</w:t>
      </w:r>
      <w:r w:rsidR="008C07BD" w:rsidRPr="005344B4">
        <w:rPr>
          <w:rFonts w:cs="Times New Roman"/>
        </w:rPr>
        <w:t>.</w:t>
      </w:r>
      <w:r w:rsidR="009044DB" w:rsidRPr="005344B4">
        <w:rPr>
          <w:rFonts w:cs="Times New Roman"/>
        </w:rPr>
        <w:t xml:space="preserve"> Recent work by </w:t>
      </w:r>
      <w:r w:rsidR="001D3DCD" w:rsidRPr="005344B4">
        <w:rPr>
          <w:rFonts w:cs="Times New Roman"/>
        </w:rPr>
        <w:t>Lisa Howard begins to address this gap</w:t>
      </w:r>
      <w:r w:rsidR="00550A64" w:rsidRPr="005344B4">
        <w:rPr>
          <w:rFonts w:cs="Times New Roman"/>
        </w:rPr>
        <w:t>;</w:t>
      </w:r>
      <w:r w:rsidR="001D3DCD" w:rsidRPr="005344B4">
        <w:rPr>
          <w:rFonts w:cs="Times New Roman"/>
        </w:rPr>
        <w:t xml:space="preserve"> her </w:t>
      </w:r>
      <w:r w:rsidR="00550A64" w:rsidRPr="005344B4">
        <w:rPr>
          <w:rFonts w:cs="Times New Roman"/>
        </w:rPr>
        <w:t xml:space="preserve">PhD research </w:t>
      </w:r>
      <w:r w:rsidR="001D3DCD" w:rsidRPr="005344B4">
        <w:rPr>
          <w:rFonts w:cs="Times New Roman"/>
        </w:rPr>
        <w:t xml:space="preserve">explores </w:t>
      </w:r>
      <w:r w:rsidR="001E21A3" w:rsidRPr="005344B4">
        <w:rPr>
          <w:rFonts w:cs="Times New Roman"/>
        </w:rPr>
        <w:t>how climate activism led by parents impacts wider social relations and family life</w:t>
      </w:r>
      <w:r w:rsidR="00550A64" w:rsidRPr="005344B4">
        <w:rPr>
          <w:rFonts w:cs="Times New Roman"/>
        </w:rPr>
        <w:t>;</w:t>
      </w:r>
      <w:r w:rsidR="0041404D" w:rsidRPr="005344B4">
        <w:rPr>
          <w:rFonts w:cs="Times New Roman"/>
        </w:rPr>
        <w:t xml:space="preserve"> demonstrat</w:t>
      </w:r>
      <w:r w:rsidR="00550A64" w:rsidRPr="005344B4">
        <w:rPr>
          <w:rFonts w:cs="Times New Roman"/>
        </w:rPr>
        <w:t>ing</w:t>
      </w:r>
      <w:r w:rsidR="0041404D" w:rsidRPr="005344B4">
        <w:rPr>
          <w:rFonts w:cs="Times New Roman"/>
        </w:rPr>
        <w:t xml:space="preserve"> how notions of family can work to exclude young children, older relatives and those witho</w:t>
      </w:r>
      <w:r w:rsidR="003C4DC8" w:rsidRPr="005344B4">
        <w:rPr>
          <w:rFonts w:cs="Times New Roman"/>
        </w:rPr>
        <w:t>ut children from activism</w:t>
      </w:r>
      <w:r w:rsidR="00A90BD7">
        <w:rPr>
          <w:rFonts w:cs="Times New Roman"/>
        </w:rPr>
        <w:t xml:space="preserve"> </w:t>
      </w:r>
      <w:r w:rsidR="00DC6608" w:rsidRPr="005344B4">
        <w:rPr>
          <w:rFonts w:cs="Times New Roman"/>
        </w:rPr>
        <w:fldChar w:fldCharType="begin"/>
      </w:r>
      <w:r w:rsidR="00DC6608" w:rsidRPr="005344B4">
        <w:rPr>
          <w:rFonts w:cs="Times New Roman"/>
        </w:rPr>
        <w:instrText xml:space="preserve"> ADDIN ZOTERO_ITEM CSL_CITATION {"citationID":"0JgPAmrm","properties":{"formattedCitation":"(L. K. Howard, 2023)","plainCitation":"(L. K. Howard, 2023)","noteIndex":0},"citationItems":[{"id":2351,"uris":["http://zotero.org/users/6040264/items/KZ5747S8"],"itemData":{"id":2351,"type":"thesis","language":"en","publisher":"University of Edinburgh","source":"Zotero","title":"Where ‘green’ parenting meets climate activism: Understanding the affective, political, generative, but challenging ‘space in-between’ of radical eco-parenting","URL":"http://dx.doi.org/10.7488/era/3624","author":[{"family":"Howard","given":"Lisa Karen"}],"accessed":{"date-parts":[["2023",9,15]]},"issued":{"date-parts":[["2023"]]}}}],"schema":"https://github.com/citation-style-language/schema/raw/master/csl-citation.json"} </w:instrText>
      </w:r>
      <w:r w:rsidR="00DC6608" w:rsidRPr="005344B4">
        <w:rPr>
          <w:rFonts w:cs="Times New Roman"/>
        </w:rPr>
        <w:fldChar w:fldCharType="separate"/>
      </w:r>
      <w:r w:rsidR="00DC6608" w:rsidRPr="005344B4">
        <w:rPr>
          <w:rFonts w:cs="Times New Roman"/>
        </w:rPr>
        <w:t>(L. K. Howard, 2023)</w:t>
      </w:r>
      <w:r w:rsidR="00DC6608" w:rsidRPr="005344B4">
        <w:rPr>
          <w:rFonts w:cs="Times New Roman"/>
        </w:rPr>
        <w:fldChar w:fldCharType="end"/>
      </w:r>
      <w:r w:rsidR="003C4DC8" w:rsidRPr="005344B4">
        <w:rPr>
          <w:rFonts w:cs="Times New Roman"/>
        </w:rPr>
        <w:t>. Equally she details the personal</w:t>
      </w:r>
      <w:r w:rsidR="00F825E9" w:rsidRPr="005344B4">
        <w:rPr>
          <w:rFonts w:cs="Times New Roman"/>
        </w:rPr>
        <w:t xml:space="preserve"> and emotional</w:t>
      </w:r>
      <w:r w:rsidR="003C4DC8" w:rsidRPr="005344B4">
        <w:rPr>
          <w:rFonts w:cs="Times New Roman"/>
        </w:rPr>
        <w:t xml:space="preserve"> toll o</w:t>
      </w:r>
      <w:r w:rsidR="00F825E9" w:rsidRPr="005344B4">
        <w:rPr>
          <w:rFonts w:cs="Times New Roman"/>
        </w:rPr>
        <w:t>f grassroots political work</w:t>
      </w:r>
      <w:r w:rsidR="003C4DC8" w:rsidRPr="005344B4">
        <w:rPr>
          <w:rFonts w:cs="Times New Roman"/>
        </w:rPr>
        <w:t xml:space="preserve">; where involvement in activism can </w:t>
      </w:r>
      <w:r w:rsidR="00A627CE" w:rsidRPr="005344B4">
        <w:rPr>
          <w:rFonts w:cs="Times New Roman"/>
        </w:rPr>
        <w:t>create tensions with other family members and in some cases lead to relationship breakdown</w:t>
      </w:r>
      <w:r w:rsidR="000A0A79" w:rsidRPr="005344B4">
        <w:rPr>
          <w:rFonts w:cs="Times New Roman"/>
        </w:rPr>
        <w:t xml:space="preserve"> </w:t>
      </w:r>
      <w:r w:rsidR="000A0A79" w:rsidRPr="005344B4">
        <w:rPr>
          <w:rFonts w:cs="Times New Roman"/>
        </w:rPr>
        <w:fldChar w:fldCharType="begin"/>
      </w:r>
      <w:r w:rsidR="000A0A79" w:rsidRPr="005344B4">
        <w:rPr>
          <w:rFonts w:cs="Times New Roman"/>
        </w:rPr>
        <w:instrText xml:space="preserve"> ADDIN ZOTERO_ITEM CSL_CITATION {"citationID":"QC1HPysr","properties":{"formattedCitation":"(Howard, 2022)","plainCitation":"(Howard, 2022)","noteIndex":0},"citationItems":[{"id":1776,"uris":["http://zotero.org/users/6040264/items/TABDPHLG"],"itemData":{"id":1776,"type":"article-journal","abstract":"Emotional engagement with climate change has been identified as an important research agenda. Recent studies have suggested parental worry for children and future generations are motives for climate activism, highlighting both personal and social justice concerns. A global parent-led climate justice movement specifically articulating this has emerged, yet currently remains under-researched. At the same time, social movement research has tended to overlook the social embeddedness of activism. To address these gaps in knowledge, this study used a qualitative mix of diary entries and interviews of UK-based mothers and fathers to investigate the overlapping emotional spaces of climate activism and parenting. It found that a parental lens on climate, informed by dystopian imaginings and processes of responsibilisation amplified fear and risk-related feelings, but were managed by channelling energy into a diverse array of collective action spaces. This led to positive emotions of hope and solidarity which were fostered and circulated within close personal relationships. In addition, the study found times and spaces which put a strain on affective engagement, and on partner relationships. The paper discusses the lack of moral anger in this sample of climate activists compared to previous research, and calls for further enquiry into the movement's development of intergenerational justice grievances.","container-title":"Emotion, Space and Society","DOI":"10.1016/j.emospa.2022.100894","ISSN":"1755-4586","journalAbbreviation":"Emotion, Space and Society","language":"en","page":"100894","source":"ScienceDirect","title":"When global problems come home: Engagement with climate change within the intersecting affective spaces of parenting and activism","title-short":"When global problems come home","volume":"44","author":[{"family":"Howard","given":"Lisa"}],"issued":{"date-parts":[["2022",8,1]]}}}],"schema":"https://github.com/citation-style-language/schema/raw/master/csl-citation.json"} </w:instrText>
      </w:r>
      <w:r w:rsidR="000A0A79" w:rsidRPr="005344B4">
        <w:rPr>
          <w:rFonts w:cs="Times New Roman"/>
        </w:rPr>
        <w:fldChar w:fldCharType="separate"/>
      </w:r>
      <w:r w:rsidR="000A0A79" w:rsidRPr="005344B4">
        <w:rPr>
          <w:rFonts w:cs="Times New Roman"/>
        </w:rPr>
        <w:t>(Howard, 2022)</w:t>
      </w:r>
      <w:r w:rsidR="000A0A79" w:rsidRPr="005344B4">
        <w:rPr>
          <w:rFonts w:cs="Times New Roman"/>
        </w:rPr>
        <w:fldChar w:fldCharType="end"/>
      </w:r>
      <w:r w:rsidR="00A627CE" w:rsidRPr="005344B4">
        <w:rPr>
          <w:rFonts w:cs="Times New Roman"/>
        </w:rPr>
        <w:t xml:space="preserve">. I return to some of the </w:t>
      </w:r>
      <w:r w:rsidR="00F825E9" w:rsidRPr="005344B4">
        <w:rPr>
          <w:rFonts w:cs="Times New Roman"/>
        </w:rPr>
        <w:t>insights</w:t>
      </w:r>
      <w:r w:rsidR="00A627CE" w:rsidRPr="005344B4">
        <w:rPr>
          <w:rFonts w:cs="Times New Roman"/>
        </w:rPr>
        <w:t xml:space="preserve"> from her work in Chapter 6</w:t>
      </w:r>
      <w:r w:rsidR="00F825E9" w:rsidRPr="005344B4">
        <w:rPr>
          <w:rFonts w:cs="Times New Roman"/>
        </w:rPr>
        <w:t xml:space="preserve">; </w:t>
      </w:r>
      <w:r w:rsidR="00133ED3" w:rsidRPr="005344B4">
        <w:rPr>
          <w:rFonts w:cs="Times New Roman"/>
        </w:rPr>
        <w:t>however,</w:t>
      </w:r>
      <w:r w:rsidR="00F825E9" w:rsidRPr="005344B4">
        <w:rPr>
          <w:rFonts w:cs="Times New Roman"/>
        </w:rPr>
        <w:t xml:space="preserve"> my focus in this chapter is </w:t>
      </w:r>
      <w:r w:rsidR="00550A64" w:rsidRPr="005344B4">
        <w:rPr>
          <w:rFonts w:cs="Times New Roman"/>
        </w:rPr>
        <w:t xml:space="preserve">how climate activism </w:t>
      </w:r>
      <w:r w:rsidR="002479BA" w:rsidRPr="005344B4">
        <w:rPr>
          <w:rFonts w:cs="Times New Roman"/>
        </w:rPr>
        <w:t>emerges from</w:t>
      </w:r>
      <w:r w:rsidR="00550A64" w:rsidRPr="005344B4">
        <w:rPr>
          <w:rFonts w:cs="Times New Roman"/>
        </w:rPr>
        <w:t xml:space="preserve"> the relations between adults and their young children.</w:t>
      </w:r>
      <w:r w:rsidR="00ED0752" w:rsidRPr="005344B4">
        <w:rPr>
          <w:rFonts w:cs="Times New Roman"/>
        </w:rPr>
        <w:t xml:space="preserve"> A specific empirical contribution of this chapter is to consider parenting as a practice of prefigurative politics for climate futures.  </w:t>
      </w:r>
    </w:p>
    <w:p w14:paraId="31AFD410" w14:textId="45E9483C" w:rsidR="006A4D83" w:rsidRPr="005344B4" w:rsidRDefault="0008793F" w:rsidP="009811B0">
      <w:pPr>
        <w:spacing w:line="480" w:lineRule="auto"/>
        <w:rPr>
          <w:rFonts w:cs="Times New Roman"/>
        </w:rPr>
      </w:pPr>
      <w:r w:rsidRPr="005344B4">
        <w:rPr>
          <w:rFonts w:cs="Times New Roman"/>
        </w:rPr>
        <w:t>A second strand of work on families and environment</w:t>
      </w:r>
      <w:r w:rsidR="008F25DC" w:rsidRPr="005344B4">
        <w:rPr>
          <w:rFonts w:cs="Times New Roman"/>
        </w:rPr>
        <w:t xml:space="preserve"> </w:t>
      </w:r>
      <w:r w:rsidRPr="005344B4">
        <w:rPr>
          <w:rFonts w:cs="Times New Roman"/>
        </w:rPr>
        <w:t>seeks to evaluate how environmental concern generates</w:t>
      </w:r>
      <w:r w:rsidR="008C2C1C" w:rsidRPr="005344B4">
        <w:rPr>
          <w:rFonts w:cs="Times New Roman"/>
        </w:rPr>
        <w:t xml:space="preserve"> behaviour change, for example </w:t>
      </w:r>
      <w:r w:rsidR="001E37B6" w:rsidRPr="005344B4">
        <w:rPr>
          <w:rFonts w:cs="Times New Roman"/>
        </w:rPr>
        <w:t xml:space="preserve">how </w:t>
      </w:r>
      <w:r w:rsidR="008C2C1C" w:rsidRPr="005344B4">
        <w:rPr>
          <w:rFonts w:cs="Times New Roman"/>
        </w:rPr>
        <w:t>parental identity shape</w:t>
      </w:r>
      <w:r w:rsidR="001E37B6" w:rsidRPr="005344B4">
        <w:rPr>
          <w:rFonts w:cs="Times New Roman"/>
        </w:rPr>
        <w:t>s</w:t>
      </w:r>
      <w:r w:rsidR="008C2C1C" w:rsidRPr="005344B4">
        <w:rPr>
          <w:rFonts w:cs="Times New Roman"/>
        </w:rPr>
        <w:t xml:space="preserve"> pro-environmental behaviours </w:t>
      </w:r>
      <w:r w:rsidR="000A0A79" w:rsidRPr="005344B4">
        <w:rPr>
          <w:rFonts w:cs="Times New Roman"/>
        </w:rPr>
        <w:fldChar w:fldCharType="begin"/>
      </w:r>
      <w:r w:rsidR="000A0A79" w:rsidRPr="005344B4">
        <w:rPr>
          <w:rFonts w:cs="Times New Roman"/>
        </w:rPr>
        <w:instrText xml:space="preserve"> ADDIN ZOTERO_ITEM CSL_CITATION {"citationID":"CHTMnS7D","properties":{"formattedCitation":"(Shirani {\\i{}et al.}, 2013)","plainCitation":"(Shirani et al., 2013)","noteIndex":0},"citationItems":[{"id":1352,"uris":["http://zotero.org/users/6040264/items/5ZBK4EDJ"],"itemData":{"id":1352,"type":"article-journal","abstract":"This article aims to explore people's connections to or disconnections from the future and the implications of this for their perspectives on equity, justice and ethical issues related to energy consumption. Everything people do is embedded and extended in time across the modalities of past, present and future, making time an inescapable aspect of our existence, yet one that often remains invisible and intangible. Debates about energy and environmental equity have raised questions about the extent to which people today should bear responsibility for the consequences of their behaviour for future generations. Seemingly intractable difficulties have been identified, however, in people's abilities to connect their present actions with their potential future consequences and thus take on such responsibilities. Drawing on data from interviews about energy consumption practices, this article explores whether people's living temporal extensions through younger generations of their families influence their views and practices around energy use in both the present and anticipated future. Through exploring these issues we offer a contribution to the ethical debate around responsibility for future generations.","container-title":"Local Environment","DOI":"10.1080/13549839.2013.779236","ISSN":"1354-9839","issue":"4","note":"publisher: Routledge\n_eprint: https://doi.org/10.1080/13549839.2013.779236","page":"455-468","source":"Taylor and Francis+NEJM","title":"Disconnected futures: exploring notions of ethical responsibility in energy practices","title-short":"Disconnected futures","volume":"18","author":[{"family":"Shirani","given":"Fiona"},{"family":"Butler","given":"Catherine"},{"family":"Henwood","given":"Karen"},{"family":"Parkhill","given":"Karen"},{"family":"Pidgeon","given":"Nick"}],"issued":{"date-parts":[["2013",4,1]]}}}],"schema":"https://github.com/citation-style-language/schema/raw/master/csl-citation.json"} </w:instrText>
      </w:r>
      <w:r w:rsidR="000A0A79" w:rsidRPr="005344B4">
        <w:rPr>
          <w:rFonts w:cs="Times New Roman"/>
        </w:rPr>
        <w:fldChar w:fldCharType="separate"/>
      </w:r>
      <w:r w:rsidR="000A0A79" w:rsidRPr="005344B4">
        <w:rPr>
          <w:rFonts w:cs="Times New Roman"/>
        </w:rPr>
        <w:t xml:space="preserve">(Shirani </w:t>
      </w:r>
      <w:r w:rsidR="000A0A79" w:rsidRPr="005344B4">
        <w:rPr>
          <w:rFonts w:cs="Times New Roman"/>
          <w:i/>
          <w:iCs/>
        </w:rPr>
        <w:t>et al.</w:t>
      </w:r>
      <w:r w:rsidR="000A0A79" w:rsidRPr="005344B4">
        <w:rPr>
          <w:rFonts w:cs="Times New Roman"/>
        </w:rPr>
        <w:t>, 2013)</w:t>
      </w:r>
      <w:r w:rsidR="000A0A79" w:rsidRPr="005344B4">
        <w:rPr>
          <w:rFonts w:cs="Times New Roman"/>
        </w:rPr>
        <w:fldChar w:fldCharType="end"/>
      </w:r>
      <w:r w:rsidR="008C2C1C" w:rsidRPr="005344B4">
        <w:rPr>
          <w:rFonts w:cs="Times New Roman"/>
        </w:rPr>
        <w:t xml:space="preserve"> and green consumption</w:t>
      </w:r>
      <w:r w:rsidR="00A33635">
        <w:rPr>
          <w:rFonts w:cs="Times New Roman"/>
        </w:rPr>
        <w:t xml:space="preserve"> </w:t>
      </w:r>
      <w:r w:rsidR="00626970" w:rsidRPr="005344B4">
        <w:rPr>
          <w:rFonts w:cs="Times New Roman"/>
        </w:rPr>
        <w:fldChar w:fldCharType="begin"/>
      </w:r>
      <w:r w:rsidR="00626970" w:rsidRPr="005344B4">
        <w:rPr>
          <w:rFonts w:cs="Times New Roman"/>
        </w:rPr>
        <w:instrText xml:space="preserve"> ADDIN ZOTERO_ITEM CSL_CITATION {"citationID":"KPIxQSqG","properties":{"formattedCitation":"(Atkinson, 2014)","plainCitation":"(Atkinson, 2014)","noteIndex":0},"citationItems":[{"id":1173,"uris":["http://zotero.org/users/6040264/items/KR8N7H38"],"itemData":{"id":1173,"type":"article-journal","container-title":"Consumption Markets &amp; Culture","DOI":"10.1080/10253866.2013.879817","ISSN":"1025-3866, 1477-223X","issue":"6","journalAbbreviation":"Consumption Markets &amp; Culture","language":"en","page":"553-572","source":"DOI.org (Crossref)","title":"Green moms: the social construction of a green mothering identity via environmental advertising appeals","title-short":"Green moms","volume":"17","author":[{"family":"Atkinson","given":"Lucy"}],"issued":{"date-parts":[["2014",11,2]]}}}],"schema":"https://github.com/citation-style-language/schema/raw/master/csl-citation.json"} </w:instrText>
      </w:r>
      <w:r w:rsidR="00626970" w:rsidRPr="005344B4">
        <w:rPr>
          <w:rFonts w:cs="Times New Roman"/>
        </w:rPr>
        <w:fldChar w:fldCharType="separate"/>
      </w:r>
      <w:r w:rsidR="00626970" w:rsidRPr="005344B4">
        <w:rPr>
          <w:rFonts w:cs="Times New Roman"/>
        </w:rPr>
        <w:t>(Atkinson, 2014)</w:t>
      </w:r>
      <w:r w:rsidR="00626970" w:rsidRPr="005344B4">
        <w:rPr>
          <w:rFonts w:cs="Times New Roman"/>
        </w:rPr>
        <w:fldChar w:fldCharType="end"/>
      </w:r>
      <w:r w:rsidR="008C2C1C" w:rsidRPr="005344B4">
        <w:rPr>
          <w:rFonts w:cs="Times New Roman"/>
        </w:rPr>
        <w:t xml:space="preserve"> with some</w:t>
      </w:r>
      <w:r w:rsidR="00306B09" w:rsidRPr="005344B4">
        <w:rPr>
          <w:rFonts w:cs="Times New Roman"/>
        </w:rPr>
        <w:t xml:space="preserve"> arguing that the transition to paren</w:t>
      </w:r>
      <w:r w:rsidR="00064E61" w:rsidRPr="005344B4">
        <w:rPr>
          <w:rFonts w:cs="Times New Roman"/>
        </w:rPr>
        <w:t>thood can increase or enhance environmental concern</w:t>
      </w:r>
      <w:r w:rsidR="001A7922" w:rsidRPr="005344B4">
        <w:rPr>
          <w:rFonts w:cs="Times New Roman"/>
        </w:rPr>
        <w:t xml:space="preserve"> </w:t>
      </w:r>
      <w:r w:rsidR="00626970" w:rsidRPr="005344B4">
        <w:rPr>
          <w:rFonts w:cs="Times New Roman"/>
        </w:rPr>
        <w:fldChar w:fldCharType="begin"/>
      </w:r>
      <w:r w:rsidR="00492628" w:rsidRPr="005344B4">
        <w:rPr>
          <w:rFonts w:cs="Times New Roman"/>
        </w:rPr>
        <w:instrText xml:space="preserve"> ADDIN ZOTERO_ITEM CSL_CITATION {"citationID":"Va0sKp6B","properties":{"formattedCitation":"(Ekholm and Olofsson, 2017; Lawson {\\i{}et al.}, 2019)","plainCitation":"(Ekholm and Olofsson, 2017; Lawson et al., 2019)","noteIndex":0},"citationItems":[{"id":467,"uris":["http://zotero.org/users/6040264/items/LHHZYBPN"],"itemData":{"id":467,"type":"article-journal","abstract":"The present study considers the correlation between parenthood and worry about the consequences of climate change. Two approaches to gauging people's perceptions of the risks of climate change are compared: the classic approach, which measures risk perception, and the emotion-based approach, which measures feelings toward a risk object. The empirical material is based on a questionnaire-based survey of 3,529 people in Sweden, of whom 1,376 answered, giving a response rate of 39%. The results show that the correlation of parenthood and climate risk is significant when the emotional aspect is raised, but not when respondents were asked to do cognitive estimates of risk. Parenthood proves significant in all three questions that measure feelings, demonstrating that it is a determinant that serves to increase worry about climate change.","container-title":"Risk Analysis","DOI":"10.1111/risa.12626","ISSN":"1539-6924","issue":"2","language":"en","license":"© 2016 Society for Risk Analysis","page":"305-314","source":"Wiley Online Library","title":"Parenthood and Worrying About Climate Change: The Limitations of Previous Approaches","title-short":"Parenthood and Worrying About Climate Change","volume":"37","author":[{"family":"Ekholm","given":"Sara"},{"family":"Olofsson","given":"Anna"}],"issued":{"date-parts":[["2017"]]}}},{"id":1147,"uris":["http://zotero.org/users/6040264/items/U6RVEJVI"],"itemData":{"id":1147,"type":"article-journal","abstract":"Although research suggests that family dynamics likely play a role in shaping children’s behaviors, few studies focus on environmental behaviors, and none to our knowledge investigate how parents shape climate change mitigation behaviors among their children. We begin to fill this gap through a quantitative case study using matched household-level survey data from 182 coastal North Carolina families (n = 241 parents aged 29–77; n = 182 students aged 11–14) associated with 15 middle school science teachers. Family climate change discussions, parent behaviors, and children’s climate change concern levels predicted the degree to which children will participate in individual-level climate mitigation behaviors. These results provide evidence that promoting climate-related conversations within households may promote climate action even when parents are apathetic about climate change. Similarly, parental behaviors, but not their concern levels, were important predictors of adolescent behaviors. This study highlights novel ways that family dynamics may promote climate change mitigating behaviors and a new pathway to promoting climate mitigation at familial, and ultimately, societal levels.","container-title":"Environmental Education Research","DOI":"10.1080/13504622.2018.1564248","ISSN":"1350-4622","issue":"5","note":"publisher: Routledge\n_eprint: https://doi.org/10.1080/13504622.2018.1564248","page":"678-690","source":"Taylor and Francis+NEJM","title":"Evaluating climate change behaviors and concern in the family context","volume":"25","author":[{"family":"Lawson","given":"Danielle F."},{"family":"Stevenson","given":"Kathryn T."},{"family":"Peterson","given":"M. Nils"},{"family":"Carrier","given":"Sarah J."},{"family":"Seekamp","given":"Erin"},{"family":"Strnad","given":"Renee"}],"issued":{"date-parts":[["2019",5,4]]}}}],"schema":"https://github.com/citation-style-language/schema/raw/master/csl-citation.json"} </w:instrText>
      </w:r>
      <w:r w:rsidR="00626970" w:rsidRPr="005344B4">
        <w:rPr>
          <w:rFonts w:cs="Times New Roman"/>
        </w:rPr>
        <w:fldChar w:fldCharType="separate"/>
      </w:r>
      <w:r w:rsidR="00492628" w:rsidRPr="005344B4">
        <w:rPr>
          <w:rFonts w:cs="Times New Roman"/>
        </w:rPr>
        <w:t xml:space="preserve">(Ekholm and Olofsson, 2017; Lawson </w:t>
      </w:r>
      <w:r w:rsidR="00492628" w:rsidRPr="005344B4">
        <w:rPr>
          <w:rFonts w:cs="Times New Roman"/>
          <w:i/>
          <w:iCs/>
        </w:rPr>
        <w:t>et al.</w:t>
      </w:r>
      <w:r w:rsidR="00492628" w:rsidRPr="005344B4">
        <w:rPr>
          <w:rFonts w:cs="Times New Roman"/>
        </w:rPr>
        <w:t>, 2019)</w:t>
      </w:r>
      <w:r w:rsidR="00626970" w:rsidRPr="005344B4">
        <w:rPr>
          <w:rFonts w:cs="Times New Roman"/>
        </w:rPr>
        <w:fldChar w:fldCharType="end"/>
      </w:r>
      <w:r w:rsidR="00901D01" w:rsidRPr="005344B4">
        <w:rPr>
          <w:rFonts w:cs="Times New Roman"/>
        </w:rPr>
        <w:t xml:space="preserve">. </w:t>
      </w:r>
      <w:r w:rsidR="008C2C1C" w:rsidRPr="005344B4">
        <w:rPr>
          <w:rFonts w:cs="Times New Roman"/>
        </w:rPr>
        <w:t>However, others have demonstrated the safety and wellbeing of a child</w:t>
      </w:r>
      <w:r w:rsidR="00D27C2B" w:rsidRPr="005344B4">
        <w:rPr>
          <w:rFonts w:cs="Times New Roman"/>
        </w:rPr>
        <w:t xml:space="preserve"> </w:t>
      </w:r>
      <w:r w:rsidR="008C2C1C" w:rsidRPr="005344B4">
        <w:rPr>
          <w:rFonts w:cs="Times New Roman"/>
        </w:rPr>
        <w:t xml:space="preserve">is prioritised by parents over environmental </w:t>
      </w:r>
      <w:r w:rsidR="00E25DE9" w:rsidRPr="005344B4">
        <w:rPr>
          <w:rFonts w:cs="Times New Roman"/>
        </w:rPr>
        <w:t>behaviours</w:t>
      </w:r>
      <w:r w:rsidR="007E52E5" w:rsidRPr="005344B4">
        <w:rPr>
          <w:rFonts w:cs="Times New Roman"/>
        </w:rPr>
        <w:t xml:space="preserve">, even </w:t>
      </w:r>
      <w:r w:rsidR="00E25DE9" w:rsidRPr="005344B4">
        <w:rPr>
          <w:rFonts w:cs="Times New Roman"/>
        </w:rPr>
        <w:t>as a parents ‘</w:t>
      </w:r>
      <w:r w:rsidR="005171F9" w:rsidRPr="005344B4">
        <w:rPr>
          <w:rFonts w:cs="Times New Roman"/>
        </w:rPr>
        <w:t>sphere</w:t>
      </w:r>
      <w:r w:rsidR="00E25DE9" w:rsidRPr="005344B4">
        <w:rPr>
          <w:rFonts w:cs="Times New Roman"/>
        </w:rPr>
        <w:t xml:space="preserve"> of concern’ is </w:t>
      </w:r>
      <w:r w:rsidR="00921983" w:rsidRPr="005344B4">
        <w:rPr>
          <w:rFonts w:cs="Times New Roman"/>
        </w:rPr>
        <w:t xml:space="preserve">widened to encompass their children’s futures </w:t>
      </w:r>
      <w:r w:rsidR="008C073E" w:rsidRPr="005344B4">
        <w:rPr>
          <w:rFonts w:cs="Times New Roman"/>
        </w:rPr>
        <w:fldChar w:fldCharType="begin"/>
      </w:r>
      <w:r w:rsidR="008C073E" w:rsidRPr="005344B4">
        <w:rPr>
          <w:rFonts w:cs="Times New Roman"/>
        </w:rPr>
        <w:instrText xml:space="preserve"> ADDIN ZOTERO_ITEM CSL_CITATION {"citationID":"8DEKmP4R","properties":{"formattedCitation":"(Thomas {\\i{}et al.}, 2018)","plainCitation":"(Thomas et al., 2018)","noteIndex":0},"citationItems":[{"id":470,"uris":["http://zotero.org/users/6040264/items/TTX63DNT"],"itemData":{"id":470,"type":"article-journal","abstract":"Willingness to engage in sustainable actions may be limited by the psychological distance of climate change. In this study, we test the legacy hypothesis, which holds that having children leads parents to consider the legacy left to offspring in respect of environmental quality. Using the Understanding Society dataset, a longitudinal survey representative of the UK population (n = 18,176), we assess how having children may change people’s individual environmental attitudes and behaviour. Results indicate that having a new child is associated with a small decrease in the frequency of a few environmental behaviours. Only parents with already high environmental concern show a small increase in the desire to act more sustainably after the birth of their first child. Overall, the results do not provide evidence in support of the legacy hypothesis in terms of individual-level environmental attitudes and behaviours. We argue that the transition to parenthood is a time where concern is prioritised on the immediate wellbeing of the child and not on the future environmental threats.","container-title":"Population and Environment","DOI":"10.1007/s11111-017-0291-1","ISSN":"1573-7810","issue":"3","journalAbbreviation":"Popul Environ","language":"en","page":"261-276","source":"Springer Link","title":"The impact of parenthood on environmental attitudes and behaviour: a longitudinal investigation of the legacy hypothesis","title-short":"The impact of parenthood on environmental attitudes and behaviour","volume":"39","author":[{"family":"Thomas","given":"Gregory O."},{"family":"Fisher","given":"Rose"},{"family":"Whitmarsh","given":"Lorraine"},{"family":"Milfont","given":"Taciano L."},{"family":"Poortinga","given":"Wouter"}],"issued":{"date-parts":[["2018",3,1]]}}}],"schema":"https://github.com/citation-style-language/schema/raw/master/csl-citation.json"} </w:instrText>
      </w:r>
      <w:r w:rsidR="008C073E" w:rsidRPr="005344B4">
        <w:rPr>
          <w:rFonts w:cs="Times New Roman"/>
        </w:rPr>
        <w:fldChar w:fldCharType="separate"/>
      </w:r>
      <w:r w:rsidR="008C073E" w:rsidRPr="005344B4">
        <w:rPr>
          <w:rFonts w:cs="Times New Roman"/>
        </w:rPr>
        <w:t xml:space="preserve">(Thomas </w:t>
      </w:r>
      <w:r w:rsidR="008C073E" w:rsidRPr="005344B4">
        <w:rPr>
          <w:rFonts w:cs="Times New Roman"/>
          <w:i/>
          <w:iCs/>
        </w:rPr>
        <w:t>et al.</w:t>
      </w:r>
      <w:r w:rsidR="008C073E" w:rsidRPr="005344B4">
        <w:rPr>
          <w:rFonts w:cs="Times New Roman"/>
        </w:rPr>
        <w:t>, 2018)</w:t>
      </w:r>
      <w:r w:rsidR="008C073E" w:rsidRPr="005344B4">
        <w:rPr>
          <w:rFonts w:cs="Times New Roman"/>
        </w:rPr>
        <w:fldChar w:fldCharType="end"/>
      </w:r>
      <w:r w:rsidR="00122E11" w:rsidRPr="005344B4">
        <w:rPr>
          <w:rFonts w:cs="Times New Roman"/>
        </w:rPr>
        <w:t>.</w:t>
      </w:r>
      <w:r w:rsidR="00516061" w:rsidRPr="005344B4">
        <w:rPr>
          <w:rFonts w:cs="Times New Roman"/>
        </w:rPr>
        <w:t xml:space="preserve"> </w:t>
      </w:r>
      <w:r w:rsidR="0070697B" w:rsidRPr="005344B4">
        <w:rPr>
          <w:rFonts w:cs="Times New Roman"/>
        </w:rPr>
        <w:t xml:space="preserve">Such studies tend to be concerned with informing </w:t>
      </w:r>
      <w:r w:rsidR="003C4140" w:rsidRPr="005344B4">
        <w:rPr>
          <w:rFonts w:cs="Times New Roman"/>
        </w:rPr>
        <w:t xml:space="preserve">green </w:t>
      </w:r>
      <w:r w:rsidR="0070697B" w:rsidRPr="005344B4">
        <w:rPr>
          <w:rFonts w:cs="Times New Roman"/>
        </w:rPr>
        <w:t>governance, in which the family becomes a target for behaviour change interventions</w:t>
      </w:r>
      <w:r w:rsidR="003F2307" w:rsidRPr="005344B4">
        <w:rPr>
          <w:rFonts w:cs="Times New Roman"/>
        </w:rPr>
        <w:t xml:space="preserve">, failing to understand how environmentalism affects wider aspects of everyday family lives and intimate relations </w:t>
      </w:r>
      <w:r w:rsidR="003F2307" w:rsidRPr="005344B4">
        <w:rPr>
          <w:rFonts w:cs="Times New Roman"/>
        </w:rPr>
        <w:lastRenderedPageBreak/>
        <w:t>of care.</w:t>
      </w:r>
      <w:r w:rsidR="00FE6B74" w:rsidRPr="005344B4">
        <w:rPr>
          <w:rFonts w:cs="Times New Roman"/>
        </w:rPr>
        <w:t xml:space="preserve"> </w:t>
      </w:r>
      <w:r w:rsidR="00E0091F" w:rsidRPr="005344B4">
        <w:rPr>
          <w:rFonts w:cs="Times New Roman"/>
        </w:rPr>
        <w:t xml:space="preserve">Elsewhere, children positioned as ‘change agents’ who can encourage their family members to change their behaviours </w:t>
      </w:r>
      <w:r w:rsidR="00122E11" w:rsidRPr="005344B4">
        <w:rPr>
          <w:rFonts w:cs="Times New Roman"/>
        </w:rPr>
        <w:fldChar w:fldCharType="begin"/>
      </w:r>
      <w:r w:rsidR="004943D3" w:rsidRPr="005344B4">
        <w:rPr>
          <w:rFonts w:cs="Times New Roman"/>
        </w:rPr>
        <w:instrText xml:space="preserve"> ADDIN ZOTERO_ITEM CSL_CITATION {"citationID":"IYByiu6C","properties":{"formattedCitation":"(Phoenix {\\i{}et al.}, 2017; Andersen, 2018)","plainCitation":"(Phoenix et al., 2017; Andersen, 2018)","noteIndex":0},"citationItems":[{"id":1286,"uris":["http://zotero.org/users/6040264/items/924VJV6T"],"itemData":{"id":1286,"type":"chapter","abstract":"One day last October I found my five-year-old daughter, Rosa, leafing through my passport … The ensuing conversation went something like this:  “How many times have you been on a plane to America?”  “About 40.”  “And how many trees have you planted?”  “No trees.”  … In the past year… Rosa has begun to recycle and energy-save and spout eco policy … I suspect I am a pawn in a covert reeducation programme. I fear “pester power” is being organised to leverage pro-environmental awareness in parents – we are being bullied by a generation of pint-sized “eco-worriers”. (Odell, 31 January 2009,","archive":"JSTOR","collection-title":"Perspectives from India and the UK","container-title":"Environment in the lives of children and families","edition":"1","page":"101-134","publisher":"Bristol University Press","source":"JSTOR","title":"Children are the future?: Power, generation and environmental practices","title-short":"Children are the future?","URL":"https://www.jstor.org/stable/j.ctv43vt2t.10","author":[{"family":"Phoenix","given":"ANN"},{"family":"Boddy","given":"JANET"},{"family":"Walker","given":"CATHERINE"},{"family":"Vennam","given":"UMA"}],"accessed":{"date-parts":[["2020",2,6]]},"issued":{"date-parts":[["2017"]]}}},{"id":745,"uris":["http://zotero.org/users/6040264/items/PMYB5QTT"],"itemData":{"id":745,"type":"article-journal","container-title":"Environmental Education Research","DOI":"10.1080/13504622.2017.1392487","ISSN":"1350-4622","issue":"7","page":"1076-1076","source":"Taylor and Francis+NEJM","title":"Children as intergenerational environmental change agents: using a negotiated Protocol to foster environmentally responsible behaviour in the family home","title-short":"Children as intergenerational environmental change agents","volume":"24","author":[{"family":"Andersen","given":"Peter"}],"issued":{"date-parts":[["2018",7,3]]}}}],"schema":"https://github.com/citation-style-language/schema/raw/master/csl-citation.json"} </w:instrText>
      </w:r>
      <w:r w:rsidR="00122E11" w:rsidRPr="005344B4">
        <w:rPr>
          <w:rFonts w:cs="Times New Roman"/>
        </w:rPr>
        <w:fldChar w:fldCharType="separate"/>
      </w:r>
      <w:r w:rsidR="004943D3" w:rsidRPr="005344B4">
        <w:rPr>
          <w:rFonts w:cs="Times New Roman"/>
        </w:rPr>
        <w:t xml:space="preserve">(Phoenix </w:t>
      </w:r>
      <w:r w:rsidR="004943D3" w:rsidRPr="005344B4">
        <w:rPr>
          <w:rFonts w:cs="Times New Roman"/>
          <w:i/>
          <w:iCs/>
        </w:rPr>
        <w:t>et al.</w:t>
      </w:r>
      <w:r w:rsidR="004943D3" w:rsidRPr="005344B4">
        <w:rPr>
          <w:rFonts w:cs="Times New Roman"/>
        </w:rPr>
        <w:t>, 2017; Andersen, 2018)</w:t>
      </w:r>
      <w:r w:rsidR="00122E11" w:rsidRPr="005344B4">
        <w:rPr>
          <w:rFonts w:cs="Times New Roman"/>
        </w:rPr>
        <w:fldChar w:fldCharType="end"/>
      </w:r>
      <w:r w:rsidR="00E0091F" w:rsidRPr="005344B4">
        <w:rPr>
          <w:rFonts w:cs="Times New Roman"/>
        </w:rPr>
        <w:t xml:space="preserve"> or intergenerational educators, who can transfer environmental lessons to their families </w:t>
      </w:r>
      <w:r w:rsidR="00652BD2" w:rsidRPr="005344B4">
        <w:rPr>
          <w:rFonts w:cs="Times New Roman"/>
        </w:rPr>
        <w:fldChar w:fldCharType="begin"/>
      </w:r>
      <w:r w:rsidR="00FC7CBA" w:rsidRPr="005344B4">
        <w:rPr>
          <w:rFonts w:cs="Times New Roman"/>
        </w:rPr>
        <w:instrText xml:space="preserve"> ADDIN ZOTERO_ITEM CSL_CITATION {"citationID":"r73dTOk0","properties":{"formattedCitation":"(Oropilla and \\uc0\\u216{}degaard, 2021; Spiteri, 2023)","plainCitation":"(Oropilla and Ødegaard, 2021; Spiteri, 2023)","noteIndex":0},"citationItems":[{"id":22199,"uris":["http://zotero.org/users/6040264/items/ZA98ZPXU"],"itemData":{"id":22199,"type":"article-journal","abstract":"As a response to the call for reimagining early childhood education for social sustainability in the future, this conceptual paper aims to suggest revisiting and strengthening the case to include intentional intergenerational engagements and programmes in kindergartens as approaches towards sustainable futures for children. In this paper, we argue that we must talk about intergenerational solidarity on all levels, including in early childhood education and care settings, and that it must be deliberate and by design. Learning from cultural–historical concepts and the UN Convention on the Rights of the Child, intergenerational programmes in early years settings are to be presented as intentional initiatives and opportunities for interrelated and collaborating actors and institutions to bring younger children and older adults together. We present a conceptual framework that features conflicts and opportunities within overlapping and congruent spaces to understand conditions for various intergenerational practices and activities in different places, and to promote intergenerational dialogues, collaborations and shared knowledge, contributing to a relational and socially sustainable future for which we aim.","container-title":"Sustainability","DOI":"10.3390/su13105564","ISSN":"2071-1050","issue":"10","language":"en","license":"http://creativecommons.org/licenses/by/3.0/","note":"publisher: Multidisciplinary Digital Publishing Institute","page":"5564","source":"www.mdpi.com","title":"Strengthening the Call for Intentional Intergenerational Programmes towards Sustainable Futures for Children and Families","volume":"13","author":[{"family":"Oropilla","given":"Czarecah Tuppil"},{"family":"Ødegaard","given":"Elin Eriksen"}],"issued":{"date-parts":[["2021",1]]}}},{"id":2099,"uris":["http://zotero.org/users/6040264/items/RNPW8WCB"],"itemData":{"id":2099,"type":"article-journal","abstract":"While research demonstrates that family and school dynamics play a role in shaping children’s behaviour, little is known about the actual and potential bi-directional influences young children have on their teachers’ and mothers’ environmental learning. This study begins to fill this gap in early childhood education for sustainability (ECEfS) research by recognising young children as agents of intergenerational learning for sustainability. It explores the ways in which young children (aged 4–7 years), in Malta, influence the way mothers and teachers learn about the environment and environmental issues. Socio-cultural and ecological theoretical perspectives framed this research. Designed within an interpretive methodology, this qualitative multiple case study generated data through classroom observations, semi-structured interviews with children, mothers and teachers, and document analysis, thus enabling the triangulation of data. Findings revealed instances of intergenerational environmental learning between children and adults (teachers and mothers), and vice versa. The implications of these findings in relation to ECEfS are explored. New approaches to support intergenerational environmental learning at familial, school and societal levels, starting in early childhood, are discussed. Lastly, areas for further research are identiﬁed.","container-title":"Children's Geographies","DOI":"10.1080/14733285.2023.2170747","ISSN":"1473-3285","issue":"0","note":"publisher: Routledge\n_eprint: https://doi.org/10.1080/14733285.2023.2170747","page":"1-17","source":"Taylor and Francis+NEJM","title":"Environmental learning across generations: spontaneous encounters and interactions between young children, mothers and teachers","title-short":"Environmental learning across generations","volume":"0","author":[{"family":"Spiteri","given":"Jane"}],"issued":{"date-parts":[["2023"]]}}}],"schema":"https://github.com/citation-style-language/schema/raw/master/csl-citation.json"} </w:instrText>
      </w:r>
      <w:r w:rsidR="00652BD2" w:rsidRPr="005344B4">
        <w:rPr>
          <w:rFonts w:cs="Times New Roman"/>
        </w:rPr>
        <w:fldChar w:fldCharType="separate"/>
      </w:r>
      <w:r w:rsidR="00FC7CBA" w:rsidRPr="005344B4">
        <w:rPr>
          <w:rFonts w:cs="Times New Roman"/>
        </w:rPr>
        <w:t>(Oropilla and Ødegaard, 2021; Spiteri, 2023)</w:t>
      </w:r>
      <w:r w:rsidR="00652BD2" w:rsidRPr="005344B4">
        <w:rPr>
          <w:rFonts w:cs="Times New Roman"/>
        </w:rPr>
        <w:fldChar w:fldCharType="end"/>
      </w:r>
      <w:r w:rsidR="00FC7CBA" w:rsidRPr="005344B4">
        <w:rPr>
          <w:rFonts w:cs="Times New Roman"/>
        </w:rPr>
        <w:t>.</w:t>
      </w:r>
      <w:r w:rsidR="00E0091F" w:rsidRPr="005344B4">
        <w:rPr>
          <w:rFonts w:cs="Times New Roman"/>
        </w:rPr>
        <w:t xml:space="preserve"> This narrow casting of children’s agency makes it challenging to understand how children are making sense of the contemporary moment on their own terms, whilst also limiting the scope of action to the household, reinforcing a </w:t>
      </w:r>
      <w:r w:rsidR="00461586" w:rsidRPr="005344B4">
        <w:rPr>
          <w:rFonts w:cs="Times New Roman"/>
        </w:rPr>
        <w:t xml:space="preserve">limited </w:t>
      </w:r>
      <w:r w:rsidR="00E0091F" w:rsidRPr="005344B4">
        <w:rPr>
          <w:rFonts w:cs="Times New Roman"/>
        </w:rPr>
        <w:t>sense of individual responsibility.</w:t>
      </w:r>
      <w:r w:rsidR="006E7939" w:rsidRPr="005344B4">
        <w:rPr>
          <w:rFonts w:cs="Times New Roman"/>
        </w:rPr>
        <w:t xml:space="preserve"> However, this small body of work on family and environmental concern demonstrates </w:t>
      </w:r>
      <w:r w:rsidR="00E433DC" w:rsidRPr="005344B4">
        <w:rPr>
          <w:rFonts w:cs="Times New Roman"/>
        </w:rPr>
        <w:t>how intimate, interpersonal relations are</w:t>
      </w:r>
      <w:r w:rsidR="00296B2D" w:rsidRPr="005344B4">
        <w:rPr>
          <w:rFonts w:cs="Times New Roman"/>
        </w:rPr>
        <w:t xml:space="preserve"> </w:t>
      </w:r>
      <w:r w:rsidR="00E433DC" w:rsidRPr="005344B4">
        <w:rPr>
          <w:rFonts w:cs="Times New Roman"/>
        </w:rPr>
        <w:t>always-already caught up in the politics of environment</w:t>
      </w:r>
      <w:r w:rsidR="003B4A64" w:rsidRPr="005344B4">
        <w:rPr>
          <w:rFonts w:cs="Times New Roman"/>
        </w:rPr>
        <w:t xml:space="preserve">, creating intergenerational tensions which have not been well explored. </w:t>
      </w:r>
    </w:p>
    <w:p w14:paraId="3009B74E" w14:textId="08F18333" w:rsidR="00CA7832" w:rsidRPr="005344B4" w:rsidRDefault="00C90845" w:rsidP="009811B0">
      <w:pPr>
        <w:widowControl w:val="0"/>
        <w:autoSpaceDE w:val="0"/>
        <w:autoSpaceDN w:val="0"/>
        <w:adjustRightInd w:val="0"/>
        <w:spacing w:after="0" w:line="480" w:lineRule="auto"/>
        <w:rPr>
          <w:rFonts w:cs="Times New Roman"/>
        </w:rPr>
      </w:pPr>
      <w:r w:rsidRPr="005344B4">
        <w:rPr>
          <w:rFonts w:cs="Times New Roman"/>
        </w:rPr>
        <w:t xml:space="preserve">Catherine Walker’s research is exceptional for a long-term focus on environmentalism in family lives in a comparative study across India and the UK </w:t>
      </w:r>
      <w:r w:rsidR="00FC7CBA" w:rsidRPr="005344B4">
        <w:rPr>
          <w:rFonts w:cs="Times New Roman"/>
        </w:rPr>
        <w:fldChar w:fldCharType="begin"/>
      </w:r>
      <w:r w:rsidR="00FC7CBA" w:rsidRPr="005344B4">
        <w:rPr>
          <w:rFonts w:cs="Times New Roman"/>
        </w:rPr>
        <w:instrText xml:space="preserve"> ADDIN ZOTERO_ITEM CSL_CITATION {"citationID":"Og55WEpB","properties":{"formattedCitation":"(Phoenix {\\i{}et al.}, 2017; Walker, 2017a)","plainCitation":"(Phoenix et al., 2017; Walker, 2017a)","noteIndex":0},"citationItems":[{"id":1286,"uris":["http://zotero.org/users/6040264/items/924VJV6T"],"itemData":{"id":1286,"type":"chapter","abstract":"One day last October I found my five-year-old daughter, Rosa, leafing through my passport … The ensuing conversation went something like this:  “How many times have you been on a plane to America?”  “About 40.”  “And how many trees have you planted?”  “No trees.”  … In the past year… Rosa has begun to recycle and energy-save and spout eco policy … I suspect I am a pawn in a covert reeducation programme. I fear “pester power” is being organised to leverage pro-environmental awareness in parents – we are being bullied by a generation of pint-sized “eco-worriers”. (Odell, 31 January 2009,","archive":"JSTOR","collection-title":"Perspectives from India and the UK","container-title":"Environment in the lives of children and families","edition":"1","page":"101-134","publisher":"Bristol University Press","source":"JSTOR","title":"Children are the future?: Power, generation and environmental practices","title-short":"Children are the future?","URL":"https://www.jstor.org/stable/j.ctv43vt2t.10","author":[{"family":"Phoenix","given":"ANN"},{"family":"Boddy","given":"JANET"},{"family":"Walker","given":"CATHERINE"},{"family":"Vennam","given":"UMA"}],"accessed":{"date-parts":[["2020",2,6]]},"issued":{"date-parts":[["2017"]]}}},{"id":1920,"uris":["http://zotero.org/users/6040264/items/KLLZ2BRN"],"itemData":{"id":1920,"type":"article-journal","abstract":"The symbolic evocation of ‘the next generation’ might be considered as valuable in buttressing calls for concerted public and political action on climate change, whilst assigning to children a unique identity and role in engendering sustainable transitions. Yet does an identity that is in essence equated with futurity stifle possibilities for children’s own actions in the present, and conflict with policy expectations that children can be ‘agents of (pro-environmental) change’? Drawing on multi-method doctoral research carried out with children (aged 11–14) and their families in varying socio-economic contexts in India and England, this paper considers the use and utility of generational identities in prompting environmental concern and explores how generationally framed imaginaries of childhood feature in children’s and family narratives of everyday environmental activism. Building on theoretical arguments of generational interdependence and ethics of care, the paper argues for greater recognition of children’s actual and potential contributions to engendering sustainable futures, whilst drawing attention to the ways in which children’s agency to act on environmental knowledge is supported by – and interdependent with – that of adult actors, not least parents.","container-title":"Contemporary Social Science","DOI":"10.1080/21582041.2017.1325922","ISSN":"2158-2041","issue":"1-2","note":"publisher: Routledge\n_eprint: https://doi.org/10.1080/21582041.2017.1325922","page":"13-26","source":"Taylor and Francis+NEJM","title":"Embodying ‘the Next Generation’: children’s everyday environmental activism in India and England","title-short":"Embodying ‘the Next Generation’","volume":"12","author":[{"family":"Walker","given":"Catherine"}],"issued":{"date-parts":[["2017",4,3]]}}}],"schema":"https://github.com/citation-style-language/schema/raw/master/csl-citation.json"} </w:instrText>
      </w:r>
      <w:r w:rsidR="00FC7CBA" w:rsidRPr="005344B4">
        <w:rPr>
          <w:rFonts w:cs="Times New Roman"/>
        </w:rPr>
        <w:fldChar w:fldCharType="separate"/>
      </w:r>
      <w:r w:rsidR="00FC7CBA" w:rsidRPr="005344B4">
        <w:rPr>
          <w:rFonts w:cs="Times New Roman"/>
        </w:rPr>
        <w:t xml:space="preserve">(Phoenix </w:t>
      </w:r>
      <w:r w:rsidR="00FC7CBA" w:rsidRPr="005344B4">
        <w:rPr>
          <w:rFonts w:cs="Times New Roman"/>
          <w:i/>
          <w:iCs/>
        </w:rPr>
        <w:t>et al.</w:t>
      </w:r>
      <w:r w:rsidR="00FC7CBA" w:rsidRPr="005344B4">
        <w:rPr>
          <w:rFonts w:cs="Times New Roman"/>
        </w:rPr>
        <w:t>, 2017; Walker, 2017a)</w:t>
      </w:r>
      <w:r w:rsidR="00FC7CBA" w:rsidRPr="005344B4">
        <w:rPr>
          <w:rFonts w:cs="Times New Roman"/>
        </w:rPr>
        <w:fldChar w:fldCharType="end"/>
      </w:r>
      <w:r w:rsidR="00F728C1" w:rsidRPr="005344B4">
        <w:rPr>
          <w:rFonts w:cs="Times New Roman"/>
        </w:rPr>
        <w:t>.</w:t>
      </w:r>
      <w:r w:rsidRPr="005344B4">
        <w:rPr>
          <w:rFonts w:cs="Times New Roman"/>
        </w:rPr>
        <w:t xml:space="preserve"> Recent work with Ellen van Holstien has offers an intersectional analysis of environmental responsibility within migrant families in Manchester, UK. In this study, young researchers (aged 14-18) were trained to interview their parents about climate and environmental issues in their country of origin</w:t>
      </w:r>
      <w:r w:rsidR="00977328">
        <w:rPr>
          <w:rFonts w:cs="Times New Roman"/>
        </w:rPr>
        <w:t xml:space="preserve"> </w:t>
      </w:r>
      <w:r w:rsidR="00F728C1" w:rsidRPr="005344B4">
        <w:rPr>
          <w:rFonts w:cs="Times New Roman"/>
        </w:rPr>
        <w:fldChar w:fldCharType="begin"/>
      </w:r>
      <w:r w:rsidR="00F728C1" w:rsidRPr="005344B4">
        <w:rPr>
          <w:rFonts w:cs="Times New Roman"/>
        </w:rPr>
        <w:instrText xml:space="preserve"> ADDIN ZOTERO_ITEM CSL_CITATION {"citationID":"Cc5ezukW","properties":{"formattedCitation":"(van Holstein and Walker, 2023)","plainCitation":"(van Holstein and Walker, 2023)","noteIndex":0},"citationItems":[{"id":2178,"uris":["http://zotero.org/users/6040264/items/IS3TNLEJ"],"itemData":{"id":2178,"type":"article-journal","abstract":"Intersectional approaches to studying climate change reveal the diverse and uneven ways in which people are impacted by and able to respond to the consequences of climate change. Concurrently, scholars are adapting conceptualisations of environmental responsibility to the challenges of climate change to balance the responsibilities of individuals, collectives and governments and those people with greater and lesser abilities to benefit from and act to curb carbon emissions. This article contributes to these efforts by offering an intersectional conceptualisation of environmental responsibility. It does so by drawing on research in which young people interviewed their parent who migrated to Manchester or Melbourne about their experiences of climate change in their country of origin. These interviews showed that multi-generation migrant families offer a unique perspective on how environmental responsibility is configured. Migrant parents’ stories highlight that responsibility is acquired in multi-directional ways that traverse trajectories of education and migration. They also show that how responsibility is constituted gives shape to repertories of action and barriers to environmental responsibility that young people may experience due to cultural differences between themselves and members of their communities and between themselves and their parents. Based on the findings, we argue for a recalibration of the concept of environmental responsibility that accounts for the place-based and intergenerationally informed ways in which understandings of environmental responsibility are (re)produced. Geographical critiques of environmental responsibilisation stand to gain from research that traces perceptions and beliefs on responsibility as it traverses generational and place-based cultures of environmentalism.","container-title":"Geoforum","DOI":"10.1016/j.geoforum.2023.103869","ISSN":"0016-7185","journalAbbreviation":"Geoforum","page":"103869","source":"ScienceDirect","title":"Reframing environmental responsibility at the intersections of cultural and generational difference: Learning from migrant families in Manchester and Melbourne","title-short":"Reframing environmental responsibility at the intersections of cultural and generational difference","volume":"146","author":[{"family":"Holstein","given":"Ellen","non-dropping-particle":"van"},{"family":"Walker","given":"Catherine"}],"issued":{"date-parts":[["2023",11,1]]}}}],"schema":"https://github.com/citation-style-language/schema/raw/master/csl-citation.json"} </w:instrText>
      </w:r>
      <w:r w:rsidR="00F728C1" w:rsidRPr="005344B4">
        <w:rPr>
          <w:rFonts w:cs="Times New Roman"/>
        </w:rPr>
        <w:fldChar w:fldCharType="separate"/>
      </w:r>
      <w:r w:rsidR="00F728C1" w:rsidRPr="005344B4">
        <w:rPr>
          <w:rFonts w:cs="Times New Roman"/>
        </w:rPr>
        <w:t>(van Holstein and Walker, 2023)</w:t>
      </w:r>
      <w:r w:rsidR="00F728C1" w:rsidRPr="005344B4">
        <w:rPr>
          <w:rFonts w:cs="Times New Roman"/>
        </w:rPr>
        <w:fldChar w:fldCharType="end"/>
      </w:r>
      <w:r w:rsidRPr="005344B4">
        <w:rPr>
          <w:rFonts w:cs="Times New Roman"/>
        </w:rPr>
        <w:t>. The data illustrates the role of parents in shaping young people as ‘caring political subjects’ (p.5</w:t>
      </w:r>
      <w:r w:rsidR="00587DD8" w:rsidRPr="005344B4">
        <w:rPr>
          <w:rFonts w:cs="Times New Roman"/>
        </w:rPr>
        <w:t xml:space="preserve">) and argues that </w:t>
      </w:r>
      <w:r w:rsidR="006747DD" w:rsidRPr="005344B4">
        <w:rPr>
          <w:rFonts w:cs="Times New Roman"/>
        </w:rPr>
        <w:t xml:space="preserve">environmental responsibility is </w:t>
      </w:r>
      <w:r w:rsidR="00A43BAA" w:rsidRPr="005344B4">
        <w:rPr>
          <w:rFonts w:cs="Times New Roman"/>
        </w:rPr>
        <w:t xml:space="preserve">acquired in multidirectional ways, across generations, </w:t>
      </w:r>
      <w:r w:rsidR="00D87859" w:rsidRPr="005344B4">
        <w:rPr>
          <w:rFonts w:cs="Times New Roman"/>
        </w:rPr>
        <w:t xml:space="preserve">as well through education and migration trajectories. </w:t>
      </w:r>
      <w:r w:rsidRPr="005344B4">
        <w:rPr>
          <w:rFonts w:cs="Times New Roman"/>
        </w:rPr>
        <w:t xml:space="preserve">Their intersectional analysis also allows them to attend to how different life experiences and positionalities enable or constrain the types of responsible activity that may be available to an individual. Participants in the study actively identified as responsible subjects, but their position as minority subjects placed substantial barriers in the way of fulfilling the suite of environmental </w:t>
      </w:r>
      <w:proofErr w:type="gramStart"/>
      <w:r w:rsidRPr="005344B4">
        <w:rPr>
          <w:rFonts w:cs="Times New Roman"/>
        </w:rPr>
        <w:t>practices</w:t>
      </w:r>
      <w:proofErr w:type="gramEnd"/>
      <w:r w:rsidRPr="005344B4">
        <w:rPr>
          <w:rFonts w:cs="Times New Roman"/>
        </w:rPr>
        <w:t xml:space="preserve"> they aspired to. This included avoiding activity such as public activism, which would make them stand out and render them a target of discriminatory action, racism or harmful judgment (van Holstein and Walker 2023). This chimes with earlier work which points towards the material constraints which shape ethical action in family settings – where the desire to act in a way deemed ‘responsible’ is limited by economic or time constraints </w:t>
      </w:r>
      <w:r w:rsidRPr="005344B4">
        <w:rPr>
          <w:rFonts w:cs="Times New Roman"/>
        </w:rPr>
        <w:fldChar w:fldCharType="begin"/>
      </w:r>
      <w:r w:rsidRPr="005344B4">
        <w:rPr>
          <w:rFonts w:cs="Times New Roman"/>
        </w:rPr>
        <w:instrText xml:space="preserve"> ADDIN ZOTERO_ITEM CSL_CITATION {"citationID":"MIBVHdy0","properties":{"formattedCitation":"(Barnett, 2011; Hall, 2011; Phoenix {\\i{}et al.}, 2017)","plainCitation":"(Barnett, 2011; Hall, 2011; Phoenix et al., 2017)","noteIndex":0},"citationItems":[{"id":1286,"uris":["http://zotero.org/users/6040264/items/924VJV6T"],"itemData":{"id":1286,"type":"chapter","abstract":"One day last October I found my five-year-old daughter, Rosa, leafing through my passport … The ensuing conversation went something like this:  “How many times have you been on a plane to America?”  “About 40.”  “And how many trees have you planted?”  “No trees.”  … In the past year… Rosa has begun to recycle and energy-save and spout eco policy … I suspect I am a pawn in a covert reeducation programme. I fear “pester power” is being organised to leverage pro-environmental awareness in parents – we are being bullied by a generation of pint-sized “eco-worriers”. (Odell, 31 January 2009,","archive":"JSTOR","collection-title":"Perspectives from India and the UK","container-title":"Environment in the lives of children and families","edition":"1","page":"101-134","publisher":"Bristol University Press","source":"JSTOR","title":"Children are the future?: Power, generation and environmental practices","title-short":"Children are the future?","URL":"https://www.jstor.org/stable/j.ctv43vt2t.10","author":[{"family":"Phoenix","given":"ANN"},{"family":"Boddy","given":"JANET"},{"family":"Walker","given":"CATHERINE"},{"family":"Vennam","given":"UMA"}],"accessed":{"date-parts":[["2020",2,6]]},"issued":{"date-parts":[["2017"]]}}},{"id":1139,"uris":["http://zotero.org/users/6040264/items/FDYXEE24"],"itemData":{"id":1139,"type":"article-journal","abstract":"Using ethnographic research with six families in the North West of England (2007–2009), this paper opens up the ‘black box’ of everyday ethical consumption by adding colour and form to these everyday experiences. While recent geographical literature has recognised the ethical considerations that are implicit in everyday consumption practices, there is a noticeable void of research that explores and fleshes out the everyday ethical actions of individuals and families as consumers. By exploring the everyday ethics of money, waste and health choices in family consumption practices, this paper makes the case for recognising the ethical nature of everyday practices and choices of consumption. It is argued that rather than consumers subscribing to a given set of ethics in consumption, there are multiple ways of recognising consumption as an ethically-embedded process.","container-title":"Geoforum","DOI":"10.1016/j.geoforum.2011.06.009","ISSN":"0016-7185","issue":"6","journalAbbreviation":"Geoforum","language":"en","page":"627-637","source":"ScienceDirect","title":"Exploring the ‘ethical everyday’: An ethnography of the ethics of family consumption","title-short":"Exploring the ‘ethical everyday’","volume":"42","author":[{"family":"Hall","given":"Sarah Marie"}],"issued":{"date-parts":[["2011",11,1]]}}},{"id":2175,"uris":["http://zotero.org/users/6040264/items/7HVY29WC"],"itemData":{"id":2175,"type":"book","collection-title":"RGS-IBG book series","event-place":"Chichester","ISBN":"978-1-4051-4558-9","language":"eng","number-of-pages":"235","publisher":"Wiley-Blackwell","publisher-place":"Chichester","source":"K10plus ISBN","title":"Globalizing responsibility: the political rationalities of ethical consumption","title-short":"Globalizing responsibility","editor":[{"family":"Barnett","given":"Clive"}],"issued":{"date-parts":[["2011"]]}}}],"schema":"https://github.com/citation-style-language/schema/raw/master/csl-citation.json"} </w:instrText>
      </w:r>
      <w:r w:rsidRPr="005344B4">
        <w:rPr>
          <w:rFonts w:cs="Times New Roman"/>
        </w:rPr>
        <w:fldChar w:fldCharType="separate"/>
      </w:r>
      <w:r w:rsidRPr="005344B4">
        <w:rPr>
          <w:rFonts w:cs="Times New Roman"/>
        </w:rPr>
        <w:t xml:space="preserve">(Barnett, 2011; Hall, 2011; Phoenix </w:t>
      </w:r>
      <w:r w:rsidRPr="005344B4">
        <w:rPr>
          <w:rFonts w:cs="Times New Roman"/>
          <w:i/>
          <w:iCs/>
        </w:rPr>
        <w:t>et al.</w:t>
      </w:r>
      <w:r w:rsidRPr="005344B4">
        <w:rPr>
          <w:rFonts w:cs="Times New Roman"/>
        </w:rPr>
        <w:t>, 2017)</w:t>
      </w:r>
      <w:r w:rsidRPr="005344B4">
        <w:rPr>
          <w:rFonts w:cs="Times New Roman"/>
        </w:rPr>
        <w:fldChar w:fldCharType="end"/>
      </w:r>
      <w:r w:rsidRPr="005344B4">
        <w:rPr>
          <w:rFonts w:cs="Times New Roman"/>
        </w:rPr>
        <w:t>.</w:t>
      </w:r>
      <w:r w:rsidR="00E06C07" w:rsidRPr="005344B4">
        <w:rPr>
          <w:rFonts w:cs="Times New Roman"/>
        </w:rPr>
        <w:t xml:space="preserve"> </w:t>
      </w:r>
    </w:p>
    <w:p w14:paraId="61822904" w14:textId="66C864FF" w:rsidR="004D5F89" w:rsidRPr="005344B4" w:rsidRDefault="000C1C35" w:rsidP="009811B0">
      <w:pPr>
        <w:spacing w:line="480" w:lineRule="auto"/>
        <w:rPr>
          <w:rFonts w:cs="Times New Roman"/>
        </w:rPr>
      </w:pPr>
      <w:r w:rsidRPr="005344B4">
        <w:rPr>
          <w:rFonts w:cs="Times New Roman"/>
        </w:rPr>
        <w:lastRenderedPageBreak/>
        <w:t>Hols</w:t>
      </w:r>
      <w:r w:rsidR="00977328">
        <w:rPr>
          <w:rFonts w:cs="Times New Roman"/>
        </w:rPr>
        <w:t>te</w:t>
      </w:r>
      <w:r w:rsidRPr="005344B4">
        <w:rPr>
          <w:rFonts w:cs="Times New Roman"/>
        </w:rPr>
        <w:t xml:space="preserve">in and Walker </w:t>
      </w:r>
      <w:r w:rsidR="00363EA0" w:rsidRPr="005344B4">
        <w:rPr>
          <w:rFonts w:cs="Times New Roman"/>
        </w:rPr>
        <w:t xml:space="preserve">present an account of environmental responsibility as </w:t>
      </w:r>
      <w:r w:rsidR="00E17B20" w:rsidRPr="005344B4">
        <w:rPr>
          <w:rFonts w:cs="Times New Roman"/>
        </w:rPr>
        <w:t>‘a spatially and experientially acquired orientation</w:t>
      </w:r>
      <w:r w:rsidR="00763563" w:rsidRPr="005344B4">
        <w:rPr>
          <w:rFonts w:cs="Times New Roman"/>
        </w:rPr>
        <w:t xml:space="preserve">’ </w:t>
      </w:r>
      <w:r w:rsidR="005C5A5B" w:rsidRPr="005344B4">
        <w:rPr>
          <w:rFonts w:cs="Times New Roman"/>
        </w:rPr>
        <w:t>(2023</w:t>
      </w:r>
      <w:r w:rsidR="00EC4F3A" w:rsidRPr="005344B4">
        <w:rPr>
          <w:rFonts w:cs="Times New Roman"/>
        </w:rPr>
        <w:t xml:space="preserve">, p.8) </w:t>
      </w:r>
      <w:r w:rsidR="00763563" w:rsidRPr="005344B4">
        <w:rPr>
          <w:rFonts w:cs="Times New Roman"/>
        </w:rPr>
        <w:t>which encompasses multiple dispositions, practices and actions, some of which can be contradictory</w:t>
      </w:r>
      <w:r w:rsidR="001723B9" w:rsidRPr="005344B4">
        <w:rPr>
          <w:rFonts w:cs="Times New Roman"/>
        </w:rPr>
        <w:t>. A focus on intergenerational relations allow</w:t>
      </w:r>
      <w:r w:rsidR="00CF5D91" w:rsidRPr="005344B4">
        <w:rPr>
          <w:rFonts w:cs="Times New Roman"/>
        </w:rPr>
        <w:t>s</w:t>
      </w:r>
      <w:r w:rsidR="001723B9" w:rsidRPr="005344B4">
        <w:rPr>
          <w:rFonts w:cs="Times New Roman"/>
        </w:rPr>
        <w:t xml:space="preserve"> </w:t>
      </w:r>
      <w:r w:rsidR="0022072F" w:rsidRPr="005344B4">
        <w:rPr>
          <w:rFonts w:cs="Times New Roman"/>
        </w:rPr>
        <w:t>them</w:t>
      </w:r>
      <w:r w:rsidR="001723B9" w:rsidRPr="005344B4">
        <w:rPr>
          <w:rFonts w:cs="Times New Roman"/>
        </w:rPr>
        <w:t xml:space="preserve"> to move away from a focus in Geography on </w:t>
      </w:r>
      <w:r w:rsidR="00E5318F" w:rsidRPr="005344B4">
        <w:rPr>
          <w:rFonts w:cs="Times New Roman"/>
        </w:rPr>
        <w:t>governments’ responsibilisation of citizens, to the ongoing negotiation and (re)pr</w:t>
      </w:r>
      <w:r w:rsidR="0022072F" w:rsidRPr="005344B4">
        <w:rPr>
          <w:rFonts w:cs="Times New Roman"/>
        </w:rPr>
        <w:t>o</w:t>
      </w:r>
      <w:r w:rsidR="00E5318F" w:rsidRPr="005344B4">
        <w:rPr>
          <w:rFonts w:cs="Times New Roman"/>
        </w:rPr>
        <w:t>du</w:t>
      </w:r>
      <w:r w:rsidR="0022072F" w:rsidRPr="005344B4">
        <w:rPr>
          <w:rFonts w:cs="Times New Roman"/>
        </w:rPr>
        <w:t>c</w:t>
      </w:r>
      <w:r w:rsidR="00E5318F" w:rsidRPr="005344B4">
        <w:rPr>
          <w:rFonts w:cs="Times New Roman"/>
        </w:rPr>
        <w:t>tion of responsibility within and through</w:t>
      </w:r>
      <w:r w:rsidR="0022072F" w:rsidRPr="005344B4">
        <w:rPr>
          <w:rFonts w:cs="Times New Roman"/>
        </w:rPr>
        <w:t xml:space="preserve"> social relation</w:t>
      </w:r>
      <w:r w:rsidR="00362526" w:rsidRPr="005344B4">
        <w:rPr>
          <w:rFonts w:cs="Times New Roman"/>
        </w:rPr>
        <w:t>s</w:t>
      </w:r>
      <w:r w:rsidR="0099157A" w:rsidRPr="005344B4">
        <w:rPr>
          <w:rFonts w:cs="Times New Roman"/>
        </w:rPr>
        <w:t>.</w:t>
      </w:r>
      <w:r w:rsidR="00572D9A" w:rsidRPr="005344B4">
        <w:rPr>
          <w:rFonts w:cs="Times New Roman"/>
        </w:rPr>
        <w:t xml:space="preserve"> </w:t>
      </w:r>
      <w:r w:rsidR="000B413C" w:rsidRPr="005344B4">
        <w:rPr>
          <w:rFonts w:cs="Times New Roman"/>
        </w:rPr>
        <w:t>However, as the authors note,</w:t>
      </w:r>
      <w:r w:rsidR="00572D9A" w:rsidRPr="005344B4">
        <w:rPr>
          <w:rFonts w:cs="Times New Roman"/>
        </w:rPr>
        <w:t xml:space="preserve"> the concept of</w:t>
      </w:r>
      <w:r w:rsidR="000F1C2B" w:rsidRPr="005344B4">
        <w:rPr>
          <w:rFonts w:cs="Times New Roman"/>
        </w:rPr>
        <w:t xml:space="preserve"> individual responsibility remained dominant in </w:t>
      </w:r>
      <w:r w:rsidR="00560EC9" w:rsidRPr="005344B4">
        <w:rPr>
          <w:rFonts w:cs="Times New Roman"/>
        </w:rPr>
        <w:t>participants</w:t>
      </w:r>
      <w:r w:rsidR="00290704">
        <w:rPr>
          <w:rFonts w:cs="Times New Roman"/>
        </w:rPr>
        <w:t>’</w:t>
      </w:r>
      <w:r w:rsidR="00560EC9" w:rsidRPr="005344B4">
        <w:rPr>
          <w:rFonts w:cs="Times New Roman"/>
        </w:rPr>
        <w:t xml:space="preserve"> self-identified ethical </w:t>
      </w:r>
      <w:r w:rsidR="00B97F5F" w:rsidRPr="005344B4">
        <w:rPr>
          <w:rFonts w:cs="Times New Roman"/>
        </w:rPr>
        <w:t xml:space="preserve">orientations and accounts of their actions, demonstrating the challenge of moving beyond the figure of the individual responsible subject. </w:t>
      </w:r>
      <w:r w:rsidR="00CF5D91" w:rsidRPr="005344B4">
        <w:rPr>
          <w:rFonts w:cs="Times New Roman"/>
        </w:rPr>
        <w:t xml:space="preserve">This limits the scope of their study for understanding how and where </w:t>
      </w:r>
      <w:r w:rsidR="002C221B" w:rsidRPr="005344B4">
        <w:rPr>
          <w:rFonts w:cs="Times New Roman"/>
        </w:rPr>
        <w:t xml:space="preserve">humanist concepts of </w:t>
      </w:r>
      <w:r w:rsidR="00991760" w:rsidRPr="005344B4">
        <w:rPr>
          <w:rFonts w:cs="Times New Roman"/>
        </w:rPr>
        <w:t>responsibility</w:t>
      </w:r>
      <w:r w:rsidR="002C221B" w:rsidRPr="005344B4">
        <w:rPr>
          <w:rFonts w:cs="Times New Roman"/>
        </w:rPr>
        <w:t xml:space="preserve"> </w:t>
      </w:r>
      <w:r w:rsidR="00991760" w:rsidRPr="005344B4">
        <w:rPr>
          <w:rFonts w:cs="Times New Roman"/>
        </w:rPr>
        <w:t>are exceeded or unsettled in everyday encounters</w:t>
      </w:r>
      <w:r w:rsidR="00E33FB4" w:rsidRPr="005344B4">
        <w:rPr>
          <w:rFonts w:cs="Times New Roman"/>
        </w:rPr>
        <w:t xml:space="preserve">, and where other forms of environmental politics might be emerging in diverse encounters parents and their children have with ecological crisis. </w:t>
      </w:r>
      <w:r w:rsidR="007258E4" w:rsidRPr="005344B4">
        <w:rPr>
          <w:rFonts w:cs="Times New Roman"/>
        </w:rPr>
        <w:t>Below</w:t>
      </w:r>
      <w:r w:rsidR="000E61D4" w:rsidRPr="005344B4">
        <w:rPr>
          <w:rFonts w:cs="Times New Roman"/>
        </w:rPr>
        <w:t xml:space="preserve"> I seek to extend the</w:t>
      </w:r>
      <w:r w:rsidR="00815248" w:rsidRPr="005344B4">
        <w:rPr>
          <w:rFonts w:cs="Times New Roman"/>
        </w:rPr>
        <w:t>ir</w:t>
      </w:r>
      <w:r w:rsidR="000E61D4" w:rsidRPr="005344B4">
        <w:rPr>
          <w:rFonts w:cs="Times New Roman"/>
        </w:rPr>
        <w:t xml:space="preserve"> </w:t>
      </w:r>
      <w:r w:rsidR="00815248" w:rsidRPr="005344B4">
        <w:rPr>
          <w:rFonts w:cs="Times New Roman"/>
        </w:rPr>
        <w:t>finding that</w:t>
      </w:r>
      <w:r w:rsidR="000E61D4" w:rsidRPr="005344B4">
        <w:rPr>
          <w:rFonts w:cs="Times New Roman"/>
        </w:rPr>
        <w:t xml:space="preserve"> parents shape young people’s political and ethical subjecthood to argue that this is multidirectional, ongoing process wh</w:t>
      </w:r>
      <w:r w:rsidR="00815248" w:rsidRPr="005344B4">
        <w:rPr>
          <w:rFonts w:cs="Times New Roman"/>
        </w:rPr>
        <w:t>erein</w:t>
      </w:r>
      <w:r w:rsidR="000E61D4" w:rsidRPr="005344B4">
        <w:rPr>
          <w:rFonts w:cs="Times New Roman"/>
        </w:rPr>
        <w:t xml:space="preserve"> </w:t>
      </w:r>
      <w:r w:rsidR="00815248" w:rsidRPr="005344B4">
        <w:rPr>
          <w:rFonts w:cs="Times New Roman"/>
        </w:rPr>
        <w:t xml:space="preserve">child-adult encounters are co-constitutive of agency. </w:t>
      </w:r>
      <w:r w:rsidR="00FA5802" w:rsidRPr="005344B4">
        <w:rPr>
          <w:rFonts w:cs="Times New Roman"/>
        </w:rPr>
        <w:t xml:space="preserve">Rather than positioning adults as fully formed political subjects who impart their knowledge on children, I seek to reposition </w:t>
      </w:r>
      <w:r w:rsidR="00FA5802" w:rsidRPr="005344B4">
        <w:rPr>
          <w:rFonts w:cs="Times New Roman"/>
          <w:i/>
          <w:iCs/>
        </w:rPr>
        <w:t>both</w:t>
      </w:r>
      <w:r w:rsidR="00294C2F" w:rsidRPr="005344B4">
        <w:rPr>
          <w:rFonts w:cs="Times New Roman"/>
          <w:i/>
          <w:iCs/>
        </w:rPr>
        <w:t xml:space="preserve"> </w:t>
      </w:r>
      <w:r w:rsidR="00294C2F" w:rsidRPr="005344B4">
        <w:rPr>
          <w:rFonts w:cs="Times New Roman"/>
        </w:rPr>
        <w:t xml:space="preserve">parents and children as becoming subjects, </w:t>
      </w:r>
      <w:r w:rsidR="007D7651" w:rsidRPr="005344B4">
        <w:rPr>
          <w:rFonts w:cs="Times New Roman"/>
        </w:rPr>
        <w:t xml:space="preserve">whose agency emerges through their intra-active </w:t>
      </w:r>
      <w:r w:rsidR="003B4A64" w:rsidRPr="005344B4">
        <w:rPr>
          <w:rFonts w:cs="Times New Roman"/>
        </w:rPr>
        <w:t>encounters</w:t>
      </w:r>
      <w:r w:rsidR="007D7651" w:rsidRPr="005344B4">
        <w:rPr>
          <w:rFonts w:cs="Times New Roman"/>
        </w:rPr>
        <w:t xml:space="preserve">. </w:t>
      </w:r>
    </w:p>
    <w:p w14:paraId="2D87AFA3" w14:textId="577A0FCE" w:rsidR="00C2739E" w:rsidRPr="005344B4" w:rsidRDefault="00C2739E" w:rsidP="00901009">
      <w:pPr>
        <w:pStyle w:val="Heading3"/>
      </w:pPr>
      <w:bookmarkStart w:id="19" w:name="_Toc213581747"/>
      <w:r w:rsidRPr="005344B4">
        <w:t>1.</w:t>
      </w:r>
      <w:r w:rsidR="00D409B6" w:rsidRPr="005344B4">
        <w:t>4</w:t>
      </w:r>
      <w:r w:rsidRPr="005344B4">
        <w:t>.</w:t>
      </w:r>
      <w:r w:rsidR="00D409B6" w:rsidRPr="005344B4">
        <w:t xml:space="preserve">1 </w:t>
      </w:r>
      <w:r w:rsidRPr="005344B4">
        <w:t xml:space="preserve">Family as a site of moral </w:t>
      </w:r>
      <w:r w:rsidR="00E21324" w:rsidRPr="005344B4">
        <w:t xml:space="preserve">formation </w:t>
      </w:r>
      <w:r w:rsidR="009775C3" w:rsidRPr="005344B4">
        <w:t>and political subjecthood</w:t>
      </w:r>
      <w:bookmarkEnd w:id="19"/>
    </w:p>
    <w:p w14:paraId="0BAAECD6" w14:textId="1911522D" w:rsidR="005719F2" w:rsidRPr="005344B4" w:rsidRDefault="00CA7832" w:rsidP="009811B0">
      <w:pPr>
        <w:spacing w:line="480" w:lineRule="auto"/>
        <w:rPr>
          <w:rFonts w:cs="Times New Roman"/>
        </w:rPr>
      </w:pPr>
      <w:r w:rsidRPr="005344B4">
        <w:rPr>
          <w:rFonts w:cs="Times New Roman"/>
        </w:rPr>
        <w:t xml:space="preserve">This thesis draws on and contributes to literature on moral </w:t>
      </w:r>
      <w:r w:rsidR="004D5B10" w:rsidRPr="005344B4">
        <w:rPr>
          <w:rFonts w:cs="Times New Roman"/>
        </w:rPr>
        <w:t>geographies</w:t>
      </w:r>
      <w:r w:rsidRPr="005344B4">
        <w:rPr>
          <w:rFonts w:cs="Times New Roman"/>
        </w:rPr>
        <w:t xml:space="preserve"> and the family as a sit</w:t>
      </w:r>
      <w:r w:rsidR="003A3784" w:rsidRPr="005344B4">
        <w:rPr>
          <w:rFonts w:cs="Times New Roman"/>
        </w:rPr>
        <w:t>e</w:t>
      </w:r>
      <w:r w:rsidRPr="005344B4">
        <w:rPr>
          <w:rFonts w:cs="Times New Roman"/>
        </w:rPr>
        <w:t xml:space="preserve"> of moral formation</w:t>
      </w:r>
      <w:r w:rsidR="00014EDF" w:rsidRPr="005344B4">
        <w:rPr>
          <w:rFonts w:cs="Times New Roman"/>
        </w:rPr>
        <w:t xml:space="preserve"> and political becoming</w:t>
      </w:r>
      <w:r w:rsidR="00000014" w:rsidRPr="005344B4">
        <w:rPr>
          <w:rFonts w:cs="Times New Roman"/>
        </w:rPr>
        <w:t>.</w:t>
      </w:r>
      <w:r w:rsidR="00F464A3" w:rsidRPr="005344B4">
        <w:rPr>
          <w:rFonts w:cs="Times New Roman"/>
        </w:rPr>
        <w:t xml:space="preserve"> </w:t>
      </w:r>
      <w:r w:rsidRPr="005344B4">
        <w:rPr>
          <w:rFonts w:cs="Times New Roman"/>
        </w:rPr>
        <w:t xml:space="preserve"> </w:t>
      </w:r>
      <w:r w:rsidR="0051283E" w:rsidRPr="005344B4">
        <w:rPr>
          <w:rFonts w:cs="Times New Roman"/>
        </w:rPr>
        <w:t xml:space="preserve">Understanding how, where and why </w:t>
      </w:r>
      <w:r w:rsidR="009E5469" w:rsidRPr="005344B4">
        <w:rPr>
          <w:rFonts w:cs="Times New Roman"/>
        </w:rPr>
        <w:t>children and adults develop a</w:t>
      </w:r>
      <w:r w:rsidR="0051283E" w:rsidRPr="005344B4">
        <w:rPr>
          <w:rFonts w:cs="Times New Roman"/>
        </w:rPr>
        <w:t xml:space="preserve"> sense of right and wrong</w:t>
      </w:r>
      <w:r w:rsidR="00AB2971">
        <w:rPr>
          <w:rFonts w:cs="Times New Roman"/>
        </w:rPr>
        <w:t xml:space="preserve"> in</w:t>
      </w:r>
      <w:r w:rsidR="0051283E" w:rsidRPr="005344B4">
        <w:rPr>
          <w:rFonts w:cs="Times New Roman"/>
        </w:rPr>
        <w:t xml:space="preserve"> </w:t>
      </w:r>
      <w:r w:rsidR="000822FB" w:rsidRPr="005344B4">
        <w:rPr>
          <w:rFonts w:cs="Times New Roman"/>
        </w:rPr>
        <w:t>intra-subjective encounters in particular places</w:t>
      </w:r>
      <w:r w:rsidR="00C2739E" w:rsidRPr="005344B4">
        <w:rPr>
          <w:rFonts w:cs="Times New Roman"/>
        </w:rPr>
        <w:t xml:space="preserve"> </w:t>
      </w:r>
      <w:r w:rsidR="00886198" w:rsidRPr="005344B4">
        <w:rPr>
          <w:rFonts w:cs="Times New Roman"/>
        </w:rPr>
        <w:t>is vital</w:t>
      </w:r>
      <w:r w:rsidR="00C2739E" w:rsidRPr="005344B4">
        <w:rPr>
          <w:rFonts w:cs="Times New Roman"/>
        </w:rPr>
        <w:t xml:space="preserve"> for understanding </w:t>
      </w:r>
      <w:r w:rsidR="00B56D37" w:rsidRPr="005344B4">
        <w:rPr>
          <w:rFonts w:cs="Times New Roman"/>
        </w:rPr>
        <w:t xml:space="preserve">how people come to be and act </w:t>
      </w:r>
      <w:r w:rsidR="000B486D" w:rsidRPr="005344B4">
        <w:rPr>
          <w:rFonts w:cs="Times New Roman"/>
        </w:rPr>
        <w:t>in relation to socio-natural entanglements and ecological crisis.</w:t>
      </w:r>
      <w:r w:rsidR="00B56D37" w:rsidRPr="005344B4">
        <w:rPr>
          <w:rFonts w:cs="Times New Roman"/>
        </w:rPr>
        <w:t xml:space="preserve"> Values and ethical judgments are both shaped by and shape relations of power and thus the spaces, sites and encounters in which our ethical norms</w:t>
      </w:r>
      <w:r w:rsidR="00F828CA" w:rsidRPr="005344B4">
        <w:rPr>
          <w:rFonts w:cs="Times New Roman"/>
        </w:rPr>
        <w:t xml:space="preserve"> take shape </w:t>
      </w:r>
      <w:r w:rsidR="00780421" w:rsidRPr="005344B4">
        <w:rPr>
          <w:rFonts w:cs="Times New Roman"/>
        </w:rPr>
        <w:t xml:space="preserve">are </w:t>
      </w:r>
      <w:r w:rsidR="001B2C93" w:rsidRPr="005344B4">
        <w:rPr>
          <w:rFonts w:cs="Times New Roman"/>
        </w:rPr>
        <w:t xml:space="preserve">necessary to </w:t>
      </w:r>
      <w:r w:rsidR="00780421" w:rsidRPr="005344B4">
        <w:rPr>
          <w:rFonts w:cs="Times New Roman"/>
        </w:rPr>
        <w:t>understanding emergent</w:t>
      </w:r>
      <w:r w:rsidR="00C2739E" w:rsidRPr="005344B4">
        <w:rPr>
          <w:rFonts w:cs="Times New Roman"/>
        </w:rPr>
        <w:t xml:space="preserve"> </w:t>
      </w:r>
      <w:r w:rsidR="00780421" w:rsidRPr="005344B4">
        <w:rPr>
          <w:rFonts w:cs="Times New Roman"/>
        </w:rPr>
        <w:t>modes</w:t>
      </w:r>
      <w:r w:rsidR="00C2739E" w:rsidRPr="005344B4">
        <w:rPr>
          <w:rFonts w:cs="Times New Roman"/>
        </w:rPr>
        <w:t xml:space="preserve"> of</w:t>
      </w:r>
      <w:r w:rsidR="000B486D" w:rsidRPr="005344B4">
        <w:rPr>
          <w:rFonts w:cs="Times New Roman"/>
        </w:rPr>
        <w:t xml:space="preserve"> </w:t>
      </w:r>
      <w:r w:rsidR="00C3247F" w:rsidRPr="005344B4">
        <w:rPr>
          <w:rFonts w:cs="Times New Roman"/>
        </w:rPr>
        <w:t>environmental</w:t>
      </w:r>
      <w:r w:rsidR="00C2739E" w:rsidRPr="005344B4">
        <w:rPr>
          <w:rFonts w:cs="Times New Roman"/>
        </w:rPr>
        <w:t xml:space="preserve"> politics</w:t>
      </w:r>
      <w:r w:rsidR="001464EF" w:rsidRPr="005344B4">
        <w:rPr>
          <w:rFonts w:cs="Times New Roman"/>
        </w:rPr>
        <w:t>.</w:t>
      </w:r>
      <w:r w:rsidR="004F2589" w:rsidRPr="005344B4">
        <w:rPr>
          <w:rFonts w:cs="Times New Roman"/>
        </w:rPr>
        <w:t xml:space="preserve"> Family has long been understood as a site of moral learning, often within a paradigm of child development </w:t>
      </w:r>
      <w:r w:rsidR="00141F31" w:rsidRPr="005344B4">
        <w:rPr>
          <w:rFonts w:cs="Times New Roman"/>
        </w:rPr>
        <w:t>which explore</w:t>
      </w:r>
      <w:r w:rsidR="00874632" w:rsidRPr="005344B4">
        <w:rPr>
          <w:rFonts w:cs="Times New Roman"/>
        </w:rPr>
        <w:t xml:space="preserve">s </w:t>
      </w:r>
      <w:r w:rsidR="00141F31" w:rsidRPr="005344B4">
        <w:rPr>
          <w:rFonts w:cs="Times New Roman"/>
        </w:rPr>
        <w:t>how morals are transmitted to children</w:t>
      </w:r>
      <w:r w:rsidR="00DA331D" w:rsidRPr="005344B4">
        <w:rPr>
          <w:rFonts w:cs="Times New Roman"/>
        </w:rPr>
        <w:t xml:space="preserve"> </w:t>
      </w:r>
      <w:r w:rsidR="00F728C1" w:rsidRPr="005344B4">
        <w:rPr>
          <w:rFonts w:cs="Times New Roman"/>
        </w:rPr>
        <w:fldChar w:fldCharType="begin"/>
      </w:r>
      <w:r w:rsidR="00DA331D" w:rsidRPr="005344B4">
        <w:rPr>
          <w:rFonts w:cs="Times New Roman"/>
        </w:rPr>
        <w:instrText xml:space="preserve"> ADDIN ZOTERO_ITEM CSL_CITATION {"citationID":"Ohnww7Bv","properties":{"formattedCitation":"(Valentine, 2005)","plainCitation":"(Valentine, 2005)","noteIndex":0},"citationItems":[{"id":2275,"uris":["http://zotero.org/users/6040264/items/JS4XYPZD"],"itemData":{"id":2275,"type":"article-journal","container-title":"Progress in Human Geography","DOI":"10.1191/0309132505ph561pr","ISSN":"0309-1325","issue":"4","language":"en","note":"publisher: SAGE Publications Ltd","page":"483-487","source":"SAGE Journals","title":"Geography and ethics: moral geographies? Ethical commitment in research and teaching","title-short":"Geography and ethics","volume":"29","author":[{"family":"Valentine","given":"Gill"}],"issued":{"date-parts":[["2005",8,1]]}}}],"schema":"https://github.com/citation-style-language/schema/raw/master/csl-citation.json"} </w:instrText>
      </w:r>
      <w:r w:rsidR="00F728C1" w:rsidRPr="005344B4">
        <w:rPr>
          <w:rFonts w:cs="Times New Roman"/>
        </w:rPr>
        <w:fldChar w:fldCharType="separate"/>
      </w:r>
      <w:r w:rsidR="00DA331D" w:rsidRPr="005344B4">
        <w:rPr>
          <w:rFonts w:cs="Times New Roman"/>
        </w:rPr>
        <w:t>(Valentine, 2005)</w:t>
      </w:r>
      <w:r w:rsidR="00F728C1" w:rsidRPr="005344B4">
        <w:rPr>
          <w:rFonts w:cs="Times New Roman"/>
        </w:rPr>
        <w:fldChar w:fldCharType="end"/>
      </w:r>
      <w:r w:rsidR="00DA331D" w:rsidRPr="005344B4">
        <w:rPr>
          <w:rFonts w:cs="Times New Roman"/>
        </w:rPr>
        <w:t xml:space="preserve">, </w:t>
      </w:r>
      <w:r w:rsidR="00BE0EB7" w:rsidRPr="005344B4">
        <w:rPr>
          <w:rFonts w:cs="Times New Roman"/>
        </w:rPr>
        <w:t>whilst in the UK t</w:t>
      </w:r>
      <w:r w:rsidR="00C4408D" w:rsidRPr="005344B4">
        <w:rPr>
          <w:rFonts w:cs="Times New Roman"/>
        </w:rPr>
        <w:t>he family, and parenting practi</w:t>
      </w:r>
      <w:r w:rsidR="00FC1ED4" w:rsidRPr="005344B4">
        <w:rPr>
          <w:rFonts w:cs="Times New Roman"/>
        </w:rPr>
        <w:t>c</w:t>
      </w:r>
      <w:r w:rsidR="00C4408D" w:rsidRPr="005344B4">
        <w:rPr>
          <w:rFonts w:cs="Times New Roman"/>
        </w:rPr>
        <w:t>e</w:t>
      </w:r>
      <w:r w:rsidR="00B251AF" w:rsidRPr="005344B4">
        <w:rPr>
          <w:rFonts w:cs="Times New Roman"/>
        </w:rPr>
        <w:t>s</w:t>
      </w:r>
      <w:r w:rsidR="00C4408D" w:rsidRPr="005344B4">
        <w:rPr>
          <w:rFonts w:cs="Times New Roman"/>
        </w:rPr>
        <w:t xml:space="preserve"> in particular, have been subject to deep moralising</w:t>
      </w:r>
      <w:r w:rsidR="00B251AF" w:rsidRPr="005344B4">
        <w:rPr>
          <w:rFonts w:cs="Times New Roman"/>
        </w:rPr>
        <w:t xml:space="preserve"> wi</w:t>
      </w:r>
      <w:r w:rsidR="00FC1ED4" w:rsidRPr="005344B4">
        <w:rPr>
          <w:rFonts w:cs="Times New Roman"/>
        </w:rPr>
        <w:t xml:space="preserve">thin state governance </w:t>
      </w:r>
      <w:r w:rsidR="00DA331D" w:rsidRPr="005344B4">
        <w:rPr>
          <w:rFonts w:cs="Times New Roman"/>
        </w:rPr>
        <w:fldChar w:fldCharType="begin"/>
      </w:r>
      <w:r w:rsidR="00DA331D" w:rsidRPr="005344B4">
        <w:rPr>
          <w:rFonts w:cs="Times New Roman"/>
        </w:rPr>
        <w:instrText xml:space="preserve"> ADDIN ZOTERO_ITEM CSL_CITATION {"citationID":"VNlJ5LtA","properties":{"formattedCitation":"(Jensen and Tyler, 2012)","plainCitation":"(Jensen and Tyler, 2012)","noteIndex":0},"citationItems":[{"id":1136,"uris":["http://zotero.org/users/6040264/items/P9VHJJTV"],"itemData":{"id":1136,"type":"article-journal","container-title":"Studies in the Maternal","DOI":"10.16995/sim.34","journalAbbreviation":"Studies in the Maternal","source":"ResearchGate","title":"Austerity Parenting: new economies of parent-citizenship","title-short":"Austerity Parenting","volume":"4","author":[{"family":"Jensen","given":"Tracey"},{"family":"Tyler","given":"Imogen"}],"issued":{"date-parts":[["2012",7,1]]}}}],"schema":"https://github.com/citation-style-language/schema/raw/master/csl-citation.json"} </w:instrText>
      </w:r>
      <w:r w:rsidR="00DA331D" w:rsidRPr="005344B4">
        <w:rPr>
          <w:rFonts w:cs="Times New Roman"/>
        </w:rPr>
        <w:fldChar w:fldCharType="separate"/>
      </w:r>
      <w:r w:rsidR="00DA331D" w:rsidRPr="005344B4">
        <w:rPr>
          <w:rFonts w:cs="Times New Roman"/>
        </w:rPr>
        <w:t>(Jensen and Tyler, 2012)</w:t>
      </w:r>
      <w:r w:rsidR="00DA331D" w:rsidRPr="005344B4">
        <w:rPr>
          <w:rFonts w:cs="Times New Roman"/>
        </w:rPr>
        <w:fldChar w:fldCharType="end"/>
      </w:r>
      <w:r w:rsidR="00FB3385" w:rsidRPr="005344B4">
        <w:rPr>
          <w:rFonts w:cs="Times New Roman"/>
        </w:rPr>
        <w:t>.</w:t>
      </w:r>
      <w:r w:rsidR="00FC1ED4" w:rsidRPr="005344B4">
        <w:rPr>
          <w:rFonts w:cs="Times New Roman"/>
        </w:rPr>
        <w:t xml:space="preserve"> </w:t>
      </w:r>
      <w:r w:rsidR="006F20E2" w:rsidRPr="005344B4">
        <w:rPr>
          <w:rFonts w:cs="Times New Roman"/>
        </w:rPr>
        <w:t xml:space="preserve">The ways in which moralities and moralising shape family life has been well explored in </w:t>
      </w:r>
      <w:r w:rsidR="00860065" w:rsidRPr="005344B4">
        <w:rPr>
          <w:rFonts w:cs="Times New Roman"/>
        </w:rPr>
        <w:t>geography</w:t>
      </w:r>
      <w:r w:rsidR="00FB3385" w:rsidRPr="005344B4">
        <w:rPr>
          <w:rFonts w:cs="Times New Roman"/>
        </w:rPr>
        <w:t xml:space="preserve">, </w:t>
      </w:r>
      <w:r w:rsidR="00C14FA5" w:rsidRPr="005344B4">
        <w:rPr>
          <w:rFonts w:cs="Times New Roman"/>
        </w:rPr>
        <w:t xml:space="preserve">with work focussing on how </w:t>
      </w:r>
      <w:r w:rsidR="00C2739E" w:rsidRPr="005344B4">
        <w:rPr>
          <w:rFonts w:cs="Times New Roman"/>
        </w:rPr>
        <w:lastRenderedPageBreak/>
        <w:t xml:space="preserve">discursive norms are negotiated, reworked, and resisted in formative familial encounters </w:t>
      </w:r>
      <w:r w:rsidR="00C2739E" w:rsidRPr="005344B4">
        <w:rPr>
          <w:rFonts w:cs="Times New Roman"/>
        </w:rPr>
        <w:fldChar w:fldCharType="begin"/>
      </w:r>
      <w:r w:rsidR="00C2739E" w:rsidRPr="005344B4">
        <w:rPr>
          <w:rFonts w:cs="Times New Roman"/>
        </w:rPr>
        <w:instrText xml:space="preserve"> ADDIN ZOTERO_ITEM CSL_CITATION {"citationID":"yIqjO8mq","properties":{"formattedCitation":"(Holloway, 1998; Hall, 2016; Jupp, 2016)","plainCitation":"(Holloway, 1998; Hall, 2016; Jupp, 2016)","noteIndex":0},"citationItems":[{"id":1150,"uris":["http://zotero.org/users/6040264/items/QVCKQQF6"],"itemData":{"id":1150,"type":"article-journal","abstract":"The family is often considered the foundation of moral learning in society, responsible for caring and parenting, and transmitting morals to children and young people, while a lack of moral guidance from family is associated with antisocial behaviour. Despite this deep moralizing of family life, very little is known about how morals are understood in the context of family, how family members form their moral outlooks, and how morals and difference are negotiated within everyday family practices. This paper addresses some of these burgeoning questions around the moral geographies of family. Drawing on two years of ethnographic research with six families in the UK, I consider normative assumptions about what morals mean to families, which parts of family life morals are drawn from, and how morals are transmitted by and within families. In the conclusion I outline my contributions to both established and emerging areas of geographical interest.","container-title":"Social &amp; Cultural Geography","DOI":"10.1080/14649365.2016.1147063","ISSN":"1464-9365","issue":"8","note":"publisher: Routledge\n_eprint: https://doi.org/10.1080/14649365.2016.1147063","page":"1017-1039","source":"Taylor and Francis+NEJM","title":"Moral geographies of family: articulating, forming and transmitting moralities in everyday life","title-short":"Moral geographies of family","volume":"17","author":[{"family":"Hall","given":"Sarah Marie"}],"issued":{"date-parts":[["2016",11,16]]}}},{"id":967,"uris":["http://zotero.org/users/6040264/items/C7KEVA6V"],"itemData":{"id":967,"type":"article-journal","abstract":"Families in the UK have played a key role within the ‘third way’ policy regimes of the past two decades, promising to act as arenas of citizenship between the individual and the market. Such a framing has always posed questions about which families are imagined to be capable of this role, with competing constructions of ‘risky’ and ‘resourceful’ families within social policy discourses. Over the past five years UK families have been hit with an array of cuts and reforms to state benefits and other forms of government support. This paper argues that, within this context of austerity, problematic binary constructions in policy discourses are increasing. Certain families and households are relied on to deliver aspects of care, while others are vilified as unstable and ‘troubled’, in ways that view families as individualised and removed from their wider geographies. Against this background it is argued that detailed geographical research into the everyday lives of disadvantaged families can talk back to these powerful representations. This means paying attention to the ways that families navigate everyday landscapes of care, both material and emotional, which are in turn shaped by the unequal resources available, including increasingly unevenly distributed state services","container-title":"Area","ISSN":"0004-0894","issue":"3","language":"en","note":"number: 3\npublisher: Wiley","page":"266-272","source":"kar.kent.ac.uk","title":"Families, policy and place in times of austerity","volume":"49","author":[{"family":"Jupp","given":"Eleanor"}],"issued":{"date-parts":[["2016",3,28]]}}},{"id":1197,"uris":["http://zotero.org/users/6040264/items/4TWNHFYJ"],"itemData":{"id":1197,"type":"article-journal","abstract":"C hild- rearing has not b een a m ajo r focus of research in geography desp ite the fact that its organisation is both spatially and tem porally variab le. G eographical w ork on pre- school childcare p rovision in the 1 9 7 0 s and 1 9 8 0 s tended to focus on the im p lem entation and im plications of governm ent policy; m ore recently there has b een a grow th of fem inist w ork on child- rearing w hich has em ployed a diversity of approach es. T hese studies have m ade a valua b le contrib ution to our unde rstanding of how m others organise the care of their childr en, often w hilst under taking p aid em plo y m ent; nevertheless they can not alw ay s explain ho w a w ide range of m others negotiate sp eci® c asp ects of `m aternal responsib ility’. T his article draw s on an em pirical investigation of pre- school childcare cultures in tw o areas of S hef® eld, U K , in order to analy se the w ay s in w hich m others’ attitudes to their child ren’ s educa tional developm ent and their strategies for acc essing non- parental educational care are jointly shaped w ithin the context of different local childc are culture s. T he im portance of tw o key com p onents of these local childca re cultures, the m oral geographies of m othering and the local social organisation of non- parental educ ational care, is em p hasised.","container-title":"Gender, Place &amp; Culture","DOI":"10.1080/09663699825313","ISSN":"0966-369X, 1360-0524","issue":"1","journalAbbreviation":"Gender, Place &amp; Culture","language":"en","page":"29-53","source":"DOI.org (Crossref)","title":"Local Childcare Cultures: Moral geographies of mothering and the social organisation of pre-school education","title-short":"Local Childcare Cultures","volume":"5","author":[{"family":"Holloway","given":"Sarah L."}],"issued":{"date-parts":[["1998",3]]}}}],"schema":"https://github.com/citation-style-language/schema/raw/master/csl-citation.json"} </w:instrText>
      </w:r>
      <w:r w:rsidR="00C2739E" w:rsidRPr="005344B4">
        <w:rPr>
          <w:rFonts w:cs="Times New Roman"/>
        </w:rPr>
        <w:fldChar w:fldCharType="separate"/>
      </w:r>
      <w:r w:rsidR="00C2739E" w:rsidRPr="005344B4">
        <w:rPr>
          <w:rFonts w:cs="Times New Roman"/>
        </w:rPr>
        <w:t>(Holloway, 1998; Hall, 2016; Jupp, 2016)</w:t>
      </w:r>
      <w:r w:rsidR="00C2739E" w:rsidRPr="005344B4">
        <w:rPr>
          <w:rFonts w:cs="Times New Roman"/>
        </w:rPr>
        <w:fldChar w:fldCharType="end"/>
      </w:r>
      <w:r w:rsidR="00C2739E" w:rsidRPr="005344B4">
        <w:rPr>
          <w:rFonts w:cs="Times New Roman"/>
        </w:rPr>
        <w:t xml:space="preserve"> </w:t>
      </w:r>
      <w:r w:rsidR="00740B21" w:rsidRPr="005344B4">
        <w:rPr>
          <w:rFonts w:cs="Times New Roman"/>
        </w:rPr>
        <w:t xml:space="preserve">Formative interactions between parents and their children take place across a range of everyday spaces within the home and beyond where encounters with difference </w:t>
      </w:r>
      <w:r w:rsidR="00740B21" w:rsidRPr="005344B4">
        <w:rPr>
          <w:rFonts w:cs="Times New Roman"/>
        </w:rPr>
        <w:fldChar w:fldCharType="begin"/>
      </w:r>
      <w:r w:rsidR="00740B21" w:rsidRPr="005344B4">
        <w:rPr>
          <w:rFonts w:cs="Times New Roman"/>
        </w:rPr>
        <w:instrText xml:space="preserve"> ADDIN ZOTERO_ITEM CSL_CITATION {"citationID":"5soc8DYi","properties":{"formattedCitation":"(Harris and Valentine, 2017)","plainCitation":"(Harris and Valentine, 2017)","noteIndex":0},"citationItems":[{"id":1466,"uris":["http://zotero.org/users/6040264/items/LRKQ6NPM"],"itemData":{"id":1466,"type":"article-journal","abstract":"Research on children and young people commonly focuses on the present experiences of childhood. Yet Philo, C. [2003. “‘To Go Back up the Side Hill’: Memories, Imaginations and Reveries of Childhood.” Children's Geographies 1 (1): 7–24] has argued that we might also access the ‘worlds’ of children and childhood through the memories or recollections of adults, given that we have all been children once. In response, this paper explores the narratives of adults reflecting on their childhood experiences and in particular, on the formation of their attitudes towards difference. The paper offers a means of understanding how adults reflect on their childhood encounters with difference, how their attitudes towards difference are developed over time and the extent to which these childhood narratives are carried into adult lives. This is not to suggest that early experiences are deterministic. Rather, individuals can reflect on their own lives and encounters and choose to change or react to wider social relations in new ways such that they produce and embody new dispositions.","container-title":"Children's Geographies","DOI":"10.1080/14733285.2016.1269153","ISSN":"1473-3285","issue":"5","note":"publisher: Routledge\n_eprint: https://doi.org/10.1080/14733285.2016.1269153","page":"505-516","source":"Taylor and Francis+NEJM","title":"Childhood narratives: adult reflections on encounters with difference in everyday spaces","title-short":"Childhood narratives","volume":"15","author":[{"family":"Harris","given":"Catherine"},{"family":"Valentine","given":"Gill"}],"issued":{"date-parts":[["2017",9,3]]}}}],"schema":"https://github.com/citation-style-language/schema/raw/master/csl-citation.json"} </w:instrText>
      </w:r>
      <w:r w:rsidR="00740B21" w:rsidRPr="005344B4">
        <w:rPr>
          <w:rFonts w:cs="Times New Roman"/>
        </w:rPr>
        <w:fldChar w:fldCharType="separate"/>
      </w:r>
      <w:r w:rsidR="00740B21" w:rsidRPr="005344B4">
        <w:rPr>
          <w:rFonts w:cs="Times New Roman"/>
        </w:rPr>
        <w:t>(Harris and Valentine, 2017)</w:t>
      </w:r>
      <w:r w:rsidR="00740B21" w:rsidRPr="005344B4">
        <w:rPr>
          <w:rFonts w:cs="Times New Roman"/>
        </w:rPr>
        <w:fldChar w:fldCharType="end"/>
      </w:r>
      <w:r w:rsidR="00740B21" w:rsidRPr="005344B4">
        <w:rPr>
          <w:rFonts w:cs="Times New Roman"/>
        </w:rPr>
        <w:t xml:space="preserve">, the unexpected </w:t>
      </w:r>
      <w:r w:rsidR="00740B21" w:rsidRPr="005344B4">
        <w:rPr>
          <w:rFonts w:cs="Times New Roman"/>
        </w:rPr>
        <w:fldChar w:fldCharType="begin"/>
      </w:r>
      <w:r w:rsidR="00886E54" w:rsidRPr="005344B4">
        <w:rPr>
          <w:rFonts w:cs="Times New Roman"/>
        </w:rPr>
        <w:instrText xml:space="preserve"> ADDIN ZOTERO_ITEM CSL_CITATION {"citationID":"D6FqQlNo","properties":{"formattedCitation":"(Malone and Crinall, 2023)","plainCitation":"(Malone and Crinall, 2023)","noteIndex":0},"citationItems":[{"id":1841,"uris":["http://zotero.org/users/6040264/items/L9HDAV8K"],"itemData":{"id":1841,"type":"article-journal","DOI":"https://doi.org/10.1080/14733285.2023.2219624","ISSN":"1473-3285","language":"en","title":"Children as worlding but not only: holding space for unknowing and undoing, unfolding and ongoing","title-short":"Children as worlding but not only","URL":"https://www.tandfonline.com/doi/epdf/10.1080/14733285.2023.2219624","author":[{"family":"Malone","given":"Karen"},{"family":"Crinall","given":"Sarah"}],"accessed":{"date-parts":[["2023",6,6]]},"issued":{"date-parts":[["2023"]]}}}],"schema":"https://github.com/citation-style-language/schema/raw/master/csl-citation.json"} </w:instrText>
      </w:r>
      <w:r w:rsidR="00740B21" w:rsidRPr="005344B4">
        <w:rPr>
          <w:rFonts w:cs="Times New Roman"/>
        </w:rPr>
        <w:fldChar w:fldCharType="separate"/>
      </w:r>
      <w:r w:rsidR="00740B21" w:rsidRPr="005344B4">
        <w:rPr>
          <w:rFonts w:cs="Times New Roman"/>
        </w:rPr>
        <w:t>(Malone and Crinall, 2023)</w:t>
      </w:r>
      <w:r w:rsidR="00740B21" w:rsidRPr="005344B4">
        <w:rPr>
          <w:rFonts w:cs="Times New Roman"/>
        </w:rPr>
        <w:fldChar w:fldCharType="end"/>
      </w:r>
      <w:r w:rsidR="00740B21" w:rsidRPr="005344B4">
        <w:rPr>
          <w:rFonts w:cs="Times New Roman"/>
        </w:rPr>
        <w:t xml:space="preserve"> or transgressive objects and images </w:t>
      </w:r>
      <w:r w:rsidR="00740B21" w:rsidRPr="005344B4">
        <w:rPr>
          <w:rFonts w:cs="Times New Roman"/>
        </w:rPr>
        <w:fldChar w:fldCharType="begin"/>
      </w:r>
      <w:r w:rsidR="00886E54" w:rsidRPr="005344B4">
        <w:rPr>
          <w:rFonts w:cs="Times New Roman"/>
        </w:rPr>
        <w:instrText xml:space="preserve"> ADDIN ZOTERO_ITEM CSL_CITATION {"citationID":"gG4IIBOS","properties":{"formattedCitation":"(H\\uc0\\u246{}rschelmann, 2017)","plainCitation":"(Hörschelmann, 2017)","noteIndex":0},"citationItems":[{"id":2338,"uris":["http://zotero.org/users/6040264/items/JY3MR7D7"],"itemData":{"id":2338,"type":"chapter","abstract":"This chapter considers the paradox of children's simultaneous exclusion from, and inclusion in, security politics from the angle of everyday militarism, since it is through militaristic politics and cultures that the geopolitical comes to touch most intimately on children's lives. It starts with the recognition that childhood, war and (in)security are emotive terms that draw much of their meaning from the relations between them. The chapter argues that an important step towards addressing the contradictions is to 'start at home' by tracing the presence of war in western children's lives and considering when, how and why it can be contested. Comparisons between countries with different cultural histories of war, in this case Britain and Germany, can also be an effective way of challenging the normalization of militarism, as the transgressions that are sensed in one context may provoke reflection on what is or is not deemed acceptable in another.","container-title":"Children, Young People and Critical Geopolitics","ISBN":"978-1-315-56282-7","language":"en","note":"container-title: Children, Young People and Critical Geopolitics\nDOI: 10.4324/9781315562827-2","page":"29-44","publisher":"Routledge","source":"www-taylorfrancis-com.ezphost.dur.ac.uk","title":"Crossing Points: Contesting Militarism in the Spaces of Children's Everyday Lives in Britain and Germany","URL":"https://www.taylorfrancis.com/chapters/edit/10.4324/9781315562827-2/crossing-points-contesting-militarism-spaces-children-everyday-lives-britain-germany-kathrin-h%C3%B6rschelmann","author":[{"family":"Hörschelmann","given":"Kathrin"}],"accessed":{"date-parts":[["2023",1,10]]},"issued":{"date-parts":[["2017",5,15]]}}}],"schema":"https://github.com/citation-style-language/schema/raw/master/csl-citation.json"} </w:instrText>
      </w:r>
      <w:r w:rsidR="00740B21" w:rsidRPr="005344B4">
        <w:rPr>
          <w:rFonts w:cs="Times New Roman"/>
        </w:rPr>
        <w:fldChar w:fldCharType="separate"/>
      </w:r>
      <w:r w:rsidR="00740B21" w:rsidRPr="005344B4">
        <w:rPr>
          <w:rFonts w:cs="Times New Roman"/>
        </w:rPr>
        <w:t>(Hörschelmann, 2017)</w:t>
      </w:r>
      <w:r w:rsidR="00740B21" w:rsidRPr="005344B4">
        <w:rPr>
          <w:rFonts w:cs="Times New Roman"/>
        </w:rPr>
        <w:fldChar w:fldCharType="end"/>
      </w:r>
      <w:r w:rsidR="00740B21" w:rsidRPr="005344B4">
        <w:rPr>
          <w:rFonts w:cs="Times New Roman"/>
        </w:rPr>
        <w:t xml:space="preserve"> can be potent prompts for dialogic processes of understanding and becoming. Methodologically, capturing such moments is challenging, yet an ethnographic approach which attends to diverse experiences, encounters and affects across heterogenous family sites offers one way to glimpse the complex entanglements of such critical moments, pointing towards the ephemeral and shifting nature of emerging political agents and their claims </w:t>
      </w:r>
      <w:r w:rsidR="00740B21" w:rsidRPr="005344B4">
        <w:rPr>
          <w:rFonts w:cs="Times New Roman"/>
        </w:rPr>
        <w:fldChar w:fldCharType="begin"/>
      </w:r>
      <w:r w:rsidR="003C3C33" w:rsidRPr="005344B4">
        <w:rPr>
          <w:rFonts w:cs="Times New Roman"/>
        </w:rPr>
        <w:instrText xml:space="preserve"> ADDIN ZOTERO_ITEM CSL_CITATION {"citationID":"2Fg7ysNG","properties":{"formattedCitation":"(Kallio, 2016)","plainCitation":"(Kallio, 2016)","noteIndex":0},"citationItems":[{"id":188,"uris":["http://zotero.org/users/6040264/items/C64569XT"],"itemData":{"id":188,"type":"article-journal","abstract":"This article considers the role of intergenerational recognition in processes of subject formation and political development. It leans on a broad conception of ...","archive_location":"Sage UK: London, England","container-title":"Environment and Planning D: Society and Space","DOI":"10.1177/0263775816654916","language":"en","license":"© The Author(s) 2016","note":"publisher: SAGE PublicationsSage UK: London, England","source":"journals-sagepub-com.ezphost.dur.ac.uk","title":"Shaping subjects in everyday encounters: Intergenerational recognition in intersubjective socialisation:","title-short":"Shaping subjects in everyday encounters","URL":"http://journals.sagepub.com/doi/10.1177/0263775816654916","author":[{"family":"Kallio","given":"Kirsi Pauliina"}],"accessed":{"date-parts":[["2020",8,25]]},"issued":{"date-parts":[["2016",6,15]]}}}],"schema":"https://github.com/citation-style-language/schema/raw/master/csl-citation.json"} </w:instrText>
      </w:r>
      <w:r w:rsidR="00740B21" w:rsidRPr="005344B4">
        <w:rPr>
          <w:rFonts w:cs="Times New Roman"/>
        </w:rPr>
        <w:fldChar w:fldCharType="separate"/>
      </w:r>
      <w:r w:rsidR="003C3C33" w:rsidRPr="005344B4">
        <w:rPr>
          <w:rFonts w:cs="Times New Roman"/>
        </w:rPr>
        <w:t>(Kallio, 2016)</w:t>
      </w:r>
      <w:r w:rsidR="00740B21" w:rsidRPr="005344B4">
        <w:rPr>
          <w:rFonts w:cs="Times New Roman"/>
        </w:rPr>
        <w:fldChar w:fldCharType="end"/>
      </w:r>
      <w:r w:rsidR="00740B21" w:rsidRPr="005344B4">
        <w:rPr>
          <w:rFonts w:cs="Times New Roman"/>
        </w:rPr>
        <w:t>.</w:t>
      </w:r>
    </w:p>
    <w:p w14:paraId="7482F034" w14:textId="726ED8E9" w:rsidR="00D85697" w:rsidRPr="005344B4" w:rsidRDefault="00740B21" w:rsidP="009811B0">
      <w:pPr>
        <w:spacing w:line="480" w:lineRule="auto"/>
        <w:rPr>
          <w:rFonts w:cs="Times New Roman"/>
        </w:rPr>
      </w:pPr>
      <w:r w:rsidRPr="005344B4">
        <w:rPr>
          <w:rFonts w:cs="Times New Roman"/>
        </w:rPr>
        <w:t xml:space="preserve"> </w:t>
      </w:r>
      <w:r w:rsidR="00030D65" w:rsidRPr="005344B4">
        <w:rPr>
          <w:rFonts w:cs="Times New Roman"/>
        </w:rPr>
        <w:t>Drawing on two years of ethnographic work with families in the UK</w:t>
      </w:r>
      <w:r w:rsidR="00DC0227" w:rsidRPr="005344B4">
        <w:rPr>
          <w:rFonts w:cs="Times New Roman"/>
        </w:rPr>
        <w:t xml:space="preserve">, </w:t>
      </w:r>
      <w:r w:rsidR="00234BE9" w:rsidRPr="005344B4">
        <w:rPr>
          <w:rFonts w:cs="Times New Roman"/>
        </w:rPr>
        <w:t xml:space="preserve">geographer </w:t>
      </w:r>
      <w:r w:rsidR="00DC0227" w:rsidRPr="005344B4">
        <w:rPr>
          <w:rFonts w:cs="Times New Roman"/>
        </w:rPr>
        <w:t>Sarah Marie Hall de</w:t>
      </w:r>
      <w:r w:rsidR="00ED4905" w:rsidRPr="005344B4">
        <w:rPr>
          <w:rFonts w:cs="Times New Roman"/>
        </w:rPr>
        <w:t>monstrates ho</w:t>
      </w:r>
      <w:r w:rsidR="00AF2595" w:rsidRPr="005344B4">
        <w:rPr>
          <w:rFonts w:cs="Times New Roman"/>
        </w:rPr>
        <w:t xml:space="preserve">w family and morality are co-constitutive, with moral values </w:t>
      </w:r>
      <w:r w:rsidR="00964FE4" w:rsidRPr="005344B4">
        <w:rPr>
          <w:rFonts w:cs="Times New Roman"/>
        </w:rPr>
        <w:t xml:space="preserve">emerging within intersubjective relations </w:t>
      </w:r>
      <w:r w:rsidR="00316DE8" w:rsidRPr="005344B4">
        <w:rPr>
          <w:rFonts w:cs="Times New Roman"/>
        </w:rPr>
        <w:t>wherein adults and children learn through and from one another</w:t>
      </w:r>
      <w:r w:rsidR="00EC4F3A" w:rsidRPr="005344B4">
        <w:rPr>
          <w:rFonts w:cs="Times New Roman"/>
        </w:rPr>
        <w:t xml:space="preserve"> </w:t>
      </w:r>
      <w:r w:rsidR="003C3C33" w:rsidRPr="005344B4">
        <w:rPr>
          <w:rFonts w:cs="Times New Roman"/>
        </w:rPr>
        <w:fldChar w:fldCharType="begin"/>
      </w:r>
      <w:r w:rsidR="003C3C33" w:rsidRPr="005344B4">
        <w:rPr>
          <w:rFonts w:cs="Times New Roman"/>
        </w:rPr>
        <w:instrText xml:space="preserve"> ADDIN ZOTERO_ITEM CSL_CITATION {"citationID":"97iS6jso","properties":{"formattedCitation":"(Hall, 2016)","plainCitation":"(Hall, 2016)","noteIndex":0},"citationItems":[{"id":1150,"uris":["http://zotero.org/users/6040264/items/QVCKQQF6"],"itemData":{"id":1150,"type":"article-journal","abstract":"The family is often considered the foundation of moral learning in society, responsible for caring and parenting, and transmitting morals to children and young people, while a lack of moral guidance from family is associated with antisocial behaviour. Despite this deep moralizing of family life, very little is known about how morals are understood in the context of family, how family members form their moral outlooks, and how morals and difference are negotiated within everyday family practices. This paper addresses some of these burgeoning questions around the moral geographies of family. Drawing on two years of ethnographic research with six families in the UK, I consider normative assumptions about what morals mean to families, which parts of family life morals are drawn from, and how morals are transmitted by and within families. In the conclusion I outline my contributions to both established and emerging areas of geographical interest.","container-title":"Social &amp; Cultural Geography","DOI":"10.1080/14649365.2016.1147063","ISSN":"1464-9365","issue":"8","note":"publisher: Routledge\n_eprint: https://doi.org/10.1080/14649365.2016.1147063","page":"1017-1039","source":"Taylor and Francis+NEJM","title":"Moral geographies of family: articulating, forming and transmitting moralities in everyday life","title-short":"Moral geographies of family","volume":"17","author":[{"family":"Hall","given":"Sarah Marie"}],"issued":{"date-parts":[["2016",11,16]]}}}],"schema":"https://github.com/citation-style-language/schema/raw/master/csl-citation.json"} </w:instrText>
      </w:r>
      <w:r w:rsidR="003C3C33" w:rsidRPr="005344B4">
        <w:rPr>
          <w:rFonts w:cs="Times New Roman"/>
        </w:rPr>
        <w:fldChar w:fldCharType="separate"/>
      </w:r>
      <w:r w:rsidR="003C3C33" w:rsidRPr="005344B4">
        <w:rPr>
          <w:rFonts w:cs="Times New Roman"/>
        </w:rPr>
        <w:t>(Hall, 2016)</w:t>
      </w:r>
      <w:r w:rsidR="003C3C33" w:rsidRPr="005344B4">
        <w:rPr>
          <w:rFonts w:cs="Times New Roman"/>
        </w:rPr>
        <w:fldChar w:fldCharType="end"/>
      </w:r>
      <w:r w:rsidR="005E7A09" w:rsidRPr="005344B4">
        <w:rPr>
          <w:rFonts w:cs="Times New Roman"/>
        </w:rPr>
        <w:t xml:space="preserve">. </w:t>
      </w:r>
      <w:r w:rsidR="000D3400" w:rsidRPr="005344B4">
        <w:rPr>
          <w:rFonts w:cs="Times New Roman"/>
        </w:rPr>
        <w:t xml:space="preserve">Here the focus is on </w:t>
      </w:r>
      <w:r w:rsidR="005E7A09" w:rsidRPr="005344B4">
        <w:rPr>
          <w:rFonts w:cs="Times New Roman"/>
        </w:rPr>
        <w:t>how</w:t>
      </w:r>
      <w:r w:rsidR="000D3400" w:rsidRPr="005344B4">
        <w:rPr>
          <w:rFonts w:cs="Times New Roman"/>
        </w:rPr>
        <w:t xml:space="preserve"> moralities of care and caring</w:t>
      </w:r>
      <w:r w:rsidR="005F1642" w:rsidRPr="005344B4">
        <w:rPr>
          <w:rFonts w:cs="Times New Roman"/>
        </w:rPr>
        <w:t xml:space="preserve"> for</w:t>
      </w:r>
      <w:r w:rsidR="00DF74EA" w:rsidRPr="005344B4">
        <w:rPr>
          <w:rFonts w:cs="Times New Roman"/>
        </w:rPr>
        <w:t xml:space="preserve"> oneself and others</w:t>
      </w:r>
      <w:r w:rsidR="00796D72" w:rsidRPr="005344B4">
        <w:rPr>
          <w:rFonts w:cs="Times New Roman"/>
        </w:rPr>
        <w:t xml:space="preserve"> </w:t>
      </w:r>
      <w:r w:rsidR="000D3400" w:rsidRPr="005344B4">
        <w:rPr>
          <w:rFonts w:cs="Times New Roman"/>
        </w:rPr>
        <w:t>are transmitted with</w:t>
      </w:r>
      <w:r w:rsidR="005E7A09" w:rsidRPr="005344B4">
        <w:rPr>
          <w:rFonts w:cs="Times New Roman"/>
        </w:rPr>
        <w:t>in</w:t>
      </w:r>
      <w:r w:rsidR="000D3400" w:rsidRPr="005344B4">
        <w:rPr>
          <w:rFonts w:cs="Times New Roman"/>
        </w:rPr>
        <w:t xml:space="preserve"> familial relations</w:t>
      </w:r>
      <w:r w:rsidR="00796D72" w:rsidRPr="005344B4">
        <w:rPr>
          <w:rFonts w:cs="Times New Roman"/>
        </w:rPr>
        <w:t>.</w:t>
      </w:r>
      <w:r w:rsidR="00DC6318" w:rsidRPr="005344B4">
        <w:rPr>
          <w:rFonts w:cs="Times New Roman"/>
        </w:rPr>
        <w:t xml:space="preserve"> Environmental pedagogy scholar </w:t>
      </w:r>
      <w:r w:rsidR="00F878E9" w:rsidRPr="005344B4">
        <w:rPr>
          <w:rFonts w:cs="Times New Roman"/>
        </w:rPr>
        <w:t>Kirsi</w:t>
      </w:r>
      <w:r w:rsidR="00DE52BD" w:rsidRPr="005344B4">
        <w:rPr>
          <w:rFonts w:cs="Times New Roman"/>
        </w:rPr>
        <w:t xml:space="preserve"> Pauliina </w:t>
      </w:r>
      <w:r w:rsidR="00F878E9" w:rsidRPr="005344B4">
        <w:rPr>
          <w:rFonts w:cs="Times New Roman"/>
        </w:rPr>
        <w:t>Kal</w:t>
      </w:r>
      <w:r w:rsidR="00234BE9" w:rsidRPr="005344B4">
        <w:rPr>
          <w:rFonts w:cs="Times New Roman"/>
        </w:rPr>
        <w:t>l</w:t>
      </w:r>
      <w:r w:rsidR="00F878E9" w:rsidRPr="005344B4">
        <w:rPr>
          <w:rFonts w:cs="Times New Roman"/>
        </w:rPr>
        <w:t xml:space="preserve">io’s work </w:t>
      </w:r>
      <w:r w:rsidR="00EF0C23" w:rsidRPr="005344B4">
        <w:rPr>
          <w:rFonts w:cs="Times New Roman"/>
        </w:rPr>
        <w:t xml:space="preserve">is also instructive here </w:t>
      </w:r>
      <w:r w:rsidR="00274DF4" w:rsidRPr="005344B4">
        <w:rPr>
          <w:rFonts w:cs="Times New Roman"/>
        </w:rPr>
        <w:t>for highlighting how</w:t>
      </w:r>
      <w:r w:rsidR="000E561D" w:rsidRPr="005344B4">
        <w:rPr>
          <w:rFonts w:cs="Times New Roman"/>
        </w:rPr>
        <w:t xml:space="preserve"> children’s</w:t>
      </w:r>
      <w:r w:rsidR="00274DF4" w:rsidRPr="005344B4">
        <w:rPr>
          <w:rFonts w:cs="Times New Roman"/>
        </w:rPr>
        <w:t xml:space="preserve"> political subjectivity take</w:t>
      </w:r>
      <w:r w:rsidR="00981C72">
        <w:rPr>
          <w:rFonts w:cs="Times New Roman"/>
        </w:rPr>
        <w:t>s</w:t>
      </w:r>
      <w:r w:rsidR="00274DF4" w:rsidRPr="005344B4">
        <w:rPr>
          <w:rFonts w:cs="Times New Roman"/>
        </w:rPr>
        <w:t xml:space="preserve"> shape in mundane</w:t>
      </w:r>
      <w:r w:rsidR="00CF692A" w:rsidRPr="005344B4">
        <w:rPr>
          <w:rFonts w:cs="Times New Roman"/>
        </w:rPr>
        <w:t xml:space="preserve"> </w:t>
      </w:r>
      <w:r w:rsidR="0089417C" w:rsidRPr="005344B4">
        <w:rPr>
          <w:rFonts w:cs="Times New Roman"/>
        </w:rPr>
        <w:t>intergenerational</w:t>
      </w:r>
      <w:r w:rsidR="00274DF4" w:rsidRPr="005344B4">
        <w:rPr>
          <w:rFonts w:cs="Times New Roman"/>
        </w:rPr>
        <w:t xml:space="preserve"> interactions</w:t>
      </w:r>
      <w:r w:rsidR="00CA03EB" w:rsidRPr="005344B4">
        <w:rPr>
          <w:rFonts w:cs="Times New Roman"/>
        </w:rPr>
        <w:t xml:space="preserve"> </w:t>
      </w:r>
      <w:r w:rsidR="00CA03EB" w:rsidRPr="005344B4">
        <w:rPr>
          <w:rFonts w:cs="Times New Roman"/>
        </w:rPr>
        <w:fldChar w:fldCharType="begin"/>
      </w:r>
      <w:r w:rsidR="00CA03EB" w:rsidRPr="005344B4">
        <w:rPr>
          <w:rFonts w:cs="Times New Roman"/>
        </w:rPr>
        <w:instrText xml:space="preserve"> ADDIN ZOTERO_ITEM CSL_CITATION {"citationID":"VTWbAtSq","properties":{"formattedCitation":"(Kallio and H\\uc0\\u228{}kli, 2013; Kallio, 2016, 2018)","plainCitation":"(Kallio and Häkli, 2013; Kallio, 2016, 2018)","noteIndex":0},"citationItems":[{"id":2418,"uris":["http://zotero.org/users/6040264/items/RTT3US2G"],"itemData":{"id":2418,"type":"article-journal","container-title":"Space and Polity","DOI":"10.1080/13562576.2013.780710","ISSN":"1356-2576","issue":"1","note":"publisher: Routledge\n_eprint: https://doi.org/10.1080/13562576.2013.780710","page":"1–16","source":"Taylor and Francis+NEJM","title":"Children and Young People's Politics in Everyday Life","volume":"17","author":[{"family":"Kallio","given":"Kirsi Pauliina"},{"family":"Häkli","given":"Jouni"}],"issued":{"date-parts":[["2013",4,1]]}}},{"id":188,"uris":["http://zotero.org/users/6040264/items/C64569XT"],"itemData":{"id":188,"type":"article-journal","abstract":"This article considers the role of intergenerational recognition in processes of subject formation and political development. It leans on a broad conception of ...","archive_location":"Sage UK: London, England","container-title":"Environment and Planning D: Society and Space","DOI":"10.1177/0263775816654916","language":"en","license":"© The Author(s) 2016","note":"publisher: SAGE PublicationsSage UK: London, England","source":"journals-sagepub-com.ezphost.dur.ac.uk","title":"Shaping subjects in everyday encounters: Intergenerational recognition in intersubjective socialisation:","title-short":"Shaping subjects in everyday encounters","URL":"http://journals.sagepub.com/doi/10.1177/0263775816654916","author":[{"family":"Kallio","given":"Kirsi Pauliina"}],"accessed":{"date-parts":[["2020",8,25]]},"issued":{"date-parts":[["2016",6,15]]}}},{"id":184,"uris":["http://zotero.org/users/6040264/items/78JATT38"],"itemData":{"id":184,"type":"article-journal","abstract":"The paper sets out to develop further geographies of citizenship as based on the topological constitution of lived realities. Instead of identifying new territorial frameworks or scalar dimensions of/for citizenship, topologies of citizenship are attained by tracing the social ties that people adopt, create, maintain, transform, challenge and refuse in their everyday activities. The politics emerging in topological worlds concern the matters that people, as contextual (inter)subject, care for and find important; what makes them attentive towards what happens in their worlds, based on which attitudes concerning certain matters may develop, which may invite people to act for or against them. Drawing from this theoretical framework, the paper outlines a methodological, geosocial approach to studying the relational formation of citizen-subjects, with geosocialization as a key concept describing these processes. The concept refers to the social dynamisms by which political subjectivities are contextually established, maintained, struggled and reformulated in the mundane realities where people lead their lives and learn to be citizens. The paper draws from a research project with 262 youth in Southern Finland and Northern England. By presenting a piece of analysis based mainly on the English sub-study, and with focus on experienced inequalities, it demonstrates how the processes of citizen-subject formation can be traced from narrative research materials by geosocial means.","container-title":"Geografiska Annaler: Series B, Human Geography","DOI":"10.1080/04353684.2017.1390776","ISSN":"0435-3684","issue":"2","note":"publisher: Routledge\n_eprint: https://doi.org/10.1080/04353684.2017.1390776","page":"81-96","source":"Taylor and Francis+NEJM","title":"Citizen-subject formation as geosocialization: a methodological approach on ‘learning to be citizens’","title-short":"Citizen-subject formation as geosocialization","volume":"100","author":[{"family":"Kallio","given":"Kirsi Pauliina"}],"issued":{"date-parts":[["2018",4,3]]}}}],"schema":"https://github.com/citation-style-language/schema/raw/master/csl-citation.json"} </w:instrText>
      </w:r>
      <w:r w:rsidR="00CA03EB" w:rsidRPr="005344B4">
        <w:rPr>
          <w:rFonts w:cs="Times New Roman"/>
        </w:rPr>
        <w:fldChar w:fldCharType="separate"/>
      </w:r>
      <w:r w:rsidR="00CA03EB" w:rsidRPr="005344B4">
        <w:rPr>
          <w:rFonts w:cs="Times New Roman"/>
        </w:rPr>
        <w:t>(Kallio and Häkli, 2013; Kallio, 2016, 2018)</w:t>
      </w:r>
      <w:r w:rsidR="00CA03EB" w:rsidRPr="005344B4">
        <w:rPr>
          <w:rFonts w:cs="Times New Roman"/>
        </w:rPr>
        <w:fldChar w:fldCharType="end"/>
      </w:r>
      <w:r w:rsidR="00C74765" w:rsidRPr="005344B4">
        <w:rPr>
          <w:rFonts w:cs="Times New Roman"/>
        </w:rPr>
        <w:t xml:space="preserve">. </w:t>
      </w:r>
      <w:r w:rsidR="00AF6F7F" w:rsidRPr="005344B4">
        <w:rPr>
          <w:rFonts w:cs="Times New Roman"/>
        </w:rPr>
        <w:t xml:space="preserve">Following </w:t>
      </w:r>
      <w:r w:rsidR="00764DFA" w:rsidRPr="005344B4">
        <w:rPr>
          <w:rFonts w:cs="Times New Roman"/>
        </w:rPr>
        <w:t>geographer</w:t>
      </w:r>
      <w:r w:rsidR="00AF6F7F" w:rsidRPr="005344B4">
        <w:rPr>
          <w:rFonts w:cs="Times New Roman"/>
        </w:rPr>
        <w:t xml:space="preserve"> Clive Barnett, Kallio</w:t>
      </w:r>
      <w:r w:rsidR="00C74765" w:rsidRPr="005344B4">
        <w:rPr>
          <w:rFonts w:cs="Times New Roman"/>
        </w:rPr>
        <w:t xml:space="preserve"> argues for a </w:t>
      </w:r>
      <w:r w:rsidR="00403D63" w:rsidRPr="005344B4">
        <w:rPr>
          <w:rFonts w:cs="Times New Roman"/>
        </w:rPr>
        <w:t>heightened</w:t>
      </w:r>
      <w:r w:rsidR="00786506" w:rsidRPr="005344B4">
        <w:rPr>
          <w:rFonts w:cs="Times New Roman"/>
        </w:rPr>
        <w:t xml:space="preserve"> focus on ‘political becoming’</w:t>
      </w:r>
      <w:r w:rsidR="005E7A09" w:rsidRPr="005344B4">
        <w:rPr>
          <w:rFonts w:cs="Times New Roman"/>
        </w:rPr>
        <w:t xml:space="preserve"> </w:t>
      </w:r>
      <w:r w:rsidR="00DE52BD" w:rsidRPr="005344B4">
        <w:rPr>
          <w:rFonts w:cs="Times New Roman"/>
        </w:rPr>
        <w:t>-</w:t>
      </w:r>
      <w:r w:rsidR="00786506" w:rsidRPr="005344B4">
        <w:rPr>
          <w:rFonts w:cs="Times New Roman"/>
        </w:rPr>
        <w:t xml:space="preserve"> that is the ongoing</w:t>
      </w:r>
      <w:r w:rsidR="00403D63" w:rsidRPr="005344B4">
        <w:rPr>
          <w:rFonts w:cs="Times New Roman"/>
        </w:rPr>
        <w:t xml:space="preserve"> intersubjective</w:t>
      </w:r>
      <w:r w:rsidR="00786506" w:rsidRPr="005344B4">
        <w:rPr>
          <w:rFonts w:cs="Times New Roman"/>
        </w:rPr>
        <w:t xml:space="preserve"> process</w:t>
      </w:r>
      <w:r w:rsidR="00274DF4" w:rsidRPr="005344B4">
        <w:rPr>
          <w:rFonts w:cs="Times New Roman"/>
        </w:rPr>
        <w:t xml:space="preserve"> through </w:t>
      </w:r>
      <w:r w:rsidR="000D345E" w:rsidRPr="005344B4">
        <w:rPr>
          <w:rFonts w:cs="Times New Roman"/>
        </w:rPr>
        <w:t xml:space="preserve">which people come to address </w:t>
      </w:r>
      <w:r w:rsidR="00403D63" w:rsidRPr="005344B4">
        <w:rPr>
          <w:rFonts w:cs="Times New Roman"/>
        </w:rPr>
        <w:t>‘</w:t>
      </w:r>
      <w:r w:rsidR="000D345E" w:rsidRPr="005344B4">
        <w:rPr>
          <w:rFonts w:cs="Times New Roman"/>
        </w:rPr>
        <w:t>the prob</w:t>
      </w:r>
      <w:r w:rsidR="00403D63" w:rsidRPr="005344B4">
        <w:rPr>
          <w:rFonts w:cs="Times New Roman"/>
        </w:rPr>
        <w:t>lems of living together in a shared world of plurality and difference</w:t>
      </w:r>
      <w:r w:rsidR="00A805B6" w:rsidRPr="005344B4">
        <w:rPr>
          <w:rFonts w:cs="Times New Roman"/>
        </w:rPr>
        <w:t>’</w:t>
      </w:r>
      <w:r w:rsidR="00A805B6" w:rsidRPr="005344B4">
        <w:rPr>
          <w:rFonts w:cs="Times New Roman"/>
        </w:rPr>
        <w:fldChar w:fldCharType="begin"/>
      </w:r>
      <w:r w:rsidR="00C0436B" w:rsidRPr="005344B4">
        <w:rPr>
          <w:rFonts w:cs="Times New Roman"/>
        </w:rPr>
        <w:instrText xml:space="preserve"> ADDIN ZOTERO_ITEM CSL_CITATION {"citationID":"FT4wIh3u","properties":{"formattedCitation":"(Barnett, 2012, p. 679)","plainCitation":"(Barnett, 2012, p. 679)","dontUpdate":true,"noteIndex":0},"citationItems":[{"id":22392,"uris":["http://zotero.org/users/6040264/items/QE6Z6ASD"],"itemData":{"id":22392,"type":"article-journal","abstract":"Post-Marxist and poststructuralist ontologies of the political have been important reference points for recent discussions of democracy in critical human geography and related fields. This paper considers the conceptual placement of contestation in a strand of democratic theory often denigrated by these approaches, namely theories of deliberative democracy informed by post-Habermasian Critical Theory. It is argued that this concern with contestation derives from a focus on the relationships between different rationalities of action. It is proposed that this tradition of thought informs a distinctively phenomenological approach to understanding the situations out of which democratic energies emerge. In elaborating on this phenomenological understanding of the emergence of political space, the paper proceeds in three stages. First, it is argued that the strong affinities between ontological conceptualisations of ‘the political’ and the ontological register of canonical spatial theory squeezes out any serious consideration of the plural rationalities of ordinary political action. Second, debates between deliberative and agonistic theorists of democracy are relocated away from questions of ontology. These are centred instead on disputed understandings of ‘normativity’. This move opens up conceptual space for the analysis of phenomenologies of injustice. Third, using the example of debates about transnational democracy in which critical theorists of deliberative democracy explicitly address the reconfigurations of the space of ‘the political’, it is argued that this Critical Theory tradition can contribute to a distinctively ‘topological’ sense of political space which follows from thinking of political action as emerging from worldly situations of injustice. In bringing into focus this phenomenological approach to political action, the paper has lessons for both geographers and political theorists. Rather than continuing to resort to a priori models of what is properly political or authentically democratic, geographers would do well to acknowledge the ordinary dynamics and disappointments which shape political action. On the other hand, political theorists might do well to acknowledge the limits of the ‘methodological globalism’ that characterises so much recent work on the re-scaling of democracy.","collection-title":"Space, Contestation and the Political","container-title":"Geoforum","DOI":"10.1016/j.geoforum.2011.03.002","ISSN":"0016-7185","issue":"4","journalAbbreviation":"Geoforum","page":"677-686","source":"ScienceDirect","title":"Situating the geographies of injustice in democratic theory","volume":"43","author":[{"family":"Barnett","given":"Clive"}],"issued":{"date-parts":[["2012",6,1]]}},"locator":"679","label":"page"}],"schema":"https://github.com/citation-style-language/schema/raw/master/csl-citation.json"} </w:instrText>
      </w:r>
      <w:r w:rsidR="00A805B6" w:rsidRPr="005344B4">
        <w:rPr>
          <w:rFonts w:cs="Times New Roman"/>
        </w:rPr>
        <w:fldChar w:fldCharType="separate"/>
      </w:r>
      <w:r w:rsidR="00344EE7" w:rsidRPr="005344B4">
        <w:rPr>
          <w:rFonts w:cs="Times New Roman"/>
        </w:rPr>
        <w:t>(Barnett, 2012, p. 679 quoted in Kallio 2016)</w:t>
      </w:r>
      <w:r w:rsidR="00A805B6" w:rsidRPr="005344B4">
        <w:rPr>
          <w:rFonts w:cs="Times New Roman"/>
        </w:rPr>
        <w:fldChar w:fldCharType="end"/>
      </w:r>
      <w:r w:rsidR="00403D63" w:rsidRPr="005344B4">
        <w:rPr>
          <w:rFonts w:cs="Times New Roman"/>
        </w:rPr>
        <w:t xml:space="preserve">. This can take place in long-lasting relations, </w:t>
      </w:r>
      <w:r w:rsidR="00133ED3" w:rsidRPr="005344B4">
        <w:rPr>
          <w:rFonts w:cs="Times New Roman"/>
        </w:rPr>
        <w:t>but Kallio’s</w:t>
      </w:r>
      <w:r w:rsidR="00F019C4" w:rsidRPr="005344B4">
        <w:rPr>
          <w:rFonts w:cs="Times New Roman"/>
        </w:rPr>
        <w:t xml:space="preserve"> ethnographic work</w:t>
      </w:r>
      <w:r w:rsidR="00E4429D" w:rsidRPr="005344B4">
        <w:rPr>
          <w:rFonts w:cs="Times New Roman"/>
        </w:rPr>
        <w:t xml:space="preserve"> make</w:t>
      </w:r>
      <w:r w:rsidR="00F019C4" w:rsidRPr="005344B4">
        <w:rPr>
          <w:rFonts w:cs="Times New Roman"/>
        </w:rPr>
        <w:t>s</w:t>
      </w:r>
      <w:r w:rsidR="00E4429D" w:rsidRPr="005344B4">
        <w:rPr>
          <w:rFonts w:cs="Times New Roman"/>
        </w:rPr>
        <w:t xml:space="preserve"> visible </w:t>
      </w:r>
      <w:r w:rsidR="00F019C4" w:rsidRPr="005344B4">
        <w:rPr>
          <w:rFonts w:cs="Times New Roman"/>
        </w:rPr>
        <w:t xml:space="preserve">the how fleeting </w:t>
      </w:r>
      <w:r w:rsidR="00133ED3" w:rsidRPr="005344B4">
        <w:rPr>
          <w:rFonts w:cs="Times New Roman"/>
        </w:rPr>
        <w:t>moments,</w:t>
      </w:r>
      <w:r w:rsidR="000E561D" w:rsidRPr="005344B4">
        <w:rPr>
          <w:rFonts w:cs="Times New Roman"/>
        </w:rPr>
        <w:t xml:space="preserve"> and dynamic interactions</w:t>
      </w:r>
      <w:r w:rsidR="00752ED2" w:rsidRPr="005344B4">
        <w:rPr>
          <w:rFonts w:cs="Times New Roman"/>
        </w:rPr>
        <w:t xml:space="preserve"> </w:t>
      </w:r>
      <w:r w:rsidR="00F019C4" w:rsidRPr="005344B4">
        <w:rPr>
          <w:rFonts w:cs="Times New Roman"/>
        </w:rPr>
        <w:t xml:space="preserve">can save lasting impact on a child’s sense of morality and agency. </w:t>
      </w:r>
      <w:r w:rsidR="00CF692A" w:rsidRPr="005344B4">
        <w:rPr>
          <w:rFonts w:cs="Times New Roman"/>
        </w:rPr>
        <w:t>Here the focus is on how children become political subjects in relation to significant adults</w:t>
      </w:r>
      <w:r w:rsidR="000C4C1A" w:rsidRPr="005344B4">
        <w:rPr>
          <w:rFonts w:cs="Times New Roman"/>
        </w:rPr>
        <w:t>,</w:t>
      </w:r>
      <w:r w:rsidR="005403AD" w:rsidRPr="005344B4">
        <w:rPr>
          <w:rFonts w:cs="Times New Roman"/>
        </w:rPr>
        <w:t xml:space="preserve"> that is the process of becoming political is intersubjective </w:t>
      </w:r>
      <w:r w:rsidR="00273DEB" w:rsidRPr="005344B4">
        <w:rPr>
          <w:rFonts w:cs="Times New Roman"/>
        </w:rPr>
        <w:t xml:space="preserve">with the familial context being significant for how children come to know, act and be in the world. </w:t>
      </w:r>
      <w:r w:rsidR="000C4C1A" w:rsidRPr="005344B4">
        <w:rPr>
          <w:rFonts w:cs="Times New Roman"/>
        </w:rPr>
        <w:t xml:space="preserve"> </w:t>
      </w:r>
      <w:r w:rsidR="00440291" w:rsidRPr="005344B4">
        <w:rPr>
          <w:rFonts w:cs="Times New Roman"/>
        </w:rPr>
        <w:t>S</w:t>
      </w:r>
      <w:r w:rsidR="00273DEB" w:rsidRPr="005344B4">
        <w:rPr>
          <w:rFonts w:cs="Times New Roman"/>
        </w:rPr>
        <w:t>he highlights</w:t>
      </w:r>
      <w:r w:rsidR="00440291" w:rsidRPr="005344B4">
        <w:rPr>
          <w:rFonts w:cs="Times New Roman"/>
        </w:rPr>
        <w:t xml:space="preserve"> </w:t>
      </w:r>
      <w:r w:rsidR="00982205" w:rsidRPr="005344B4">
        <w:rPr>
          <w:rFonts w:cs="Times New Roman"/>
        </w:rPr>
        <w:t xml:space="preserve">moments of </w:t>
      </w:r>
      <w:r w:rsidR="0089417C" w:rsidRPr="005344B4">
        <w:rPr>
          <w:rFonts w:cs="Times New Roman"/>
        </w:rPr>
        <w:t xml:space="preserve">intergenerational </w:t>
      </w:r>
      <w:r w:rsidR="00982205" w:rsidRPr="005344B4">
        <w:rPr>
          <w:rFonts w:cs="Times New Roman"/>
        </w:rPr>
        <w:t>recognition or misrecognition of a child’s capacity to c</w:t>
      </w:r>
      <w:r w:rsidR="003F5C64" w:rsidRPr="005344B4">
        <w:rPr>
          <w:rFonts w:cs="Times New Roman"/>
        </w:rPr>
        <w:t xml:space="preserve">are as important to </w:t>
      </w:r>
      <w:r w:rsidR="0089417C" w:rsidRPr="005344B4">
        <w:rPr>
          <w:rFonts w:cs="Times New Roman"/>
        </w:rPr>
        <w:t>the</w:t>
      </w:r>
      <w:r w:rsidR="003F5C64" w:rsidRPr="005344B4">
        <w:rPr>
          <w:rFonts w:cs="Times New Roman"/>
        </w:rPr>
        <w:t xml:space="preserve"> formation of </w:t>
      </w:r>
      <w:r w:rsidR="0089417C" w:rsidRPr="005344B4">
        <w:rPr>
          <w:rFonts w:cs="Times New Roman"/>
        </w:rPr>
        <w:t>agency</w:t>
      </w:r>
      <w:r w:rsidR="008523CA" w:rsidRPr="005344B4">
        <w:rPr>
          <w:rFonts w:cs="Times New Roman"/>
        </w:rPr>
        <w:t xml:space="preserve"> </w:t>
      </w:r>
      <w:r w:rsidR="008523CA" w:rsidRPr="005344B4">
        <w:rPr>
          <w:rFonts w:cs="Times New Roman"/>
        </w:rPr>
        <w:fldChar w:fldCharType="begin"/>
      </w:r>
      <w:r w:rsidR="008523CA" w:rsidRPr="005344B4">
        <w:rPr>
          <w:rFonts w:cs="Times New Roman"/>
        </w:rPr>
        <w:instrText xml:space="preserve"> ADDIN ZOTERO_ITEM CSL_CITATION {"citationID":"HCXaJKP5","properties":{"formattedCitation":"(Kallio, 2016)","plainCitation":"(Kallio, 2016)","noteIndex":0},"citationItems":[{"id":188,"uris":["http://zotero.org/users/6040264/items/C64569XT"],"itemData":{"id":188,"type":"article-journal","abstract":"This article considers the role of intergenerational recognition in processes of subject formation and political development. It leans on a broad conception of ...","archive_location":"Sage UK: London, England","container-title":"Environment and Planning D: Society and Space","DOI":"10.1177/0263775816654916","language":"en","license":"© The Author(s) 2016","note":"publisher: SAGE PublicationsSage UK: London, England","source":"journals-sagepub-com.ezphost.dur.ac.uk","title":"Shaping subjects in everyday encounters: Intergenerational recognition in intersubjective socialisation:","title-short":"Shaping subjects in everyday encounters","URL":"http://journals.sagepub.com/doi/10.1177/0263775816654916","author":[{"family":"Kallio","given":"Kirsi Pauliina"}],"accessed":{"date-parts":[["2020",8,25]]},"issued":{"date-parts":[["2016",6,15]]}}}],"schema":"https://github.com/citation-style-language/schema/raw/master/csl-citation.json"} </w:instrText>
      </w:r>
      <w:r w:rsidR="008523CA" w:rsidRPr="005344B4">
        <w:rPr>
          <w:rFonts w:cs="Times New Roman"/>
        </w:rPr>
        <w:fldChar w:fldCharType="separate"/>
      </w:r>
      <w:r w:rsidR="008523CA" w:rsidRPr="005344B4">
        <w:rPr>
          <w:rFonts w:cs="Times New Roman"/>
        </w:rPr>
        <w:t>(Kallio, 2016)</w:t>
      </w:r>
      <w:r w:rsidR="008523CA" w:rsidRPr="005344B4">
        <w:rPr>
          <w:rFonts w:cs="Times New Roman"/>
        </w:rPr>
        <w:fldChar w:fldCharType="end"/>
      </w:r>
      <w:r w:rsidR="008523CA" w:rsidRPr="005344B4">
        <w:rPr>
          <w:rFonts w:cs="Times New Roman"/>
        </w:rPr>
        <w:t>.</w:t>
      </w:r>
    </w:p>
    <w:p w14:paraId="1D8A490E" w14:textId="68578DF7" w:rsidR="00AA1691" w:rsidRPr="005344B4" w:rsidRDefault="00237D6E" w:rsidP="00AA1691">
      <w:pPr>
        <w:spacing w:line="480" w:lineRule="auto"/>
        <w:rPr>
          <w:rFonts w:cs="Times New Roman"/>
        </w:rPr>
      </w:pPr>
      <w:r w:rsidRPr="005344B4">
        <w:rPr>
          <w:rFonts w:cs="Times New Roman"/>
        </w:rPr>
        <w:t xml:space="preserve">Both studies consider how </w:t>
      </w:r>
      <w:r w:rsidR="00A0798D" w:rsidRPr="005344B4">
        <w:rPr>
          <w:rFonts w:cs="Times New Roman"/>
        </w:rPr>
        <w:t xml:space="preserve">moralities of care and caring emerge in familial relations and encounters, with children playing an active role </w:t>
      </w:r>
      <w:r w:rsidR="00D67641" w:rsidRPr="005344B4">
        <w:rPr>
          <w:rFonts w:cs="Times New Roman"/>
        </w:rPr>
        <w:t xml:space="preserve">in co-constituting </w:t>
      </w:r>
      <w:r w:rsidR="00FF0BCA" w:rsidRPr="005344B4">
        <w:rPr>
          <w:rFonts w:cs="Times New Roman"/>
        </w:rPr>
        <w:t xml:space="preserve">their own agency. Although Hall points to the </w:t>
      </w:r>
      <w:r w:rsidR="00FF0BCA" w:rsidRPr="005344B4">
        <w:rPr>
          <w:rFonts w:cs="Times New Roman"/>
        </w:rPr>
        <w:lastRenderedPageBreak/>
        <w:t>ways in which adults can learn from children, her focus is primarily on the self-reporte</w:t>
      </w:r>
      <w:r w:rsidR="004F2745" w:rsidRPr="005344B4">
        <w:rPr>
          <w:rFonts w:cs="Times New Roman"/>
        </w:rPr>
        <w:t xml:space="preserve">d </w:t>
      </w:r>
      <w:r w:rsidR="004A6F46" w:rsidRPr="005344B4">
        <w:rPr>
          <w:rFonts w:cs="Times New Roman"/>
        </w:rPr>
        <w:t>development of the morals of care in relation to parenthood, that is the focus is on how</w:t>
      </w:r>
      <w:r w:rsidR="004F2745" w:rsidRPr="005344B4">
        <w:rPr>
          <w:rFonts w:cs="Times New Roman"/>
        </w:rPr>
        <w:t xml:space="preserve"> (adult) parents</w:t>
      </w:r>
      <w:r w:rsidR="004A6F46" w:rsidRPr="005344B4">
        <w:rPr>
          <w:rFonts w:cs="Times New Roman"/>
        </w:rPr>
        <w:t xml:space="preserve"> make sense of right and wrong in relation to their children</w:t>
      </w:r>
      <w:r w:rsidR="004E3F8F" w:rsidRPr="005344B4">
        <w:rPr>
          <w:rFonts w:cs="Times New Roman"/>
        </w:rPr>
        <w:t xml:space="preserve"> </w:t>
      </w:r>
      <w:r w:rsidR="008523CA" w:rsidRPr="005344B4">
        <w:rPr>
          <w:rFonts w:cs="Times New Roman"/>
        </w:rPr>
        <w:fldChar w:fldCharType="begin"/>
      </w:r>
      <w:r w:rsidR="008523CA" w:rsidRPr="005344B4">
        <w:rPr>
          <w:rFonts w:cs="Times New Roman"/>
        </w:rPr>
        <w:instrText xml:space="preserve"> ADDIN ZOTERO_ITEM CSL_CITATION {"citationID":"F6zuGEwB","properties":{"formattedCitation":"(Hall, 2016)","plainCitation":"(Hall, 2016)","noteIndex":0},"citationItems":[{"id":1150,"uris":["http://zotero.org/users/6040264/items/QVCKQQF6"],"itemData":{"id":1150,"type":"article-journal","abstract":"The family is often considered the foundation of moral learning in society, responsible for caring and parenting, and transmitting morals to children and young people, while a lack of moral guidance from family is associated with antisocial behaviour. Despite this deep moralizing of family life, very little is known about how morals are understood in the context of family, how family members form their moral outlooks, and how morals and difference are negotiated within everyday family practices. This paper addresses some of these burgeoning questions around the moral geographies of family. Drawing on two years of ethnographic research with six families in the UK, I consider normative assumptions about what morals mean to families, which parts of family life morals are drawn from, and how morals are transmitted by and within families. In the conclusion I outline my contributions to both established and emerging areas of geographical interest.","container-title":"Social &amp; Cultural Geography","DOI":"10.1080/14649365.2016.1147063","ISSN":"1464-9365","issue":"8","note":"publisher: Routledge\n_eprint: https://doi.org/10.1080/14649365.2016.1147063","page":"1017-1039","source":"Taylor and Francis+NEJM","title":"Moral geographies of family: articulating, forming and transmitting moralities in everyday life","title-short":"Moral geographies of family","volume":"17","author":[{"family":"Hall","given":"Sarah Marie"}],"issued":{"date-parts":[["2016",11,16]]}}}],"schema":"https://github.com/citation-style-language/schema/raw/master/csl-citation.json"} </w:instrText>
      </w:r>
      <w:r w:rsidR="008523CA" w:rsidRPr="005344B4">
        <w:rPr>
          <w:rFonts w:cs="Times New Roman"/>
        </w:rPr>
        <w:fldChar w:fldCharType="separate"/>
      </w:r>
      <w:r w:rsidR="008523CA" w:rsidRPr="005344B4">
        <w:rPr>
          <w:rFonts w:cs="Times New Roman"/>
        </w:rPr>
        <w:t>(Hall, 2016)</w:t>
      </w:r>
      <w:r w:rsidR="008523CA" w:rsidRPr="005344B4">
        <w:rPr>
          <w:rFonts w:cs="Times New Roman"/>
        </w:rPr>
        <w:fldChar w:fldCharType="end"/>
      </w:r>
      <w:r w:rsidR="004A6F46" w:rsidRPr="005344B4">
        <w:rPr>
          <w:rFonts w:cs="Times New Roman"/>
        </w:rPr>
        <w:t>. Kallio’s work, whilst it too recognises the role of intersubjective relations and encounters, focuses on children’s political becoming. My research question</w:t>
      </w:r>
      <w:r w:rsidR="007C241B" w:rsidRPr="005344B4">
        <w:rPr>
          <w:rFonts w:cs="Times New Roman"/>
        </w:rPr>
        <w:t>s seek to</w:t>
      </w:r>
      <w:r w:rsidR="004A6F46" w:rsidRPr="005344B4">
        <w:rPr>
          <w:rFonts w:cs="Times New Roman"/>
        </w:rPr>
        <w:t xml:space="preserve"> understand how adults and children are navigating the ethical and political dimensions of</w:t>
      </w:r>
      <w:r w:rsidR="00C75464" w:rsidRPr="005344B4">
        <w:rPr>
          <w:rFonts w:cs="Times New Roman"/>
        </w:rPr>
        <w:t xml:space="preserve"> Anthropocene times</w:t>
      </w:r>
      <w:r w:rsidR="00C259DA" w:rsidRPr="005344B4">
        <w:rPr>
          <w:rFonts w:cs="Times New Roman"/>
        </w:rPr>
        <w:t xml:space="preserve"> </w:t>
      </w:r>
      <w:r w:rsidR="007C241B" w:rsidRPr="005344B4">
        <w:rPr>
          <w:rFonts w:cs="Times New Roman"/>
          <w:i/>
          <w:iCs/>
        </w:rPr>
        <w:t>together</w:t>
      </w:r>
      <w:r w:rsidR="0044686B" w:rsidRPr="005344B4">
        <w:rPr>
          <w:rFonts w:cs="Times New Roman"/>
        </w:rPr>
        <w:t xml:space="preserve">, </w:t>
      </w:r>
      <w:r w:rsidR="00D73349" w:rsidRPr="005344B4">
        <w:rPr>
          <w:rFonts w:cs="Times New Roman"/>
        </w:rPr>
        <w:t xml:space="preserve">conceptualising both children and adults as </w:t>
      </w:r>
      <w:proofErr w:type="spellStart"/>
      <w:r w:rsidR="00D73349" w:rsidRPr="005344B4">
        <w:rPr>
          <w:rFonts w:cs="Times New Roman"/>
        </w:rPr>
        <w:t>becomings</w:t>
      </w:r>
      <w:proofErr w:type="spellEnd"/>
      <w:r w:rsidR="00926AFF" w:rsidRPr="005344B4">
        <w:rPr>
          <w:rFonts w:cs="Times New Roman"/>
        </w:rPr>
        <w:t>; albeit in different ways, at different speeds and with different physiological effects. I elaborate on the notion of co-becoming further in the next chapter, through the notion of the post-human child</w:t>
      </w:r>
      <w:r w:rsidR="00D73349" w:rsidRPr="005344B4">
        <w:rPr>
          <w:rFonts w:cs="Times New Roman"/>
        </w:rPr>
        <w:t xml:space="preserve">.  </w:t>
      </w:r>
      <w:r w:rsidR="00790ED6" w:rsidRPr="005344B4">
        <w:rPr>
          <w:rFonts w:cs="Times New Roman"/>
        </w:rPr>
        <w:t>Equally</w:t>
      </w:r>
      <w:r w:rsidR="00447D9E" w:rsidRPr="005344B4">
        <w:rPr>
          <w:rFonts w:cs="Times New Roman"/>
        </w:rPr>
        <w:t xml:space="preserve">, </w:t>
      </w:r>
      <w:r w:rsidR="006C6958" w:rsidRPr="005344B4">
        <w:rPr>
          <w:rFonts w:cs="Times New Roman"/>
        </w:rPr>
        <w:t xml:space="preserve">existing literature on geographies of the family </w:t>
      </w:r>
      <w:r w:rsidR="004D5B10" w:rsidRPr="005344B4">
        <w:rPr>
          <w:rFonts w:cs="Times New Roman"/>
        </w:rPr>
        <w:t xml:space="preserve">remains firmly within humanist notions of agency and political </w:t>
      </w:r>
      <w:r w:rsidR="002E1478" w:rsidRPr="005344B4">
        <w:rPr>
          <w:rFonts w:cs="Times New Roman"/>
        </w:rPr>
        <w:t>and</w:t>
      </w:r>
      <w:r w:rsidR="00BD7923" w:rsidRPr="005344B4">
        <w:rPr>
          <w:rFonts w:cs="Times New Roman"/>
        </w:rPr>
        <w:t xml:space="preserve"> </w:t>
      </w:r>
      <w:r w:rsidR="002E1478" w:rsidRPr="005344B4">
        <w:rPr>
          <w:rFonts w:cs="Times New Roman"/>
        </w:rPr>
        <w:t>fails to grapple with ecological crisis as a discursive framing of contemporary times.</w:t>
      </w:r>
      <w:r w:rsidR="00842588" w:rsidRPr="005344B4">
        <w:rPr>
          <w:rFonts w:cs="Times New Roman"/>
        </w:rPr>
        <w:t xml:space="preserve"> </w:t>
      </w:r>
      <w:r w:rsidR="006C6958" w:rsidRPr="005344B4">
        <w:rPr>
          <w:rFonts w:cs="Times New Roman"/>
        </w:rPr>
        <w:t xml:space="preserve">The </w:t>
      </w:r>
      <w:r w:rsidR="00842588" w:rsidRPr="005344B4">
        <w:rPr>
          <w:rFonts w:cs="Times New Roman"/>
        </w:rPr>
        <w:t xml:space="preserve">concept of care </w:t>
      </w:r>
      <w:r w:rsidR="006C6958" w:rsidRPr="005344B4">
        <w:rPr>
          <w:rFonts w:cs="Times New Roman"/>
        </w:rPr>
        <w:t xml:space="preserve">within these studies </w:t>
      </w:r>
      <w:r w:rsidR="00842588" w:rsidRPr="005344B4">
        <w:rPr>
          <w:rFonts w:cs="Times New Roman"/>
        </w:rPr>
        <w:t>is human-</w:t>
      </w:r>
      <w:r w:rsidR="00133ED3" w:rsidRPr="005344B4">
        <w:rPr>
          <w:rFonts w:cs="Times New Roman"/>
        </w:rPr>
        <w:t>centric and</w:t>
      </w:r>
      <w:r w:rsidR="00842588" w:rsidRPr="005344B4">
        <w:rPr>
          <w:rFonts w:cs="Times New Roman"/>
        </w:rPr>
        <w:t xml:space="preserve"> does not extend to more -than-human others or environmental commons. </w:t>
      </w:r>
      <w:r w:rsidR="006E7B8F" w:rsidRPr="005344B4">
        <w:rPr>
          <w:rFonts w:cs="Times New Roman"/>
        </w:rPr>
        <w:t xml:space="preserve">Although my study does not directly grapple with more-than-human </w:t>
      </w:r>
      <w:r w:rsidR="00FE4B24" w:rsidRPr="005344B4">
        <w:rPr>
          <w:rFonts w:cs="Times New Roman"/>
        </w:rPr>
        <w:t>care, I consider how children’s encounters in famil</w:t>
      </w:r>
      <w:r w:rsidR="006935D0" w:rsidRPr="005344B4">
        <w:rPr>
          <w:rFonts w:cs="Times New Roman"/>
        </w:rPr>
        <w:t xml:space="preserve">ial settings can </w:t>
      </w:r>
      <w:proofErr w:type="gramStart"/>
      <w:r w:rsidR="006935D0" w:rsidRPr="005344B4">
        <w:rPr>
          <w:rFonts w:cs="Times New Roman"/>
        </w:rPr>
        <w:t>open up</w:t>
      </w:r>
      <w:proofErr w:type="gramEnd"/>
      <w:r w:rsidR="006935D0" w:rsidRPr="005344B4">
        <w:rPr>
          <w:rFonts w:cs="Times New Roman"/>
        </w:rPr>
        <w:t xml:space="preserve"> questions of care and ethical concern </w:t>
      </w:r>
      <w:r w:rsidR="001B1480" w:rsidRPr="005344B4">
        <w:rPr>
          <w:rFonts w:cs="Times New Roman"/>
        </w:rPr>
        <w:t xml:space="preserve">which </w:t>
      </w:r>
      <w:r w:rsidR="0013082A" w:rsidRPr="005344B4">
        <w:rPr>
          <w:rFonts w:cs="Times New Roman"/>
        </w:rPr>
        <w:t xml:space="preserve">unsettle </w:t>
      </w:r>
      <w:r w:rsidR="005A72C3" w:rsidRPr="005344B4">
        <w:rPr>
          <w:rFonts w:cs="Times New Roman"/>
        </w:rPr>
        <w:t>the humanist logic of individual</w:t>
      </w:r>
      <w:r w:rsidR="007029B1" w:rsidRPr="005344B4">
        <w:rPr>
          <w:rFonts w:cs="Times New Roman"/>
        </w:rPr>
        <w:t xml:space="preserve"> </w:t>
      </w:r>
      <w:r w:rsidR="005A72C3" w:rsidRPr="005344B4">
        <w:rPr>
          <w:rFonts w:cs="Times New Roman"/>
        </w:rPr>
        <w:t>responsibility.</w:t>
      </w:r>
      <w:r w:rsidR="00FB4923" w:rsidRPr="005344B4">
        <w:rPr>
          <w:rFonts w:cs="Times New Roman"/>
        </w:rPr>
        <w:t xml:space="preserve"> Methodologically, I build on</w:t>
      </w:r>
      <w:r w:rsidR="007B07D6" w:rsidRPr="005344B4">
        <w:rPr>
          <w:rFonts w:cs="Times New Roman"/>
        </w:rPr>
        <w:t xml:space="preserve"> work within children’s geographies to attend to the ways in which children make sense of the worlds they inhabit</w:t>
      </w:r>
      <w:r w:rsidR="004D7C33" w:rsidRPr="005344B4">
        <w:rPr>
          <w:rFonts w:cs="Times New Roman"/>
        </w:rPr>
        <w:t xml:space="preserve"> </w:t>
      </w:r>
      <w:r w:rsidR="004D7C33" w:rsidRPr="005344B4">
        <w:rPr>
          <w:rFonts w:cs="Times New Roman"/>
        </w:rPr>
        <w:fldChar w:fldCharType="begin"/>
      </w:r>
      <w:r w:rsidR="00C02AA7" w:rsidRPr="005344B4">
        <w:rPr>
          <w:rFonts w:cs="Times New Roman"/>
        </w:rPr>
        <w:instrText xml:space="preserve"> ADDIN ZOTERO_ITEM CSL_CITATION {"citationID":"5mhvNZrM","properties":{"formattedCitation":"(Hackett, 2016; Kallio, 2018; Nolas, 2021; Tembo, 2024a)","plainCitation":"(Hackett, 2016; Kallio, 2018; Nolas, 2021; Tembo, 2024a)","noteIndex":0},"citationItems":[{"id":1051,"uris":["http://zotero.org/users/6040264/items/FLV7L7UT"],"itemData":{"id":1051,"type":"article-journal","abstract":"This article describes the walking and moving of young children around places. It is based on an ethnographic study of children aged between 24 and 36 months visiting a museum. Drawing on Ingold’s (2007) concept of wayfaring, the author argues movement through place creates embodied, tacit ways of knowing and experiencing the world. This embodied and tacit knowledge is not well accounted for in dominant models of how young children learn. In this study, wayfaring both enabled the children to learn about places and routes, and led to the development of traditions, in which collective meanings and actions were attached to particular locations.","container-title":"Children &amp; Society","DOI":"10.1111/chso.12130","ISSN":"09510605","issue":"3","journalAbbreviation":"Child Soc","language":"en","page":"169-179","source":"DOI.org (Crossref)","title":"Young Children as Wayfarers: Learning about Place by Moving Through It","title-short":"Young Children as Wayfarers","volume":"30","author":[{"family":"Hackett","given":"Abigail"}],"issued":{"date-parts":[["2016",5]]}}},{"id":184,"uris":["http://zotero.org/users/6040264/items/78JATT38"],"itemData":{"id":184,"type":"article-journal","abstract":"The paper sets out to develop further geographies of citizenship as based on the topological constitution of lived realities. Instead of identifying new territorial frameworks or scalar dimensions of/for citizenship, topologies of citizenship are attained by tracing the social ties that people adopt, create, maintain, transform, challenge and refuse in their everyday activities. The politics emerging in topological worlds concern the matters that people, as contextual (inter)subject, care for and find important; what makes them attentive towards what happens in their worlds, based on which attitudes concerning certain matters may develop, which may invite people to act for or against them. Drawing from this theoretical framework, the paper outlines a methodological, geosocial approach to studying the relational formation of citizen-subjects, with geosocialization as a key concept describing these processes. The concept refers to the social dynamisms by which political subjectivities are contextually established, maintained, struggled and reformulated in the mundane realities where people lead their lives and learn to be citizens. The paper draws from a research project with 262 youth in Southern Finland and Northern England. By presenting a piece of analysis based mainly on the English sub-study, and with focus on experienced inequalities, it demonstrates how the processes of citizen-subject formation can be traced from narrative research materials by geosocial means.","container-title":"Geografiska Annaler: Series B, Human Geography","DOI":"10.1080/04353684.2017.1390776","ISSN":"0435-3684","issue":"2","note":"publisher: Routledge\n_eprint: https://doi.org/10.1080/04353684.2017.1390776","page":"81-96","source":"Taylor and Francis+NEJM","title":"Citizen-subject formation as geosocialization: a methodological approach on ‘learning to be citizens’","title-short":"Citizen-subject formation as geosocialization","volume":"100","author":[{"family":"Kallio","given":"Kirsi Pauliina"}],"issued":{"date-parts":[["2018",4,3]]}}},{"id":1364,"uris":["http://zotero.org/users/6040264/items/ILGGCRXI"],"itemData":{"id":1364,"type":"article-journal","abstract":"The essay reflects on the children’s environmental movement from the perspective of cultural theory, as well as the authors’ own and others’ research on children’s encounters, experiences and engagement in public life. The concepts of political knowingness, childhood publics, and listening publics are evoked to think through the surprise that the children’s environmental movement generated in the public sphere. The idiom is positioned as an audience ‘hearing aid’ for turning babbling into political messages. In so doing we find that the messages from the children’s environmental movement are not out of place in the current humanities and social sciences literatures on the Anthropocene.","container-title":"Children's Geographies","DOI":"10.1080/14733285.2021.1906405","ISSN":"1473-3285","issue":"3","note":"publisher: Routledge\n_eprint: https://doi.org/10.1080/14733285.2021.1906405","page":"324-331","source":"Taylor and Francis+NEJM","title":"Childhood publics in search of an audience: reflections on the children’s environmental movement","title-short":"Childhood publics in search of an audience","volume":"19","author":[{"family":"Nolas","given":"Sevasti-Melissa"}],"issued":{"date-parts":[["2021",5,4]]}}},{"id":2390,"uris":["http://zotero.org/users/6040264/items/KICZSUWB"],"itemData":{"id":2390,"type":"article-journal","abstract":"This paper examines the formation of children’s subjectivities, related to the metaphysical conditions of being and becoming a subject, within outdoor early childhood provision in Scotland. It applies a sociomaterial metaphysical framework to propose an alternative way of understanding how subjectivities come to form in early childhood environments, bringing together Spinozist monism in relation to Deleuze and Guattari’s concepts of assemblage and affect. Methodologically, an ethnographic approach inspired partly by the postqualitative field of scholarship is employed to gather data on children’s subjectivities at Wood Fire, a primarily outdoor early childhood setting. The data produced in this study affords an opportunity to understand the materiality and relationality of primarily outdoor early childhood provision through which subjectivities are in-formed. Thus, they demonstrate a more expanded understanding of how we, humans, are produced as individuals in specific encounters through processes of ‘affective sociomaterialisation’. Practically, this carries implications for how researchers might attune to the child’s sense of self on more expansive terms through processes of affective sociomaterialisation.","container-title":"Children's Geographies","DOI":"10.1080/14733285.2024.2335192","ISSN":"1473-3285","issue":"0","note":"publisher: Routledge\n_eprint: https://doi.org/10.1080/14733285.2024.2335192","page":"1–18","source":"Taylor and Francis+NEJM","title":"Attuning to processes of affective sociomaterialisation: exploring subjectivity and identity in outdoor early childhood provision in Scotland, UK","title-short":"Attuning to processes of affective sociomaterialisation","volume":"0","author":[{"family":"Tembo","given":"Shaddai"}],"issued":{"date-parts":[["2024"]]}}}],"schema":"https://github.com/citation-style-language/schema/raw/master/csl-citation.json"} </w:instrText>
      </w:r>
      <w:r w:rsidR="004D7C33" w:rsidRPr="005344B4">
        <w:rPr>
          <w:rFonts w:cs="Times New Roman"/>
        </w:rPr>
        <w:fldChar w:fldCharType="separate"/>
      </w:r>
      <w:r w:rsidR="00C02AA7" w:rsidRPr="005344B4">
        <w:rPr>
          <w:rFonts w:cs="Times New Roman"/>
        </w:rPr>
        <w:t>(Hackett, 2016; Kallio, 2018; Nolas, 2021; Tembo, 2024a)</w:t>
      </w:r>
      <w:r w:rsidR="004D7C33" w:rsidRPr="005344B4">
        <w:rPr>
          <w:rFonts w:cs="Times New Roman"/>
        </w:rPr>
        <w:fldChar w:fldCharType="end"/>
      </w:r>
      <w:r w:rsidR="004D7C33" w:rsidRPr="005344B4">
        <w:rPr>
          <w:rFonts w:cs="Times New Roman"/>
        </w:rPr>
        <w:t xml:space="preserve">. </w:t>
      </w:r>
      <w:r w:rsidR="008D169C" w:rsidRPr="005344B4">
        <w:rPr>
          <w:rFonts w:cs="Times New Roman"/>
        </w:rPr>
        <w:t xml:space="preserve">I seek to </w:t>
      </w:r>
      <w:r w:rsidR="00491596" w:rsidRPr="005344B4">
        <w:rPr>
          <w:rFonts w:cs="Times New Roman"/>
        </w:rPr>
        <w:t xml:space="preserve"> ‘follow the capillaries away from children’ </w:t>
      </w:r>
      <w:r w:rsidR="004D7C33" w:rsidRPr="005344B4">
        <w:rPr>
          <w:rFonts w:cs="Times New Roman"/>
        </w:rPr>
        <w:fldChar w:fldCharType="begin"/>
      </w:r>
      <w:r w:rsidR="00886E54" w:rsidRPr="005344B4">
        <w:rPr>
          <w:rFonts w:cs="Times New Roman"/>
        </w:rPr>
        <w:instrText xml:space="preserve"> ADDIN ZOTERO_ITEM CSL_CITATION {"citationID":"NfyClIb8","properties":{"formattedCitation":"(Ansell, 2009)","plainCitation":"(Ansell, 2009)","noteIndex":0},"citationItems":[{"id":2289,"uris":["http://zotero.org/users/6040264/items/CIMG3UXZ"],"itemData":{"id":2289,"type":"article-journal","container-title":"Progress in Human Geography","DOI":"10.1177/0309132508090980","issue":"2","language":"en","page":"109-209","title":"Childhood and the politics of scale: descaling children's geographies?","title-short":"Childhood and the politics of scale","volume":"33","author":[{"family":"Ansell","given":"Nicola"}],"issued":{"date-parts":[["2009"]]}}}],"schema":"https://github.com/citation-style-language/schema/raw/master/csl-citation.json"} </w:instrText>
      </w:r>
      <w:r w:rsidR="004D7C33" w:rsidRPr="005344B4">
        <w:rPr>
          <w:rFonts w:cs="Times New Roman"/>
        </w:rPr>
        <w:fldChar w:fldCharType="separate"/>
      </w:r>
      <w:r w:rsidR="004D7C33" w:rsidRPr="005344B4">
        <w:rPr>
          <w:rFonts w:cs="Times New Roman"/>
        </w:rPr>
        <w:t>(Ansell, 2009)</w:t>
      </w:r>
      <w:r w:rsidR="004D7C33" w:rsidRPr="005344B4">
        <w:rPr>
          <w:rFonts w:cs="Times New Roman"/>
        </w:rPr>
        <w:fldChar w:fldCharType="end"/>
      </w:r>
      <w:r w:rsidR="00491596" w:rsidRPr="005344B4">
        <w:rPr>
          <w:rFonts w:cs="Times New Roman"/>
        </w:rPr>
        <w:t xml:space="preserve"> recognising the role that children can play in the shaping of environmental politics whilst avoiding positioning them as responsible agents of change.</w:t>
      </w:r>
      <w:r w:rsidR="003000B6" w:rsidRPr="005344B4">
        <w:rPr>
          <w:rFonts w:cs="Times New Roman"/>
        </w:rPr>
        <w:t xml:space="preserve"> I begin from the</w:t>
      </w:r>
      <w:r w:rsidR="00F1774F" w:rsidRPr="005344B4">
        <w:rPr>
          <w:rFonts w:cs="Times New Roman"/>
        </w:rPr>
        <w:t xml:space="preserve"> premise that </w:t>
      </w:r>
      <w:r w:rsidR="00D72C27" w:rsidRPr="005344B4">
        <w:rPr>
          <w:rFonts w:cs="Times New Roman"/>
        </w:rPr>
        <w:t xml:space="preserve">adult-child relations are inherently </w:t>
      </w:r>
      <w:r w:rsidR="00AA1691" w:rsidRPr="005344B4">
        <w:rPr>
          <w:rFonts w:cs="Times New Roman"/>
        </w:rPr>
        <w:t xml:space="preserve">asymmetrical </w:t>
      </w:r>
      <w:r w:rsidR="00AA1691" w:rsidRPr="005344B4">
        <w:rPr>
          <w:rFonts w:cs="Times New Roman"/>
        </w:rPr>
        <w:fldChar w:fldCharType="begin"/>
      </w:r>
      <w:r w:rsidR="00AA1691" w:rsidRPr="005344B4">
        <w:rPr>
          <w:rFonts w:cs="Times New Roman"/>
        </w:rPr>
        <w:instrText xml:space="preserve"> ADDIN ZOTERO_ITEM CSL_CITATION {"citationID":"bF5Xq0zz","properties":{"formattedCitation":"(Blazek, 2025)","plainCitation":"(Blazek, 2025)","noteIndex":0},"citationItems":[{"id":23116,"uris":["http://zotero.org/users/6040264/items/LMMX3GCY"],"itemData":{"id":23116,"type":"article-journal","abstract":"In this second report on children’s geographies, I ask what geographical research on children and childhood can tell us about adults and adulthood. Discussing three figurative relationalities – childhood as a projection, project and provenance of adulthood – the report addresses the asymmetrical dynamics between adults and children as they manifest distinctively in spatial contexts ranging from family and education to climate politics and war. This relational framing offers a critical lens for examining adulthood not as an implicitly normative model of subjectivity but in relation to its contingent positioning vis-à-vis childhood.","container-title":"Progress in Human Geography","DOI":"10.1177/03091325241298686","ISSN":"0309-1325","issue":"1","language":"EN","note":"publisher: SAGE Publications Ltd","page":"119-130","source":"SAGE Journals","title":"Children’s geographies II: Adults","title-short":"Children’s geographies II","volume":"49","author":[{"family":"Blazek","given":"Matej"}],"issued":{"date-parts":[["2025",2,1]]}}}],"schema":"https://github.com/citation-style-language/schema/raw/master/csl-citation.json"} </w:instrText>
      </w:r>
      <w:r w:rsidR="00AA1691" w:rsidRPr="005344B4">
        <w:rPr>
          <w:rFonts w:cs="Times New Roman"/>
        </w:rPr>
        <w:fldChar w:fldCharType="separate"/>
      </w:r>
      <w:r w:rsidR="00AA1691" w:rsidRPr="005344B4">
        <w:rPr>
          <w:rFonts w:cs="Times New Roman"/>
        </w:rPr>
        <w:t>(Blazek, 2025)</w:t>
      </w:r>
      <w:r w:rsidR="00AA1691" w:rsidRPr="005344B4">
        <w:rPr>
          <w:rFonts w:cs="Times New Roman"/>
        </w:rPr>
        <w:fldChar w:fldCharType="end"/>
      </w:r>
      <w:r w:rsidR="00D57239" w:rsidRPr="005344B4">
        <w:rPr>
          <w:rFonts w:cs="Times New Roman"/>
        </w:rPr>
        <w:t>; in my empirical chapter</w:t>
      </w:r>
      <w:r w:rsidR="00DD661E" w:rsidRPr="005344B4">
        <w:rPr>
          <w:rFonts w:cs="Times New Roman"/>
        </w:rPr>
        <w:t>s</w:t>
      </w:r>
      <w:r w:rsidR="00D57239" w:rsidRPr="005344B4">
        <w:rPr>
          <w:rFonts w:cs="Times New Roman"/>
        </w:rPr>
        <w:t xml:space="preserve"> I seek to move children ‘in and out of focus’</w:t>
      </w:r>
      <w:r w:rsidR="0037561A" w:rsidRPr="005344B4">
        <w:rPr>
          <w:rFonts w:cs="Times New Roman"/>
        </w:rPr>
        <w:t xml:space="preserve"> </w:t>
      </w:r>
      <w:r w:rsidR="0037561A" w:rsidRPr="005344B4">
        <w:rPr>
          <w:rFonts w:cs="Times New Roman"/>
        </w:rPr>
        <w:fldChar w:fldCharType="begin"/>
      </w:r>
      <w:r w:rsidR="0037561A" w:rsidRPr="005344B4">
        <w:rPr>
          <w:rFonts w:cs="Times New Roman"/>
        </w:rPr>
        <w:instrText xml:space="preserve"> ADDIN ZOTERO_ITEM CSL_CITATION {"citationID":"IU5q5wFe","properties":{"formattedCitation":"(Kraftl, 2020)","plainCitation":"(Kraftl, 2020)","noteIndex":0},"citationItems":[{"id":997,"uris":["http://zotero.org/users/6040264/items/SBFFG567"],"itemData":{"id":997,"type":"chapter","abstract":"In 2011, the World Bank published a Case Study Overview reporting on the challenges facing the urban poor in terms of climate change and disaster risk. The city is experiencing a changing climate with heavier rainfall events and higher maximum temperatures alongside temporary decreases in air humidity that are, somewhat paradoxically, leaving some areas desertified. In conjunction with a Mayor’s Task Force from the city, the report highlights a number of intersecting challenges facing these communities. In August 2019, the Guardian newspaper reported on a study demonstrating the links between growing up with air pollution and a range of mental health issues – including schizophrenia. Comparing insurance data, the authors found that rates of bipolar disorder were 27% higher in those counties with the poorest air quality than those with the best.","container-title":"After Childhood","ISBN":"978-1-315-11001-1","note":"number-of-pages: 19","publisher":"Routledge","title":"Introduction: Thinking and doing after childhood","title-short":"Introduction","author":[{"family":"Kraftl","given":"Peter"}],"issued":{"date-parts":[["2020"]]}}}],"schema":"https://github.com/citation-style-language/schema/raw/master/csl-citation.json"} </w:instrText>
      </w:r>
      <w:r w:rsidR="0037561A" w:rsidRPr="005344B4">
        <w:rPr>
          <w:rFonts w:cs="Times New Roman"/>
        </w:rPr>
        <w:fldChar w:fldCharType="separate"/>
      </w:r>
      <w:r w:rsidR="0037561A" w:rsidRPr="005344B4">
        <w:rPr>
          <w:rFonts w:cs="Times New Roman"/>
        </w:rPr>
        <w:t>(Kraftl, 2020)</w:t>
      </w:r>
      <w:r w:rsidR="0037561A" w:rsidRPr="005344B4">
        <w:rPr>
          <w:rFonts w:cs="Times New Roman"/>
        </w:rPr>
        <w:fldChar w:fldCharType="end"/>
      </w:r>
      <w:r w:rsidR="00A5623D" w:rsidRPr="005344B4">
        <w:rPr>
          <w:rFonts w:cs="Times New Roman"/>
        </w:rPr>
        <w:t xml:space="preserve">, </w:t>
      </w:r>
      <w:r w:rsidR="00DD661E" w:rsidRPr="005344B4">
        <w:rPr>
          <w:rFonts w:cs="Times New Roman"/>
        </w:rPr>
        <w:t>centring</w:t>
      </w:r>
      <w:r w:rsidR="00A5623D" w:rsidRPr="005344B4">
        <w:rPr>
          <w:rFonts w:cs="Times New Roman"/>
        </w:rPr>
        <w:t xml:space="preserve"> child-adult interactions a</w:t>
      </w:r>
      <w:r w:rsidR="00DD661E" w:rsidRPr="005344B4">
        <w:rPr>
          <w:rFonts w:cs="Times New Roman"/>
        </w:rPr>
        <w:t xml:space="preserve">s mutual sites of becoming (otherwise). </w:t>
      </w:r>
    </w:p>
    <w:p w14:paraId="074BD497" w14:textId="2D0C76B9" w:rsidR="00BD7820" w:rsidRPr="009731F3" w:rsidRDefault="00A36C48" w:rsidP="009731F3">
      <w:pPr>
        <w:pStyle w:val="Heading3"/>
      </w:pPr>
      <w:bookmarkStart w:id="20" w:name="_Toc213581748"/>
      <w:r w:rsidRPr="005344B4">
        <w:t>1</w:t>
      </w:r>
      <w:r w:rsidR="00943FF9" w:rsidRPr="005344B4">
        <w:t>.</w:t>
      </w:r>
      <w:r w:rsidR="00D409B6" w:rsidRPr="005344B4">
        <w:t>4</w:t>
      </w:r>
      <w:r w:rsidR="00943FF9" w:rsidRPr="005344B4">
        <w:t>.</w:t>
      </w:r>
      <w:r w:rsidR="00D409B6" w:rsidRPr="005344B4">
        <w:t>2</w:t>
      </w:r>
      <w:r w:rsidRPr="005344B4">
        <w:t xml:space="preserve"> </w:t>
      </w:r>
      <w:r w:rsidR="00FF6497" w:rsidRPr="005344B4">
        <w:t>Family as a contested concept</w:t>
      </w:r>
      <w:bookmarkEnd w:id="20"/>
    </w:p>
    <w:p w14:paraId="3615AE2B" w14:textId="5C6DE773" w:rsidR="007055F4" w:rsidRPr="005344B4" w:rsidRDefault="007055F4" w:rsidP="007055F4">
      <w:pPr>
        <w:spacing w:line="480" w:lineRule="auto"/>
        <w:rPr>
          <w:rFonts w:cs="Times New Roman"/>
        </w:rPr>
      </w:pPr>
      <w:r w:rsidRPr="005344B4">
        <w:rPr>
          <w:rFonts w:cs="Times New Roman"/>
        </w:rPr>
        <w:t>Although significant work on family geographies has emerged in recent years (Hall, 2011, 2019; Holloway and Pimlott-Wilson, 2014; Jupp, 2016; Tarrant and Hall, 2020), a focus on families remains marginal</w:t>
      </w:r>
      <w:r w:rsidR="00295CB6" w:rsidRPr="005344B4">
        <w:rPr>
          <w:rFonts w:cs="Times New Roman"/>
        </w:rPr>
        <w:t xml:space="preserve"> in the discipline</w:t>
      </w:r>
      <w:r w:rsidRPr="005344B4">
        <w:rPr>
          <w:rFonts w:cs="Times New Roman"/>
        </w:rPr>
        <w:t>. Children’s geographies</w:t>
      </w:r>
      <w:r w:rsidR="00295CB6" w:rsidRPr="005344B4">
        <w:rPr>
          <w:rFonts w:cs="Times New Roman"/>
        </w:rPr>
        <w:t xml:space="preserve"> </w:t>
      </w:r>
      <w:proofErr w:type="gramStart"/>
      <w:r w:rsidR="00295CB6" w:rsidRPr="005344B4">
        <w:rPr>
          <w:rFonts w:cs="Times New Roman"/>
        </w:rPr>
        <w:t>is</w:t>
      </w:r>
      <w:proofErr w:type="gramEnd"/>
      <w:r w:rsidRPr="005344B4">
        <w:rPr>
          <w:rFonts w:cs="Times New Roman"/>
        </w:rPr>
        <w:t xml:space="preserve"> conceptually and methodologically dedicated to understanding children and young people’s social and political agency (Evans </w:t>
      </w:r>
      <w:r w:rsidRPr="005344B4">
        <w:rPr>
          <w:rFonts w:cs="Times New Roman"/>
          <w:i/>
          <w:iCs/>
        </w:rPr>
        <w:t>et al.</w:t>
      </w:r>
      <w:r w:rsidRPr="005344B4">
        <w:rPr>
          <w:rFonts w:cs="Times New Roman"/>
        </w:rPr>
        <w:t xml:space="preserve">, 2019, p. 503). The relations children have with family and other significant adults is often sidelined </w:t>
      </w:r>
      <w:proofErr w:type="gramStart"/>
      <w:r w:rsidRPr="005344B4">
        <w:rPr>
          <w:rFonts w:cs="Times New Roman"/>
        </w:rPr>
        <w:t>as a consequence of</w:t>
      </w:r>
      <w:proofErr w:type="gramEnd"/>
      <w:r w:rsidRPr="005344B4">
        <w:rPr>
          <w:rFonts w:cs="Times New Roman"/>
        </w:rPr>
        <w:t xml:space="preserve"> </w:t>
      </w:r>
      <w:r w:rsidRPr="005344B4">
        <w:rPr>
          <w:rFonts w:cs="Times New Roman"/>
        </w:rPr>
        <w:lastRenderedPageBreak/>
        <w:t xml:space="preserve">the desire to strengthen the voice and agency of young people. A relevant example here is burgeoning literature on youth climate activism </w:t>
      </w:r>
      <w:r w:rsidRPr="005344B4">
        <w:rPr>
          <w:rFonts w:cs="Times New Roman"/>
        </w:rPr>
        <w:fldChar w:fldCharType="begin"/>
      </w:r>
      <w:r w:rsidRPr="005344B4">
        <w:rPr>
          <w:rFonts w:cs="Times New Roman"/>
        </w:rPr>
        <w:instrText xml:space="preserve"> ADDIN ZOTERO_ITEM CSL_CITATION {"citationID":"YDGaJP76","properties":{"formattedCitation":"(Trott, 2021; Pickard, 2022; Sloan Morgan {\\i{}et al.}, 2024)","plainCitation":"(Trott, 2021; Pickard, 2022; Sloan Morgan et al., 2024)","noteIndex":0},"citationItems":[{"id":1177,"uris":["http://zotero.org/users/6040264/items/HJJIML6M"],"itemData":{"id":1177,"type":"article-journal","abstract":"Given the enormity of the climate crisis, the transformative potential of ‘everyday’ activism is often questioned. In this theoretical discussion, I explore the real-world significance of everyday activism by children and youth. First, I emphasize the need for top-down policy change as well as bottom-up cultural shifts. Next, I describe the significance of young people’s everyday activism through the lens of countercultures, while highlighting agency-limiting practices common in present-day formal educational settings. Lastly, I call for participatory and arts-based approaches in facilitating youths’ everyday climate crisis activism, noting its potential micro-level benefits and its relationship to macro-level social change.","container-title":"Children's Geographies","DOI":"10.1080/14733285.2020.1870663","ISSN":"1473-3285","issue":"3","note":"publisher: Routledge\n_eprint: https://doi.org/10.1080/14733285.2020.1870663","page":"300-308","source":"Taylor and Francis+NEJM","title":"What difference does it make? Exploring the transformative potential of everyday climate crisis activism by children and youth","title-short":"What difference does it make?","volume":"19","author":[{"family":"Trott","given":"Carlie D."}],"issued":{"date-parts":[["2021",5,4]]}}},{"id":1808,"uris":["http://zotero.org/users/6040264/items/GFY4HJ49"],"itemData":{"id":1808,"type":"article-journal","abstract":"Young people are increasingly engaging in diverse forms of participatory politics, especially to obtain commitments from powerholders regarding climate change. Do-It-Ourselves (DIO) politics is a helpful concept to understand much of youth-led environmental activism today. It is when citizens participate politically beyond the ballot box, personally and collectively. For young environmental activists engaging in DIO politics, the ‘doing’ is brought about by feeling the need to react to institutional inefficacy, i.e. politicians not ‘doing’ enough. The importance of ‘ourselves’ is two-fold. First, it involves young citizens taking action themselves, but not just for themselves, outside party politics. Second, it entails young people acting together as part of a global generational movement, providing belonging and hope to a marginalised cohort that is being politically socialised in challenging times. Drawing on valuable data obtained through semi-structured interviews with school climate strikers (Fridays For Future) and Extinction Rebellion (XR) activists, this article contends that many young people today form a global generation unit engaging in DIO politics, notably environmental activism, due to their specific shared lived experiences. Theoretically and qualitatively, the article provides important insights to understand this particular young cohort’s concern for the environment, agency, efficacy, collective engagement and protest actions.","container-title":"Journal of Youth Studies","DOI":"10.1080/13676261.2022.2046258","ISSN":"1367-6261","issue":"6","note":"publisher: Routledge\n_eprint: https://doi.org/10.1080/13676261.2022.2046258","page":"730-750","source":"Taylor and Francis+NEJM","title":"Young environmental activists and Do-It-Ourselves (DIO) politics: collective engagement, generational agency, efficacy, belonging and hope","title-short":"Young environmental activists and Do-It-Ourselves (DIO) politics","volume":"25","author":[{"family":"Pickard","given":"Sarah"}],"issued":{"date-parts":[["2022",7,3]]}}},{"id":2218,"uris":["http://zotero.org/users/6040264/items/SHFS37D8"],"itemData":{"id":2218,"type":"article-journal","abstract":"From fossil fuel corporations sponsoring climate change education to youth-washing international gatherings, young people are bombarded, and simultaneously abandoned, by struggles for climate justice. The root issues fuelling interlocking environmental and social crises are often erased in initiatives involving youth. These crises are a direct result of broader, structural conditions that have become the de facto global order and propel notions of sustainable development. In settler colonial contexts such as Canada, colonialism, capitalism and inequitable forms of violence mutually depend upon one another to perpetuate climate injustice. Youth are increasingly aware of these entanglements, while seemingly discouraged from transformative action. With these tensions in mind, this commentary investigates the obstacles youth face despite making key contributions to justice-focused climate action, and draws attention to the necessity of strengthening meaningful youth engagement. To explore this issue, we engage with climate and environmental justice literature, youth-led initiatives, and youth representation on a global stage.","container-title":"The Geographical Journal","DOI":"10.1111/geoj.12547","ISSN":"1475-4959","issue":"1","language":"en","license":"The information, practices and views in this article are those of the author(s) and do not necessarily reflect the opinion of the Royal Geographical Society (with IBG). © 2023 The Authors. The Geographical Journal published by John Wiley &amp; Sons Ltd on behalf of Royal Geographical Society (with the Institute of British Geographers).","note":"_eprint: https://onlinelibrary.wiley.com/doi/pdf/10.1111/geoj.12547","page":"e12547","source":"Wiley Online Library","title":"Youth and climate justice: Representations of young people in action for sustainable futures","title-short":"Youth and climate justice","volume":"190","author":[{"family":"Sloan Morgan","given":"Onyx"},{"family":"Melchior","given":"Fabiola"},{"family":"Thomas","given":"Kimberley"},{"family":"McNab-Coombs","given":"Laura"}],"issued":{"date-parts":[["2024"]]}}}],"schema":"https://github.com/citation-style-language/schema/raw/master/csl-citation.json"} </w:instrText>
      </w:r>
      <w:r w:rsidRPr="005344B4">
        <w:rPr>
          <w:rFonts w:cs="Times New Roman"/>
        </w:rPr>
        <w:fldChar w:fldCharType="separate"/>
      </w:r>
      <w:r w:rsidRPr="005344B4">
        <w:rPr>
          <w:rFonts w:cs="Times New Roman"/>
        </w:rPr>
        <w:t xml:space="preserve">(Trott, 2021; Pickard, 2022; Sloan Morgan </w:t>
      </w:r>
      <w:r w:rsidRPr="005344B4">
        <w:rPr>
          <w:rFonts w:cs="Times New Roman"/>
          <w:i/>
          <w:iCs/>
        </w:rPr>
        <w:t>et al.</w:t>
      </w:r>
      <w:r w:rsidRPr="005344B4">
        <w:rPr>
          <w:rFonts w:cs="Times New Roman"/>
        </w:rPr>
        <w:t>, 2024)</w:t>
      </w:r>
      <w:r w:rsidRPr="005344B4">
        <w:rPr>
          <w:rFonts w:cs="Times New Roman"/>
        </w:rPr>
        <w:fldChar w:fldCharType="end"/>
      </w:r>
      <w:r w:rsidRPr="005344B4">
        <w:rPr>
          <w:rFonts w:cs="Times New Roman"/>
        </w:rPr>
        <w:t xml:space="preserve"> where questions remain about the relations youth activists have with the parents, carers and other significant adults in their lives (Skovdal and Benwell, 2021). (How) are parents and other family members engaging with the activism of their children? Are they supportive, antagonistic, ignorant or dismissive? How does youth activism </w:t>
      </w:r>
      <w:r w:rsidR="00295CB6" w:rsidRPr="005344B4">
        <w:rPr>
          <w:rFonts w:cs="Times New Roman"/>
        </w:rPr>
        <w:t xml:space="preserve">and climate politics </w:t>
      </w:r>
      <w:r w:rsidRPr="005344B4">
        <w:rPr>
          <w:rFonts w:cs="Times New Roman"/>
        </w:rPr>
        <w:t xml:space="preserve">surface in everyday family lives and relations? These questions remain unanswered but offer an important dimension for understanding the ways in which ecological agency is constituted and expressed across generational divides. </w:t>
      </w:r>
    </w:p>
    <w:p w14:paraId="6C28B6EE" w14:textId="436C6D35" w:rsidR="00711E5B" w:rsidRPr="005344B4" w:rsidRDefault="00C00A8B" w:rsidP="009811B0">
      <w:pPr>
        <w:spacing w:line="480" w:lineRule="auto"/>
        <w:rPr>
          <w:rFonts w:cs="Times New Roman"/>
        </w:rPr>
      </w:pPr>
      <w:r w:rsidRPr="005344B4">
        <w:rPr>
          <w:rFonts w:cs="Times New Roman"/>
        </w:rPr>
        <w:t>Within human geography more broadly, a focus on relationality</w:t>
      </w:r>
      <w:r w:rsidR="00D031E1" w:rsidRPr="005344B4">
        <w:rPr>
          <w:rFonts w:cs="Times New Roman"/>
        </w:rPr>
        <w:t xml:space="preserve">, intimacy and care has </w:t>
      </w:r>
      <w:r w:rsidR="00696EB8" w:rsidRPr="005344B4">
        <w:rPr>
          <w:rFonts w:cs="Times New Roman"/>
        </w:rPr>
        <w:t xml:space="preserve">sought to extend analysis </w:t>
      </w:r>
      <w:r w:rsidR="002718B9" w:rsidRPr="005344B4">
        <w:rPr>
          <w:rFonts w:cs="Times New Roman"/>
        </w:rPr>
        <w:t xml:space="preserve">to relations beyond the family. </w:t>
      </w:r>
      <w:r w:rsidR="003F5156" w:rsidRPr="005344B4">
        <w:rPr>
          <w:rFonts w:cs="Times New Roman"/>
        </w:rPr>
        <w:t xml:space="preserve"> </w:t>
      </w:r>
      <w:r w:rsidR="00A82D1B" w:rsidRPr="005344B4">
        <w:rPr>
          <w:rFonts w:cs="Times New Roman"/>
        </w:rPr>
        <w:t xml:space="preserve">Family is considered to be too narrow to contain the sheer diversity of caring practices, kinship relations and intimate affects that make up </w:t>
      </w:r>
      <w:r w:rsidR="00083428" w:rsidRPr="005344B4">
        <w:rPr>
          <w:rFonts w:cs="Times New Roman"/>
        </w:rPr>
        <w:t xml:space="preserve">significant social relations </w:t>
      </w:r>
      <w:r w:rsidR="00A82D1B" w:rsidRPr="005344B4">
        <w:rPr>
          <w:rFonts w:cs="Times New Roman"/>
        </w:rPr>
        <w:fldChar w:fldCharType="begin"/>
      </w:r>
      <w:r w:rsidR="00A82D1B" w:rsidRPr="005344B4">
        <w:rPr>
          <w:rFonts w:cs="Times New Roman"/>
        </w:rPr>
        <w:instrText xml:space="preserve"> ADDIN ZOTERO_ITEM CSL_CITATION {"citationID":"tsRVAnB2","properties":{"formattedCitation":"(Stacey, 1993; Roseneil and Budgeon, 2004)","plainCitation":"(Stacey, 1993; Roseneil and Budgeon, 2004)","noteIndex":0},"citationItems":[{"id":2343,"uris":["http://zotero.org/users/6040264/items/3JBC7UE7"],"itemData":{"id":2343,"type":"article-journal","abstract":"The authors argue that if sociologists are to understand the current state, and likely future, of intimacy and care, we should decentre the ‘family’ and the heterosexual couple in our intellectual imaginaries. In the context of processes of individualization much that matters to people in terms of intimacy and care increasingly takes place beyond the ‘family’, between partners who are not living together ‘as family’, and within networks of friends. The first section of the article provides a critique of family sociology and the sociology of gender for the heteronormative frameworks within which they operate. It proposes an extension of the framework within which contemporary transformations in the realm of intimacy are to be analysed, and it suggests that there is a need for research focusing on the cultures of intimacy and care inhabited by those living at the cutting edge of social change. In the second part of the article, the authors draw upon their own research on the most ‘individualized’ sector of the population – adults who are not living with a partner. They explore contemporary cultures of intimacy and care among this group through a number of case studies, and argue that two interrelated processes characterize these cultures: centring on friendship, and decentring sexual relationships.","container-title":"Current Sociology","DOI":"10.1177/0011392104041798","ISSN":"0011-3921","issue":"2","language":"en","note":"publisher: SAGE Publications Ltd","page":"135-159","source":"SAGE Journals","title":"Cultures of Intimacy and Care beyond ‘the Family’:                Personal Life and Social Change in the Early 21st Century","title-short":"Cultures of Intimacy and Care beyond ‘the Family’","volume":"52","author":[{"family":"Roseneil","given":"Sasha"},{"family":"Budgeon","given":"Shelley"}],"issued":{"date-parts":[["2004",3,1]]}}},{"id":2342,"uris":["http://zotero.org/users/6040264/items/LFI2KG4Y"],"itemData":{"id":2342,"type":"article-journal","container-title":"Journal of Marriage and Family","DOI":"10.2307/353335","ISSN":"0022-2445","issue":"3","note":"publisher: [Wiley, National Council on Family Relations]","page":"545-547","source":"JSTOR","title":"Good Riddance to \"The Family\": A Response to David Popenoe","title-short":"Good Riddance to \"The Family\"","volume":"55","author":[{"family":"Stacey","given":"Judith"}],"issued":{"date-parts":[["1993"]]}}}],"schema":"https://github.com/citation-style-language/schema/raw/master/csl-citation.json"} </w:instrText>
      </w:r>
      <w:r w:rsidR="00A82D1B" w:rsidRPr="005344B4">
        <w:rPr>
          <w:rFonts w:cs="Times New Roman"/>
        </w:rPr>
        <w:fldChar w:fldCharType="separate"/>
      </w:r>
      <w:r w:rsidR="00A82D1B" w:rsidRPr="005344B4">
        <w:rPr>
          <w:rFonts w:cs="Times New Roman"/>
        </w:rPr>
        <w:t>(Stacey, 1993; Roseneil and Budgeon, 2004)</w:t>
      </w:r>
      <w:r w:rsidR="00A82D1B" w:rsidRPr="005344B4">
        <w:rPr>
          <w:rFonts w:cs="Times New Roman"/>
        </w:rPr>
        <w:fldChar w:fldCharType="end"/>
      </w:r>
      <w:r w:rsidR="00A82D1B" w:rsidRPr="005344B4">
        <w:rPr>
          <w:rFonts w:cs="Times New Roman"/>
        </w:rPr>
        <w:t>,</w:t>
      </w:r>
      <w:r w:rsidR="00C44334" w:rsidRPr="005344B4">
        <w:rPr>
          <w:rFonts w:cs="Times New Roman"/>
        </w:rPr>
        <w:t xml:space="preserve"> </w:t>
      </w:r>
      <w:r w:rsidR="00083428" w:rsidRPr="005344B4">
        <w:rPr>
          <w:rFonts w:cs="Times New Roman"/>
        </w:rPr>
        <w:t>and indeed, uncritical accounts of family can serve to normalise and reproduce exclusionary notions of</w:t>
      </w:r>
      <w:r w:rsidR="008D250A" w:rsidRPr="005344B4">
        <w:rPr>
          <w:rFonts w:cs="Times New Roman"/>
        </w:rPr>
        <w:t xml:space="preserve"> the ‘ideal’ family</w:t>
      </w:r>
      <w:r w:rsidR="00C76847" w:rsidRPr="005344B4">
        <w:rPr>
          <w:rFonts w:cs="Times New Roman"/>
        </w:rPr>
        <w:t>.</w:t>
      </w:r>
      <w:r w:rsidR="00E82D8E" w:rsidRPr="005344B4">
        <w:rPr>
          <w:rFonts w:cs="Times New Roman"/>
        </w:rPr>
        <w:t xml:space="preserve"> Whilst family relations are not necessarily superior or more important than other relationships, ‘family remains of importance to people as a distinct, designated aspect of their everyday lives’ </w:t>
      </w:r>
      <w:r w:rsidR="00E82D8E" w:rsidRPr="005344B4">
        <w:rPr>
          <w:rFonts w:cs="Times New Roman"/>
        </w:rPr>
        <w:fldChar w:fldCharType="begin"/>
      </w:r>
      <w:r w:rsidR="00E82D8E" w:rsidRPr="005344B4">
        <w:rPr>
          <w:rFonts w:cs="Times New Roman"/>
        </w:rPr>
        <w:instrText xml:space="preserve"> ADDIN ZOTERO_ITEM CSL_CITATION {"citationID":"XKEpZJm2","properties":{"formattedCitation":"(Morgan, 2013)","plainCitation":"(Morgan, 2013)","noteIndex":0},"citationItems":[{"id":1344,"uris":["http://zotero.org/users/6040264/items/HSHRWR56"],"itemData":{"id":1344,"type":"book","collection-title":"Palgrave Macmillan studies in family and intimate life","edition":"1. publ. in paperback 2013","event-place":"Basingstoke","ISBN":"978-1-137-32407-8","language":"eng","number-of-pages":"189","publisher":"Palgrave Macmillan","publisher-place":"Basingstoke","source":"K10plus ISBN","title":"Rethinking family practices","author":[{"family":"Morgan","given":"David H. J."}],"issued":{"date-parts":[["2013"]]}}}],"schema":"https://github.com/citation-style-language/schema/raw/master/csl-citation.json"} </w:instrText>
      </w:r>
      <w:r w:rsidR="00E82D8E" w:rsidRPr="005344B4">
        <w:rPr>
          <w:rFonts w:cs="Times New Roman"/>
        </w:rPr>
        <w:fldChar w:fldCharType="separate"/>
      </w:r>
      <w:r w:rsidR="00E82D8E" w:rsidRPr="005344B4">
        <w:rPr>
          <w:rFonts w:cs="Times New Roman"/>
        </w:rPr>
        <w:t>(Morgan, 2013)</w:t>
      </w:r>
      <w:r w:rsidR="00E82D8E" w:rsidRPr="005344B4">
        <w:rPr>
          <w:rFonts w:cs="Times New Roman"/>
        </w:rPr>
        <w:fldChar w:fldCharType="end"/>
      </w:r>
      <w:r w:rsidR="00E82D8E" w:rsidRPr="005344B4">
        <w:rPr>
          <w:rFonts w:cs="Times New Roman"/>
        </w:rPr>
        <w:t xml:space="preserve"> in different ways, at different times, for different people. Family settings and relations are foundational for many young children in particular; families continue to matter in different ways across the life course, and how they come to matter is thoroughly political.</w:t>
      </w:r>
    </w:p>
    <w:p w14:paraId="51E121EB" w14:textId="3EB117F3" w:rsidR="00307427" w:rsidRPr="005344B4" w:rsidRDefault="00C76847" w:rsidP="009811B0">
      <w:pPr>
        <w:spacing w:line="480" w:lineRule="auto"/>
        <w:rPr>
          <w:rFonts w:cs="Times New Roman"/>
        </w:rPr>
      </w:pPr>
      <w:r w:rsidRPr="005344B4">
        <w:rPr>
          <w:rFonts w:cs="Times New Roman"/>
        </w:rPr>
        <w:t xml:space="preserve">Geographers have sought to account for the multiplicity </w:t>
      </w:r>
      <w:r w:rsidR="00A82D1B" w:rsidRPr="005344B4">
        <w:rPr>
          <w:rFonts w:cs="Times New Roman"/>
        </w:rPr>
        <w:t xml:space="preserve"> </w:t>
      </w:r>
      <w:r w:rsidR="008D250A" w:rsidRPr="005344B4">
        <w:rPr>
          <w:rFonts w:cs="Times New Roman"/>
        </w:rPr>
        <w:t xml:space="preserve">of family </w:t>
      </w:r>
      <w:r w:rsidR="00A82D1B" w:rsidRPr="005344B4">
        <w:rPr>
          <w:rFonts w:cs="Times New Roman"/>
        </w:rPr>
        <w:t xml:space="preserve">through empirical analysis of the specific ways everyday family lives are both embedded within and work </w:t>
      </w:r>
      <w:r w:rsidR="008D250A" w:rsidRPr="005344B4">
        <w:rPr>
          <w:rFonts w:cs="Times New Roman"/>
        </w:rPr>
        <w:t xml:space="preserve">to </w:t>
      </w:r>
      <w:r w:rsidR="00A82D1B" w:rsidRPr="005344B4">
        <w:rPr>
          <w:rFonts w:cs="Times New Roman"/>
        </w:rPr>
        <w:t xml:space="preserve">(re)negotiate cultural, political and moral norms </w:t>
      </w:r>
      <w:r w:rsidR="00A82D1B" w:rsidRPr="005344B4">
        <w:rPr>
          <w:rFonts w:cs="Times New Roman"/>
        </w:rPr>
        <w:fldChar w:fldCharType="begin"/>
      </w:r>
      <w:r w:rsidR="00A82D1B" w:rsidRPr="005344B4">
        <w:rPr>
          <w:rFonts w:cs="Times New Roman"/>
        </w:rPr>
        <w:instrText xml:space="preserve"> ADDIN ZOTERO_ITEM CSL_CITATION {"citationID":"gxY4fST5","properties":{"formattedCitation":"(Jensen and Tyler, 2012; Jupp, 2016; Tarrant and Hall, 2020)","plainCitation":"(Jensen and Tyler, 2012; Jupp, 2016; Tarrant and Hall, 2020)","noteIndex":0},"citationItems":[{"id":1151,"uris":["http://zotero.org/users/6040264/items/PYCJA245"],"itemData":{"id":1151,"type":"article-journal","abstract":"Our key aim with this collection, a combination of original empirical contributions and interventions by experts from across social geography and sociology, is to consolidate and advance feminist, interdisciplinary approaches to the everyday geographies of family via contemporary, empirically grounded research and direct interdisciplinary exchanges. This themed section showcases cutting edge geographical work in relation to the everyday geographies of family life; highlights the diversity of work being done within feminist geography and; develops a feminist geography that is enriched through engagement with interdisciplinary intellectual exchanges. We describe the intervention section that follows this introductory piece, bringing together writing from across sociology and geography, where there has been a cross-pollination of ideas around everyday family life, but very little concerted effort to bring these into dialogue to date. In introducing each contributor and their substantive interests, we will draw out relevant theoretical links across papers that illustrate how both family and the everyday, as key concepts, are being unsettled and problematised. Contributors to the intervention section are notable scholars that have set and shaped key agendas and debates. In their shorter papers, they will reflect on their influence on developing debates about family and everyday life. Drawing links across this suite of themed and intervention papers, it will be argued that interdisciplinary work around the family is important for carving out and consolidating feminist, interdisciplinary discussions and for determining what might also be distinctive about feminist approaches to family geographies as debates progress.","container-title":"Gender, Place &amp; Culture","DOI":"10.1080/0966369X.2019.1609430","ISSN":"0966-369X","issue":"5","note":"publisher: Routledge\n_eprint: https://doi.org/10.1080/0966369X.2019.1609430","page":"613-623","source":"Taylor and Francis+NEJM","title":"Everyday geographies of family: feminist approaches and interdisciplinary conversations","title-short":"Everyday geographies of family","volume":"27","author":[{"family":"Tarrant","given":"Anna"},{"family":"Hall","given":"Sarah Marie"}],"issued":{"date-parts":[["2020",5,3]]}},"label":"page"},{"id":1136,"uris":["http://zotero.org/users/6040264/items/P9VHJJTV"],"itemData":{"id":1136,"type":"article-journal","container-title":"Studies in the Maternal","DOI":"10.16995/sim.34","journalAbbreviation":"Studies in the Maternal","source":"ResearchGate","title":"Austerity Parenting: new economies of parent-citizenship","title-short":"Austerity Parenting","volume":"4","author":[{"family":"Jensen","given":"Tracey"},{"family":"Tyler","given":"Imogen"}],"issued":{"date-parts":[["2012",7,1]]}}},{"id":967,"uris":["http://zotero.org/users/6040264/items/C7KEVA6V"],"itemData":{"id":967,"type":"article-journal","abstract":"Families in the UK have played a key role within the ‘third way’ policy regimes of the past two decades, promising to act as arenas of citizenship between the individual and the market. Such a framing has always posed questions about which families are imagined to be capable of this role, with competing constructions of ‘risky’ and ‘resourceful’ families within social policy discourses. Over the past five years UK families have been hit with an array of cuts and reforms to state benefits and other forms of government support. This paper argues that, within this context of austerity, problematic binary constructions in policy discourses are increasing. Certain families and households are relied on to deliver aspects of care, while others are vilified as unstable and ‘troubled’, in ways that view families as individualised and removed from their wider geographies. Against this background it is argued that detailed geographical research into the everyday lives of disadvantaged families can talk back to these powerful representations. This means paying attention to the ways that families navigate everyday landscapes of care, both material and emotional, which are in turn shaped by the unequal resources available, including increasingly unevenly distributed state services","container-title":"Area","ISSN":"0004-0894","issue":"3","language":"en","note":"number: 3\npublisher: Wiley","page":"266-272","source":"kar.kent.ac.uk","title":"Families, policy and place in times of austerity","volume":"49","author":[{"family":"Jupp","given":"Eleanor"}],"issued":{"date-parts":[["2016",3,28]]}}}],"schema":"https://github.com/citation-style-language/schema/raw/master/csl-citation.json"} </w:instrText>
      </w:r>
      <w:r w:rsidR="00A82D1B" w:rsidRPr="005344B4">
        <w:rPr>
          <w:rFonts w:cs="Times New Roman"/>
        </w:rPr>
        <w:fldChar w:fldCharType="separate"/>
      </w:r>
      <w:r w:rsidR="00A82D1B" w:rsidRPr="005344B4">
        <w:rPr>
          <w:rFonts w:cs="Times New Roman"/>
        </w:rPr>
        <w:t>(Jensen and Tyler, 2012; Jupp, 2016; Tarrant and Hall, 2020)</w:t>
      </w:r>
      <w:r w:rsidR="00A82D1B" w:rsidRPr="005344B4">
        <w:rPr>
          <w:rFonts w:cs="Times New Roman"/>
        </w:rPr>
        <w:fldChar w:fldCharType="end"/>
      </w:r>
      <w:r w:rsidR="00A82D1B" w:rsidRPr="005344B4">
        <w:rPr>
          <w:rFonts w:cs="Times New Roman"/>
        </w:rPr>
        <w:t xml:space="preserve">. </w:t>
      </w:r>
      <w:r w:rsidR="00D969DB" w:rsidRPr="005344B4">
        <w:rPr>
          <w:rFonts w:cs="Times New Roman"/>
        </w:rPr>
        <w:t>T</w:t>
      </w:r>
      <w:r w:rsidR="00307427" w:rsidRPr="005344B4">
        <w:rPr>
          <w:rFonts w:cs="Times New Roman"/>
        </w:rPr>
        <w:t xml:space="preserve">he lens of family, whilst being characterised by diverse and multiple relations of care, obligation and power, offers an understanding of subjects as always, already embedded in complex, interdependent and affective </w:t>
      </w:r>
      <w:proofErr w:type="spellStart"/>
      <w:r w:rsidR="00307427" w:rsidRPr="005344B4">
        <w:rPr>
          <w:rFonts w:cs="Times New Roman"/>
        </w:rPr>
        <w:t>socialities</w:t>
      </w:r>
      <w:proofErr w:type="spellEnd"/>
      <w:r w:rsidR="00307427" w:rsidRPr="005344B4">
        <w:rPr>
          <w:rFonts w:cs="Times New Roman"/>
        </w:rPr>
        <w:t xml:space="preserve">. </w:t>
      </w:r>
      <w:r w:rsidR="00D969DB" w:rsidRPr="005344B4">
        <w:rPr>
          <w:rFonts w:cs="Times New Roman"/>
        </w:rPr>
        <w:t xml:space="preserve">Although heteronormative ideology continues to stalk the boundaries of family, research into diverse contemporary family practices and politics which attend to the multiple roles that family </w:t>
      </w:r>
      <w:r w:rsidR="00D969DB" w:rsidRPr="005344B4">
        <w:rPr>
          <w:rFonts w:cs="Times New Roman"/>
        </w:rPr>
        <w:lastRenderedPageBreak/>
        <w:t>play in the formation of subjects</w:t>
      </w:r>
      <w:r w:rsidR="00D969DB" w:rsidRPr="005344B4">
        <w:rPr>
          <w:rStyle w:val="FootnoteReference"/>
          <w:rFonts w:cs="Times New Roman"/>
        </w:rPr>
        <w:footnoteReference w:id="6"/>
      </w:r>
      <w:r w:rsidR="00D969DB" w:rsidRPr="005344B4">
        <w:rPr>
          <w:rFonts w:cs="Times New Roman"/>
        </w:rPr>
        <w:t xml:space="preserve"> offer vital tool for continuing to disrupt the universalising tendencies of ‘family’ and its exclusions.</w:t>
      </w:r>
    </w:p>
    <w:p w14:paraId="5C876957" w14:textId="286C2133" w:rsidR="00307427" w:rsidRPr="005344B4" w:rsidRDefault="00307427" w:rsidP="009811B0">
      <w:pPr>
        <w:spacing w:line="480" w:lineRule="auto"/>
        <w:rPr>
          <w:rFonts w:cs="Times New Roman"/>
        </w:rPr>
      </w:pPr>
      <w:r w:rsidRPr="005344B4">
        <w:rPr>
          <w:rFonts w:cs="Times New Roman"/>
        </w:rPr>
        <w:t xml:space="preserve">Whilst the family can be generative of relations, capacities and politics, it is also a site of constraint </w:t>
      </w:r>
      <w:r w:rsidRPr="005344B4">
        <w:rPr>
          <w:rFonts w:cs="Times New Roman"/>
        </w:rPr>
        <w:fldChar w:fldCharType="begin"/>
      </w:r>
      <w:r w:rsidR="00F723DC" w:rsidRPr="005344B4">
        <w:rPr>
          <w:rFonts w:cs="Times New Roman"/>
        </w:rPr>
        <w:instrText xml:space="preserve"> ADDIN ZOTERO_ITEM CSL_CITATION {"citationID":"66cO7UKn","properties":{"formattedCitation":"(Tarrant and Hall, 2020)","plainCitation":"(Tarrant and Hall, 2020)","noteIndex":0},"citationItems":[{"id":1151,"uris":["http://zotero.org/users/6040264/items/PYCJA245"],"itemData":{"id":1151,"type":"article-journal","abstract":"Our key aim with this collection, a combination of original empirical contributions and interventions by experts from across social geography and sociology, is to consolidate and advance feminist, interdisciplinary approaches to the everyday geographies of family via contemporary, empirically grounded research and direct interdisciplinary exchanges. This themed section showcases cutting edge geographical work in relation to the everyday geographies of family life; highlights the diversity of work being done within feminist geography and; develops a feminist geography that is enriched through engagement with interdisciplinary intellectual exchanges. We describe the intervention section that follows this introductory piece, bringing together writing from across sociology and geography, where there has been a cross-pollination of ideas around everyday family life, but very little concerted effort to bring these into dialogue to date. In introducing each contributor and their substantive interests, we will draw out relevant theoretical links across papers that illustrate how both family and the everyday, as key concepts, are being unsettled and problematised. Contributors to the intervention section are notable scholars that have set and shaped key agendas and debates. In their shorter papers, they will reflect on their influence on developing debates about family and everyday life. Drawing links across this suite of themed and intervention papers, it will be argued that interdisciplinary work around the family is important for carving out and consolidating feminist, interdisciplinary discussions and for determining what might also be distinctive about feminist approaches to family geographies as debates progress.","container-title":"Gender, Place &amp; Culture","DOI":"10.1080/0966369X.2019.1609430","ISSN":"0966-369X","issue":"5","note":"publisher: Routledge\n_eprint: https://doi.org/10.1080/0966369X.2019.1609430","page":"613-623","source":"Taylor and Francis+NEJM","title":"Everyday geographies of family: feminist approaches and interdisciplinary conversations","title-short":"Everyday geographies of family","volume":"27","author":[{"family":"Tarrant","given":"Anna"},{"family":"Hall","given":"Sarah Marie"}],"issued":{"date-parts":[["2020",5,3]]}}}],"schema":"https://github.com/citation-style-language/schema/raw/master/csl-citation.json"} </w:instrText>
      </w:r>
      <w:r w:rsidRPr="005344B4">
        <w:rPr>
          <w:rFonts w:cs="Times New Roman"/>
        </w:rPr>
        <w:fldChar w:fldCharType="separate"/>
      </w:r>
      <w:r w:rsidR="00F723DC" w:rsidRPr="005344B4">
        <w:rPr>
          <w:rFonts w:cs="Times New Roman"/>
        </w:rPr>
        <w:t>(Tarrant and Hall, 2020)</w:t>
      </w:r>
      <w:r w:rsidRPr="005344B4">
        <w:rPr>
          <w:rFonts w:cs="Times New Roman"/>
        </w:rPr>
        <w:fldChar w:fldCharType="end"/>
      </w:r>
      <w:r w:rsidRPr="005344B4">
        <w:rPr>
          <w:rFonts w:cs="Times New Roman"/>
        </w:rPr>
        <w:t xml:space="preserve">. As alluded to above, in times of crisis, family life is increasingly scrutinised and regulated, where parents are dually positioned both a cause of ‘social problems’ and made responsible for mitigating their effects. This is part of a longer trend of neoliberal responsibilisation, in which parents are made responsible for the wellbeing and successes of their children in spite of structural, embodied and material inequalities which shape educational attainment and health </w:t>
      </w:r>
      <w:r w:rsidRPr="005344B4">
        <w:rPr>
          <w:rFonts w:cs="Times New Roman"/>
        </w:rPr>
        <w:fldChar w:fldCharType="begin"/>
      </w:r>
      <w:r w:rsidR="00557C8C" w:rsidRPr="005344B4">
        <w:rPr>
          <w:rFonts w:cs="Times New Roman"/>
        </w:rPr>
        <w:instrText xml:space="preserve"> ADDIN ZOTERO_ITEM CSL_CITATION {"citationID":"9CozLBv9","properties":{"formattedCitation":"(Wilkinson {\\i{}et al.}, 2021; Holloway, Pimlott-Wilson and Whewall, 2024, 2024)","plainCitation":"(Wilkinson et al., 2021; Holloway, Pimlott-Wilson and Whewall, 2024, 2024)","noteIndex":0},"citationItems":[{"id":1182,"uris":["http://zotero.org/users/6040264/items/HNV8JRQD"],"itemData":{"id":1182,"type":"article-journal","abstract":"This paper reports on the analysis of parent-recorded video diaries from a parent-driven campaign, #notanurse_but, supported by the charity WellChild. The campaign reveals the challenges that parents (predominantly mothers) face providing high level, ongoing clinical care for a son or daughter who has complex health care needs. A team of four researchers analysed 30 videos from the WellChild website, WellChild Facebook page, a dedicated #notanurse_but campaign Facebook page, YouTube and Twitter. An interpretative, inductive qualitative analytical approach was utilised. This paper reflects on the portrayal of mothering (it was predominantly mothers who produced the campaign videos) a child with complex health care needs. In particular, this paper considers the competing identities of mother and nurse that these mothers fulfil as part of their daily regimes in ‘being mum’. This paper also contributes to geographical discussions concerning methods and ethics of online data collection and the use of secondary online material.","container-title":"Children's Geographies","DOI":"10.1080/14733285.2020.1755420","ISSN":"1473-3285","issue":"2","note":"publisher: Routledge\n_eprint: https://doi.org/10.1080/14733285.2020.1755420","page":"158-171","source":"Taylor and Francis+NEJM","title":"Not a nurse but more than a mother: the everyday geographies of mothering children with complex heath care needs","title-short":"Not a nurse but more than a mother","volume":"19","author":[{"family":"Wilkinson","given":"Catherine"},{"family":"Bray","given":"Lucy"},{"family":"Carter","given":"Bernie"},{"family":"Keating","given":"Paula"}],"issued":{"date-parts":[["2021",3,4]]}}},{"id":78,"uris":["http://zotero.org/users/6040264/items/HHFM3Q25"],"itemData":{"id":78,"type":"article-journal","abstract":"This paper makes two contributions to knowledge. First, it broadens geographies of education's focal reach by concentrating attention on the consumption of supplementary education. Supplementary education markets are booming as parents seek to ensure their children have the qualifications required to succeed in knowledge economies. The paper elucidates how consumption of such commercially provided tuition—which is delivered outside of school boundaries but designed to improve performance in school—is shaped by place-specific, classed and racialised parenting cultures. This shines an important light on shadow education market mechanics that have hitherto been hidden from geographical view, and foregrounds the significant role parenting cultures play in shaping children's educational experiences. Future research in geographies of education must attend to these parenting cultures, as interactions between the home and diverse formal, informal, alternative and supplementary education settings play an increasingly crucial role in confronting and reproducing educational inequality. Second, the paper advances the conceptual contribution of geographies of education to interdisciplinary debates about parents and education. It demonstrates that multi-scalar geographical research makes a unique contribution to interdisciplinary theorisations of home–school links, including those utilising Bourdieu's notion of cultural reproduction, and Lareau's model of concerted cultivation. Specifically, multi-scalar analysis demonstrates that: (i) place-sensitive research is vital as it contextualises parenting cultures, reattaching analyses of parental habitus and capital to the field, highlighting how intersecting global, national and local processes shape parents' educational practices; (ii) previously overlooked racial differences in concerted cultivation must be analysed without being naturalised, by exploring how racialised dispositions towards education are shaped in/across place, and reproduced through global/local racialised social capital; and (iii) inter-class differences that have dominated parenting debates remain important, but attention to inter-class similarity and intra-class variation, as it emerges through intersections with race and in place, is equally vital.","container-title":"Transactions of the Institute of British Geographers","DOI":"10.1111/tran.12666","ISSN":"1475-5661","issue":"3","language":"en","license":"The information, practices and views in this article are those of the author(s) and do not necessarily reflect the opinion of the Royal Geographical Society (with IBG). © 2024 The Authors. Transactions of the Institute of British Geographers published by John Wiley &amp; Sons Ltd on behalf of Royal Geographical Society (with The Institute of British Geographers).","note":"_eprint: https://onlinelibrary.wiley.com/doi/pdf/10.1111/tran.12666","source":"Wiley Online Library","title":"Geographies of supplementary education: Private tuition, classed and racialised parenting cultures, and the neoliberal educational playing field","title-short":"Geographies of supplementary education","URL":"https://onlinelibrary.wiley.com/doi/abs/10.1111/tran.12666","volume":"39","author":[{"family":"Holloway","given":"Sarah L."},{"family":"Pimlott-Wilson","given":"Helena"},{"family":"Whewall","given":"Sam"}],"accessed":{"date-parts":[["2024",1,11]]},"issued":{"date-parts":[["2024"]]}}},{"id":78,"uris":["http://zotero.org/users/6040264/items/HHFM3Q25"],"itemData":{"id":78,"type":"article-journal","abstract":"This paper makes two contributions to knowledge. First, it broadens geographies of education's focal reach by concentrating attention on the consumption of supplementary education. Supplementary education markets are booming as parents seek to ensure their children have the qualifications required to succeed in knowledge economies. The paper elucidates how consumption of such commercially provided tuition—which is delivered outside of school boundaries but designed to improve performance in school—is shaped by place-specific, classed and racialised parenting cultures. This shines an important light on shadow education market mechanics that have hitherto been hidden from geographical view, and foregrounds the significant role parenting cultures play in shaping children's educational experiences. Future research in geographies of education must attend to these parenting cultures, as interactions between the home and diverse formal, informal, alternative and supplementary education settings play an increasingly crucial role in confronting and reproducing educational inequality. Second, the paper advances the conceptual contribution of geographies of education to interdisciplinary debates about parents and education. It demonstrates that multi-scalar geographical research makes a unique contribution to interdisciplinary theorisations of home–school links, including those utilising Bourdieu's notion of cultural reproduction, and Lareau's model of concerted cultivation. Specifically, multi-scalar analysis demonstrates that: (i) place-sensitive research is vital as it contextualises parenting cultures, reattaching analyses of parental habitus and capital to the field, highlighting how intersecting global, national and local processes shape parents' educational practices; (ii) previously overlooked racial differences in concerted cultivation must be analysed without being naturalised, by exploring how racialised dispositions towards education are shaped in/across place, and reproduced through global/local racialised social capital; and (iii) inter-class differences that have dominated parenting debates remain important, but attention to inter-class similarity and intra-class variation, as it emerges through intersections with race and in place, is equally vital.","container-title":"Transactions of the Institute of British Geographers","DOI":"10.1111/tran.12666","ISSN":"1475-5661","issue":"3","language":"en","license":"The information, practices and views in this article are those of the author(s) and do not necessarily reflect the opinion of the Royal Geographical Society (with IBG). © 2024 The Authors. Transactions of the Institute of British Geographers published by John Wiley &amp; Sons Ltd on behalf of Royal Geographical Society (with The Institute of British Geographers).","note":"_eprint: https://onlinelibrary.wiley.com/doi/pdf/10.1111/tran.12666","source":"Wiley Online Library","title":"Geographies of supplementary education: Private tuition, classed and racialised parenting cultures, and the neoliberal educational playing field","title-short":"Geographies of supplementary education","URL":"https://onlinelibrary.wiley.com/doi/abs/10.1111/tran.12666","volume":"39","author":[{"family":"Holloway","given":"Sarah L."},{"family":"Pimlott-Wilson","given":"Helena"},{"family":"Whewall","given":"Sam"}],"accessed":{"date-parts":[["2024",1,11]]},"issued":{"date-parts":[["2024"]]}}}],"schema":"https://github.com/citation-style-language/schema/raw/master/csl-citation.json"} </w:instrText>
      </w:r>
      <w:r w:rsidRPr="005344B4">
        <w:rPr>
          <w:rFonts w:cs="Times New Roman"/>
        </w:rPr>
        <w:fldChar w:fldCharType="separate"/>
      </w:r>
      <w:r w:rsidR="00557C8C" w:rsidRPr="005344B4">
        <w:rPr>
          <w:rFonts w:cs="Times New Roman"/>
        </w:rPr>
        <w:t xml:space="preserve">(Wilkinson </w:t>
      </w:r>
      <w:r w:rsidR="00557C8C" w:rsidRPr="005344B4">
        <w:rPr>
          <w:rFonts w:cs="Times New Roman"/>
          <w:i/>
          <w:iCs/>
        </w:rPr>
        <w:t>et al.</w:t>
      </w:r>
      <w:r w:rsidR="00557C8C" w:rsidRPr="005344B4">
        <w:rPr>
          <w:rFonts w:cs="Times New Roman"/>
        </w:rPr>
        <w:t>, 2021; Holloway, Pimlott-Wilson and Whewall, 2024, 2024)</w:t>
      </w:r>
      <w:r w:rsidRPr="005344B4">
        <w:rPr>
          <w:rFonts w:cs="Times New Roman"/>
        </w:rPr>
        <w:fldChar w:fldCharType="end"/>
      </w:r>
      <w:r w:rsidRPr="005344B4">
        <w:rPr>
          <w:rFonts w:cs="Times New Roman"/>
        </w:rPr>
        <w:t xml:space="preserve">. The discursive intensification of parenting combined with the demands of neoliberal working conditions  and the </w:t>
      </w:r>
      <w:proofErr w:type="spellStart"/>
      <w:r w:rsidRPr="005344B4">
        <w:rPr>
          <w:rFonts w:cs="Times New Roman"/>
        </w:rPr>
        <w:t>invisibilised</w:t>
      </w:r>
      <w:proofErr w:type="spellEnd"/>
      <w:r w:rsidRPr="005344B4">
        <w:rPr>
          <w:rFonts w:cs="Times New Roman"/>
        </w:rPr>
        <w:t xml:space="preserve">, often gendered, labour of caring, provisioning and other housework </w:t>
      </w:r>
      <w:r w:rsidR="00557C8C" w:rsidRPr="005344B4">
        <w:rPr>
          <w:rFonts w:cs="Times New Roman"/>
        </w:rPr>
        <w:fldChar w:fldCharType="begin"/>
      </w:r>
      <w:r w:rsidR="00557C8C" w:rsidRPr="005344B4">
        <w:rPr>
          <w:rFonts w:cs="Times New Roman"/>
        </w:rPr>
        <w:instrText xml:space="preserve"> ADDIN ZOTERO_ITEM CSL_CITATION {"citationID":"SkWIXKEn","properties":{"formattedCitation":"(Hamilton, 2019)","plainCitation":"(Hamilton, 2019)","noteIndex":0},"citationItems":[{"id":107,"uris":["http://zotero.org/users/6040264/items/SK5JVY2A"],"itemData":{"id":107,"type":"article-journal","abstract":"This article critiques Donna Haraway’s slogan ‘make kin not babies’ via a reading of her SF tale ‘The Camille Stories’. It does so by considering the relationship between the care labour practices involved in making both kin and babies. The article has two central operations. It is an explicitly eco-social feminist argument against the use of making kin as an uncomplicated theoretical standpoint in the environmental humanities. At the same time, it deconstructs the iconic feminist ambit to be liberated from housework. These parallel operations emerge by characterising making kin as a kind of housework, which is a deeply ironic evaluation of Haraway’s slogan. Overall the article is a response to the question: how is the work involved in making kin both the same as and different to the labour of making babies? The answer is constructed through the method of literary close reading, paying attention to genre and plot of ‘The Camille Stories’ alongside Fiona McGregor’s novel Indelible Ink [2010. Melbourne: Scribe Publications] and Quinn Eades’s all the beginnings: a queer autobiography of the body [2015. Melbourne: Australian Scholarly Publishing]. These comparative readings enable a reckoning with the gnarly and contradictory implications of ‘making kin’ across contemporary environmental humanities and feminisms.","container-title":"Australian Feminist Studies","DOI":"10.1080/08164649.2019.1702874","ISSN":"0816-4649","issue":"102","note":"publisher: Routledge\n_eprint: https://doi.org/10.1080/08164649.2019.1702874","page":"468-489","source":"Taylor and Francis+NEJM","title":"The Future of Housework: The Similarities and Differences Between Making Kin and Making Babies","title-short":"The Future of Housework","volume":"34","author":[{"family":"Hamilton","given":"Jennifer Mae"}],"issued":{"date-parts":[["2019",10,2]]}}}],"schema":"https://github.com/citation-style-language/schema/raw/master/csl-citation.json"} </w:instrText>
      </w:r>
      <w:r w:rsidR="00557C8C" w:rsidRPr="005344B4">
        <w:rPr>
          <w:rFonts w:cs="Times New Roman"/>
        </w:rPr>
        <w:fldChar w:fldCharType="separate"/>
      </w:r>
      <w:r w:rsidR="00557C8C" w:rsidRPr="005344B4">
        <w:rPr>
          <w:rFonts w:cs="Times New Roman"/>
        </w:rPr>
        <w:t>(Hamilton, 2019)</w:t>
      </w:r>
      <w:r w:rsidR="00557C8C" w:rsidRPr="005344B4">
        <w:rPr>
          <w:rFonts w:cs="Times New Roman"/>
        </w:rPr>
        <w:fldChar w:fldCharType="end"/>
      </w:r>
      <w:r w:rsidRPr="005344B4">
        <w:rPr>
          <w:rFonts w:cs="Times New Roman"/>
        </w:rPr>
        <w:t xml:space="preserve"> can leave little room for activities dedicated to public and community life </w:t>
      </w:r>
      <w:r w:rsidRPr="005344B4">
        <w:rPr>
          <w:rFonts w:cs="Times New Roman"/>
        </w:rPr>
        <w:fldChar w:fldCharType="begin"/>
      </w:r>
      <w:r w:rsidR="00F723DC" w:rsidRPr="005344B4">
        <w:rPr>
          <w:rFonts w:cs="Times New Roman"/>
        </w:rPr>
        <w:instrText xml:space="preserve"> ADDIN ZOTERO_ITEM CSL_CITATION {"citationID":"lX7EVFS8","properties":{"formattedCitation":"(Tarrant and Hall, 2020)","plainCitation":"(Tarrant and Hall, 2020)","noteIndex":0},"citationItems":[{"id":1151,"uris":["http://zotero.org/users/6040264/items/PYCJA245"],"itemData":{"id":1151,"type":"article-journal","abstract":"Our key aim with this collection, a combination of original empirical contributions and interventions by experts from across social geography and sociology, is to consolidate and advance feminist, interdisciplinary approaches to the everyday geographies of family via contemporary, empirically grounded research and direct interdisciplinary exchanges. This themed section showcases cutting edge geographical work in relation to the everyday geographies of family life; highlights the diversity of work being done within feminist geography and; develops a feminist geography that is enriched through engagement with interdisciplinary intellectual exchanges. We describe the intervention section that follows this introductory piece, bringing together writing from across sociology and geography, where there has been a cross-pollination of ideas around everyday family life, but very little concerted effort to bring these into dialogue to date. In introducing each contributor and their substantive interests, we will draw out relevant theoretical links across papers that illustrate how both family and the everyday, as key concepts, are being unsettled and problematised. Contributors to the intervention section are notable scholars that have set and shaped key agendas and debates. In their shorter papers, they will reflect on their influence on developing debates about family and everyday life. Drawing links across this suite of themed and intervention papers, it will be argued that interdisciplinary work around the family is important for carving out and consolidating feminist, interdisciplinary discussions and for determining what might also be distinctive about feminist approaches to family geographies as debates progress.","container-title":"Gender, Place &amp; Culture","DOI":"10.1080/0966369X.2019.1609430","ISSN":"0966-369X","issue":"5","note":"publisher: Routledge\n_eprint: https://doi.org/10.1080/0966369X.2019.1609430","page":"613-623","source":"Taylor and Francis+NEJM","title":"Everyday geographies of family: feminist approaches and interdisciplinary conversations","title-short":"Everyday geographies of family","volume":"27","author":[{"family":"Tarrant","given":"Anna"},{"family":"Hall","given":"Sarah Marie"}],"issued":{"date-parts":[["2020",5,3]]}}}],"schema":"https://github.com/citation-style-language/schema/raw/master/csl-citation.json"} </w:instrText>
      </w:r>
      <w:r w:rsidRPr="005344B4">
        <w:rPr>
          <w:rFonts w:cs="Times New Roman"/>
        </w:rPr>
        <w:fldChar w:fldCharType="separate"/>
      </w:r>
      <w:r w:rsidR="00F723DC" w:rsidRPr="005344B4">
        <w:rPr>
          <w:rFonts w:cs="Times New Roman"/>
        </w:rPr>
        <w:t>(Tarrant and Hall, 2020)</w:t>
      </w:r>
      <w:r w:rsidRPr="005344B4">
        <w:rPr>
          <w:rFonts w:cs="Times New Roman"/>
        </w:rPr>
        <w:fldChar w:fldCharType="end"/>
      </w:r>
      <w:r w:rsidRPr="005344B4">
        <w:rPr>
          <w:rFonts w:cs="Times New Roman"/>
        </w:rPr>
        <w:t xml:space="preserve">. This is not to downplay the role of parents and </w:t>
      </w:r>
      <w:r w:rsidR="00686C4F" w:rsidRPr="005344B4">
        <w:rPr>
          <w:rFonts w:cs="Times New Roman"/>
        </w:rPr>
        <w:t xml:space="preserve">caregivers in </w:t>
      </w:r>
      <w:r w:rsidR="002A11CA" w:rsidRPr="005344B4">
        <w:rPr>
          <w:rFonts w:cs="Times New Roman"/>
        </w:rPr>
        <w:t>formal</w:t>
      </w:r>
      <w:r w:rsidRPr="005344B4">
        <w:rPr>
          <w:rFonts w:cs="Times New Roman"/>
        </w:rPr>
        <w:t xml:space="preserve"> political activity; rather to point towards the idea that parents, particularly those of young children are typically time poor, and such time pressures are distributed unequally across differently positioned bodies</w:t>
      </w:r>
      <w:r w:rsidR="003E425D" w:rsidRPr="005344B4">
        <w:rPr>
          <w:rFonts w:cs="Times New Roman"/>
        </w:rPr>
        <w:t xml:space="preserve"> and subjectivities</w:t>
      </w:r>
      <w:r w:rsidRPr="005344B4">
        <w:rPr>
          <w:rFonts w:cs="Times New Roman"/>
        </w:rPr>
        <w:t xml:space="preserve">. This can lead to their exclusion from the realms of public politics yet, the activity of caring is inherently political, even where such politics don’t appear to register in the public realm </w:t>
      </w:r>
      <w:r w:rsidRPr="005344B4">
        <w:rPr>
          <w:rFonts w:cs="Times New Roman"/>
        </w:rPr>
        <w:fldChar w:fldCharType="begin"/>
      </w:r>
      <w:r w:rsidR="00F723DC" w:rsidRPr="005344B4">
        <w:rPr>
          <w:rFonts w:cs="Times New Roman"/>
        </w:rPr>
        <w:instrText xml:space="preserve"> ADDIN ZOTERO_ITEM CSL_CITATION {"citationID":"rbTxHykZ","properties":{"formattedCitation":"(MacGregor, 2004)","plainCitation":"(MacGregor, 2004)","noteIndex":0},"citationItems":[{"id":575,"uris":["http://zotero.org/users/6040264/items/RQA66L7K"],"itemData":{"id":575,"type":"article-journal","abstract":"Although there are important aspects of ecofeminist valuations of women’s caring, a greater degree of skepticism than is now found in ecofeminist scholarship is in order. In this article I argue that there are political risks in celebrating women’s association with caring, as both an ethic and a practice, and in reducing women’s ethico-political life to care. I support this position by drawing on the work of feminist theorists who argue that the positive identiﬁcation of women with caring ought to be treated cautiously for it obscures some of the negative implications of feminized care and narrows our understanding of women as political actors. I explain why I think ecofeminists would be better served by using feminist theories of citizenship to understand and interpret women’s engagement in politics.","container-title":"Ethics &amp;amp; the Environment","DOI":"10.1353/een.2004.0007","ISSN":"1535-5306","issue":"1","journalAbbreviation":"Ethics &amp;amp; the Environment","language":"en","page":"56-84","source":"DOI.org (Crossref)","title":"From Care to Citizenship: Calling Ecofeminism Back to Politics","title-short":"From Care to Citizenship","volume":"9","author":[{"family":"MacGregor","given":"Sherilyn"}],"issued":{"date-parts":[["2004"]]}}}],"schema":"https://github.com/citation-style-language/schema/raw/master/csl-citation.json"} </w:instrText>
      </w:r>
      <w:r w:rsidRPr="005344B4">
        <w:rPr>
          <w:rFonts w:cs="Times New Roman"/>
        </w:rPr>
        <w:fldChar w:fldCharType="separate"/>
      </w:r>
      <w:r w:rsidR="00F723DC" w:rsidRPr="005344B4">
        <w:rPr>
          <w:rFonts w:cs="Times New Roman"/>
        </w:rPr>
        <w:t>(MacGregor, 2004)</w:t>
      </w:r>
      <w:r w:rsidRPr="005344B4">
        <w:rPr>
          <w:rFonts w:cs="Times New Roman"/>
        </w:rPr>
        <w:fldChar w:fldCharType="end"/>
      </w:r>
      <w:r w:rsidRPr="005344B4">
        <w:rPr>
          <w:rFonts w:cs="Times New Roman"/>
        </w:rPr>
        <w:t>. This is vital for considering the role of family relations and practices as contributing in various ways to shifting and emerging environmental politics, some of which are publicly visible such as XR families, whilst others are more intimately expressed in the relations between children and significant familial others</w:t>
      </w:r>
      <w:r w:rsidR="008D564A" w:rsidRPr="005344B4">
        <w:rPr>
          <w:rFonts w:cs="Times New Roman"/>
        </w:rPr>
        <w:t xml:space="preserve">. </w:t>
      </w:r>
    </w:p>
    <w:p w14:paraId="615C3DDD" w14:textId="09657347" w:rsidR="00FF6497" w:rsidRPr="005344B4" w:rsidRDefault="00FF6497" w:rsidP="00901009">
      <w:pPr>
        <w:pStyle w:val="Heading3"/>
        <w:numPr>
          <w:ilvl w:val="2"/>
          <w:numId w:val="26"/>
        </w:numPr>
      </w:pPr>
      <w:bookmarkStart w:id="21" w:name="_Toc213581749"/>
      <w:r w:rsidRPr="005344B4">
        <w:t>Reconceptualising child-parent relations</w:t>
      </w:r>
      <w:bookmarkEnd w:id="21"/>
      <w:r w:rsidRPr="005344B4">
        <w:t xml:space="preserve"> </w:t>
      </w:r>
    </w:p>
    <w:p w14:paraId="68D00B19" w14:textId="1EEBFC49" w:rsidR="00C44E9C" w:rsidRPr="005344B4" w:rsidRDefault="00C57DA6" w:rsidP="009811B0">
      <w:pPr>
        <w:spacing w:line="480" w:lineRule="auto"/>
        <w:rPr>
          <w:rFonts w:cs="Times New Roman"/>
        </w:rPr>
      </w:pPr>
      <w:r w:rsidRPr="005344B4">
        <w:rPr>
          <w:rFonts w:cs="Times New Roman"/>
        </w:rPr>
        <w:t>Taking</w:t>
      </w:r>
      <w:r w:rsidR="00C44E9C" w:rsidRPr="005344B4">
        <w:rPr>
          <w:rFonts w:cs="Times New Roman"/>
        </w:rPr>
        <w:t xml:space="preserve"> family as the starting point for dynamic, multidirectional, intra-active processes of how we come to know, be and act in the world </w:t>
      </w:r>
      <w:r w:rsidR="00C44E9C" w:rsidRPr="005344B4">
        <w:rPr>
          <w:rFonts w:cs="Times New Roman"/>
        </w:rPr>
        <w:fldChar w:fldCharType="begin"/>
      </w:r>
      <w:r w:rsidR="00C44E9C" w:rsidRPr="005344B4">
        <w:rPr>
          <w:rFonts w:cs="Times New Roman"/>
        </w:rPr>
        <w:instrText xml:space="preserve"> ADDIN ZOTERO_ITEM CSL_CITATION {"citationID":"xFaqm7ZB","properties":{"formattedCitation":"(Barad, 2007)","plainCitation":"(Barad, 2007)","noteIndex":0},"citationItems":[{"id":1339,"uris":["http://zotero.org/users/6040264/items/7LVABFXP"],"itemData":{"id":1339,"type":"book","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8812-8","language":"English","note":"OCLC: 844917449","source":"Open WorldCat","title":"Meeting the universe halfway quantum physics and the entanglement of matter and meaning","URL":"http://dx.doi.org/10.1215/9780822388128","author":[{"family":"Barad","given":"Karen"}],"accessed":{"date-parts":[["2022",1,26]]},"issued":{"date-parts":[["2007"]]}}}],"schema":"https://github.com/citation-style-language/schema/raw/master/csl-citation.json"} </w:instrText>
      </w:r>
      <w:r w:rsidR="00C44E9C" w:rsidRPr="005344B4">
        <w:rPr>
          <w:rFonts w:cs="Times New Roman"/>
        </w:rPr>
        <w:fldChar w:fldCharType="separate"/>
      </w:r>
      <w:r w:rsidR="00C44E9C" w:rsidRPr="005344B4">
        <w:rPr>
          <w:rFonts w:cs="Times New Roman"/>
        </w:rPr>
        <w:t>(Barad, 2007)</w:t>
      </w:r>
      <w:r w:rsidR="00C44E9C" w:rsidRPr="005344B4">
        <w:rPr>
          <w:rFonts w:cs="Times New Roman"/>
        </w:rPr>
        <w:fldChar w:fldCharType="end"/>
      </w:r>
      <w:r w:rsidR="00C44E9C" w:rsidRPr="005344B4">
        <w:rPr>
          <w:rFonts w:cs="Times New Roman"/>
        </w:rPr>
        <w:t xml:space="preserve"> offers a lens for foregrounding relationality in the </w:t>
      </w:r>
      <w:r w:rsidR="00C44E9C" w:rsidRPr="005344B4">
        <w:rPr>
          <w:rFonts w:cs="Times New Roman"/>
        </w:rPr>
        <w:lastRenderedPageBreak/>
        <w:t>construction of agency</w:t>
      </w:r>
      <w:r w:rsidR="009736DF" w:rsidRPr="005344B4">
        <w:rPr>
          <w:rStyle w:val="FootnoteReference"/>
          <w:rFonts w:cs="Times New Roman"/>
        </w:rPr>
        <w:footnoteReference w:id="7"/>
      </w:r>
      <w:r w:rsidR="00D3056A" w:rsidRPr="005344B4">
        <w:rPr>
          <w:rFonts w:cs="Times New Roman"/>
        </w:rPr>
        <w:t>.</w:t>
      </w:r>
      <w:r w:rsidR="00C44E9C" w:rsidRPr="005344B4">
        <w:rPr>
          <w:rFonts w:cs="Times New Roman"/>
        </w:rPr>
        <w:t xml:space="preserve"> A focus on family enables an analytic move away from the responsible, radi</w:t>
      </w:r>
      <w:r w:rsidR="00E33A55">
        <w:rPr>
          <w:rFonts w:cs="Times New Roman"/>
        </w:rPr>
        <w:t>c</w:t>
      </w:r>
      <w:r w:rsidR="00C44E9C" w:rsidRPr="005344B4">
        <w:rPr>
          <w:rFonts w:cs="Times New Roman"/>
        </w:rPr>
        <w:t xml:space="preserve">ally individual, sovereign subject, towards a deeper sense of connectedness </w:t>
      </w:r>
      <w:r w:rsidR="00C44E9C" w:rsidRPr="005344B4">
        <w:rPr>
          <w:rFonts w:cs="Times New Roman"/>
        </w:rPr>
        <w:fldChar w:fldCharType="begin"/>
      </w:r>
      <w:r w:rsidR="00C44E9C" w:rsidRPr="005344B4">
        <w:rPr>
          <w:rFonts w:cs="Times New Roman"/>
        </w:rPr>
        <w:instrText xml:space="preserve"> ADDIN ZOTERO_ITEM CSL_CITATION {"citationID":"pUPrGNqF","properties":{"formattedCitation":"(McCarthy, 2012)","plainCitation":"(McCarthy, 2012)","noteIndex":0},"citationItems":[{"id":1840,"uris":["http://zotero.org/users/6040264/items/55MT6XUH"],"itemData":{"id":1840,"type":"article-journal","abstract":"This article examines the notion of ‘family’ to consider how it may be understood in people's everyday lives. Certain recurrent and powerful motifs are apparent, notably themes of togetherness and belonging, in the context of a unit that the person can be ‘part of’. At the same time, there may be important variations in the meanings given to individuality and family, evoking differing understandings of the self and personhood. I consider these ideas further through globally relevant but variable cultural themes of autonomy and relationality, suggesting the term ‘social person’ as a heuristic device to distinguish the sense of ‘close-knit selves’ that may be involved in some understandings of personhood. I argue that this version of personhood may be powerfully expressed through ‘family’ meanings, with a significance which can be at least provisionally mapped along lines of inequality and disadvantage within and between societies around the world. These forms of connectedness may be hard to grasp through those theoretical and methodological frameworks which emphasize the (relational) individual. I argue that, in affluent English speaking societies,1 there may be little alternative to the language of ‘family’ for expressing such forms of relationality and connection.","container-title":"The Sociological Review","DOI":"10.1111/j.1467-954X.2011.02045.x","ISSN":"0038-0261","issue":"1","language":"en","note":"publisher: SAGE Publications Ltd","page":"68-90","source":"SAGE Journals","title":"The Powerful Relational Language of ‘Family’: Togetherness, Belonging and Personhood","title-short":"The Powerful Relational Language of ‘Family’","volume":"60","author":[{"family":"McCarthy","given":"Jane Ribbens"}],"issued":{"date-parts":[["2012",2,1]]}}}],"schema":"https://github.com/citation-style-language/schema/raw/master/csl-citation.json"} </w:instrText>
      </w:r>
      <w:r w:rsidR="00C44E9C" w:rsidRPr="005344B4">
        <w:rPr>
          <w:rFonts w:cs="Times New Roman"/>
        </w:rPr>
        <w:fldChar w:fldCharType="separate"/>
      </w:r>
      <w:r w:rsidR="00C44E9C" w:rsidRPr="005344B4">
        <w:rPr>
          <w:rFonts w:cs="Times New Roman"/>
        </w:rPr>
        <w:t>(McCarthy, 2012)</w:t>
      </w:r>
      <w:r w:rsidR="00C44E9C" w:rsidRPr="005344B4">
        <w:rPr>
          <w:rFonts w:cs="Times New Roman"/>
        </w:rPr>
        <w:fldChar w:fldCharType="end"/>
      </w:r>
      <w:r w:rsidR="00C44E9C" w:rsidRPr="005344B4">
        <w:rPr>
          <w:rFonts w:cs="Times New Roman"/>
        </w:rPr>
        <w:t xml:space="preserve"> and more capacious notions of care, response-ability and multispecies flourishing</w:t>
      </w:r>
      <w:r w:rsidR="007F2AD0" w:rsidRPr="005344B4">
        <w:rPr>
          <w:rFonts w:cs="Times New Roman"/>
        </w:rPr>
        <w:t xml:space="preserve">. </w:t>
      </w:r>
      <w:r w:rsidR="00C44E9C" w:rsidRPr="005344B4">
        <w:rPr>
          <w:rFonts w:cs="Times New Roman"/>
        </w:rPr>
        <w:t>Younger children aged 4-11 are the starting point for enquiry in this study. The reasons for this are two-fold – the first is that in the UK, this primary school age group tends to be more materially and physically dependent on adult family members than older children. Their mobility across and access to spaces is significantly influence</w:t>
      </w:r>
      <w:r w:rsidR="005714E3" w:rsidRPr="005344B4">
        <w:rPr>
          <w:rFonts w:cs="Times New Roman"/>
        </w:rPr>
        <w:t>d</w:t>
      </w:r>
      <w:r w:rsidR="00C44E9C" w:rsidRPr="005344B4">
        <w:rPr>
          <w:rFonts w:cs="Times New Roman"/>
        </w:rPr>
        <w:t xml:space="preserve"> by their parents and other primary carers</w:t>
      </w:r>
      <w:r w:rsidR="005714E3" w:rsidRPr="005344B4">
        <w:rPr>
          <w:rStyle w:val="FootnoteReference"/>
          <w:rFonts w:cs="Times New Roman"/>
        </w:rPr>
        <w:footnoteReference w:id="8"/>
      </w:r>
      <w:r w:rsidR="00C44E9C" w:rsidRPr="005344B4">
        <w:rPr>
          <w:rFonts w:cs="Times New Roman"/>
        </w:rPr>
        <w:t xml:space="preserve">. At the same time, young children are generally underrepresented in emerging research on ‘youth climate movements’ </w:t>
      </w:r>
      <w:r w:rsidR="00CC6F08" w:rsidRPr="005344B4">
        <w:rPr>
          <w:rFonts w:cs="Times New Roman"/>
        </w:rPr>
        <w:fldChar w:fldCharType="begin"/>
      </w:r>
      <w:r w:rsidR="00CC6F08" w:rsidRPr="005344B4">
        <w:rPr>
          <w:rFonts w:cs="Times New Roman"/>
        </w:rPr>
        <w:instrText xml:space="preserve"> ADDIN ZOTERO_ITEM CSL_CITATION {"citationID":"1WJcdwlN","properties":{"formattedCitation":"(Skovdal and Benwell, 2021)","plainCitation":"(Skovdal and Benwell, 2021)","noteIndex":0},"citationItems":[{"id":2039,"uris":["http://zotero.org/users/6040264/items/TIAQER38"],"itemData":{"id":2039,"type":"article-journal","abstract":"The growing climate crisis has shown how children and young people can be a political force to be reckoned with. While Greta Thunberg and many other young climate activists from around the world personify this force, there is another – largely hidden – story to be told about the everyday practices that young people adopt, in our homes, in our schools and in local communities to respond to environmental concerns. This issue brings together leading commentators to advance the future direction of research into young people’s everyday climate crisis activism. In this editorial introduction, we outline some of the new terrains for research, analysis and action that these articles collectively open up. The journal Children’s Geographies invites scholars to consider it as a place for the publication of articles that respond to the agenda-setting outlined in this collection and further advance work on young people’s everyday climate crisis activism.","container-title":"Children's Geographies","DOI":"10.1080/14733285.2021.1924360","ISSN":"1473-3285","issue":"3","note":"publisher: Routledge\n_eprint: https://doi.org/10.1080/14733285.2021.1924360","page":"259-266","source":"Taylor and Francis+NEJM","title":"Young people’s everyday climate crisis activism: new terrains for research, analysis and action","title-short":"Young people’s everyday climate crisis activism","volume":"19","author":[{"family":"Skovdal","given":"Morten"},{"family":"Benwell","given":"Matthew C."}],"issued":{"date-parts":[["2021",5,4]]}}}],"schema":"https://github.com/citation-style-language/schema/raw/master/csl-citation.json"} </w:instrText>
      </w:r>
      <w:r w:rsidR="00CC6F08" w:rsidRPr="005344B4">
        <w:rPr>
          <w:rFonts w:cs="Times New Roman"/>
        </w:rPr>
        <w:fldChar w:fldCharType="separate"/>
      </w:r>
      <w:r w:rsidR="00CC6F08" w:rsidRPr="005344B4">
        <w:rPr>
          <w:rFonts w:cs="Times New Roman"/>
        </w:rPr>
        <w:t>(Skovdal and Benwell, 2021)</w:t>
      </w:r>
      <w:r w:rsidR="00CC6F08" w:rsidRPr="005344B4">
        <w:rPr>
          <w:rFonts w:cs="Times New Roman"/>
        </w:rPr>
        <w:fldChar w:fldCharType="end"/>
      </w:r>
      <w:r w:rsidR="00C44E9C" w:rsidRPr="005344B4">
        <w:rPr>
          <w:rFonts w:cs="Times New Roman"/>
        </w:rPr>
        <w:t xml:space="preserve"> and the wider geographies of environmental politics, which have sought to give agency and voice to older children and young adults. Younger children are often assumed to lack agency and capacity, situated as passive learners rather than knowers </w:t>
      </w:r>
      <w:r w:rsidR="00C44E9C" w:rsidRPr="005344B4">
        <w:rPr>
          <w:rFonts w:cs="Times New Roman"/>
        </w:rPr>
        <w:fldChar w:fldCharType="begin"/>
      </w:r>
      <w:r w:rsidR="00C44E9C" w:rsidRPr="005344B4">
        <w:rPr>
          <w:rFonts w:cs="Times New Roman"/>
        </w:rPr>
        <w:instrText xml:space="preserve"> ADDIN ZOTERO_ITEM CSL_CITATION {"citationID":"9jrP0QIC","properties":{"formattedCitation":"(Murris and Borcherds, 2019)","plainCitation":"(Murris and Borcherds, 2019)","noteIndex":0},"citationItems":[{"id":1016,"uris":["http://zotero.org/users/6040264/items/K4H58RUF"],"itemData":{"id":1016,"type":"chapter","container-title":"Feminist Research for 21st-century Childhoods: Common Worlds Methods","ISBN":"978-1-350-05657-2","note":"DOI: 10.5040/9781350056602","page":"197-208","publisher":"Bloomsbury Academic","source":"DOI.org (Crossref)","title":"Childing: A different sense of time","URL":"https://www.bloomsburycollections.com/book/feminist-research-for-21st-century-childhoods-common-worlds-methods","editor":[{"family":"Hodgins","given":"B. Denise"}],"author":[{"family":"Murris","given":"Karin"},{"family":"Borcherds","given":"Clara"}],"accessed":{"date-parts":[["2021",12,13]]},"issued":{"date-parts":[["2019"]]}}}],"schema":"https://github.com/citation-style-language/schema/raw/master/csl-citation.json"} </w:instrText>
      </w:r>
      <w:r w:rsidR="00C44E9C" w:rsidRPr="005344B4">
        <w:rPr>
          <w:rFonts w:cs="Times New Roman"/>
        </w:rPr>
        <w:fldChar w:fldCharType="separate"/>
      </w:r>
      <w:r w:rsidR="00C44E9C" w:rsidRPr="005344B4">
        <w:rPr>
          <w:rFonts w:cs="Times New Roman"/>
        </w:rPr>
        <w:t>(Murris and Borcherds, 2019)</w:t>
      </w:r>
      <w:r w:rsidR="00C44E9C" w:rsidRPr="005344B4">
        <w:rPr>
          <w:rFonts w:cs="Times New Roman"/>
        </w:rPr>
        <w:fldChar w:fldCharType="end"/>
      </w:r>
      <w:r w:rsidR="00C44E9C" w:rsidRPr="005344B4">
        <w:rPr>
          <w:rFonts w:cs="Times New Roman"/>
        </w:rPr>
        <w:t xml:space="preserve">, as dependent care-recipients rather than enrolled in co-dependent relations of care giving and receiving </w:t>
      </w:r>
      <w:r w:rsidR="002C2195" w:rsidRPr="005344B4">
        <w:rPr>
          <w:rFonts w:cs="Times New Roman"/>
        </w:rPr>
        <w:fldChar w:fldCharType="begin"/>
      </w:r>
      <w:r w:rsidR="002C2195" w:rsidRPr="005344B4">
        <w:rPr>
          <w:rFonts w:cs="Times New Roman"/>
        </w:rPr>
        <w:instrText xml:space="preserve"> ADDIN ZOTERO_ITEM CSL_CITATION {"citationID":"LsU8ElaL","properties":{"formattedCitation":"(Evans {\\i{}et al.}, 2019)","plainCitation":"(Evans et al., 2019)","noteIndex":0},"citationItems":[{"id":1468,"uris":["http://zotero.org/users/6040264/items/6HYAE8KW"],"itemData":{"id":1468,"type":"article-journal","abstract":"Despite significant work on family geographies in recent years, geographers have paid less attention to changes and challenges that may be considered 'family troubles' in diverse contexts. Through this editorial and the special section, we unpack time-space dynamics of ‘family troubles’ in diverse contexts, with a particular focus on care and relationality. Our discussion foregrounds ambiguities and tensions surrounding geographical proximity and propinguity, material-emotional responses, and diverse meanings of ‘family’, ‘home’ and belonging in the context of troubling changes in family lives, intergenerational relations and practices of care. We seek to establish an agenda for future geographical work and interdisciplinary dialogue on ‘family troubles’, vulnerabilities and social suffering in contexts of (troubling) changes and diversity. Such analyses are crucial in our efforts to envision a more relational understanding of our ‘being-in-the-world’, underpinned by care ethics and support for differentially positioned family members throughout the lifecourse and across generations.","container-title":"Children's Geographies","DOI":"10.1080/14733285.2019.1655139","ISSN":"1473-3285","issue":"5","note":"publisher: Routledge\n_eprint: https://doi.org/10.1080/14733285.2019.1655139","page":"501-513","source":"Taylor and Francis+NEJM","title":"Unpacking ‘family troubles’, care and relationality across time and space","volume":"17","author":[{"family":"Evans","given":"Ruth"},{"family":"Bowlby","given":"Sophie"},{"family":"Gottzén","given":"Lucas"},{"family":"Ribbens McCarthy","given":"Jane"}],"issued":{"date-parts":[["2019",9,3]]}}}],"schema":"https://github.com/citation-style-language/schema/raw/master/csl-citation.json"} </w:instrText>
      </w:r>
      <w:r w:rsidR="002C2195" w:rsidRPr="005344B4">
        <w:rPr>
          <w:rFonts w:cs="Times New Roman"/>
        </w:rPr>
        <w:fldChar w:fldCharType="separate"/>
      </w:r>
      <w:r w:rsidR="002C2195" w:rsidRPr="005344B4">
        <w:rPr>
          <w:rFonts w:cs="Times New Roman"/>
        </w:rPr>
        <w:t xml:space="preserve">(Evans </w:t>
      </w:r>
      <w:r w:rsidR="002C2195" w:rsidRPr="005344B4">
        <w:rPr>
          <w:rFonts w:cs="Times New Roman"/>
          <w:i/>
          <w:iCs/>
        </w:rPr>
        <w:t>et al.</w:t>
      </w:r>
      <w:r w:rsidR="002C2195" w:rsidRPr="005344B4">
        <w:rPr>
          <w:rFonts w:cs="Times New Roman"/>
        </w:rPr>
        <w:t>, 2019)</w:t>
      </w:r>
      <w:r w:rsidR="002C2195" w:rsidRPr="005344B4">
        <w:rPr>
          <w:rFonts w:cs="Times New Roman"/>
        </w:rPr>
        <w:fldChar w:fldCharType="end"/>
      </w:r>
      <w:r w:rsidR="00CB35B7" w:rsidRPr="005344B4">
        <w:rPr>
          <w:rFonts w:cs="Times New Roman"/>
        </w:rPr>
        <w:t xml:space="preserve"> </w:t>
      </w:r>
      <w:r w:rsidR="00C44E9C" w:rsidRPr="005344B4">
        <w:rPr>
          <w:rFonts w:cs="Times New Roman"/>
        </w:rPr>
        <w:t xml:space="preserve">and as inhabiting apolitical worlds rather than as being actively engaged in shaping their cultures and societies </w:t>
      </w:r>
      <w:r w:rsidR="00C44E9C" w:rsidRPr="005344B4">
        <w:rPr>
          <w:rFonts w:cs="Times New Roman"/>
        </w:rPr>
        <w:fldChar w:fldCharType="begin"/>
      </w:r>
      <w:r w:rsidR="00C44E9C" w:rsidRPr="005344B4">
        <w:rPr>
          <w:rFonts w:cs="Times New Roman"/>
        </w:rPr>
        <w:instrText xml:space="preserve"> ADDIN ZOTERO_ITEM CSL_CITATION {"citationID":"ur1i1bXE","properties":{"formattedCitation":"(Nolas, 2021)","plainCitation":"(Nolas, 2021)","noteIndex":0},"citationItems":[{"id":1364,"uris":["http://zotero.org/users/6040264/items/ILGGCRXI"],"itemData":{"id":1364,"type":"article-journal","abstract":"The essay reflects on the children’s environmental movement from the perspective of cultural theory, as well as the authors’ own and others’ research on children’s encounters, experiences and engagement in public life. The concepts of political knowingness, childhood publics, and listening publics are evoked to think through the surprise that the children’s environmental movement generated in the public sphere. The idiom is positioned as an audience ‘hearing aid’ for turning babbling into political messages. In so doing we find that the messages from the children’s environmental movement are not out of place in the current humanities and social sciences literatures on the Anthropocene.","container-title":"Children's Geographies","DOI":"10.1080/14733285.2021.1906405","ISSN":"1473-3285","issue":"3","note":"publisher: Routledge\n_eprint: https://doi.org/10.1080/14733285.2021.1906405","page":"324-331","source":"Taylor and Francis+NEJM","title":"Childhood publics in search of an audience: reflections on the children’s environmental movement","title-short":"Childhood publics in search of an audience","volume":"19","author":[{"family":"Nolas","given":"Sevasti-Melissa"}],"issued":{"date-parts":[["2021",5,4]]}}}],"schema":"https://github.com/citation-style-language/schema/raw/master/csl-citation.json"} </w:instrText>
      </w:r>
      <w:r w:rsidR="00C44E9C" w:rsidRPr="005344B4">
        <w:rPr>
          <w:rFonts w:cs="Times New Roman"/>
        </w:rPr>
        <w:fldChar w:fldCharType="separate"/>
      </w:r>
      <w:r w:rsidR="00C44E9C" w:rsidRPr="005344B4">
        <w:rPr>
          <w:rFonts w:cs="Times New Roman"/>
        </w:rPr>
        <w:t>(Nolas, 2021)</w:t>
      </w:r>
      <w:r w:rsidR="00C44E9C" w:rsidRPr="005344B4">
        <w:rPr>
          <w:rFonts w:cs="Times New Roman"/>
        </w:rPr>
        <w:fldChar w:fldCharType="end"/>
      </w:r>
      <w:r w:rsidR="00C44E9C" w:rsidRPr="005344B4">
        <w:rPr>
          <w:rFonts w:cs="Times New Roman"/>
        </w:rPr>
        <w:t xml:space="preserve">. Attending and noticing with and through young children in ‘family friendly’ sites </w:t>
      </w:r>
      <w:proofErr w:type="gramStart"/>
      <w:r w:rsidR="00C44E9C" w:rsidRPr="005344B4">
        <w:rPr>
          <w:rFonts w:cs="Times New Roman"/>
        </w:rPr>
        <w:t>offers</w:t>
      </w:r>
      <w:proofErr w:type="gramEnd"/>
      <w:r w:rsidR="00C44E9C" w:rsidRPr="005344B4">
        <w:rPr>
          <w:rFonts w:cs="Times New Roman"/>
        </w:rPr>
        <w:t xml:space="preserve"> one way to recognising learning, knowing and becoming as multidirectional processes </w:t>
      </w:r>
      <w:r w:rsidR="00C44E9C" w:rsidRPr="005344B4">
        <w:rPr>
          <w:rFonts w:cs="Times New Roman"/>
        </w:rPr>
        <w:lastRenderedPageBreak/>
        <w:t>across and between generations; unsettling the ways in which adults are positioned as the rational knower and political actor in intergenerational framings of climate change.</w:t>
      </w:r>
    </w:p>
    <w:p w14:paraId="1150EE3B" w14:textId="75B9E05F" w:rsidR="00C44E9C" w:rsidRPr="005344B4" w:rsidRDefault="00830CF3" w:rsidP="009811B0">
      <w:pPr>
        <w:spacing w:line="480" w:lineRule="auto"/>
        <w:rPr>
          <w:rFonts w:cs="Times New Roman"/>
        </w:rPr>
      </w:pPr>
      <w:r w:rsidRPr="005344B4">
        <w:rPr>
          <w:rFonts w:cs="Times New Roman"/>
        </w:rPr>
        <w:t xml:space="preserve">Methodologically, capturing </w:t>
      </w:r>
      <w:r w:rsidR="00E83420" w:rsidRPr="005344B4">
        <w:rPr>
          <w:rFonts w:cs="Times New Roman"/>
        </w:rPr>
        <w:t>the emergence of environmental subjectivity is challenging</w:t>
      </w:r>
      <w:r w:rsidR="00031DA5" w:rsidRPr="005344B4">
        <w:rPr>
          <w:rFonts w:cs="Times New Roman"/>
        </w:rPr>
        <w:t>;</w:t>
      </w:r>
      <w:r w:rsidRPr="005344B4">
        <w:rPr>
          <w:rFonts w:cs="Times New Roman"/>
        </w:rPr>
        <w:t xml:space="preserve"> an ethnographic approach which attends to </w:t>
      </w:r>
      <w:r w:rsidR="00031DA5" w:rsidRPr="005344B4">
        <w:rPr>
          <w:rFonts w:cs="Times New Roman"/>
        </w:rPr>
        <w:t>interactions</w:t>
      </w:r>
      <w:r w:rsidRPr="005344B4">
        <w:rPr>
          <w:rFonts w:cs="Times New Roman"/>
        </w:rPr>
        <w:t>, encounters and affects across family sites offers one way to glimpse the complex entanglements of such critical moments</w:t>
      </w:r>
      <w:r w:rsidR="00031DA5" w:rsidRPr="005344B4">
        <w:rPr>
          <w:rFonts w:cs="Times New Roman"/>
        </w:rPr>
        <w:t xml:space="preserve">. </w:t>
      </w:r>
      <w:r w:rsidRPr="005344B4">
        <w:rPr>
          <w:rFonts w:cs="Times New Roman"/>
        </w:rPr>
        <w:t>The spaces explored in this study all aim to inform, educate and motivate families to know about and act in relation to environmental crises, foregrounding intersubjective encounters with environmental narratives.</w:t>
      </w:r>
      <w:r w:rsidR="00534C9B" w:rsidRPr="005344B4">
        <w:rPr>
          <w:rFonts w:cs="Times New Roman"/>
        </w:rPr>
        <w:t xml:space="preserve"> </w:t>
      </w:r>
      <w:r w:rsidR="00B83B58" w:rsidRPr="005344B4">
        <w:rPr>
          <w:rFonts w:cs="Times New Roman"/>
        </w:rPr>
        <w:t xml:space="preserve">Through analysing the interactions which take place in these spaces, I have come to conceptualise them as heterotopic spaces. As heterotopic spaces, they play a vital role in providing space and imaginative resources for reflecting on </w:t>
      </w:r>
      <w:r w:rsidR="0036074F" w:rsidRPr="005344B4">
        <w:rPr>
          <w:rFonts w:cs="Times New Roman"/>
        </w:rPr>
        <w:t>ethical and political</w:t>
      </w:r>
      <w:r w:rsidR="00B83B58" w:rsidRPr="005344B4">
        <w:rPr>
          <w:rFonts w:cs="Times New Roman"/>
        </w:rPr>
        <w:t xml:space="preserve"> questions</w:t>
      </w:r>
      <w:r w:rsidR="0036074F" w:rsidRPr="005344B4">
        <w:rPr>
          <w:rFonts w:cs="Times New Roman"/>
        </w:rPr>
        <w:t>. Crucially, th</w:t>
      </w:r>
      <w:r w:rsidR="00B83B58" w:rsidRPr="005344B4">
        <w:rPr>
          <w:rFonts w:cs="Times New Roman"/>
        </w:rPr>
        <w:t xml:space="preserve">ey </w:t>
      </w:r>
      <w:r w:rsidR="0036074F" w:rsidRPr="005344B4">
        <w:rPr>
          <w:rFonts w:cs="Times New Roman"/>
        </w:rPr>
        <w:t>offer</w:t>
      </w:r>
      <w:r w:rsidR="00B83B58" w:rsidRPr="005344B4">
        <w:rPr>
          <w:rFonts w:cs="Times New Roman"/>
        </w:rPr>
        <w:t xml:space="preserve"> a break from the rhythms and routines everyday family life, which ha</w:t>
      </w:r>
      <w:r w:rsidR="00B238E0">
        <w:rPr>
          <w:rFonts w:cs="Times New Roman"/>
        </w:rPr>
        <w:t xml:space="preserve">ve </w:t>
      </w:r>
      <w:r w:rsidR="00B83B58" w:rsidRPr="005344B4">
        <w:rPr>
          <w:rFonts w:cs="Times New Roman"/>
        </w:rPr>
        <w:t xml:space="preserve">been subject to increasing scrutiny, responsibilisation and moralisation. </w:t>
      </w:r>
      <w:r w:rsidRPr="005344B4">
        <w:rPr>
          <w:rFonts w:cs="Times New Roman"/>
        </w:rPr>
        <w:t xml:space="preserve">In contrast to everyday spaces, heterotopic spaces enable different kinds of atmospheres, affects and affordances to emerge; as temporally and spatially distinct from everyday spaces, they are gathering sites which enable reflexive, open-ended encounters </w:t>
      </w:r>
      <w:r w:rsidRPr="005344B4">
        <w:rPr>
          <w:rFonts w:cs="Times New Roman"/>
        </w:rPr>
        <w:fldChar w:fldCharType="begin"/>
      </w:r>
      <w:r w:rsidRPr="005344B4">
        <w:rPr>
          <w:rFonts w:cs="Times New Roman"/>
        </w:rPr>
        <w:instrText xml:space="preserve"> ADDIN ZOTERO_ITEM CSL_CITATION {"citationID":"BJT6KSFJ","properties":{"formattedCitation":"(Johnson, 2013)","plainCitation":"(Johnson, 2013)","noteIndex":0},"citationItems":[{"id":1122,"uris":["http://zotero.org/users/6040264/items/VYHIFVIZ"],"itemData":{"id":1122,"type":"article-journal","abstract":"This article explores the ongoing fascination with Foucault's brief and rather sketchy idea of heterotopia. Drawing out some key lessons from the most sustained interpretations of this curious spatio-temporal concept, it addresses weaknesses and potential contradictions and goes on to highlight trends and emerging themes in studies that incorporate the notion. The article argues that although the uses of Foucault's accounts of heterotopia are bewilderingly diverse, heterotopias are most productively understood in the context of Foucault's insistence on ‘making difference’ and their adoption as a tool of analysis to illuminate the multifaceted features of cultural and social spaces and to invent new ones.","container-title":"Geography Compass","DOI":"10.1111/gec3.12079","ISSN":"1749-8198","issue":"11","language":"en","note":"_eprint: https://onlinelibrary.wiley.com/doi/pdf/10.1111/gec3.12079","page":"790-803","source":"Wiley Online Library","title":"The Geographies of Heterotopia","volume":"7","author":[{"family":"Johnson","given":"Peter"}],"issued":{"date-parts":[["2013"]]}}}],"schema":"https://github.com/citation-style-language/schema/raw/master/csl-citation.json"} </w:instrText>
      </w:r>
      <w:r w:rsidRPr="005344B4">
        <w:rPr>
          <w:rFonts w:cs="Times New Roman"/>
        </w:rPr>
        <w:fldChar w:fldCharType="separate"/>
      </w:r>
      <w:r w:rsidRPr="005344B4">
        <w:rPr>
          <w:rFonts w:cs="Times New Roman"/>
        </w:rPr>
        <w:t>(Johnson, 2013)</w:t>
      </w:r>
      <w:r w:rsidRPr="005344B4">
        <w:rPr>
          <w:rFonts w:cs="Times New Roman"/>
        </w:rPr>
        <w:fldChar w:fldCharType="end"/>
      </w:r>
      <w:r w:rsidRPr="005344B4">
        <w:rPr>
          <w:rFonts w:cs="Times New Roman"/>
        </w:rPr>
        <w:t xml:space="preserve">. Heterotopic sites position both adults and children as learning, becoming subjects. The methodological challenges of attending to dialogic, affective and performative encounters in heterotopic spaces are explored in </w:t>
      </w:r>
      <w:r w:rsidR="00CB35B7" w:rsidRPr="005344B4">
        <w:rPr>
          <w:rFonts w:cs="Times New Roman"/>
        </w:rPr>
        <w:t>C</w:t>
      </w:r>
      <w:r w:rsidRPr="005344B4">
        <w:rPr>
          <w:rFonts w:cs="Times New Roman"/>
        </w:rPr>
        <w:t xml:space="preserve">hapter </w:t>
      </w:r>
      <w:r w:rsidR="00CB35B7" w:rsidRPr="005344B4">
        <w:rPr>
          <w:rFonts w:cs="Times New Roman"/>
        </w:rPr>
        <w:t>3</w:t>
      </w:r>
      <w:r w:rsidRPr="005344B4">
        <w:rPr>
          <w:rFonts w:cs="Times New Roman"/>
        </w:rPr>
        <w:t>, where a fuller account of heterotopia as method is given.</w:t>
      </w:r>
    </w:p>
    <w:p w14:paraId="5706F703" w14:textId="0A5C95AB" w:rsidR="00C2739E" w:rsidRPr="005344B4" w:rsidRDefault="00C2739E" w:rsidP="009811B0">
      <w:pPr>
        <w:spacing w:line="480" w:lineRule="auto"/>
        <w:rPr>
          <w:rFonts w:cs="Times New Roman"/>
        </w:rPr>
      </w:pPr>
      <w:r w:rsidRPr="005344B4">
        <w:rPr>
          <w:rFonts w:cs="Times New Roman"/>
        </w:rPr>
        <w:t xml:space="preserve">Drawing on affect theory as developed in Angharad Closs-Stephens recent work, National Affects </w:t>
      </w:r>
      <w:r w:rsidRPr="005344B4">
        <w:rPr>
          <w:rFonts w:cs="Times New Roman"/>
        </w:rPr>
        <w:fldChar w:fldCharType="begin"/>
      </w:r>
      <w:r w:rsidR="00D23FE6" w:rsidRPr="005344B4">
        <w:rPr>
          <w:rFonts w:cs="Times New Roman"/>
        </w:rPr>
        <w:instrText xml:space="preserve"> ADDIN ZOTERO_ITEM CSL_CITATION {"citationID":"m2MzkClw","properties":{"formattedCitation":"(A. E. Closs Stephens, 2022)","plainCitation":"(A. E. Closs Stephens, 2022)","noteIndex":0},"citationItems":[{"id":2401,"uris":["http://zotero.org/users/6040264/items/6TQ2UJXN"],"itemData":{"id":2401,"type":"book","publisher":"Bloomsbury Academic","title":"National Affects","author":[{"family":"Closs Stephens","given":"Angharad E."}],"issued":{"date-parts":[["2022"]]}}}],"schema":"https://github.com/citation-style-language/schema/raw/master/csl-citation.json"} </w:instrText>
      </w:r>
      <w:r w:rsidRPr="005344B4">
        <w:rPr>
          <w:rFonts w:cs="Times New Roman"/>
        </w:rPr>
        <w:fldChar w:fldCharType="separate"/>
      </w:r>
      <w:r w:rsidR="00D23FE6" w:rsidRPr="005344B4">
        <w:rPr>
          <w:rFonts w:cs="Times New Roman"/>
        </w:rPr>
        <w:t>(A. E. Closs Stephens, 2022)</w:t>
      </w:r>
      <w:r w:rsidRPr="005344B4">
        <w:rPr>
          <w:rFonts w:cs="Times New Roman"/>
        </w:rPr>
        <w:fldChar w:fldCharType="end"/>
      </w:r>
      <w:r w:rsidRPr="005344B4">
        <w:rPr>
          <w:rFonts w:cs="Times New Roman"/>
        </w:rPr>
        <w:t xml:space="preserve">, I consider the affective intensities which emerge between the governing rationalities which shape the sites I have chosen, and the heterogenous encounters which take place within them. These affective encounters trouble the apparent order, creating political openings, however fleeting, for the emergence of agential capacities which extend beyond the figure of the responsible, individual human. This thesis critically interrogates the </w:t>
      </w:r>
      <w:proofErr w:type="spellStart"/>
      <w:r w:rsidRPr="005344B4">
        <w:rPr>
          <w:rFonts w:cs="Times New Roman"/>
        </w:rPr>
        <w:t>affects</w:t>
      </w:r>
      <w:proofErr w:type="spellEnd"/>
      <w:r w:rsidRPr="005344B4">
        <w:rPr>
          <w:rFonts w:cs="Times New Roman"/>
        </w:rPr>
        <w:t xml:space="preserve"> of responsibilisation as a core strategy of neoliberal governance, employed in environmental policy, campaigns and discourse </w:t>
      </w:r>
      <w:r w:rsidR="00AB3F7C" w:rsidRPr="005344B4">
        <w:rPr>
          <w:rFonts w:cs="Times New Roman"/>
        </w:rPr>
        <w:t xml:space="preserve">and reproduced in sites of </w:t>
      </w:r>
      <w:r w:rsidR="00E83420" w:rsidRPr="005344B4">
        <w:rPr>
          <w:rFonts w:cs="Times New Roman"/>
        </w:rPr>
        <w:t>environmental</w:t>
      </w:r>
      <w:r w:rsidR="00AB3F7C" w:rsidRPr="005344B4">
        <w:rPr>
          <w:rFonts w:cs="Times New Roman"/>
        </w:rPr>
        <w:t xml:space="preserve"> pedagogy.</w:t>
      </w:r>
      <w:r w:rsidR="00651F38" w:rsidRPr="005344B4">
        <w:rPr>
          <w:rFonts w:cs="Times New Roman"/>
        </w:rPr>
        <w:t xml:space="preserve"> P</w:t>
      </w:r>
      <w:r w:rsidR="00C41B0C" w:rsidRPr="005344B4">
        <w:rPr>
          <w:rFonts w:cs="Times New Roman"/>
        </w:rPr>
        <w:t xml:space="preserve">utting parent-child relations at the heart of </w:t>
      </w:r>
      <w:r w:rsidR="00651F38" w:rsidRPr="005344B4">
        <w:rPr>
          <w:rFonts w:cs="Times New Roman"/>
        </w:rPr>
        <w:t>my</w:t>
      </w:r>
      <w:r w:rsidR="00C41B0C" w:rsidRPr="005344B4">
        <w:rPr>
          <w:rFonts w:cs="Times New Roman"/>
        </w:rPr>
        <w:t xml:space="preserve"> analysis</w:t>
      </w:r>
      <w:r w:rsidR="00651F38" w:rsidRPr="005344B4">
        <w:rPr>
          <w:rFonts w:cs="Times New Roman"/>
        </w:rPr>
        <w:t xml:space="preserve">, </w:t>
      </w:r>
      <w:r w:rsidR="00C41B0C" w:rsidRPr="005344B4">
        <w:rPr>
          <w:rFonts w:cs="Times New Roman"/>
        </w:rPr>
        <w:t xml:space="preserve">I develop an account of the </w:t>
      </w:r>
      <w:r w:rsidR="00634BD7" w:rsidRPr="005344B4">
        <w:rPr>
          <w:rFonts w:cs="Times New Roman"/>
        </w:rPr>
        <w:t>family as a site of</w:t>
      </w:r>
      <w:r w:rsidR="00651F38" w:rsidRPr="005344B4">
        <w:rPr>
          <w:rFonts w:cs="Times New Roman"/>
        </w:rPr>
        <w:t xml:space="preserve"> emerging</w:t>
      </w:r>
      <w:r w:rsidR="00634BD7" w:rsidRPr="005344B4">
        <w:rPr>
          <w:rFonts w:cs="Times New Roman"/>
        </w:rPr>
        <w:t xml:space="preserve"> environmental politics. </w:t>
      </w:r>
      <w:r w:rsidR="00E83420" w:rsidRPr="005344B4">
        <w:rPr>
          <w:rFonts w:cs="Times New Roman"/>
        </w:rPr>
        <w:t xml:space="preserve"> </w:t>
      </w:r>
    </w:p>
    <w:p w14:paraId="1FA6AB75" w14:textId="462A7F58" w:rsidR="00B156AB" w:rsidRPr="005344B4" w:rsidRDefault="00D409B6" w:rsidP="00901009">
      <w:pPr>
        <w:pStyle w:val="Heading2"/>
      </w:pPr>
      <w:bookmarkStart w:id="22" w:name="_Toc213581750"/>
      <w:r w:rsidRPr="005344B4">
        <w:lastRenderedPageBreak/>
        <w:t>1.5</w:t>
      </w:r>
      <w:r w:rsidR="00F75F8D" w:rsidRPr="005344B4">
        <w:t xml:space="preserve"> </w:t>
      </w:r>
      <w:r w:rsidRPr="005344B4">
        <w:t>C</w:t>
      </w:r>
      <w:r w:rsidR="00B156AB" w:rsidRPr="005344B4">
        <w:t>ave</w:t>
      </w:r>
      <w:r w:rsidR="009844F1" w:rsidRPr="005344B4">
        <w:t>ats</w:t>
      </w:r>
      <w:bookmarkEnd w:id="22"/>
    </w:p>
    <w:p w14:paraId="5C5C55DE" w14:textId="29F8B2D5" w:rsidR="004F6CC6" w:rsidRPr="005344B4" w:rsidRDefault="009844F1" w:rsidP="009811B0">
      <w:pPr>
        <w:spacing w:line="480" w:lineRule="auto"/>
        <w:rPr>
          <w:rFonts w:cs="Times New Roman"/>
        </w:rPr>
      </w:pPr>
      <w:r w:rsidRPr="005344B4">
        <w:rPr>
          <w:rFonts w:cs="Times New Roman"/>
        </w:rPr>
        <w:t xml:space="preserve">Whilst this thesis details the ways in which children and child-like sensibilities can trouble the apparent </w:t>
      </w:r>
      <w:r w:rsidR="007D247B" w:rsidRPr="005344B4">
        <w:rPr>
          <w:rFonts w:cs="Times New Roman"/>
        </w:rPr>
        <w:t xml:space="preserve">order of neoliberal environmentalism through generating questions, affects and encounters which </w:t>
      </w:r>
      <w:r w:rsidR="00DA25E9" w:rsidRPr="005344B4">
        <w:rPr>
          <w:rFonts w:cs="Times New Roman"/>
        </w:rPr>
        <w:t>unsettle the figure of the responsible individual,</w:t>
      </w:r>
      <w:r w:rsidR="003961CC" w:rsidRPr="005344B4">
        <w:rPr>
          <w:rFonts w:cs="Times New Roman"/>
        </w:rPr>
        <w:t xml:space="preserve"> I</w:t>
      </w:r>
      <w:r w:rsidR="005859A6" w:rsidRPr="005344B4">
        <w:rPr>
          <w:rFonts w:cs="Times New Roman"/>
        </w:rPr>
        <w:t xml:space="preserve"> take care to avoid </w:t>
      </w:r>
      <w:r w:rsidR="00651F38" w:rsidRPr="005344B4">
        <w:rPr>
          <w:rFonts w:cs="Times New Roman"/>
        </w:rPr>
        <w:t xml:space="preserve">making </w:t>
      </w:r>
      <w:r w:rsidR="000B6A17" w:rsidRPr="005344B4">
        <w:rPr>
          <w:rFonts w:cs="Times New Roman"/>
        </w:rPr>
        <w:t xml:space="preserve">children </w:t>
      </w:r>
      <w:r w:rsidR="00651F38" w:rsidRPr="005344B4">
        <w:rPr>
          <w:rFonts w:cs="Times New Roman"/>
        </w:rPr>
        <w:t xml:space="preserve">responsible </w:t>
      </w:r>
      <w:r w:rsidR="000B6A17" w:rsidRPr="005344B4">
        <w:rPr>
          <w:rFonts w:cs="Times New Roman"/>
        </w:rPr>
        <w:t>or suggesting that they hold ‘the answer’.  There is no single answer to the multiple, overlapping crises of socio-natural entanglements we find ours</w:t>
      </w:r>
      <w:r w:rsidR="002A24B8" w:rsidRPr="005344B4">
        <w:rPr>
          <w:rFonts w:cs="Times New Roman"/>
        </w:rPr>
        <w:t>elves in</w:t>
      </w:r>
      <w:r w:rsidR="00CB0135" w:rsidRPr="005344B4">
        <w:rPr>
          <w:rFonts w:cs="Times New Roman"/>
        </w:rPr>
        <w:t xml:space="preserve">; </w:t>
      </w:r>
      <w:r w:rsidR="00614C76" w:rsidRPr="005344B4">
        <w:rPr>
          <w:rFonts w:cs="Times New Roman"/>
        </w:rPr>
        <w:t>instead,</w:t>
      </w:r>
      <w:r w:rsidR="00CB0135" w:rsidRPr="005344B4">
        <w:rPr>
          <w:rFonts w:cs="Times New Roman"/>
        </w:rPr>
        <w:t xml:space="preserve"> there are </w:t>
      </w:r>
      <w:r w:rsidR="00FB0038" w:rsidRPr="005344B4">
        <w:rPr>
          <w:rFonts w:cs="Times New Roman"/>
        </w:rPr>
        <w:t xml:space="preserve">myriad small and not so small ways </w:t>
      </w:r>
      <w:r w:rsidR="00812972" w:rsidRPr="005344B4">
        <w:rPr>
          <w:rFonts w:cs="Times New Roman"/>
        </w:rPr>
        <w:t xml:space="preserve">through </w:t>
      </w:r>
      <w:r w:rsidR="00FB0038" w:rsidRPr="005344B4">
        <w:rPr>
          <w:rFonts w:cs="Times New Roman"/>
        </w:rPr>
        <w:t xml:space="preserve">which we might work </w:t>
      </w:r>
      <w:r w:rsidR="008E6973" w:rsidRPr="005344B4">
        <w:rPr>
          <w:rFonts w:cs="Times New Roman"/>
        </w:rPr>
        <w:t>toward</w:t>
      </w:r>
      <w:r w:rsidR="002844DB" w:rsidRPr="005344B4">
        <w:rPr>
          <w:rFonts w:cs="Times New Roman"/>
        </w:rPr>
        <w:t xml:space="preserve">s worlds which enable </w:t>
      </w:r>
      <w:r w:rsidR="00BF288C" w:rsidRPr="005344B4">
        <w:rPr>
          <w:rFonts w:cs="Times New Roman"/>
        </w:rPr>
        <w:t>multispecies</w:t>
      </w:r>
      <w:r w:rsidR="002844DB" w:rsidRPr="005344B4">
        <w:rPr>
          <w:rFonts w:cs="Times New Roman"/>
        </w:rPr>
        <w:t xml:space="preserve"> flourishing</w:t>
      </w:r>
      <w:r w:rsidR="009D44C2" w:rsidRPr="005344B4">
        <w:rPr>
          <w:rFonts w:cs="Times New Roman"/>
        </w:rPr>
        <w:t xml:space="preserve">. </w:t>
      </w:r>
      <w:r w:rsidR="00B87875" w:rsidRPr="005344B4">
        <w:rPr>
          <w:rFonts w:cs="Times New Roman"/>
        </w:rPr>
        <w:t>I do not naively</w:t>
      </w:r>
      <w:r w:rsidR="00FA518E" w:rsidRPr="005344B4">
        <w:rPr>
          <w:rFonts w:cs="Times New Roman"/>
        </w:rPr>
        <w:t xml:space="preserve"> argue that </w:t>
      </w:r>
      <w:r w:rsidR="00365D46" w:rsidRPr="005344B4">
        <w:rPr>
          <w:rFonts w:cs="Times New Roman"/>
        </w:rPr>
        <w:t>the kinds of interactions detailed in the empirical chapters are</w:t>
      </w:r>
      <w:r w:rsidR="00BF288C" w:rsidRPr="005344B4">
        <w:rPr>
          <w:rFonts w:cs="Times New Roman"/>
        </w:rPr>
        <w:t>a all</w:t>
      </w:r>
      <w:r w:rsidR="00365D46" w:rsidRPr="005344B4">
        <w:rPr>
          <w:rFonts w:cs="Times New Roman"/>
        </w:rPr>
        <w:t xml:space="preserve"> </w:t>
      </w:r>
      <w:r w:rsidR="002B25E5" w:rsidRPr="005344B4">
        <w:rPr>
          <w:rFonts w:cs="Times New Roman"/>
        </w:rPr>
        <w:t>that is needed</w:t>
      </w:r>
      <w:r w:rsidR="00365D46" w:rsidRPr="005344B4">
        <w:rPr>
          <w:rFonts w:cs="Times New Roman"/>
        </w:rPr>
        <w:t xml:space="preserve"> for radical socio-economic change on the scale required to mitigate </w:t>
      </w:r>
      <w:r w:rsidR="002C0622" w:rsidRPr="005344B4">
        <w:rPr>
          <w:rFonts w:cs="Times New Roman"/>
        </w:rPr>
        <w:t>the worst excesses of high consumption lifestyle</w:t>
      </w:r>
      <w:r w:rsidR="00B238E0">
        <w:rPr>
          <w:rFonts w:cs="Times New Roman"/>
        </w:rPr>
        <w:t>s</w:t>
      </w:r>
      <w:r w:rsidR="00A822A8" w:rsidRPr="005344B4">
        <w:rPr>
          <w:rFonts w:cs="Times New Roman"/>
        </w:rPr>
        <w:t xml:space="preserve"> and planetary destruction</w:t>
      </w:r>
      <w:r w:rsidR="004F6CC6" w:rsidRPr="005344B4">
        <w:rPr>
          <w:rFonts w:cs="Times New Roman"/>
        </w:rPr>
        <w:t xml:space="preserve">. </w:t>
      </w:r>
      <w:r w:rsidR="00622EF0" w:rsidRPr="005344B4">
        <w:rPr>
          <w:rFonts w:cs="Times New Roman"/>
        </w:rPr>
        <w:t xml:space="preserve">Nevertheless, </w:t>
      </w:r>
      <w:r w:rsidR="00000EB0" w:rsidRPr="005344B4">
        <w:rPr>
          <w:rFonts w:cs="Times New Roman"/>
        </w:rPr>
        <w:t xml:space="preserve">interactions </w:t>
      </w:r>
      <w:r w:rsidR="00B238E0">
        <w:rPr>
          <w:rFonts w:cs="Times New Roman"/>
        </w:rPr>
        <w:t xml:space="preserve">at </w:t>
      </w:r>
      <w:r w:rsidR="00622EF0" w:rsidRPr="005344B4">
        <w:rPr>
          <w:rFonts w:cs="Times New Roman"/>
        </w:rPr>
        <w:t>the microscale matter</w:t>
      </w:r>
      <w:r w:rsidR="00000EB0" w:rsidRPr="005344B4">
        <w:rPr>
          <w:rFonts w:cs="Times New Roman"/>
        </w:rPr>
        <w:t>, materially</w:t>
      </w:r>
      <w:r w:rsidR="006177FB" w:rsidRPr="005344B4">
        <w:rPr>
          <w:rFonts w:cs="Times New Roman"/>
        </w:rPr>
        <w:t xml:space="preserve">, politically and affectively. </w:t>
      </w:r>
      <w:r w:rsidR="00D23056" w:rsidRPr="005344B4">
        <w:rPr>
          <w:rFonts w:cs="Times New Roman"/>
        </w:rPr>
        <w:t>They matter to individual lives and livelihoods, they matter to</w:t>
      </w:r>
      <w:r w:rsidR="00400325" w:rsidRPr="005344B4">
        <w:rPr>
          <w:rFonts w:cs="Times New Roman"/>
        </w:rPr>
        <w:t xml:space="preserve"> the emergence of </w:t>
      </w:r>
      <w:r w:rsidR="004E08FD" w:rsidRPr="005344B4">
        <w:rPr>
          <w:rFonts w:cs="Times New Roman"/>
        </w:rPr>
        <w:t xml:space="preserve">collectives </w:t>
      </w:r>
      <w:r w:rsidR="00BF6524" w:rsidRPr="005344B4">
        <w:rPr>
          <w:rFonts w:cs="Times New Roman"/>
        </w:rPr>
        <w:t xml:space="preserve">and they matter for appreciating </w:t>
      </w:r>
      <w:r w:rsidR="002C3799" w:rsidRPr="005344B4">
        <w:rPr>
          <w:rFonts w:cs="Times New Roman"/>
        </w:rPr>
        <w:t>that things may one day be otherwise</w:t>
      </w:r>
      <w:r w:rsidR="00400325" w:rsidRPr="005344B4">
        <w:rPr>
          <w:rFonts w:cs="Times New Roman"/>
        </w:rPr>
        <w:t xml:space="preserve"> </w:t>
      </w:r>
      <w:r w:rsidR="00CB35B7" w:rsidRPr="005344B4">
        <w:rPr>
          <w:rFonts w:cs="Times New Roman"/>
        </w:rPr>
        <w:fldChar w:fldCharType="begin"/>
      </w:r>
      <w:r w:rsidR="00D23FE6" w:rsidRPr="005344B4">
        <w:rPr>
          <w:rFonts w:cs="Times New Roman"/>
        </w:rPr>
        <w:instrText xml:space="preserve"> ADDIN ZOTERO_ITEM CSL_CITATION {"citationID":"7wKWL9s0","properties":{"formattedCitation":"(A. Closs Stephens, 2022)","plainCitation":"(A. Closs Stephens, 2022)","noteIndex":0},"citationItems":[{"id":22192,"uris":["http://zotero.org/users/6040264/items/7MN3KAJJ"],"itemData":{"id":22192,"type":"book","abstract":"\"Identity is widely acknowledged to be a felt experience, yet questions of atmosphere, mood and public sentiments are rarely made central to understanding the global politics of nationalism. This book asks what difference it makes when we address national identity as principally an affective force? National Affects traces how ideas about 'us and them' take form in ordinary spaces, in ways that are both deeply felt and hardly noticeable, in studies of global events that range from the London 2012 Olympic Games to responses to acts of terror, the European refugee crisis and 'Brexit'. In this timely intervention, Angharad Closs Stephens addresses the affective dimensions of being together to open new angles in the study of nationalism and global politics. She asks how the nation is felt in everyday life, as well as differently experienced, and investigates different forms of enacting being together to generate new insights in the study of national identity. National Affects draws on academic theories in the study of Politics, International Relations and Human Geography, as well as stories, performance works and novels, to establish a new tone of critical enquiry. Informed by longstanding critical interrogations of the politics of 'us and them', this book argues that these ideas are not as stable as they are often made to seem. Drawing on a combination of artistic and academic interventions, this book offers a refreshing approach to conceptualising the politics of nationalism, identity and citizenship. In its focus on everyday atmospheres, it identifies new registers for intervening politically. Overall, National Affects outlines other ways of imagining and practising being political together, beyond the exclusionary politics of nationalism\"--","event-place":"London New York","ISBN":"978-0-7556-4143-7","language":"eng","number-of-pages":"1","publisher":"Bloomsbury Academic","publisher-place":"London New York","source":"K10plus ISBN","title":"National affects: the everyday atmospheres of being political","title-short":"National affects","author":[{"family":"Closs Stephens","given":"Angharad"}],"issued":{"date-parts":[["2022"]]}}}],"schema":"https://github.com/citation-style-language/schema/raw/master/csl-citation.json"} </w:instrText>
      </w:r>
      <w:r w:rsidR="00CB35B7" w:rsidRPr="005344B4">
        <w:rPr>
          <w:rFonts w:cs="Times New Roman"/>
        </w:rPr>
        <w:fldChar w:fldCharType="separate"/>
      </w:r>
      <w:r w:rsidR="00D23FE6" w:rsidRPr="005344B4">
        <w:rPr>
          <w:rFonts w:cs="Times New Roman"/>
        </w:rPr>
        <w:t>(A. Closs Stephens, 2022)</w:t>
      </w:r>
      <w:r w:rsidR="00CB35B7" w:rsidRPr="005344B4">
        <w:rPr>
          <w:rFonts w:cs="Times New Roman"/>
        </w:rPr>
        <w:fldChar w:fldCharType="end"/>
      </w:r>
      <w:r w:rsidR="005261CF" w:rsidRPr="005344B4">
        <w:rPr>
          <w:rFonts w:cs="Times New Roman"/>
        </w:rPr>
        <w:t>.</w:t>
      </w:r>
      <w:r w:rsidR="00D23056" w:rsidRPr="005344B4">
        <w:rPr>
          <w:rFonts w:cs="Times New Roman"/>
        </w:rPr>
        <w:t xml:space="preserve"> </w:t>
      </w:r>
      <w:r w:rsidR="00400325" w:rsidRPr="005344B4">
        <w:rPr>
          <w:rFonts w:cs="Times New Roman"/>
        </w:rPr>
        <w:t>Fleeting encounters may</w:t>
      </w:r>
      <w:r w:rsidR="006177FB" w:rsidRPr="005344B4">
        <w:rPr>
          <w:rFonts w:cs="Times New Roman"/>
        </w:rPr>
        <w:t xml:space="preserve"> not come </w:t>
      </w:r>
      <w:proofErr w:type="spellStart"/>
      <w:r w:rsidR="006177FB" w:rsidRPr="005344B4">
        <w:rPr>
          <w:rFonts w:cs="Times New Roman"/>
        </w:rPr>
        <w:t>to</w:t>
      </w:r>
      <w:proofErr w:type="spellEnd"/>
      <w:r w:rsidR="006177FB" w:rsidRPr="005344B4">
        <w:rPr>
          <w:rFonts w:cs="Times New Roman"/>
        </w:rPr>
        <w:t xml:space="preserve"> much on their own, but they </w:t>
      </w:r>
      <w:r w:rsidR="009504BD" w:rsidRPr="005344B4">
        <w:rPr>
          <w:rFonts w:cs="Times New Roman"/>
        </w:rPr>
        <w:t>hold potential</w:t>
      </w:r>
      <w:r w:rsidR="00A63159" w:rsidRPr="005344B4">
        <w:rPr>
          <w:rFonts w:cs="Times New Roman"/>
        </w:rPr>
        <w:t xml:space="preserve">; they sediment and </w:t>
      </w:r>
      <w:r w:rsidR="007A1E3E" w:rsidRPr="005344B4">
        <w:rPr>
          <w:rFonts w:cs="Times New Roman"/>
        </w:rPr>
        <w:t xml:space="preserve">take shape </w:t>
      </w:r>
      <w:r w:rsidR="00A63159" w:rsidRPr="005344B4">
        <w:rPr>
          <w:rFonts w:cs="Times New Roman"/>
        </w:rPr>
        <w:t>over time, they bubble up and spill over</w:t>
      </w:r>
      <w:r w:rsidR="00690D20" w:rsidRPr="005344B4">
        <w:rPr>
          <w:rFonts w:cs="Times New Roman"/>
        </w:rPr>
        <w:t xml:space="preserve">, sometimes without warning. </w:t>
      </w:r>
      <w:r w:rsidR="00BB7EEE" w:rsidRPr="005344B4">
        <w:rPr>
          <w:rFonts w:cs="Times New Roman"/>
        </w:rPr>
        <w:t>Here politics is understood as fragile, dynamic, mobile</w:t>
      </w:r>
      <w:r w:rsidR="00796508" w:rsidRPr="005344B4">
        <w:rPr>
          <w:rFonts w:cs="Times New Roman"/>
        </w:rPr>
        <w:t xml:space="preserve"> </w:t>
      </w:r>
      <w:r w:rsidR="00796508" w:rsidRPr="005344B4">
        <w:rPr>
          <w:rFonts w:cs="Times New Roman"/>
        </w:rPr>
        <w:fldChar w:fldCharType="begin"/>
      </w:r>
      <w:r w:rsidR="00D23FE6" w:rsidRPr="005344B4">
        <w:rPr>
          <w:rFonts w:cs="Times New Roman"/>
        </w:rPr>
        <w:instrText xml:space="preserve"> ADDIN ZOTERO_ITEM CSL_CITATION {"citationID":"V4Rv9kWx","properties":{"formattedCitation":"(Ahmed, 2004; Seigworth and Gregg, 2010; Massumi, 2015; A. Closs Stephens, 2022)","plainCitation":"(Ahmed, 2004; Seigworth and Gregg, 2010; Massumi, 2015; A. Closs Stephens, 2022)","noteIndex":0},"citationItems":[{"id":893,"uris":["http://zotero.org/users/6040264/items/Q658UIAF"],"itemData":{"id":893,"type":"article-journal","container-title":"Social Text","DOI":"10.1215/01642472-22-2_79-117","ISSN":"0164-2472, 1527-1951","issue":"2","language":"en","page":"117-139","source":"DOI.org (Crossref)","title":"Affective Economies","volume":"22","author":[{"family":"Ahmed","given":"Sara"}],"issued":{"date-parts":[["2004"]]}}},{"id":2377,"uris":["http://zotero.org/users/6040264/items/HDGQT8UN"],"itemData":{"id":2377,"type":"chapter","abstract":"An Inventory of Shimmers was published in The Affect Theory Reader on page 1.","container-title":"An Inventory of Shimmers","ISBN":"978-0-8223-9304-7","language":"en","license":"De Gruyter expressly reserves the right to use all content for commercial text and data mining within the meaning of Section 44b of the German Copyright Act.","note":"DOI: 10.1515/9780822393047-002","page":"1-26","publisher":"Duke University Press","source":"www-degruyter-com.ezphost.dur.ac.uk","title":"An Inventory of Shimmers","URL":"https://www.degruyter.com/document/doi/10.1515/9780822393047-002/html","author":[{"family":"Seigworth","given":"Gregory J."},{"family":"Gregg","given":"Melissa"}],"accessed":{"date-parts":[["2024",4,30]]},"issued":{"date-parts":[["2010",11,12]]}}},{"id":22868,"uris":["http://zotero.org/users/6040264/items/BT2CIJJL"],"itemData":{"id":22868,"type":"book","abstract":"Intro -- Title page -- Copyright page -- Contents -- Preface -- 1: Navigating movements -- 2: Of microperception and micropolitics -- 3: Ideology and Escape -- 4: Affective attunement in the field of catastrophe -- 5: Immediation -- 6: What a body can do -- In lieu of a conclusion -- Index -- EULA","event-place":"Cambridge Malden, MA","ISBN":"978-0-7456-8983-8","language":"eng","number-of-pages":"1","publisher":"Polity Press","publisher-place":"Cambridge Malden, MA","source":"K10plus ISBN","title":"Politics of affect","author":[{"family":"Massumi","given":"Brian"}],"issued":{"date-parts":[["2015"]]}}},{"id":22192,"uris":["http://zotero.org/users/6040264/items/7MN3KAJJ"],"itemData":{"id":22192,"type":"book","abstract":"\"Identity is widely acknowledged to be a felt experience, yet questions of atmosphere, mood and public sentiments are rarely made central to understanding the global politics of nationalism. This book asks what difference it makes when we address national identity as principally an affective force? National Affects traces how ideas about 'us and them' take form in ordinary spaces, in ways that are both deeply felt and hardly noticeable, in studies of global events that range from the London 2012 Olympic Games to responses to acts of terror, the European refugee crisis and 'Brexit'. In this timely intervention, Angharad Closs Stephens addresses the affective dimensions of being together to open new angles in the study of nationalism and global politics. She asks how the nation is felt in everyday life, as well as differently experienced, and investigates different forms of enacting being together to generate new insights in the study of national identity. National Affects draws on academic theories in the study of Politics, International Relations and Human Geography, as well as stories, performance works and novels, to establish a new tone of critical enquiry. Informed by longstanding critical interrogations of the politics of 'us and them', this book argues that these ideas are not as stable as they are often made to seem. Drawing on a combination of artistic and academic interventions, this book offers a refreshing approach to conceptualising the politics of nationalism, identity and citizenship. In its focus on everyday atmospheres, it identifies new registers for intervening politically. Overall, National Affects outlines other ways of imagining and practising being political together, beyond the exclusionary politics of nationalism\"--","event-place":"London New York","ISBN":"978-0-7556-4143-7","language":"eng","number-of-pages":"1","publisher":"Bloomsbury Academic","publisher-place":"London New York","source":"K10plus ISBN","title":"National affects: the everyday atmospheres of being political","title-short":"National affects","author":[{"family":"Closs Stephens","given":"Angharad"}],"issued":{"date-parts":[["2022"]]}}}],"schema":"https://github.com/citation-style-language/schema/raw/master/csl-citation.json"} </w:instrText>
      </w:r>
      <w:r w:rsidR="00796508" w:rsidRPr="005344B4">
        <w:rPr>
          <w:rFonts w:cs="Times New Roman"/>
        </w:rPr>
        <w:fldChar w:fldCharType="separate"/>
      </w:r>
      <w:r w:rsidR="00D23FE6" w:rsidRPr="005344B4">
        <w:rPr>
          <w:rFonts w:cs="Times New Roman"/>
        </w:rPr>
        <w:t>(Ahmed, 2004; Seigworth and Gregg, 2010; Massumi, 2015; A. Closs Stephens, 2022)</w:t>
      </w:r>
      <w:r w:rsidR="00796508" w:rsidRPr="005344B4">
        <w:rPr>
          <w:rFonts w:cs="Times New Roman"/>
        </w:rPr>
        <w:fldChar w:fldCharType="end"/>
      </w:r>
      <w:r w:rsidR="00BB7EEE" w:rsidRPr="005344B4">
        <w:rPr>
          <w:rFonts w:cs="Times New Roman"/>
        </w:rPr>
        <w:t xml:space="preserve"> – where </w:t>
      </w:r>
      <w:r w:rsidR="00823F43" w:rsidRPr="005344B4">
        <w:rPr>
          <w:rFonts w:cs="Times New Roman"/>
        </w:rPr>
        <w:t>the possibility of change is always present and ongoing</w:t>
      </w:r>
      <w:r w:rsidR="00B75854" w:rsidRPr="005344B4">
        <w:rPr>
          <w:rFonts w:cs="Times New Roman"/>
        </w:rPr>
        <w:t xml:space="preserve">. The project of attending to and amplifying </w:t>
      </w:r>
      <w:r w:rsidR="00D2264A" w:rsidRPr="005344B4">
        <w:rPr>
          <w:rFonts w:cs="Times New Roman"/>
        </w:rPr>
        <w:t xml:space="preserve">potential </w:t>
      </w:r>
      <w:r w:rsidR="00B07346" w:rsidRPr="005344B4">
        <w:rPr>
          <w:rFonts w:cs="Times New Roman"/>
        </w:rPr>
        <w:t>through attending to</w:t>
      </w:r>
      <w:r w:rsidR="00D2264A" w:rsidRPr="005344B4">
        <w:rPr>
          <w:rFonts w:cs="Times New Roman"/>
        </w:rPr>
        <w:t xml:space="preserve"> the </w:t>
      </w:r>
      <w:r w:rsidR="006A76C0" w:rsidRPr="005344B4">
        <w:rPr>
          <w:rFonts w:cs="Times New Roman"/>
        </w:rPr>
        <w:t>‘</w:t>
      </w:r>
      <w:r w:rsidR="00B07346" w:rsidRPr="005344B4">
        <w:rPr>
          <w:rFonts w:cs="Times New Roman"/>
        </w:rPr>
        <w:t>not yet</w:t>
      </w:r>
      <w:r w:rsidR="006A76C0" w:rsidRPr="005344B4">
        <w:rPr>
          <w:rFonts w:cs="Times New Roman"/>
        </w:rPr>
        <w:t>’ of encounters</w:t>
      </w:r>
      <w:r w:rsidR="00DD2EC9" w:rsidRPr="005344B4">
        <w:rPr>
          <w:rFonts w:cs="Times New Roman"/>
        </w:rPr>
        <w:t xml:space="preserve"> (see 2.2.)</w:t>
      </w:r>
      <w:r w:rsidR="006A76C0" w:rsidRPr="005344B4">
        <w:rPr>
          <w:rFonts w:cs="Times New Roman"/>
        </w:rPr>
        <w:t xml:space="preserve"> is vital </w:t>
      </w:r>
      <w:r w:rsidR="00085003" w:rsidRPr="005344B4">
        <w:rPr>
          <w:rFonts w:cs="Times New Roman"/>
        </w:rPr>
        <w:t>to grappling with other ways of being in the worl</w:t>
      </w:r>
      <w:r w:rsidR="004A1968" w:rsidRPr="005344B4">
        <w:rPr>
          <w:rFonts w:cs="Times New Roman"/>
        </w:rPr>
        <w:t xml:space="preserve">d - </w:t>
      </w:r>
      <w:r w:rsidR="00085003" w:rsidRPr="005344B4">
        <w:rPr>
          <w:rFonts w:cs="Times New Roman"/>
        </w:rPr>
        <w:t xml:space="preserve"> </w:t>
      </w:r>
      <w:r w:rsidR="00156CFD" w:rsidRPr="005344B4">
        <w:rPr>
          <w:rFonts w:cs="Times New Roman"/>
        </w:rPr>
        <w:t>modes of knowing</w:t>
      </w:r>
      <w:r w:rsidR="00B07346" w:rsidRPr="005344B4">
        <w:rPr>
          <w:rFonts w:cs="Times New Roman"/>
        </w:rPr>
        <w:t>-</w:t>
      </w:r>
      <w:r w:rsidR="00156CFD" w:rsidRPr="005344B4">
        <w:rPr>
          <w:rFonts w:cs="Times New Roman"/>
        </w:rPr>
        <w:t>doing</w:t>
      </w:r>
      <w:r w:rsidR="00085003" w:rsidRPr="005344B4">
        <w:rPr>
          <w:rFonts w:cs="Times New Roman"/>
        </w:rPr>
        <w:t xml:space="preserve"> which refuse human exceptionalism and heroic narratives of salvation</w:t>
      </w:r>
      <w:r w:rsidR="004A1968" w:rsidRPr="005344B4">
        <w:rPr>
          <w:rFonts w:cs="Times New Roman"/>
        </w:rPr>
        <w:t xml:space="preserve"> and</w:t>
      </w:r>
      <w:r w:rsidR="00085003" w:rsidRPr="005344B4">
        <w:rPr>
          <w:rFonts w:cs="Times New Roman"/>
        </w:rPr>
        <w:t xml:space="preserve"> instead </w:t>
      </w:r>
      <w:r w:rsidR="00A14976" w:rsidRPr="005344B4">
        <w:rPr>
          <w:rFonts w:cs="Times New Roman"/>
        </w:rPr>
        <w:t>seek recuperative strategies for grappling with the entanglements of human</w:t>
      </w:r>
      <w:r w:rsidR="00156CFD" w:rsidRPr="005344B4">
        <w:rPr>
          <w:rFonts w:cs="Times New Roman"/>
        </w:rPr>
        <w:t xml:space="preserve">-natures </w:t>
      </w:r>
      <w:r w:rsidR="005261CF" w:rsidRPr="005344B4">
        <w:rPr>
          <w:rFonts w:cs="Times New Roman"/>
        </w:rPr>
        <w:fldChar w:fldCharType="begin"/>
      </w:r>
      <w:r w:rsidR="005261CF" w:rsidRPr="005344B4">
        <w:rPr>
          <w:rFonts w:cs="Times New Roman"/>
        </w:rPr>
        <w:instrText xml:space="preserve"> ADDIN ZOTERO_ITEM CSL_CITATION {"citationID":"Rk6A5QXe","properties":{"formattedCitation":"(Taylor, 2017, 2020)","plainCitation":"(Taylor, 2017, 2020)","noteIndex":0},"citationItems":[{"id":110,"uris":["http://zotero.org/users/6040264/items/SFWEN38Y"],"itemData":{"id":110,"type":"article-journal","abstract":"Interdisciplinary Anthropocene debates are prompting calls for a paradigm shift in thinking about what it means to be human and about our place and agency in the world. Within environmental education, sustainability remains centre stage and oddly disconnected from these Anthropocene debates. Framed by humanist principles, most sustainability education promotes humans as the primary change agents and environmental stewards. Although well-meaning, stewardship pedagogies do not provide the paradigm shift that is needed to respond to the implications of the Anthropocene. Anthropocene-attuned ‘common worlds’ pedagogies move beyond the limits of humanist stewardship framings. Based upon a more-than-human relational ontology, common world pedagogies reposition childhood and learning within inextricably entangled life-worlds, and seek to learn from what is already going on in these worlds. This article illustrates how a common worlds approach to learning ‘with’ nonhuman others rather than ‘about’ them and ‘on their behalf’ offers an alternative to stewardship pedagogies.","container-title":"Environmental Education Research","DOI":"10.1080/13504622.2017.1325452","ISSN":"1350-4622","issue":"10","note":"publisher: Routledge\n_eprint: https://doi.org/10.1080/13504622.2017.1325452","page":"1448-1461","source":"Taylor and Francis+NEJM","title":"Beyond stewardship: common world pedagogies for the Anthropocene","title-short":"Beyond stewardship","volume":"23","author":[{"family":"Taylor","given":"Affrica"}],"issued":{"date-parts":[["2017",11,26]]}}},{"id":1106,"uris":["http://zotero.org/users/6040264/items/RBNJIVQX"],"itemData":{"id":1106,"type":"article-journal","abstract":"The naming of the Anthropocene (or epoch of Man) portends precarious futures for twenty-first century children. In deciding how best to respond, feminist scholars warn against perpetuating the heroicism and grandiosity of Man-to-the-rescue scripts. Instead they suggest paying close attention to what is already going on in the world beyond the dominion of Man, and refiguring our place in this more-than-human world by telling different kinds of stories. The author responds by recounting minor stories from a common worlds research project about a group of young Australian children's confronting encounters with wild European rabbits. These stories illustrate how assumed-to-be minor players are quietly getting on with the job of inheriting and cohabiting damaged worlds without recourse to human heroicism and dominion. She argues that by scaling down, researching and thinking with minor players outside of the main game, childhood studies is well positioned to counter the conceits of the Anthropos.","container-title":"Discourse: Studies in the Cultural Politics of Education","DOI":"10.1080/01596306.2019.1583822","ISSN":"0159-6306","issue":"3","note":"publisher: Routledge\n_eprint: https://doi.org/10.1080/01596306.2019.1583822","page":"340-358","source":"Taylor and Francis+NEJM","title":"Countering the conceits of the Anthropos: scaling down and researching with minor players","title-short":"Countering the conceits of the Anthropos","volume":"41","author":[{"family":"Taylor","given":"Affrica"}],"issued":{"date-parts":[["2020",5,3]]}}}],"schema":"https://github.com/citation-style-language/schema/raw/master/csl-citation.json"} </w:instrText>
      </w:r>
      <w:r w:rsidR="005261CF" w:rsidRPr="005344B4">
        <w:rPr>
          <w:rFonts w:cs="Times New Roman"/>
        </w:rPr>
        <w:fldChar w:fldCharType="separate"/>
      </w:r>
      <w:r w:rsidR="005261CF" w:rsidRPr="005344B4">
        <w:rPr>
          <w:rFonts w:cs="Times New Roman"/>
        </w:rPr>
        <w:t>(Taylor, 2017, 2020)</w:t>
      </w:r>
      <w:r w:rsidR="005261CF" w:rsidRPr="005344B4">
        <w:rPr>
          <w:rFonts w:cs="Times New Roman"/>
        </w:rPr>
        <w:fldChar w:fldCharType="end"/>
      </w:r>
      <w:r w:rsidR="00B25AE2" w:rsidRPr="005344B4">
        <w:rPr>
          <w:rFonts w:cs="Times New Roman"/>
        </w:rPr>
        <w:t>)</w:t>
      </w:r>
      <w:r w:rsidR="00156CFD" w:rsidRPr="005344B4">
        <w:rPr>
          <w:rFonts w:cs="Times New Roman"/>
        </w:rPr>
        <w:t xml:space="preserve">. </w:t>
      </w:r>
      <w:r w:rsidR="00C36377" w:rsidRPr="005344B4">
        <w:rPr>
          <w:rFonts w:cs="Times New Roman"/>
        </w:rPr>
        <w:t xml:space="preserve">I offer a </w:t>
      </w:r>
      <w:r w:rsidR="00C05593" w:rsidRPr="005344B4">
        <w:rPr>
          <w:rFonts w:cs="Times New Roman"/>
        </w:rPr>
        <w:t>reparative reading of the sites of environmental politics – an analysis that</w:t>
      </w:r>
      <w:r w:rsidR="004960F4" w:rsidRPr="005344B4">
        <w:rPr>
          <w:rFonts w:cs="Times New Roman"/>
        </w:rPr>
        <w:t xml:space="preserve"> points</w:t>
      </w:r>
      <w:r w:rsidR="00C05593" w:rsidRPr="005344B4">
        <w:rPr>
          <w:rFonts w:cs="Times New Roman"/>
        </w:rPr>
        <w:t xml:space="preserve"> </w:t>
      </w:r>
      <w:r w:rsidR="008C59CB" w:rsidRPr="005344B4">
        <w:rPr>
          <w:rFonts w:cs="Times New Roman"/>
        </w:rPr>
        <w:t>towards the</w:t>
      </w:r>
      <w:r w:rsidR="00C05593" w:rsidRPr="005344B4">
        <w:rPr>
          <w:rFonts w:cs="Times New Roman"/>
        </w:rPr>
        <w:t xml:space="preserve"> potential</w:t>
      </w:r>
      <w:r w:rsidR="004960F4" w:rsidRPr="005344B4">
        <w:rPr>
          <w:rFonts w:cs="Times New Roman"/>
        </w:rPr>
        <w:t>s</w:t>
      </w:r>
      <w:r w:rsidR="00C05593" w:rsidRPr="005344B4">
        <w:rPr>
          <w:rFonts w:cs="Times New Roman"/>
        </w:rPr>
        <w:t xml:space="preserve"> of being </w:t>
      </w:r>
      <w:r w:rsidR="00863188" w:rsidRPr="005344B4">
        <w:rPr>
          <w:rFonts w:cs="Times New Roman"/>
        </w:rPr>
        <w:t xml:space="preserve">otherwise </w:t>
      </w:r>
      <w:r w:rsidR="008C59CB" w:rsidRPr="005344B4">
        <w:rPr>
          <w:rFonts w:cs="Times New Roman"/>
        </w:rPr>
        <w:t>rat</w:t>
      </w:r>
      <w:r w:rsidR="00C71DB0" w:rsidRPr="005344B4">
        <w:rPr>
          <w:rFonts w:cs="Times New Roman"/>
        </w:rPr>
        <w:t xml:space="preserve">her than seeking to reveal </w:t>
      </w:r>
      <w:r w:rsidR="00C05593" w:rsidRPr="005344B4">
        <w:rPr>
          <w:rFonts w:cs="Times New Roman"/>
        </w:rPr>
        <w:t>oppressive forces</w:t>
      </w:r>
      <w:r w:rsidR="005261CF" w:rsidRPr="005344B4">
        <w:rPr>
          <w:rFonts w:cs="Times New Roman"/>
        </w:rPr>
        <w:t xml:space="preserve"> </w:t>
      </w:r>
      <w:r w:rsidR="005261CF" w:rsidRPr="005344B4">
        <w:rPr>
          <w:rFonts w:cs="Times New Roman"/>
        </w:rPr>
        <w:fldChar w:fldCharType="begin"/>
      </w:r>
      <w:r w:rsidR="005261CF" w:rsidRPr="005344B4">
        <w:rPr>
          <w:rFonts w:cs="Times New Roman"/>
        </w:rPr>
        <w:instrText xml:space="preserve"> ADDIN ZOTERO_ITEM CSL_CITATION {"citationID":"EAiGObl8","properties":{"formattedCitation":"(Sedgwick, 2003)","plainCitation":"(Sedgwick, 2003)","noteIndex":0},"citationItems":[{"id":122,"uris":["http://zotero.org/users/6040264/items/DIGE5JE2"],"itemData":{"id":122,"type":"chapter","abstract":"4. Paranoid Reading and Reparative Reading, or, You’re So Paranoid, You Probably Think This Essay Is About You was published in Touching Feeling on page 123.","container-title":"Touching Feeling: Affect, Pedagogy, Performativity","ISBN":"978-0-8223-8478-6","language":"en","note":"DOI: 10.1515/9780822384786-007","page":"123-152","publisher":"Duke University Press","source":"www.degruyter.com","title":"4. Paranoid Reading and Reparative Reading, or, You’re So Paranoid, You Probably Think This Essay Is About You","URL":"https://www.degruyter.com/document/doi/10.1515/9780822384786-007/html","author":[{"family":"Sedgwick","given":"Eve Kosofsky"}],"accessed":{"date-parts":[["2021",9,27]]},"issued":{"date-parts":[["2003",1,17]]}}}],"schema":"https://github.com/citation-style-language/schema/raw/master/csl-citation.json"} </w:instrText>
      </w:r>
      <w:r w:rsidR="005261CF" w:rsidRPr="005344B4">
        <w:rPr>
          <w:rFonts w:cs="Times New Roman"/>
        </w:rPr>
        <w:fldChar w:fldCharType="separate"/>
      </w:r>
      <w:r w:rsidR="005261CF" w:rsidRPr="005344B4">
        <w:rPr>
          <w:rFonts w:cs="Times New Roman"/>
        </w:rPr>
        <w:t>(Sedgwick, 2003)</w:t>
      </w:r>
      <w:r w:rsidR="005261CF" w:rsidRPr="005344B4">
        <w:rPr>
          <w:rFonts w:cs="Times New Roman"/>
        </w:rPr>
        <w:fldChar w:fldCharType="end"/>
      </w:r>
      <w:r w:rsidR="00C05593" w:rsidRPr="005344B4">
        <w:rPr>
          <w:rFonts w:cs="Times New Roman"/>
        </w:rPr>
        <w:t xml:space="preserve"> or point people towards their political place </w:t>
      </w:r>
      <w:r w:rsidR="00866790" w:rsidRPr="005344B4">
        <w:rPr>
          <w:rFonts w:cs="Times New Roman"/>
        </w:rPr>
        <w:fldChar w:fldCharType="begin"/>
      </w:r>
      <w:r w:rsidR="00866790" w:rsidRPr="005344B4">
        <w:rPr>
          <w:rFonts w:cs="Times New Roman"/>
        </w:rPr>
        <w:instrText xml:space="preserve"> ADDIN ZOTERO_ITEM CSL_CITATION {"citationID":"agqFP7Cl","properties":{"formattedCitation":"(Bodden, 2023)","plainCitation":"(Bodden, 2023)","noteIndex":0},"citationItems":[{"id":2261,"uris":["http://zotero.org/users/6040264/items/99CHY7Y3"],"itemData":{"id":2261,"type":"article-journal","abstract":"You won’t get far in geographical theory today without bumping into one ontology or another. Metaphysical assertions about key spatial concepts – ‘space is open’, ‘community is exclusionary’, ‘the political is agonistic’ – guide empirical analysis. In this mode of theorising, the vocation of critical geography is to correct conceptual misunderstandings and thereby direct political action. Curiously perhaps, the geographer becomes one who – in the name of emancipatory projects – points people to their proper place. An alternative approach to critical theory might consider instead how people place themselves. Just such a concern animates the varied enterprises operating under the name of ordinary language philosophy. This article examines how philosophies of ordinary language might contribute to new avenues of geographical research by examining the relationship between Stanley Cavell's writings on the human voice as a site of embodied and passionate response and Clive Barnett's call for an action-theoretic approach to social inquiry as an alternative to ontological critique. Taken together, their work recommends a programme of inquiry into ordinary critical geographies: how people circumstantiate the meaning, worth and wisdom of their actions, and, in doing so, work to place themselves in the world.","container-title":"Dialogues in Human Geography","DOI":"10.1177/20438206231221618","ISSN":"2043-8206","language":"en","note":"publisher: SAGE Publications","page":"20438206231221618","source":"SAGE Journals","title":"Working through our differences: Limits of ontology in the ordinary lives of critical geographical theory","title-short":"Working through our differences","author":[{"family":"Bodden","given":"Shawn"}],"issued":{"date-parts":[["2023",12,21]]}}}],"schema":"https://github.com/citation-style-language/schema/raw/master/csl-citation.json"} </w:instrText>
      </w:r>
      <w:r w:rsidR="00866790" w:rsidRPr="005344B4">
        <w:rPr>
          <w:rFonts w:cs="Times New Roman"/>
        </w:rPr>
        <w:fldChar w:fldCharType="separate"/>
      </w:r>
      <w:r w:rsidR="00866790" w:rsidRPr="005344B4">
        <w:rPr>
          <w:rFonts w:cs="Times New Roman"/>
        </w:rPr>
        <w:t>(Bodden, 2023)</w:t>
      </w:r>
      <w:r w:rsidR="00866790" w:rsidRPr="005344B4">
        <w:rPr>
          <w:rFonts w:cs="Times New Roman"/>
        </w:rPr>
        <w:fldChar w:fldCharType="end"/>
      </w:r>
      <w:r w:rsidR="00866790" w:rsidRPr="005344B4">
        <w:rPr>
          <w:rFonts w:cs="Times New Roman"/>
        </w:rPr>
        <w:t>.</w:t>
      </w:r>
    </w:p>
    <w:p w14:paraId="43E7D2A3" w14:textId="6FE5A203" w:rsidR="0061325D" w:rsidRPr="005344B4" w:rsidRDefault="0061325D" w:rsidP="009811B0">
      <w:pPr>
        <w:spacing w:line="480" w:lineRule="auto"/>
        <w:rPr>
          <w:rFonts w:cs="Times New Roman"/>
        </w:rPr>
      </w:pPr>
      <w:r w:rsidRPr="005344B4">
        <w:rPr>
          <w:rFonts w:cs="Times New Roman"/>
        </w:rPr>
        <w:t xml:space="preserve">Across these opening chapters, there is a tension which emerges between a pragmatic but human-centric approach to relations of power and the discursive shaping of human subjectivity, and a more speculative approach to the intra-active entanglements which through which heterogenous agents mutually emerge.  I consider how feminist, post-human and new materialist theories have recast agency to move ethical </w:t>
      </w:r>
      <w:r w:rsidRPr="005344B4">
        <w:rPr>
          <w:rFonts w:cs="Times New Roman"/>
        </w:rPr>
        <w:lastRenderedPageBreak/>
        <w:t>and political questions beyond such a narrow, exceptionalist conception of human agency. Whilst motivated to think with and through post-human conceptualisations, the empirical focus of the thesis is the ways in which human children and their parents navigate environmentalism as a concern which shapes the social worlds we inhabit</w:t>
      </w:r>
      <w:r w:rsidR="00221B56" w:rsidRPr="005344B4">
        <w:rPr>
          <w:rFonts w:cs="Times New Roman"/>
        </w:rPr>
        <w:t>.</w:t>
      </w:r>
      <w:r w:rsidRPr="005344B4">
        <w:rPr>
          <w:rFonts w:cs="Times New Roman"/>
        </w:rPr>
        <w:t xml:space="preserve"> Drawing on post-human conceptions of agency enables a move beyond the narrow conception of individual responsibility which has dominated mainstream environmentalism for almost 40 years, instead asking where</w:t>
      </w:r>
      <w:r w:rsidR="00221B56" w:rsidRPr="005344B4">
        <w:rPr>
          <w:rFonts w:cs="Times New Roman"/>
        </w:rPr>
        <w:t xml:space="preserve"> </w:t>
      </w:r>
      <w:r w:rsidRPr="005344B4">
        <w:rPr>
          <w:rFonts w:cs="Times New Roman"/>
        </w:rPr>
        <w:t xml:space="preserve">new forms </w:t>
      </w:r>
      <w:r w:rsidR="00E92FFF" w:rsidRPr="005344B4">
        <w:rPr>
          <w:rFonts w:cs="Times New Roman"/>
        </w:rPr>
        <w:t>of relation</w:t>
      </w:r>
      <w:r w:rsidRPr="005344B4">
        <w:rPr>
          <w:rFonts w:cs="Times New Roman"/>
        </w:rPr>
        <w:t xml:space="preserve"> are emerging; what kind of interactions, encounters and affects </w:t>
      </w:r>
      <w:proofErr w:type="gramStart"/>
      <w:r w:rsidRPr="005344B4">
        <w:rPr>
          <w:rFonts w:cs="Times New Roman"/>
        </w:rPr>
        <w:t>open up</w:t>
      </w:r>
      <w:proofErr w:type="gramEnd"/>
      <w:r w:rsidRPr="005344B4">
        <w:rPr>
          <w:rFonts w:cs="Times New Roman"/>
        </w:rPr>
        <w:t xml:space="preserve"> possibilities for other ways of knowing-being-acting in the world.</w:t>
      </w:r>
    </w:p>
    <w:p w14:paraId="2ABE3CC6" w14:textId="01F344DA" w:rsidR="00FF6497" w:rsidRPr="005344B4" w:rsidRDefault="00FF6497" w:rsidP="00901009">
      <w:pPr>
        <w:pStyle w:val="Heading2"/>
        <w:numPr>
          <w:ilvl w:val="1"/>
          <w:numId w:val="28"/>
        </w:numPr>
      </w:pPr>
      <w:bookmarkStart w:id="23" w:name="_Toc213581751"/>
      <w:r w:rsidRPr="005344B4">
        <w:t>Thesis Structure</w:t>
      </w:r>
      <w:bookmarkEnd w:id="23"/>
    </w:p>
    <w:p w14:paraId="139F5721" w14:textId="53877774" w:rsidR="001207F5" w:rsidRPr="005344B4" w:rsidRDefault="001207F5" w:rsidP="009811B0">
      <w:pPr>
        <w:spacing w:line="480" w:lineRule="auto"/>
        <w:rPr>
          <w:rFonts w:cs="Times New Roman"/>
          <w:b/>
          <w:bCs/>
        </w:rPr>
      </w:pPr>
      <w:r w:rsidRPr="005344B4">
        <w:rPr>
          <w:rFonts w:cs="Times New Roman"/>
          <w:b/>
          <w:bCs/>
        </w:rPr>
        <w:t>Chapter 1</w:t>
      </w:r>
    </w:p>
    <w:p w14:paraId="7905D567" w14:textId="6310C7F9" w:rsidR="00CF7DDC" w:rsidRPr="005344B4" w:rsidRDefault="00634BD7" w:rsidP="009811B0">
      <w:pPr>
        <w:spacing w:line="480" w:lineRule="auto"/>
        <w:rPr>
          <w:rFonts w:cs="Times New Roman"/>
        </w:rPr>
      </w:pPr>
      <w:r w:rsidRPr="005344B4">
        <w:rPr>
          <w:rFonts w:cs="Times New Roman"/>
        </w:rPr>
        <w:t xml:space="preserve">In this chapter, I have </w:t>
      </w:r>
      <w:r w:rsidR="00014EDF" w:rsidRPr="005344B4">
        <w:rPr>
          <w:rFonts w:cs="Times New Roman"/>
        </w:rPr>
        <w:t>introduced my research aims and questions</w:t>
      </w:r>
      <w:r w:rsidR="00E92FFF" w:rsidRPr="005344B4">
        <w:rPr>
          <w:rFonts w:cs="Times New Roman"/>
        </w:rPr>
        <w:t>;</w:t>
      </w:r>
      <w:r w:rsidR="00014EDF" w:rsidRPr="005344B4">
        <w:rPr>
          <w:rFonts w:cs="Times New Roman"/>
        </w:rPr>
        <w:t xml:space="preserve"> broadly how children and their parents come to know, be and act in relation to ecological crisis as </w:t>
      </w:r>
      <w:r w:rsidR="00E92FFF" w:rsidRPr="005344B4">
        <w:rPr>
          <w:rFonts w:cs="Times New Roman"/>
        </w:rPr>
        <w:t>a</w:t>
      </w:r>
      <w:r w:rsidR="00014EDF" w:rsidRPr="005344B4">
        <w:rPr>
          <w:rFonts w:cs="Times New Roman"/>
        </w:rPr>
        <w:t xml:space="preserve"> dominant framing of contemporary human-nature relations</w:t>
      </w:r>
      <w:r w:rsidR="00202ABC" w:rsidRPr="005344B4">
        <w:rPr>
          <w:rFonts w:cs="Times New Roman"/>
        </w:rPr>
        <w:t xml:space="preserve">. </w:t>
      </w:r>
      <w:r w:rsidR="00082158" w:rsidRPr="005344B4">
        <w:rPr>
          <w:rFonts w:cs="Times New Roman"/>
        </w:rPr>
        <w:t xml:space="preserve">I am particularly interested in tracing how the figure of the responsible individual circulates and is </w:t>
      </w:r>
      <w:r w:rsidR="00C77CA3" w:rsidRPr="005344B4">
        <w:rPr>
          <w:rFonts w:cs="Times New Roman"/>
        </w:rPr>
        <w:t xml:space="preserve">reinforced, reworked or unsettled in </w:t>
      </w:r>
      <w:r w:rsidR="00E9398B" w:rsidRPr="005344B4">
        <w:rPr>
          <w:rFonts w:cs="Times New Roman"/>
        </w:rPr>
        <w:t>spatial encounters with environmentalism</w:t>
      </w:r>
      <w:r w:rsidR="00C77CA3" w:rsidRPr="005344B4">
        <w:rPr>
          <w:rFonts w:cs="Times New Roman"/>
        </w:rPr>
        <w:t xml:space="preserve">. </w:t>
      </w:r>
      <w:r w:rsidR="00202ABC" w:rsidRPr="005344B4">
        <w:rPr>
          <w:rFonts w:cs="Times New Roman"/>
        </w:rPr>
        <w:t xml:space="preserve">I have situated my study within existing literature </w:t>
      </w:r>
      <w:r w:rsidR="00233672" w:rsidRPr="005344B4">
        <w:rPr>
          <w:rFonts w:cs="Times New Roman"/>
        </w:rPr>
        <w:t>on the family as a site of moral and political subject formation</w:t>
      </w:r>
      <w:r w:rsidR="00247932" w:rsidRPr="005344B4">
        <w:rPr>
          <w:rFonts w:cs="Times New Roman"/>
        </w:rPr>
        <w:t xml:space="preserve">. The work I have surveyed </w:t>
      </w:r>
      <w:r w:rsidR="00E9398B" w:rsidRPr="005344B4">
        <w:rPr>
          <w:rFonts w:cs="Times New Roman"/>
        </w:rPr>
        <w:t xml:space="preserve">remains firmly </w:t>
      </w:r>
      <w:r w:rsidR="00F33B86" w:rsidRPr="005344B4">
        <w:rPr>
          <w:rFonts w:cs="Times New Roman"/>
        </w:rPr>
        <w:t>centred on</w:t>
      </w:r>
      <w:r w:rsidR="009E36D2" w:rsidRPr="005344B4">
        <w:rPr>
          <w:rFonts w:cs="Times New Roman"/>
        </w:rPr>
        <w:t xml:space="preserve"> the politics and ethics of relations between humans. </w:t>
      </w:r>
      <w:r w:rsidR="00CF7A04" w:rsidRPr="005344B4">
        <w:rPr>
          <w:rFonts w:cs="Times New Roman"/>
        </w:rPr>
        <w:t>This thesis extends this work to consider how ethical and political orientations towards more than human others and environmental commons emerge between children and their parents</w:t>
      </w:r>
      <w:r w:rsidR="0044088D" w:rsidRPr="005344B4">
        <w:rPr>
          <w:rFonts w:cs="Times New Roman"/>
        </w:rPr>
        <w:t xml:space="preserve">, where both children and adults are conceptualised as becoming environmental subjects. </w:t>
      </w:r>
      <w:proofErr w:type="gramStart"/>
      <w:r w:rsidR="00B5363E" w:rsidRPr="005344B4">
        <w:rPr>
          <w:rFonts w:cs="Times New Roman"/>
        </w:rPr>
        <w:t>That is to say, environmental</w:t>
      </w:r>
      <w:proofErr w:type="gramEnd"/>
      <w:r w:rsidR="00B5363E" w:rsidRPr="005344B4">
        <w:rPr>
          <w:rFonts w:cs="Times New Roman"/>
        </w:rPr>
        <w:t xml:space="preserve"> subjecthood emerges as an ongoing process</w:t>
      </w:r>
      <w:r w:rsidR="00CA20D1" w:rsidRPr="005344B4">
        <w:rPr>
          <w:rFonts w:cs="Times New Roman"/>
        </w:rPr>
        <w:t>, through dynamic interactions and fleeting moments which may seem insignificant but contain the potential for re</w:t>
      </w:r>
      <w:r w:rsidR="007E5E65" w:rsidRPr="005344B4">
        <w:rPr>
          <w:rFonts w:cs="Times New Roman"/>
        </w:rPr>
        <w:t>working</w:t>
      </w:r>
      <w:r w:rsidR="00CA20D1" w:rsidRPr="005344B4">
        <w:rPr>
          <w:rFonts w:cs="Times New Roman"/>
        </w:rPr>
        <w:t xml:space="preserve"> ethical and political relations within more-than-human worlds</w:t>
      </w:r>
      <w:r w:rsidR="001207F5" w:rsidRPr="005344B4">
        <w:rPr>
          <w:rFonts w:cs="Times New Roman"/>
        </w:rPr>
        <w:t xml:space="preserve"> towards more capacious notions of care and response-ability. </w:t>
      </w:r>
    </w:p>
    <w:p w14:paraId="1A54604E" w14:textId="798CBCB3" w:rsidR="007B6B45" w:rsidRPr="005344B4" w:rsidRDefault="001207F5" w:rsidP="009811B0">
      <w:pPr>
        <w:spacing w:line="480" w:lineRule="auto"/>
        <w:rPr>
          <w:rFonts w:cs="Times New Roman"/>
          <w:b/>
          <w:bCs/>
        </w:rPr>
      </w:pPr>
      <w:r w:rsidRPr="005344B4">
        <w:rPr>
          <w:rFonts w:cs="Times New Roman"/>
          <w:b/>
          <w:bCs/>
        </w:rPr>
        <w:t>Chapter 2</w:t>
      </w:r>
    </w:p>
    <w:p w14:paraId="6979D843" w14:textId="62CD7336" w:rsidR="007B6B45" w:rsidRPr="005344B4" w:rsidRDefault="007B6B45" w:rsidP="009811B0">
      <w:pPr>
        <w:spacing w:line="480" w:lineRule="auto"/>
        <w:rPr>
          <w:rFonts w:cs="Times New Roman"/>
        </w:rPr>
      </w:pPr>
      <w:r w:rsidRPr="005344B4">
        <w:rPr>
          <w:rFonts w:cs="Times New Roman"/>
        </w:rPr>
        <w:t xml:space="preserve">In Chapter 2, I introduce and define the key concepts that inform the thesis, situating the study within contemporary environmental politics to highlight what is at stake in examining how environmental </w:t>
      </w:r>
      <w:r w:rsidRPr="005344B4">
        <w:rPr>
          <w:rFonts w:cs="Times New Roman"/>
        </w:rPr>
        <w:lastRenderedPageBreak/>
        <w:t>responsibility is experienced and negotiated by children and their parents.</w:t>
      </w:r>
      <w:r w:rsidR="00BD5951" w:rsidRPr="005344B4">
        <w:rPr>
          <w:rFonts w:cs="Times New Roman"/>
        </w:rPr>
        <w:t xml:space="preserve"> In the second half of the </w:t>
      </w:r>
      <w:r w:rsidR="00057D4E" w:rsidRPr="005344B4">
        <w:rPr>
          <w:rFonts w:cs="Times New Roman"/>
        </w:rPr>
        <w:t>chapter,</w:t>
      </w:r>
      <w:r w:rsidR="00BD5951" w:rsidRPr="005344B4">
        <w:rPr>
          <w:rFonts w:cs="Times New Roman"/>
        </w:rPr>
        <w:t xml:space="preserve"> I introduce </w:t>
      </w:r>
      <w:r w:rsidR="0069683E" w:rsidRPr="005344B4">
        <w:rPr>
          <w:rFonts w:cs="Times New Roman"/>
        </w:rPr>
        <w:t xml:space="preserve">Affect Theory </w:t>
      </w:r>
      <w:r w:rsidR="004A176D" w:rsidRPr="005344B4">
        <w:rPr>
          <w:rFonts w:cs="Times New Roman"/>
        </w:rPr>
        <w:t>and Common World</w:t>
      </w:r>
      <w:r w:rsidR="0069683E" w:rsidRPr="005344B4">
        <w:rPr>
          <w:rFonts w:cs="Times New Roman"/>
        </w:rPr>
        <w:t xml:space="preserve"> Scholarship</w:t>
      </w:r>
      <w:r w:rsidR="004A176D" w:rsidRPr="005344B4">
        <w:rPr>
          <w:rFonts w:cs="Times New Roman"/>
        </w:rPr>
        <w:t xml:space="preserve"> as the theoretical framework </w:t>
      </w:r>
      <w:r w:rsidR="0069683E" w:rsidRPr="005344B4">
        <w:rPr>
          <w:rFonts w:cs="Times New Roman"/>
        </w:rPr>
        <w:t>on which I hang my analysis. Whilst I draw on other theoretical insig</w:t>
      </w:r>
      <w:r w:rsidR="00057D4E" w:rsidRPr="005344B4">
        <w:rPr>
          <w:rFonts w:cs="Times New Roman"/>
        </w:rPr>
        <w:t xml:space="preserve">hts in the empirical chapters, Common World remains a guiding ethos for the study, whilst </w:t>
      </w:r>
      <w:r w:rsidR="00B168E6" w:rsidRPr="005344B4">
        <w:rPr>
          <w:rFonts w:cs="Times New Roman"/>
        </w:rPr>
        <w:t>the affective intensities of the sites</w:t>
      </w:r>
      <w:r w:rsidR="00057D4E" w:rsidRPr="005344B4">
        <w:rPr>
          <w:rFonts w:cs="Times New Roman"/>
        </w:rPr>
        <w:t xml:space="preserve"> </w:t>
      </w:r>
      <w:r w:rsidR="00713BD4" w:rsidRPr="005344B4">
        <w:rPr>
          <w:rFonts w:cs="Times New Roman"/>
        </w:rPr>
        <w:t>fundamentally shape and are shaped by</w:t>
      </w:r>
      <w:r w:rsidR="00B168E6" w:rsidRPr="005344B4">
        <w:rPr>
          <w:rFonts w:cs="Times New Roman"/>
        </w:rPr>
        <w:t xml:space="preserve"> the spatial encounters </w:t>
      </w:r>
      <w:r w:rsidR="00713BD4" w:rsidRPr="005344B4">
        <w:rPr>
          <w:rFonts w:cs="Times New Roman"/>
        </w:rPr>
        <w:t>which take place within the</w:t>
      </w:r>
      <w:r w:rsidR="00791C6E" w:rsidRPr="005344B4">
        <w:rPr>
          <w:rFonts w:cs="Times New Roman"/>
        </w:rPr>
        <w:t>m.</w:t>
      </w:r>
    </w:p>
    <w:p w14:paraId="15B66021" w14:textId="31F83C99" w:rsidR="00270791" w:rsidRPr="005344B4" w:rsidRDefault="00791C6E" w:rsidP="009811B0">
      <w:pPr>
        <w:spacing w:line="480" w:lineRule="auto"/>
        <w:rPr>
          <w:rFonts w:cs="Times New Roman"/>
        </w:rPr>
      </w:pPr>
      <w:r w:rsidRPr="005344B4">
        <w:rPr>
          <w:rFonts w:cs="Times New Roman"/>
        </w:rPr>
        <w:t>I introduc</w:t>
      </w:r>
      <w:r w:rsidR="00CC620E" w:rsidRPr="005344B4">
        <w:rPr>
          <w:rFonts w:cs="Times New Roman"/>
        </w:rPr>
        <w:t>e</w:t>
      </w:r>
      <w:r w:rsidRPr="005344B4">
        <w:rPr>
          <w:rFonts w:cs="Times New Roman"/>
        </w:rPr>
        <w:t xml:space="preserve"> </w:t>
      </w:r>
      <w:r w:rsidR="00B45C24" w:rsidRPr="005344B4">
        <w:rPr>
          <w:rFonts w:cs="Times New Roman"/>
        </w:rPr>
        <w:t>Anthropocene</w:t>
      </w:r>
      <w:r w:rsidRPr="005344B4">
        <w:rPr>
          <w:rFonts w:cs="Times New Roman"/>
        </w:rPr>
        <w:t xml:space="preserve"> as a heuristic </w:t>
      </w:r>
      <w:r w:rsidR="00B45C24" w:rsidRPr="005344B4">
        <w:rPr>
          <w:rFonts w:cs="Times New Roman"/>
        </w:rPr>
        <w:t xml:space="preserve">for understanding contemporary socio-natural entanglements as </w:t>
      </w:r>
      <w:r w:rsidR="00A90A81" w:rsidRPr="005344B4">
        <w:rPr>
          <w:rFonts w:cs="Times New Roman"/>
        </w:rPr>
        <w:t xml:space="preserve">novel; it </w:t>
      </w:r>
      <w:r w:rsidR="003B341F" w:rsidRPr="005344B4">
        <w:rPr>
          <w:rFonts w:cs="Times New Roman"/>
        </w:rPr>
        <w:t xml:space="preserve">marks </w:t>
      </w:r>
      <w:r w:rsidR="00A90A81" w:rsidRPr="005344B4">
        <w:rPr>
          <w:rFonts w:cs="Times New Roman"/>
        </w:rPr>
        <w:t>a fundamental shift in the socio-material realities</w:t>
      </w:r>
      <w:r w:rsidR="003B341F" w:rsidRPr="005344B4">
        <w:rPr>
          <w:rFonts w:cs="Times New Roman"/>
        </w:rPr>
        <w:t xml:space="preserve">, demanding a rethink of what it means to be human. </w:t>
      </w:r>
      <w:r w:rsidR="00752614" w:rsidRPr="005344B4">
        <w:rPr>
          <w:rFonts w:cs="Times New Roman"/>
        </w:rPr>
        <w:t xml:space="preserve">I </w:t>
      </w:r>
      <w:r w:rsidR="00E07244" w:rsidRPr="005344B4">
        <w:rPr>
          <w:rFonts w:cs="Times New Roman"/>
        </w:rPr>
        <w:t xml:space="preserve">go on to </w:t>
      </w:r>
      <w:r w:rsidR="007B6B45" w:rsidRPr="005344B4">
        <w:rPr>
          <w:rFonts w:cs="Times New Roman"/>
        </w:rPr>
        <w:t>trace how ‘the environment’ has become a matter of public concern in the UK</w:t>
      </w:r>
      <w:r w:rsidR="00EF4ABC" w:rsidRPr="005344B4">
        <w:rPr>
          <w:rFonts w:cs="Times New Roman"/>
        </w:rPr>
        <w:t xml:space="preserve"> </w:t>
      </w:r>
      <w:r w:rsidR="007B6B45" w:rsidRPr="005344B4">
        <w:rPr>
          <w:rFonts w:cs="Times New Roman"/>
        </w:rPr>
        <w:t xml:space="preserve">through environmental governance </w:t>
      </w:r>
      <w:r w:rsidR="00EF4ABC" w:rsidRPr="005344B4">
        <w:rPr>
          <w:rFonts w:cs="Times New Roman"/>
        </w:rPr>
        <w:t xml:space="preserve">which mobilises individual responsibility as </w:t>
      </w:r>
      <w:r w:rsidR="00F7239D" w:rsidRPr="005344B4">
        <w:rPr>
          <w:rFonts w:cs="Times New Roman"/>
        </w:rPr>
        <w:t>the primary</w:t>
      </w:r>
      <w:r w:rsidR="00EF4ABC" w:rsidRPr="005344B4">
        <w:rPr>
          <w:rFonts w:cs="Times New Roman"/>
        </w:rPr>
        <w:t xml:space="preserve"> mode of environmental </w:t>
      </w:r>
      <w:r w:rsidR="00F7239D" w:rsidRPr="005344B4">
        <w:rPr>
          <w:rFonts w:cs="Times New Roman"/>
        </w:rPr>
        <w:t>subjecthood</w:t>
      </w:r>
      <w:r w:rsidR="007B6B45" w:rsidRPr="005344B4">
        <w:rPr>
          <w:rFonts w:cs="Times New Roman"/>
        </w:rPr>
        <w:t xml:space="preserve">. </w:t>
      </w:r>
      <w:r w:rsidR="00E07244" w:rsidRPr="005344B4">
        <w:rPr>
          <w:rFonts w:cs="Times New Roman"/>
        </w:rPr>
        <w:t>I argue that</w:t>
      </w:r>
      <w:r w:rsidR="00F7239D" w:rsidRPr="005344B4">
        <w:rPr>
          <w:rFonts w:cs="Times New Roman"/>
        </w:rPr>
        <w:t xml:space="preserve"> </w:t>
      </w:r>
      <w:r w:rsidR="00C44D1B" w:rsidRPr="005344B4">
        <w:rPr>
          <w:rFonts w:cs="Times New Roman"/>
        </w:rPr>
        <w:t>this mode of human agency is both limited and limiting, instead looking</w:t>
      </w:r>
      <w:r w:rsidR="00D57B93" w:rsidRPr="005344B4">
        <w:rPr>
          <w:rFonts w:cs="Times New Roman"/>
        </w:rPr>
        <w:t xml:space="preserve"> to more capacious notions of more-than-human care and response-ability</w:t>
      </w:r>
      <w:r w:rsidR="004113DF" w:rsidRPr="005344B4">
        <w:rPr>
          <w:rFonts w:cs="Times New Roman"/>
        </w:rPr>
        <w:t xml:space="preserve"> for recasting agency in </w:t>
      </w:r>
      <w:r w:rsidR="009945F8" w:rsidRPr="005344B4">
        <w:rPr>
          <w:rFonts w:cs="Times New Roman"/>
        </w:rPr>
        <w:t>Anthropocene</w:t>
      </w:r>
      <w:r w:rsidR="004113DF" w:rsidRPr="005344B4">
        <w:rPr>
          <w:rFonts w:cs="Times New Roman"/>
        </w:rPr>
        <w:t xml:space="preserve"> times.</w:t>
      </w:r>
      <w:r w:rsidR="00D57B93" w:rsidRPr="005344B4">
        <w:rPr>
          <w:rFonts w:cs="Times New Roman"/>
        </w:rPr>
        <w:t xml:space="preserve"> </w:t>
      </w:r>
      <w:r w:rsidR="007B6B45" w:rsidRPr="005344B4">
        <w:rPr>
          <w:rFonts w:cs="Times New Roman"/>
        </w:rPr>
        <w:t>This allows me to ask: what kinds of ethical and political relations emerge</w:t>
      </w:r>
      <w:r w:rsidR="004113DF" w:rsidRPr="005344B4">
        <w:rPr>
          <w:rFonts w:cs="Times New Roman"/>
        </w:rPr>
        <w:t xml:space="preserve"> between adults and children</w:t>
      </w:r>
      <w:r w:rsidR="007B6B45" w:rsidRPr="005344B4">
        <w:rPr>
          <w:rFonts w:cs="Times New Roman"/>
        </w:rPr>
        <w:t xml:space="preserve"> when </w:t>
      </w:r>
      <w:r w:rsidR="009945F8" w:rsidRPr="005344B4">
        <w:rPr>
          <w:rFonts w:cs="Times New Roman"/>
        </w:rPr>
        <w:t xml:space="preserve">human-natures </w:t>
      </w:r>
      <w:r w:rsidR="007B6B45" w:rsidRPr="005344B4">
        <w:rPr>
          <w:rFonts w:cs="Times New Roman"/>
        </w:rPr>
        <w:t xml:space="preserve">are understood as mutually co-constitutive? </w:t>
      </w:r>
      <w:r w:rsidR="009945F8" w:rsidRPr="005344B4">
        <w:rPr>
          <w:rFonts w:cs="Times New Roman"/>
        </w:rPr>
        <w:t xml:space="preserve">I </w:t>
      </w:r>
      <w:r w:rsidR="00247932" w:rsidRPr="005344B4">
        <w:rPr>
          <w:rFonts w:cs="Times New Roman"/>
        </w:rPr>
        <w:t xml:space="preserve">go on to </w:t>
      </w:r>
      <w:r w:rsidR="00DA7C43" w:rsidRPr="005344B4">
        <w:rPr>
          <w:rFonts w:cs="Times New Roman"/>
        </w:rPr>
        <w:t>survey emerging literature on</w:t>
      </w:r>
      <w:r w:rsidR="009945F8" w:rsidRPr="005344B4">
        <w:rPr>
          <w:rFonts w:cs="Times New Roman"/>
        </w:rPr>
        <w:t xml:space="preserve"> the role of affect and emotion in environmental politics</w:t>
      </w:r>
      <w:r w:rsidR="00DA7C43" w:rsidRPr="005344B4">
        <w:rPr>
          <w:rFonts w:cs="Times New Roman"/>
        </w:rPr>
        <w:t>.</w:t>
      </w:r>
      <w:r w:rsidR="00B371B5" w:rsidRPr="005344B4">
        <w:rPr>
          <w:rFonts w:cs="Times New Roman"/>
        </w:rPr>
        <w:t xml:space="preserve"> </w:t>
      </w:r>
      <w:r w:rsidR="00F238E6" w:rsidRPr="005344B4">
        <w:rPr>
          <w:rFonts w:cs="Times New Roman"/>
        </w:rPr>
        <w:t xml:space="preserve">Of </w:t>
      </w:r>
      <w:r w:rsidR="00B371B5" w:rsidRPr="005344B4">
        <w:rPr>
          <w:rFonts w:cs="Times New Roman"/>
        </w:rPr>
        <w:t>particular</w:t>
      </w:r>
      <w:r w:rsidR="00F238E6" w:rsidRPr="005344B4">
        <w:rPr>
          <w:rFonts w:cs="Times New Roman"/>
        </w:rPr>
        <w:t xml:space="preserve"> interest for this study is the ways in which </w:t>
      </w:r>
      <w:r w:rsidR="007714E5" w:rsidRPr="005344B4">
        <w:rPr>
          <w:rFonts w:cs="Times New Roman"/>
        </w:rPr>
        <w:t xml:space="preserve">apocalyptic imaginaries of environmental crisis </w:t>
      </w:r>
      <w:r w:rsidR="00F238E6" w:rsidRPr="005344B4">
        <w:rPr>
          <w:rFonts w:cs="Times New Roman"/>
        </w:rPr>
        <w:t xml:space="preserve">intermingle with discursive responsibilisation to </w:t>
      </w:r>
      <w:r w:rsidR="004C05BF" w:rsidRPr="005344B4">
        <w:rPr>
          <w:rFonts w:cs="Times New Roman"/>
        </w:rPr>
        <w:t>generate potent</w:t>
      </w:r>
      <w:r w:rsidR="005A0026" w:rsidRPr="005344B4">
        <w:rPr>
          <w:rFonts w:cs="Times New Roman"/>
        </w:rPr>
        <w:t xml:space="preserve"> affects </w:t>
      </w:r>
      <w:r w:rsidR="004220C7" w:rsidRPr="005344B4">
        <w:rPr>
          <w:rFonts w:cs="Times New Roman"/>
        </w:rPr>
        <w:t xml:space="preserve">which circulate between children and </w:t>
      </w:r>
      <w:r w:rsidR="00614C76" w:rsidRPr="005344B4">
        <w:rPr>
          <w:rFonts w:cs="Times New Roman"/>
        </w:rPr>
        <w:t>adults and</w:t>
      </w:r>
      <w:r w:rsidR="000479DD" w:rsidRPr="005344B4">
        <w:rPr>
          <w:rFonts w:cs="Times New Roman"/>
        </w:rPr>
        <w:t xml:space="preserve"> can be particularly troubling for those with caring responsibilities. </w:t>
      </w:r>
    </w:p>
    <w:p w14:paraId="468BBADE" w14:textId="04F2155A" w:rsidR="001207F5" w:rsidRPr="005344B4" w:rsidRDefault="00270791" w:rsidP="009811B0">
      <w:pPr>
        <w:spacing w:line="480" w:lineRule="auto"/>
        <w:rPr>
          <w:rFonts w:cs="Times New Roman"/>
        </w:rPr>
      </w:pPr>
      <w:r w:rsidRPr="005344B4">
        <w:rPr>
          <w:rFonts w:cs="Times New Roman"/>
        </w:rPr>
        <w:t>In the final section of this chapter, I</w:t>
      </w:r>
      <w:r w:rsidR="002C153B" w:rsidRPr="005344B4">
        <w:rPr>
          <w:rFonts w:cs="Times New Roman"/>
        </w:rPr>
        <w:t xml:space="preserve"> </w:t>
      </w:r>
      <w:r w:rsidR="00A07D72" w:rsidRPr="005344B4">
        <w:rPr>
          <w:rFonts w:cs="Times New Roman"/>
        </w:rPr>
        <w:t>consider</w:t>
      </w:r>
      <w:r w:rsidR="002C153B" w:rsidRPr="005344B4">
        <w:rPr>
          <w:rFonts w:cs="Times New Roman"/>
        </w:rPr>
        <w:t xml:space="preserve"> children as environmental subjects through the notion of the post-human child</w:t>
      </w:r>
      <w:r w:rsidR="006530F3" w:rsidRPr="005344B4">
        <w:rPr>
          <w:rFonts w:cs="Times New Roman"/>
        </w:rPr>
        <w:t xml:space="preserve"> as theorised within Common Worlds </w:t>
      </w:r>
      <w:r w:rsidR="00820132" w:rsidRPr="005344B4">
        <w:rPr>
          <w:rFonts w:cs="Times New Roman"/>
        </w:rPr>
        <w:t>approaches</w:t>
      </w:r>
      <w:r w:rsidR="006530F3" w:rsidRPr="005344B4">
        <w:rPr>
          <w:rFonts w:cs="Times New Roman"/>
        </w:rPr>
        <w:t>. I demonstrate how Common Worlds theory can be productively extended beyond formal sites of education to other sites of</w:t>
      </w:r>
      <w:r w:rsidR="00A07D72" w:rsidRPr="005344B4">
        <w:rPr>
          <w:rFonts w:cs="Times New Roman"/>
        </w:rPr>
        <w:t xml:space="preserve"> environmental pedagogy which </w:t>
      </w:r>
      <w:r w:rsidR="00F46860" w:rsidRPr="005344B4">
        <w:rPr>
          <w:rFonts w:cs="Times New Roman"/>
        </w:rPr>
        <w:t>are aimed at families</w:t>
      </w:r>
      <w:r w:rsidR="006530F3" w:rsidRPr="005344B4">
        <w:rPr>
          <w:rFonts w:cs="Times New Roman"/>
        </w:rPr>
        <w:t xml:space="preserve">. I conclude by arguing that children, including the very young, play an active role in the shaping of environmental subjects and politics, as intra-active agents in ongoing processes of becoming. Common Worlds practitioners reject notions of spectacular rupture required for radical change, instead actively seeking change through ‘minor stories’ </w:t>
      </w:r>
      <w:r w:rsidR="006530F3" w:rsidRPr="005344B4">
        <w:rPr>
          <w:rFonts w:cs="Times New Roman"/>
        </w:rPr>
        <w:fldChar w:fldCharType="begin"/>
      </w:r>
      <w:r w:rsidR="00C144D0" w:rsidRPr="005344B4">
        <w:rPr>
          <w:rFonts w:cs="Times New Roman"/>
        </w:rPr>
        <w:instrText xml:space="preserve"> ADDIN ZOTERO_ITEM CSL_CITATION {"citationID":"0m2UXT3E","properties":{"formattedCitation":"(Taylor, 2020)","plainCitation":"(Taylor, 2020)","noteIndex":0},"citationItems":[{"id":1106,"uris":["http://zotero.org/users/6040264/items/RBNJIVQX"],"itemData":{"id":1106,"type":"article-journal","abstract":"The naming of the Anthropocene (or epoch of Man) portends precarious futures for twenty-first century children. In deciding how best to respond, feminist scholars warn against perpetuating the heroicism and grandiosity of Man-to-the-rescue scripts. Instead they suggest paying close attention to what is already going on in the world beyond the dominion of Man, and refiguring our place in this more-than-human world by telling different kinds of stories. The author responds by recounting minor stories from a common worlds research project about a group of young Australian children's confronting encounters with wild European rabbits. These stories illustrate how assumed-to-be minor players are quietly getting on with the job of inheriting and cohabiting damaged worlds without recourse to human heroicism and dominion. She argues that by scaling down, researching and thinking with minor players outside of the main game, childhood studies is well positioned to counter the conceits of the Anthropos.","container-title":"Discourse: Studies in the Cultural Politics of Education","DOI":"10.1080/01596306.2019.1583822","ISSN":"0159-6306","issue":"3","note":"publisher: Routledge\n_eprint: https://doi.org/10.1080/01596306.2019.1583822","page":"340-358","source":"Taylor and Francis+NEJM","title":"Countering the conceits of the Anthropos: scaling down and researching with minor players","title-short":"Countering the conceits of the Anthropos","volume":"41","author":[{"family":"Taylor","given":"Affrica"}],"issued":{"date-parts":[["2020",5,3]]}}}],"schema":"https://github.com/citation-style-language/schema/raw/master/csl-citation.json"} </w:instrText>
      </w:r>
      <w:r w:rsidR="006530F3" w:rsidRPr="005344B4">
        <w:rPr>
          <w:rFonts w:cs="Times New Roman"/>
        </w:rPr>
        <w:fldChar w:fldCharType="separate"/>
      </w:r>
      <w:r w:rsidR="00C144D0" w:rsidRPr="005344B4">
        <w:rPr>
          <w:rFonts w:cs="Times New Roman"/>
        </w:rPr>
        <w:t>(Taylor, 2020)</w:t>
      </w:r>
      <w:r w:rsidR="006530F3" w:rsidRPr="005344B4">
        <w:rPr>
          <w:rFonts w:cs="Times New Roman"/>
        </w:rPr>
        <w:fldChar w:fldCharType="end"/>
      </w:r>
      <w:r w:rsidR="006530F3" w:rsidRPr="005344B4">
        <w:rPr>
          <w:rFonts w:cs="Times New Roman"/>
        </w:rPr>
        <w:t xml:space="preserve"> and modest strategies of recuperation. It is an approach which urges researchers to ‘keep working </w:t>
      </w:r>
      <w:r w:rsidR="006530F3" w:rsidRPr="005344B4">
        <w:rPr>
          <w:rFonts w:cs="Times New Roman"/>
        </w:rPr>
        <w:lastRenderedPageBreak/>
        <w:t>at ways of becoming more worldly through focusing upon our entangled relations with the more-than-human world, refusing human exceptionalism and heroic narratives of salvation’ (Taylor, 2017, 1458)</w:t>
      </w:r>
    </w:p>
    <w:p w14:paraId="2DD8F4B8" w14:textId="2623A2C9" w:rsidR="001207F5" w:rsidRPr="005344B4" w:rsidRDefault="001207F5" w:rsidP="009811B0">
      <w:pPr>
        <w:spacing w:line="480" w:lineRule="auto"/>
        <w:rPr>
          <w:rFonts w:eastAsiaTheme="majorEastAsia" w:cs="Times New Roman"/>
          <w:b/>
          <w:bCs/>
          <w:color w:val="0F4761" w:themeColor="accent1" w:themeShade="BF"/>
          <w:sz w:val="40"/>
          <w:szCs w:val="40"/>
        </w:rPr>
      </w:pPr>
      <w:r w:rsidRPr="005344B4">
        <w:rPr>
          <w:rFonts w:cs="Times New Roman"/>
          <w:b/>
          <w:bCs/>
        </w:rPr>
        <w:t>Chapter 3</w:t>
      </w:r>
    </w:p>
    <w:p w14:paraId="46DF6932" w14:textId="063305F5" w:rsidR="00E848C5" w:rsidRPr="005344B4" w:rsidRDefault="00E848C5" w:rsidP="009811B0">
      <w:pPr>
        <w:spacing w:line="480" w:lineRule="auto"/>
        <w:rPr>
          <w:rFonts w:cs="Times New Roman"/>
        </w:rPr>
      </w:pPr>
      <w:r w:rsidRPr="005344B4">
        <w:rPr>
          <w:rFonts w:cs="Times New Roman"/>
        </w:rPr>
        <w:t xml:space="preserve">In this methodology chapter, I outline the ethnographic approach I took to capture affective intensities, embodied interactions and fleeting encounters which I observed </w:t>
      </w:r>
      <w:r w:rsidR="00F46860" w:rsidRPr="005344B4">
        <w:rPr>
          <w:rFonts w:cs="Times New Roman"/>
        </w:rPr>
        <w:t>and</w:t>
      </w:r>
      <w:r w:rsidRPr="005344B4">
        <w:rPr>
          <w:rFonts w:cs="Times New Roman"/>
        </w:rPr>
        <w:t xml:space="preserve"> experienced in the chosen sites. Ethnography is conceptualised here as a process of bricolage, which involves both the improvisation of methods to best fit the task and the collection of a variety of data types </w:t>
      </w:r>
      <w:proofErr w:type="gramStart"/>
      <w:r w:rsidRPr="005344B4">
        <w:rPr>
          <w:rFonts w:cs="Times New Roman"/>
        </w:rPr>
        <w:t>in order to</w:t>
      </w:r>
      <w:proofErr w:type="gramEnd"/>
      <w:r w:rsidRPr="005344B4">
        <w:rPr>
          <w:rFonts w:cs="Times New Roman"/>
        </w:rPr>
        <w:t xml:space="preserve"> develop a meaningful composition which responds to the research questions. This included attending each of the sites as a time limited ‘event ethnography’, an autoethnography of the festival and museum exhibition which I visited with my family members, formal interviews with parents activists who attended the family protest, informal conversations with attendees, staff, organisers and performers across all three sites, and the collection and analysis of a range of other materials including photographs, related social media posts, feedback cards, timetables, strategic documents, etc. Piecing together these fragments allows for a more holistic representation of each site to help situate parent-child encounters within each site. I go on to explain the ways in which I attended to children’s encounters in the space, tuning into their idiosyncratic modes of communication </w:t>
      </w:r>
      <w:r w:rsidRPr="005344B4">
        <w:rPr>
          <w:rFonts w:cs="Times New Roman"/>
        </w:rPr>
        <w:fldChar w:fldCharType="begin"/>
      </w:r>
      <w:r w:rsidR="00C144D0" w:rsidRPr="005344B4">
        <w:rPr>
          <w:rFonts w:cs="Times New Roman"/>
        </w:rPr>
        <w:instrText xml:space="preserve"> ADDIN ZOTERO_ITEM CSL_CITATION {"citationID":"5EZnrAsO","properties":{"formattedCitation":"(Nolas, Aruldoss and Varvantakis, 2019)","plainCitation":"(Nolas, Aruldoss and Varvantakis, 2019)","noteIndex":0},"citationItems":[{"id":2286,"uris":["http://zotero.org/users/6040264/items/DTXNSK2H"],"itemData":{"id":2286,"type":"article-journal","abstract":"How do we recognise children’s participation and their relationships with public life? Drawing on evidence from ethnographic fieldwork conducted between 2014 and 2016 for the ERC funded Connectors Study on the relationship between childhood and public life, this article explores the ways in which children communicate their encounters with public life. The contemporary phenomenon of listening without hearing is discussed as this relates to the call for listening to children and the simultaneous failure to hear what they say. Idioms are introduced as an ‘instrument’ for thinking through what it means and feels like to encounter and make sense of childhood and children’s practices of relating to public life. The analysis focuses on three emblematic encounters with six- to eight-year-old children living in Athens, Hyderabad, and London. We argue that dominant understandings of listening to children rely heavily on cognitive, conceptual, and rational models of idealised and largely verbal forms of communication that ignore the affective, embodied, and lived dimensions of making meaning. Through ethnographic thick description, we trouble what it means to tune into children’s worlds and to ‘properly hear’, and in doing so demonstrate the ways in which idioms support an understanding of what matters to children.","container-title":"Sociological Research Online","DOI":"10.1177/1360780418811972","ISSN":"1360-7804","issue":"3","language":"en","note":"publisher: SAGE Publications Ltd","page":"394-413","source":"SAGE Journals","title":"Learning to Listen: Exploring the Idioms of Childhood","title-short":"Learning to Listen","volume":"24","author":[{"family":"Nolas","given":"Sevasti-Melissa"},{"family":"Aruldoss","given":"Vinnarasan"},{"family":"Varvantakis","given":"Christos"}],"issued":{"date-parts":[["2019",9,1]]}}}],"schema":"https://github.com/citation-style-language/schema/raw/master/csl-citation.json"} </w:instrText>
      </w:r>
      <w:r w:rsidRPr="005344B4">
        <w:rPr>
          <w:rFonts w:cs="Times New Roman"/>
        </w:rPr>
        <w:fldChar w:fldCharType="separate"/>
      </w:r>
      <w:r w:rsidR="00C144D0" w:rsidRPr="005344B4">
        <w:rPr>
          <w:rFonts w:cs="Times New Roman"/>
        </w:rPr>
        <w:t>(Nolas, Aruldoss and Varvantakis, 2019)</w:t>
      </w:r>
      <w:r w:rsidRPr="005344B4">
        <w:rPr>
          <w:rFonts w:cs="Times New Roman"/>
        </w:rPr>
        <w:fldChar w:fldCharType="end"/>
      </w:r>
      <w:r w:rsidRPr="005344B4">
        <w:rPr>
          <w:rFonts w:cs="Times New Roman"/>
        </w:rPr>
        <w:t xml:space="preserve">; considering their embodied movements through space </w:t>
      </w:r>
      <w:r w:rsidRPr="005344B4">
        <w:rPr>
          <w:rFonts w:cs="Times New Roman"/>
        </w:rPr>
        <w:fldChar w:fldCharType="begin"/>
      </w:r>
      <w:r w:rsidR="00C144D0" w:rsidRPr="005344B4">
        <w:rPr>
          <w:rFonts w:cs="Times New Roman"/>
        </w:rPr>
        <w:instrText xml:space="preserve"> ADDIN ZOTERO_ITEM CSL_CITATION {"citationID":"xBIkDKQc","properties":{"formattedCitation":"(Hackett, 2016)","plainCitation":"(Hackett, 2016)","noteIndex":0},"citationItems":[{"id":1051,"uris":["http://zotero.org/users/6040264/items/FLV7L7UT"],"itemData":{"id":1051,"type":"article-journal","abstract":"This article describes the walking and moving of young children around places. It is based on an ethnographic study of children aged between 24 and 36 months visiting a museum. Drawing on Ingold’s (2007) concept of wayfaring, the author argues movement through place creates embodied, tacit ways of knowing and experiencing the world. This embodied and tacit knowledge is not well accounted for in dominant models of how young children learn. In this study, wayfaring both enabled the children to learn about places and routes, and led to the development of traditions, in which collective meanings and actions were attached to particular locations.","container-title":"Children &amp; Society","DOI":"10.1111/chso.12130","ISSN":"09510605","issue":"3","journalAbbreviation":"Child Soc","language":"en","page":"169-179","source":"DOI.org (Crossref)","title":"Young Children as Wayfarers: Learning about Place by Moving Through It","title-short":"Young Children as Wayfarers","volume":"30","author":[{"family":"Hackett","given":"Abigail"}],"issued":{"date-parts":[["2016",5]]}}}],"schema":"https://github.com/citation-style-language/schema/raw/master/csl-citation.json"} </w:instrText>
      </w:r>
      <w:r w:rsidRPr="005344B4">
        <w:rPr>
          <w:rFonts w:cs="Times New Roman"/>
        </w:rPr>
        <w:fldChar w:fldCharType="separate"/>
      </w:r>
      <w:r w:rsidR="00C144D0" w:rsidRPr="005344B4">
        <w:rPr>
          <w:rFonts w:cs="Times New Roman"/>
        </w:rPr>
        <w:t>(Hackett, 2016)</w:t>
      </w:r>
      <w:r w:rsidRPr="005344B4">
        <w:rPr>
          <w:rFonts w:cs="Times New Roman"/>
        </w:rPr>
        <w:fldChar w:fldCharType="end"/>
      </w:r>
      <w:r w:rsidRPr="005344B4">
        <w:rPr>
          <w:rFonts w:cs="Times New Roman"/>
        </w:rPr>
        <w:t xml:space="preserve"> and encounters with non-human objects </w:t>
      </w:r>
      <w:r w:rsidRPr="005344B4">
        <w:rPr>
          <w:rFonts w:cs="Times New Roman"/>
        </w:rPr>
        <w:fldChar w:fldCharType="begin"/>
      </w:r>
      <w:r w:rsidR="00C02AA7" w:rsidRPr="005344B4">
        <w:rPr>
          <w:rFonts w:cs="Times New Roman"/>
        </w:rPr>
        <w:instrText xml:space="preserve"> ADDIN ZOTERO_ITEM CSL_CITATION {"citationID":"XcFqS52e","properties":{"formattedCitation":"(Rooney, 2019; Tembo, 2024a)","plainCitation":"(Rooney, 2019; Tembo, 2024a)","noteIndex":0},"citationItems":[{"id":2390,"uris":["http://zotero.org/users/6040264/items/KICZSUWB"],"itemData":{"id":2390,"type":"article-journal","abstract":"This paper examines the formation of children’s subjectivities, related to the metaphysical conditions of being and becoming a subject, within outdoor early childhood provision in Scotland. It applies a sociomaterial metaphysical framework to propose an alternative way of understanding how subjectivities come to form in early childhood environments, bringing together Spinozist monism in relation to Deleuze and Guattari’s concepts of assemblage and affect. Methodologically, an ethnographic approach inspired partly by the postqualitative field of scholarship is employed to gather data on children’s subjectivities at Wood Fire, a primarily outdoor early childhood setting. The data produced in this study affords an opportunity to understand the materiality and relationality of primarily outdoor early childhood provision through which subjectivities are in-formed. Thus, they demonstrate a more expanded understanding of how we, humans, are produced as individuals in specific encounters through processes of ‘affective sociomaterialisation’. Practically, this carries implications for how researchers might attune to the child’s sense of self on more expansive terms through processes of affective sociomaterialisation.","container-title":"Children's Geographies","DOI":"10.1080/14733285.2024.2335192","ISSN":"1473-3285","issue":"0","note":"publisher: Routledge\n_eprint: https://doi.org/10.1080/14733285.2024.2335192","page":"1–18","source":"Taylor and Francis+NEJM","title":"Attuning to processes of affective sociomaterialisation: exploring subjectivity and identity in outdoor early childhood provision in Scotland, UK","title-short":"Attuning to processes of affective sociomaterialisation","volume":"0","author":[{"family":"Tembo","given":"Shaddai"}],"issued":{"date-parts":[["2024"]]}}},{"id":20867,"uris":["http://zotero.org/users/6040264/items/GHFFB6UB"],"itemData":{"id":20867,"type":"chapter","container-title":"Feminist Research for 21st-Century Childhoods: Common Worlds Methods","event-place":"London, UNITED KINGDOM","ISBN":"978-1-350-05659-6","page":"43-52","publisher":"Bloomsbury Publishing Plc","publisher-place":"London, UNITED KINGDOM","source":"ProQuest Ebook Central","title":"Sticking: Children and the lively matter of sticks","URL":"http://ebookcentral.proquest.com/lib/durham/detail.action?docID=5716645","container-author":[{"family":"Hodgins","given":"B. Denise"}],"author":[{"family":"Rooney","given":"Tonya"}],"accessed":{"date-parts":[["2021",11,29]]},"issued":{"date-parts":[["2019"]]}}}],"schema":"https://github.com/citation-style-language/schema/raw/master/csl-citation.json"} </w:instrText>
      </w:r>
      <w:r w:rsidRPr="005344B4">
        <w:rPr>
          <w:rFonts w:cs="Times New Roman"/>
        </w:rPr>
        <w:fldChar w:fldCharType="separate"/>
      </w:r>
      <w:r w:rsidR="00C02AA7" w:rsidRPr="005344B4">
        <w:rPr>
          <w:rFonts w:cs="Times New Roman"/>
        </w:rPr>
        <w:t>(Rooney, 2019; Tembo, 2024a)</w:t>
      </w:r>
      <w:r w:rsidRPr="005344B4">
        <w:rPr>
          <w:rFonts w:cs="Times New Roman"/>
        </w:rPr>
        <w:fldChar w:fldCharType="end"/>
      </w:r>
      <w:r w:rsidRPr="005344B4">
        <w:rPr>
          <w:rFonts w:cs="Times New Roman"/>
        </w:rPr>
        <w:t xml:space="preserve"> as sense-making practices; and noticing moments of intergenerational recognition and misrecognition </w:t>
      </w:r>
      <w:r w:rsidRPr="005344B4">
        <w:rPr>
          <w:rFonts w:cs="Times New Roman"/>
        </w:rPr>
        <w:fldChar w:fldCharType="begin"/>
      </w:r>
      <w:r w:rsidR="00C144D0" w:rsidRPr="005344B4">
        <w:rPr>
          <w:rFonts w:cs="Times New Roman"/>
        </w:rPr>
        <w:instrText xml:space="preserve"> ADDIN ZOTERO_ITEM CSL_CITATION {"citationID":"txXQ9w2o","properties":{"formattedCitation":"(Kallio, 2016)","plainCitation":"(Kallio, 2016)","noteIndex":0},"citationItems":[{"id":188,"uris":["http://zotero.org/users/6040264/items/C64569XT"],"itemData":{"id":188,"type":"article-journal","abstract":"This article considers the role of intergenerational recognition in processes of subject formation and political development. It leans on a broad conception of ...","archive_location":"Sage UK: London, England","container-title":"Environment and Planning D: Society and Space","DOI":"10.1177/0263775816654916","language":"en","license":"© The Author(s) 2016","note":"publisher: SAGE PublicationsSage UK: London, England","source":"journals-sagepub-com.ezphost.dur.ac.uk","title":"Shaping subjects in everyday encounters: Intergenerational recognition in intersubjective socialisation:","title-short":"Shaping subjects in everyday encounters","URL":"http://journals.sagepub.com/doi/10.1177/0263775816654916","author":[{"family":"Kallio","given":"Kirsi Pauliina"}],"accessed":{"date-parts":[["2020",8,25]]},"issued":{"date-parts":[["2016",6,15]]}}}],"schema":"https://github.com/citation-style-language/schema/raw/master/csl-citation.json"} </w:instrText>
      </w:r>
      <w:r w:rsidRPr="005344B4">
        <w:rPr>
          <w:rFonts w:cs="Times New Roman"/>
        </w:rPr>
        <w:fldChar w:fldCharType="separate"/>
      </w:r>
      <w:r w:rsidR="00C144D0" w:rsidRPr="005344B4">
        <w:rPr>
          <w:rFonts w:cs="Times New Roman"/>
        </w:rPr>
        <w:t>(Kallio, 2016)</w:t>
      </w:r>
      <w:r w:rsidRPr="005344B4">
        <w:rPr>
          <w:rFonts w:cs="Times New Roman"/>
        </w:rPr>
        <w:fldChar w:fldCharType="end"/>
      </w:r>
      <w:r w:rsidRPr="005344B4">
        <w:rPr>
          <w:rFonts w:cs="Times New Roman"/>
        </w:rPr>
        <w:t xml:space="preserve">. </w:t>
      </w:r>
    </w:p>
    <w:p w14:paraId="03D376F0" w14:textId="42698CAF" w:rsidR="00E848C5" w:rsidRPr="005344B4" w:rsidRDefault="00E848C5" w:rsidP="009811B0">
      <w:pPr>
        <w:spacing w:line="480" w:lineRule="auto"/>
        <w:rPr>
          <w:rFonts w:cs="Times New Roman"/>
        </w:rPr>
      </w:pPr>
      <w:r w:rsidRPr="005344B4">
        <w:rPr>
          <w:rFonts w:cs="Times New Roman"/>
        </w:rPr>
        <w:t xml:space="preserve">I provide an overview of the chosen sites; Our Broken Planet at the Natural History Museum, The Festival of Thrift and The Big One, an XR protest. The conceptual starting point for choosing these sites was an assumption that they contained potential as ‘other than everyday sites’ – that is heterotopic spaces which provide a temporal break from everyday rhythms and routines, offering a space to ‘float and think big’ </w:t>
      </w:r>
      <w:r w:rsidRPr="005344B4">
        <w:rPr>
          <w:rFonts w:cs="Times New Roman"/>
        </w:rPr>
        <w:fldChar w:fldCharType="begin"/>
      </w:r>
      <w:r w:rsidR="00C144D0" w:rsidRPr="005344B4">
        <w:rPr>
          <w:rFonts w:cs="Times New Roman"/>
        </w:rPr>
        <w:instrText xml:space="preserve"> ADDIN ZOTERO_ITEM CSL_CITATION {"citationID":"87DMDUBT","properties":{"formattedCitation":"(Berlant and Greenwald, 2012)","plainCitation":"(Berlant and Greenwald, 2012)","noteIndex":0},"citationItems":[{"id":2410,"uris":["http://zotero.org/users/6040264/items/3YZ44CFT"],"itemData":{"id":2410,"type":"article-journal","container-title":"Qui Parle","DOI":"10.5250/quiparle.20.2.0071","ISSN":"1041-8385","issue":"2","note":"publisher: Duke University Press","page":"71-89","source":"JSTOR","title":"Affect in the End Times: A Conversation with Lauren Berlant","title-short":"Affect in the End Times","volume":"20","author":[{"family":"Berlant","given":"Lauren"},{"family":"Greenwald","given":"Jordan"}],"issued":{"date-parts":[["2012"]]}}}],"schema":"https://github.com/citation-style-language/schema/raw/master/csl-citation.json"} </w:instrText>
      </w:r>
      <w:r w:rsidRPr="005344B4">
        <w:rPr>
          <w:rFonts w:cs="Times New Roman"/>
        </w:rPr>
        <w:fldChar w:fldCharType="separate"/>
      </w:r>
      <w:r w:rsidR="00C144D0" w:rsidRPr="005344B4">
        <w:rPr>
          <w:rFonts w:cs="Times New Roman"/>
        </w:rPr>
        <w:t>(Berlant and Greenwald, 2012)</w:t>
      </w:r>
      <w:r w:rsidRPr="005344B4">
        <w:rPr>
          <w:rFonts w:cs="Times New Roman"/>
        </w:rPr>
        <w:fldChar w:fldCharType="end"/>
      </w:r>
      <w:r w:rsidRPr="005344B4">
        <w:rPr>
          <w:rFonts w:cs="Times New Roman"/>
        </w:rPr>
        <w:t>. They are also understood throughout the thesis as pedagogic sites, that is sites which aim to inform, educate and mobilise publics. The choice of site</w:t>
      </w:r>
      <w:r w:rsidR="00015F75" w:rsidRPr="005344B4">
        <w:rPr>
          <w:rFonts w:cs="Times New Roman"/>
        </w:rPr>
        <w:t xml:space="preserve">s </w:t>
      </w:r>
      <w:r w:rsidR="00614C76" w:rsidRPr="005344B4">
        <w:rPr>
          <w:rFonts w:cs="Times New Roman"/>
        </w:rPr>
        <w:t>is</w:t>
      </w:r>
      <w:r w:rsidR="00015F75" w:rsidRPr="005344B4">
        <w:rPr>
          <w:rFonts w:cs="Times New Roman"/>
        </w:rPr>
        <w:t xml:space="preserve"> </w:t>
      </w:r>
      <w:r w:rsidRPr="005344B4">
        <w:rPr>
          <w:rFonts w:cs="Times New Roman"/>
        </w:rPr>
        <w:t xml:space="preserve">justified with reference to the overlapping of these two characteristics.  I discuss some of the ethical dilemmas which arose in the course of the project, with a particular focus on navigating the dual </w:t>
      </w:r>
      <w:r w:rsidRPr="005344B4">
        <w:rPr>
          <w:rFonts w:cs="Times New Roman"/>
        </w:rPr>
        <w:lastRenderedPageBreak/>
        <w:t xml:space="preserve">subjectivity of parent-researcher </w:t>
      </w:r>
      <w:r w:rsidRPr="005344B4">
        <w:rPr>
          <w:rFonts w:cs="Times New Roman"/>
        </w:rPr>
        <w:fldChar w:fldCharType="begin"/>
      </w:r>
      <w:r w:rsidR="00C144D0" w:rsidRPr="005344B4">
        <w:rPr>
          <w:rFonts w:cs="Times New Roman"/>
        </w:rPr>
        <w:instrText xml:space="preserve"> ADDIN ZOTERO_ITEM CSL_CITATION {"citationID":"bEu9Dw2t","properties":{"formattedCitation":"(Adler and Adler, 1996; Matthiesen and Szulevicz, 2018)","plainCitation":"(Adler and Adler, 1996; Matthiesen and Szulevicz, 2018)","noteIndex":0},"citationItems":[{"id":1827,"uris":["http://zotero.org/users/6040264/items/RQN3L65J"],"itemData":{"id":1827,"type":"article-journal","abstract":"Several roles for conducting ethnographic research with children have been discussed, but one that has been omitted is the parent-as-researcher. In this paper, we describe some of the methodological advantages and disadvantages of the longitudinal ethnography of preadolescent children we conducted in our community using this methodological approach. We discuss the implications of our role lodging in this complete membership stance and the type of role relations, role identification, and role bifurcation that arose from this combined research/membership approach. We conclude by addressing the ethical issues associated with researching the community of one's own children.","container-title":"Qualitative Sociology","DOI":"10.1007/BF02393247","ISSN":"1573-7837","issue":"1","journalAbbreviation":"Qual Sociol","language":"en","page":"35-58","source":"Springer Link","title":"Parent-as-researcher: The politics of researching in the personal life","title-short":"Parent-as-researcher","volume":"19","author":[{"family":"Adler","given":"Patricia A."},{"family":"Adler","given":"Peter"}],"issued":{"date-parts":[["1996",3,1]]}}},{"id":1828,"uris":["http://zotero.org/users/6040264/items/IEKG3LAF"],"itemData":{"id":1828,"type":"article-journal","abstract":"Doing research into the everyday lives of one's own children allows for a unique in-depth insight into the complexities of educational life. This article discusses the ethical dilemmas of this kind of research including issues of power, consent, emotional involvement, objectivity, and researcher positioning, arguing that research is always a risk-filled endeavor requiring vigilant ethical astuteness and moment-to-moment judgments, which are particularly radicalized when doing research with intimate others such as one's children.","container-title":"Anthropology &amp; Education Quarterly","DOI":"10.1111/aeq.12253","ISSN":"1548-1492","issue":"3","language":"en","license":"© 2018 by the American Anthropological Association","note":"_eprint: https://anthrosource.onlinelibrary.wiley.com/doi/pdf/10.1111/aeq.12253","page":"329-339","source":"Wiley Online Library","title":"Mom, Dad, and the Research Object: The Ethics of Conducting Research Based on Your Own Children's Everyday Life","title-short":"Mom, Dad, and the Research Object","volume":"49","author":[{"family":"Matthiesen","given":"Noomi"},{"family":"Szulevicz","given":"Thomas"}],"issued":{"date-parts":[["2018"]]}}}],"schema":"https://github.com/citation-style-language/schema/raw/master/csl-citation.json"} </w:instrText>
      </w:r>
      <w:r w:rsidRPr="005344B4">
        <w:rPr>
          <w:rFonts w:cs="Times New Roman"/>
        </w:rPr>
        <w:fldChar w:fldCharType="separate"/>
      </w:r>
      <w:r w:rsidR="00C144D0" w:rsidRPr="005344B4">
        <w:rPr>
          <w:rFonts w:cs="Times New Roman"/>
        </w:rPr>
        <w:t>(Adler and Adler, 1996; Matthiesen and Szulevicz, 2018)</w:t>
      </w:r>
      <w:r w:rsidRPr="005344B4">
        <w:rPr>
          <w:rFonts w:cs="Times New Roman"/>
        </w:rPr>
        <w:fldChar w:fldCharType="end"/>
      </w:r>
      <w:r w:rsidRPr="005344B4">
        <w:rPr>
          <w:rFonts w:cs="Times New Roman"/>
        </w:rPr>
        <w:t xml:space="preserve">. </w:t>
      </w:r>
      <w:r w:rsidR="00614C76" w:rsidRPr="005344B4">
        <w:rPr>
          <w:rFonts w:cs="Times New Roman"/>
        </w:rPr>
        <w:t>Finally,</w:t>
      </w:r>
      <w:r w:rsidRPr="005344B4">
        <w:rPr>
          <w:rFonts w:cs="Times New Roman"/>
        </w:rPr>
        <w:t xml:space="preserve"> I discuss the limitations of the study, in which the framings and findings of the study reflect a particular set of concerns, affects, politics and relations which are cis-gendered, racially coded, and classed</w:t>
      </w:r>
      <w:r w:rsidR="001F5A5A" w:rsidRPr="005344B4">
        <w:rPr>
          <w:rFonts w:cs="Times New Roman"/>
        </w:rPr>
        <w:t xml:space="preserve">. </w:t>
      </w:r>
      <w:r w:rsidR="006B6A3E" w:rsidRPr="005344B4">
        <w:rPr>
          <w:rFonts w:cs="Times New Roman"/>
        </w:rPr>
        <w:t>M</w:t>
      </w:r>
      <w:r w:rsidRPr="005344B4">
        <w:rPr>
          <w:rFonts w:cs="Times New Roman"/>
        </w:rPr>
        <w:t xml:space="preserve">y positionality and personal anxieties have significantly shaped this </w:t>
      </w:r>
      <w:r w:rsidR="006C0087" w:rsidRPr="005344B4">
        <w:rPr>
          <w:rFonts w:cs="Times New Roman"/>
        </w:rPr>
        <w:t>researc</w:t>
      </w:r>
      <w:r w:rsidR="00880FAF" w:rsidRPr="005344B4">
        <w:rPr>
          <w:rFonts w:cs="Times New Roman"/>
        </w:rPr>
        <w:t>h; autoethnographic reflections included to illuminate</w:t>
      </w:r>
      <w:r w:rsidRPr="005344B4">
        <w:rPr>
          <w:rFonts w:cs="Times New Roman"/>
        </w:rPr>
        <w:t xml:space="preserve"> the emergence of environmental subjecthood (with)in families in the UK as giving rise to political and ethical </w:t>
      </w:r>
      <w:r w:rsidR="005B1F72" w:rsidRPr="005344B4">
        <w:rPr>
          <w:rFonts w:cs="Times New Roman"/>
        </w:rPr>
        <w:t>questions</w:t>
      </w:r>
      <w:r w:rsidRPr="005344B4">
        <w:rPr>
          <w:rFonts w:cs="Times New Roman"/>
        </w:rPr>
        <w:t xml:space="preserve"> which trouble the figure of the responsible individual. Nevertheless, it feeds into a tendency to centre white affect in ecological struggles whilst the bodies, lives and livelihoods of black and majority world peoples are disproportionately impacted by climate and environmental change. </w:t>
      </w:r>
    </w:p>
    <w:p w14:paraId="7B4B2837" w14:textId="34A7CDBA" w:rsidR="00B701E0" w:rsidRPr="005344B4" w:rsidRDefault="00B910C3" w:rsidP="009811B0">
      <w:pPr>
        <w:spacing w:line="480" w:lineRule="auto"/>
        <w:rPr>
          <w:rFonts w:cs="Times New Roman"/>
          <w:b/>
          <w:bCs/>
        </w:rPr>
      </w:pPr>
      <w:r w:rsidRPr="005344B4">
        <w:rPr>
          <w:rFonts w:cs="Times New Roman"/>
          <w:b/>
          <w:bCs/>
        </w:rPr>
        <w:t>Chapter 4</w:t>
      </w:r>
    </w:p>
    <w:p w14:paraId="2E6E9ABC" w14:textId="6E64084B" w:rsidR="00B910C3" w:rsidRPr="005344B4" w:rsidRDefault="007F44C4" w:rsidP="009811B0">
      <w:pPr>
        <w:spacing w:line="480" w:lineRule="auto"/>
        <w:rPr>
          <w:rFonts w:cs="Times New Roman"/>
        </w:rPr>
      </w:pPr>
      <w:r w:rsidRPr="005344B4">
        <w:rPr>
          <w:rFonts w:cs="Times New Roman"/>
        </w:rPr>
        <w:t xml:space="preserve">Chapter 4 is the first of three ethnographic chapters, each of which focuses on a different site. </w:t>
      </w:r>
      <w:r w:rsidR="00362AA9" w:rsidRPr="005344B4">
        <w:rPr>
          <w:rFonts w:cs="Times New Roman"/>
        </w:rPr>
        <w:t>The chapter centres ethnographic research at the temporary exhibition, Our Broken Planet at the Natural History Museum</w:t>
      </w:r>
      <w:r w:rsidR="002A1B12" w:rsidRPr="005344B4">
        <w:rPr>
          <w:rFonts w:cs="Times New Roman"/>
        </w:rPr>
        <w:t>,</w:t>
      </w:r>
      <w:r w:rsidR="00362AA9" w:rsidRPr="005344B4">
        <w:rPr>
          <w:rFonts w:cs="Times New Roman"/>
        </w:rPr>
        <w:t xml:space="preserve"> London. The overarching narrative of the exhibit </w:t>
      </w:r>
      <w:r w:rsidR="002A1B12" w:rsidRPr="005344B4">
        <w:rPr>
          <w:rFonts w:cs="Times New Roman"/>
        </w:rPr>
        <w:t>is that the</w:t>
      </w:r>
      <w:r w:rsidR="00362AA9" w:rsidRPr="005344B4">
        <w:rPr>
          <w:rFonts w:cs="Times New Roman"/>
        </w:rPr>
        <w:t xml:space="preserve"> planet</w:t>
      </w:r>
      <w:r w:rsidR="002A1B12" w:rsidRPr="005344B4">
        <w:rPr>
          <w:rFonts w:cs="Times New Roman"/>
        </w:rPr>
        <w:t xml:space="preserve"> is damaged</w:t>
      </w:r>
      <w:r w:rsidR="00362AA9" w:rsidRPr="005344B4">
        <w:rPr>
          <w:rFonts w:cs="Times New Roman"/>
        </w:rPr>
        <w:t xml:space="preserve">, </w:t>
      </w:r>
      <w:r w:rsidR="006B1777" w:rsidRPr="005344B4">
        <w:rPr>
          <w:rFonts w:cs="Times New Roman"/>
        </w:rPr>
        <w:t xml:space="preserve">but </w:t>
      </w:r>
      <w:r w:rsidR="00362AA9" w:rsidRPr="005344B4">
        <w:rPr>
          <w:rFonts w:cs="Times New Roman"/>
        </w:rPr>
        <w:t xml:space="preserve">a combination of scientific research and individual action will bring about the transformative changes </w:t>
      </w:r>
      <w:r w:rsidR="002A1B12" w:rsidRPr="005344B4">
        <w:rPr>
          <w:rFonts w:cs="Times New Roman"/>
        </w:rPr>
        <w:t>needed</w:t>
      </w:r>
      <w:r w:rsidR="00362AA9" w:rsidRPr="005344B4">
        <w:rPr>
          <w:rFonts w:cs="Times New Roman"/>
        </w:rPr>
        <w:t xml:space="preserve"> to restore ecological balance. </w:t>
      </w:r>
      <w:r w:rsidR="00C54D53" w:rsidRPr="005344B4">
        <w:rPr>
          <w:rFonts w:cs="Times New Roman"/>
        </w:rPr>
        <w:t>In this chapter I consider how</w:t>
      </w:r>
      <w:r w:rsidR="007737C1" w:rsidRPr="005344B4">
        <w:rPr>
          <w:rFonts w:cs="Times New Roman"/>
        </w:rPr>
        <w:t xml:space="preserve"> children’s</w:t>
      </w:r>
      <w:r w:rsidR="00DA610B" w:rsidRPr="005344B4">
        <w:rPr>
          <w:rFonts w:cs="Times New Roman"/>
        </w:rPr>
        <w:t xml:space="preserve"> questions, interjections and embodied</w:t>
      </w:r>
      <w:r w:rsidR="007737C1" w:rsidRPr="005344B4">
        <w:rPr>
          <w:rFonts w:cs="Times New Roman"/>
        </w:rPr>
        <w:t xml:space="preserve"> sense-making</w:t>
      </w:r>
      <w:r w:rsidR="008A444E" w:rsidRPr="005344B4">
        <w:rPr>
          <w:rFonts w:cs="Times New Roman"/>
        </w:rPr>
        <w:t xml:space="preserve"> within the </w:t>
      </w:r>
      <w:r w:rsidR="005F1701" w:rsidRPr="005344B4">
        <w:rPr>
          <w:rFonts w:cs="Times New Roman"/>
        </w:rPr>
        <w:t>exhibition</w:t>
      </w:r>
      <w:r w:rsidR="00C54D53" w:rsidRPr="005344B4">
        <w:rPr>
          <w:rFonts w:cs="Times New Roman"/>
        </w:rPr>
        <w:t xml:space="preserve"> can open a range of </w:t>
      </w:r>
      <w:proofErr w:type="spellStart"/>
      <w:r w:rsidR="00C54D53" w:rsidRPr="005344B4">
        <w:rPr>
          <w:rFonts w:cs="Times New Roman"/>
        </w:rPr>
        <w:t>ethico</w:t>
      </w:r>
      <w:proofErr w:type="spellEnd"/>
      <w:r w:rsidR="00C54D53" w:rsidRPr="005344B4">
        <w:rPr>
          <w:rFonts w:cs="Times New Roman"/>
        </w:rPr>
        <w:t xml:space="preserve">-political questions which require further consideration. Paying attention to how family groups interact within this space, I </w:t>
      </w:r>
      <w:r w:rsidR="00AE4FA2" w:rsidRPr="005344B4">
        <w:rPr>
          <w:rFonts w:cs="Times New Roman"/>
        </w:rPr>
        <w:t>illustrate</w:t>
      </w:r>
      <w:r w:rsidR="00C54D53" w:rsidRPr="005344B4">
        <w:rPr>
          <w:rFonts w:cs="Times New Roman"/>
        </w:rPr>
        <w:t xml:space="preserve"> how children’s environmental zeal can rub up against apathy and boredom, as well as how a child-like sense of morality can </w:t>
      </w:r>
      <w:proofErr w:type="gramStart"/>
      <w:r w:rsidR="00C54D53" w:rsidRPr="005344B4">
        <w:rPr>
          <w:rFonts w:cs="Times New Roman"/>
        </w:rPr>
        <w:t>open up</w:t>
      </w:r>
      <w:proofErr w:type="gramEnd"/>
      <w:r w:rsidR="00C54D53" w:rsidRPr="005344B4">
        <w:rPr>
          <w:rFonts w:cs="Times New Roman"/>
        </w:rPr>
        <w:t xml:space="preserve"> ethical </w:t>
      </w:r>
      <w:r w:rsidR="004B3D47" w:rsidRPr="005344B4">
        <w:rPr>
          <w:rFonts w:cs="Times New Roman"/>
        </w:rPr>
        <w:t>dilemmas</w:t>
      </w:r>
      <w:r w:rsidR="00C54D53" w:rsidRPr="005344B4">
        <w:rPr>
          <w:rFonts w:cs="Times New Roman"/>
        </w:rPr>
        <w:t xml:space="preserve"> to which adults are expected to respond</w:t>
      </w:r>
      <w:r w:rsidR="008C48EA" w:rsidRPr="005344B4">
        <w:rPr>
          <w:rFonts w:cs="Times New Roman"/>
        </w:rPr>
        <w:t xml:space="preserve">. </w:t>
      </w:r>
      <w:r w:rsidR="00C54D53" w:rsidRPr="005344B4">
        <w:rPr>
          <w:rFonts w:cs="Times New Roman"/>
        </w:rPr>
        <w:t xml:space="preserve"> </w:t>
      </w:r>
      <w:r w:rsidR="008C48EA" w:rsidRPr="005344B4">
        <w:rPr>
          <w:rFonts w:cs="Times New Roman"/>
        </w:rPr>
        <w:t>The exhibition tells stories of human-nature entanglements</w:t>
      </w:r>
      <w:r w:rsidR="00C54D53" w:rsidRPr="005344B4">
        <w:rPr>
          <w:rFonts w:cs="Times New Roman"/>
        </w:rPr>
        <w:t xml:space="preserve"> </w:t>
      </w:r>
      <w:r w:rsidR="008C48EA" w:rsidRPr="005344B4">
        <w:rPr>
          <w:rFonts w:cs="Times New Roman"/>
        </w:rPr>
        <w:t>through transgressive objects and monstrous assem</w:t>
      </w:r>
      <w:r w:rsidR="00801E6A" w:rsidRPr="005344B4">
        <w:rPr>
          <w:rFonts w:cs="Times New Roman"/>
        </w:rPr>
        <w:t>bl</w:t>
      </w:r>
      <w:r w:rsidR="008C48EA" w:rsidRPr="005344B4">
        <w:rPr>
          <w:rFonts w:cs="Times New Roman"/>
        </w:rPr>
        <w:t>ages</w:t>
      </w:r>
      <w:r w:rsidR="006B1777" w:rsidRPr="005344B4">
        <w:rPr>
          <w:rFonts w:cs="Times New Roman"/>
        </w:rPr>
        <w:t xml:space="preserve">; I </w:t>
      </w:r>
      <w:r w:rsidR="00801E6A" w:rsidRPr="005344B4">
        <w:rPr>
          <w:rFonts w:cs="Times New Roman"/>
        </w:rPr>
        <w:t xml:space="preserve">highlight </w:t>
      </w:r>
      <w:r w:rsidR="004B3D47" w:rsidRPr="005344B4">
        <w:rPr>
          <w:rFonts w:cs="Times New Roman"/>
        </w:rPr>
        <w:t>how these are enrolled in affective and emotive</w:t>
      </w:r>
      <w:r w:rsidR="00801E6A" w:rsidRPr="005344B4">
        <w:rPr>
          <w:rFonts w:cs="Times New Roman"/>
        </w:rPr>
        <w:t xml:space="preserve"> encounters</w:t>
      </w:r>
      <w:r w:rsidR="00C54D53" w:rsidRPr="005344B4">
        <w:rPr>
          <w:rFonts w:cs="Times New Roman"/>
        </w:rPr>
        <w:t xml:space="preserve">.  I argue that the ways in which children move around and interact with/in the exhibition can break through adult sensibilities, mobilities and expectations, opening possibilities for thinking otherwise about the </w:t>
      </w:r>
      <w:proofErr w:type="spellStart"/>
      <w:r w:rsidR="00C54D53" w:rsidRPr="005344B4">
        <w:rPr>
          <w:rFonts w:cs="Times New Roman"/>
        </w:rPr>
        <w:t>ethico</w:t>
      </w:r>
      <w:proofErr w:type="spellEnd"/>
      <w:r w:rsidR="00C54D53" w:rsidRPr="005344B4">
        <w:rPr>
          <w:rFonts w:cs="Times New Roman"/>
        </w:rPr>
        <w:t xml:space="preserve">-political challenges </w:t>
      </w:r>
      <w:r w:rsidR="006B1777" w:rsidRPr="005344B4">
        <w:rPr>
          <w:rFonts w:cs="Times New Roman"/>
        </w:rPr>
        <w:t>of Anthropocene</w:t>
      </w:r>
      <w:r w:rsidR="00C54D53" w:rsidRPr="005344B4">
        <w:rPr>
          <w:rFonts w:cs="Times New Roman"/>
        </w:rPr>
        <w:t xml:space="preserve">. Natural History Museums face significant challenges in breaking away from the human-nature binary underlying their historical and epistemological foundations, and the overarching narrative of the museum retains a focus on the individual human agent who must take responsibility for ‘fixing’ the planet. However, paying attention to the </w:t>
      </w:r>
      <w:r w:rsidR="00915EA0" w:rsidRPr="005344B4">
        <w:rPr>
          <w:rFonts w:cs="Times New Roman"/>
        </w:rPr>
        <w:t>micro dynamics</w:t>
      </w:r>
      <w:r w:rsidR="00C54D53" w:rsidRPr="005344B4">
        <w:rPr>
          <w:rFonts w:cs="Times New Roman"/>
        </w:rPr>
        <w:t xml:space="preserve"> of the space </w:t>
      </w:r>
      <w:r w:rsidR="00C54D53" w:rsidRPr="005344B4">
        <w:rPr>
          <w:rFonts w:cs="Times New Roman"/>
        </w:rPr>
        <w:lastRenderedPageBreak/>
        <w:t xml:space="preserve">demonstrates </w:t>
      </w:r>
      <w:r w:rsidR="00F11834" w:rsidRPr="005344B4">
        <w:rPr>
          <w:rFonts w:cs="Times New Roman"/>
        </w:rPr>
        <w:t>how the</w:t>
      </w:r>
      <w:r w:rsidR="00C54D53" w:rsidRPr="005344B4">
        <w:rPr>
          <w:rFonts w:cs="Times New Roman"/>
        </w:rPr>
        <w:t xml:space="preserve"> imperative </w:t>
      </w:r>
      <w:r w:rsidR="006B1777" w:rsidRPr="005344B4">
        <w:rPr>
          <w:rFonts w:cs="Times New Roman"/>
        </w:rPr>
        <w:t xml:space="preserve">of individual </w:t>
      </w:r>
      <w:r w:rsidR="00F11834" w:rsidRPr="005344B4">
        <w:rPr>
          <w:rFonts w:cs="Times New Roman"/>
        </w:rPr>
        <w:t>responsibility</w:t>
      </w:r>
      <w:r w:rsidR="006B1777" w:rsidRPr="005344B4">
        <w:rPr>
          <w:rFonts w:cs="Times New Roman"/>
        </w:rPr>
        <w:t xml:space="preserve"> </w:t>
      </w:r>
      <w:r w:rsidR="00C54D53" w:rsidRPr="005344B4">
        <w:rPr>
          <w:rFonts w:cs="Times New Roman"/>
        </w:rPr>
        <w:t xml:space="preserve">is negotiated, ignored or reappropriated by family visitors, whilst also </w:t>
      </w:r>
      <w:r w:rsidR="006B1777" w:rsidRPr="005344B4">
        <w:rPr>
          <w:rFonts w:cs="Times New Roman"/>
        </w:rPr>
        <w:t>illustrating</w:t>
      </w:r>
      <w:r w:rsidR="00C54D53" w:rsidRPr="005344B4">
        <w:rPr>
          <w:rFonts w:cs="Times New Roman"/>
        </w:rPr>
        <w:t xml:space="preserve"> how the exhibit becomes part of ethical sense-making that extends beyond the museum walls. </w:t>
      </w:r>
    </w:p>
    <w:p w14:paraId="019FE181" w14:textId="51746570" w:rsidR="00362AA9" w:rsidRPr="005344B4" w:rsidRDefault="00362AA9" w:rsidP="009811B0">
      <w:pPr>
        <w:spacing w:line="480" w:lineRule="auto"/>
        <w:rPr>
          <w:rFonts w:cs="Times New Roman"/>
          <w:b/>
          <w:bCs/>
          <w:color w:val="000000" w:themeColor="text1"/>
        </w:rPr>
      </w:pPr>
      <w:r w:rsidRPr="005344B4">
        <w:rPr>
          <w:rFonts w:cs="Times New Roman"/>
          <w:b/>
          <w:bCs/>
          <w:color w:val="000000" w:themeColor="text1"/>
        </w:rPr>
        <w:t>Chapter 5</w:t>
      </w:r>
    </w:p>
    <w:p w14:paraId="524848E9" w14:textId="55A56580" w:rsidR="00DD4C8E" w:rsidRPr="005344B4" w:rsidRDefault="00362AA9" w:rsidP="009811B0">
      <w:pPr>
        <w:spacing w:line="480" w:lineRule="auto"/>
        <w:rPr>
          <w:rFonts w:cs="Times New Roman"/>
          <w:color w:val="000000" w:themeColor="text1"/>
        </w:rPr>
      </w:pPr>
      <w:r w:rsidRPr="005344B4">
        <w:rPr>
          <w:rFonts w:cs="Times New Roman"/>
          <w:color w:val="000000" w:themeColor="text1"/>
        </w:rPr>
        <w:t xml:space="preserve">Chapter 5 </w:t>
      </w:r>
      <w:r w:rsidR="00110BFF" w:rsidRPr="005344B4">
        <w:rPr>
          <w:rFonts w:cs="Times New Roman"/>
          <w:color w:val="000000" w:themeColor="text1"/>
        </w:rPr>
        <w:t xml:space="preserve">draws on observations and autoethnography at the Festival of Thrift, a </w:t>
      </w:r>
      <w:r w:rsidR="00597809" w:rsidRPr="005344B4">
        <w:rPr>
          <w:rFonts w:cs="Times New Roman"/>
          <w:color w:val="000000" w:themeColor="text1"/>
        </w:rPr>
        <w:t>two-day</w:t>
      </w:r>
      <w:r w:rsidR="00110BFF" w:rsidRPr="005344B4">
        <w:rPr>
          <w:rFonts w:cs="Times New Roman"/>
          <w:color w:val="000000" w:themeColor="text1"/>
        </w:rPr>
        <w:t xml:space="preserve"> sustainability festival in Redcar.</w:t>
      </w:r>
      <w:r w:rsidR="00752664" w:rsidRPr="005344B4">
        <w:rPr>
          <w:rFonts w:cs="Times New Roman"/>
          <w:color w:val="000000" w:themeColor="text1"/>
        </w:rPr>
        <w:t xml:space="preserve"> </w:t>
      </w:r>
      <w:r w:rsidR="00823B9F" w:rsidRPr="005344B4">
        <w:rPr>
          <w:rFonts w:cs="Times New Roman"/>
          <w:color w:val="000000" w:themeColor="text1"/>
        </w:rPr>
        <w:t>The focus of the festival is the reduction of</w:t>
      </w:r>
      <w:r w:rsidR="00A0067C" w:rsidRPr="005344B4">
        <w:rPr>
          <w:rFonts w:cs="Times New Roman"/>
          <w:color w:val="000000" w:themeColor="text1"/>
        </w:rPr>
        <w:t xml:space="preserve"> consumption and waste through </w:t>
      </w:r>
      <w:r w:rsidR="00B20F56" w:rsidRPr="005344B4">
        <w:rPr>
          <w:rFonts w:cs="Times New Roman"/>
          <w:color w:val="000000" w:themeColor="text1"/>
        </w:rPr>
        <w:t>thrifty</w:t>
      </w:r>
      <w:r w:rsidR="00A0067C" w:rsidRPr="005344B4">
        <w:rPr>
          <w:rFonts w:cs="Times New Roman"/>
          <w:color w:val="000000" w:themeColor="text1"/>
        </w:rPr>
        <w:t xml:space="preserve"> behaviours, but rather than the usual dour, self-righteous </w:t>
      </w:r>
      <w:r w:rsidR="00B20F56" w:rsidRPr="005344B4">
        <w:rPr>
          <w:rFonts w:cs="Times New Roman"/>
          <w:color w:val="000000" w:themeColor="text1"/>
        </w:rPr>
        <w:t xml:space="preserve">or </w:t>
      </w:r>
      <w:r w:rsidR="00F11834" w:rsidRPr="005344B4">
        <w:rPr>
          <w:rFonts w:cs="Times New Roman"/>
          <w:color w:val="000000" w:themeColor="text1"/>
        </w:rPr>
        <w:t>moralising</w:t>
      </w:r>
      <w:r w:rsidR="00B20F56" w:rsidRPr="005344B4">
        <w:rPr>
          <w:rFonts w:cs="Times New Roman"/>
          <w:color w:val="000000" w:themeColor="text1"/>
        </w:rPr>
        <w:t xml:space="preserve"> affects </w:t>
      </w:r>
      <w:r w:rsidR="002B289C" w:rsidRPr="005344B4">
        <w:rPr>
          <w:rFonts w:cs="Times New Roman"/>
          <w:color w:val="000000" w:themeColor="text1"/>
        </w:rPr>
        <w:t>that often accompany environmental responsibility</w:t>
      </w:r>
      <w:r w:rsidR="00470414" w:rsidRPr="005344B4">
        <w:rPr>
          <w:rFonts w:cs="Times New Roman"/>
          <w:color w:val="000000" w:themeColor="text1"/>
        </w:rPr>
        <w:t xml:space="preserve"> </w:t>
      </w:r>
      <w:r w:rsidR="00866790" w:rsidRPr="005344B4">
        <w:rPr>
          <w:rFonts w:cs="Times New Roman"/>
          <w:color w:val="000000" w:themeColor="text1"/>
        </w:rPr>
        <w:fldChar w:fldCharType="begin"/>
      </w:r>
      <w:r w:rsidR="00866790" w:rsidRPr="005344B4">
        <w:rPr>
          <w:rFonts w:cs="Times New Roman"/>
          <w:color w:val="000000" w:themeColor="text1"/>
        </w:rPr>
        <w:instrText xml:space="preserve"> ADDIN ZOTERO_ITEM CSL_CITATION {"citationID":"RWQf9v7y","properties":{"formattedCitation":"(Seymour, 2018; Bosworth, 2020)","plainCitation":"(Seymour, 2018; Bosworth, 2020)","noteIndex":0},"citationItems":[{"id":22195,"uris":["http://zotero.org/users/6040264/items/VS65S3XN"],"itemData":{"id":22195,"type":"book","abstract":"\"Bad Environmentalism examines how contemporary artists identify and respond to the ironies and absurdities surrounding environmental activism with their work in film, reality TV, poetry, fiction, performance art, and standup comedy. Focusing on texts such as the TV show Wildboyz and film series Green Porno, the book shows how such \"bad environmentalists\" use absurdity, camp, playfulness, and repulsiveness to counter climate skepticism and forces of environmental degradation as well as to question mainstream environmentalism's earnest prescriptiveness. Using affect theory and queer theory as her primary theoretical frameworks, Seymour considers the potentials and pitfalls of bad environmentalism and expands our understandings of environmental art and activism\"--","call-number":"NX650.E58 S49 2018","event-place":"Minneapolis","ISBN":"978-1-5179-0388-6","number-of-pages":"306","publisher":"University of Minnesota Press","publisher-place":"Minneapolis","source":"Library of Congress ISBN","title":"Bad environmentalism: irony and irreverence in the ecological age","title-short":"Bad environmentalism","author":[{"family":"Seymour","given":"Nicole"}],"issued":{"date-parts":[["2018"]]}}},{"id":26,"uris":["http://zotero.org/users/6040264/items/6T2LDX9A"],"itemData":{"id":26,"type":"article-journal","container-title":"Social &amp; Cultural Geography","DOI":"10.1080/14649365.2019.1637193","ISSN":"1464-9365","issue":"1","note":"publisher: Routledge\n_eprint: https://doi.org/10.1080/14649365.2019.1637193","page":"138-140","source":"Taylor and Francis+NEJM","title":"Bad environmentalism: irony and irreverence in the ecological age","title-short":"Bad environmentalism","volume":"21","author":[{"family":"Bosworth","given":"Kai"}],"issued":{"date-parts":[["2020",1,2]]}}}],"schema":"https://github.com/citation-style-language/schema/raw/master/csl-citation.json"} </w:instrText>
      </w:r>
      <w:r w:rsidR="00866790" w:rsidRPr="005344B4">
        <w:rPr>
          <w:rFonts w:cs="Times New Roman"/>
          <w:color w:val="000000" w:themeColor="text1"/>
        </w:rPr>
        <w:fldChar w:fldCharType="separate"/>
      </w:r>
      <w:r w:rsidR="00866790" w:rsidRPr="005344B4">
        <w:rPr>
          <w:rFonts w:cs="Times New Roman"/>
        </w:rPr>
        <w:t>(Seymour, 2018; Bosworth, 2020)</w:t>
      </w:r>
      <w:r w:rsidR="00866790" w:rsidRPr="005344B4">
        <w:rPr>
          <w:rFonts w:cs="Times New Roman"/>
          <w:color w:val="000000" w:themeColor="text1"/>
        </w:rPr>
        <w:fldChar w:fldCharType="end"/>
      </w:r>
      <w:r w:rsidR="007F0537" w:rsidRPr="005344B4">
        <w:rPr>
          <w:rFonts w:cs="Times New Roman"/>
          <w:color w:val="000000" w:themeColor="text1"/>
        </w:rPr>
        <w:t>, here environmentalism is expressed through joy</w:t>
      </w:r>
      <w:r w:rsidR="00DC4D34" w:rsidRPr="005344B4">
        <w:rPr>
          <w:rFonts w:cs="Times New Roman"/>
          <w:color w:val="000000" w:themeColor="text1"/>
        </w:rPr>
        <w:t xml:space="preserve">, creativity, play and the absurd. </w:t>
      </w:r>
      <w:r w:rsidR="00DD4C8E" w:rsidRPr="005344B4">
        <w:rPr>
          <w:rFonts w:cs="Times New Roman"/>
          <w:color w:val="000000" w:themeColor="text1"/>
        </w:rPr>
        <w:t>Although</w:t>
      </w:r>
      <w:r w:rsidR="00C1330D" w:rsidRPr="005344B4">
        <w:rPr>
          <w:rFonts w:cs="Times New Roman"/>
          <w:color w:val="000000" w:themeColor="text1"/>
        </w:rPr>
        <w:t xml:space="preserve"> organised</w:t>
      </w:r>
      <w:r w:rsidR="00DD4C8E" w:rsidRPr="005344B4">
        <w:rPr>
          <w:rFonts w:cs="Times New Roman"/>
          <w:color w:val="000000" w:themeColor="text1"/>
        </w:rPr>
        <w:t xml:space="preserve"> within a framework of neoliberal environmentalism, the festival generates a space of ambivalence – in which the absurd, the ironic and the humorous jostle rub up against rejoinders to ‘do one’s bit’.  I expand on this in more detail through a series of vignettes</w:t>
      </w:r>
      <w:r w:rsidR="005001B6" w:rsidRPr="005344B4">
        <w:rPr>
          <w:rFonts w:cs="Times New Roman"/>
          <w:color w:val="000000" w:themeColor="text1"/>
        </w:rPr>
        <w:t xml:space="preserve"> which </w:t>
      </w:r>
      <w:r w:rsidR="00A10A9C" w:rsidRPr="005344B4">
        <w:rPr>
          <w:rFonts w:cs="Times New Roman"/>
          <w:color w:val="000000" w:themeColor="text1"/>
        </w:rPr>
        <w:t>consider how the festival</w:t>
      </w:r>
      <w:r w:rsidR="00B1717A" w:rsidRPr="005344B4">
        <w:rPr>
          <w:rFonts w:cs="Times New Roman"/>
          <w:color w:val="000000" w:themeColor="text1"/>
        </w:rPr>
        <w:t xml:space="preserve"> enables</w:t>
      </w:r>
      <w:r w:rsidR="005A62B2" w:rsidRPr="005344B4">
        <w:rPr>
          <w:rFonts w:cs="Times New Roman"/>
          <w:color w:val="000000" w:themeColor="text1"/>
        </w:rPr>
        <w:t xml:space="preserve"> adults and children to engage in play, creativity and </w:t>
      </w:r>
      <w:r w:rsidR="00AF48E2" w:rsidRPr="005344B4">
        <w:rPr>
          <w:rFonts w:cs="Times New Roman"/>
          <w:color w:val="000000" w:themeColor="text1"/>
        </w:rPr>
        <w:t>the performance of worlds to come</w:t>
      </w:r>
      <w:r w:rsidR="00FD314E" w:rsidRPr="005344B4">
        <w:rPr>
          <w:rFonts w:cs="Times New Roman"/>
        </w:rPr>
        <w:t>. I argue that the festival site engenders more horizonal relations between adults and children</w:t>
      </w:r>
      <w:r w:rsidR="001956F9" w:rsidRPr="005344B4">
        <w:rPr>
          <w:rFonts w:cs="Times New Roman"/>
        </w:rPr>
        <w:t xml:space="preserve"> through cultivating </w:t>
      </w:r>
      <w:r w:rsidR="00ED40D9" w:rsidRPr="005344B4">
        <w:rPr>
          <w:rFonts w:cs="Times New Roman"/>
        </w:rPr>
        <w:t>child-like sensibilities</w:t>
      </w:r>
      <w:r w:rsidR="00B8481D" w:rsidRPr="005344B4">
        <w:rPr>
          <w:rFonts w:cs="Times New Roman"/>
        </w:rPr>
        <w:t xml:space="preserve"> </w:t>
      </w:r>
      <w:r w:rsidR="00ED40D9" w:rsidRPr="005344B4">
        <w:rPr>
          <w:rFonts w:cs="Times New Roman"/>
        </w:rPr>
        <w:t xml:space="preserve">- </w:t>
      </w:r>
      <w:r w:rsidR="00B8481D" w:rsidRPr="005344B4">
        <w:rPr>
          <w:rFonts w:cs="Times New Roman"/>
        </w:rPr>
        <w:t>generating opp</w:t>
      </w:r>
      <w:r w:rsidR="00FD314E" w:rsidRPr="005344B4">
        <w:rPr>
          <w:rFonts w:cs="Times New Roman"/>
        </w:rPr>
        <w:t xml:space="preserve">ortunities to for making-sense of environmental crisis </w:t>
      </w:r>
      <w:r w:rsidR="0058474B" w:rsidRPr="005344B4">
        <w:rPr>
          <w:rFonts w:cs="Times New Roman"/>
        </w:rPr>
        <w:t xml:space="preserve">beyond </w:t>
      </w:r>
      <w:r w:rsidR="00E66B13" w:rsidRPr="005344B4">
        <w:rPr>
          <w:rFonts w:cs="Times New Roman"/>
        </w:rPr>
        <w:t xml:space="preserve">the deadening </w:t>
      </w:r>
      <w:proofErr w:type="spellStart"/>
      <w:r w:rsidR="00E66B13" w:rsidRPr="005344B4">
        <w:rPr>
          <w:rFonts w:cs="Times New Roman"/>
        </w:rPr>
        <w:t>affects</w:t>
      </w:r>
      <w:proofErr w:type="spellEnd"/>
      <w:r w:rsidR="00E66B13" w:rsidRPr="005344B4">
        <w:rPr>
          <w:rFonts w:cs="Times New Roman"/>
        </w:rPr>
        <w:t xml:space="preserve"> of individual responsibility. In the festival site, pleasure, play and communal flourishing are </w:t>
      </w:r>
      <w:r w:rsidR="00B55E9D" w:rsidRPr="005344B4">
        <w:rPr>
          <w:rFonts w:cs="Times New Roman"/>
        </w:rPr>
        <w:t xml:space="preserve">centred in a confrontation with ecological crises. </w:t>
      </w:r>
      <w:r w:rsidR="001D1C29" w:rsidRPr="005344B4">
        <w:rPr>
          <w:rFonts w:cs="Times New Roman"/>
        </w:rPr>
        <w:t xml:space="preserve">Thinking with and through childhood sensibilities </w:t>
      </w:r>
      <w:r w:rsidR="00E76B23" w:rsidRPr="005344B4">
        <w:rPr>
          <w:rFonts w:cs="Times New Roman"/>
        </w:rPr>
        <w:t>reorient</w:t>
      </w:r>
      <w:r w:rsidR="001D1C29" w:rsidRPr="005344B4">
        <w:rPr>
          <w:rFonts w:cs="Times New Roman"/>
        </w:rPr>
        <w:t>s</w:t>
      </w:r>
      <w:r w:rsidR="00E76B23" w:rsidRPr="005344B4">
        <w:rPr>
          <w:rFonts w:cs="Times New Roman"/>
        </w:rPr>
        <w:t xml:space="preserve"> ethical and political relations with more than human others and the environmental commons, creating space for more inclusive and capacious modes of environmentalism to emerge</w:t>
      </w:r>
    </w:p>
    <w:p w14:paraId="199A4B92" w14:textId="6898F5CF" w:rsidR="00362AA9" w:rsidRPr="00C846B7" w:rsidRDefault="000406A6" w:rsidP="009811B0">
      <w:pPr>
        <w:spacing w:line="480" w:lineRule="auto"/>
        <w:rPr>
          <w:rFonts w:cs="Times New Roman"/>
          <w:b/>
          <w:bCs/>
        </w:rPr>
      </w:pPr>
      <w:r w:rsidRPr="00C846B7">
        <w:rPr>
          <w:rFonts w:cs="Times New Roman"/>
          <w:b/>
          <w:bCs/>
        </w:rPr>
        <w:t>Chapter 6</w:t>
      </w:r>
    </w:p>
    <w:p w14:paraId="0EF6599F" w14:textId="5F500A52" w:rsidR="00E80D07" w:rsidRPr="008F04CE" w:rsidRDefault="00880CF9" w:rsidP="009811B0">
      <w:pPr>
        <w:spacing w:line="480" w:lineRule="auto"/>
        <w:rPr>
          <w:rFonts w:cs="Times New Roman"/>
        </w:rPr>
      </w:pPr>
      <w:r w:rsidRPr="00880CF9">
        <w:rPr>
          <w:rFonts w:cs="Times New Roman"/>
        </w:rPr>
        <w:t xml:space="preserve">Chapter 6 </w:t>
      </w:r>
      <w:r w:rsidR="00D87EAF">
        <w:rPr>
          <w:rFonts w:cs="Times New Roman"/>
        </w:rPr>
        <w:t>introduces</w:t>
      </w:r>
      <w:r w:rsidRPr="00880CF9">
        <w:rPr>
          <w:rFonts w:cs="Times New Roman"/>
        </w:rPr>
        <w:t xml:space="preserve"> </w:t>
      </w:r>
      <w:r w:rsidRPr="00880CF9">
        <w:rPr>
          <w:rFonts w:cs="Times New Roman"/>
          <w:i/>
          <w:iCs/>
        </w:rPr>
        <w:t>The Big One</w:t>
      </w:r>
      <w:r w:rsidRPr="00880CF9">
        <w:rPr>
          <w:rFonts w:cs="Times New Roman"/>
        </w:rPr>
        <w:t xml:space="preserve">, a four-day climate protest held in Westminster </w:t>
      </w:r>
      <w:r w:rsidR="003568B0">
        <w:rPr>
          <w:rFonts w:cs="Times New Roman"/>
        </w:rPr>
        <w:t>in April 2023</w:t>
      </w:r>
      <w:r w:rsidR="00003857">
        <w:rPr>
          <w:rFonts w:cs="Times New Roman"/>
        </w:rPr>
        <w:t xml:space="preserve"> organised by Extinction Rebellion and other environmental groups.</w:t>
      </w:r>
      <w:r w:rsidR="00E32FD6">
        <w:rPr>
          <w:rFonts w:cs="Times New Roman"/>
        </w:rPr>
        <w:t xml:space="preserve"> A </w:t>
      </w:r>
      <w:r w:rsidR="006F5EB0">
        <w:rPr>
          <w:rFonts w:cs="Times New Roman"/>
        </w:rPr>
        <w:t>core</w:t>
      </w:r>
      <w:r w:rsidR="00E32FD6">
        <w:rPr>
          <w:rFonts w:cs="Times New Roman"/>
        </w:rPr>
        <w:t xml:space="preserve"> focus of this event was participation and recruitment; </w:t>
      </w:r>
      <w:r w:rsidR="00984E29">
        <w:rPr>
          <w:rFonts w:cs="Times New Roman"/>
        </w:rPr>
        <w:t xml:space="preserve">with organisers seeking to make the event accessible and friendly. </w:t>
      </w:r>
      <w:r w:rsidR="00D87EAF">
        <w:rPr>
          <w:rFonts w:cs="Times New Roman"/>
        </w:rPr>
        <w:t>Drawing on ethnography the event, interviews with participants and autoethnography of my own experiences of climate activism</w:t>
      </w:r>
      <w:r w:rsidR="009B66A1">
        <w:rPr>
          <w:rFonts w:cs="Times New Roman"/>
        </w:rPr>
        <w:t xml:space="preserve">, I </w:t>
      </w:r>
      <w:r w:rsidR="00C846B7">
        <w:rPr>
          <w:rFonts w:cs="Times New Roman"/>
        </w:rPr>
        <w:t>argue</w:t>
      </w:r>
      <w:r w:rsidR="009B66A1">
        <w:rPr>
          <w:rFonts w:cs="Times New Roman"/>
        </w:rPr>
        <w:t xml:space="preserve"> that protest spaces offer children and adults the opportunity to make sense of ecological crisis and agency anew. </w:t>
      </w:r>
      <w:r w:rsidR="009453F4">
        <w:rPr>
          <w:rFonts w:cs="Times New Roman"/>
        </w:rPr>
        <w:t xml:space="preserve">Climate activism is explored in this chapter as an </w:t>
      </w:r>
      <w:r w:rsidR="009453F4">
        <w:rPr>
          <w:rFonts w:cs="Times New Roman"/>
        </w:rPr>
        <w:lastRenderedPageBreak/>
        <w:t xml:space="preserve">ongoing journey of unlearning </w:t>
      </w:r>
      <w:r w:rsidR="008F04CE">
        <w:rPr>
          <w:rFonts w:cs="Times New Roman"/>
        </w:rPr>
        <w:t xml:space="preserve">responsibility via neoliberal environmentalism and </w:t>
      </w:r>
      <w:r w:rsidR="00C846B7">
        <w:rPr>
          <w:rFonts w:cs="Times New Roman"/>
        </w:rPr>
        <w:t>developing</w:t>
      </w:r>
      <w:r w:rsidR="008F04CE">
        <w:rPr>
          <w:rFonts w:cs="Times New Roman"/>
        </w:rPr>
        <w:t xml:space="preserve"> new modes of response </w:t>
      </w:r>
      <w:r w:rsidR="008F04CE" w:rsidRPr="008F04CE">
        <w:rPr>
          <w:rFonts w:cs="Times New Roman"/>
          <w:i/>
          <w:iCs/>
        </w:rPr>
        <w:t>together</w:t>
      </w:r>
      <w:r w:rsidR="00B1337C" w:rsidRPr="008F04CE">
        <w:rPr>
          <w:rFonts w:cs="Times New Roman"/>
          <w:i/>
          <w:iCs/>
        </w:rPr>
        <w:t xml:space="preserve"> </w:t>
      </w:r>
      <w:r w:rsidR="008F04CE">
        <w:rPr>
          <w:rFonts w:cs="Times New Roman"/>
        </w:rPr>
        <w:t>– intergenerationally</w:t>
      </w:r>
      <w:r w:rsidR="00C846B7">
        <w:rPr>
          <w:rFonts w:cs="Times New Roman"/>
        </w:rPr>
        <w:t xml:space="preserve"> within families and </w:t>
      </w:r>
      <w:proofErr w:type="spellStart"/>
      <w:r w:rsidR="00C846B7">
        <w:rPr>
          <w:rFonts w:cs="Times New Roman"/>
        </w:rPr>
        <w:t>interrelationally</w:t>
      </w:r>
      <w:proofErr w:type="spellEnd"/>
      <w:r w:rsidR="00C846B7">
        <w:rPr>
          <w:rFonts w:cs="Times New Roman"/>
        </w:rPr>
        <w:t xml:space="preserve"> within a community of activists. </w:t>
      </w:r>
      <w:r w:rsidR="00671F6C">
        <w:rPr>
          <w:rFonts w:cs="Times New Roman"/>
        </w:rPr>
        <w:t>I illustrate this through three them</w:t>
      </w:r>
      <w:r w:rsidR="00E50DB5">
        <w:rPr>
          <w:rFonts w:cs="Times New Roman"/>
        </w:rPr>
        <w:t xml:space="preserve">es; family friendly protest, the figure of the child and parenting for climate futures. Section </w:t>
      </w:r>
      <w:r w:rsidR="00636F5B">
        <w:rPr>
          <w:rFonts w:cs="Times New Roman"/>
        </w:rPr>
        <w:t xml:space="preserve">6.2, Family Friendly </w:t>
      </w:r>
      <w:r w:rsidR="00F57097">
        <w:rPr>
          <w:rFonts w:cs="Times New Roman"/>
        </w:rPr>
        <w:t>P</w:t>
      </w:r>
      <w:r w:rsidR="00636F5B">
        <w:rPr>
          <w:rFonts w:cs="Times New Roman"/>
        </w:rPr>
        <w:t>rotests</w:t>
      </w:r>
      <w:r w:rsidR="00F57097">
        <w:rPr>
          <w:rFonts w:cs="Times New Roman"/>
        </w:rPr>
        <w:t>,</w:t>
      </w:r>
      <w:r w:rsidR="00636F5B">
        <w:rPr>
          <w:rFonts w:cs="Times New Roman"/>
        </w:rPr>
        <w:t xml:space="preserve"> describes the ways in which children’s presence with/in adult centric protests shape the spa</w:t>
      </w:r>
      <w:r w:rsidR="00787A98">
        <w:rPr>
          <w:rFonts w:cs="Times New Roman"/>
        </w:rPr>
        <w:t>ce</w:t>
      </w:r>
      <w:r w:rsidR="00F57097">
        <w:rPr>
          <w:rFonts w:cs="Times New Roman"/>
        </w:rPr>
        <w:t>.</w:t>
      </w:r>
      <w:r w:rsidR="00787A98">
        <w:rPr>
          <w:rFonts w:cs="Times New Roman"/>
        </w:rPr>
        <w:t xml:space="preserve"> </w:t>
      </w:r>
      <w:r w:rsidR="00F57097">
        <w:rPr>
          <w:rFonts w:cs="Times New Roman"/>
        </w:rPr>
        <w:t>T</w:t>
      </w:r>
      <w:r w:rsidR="00436C86">
        <w:rPr>
          <w:rFonts w:cs="Times New Roman"/>
        </w:rPr>
        <w:t>ransgressive and politically charged</w:t>
      </w:r>
      <w:r w:rsidR="00787A98">
        <w:rPr>
          <w:rFonts w:cs="Times New Roman"/>
        </w:rPr>
        <w:t xml:space="preserve"> protest space</w:t>
      </w:r>
      <w:r w:rsidR="00436C86">
        <w:rPr>
          <w:rFonts w:cs="Times New Roman"/>
        </w:rPr>
        <w:t>s</w:t>
      </w:r>
      <w:r w:rsidR="00787A98">
        <w:rPr>
          <w:rFonts w:cs="Times New Roman"/>
        </w:rPr>
        <w:t xml:space="preserve"> </w:t>
      </w:r>
      <w:proofErr w:type="gramStart"/>
      <w:r w:rsidR="00436C86">
        <w:rPr>
          <w:rFonts w:cs="Times New Roman"/>
        </w:rPr>
        <w:t>open up</w:t>
      </w:r>
      <w:proofErr w:type="gramEnd"/>
      <w:r w:rsidR="00436C86">
        <w:rPr>
          <w:rFonts w:cs="Times New Roman"/>
        </w:rPr>
        <w:t xml:space="preserve"> questions and modes of expressions that children may not otherwise encounter. Here</w:t>
      </w:r>
      <w:r w:rsidR="00D85737">
        <w:rPr>
          <w:rFonts w:cs="Times New Roman"/>
        </w:rPr>
        <w:t>, c</w:t>
      </w:r>
      <w:r w:rsidR="00436C86">
        <w:rPr>
          <w:rFonts w:cs="Times New Roman"/>
        </w:rPr>
        <w:t xml:space="preserve">hildren’s curiosity and sense-making </w:t>
      </w:r>
      <w:r w:rsidR="00F57097">
        <w:rPr>
          <w:rFonts w:cs="Times New Roman"/>
        </w:rPr>
        <w:t>become</w:t>
      </w:r>
      <w:r w:rsidR="00436C86">
        <w:rPr>
          <w:rFonts w:cs="Times New Roman"/>
        </w:rPr>
        <w:t xml:space="preserve"> prompt</w:t>
      </w:r>
      <w:r w:rsidR="00F57097">
        <w:rPr>
          <w:rFonts w:cs="Times New Roman"/>
        </w:rPr>
        <w:t>s</w:t>
      </w:r>
      <w:r w:rsidR="00436C86">
        <w:rPr>
          <w:rFonts w:cs="Times New Roman"/>
        </w:rPr>
        <w:t xml:space="preserve"> for adults to make sense anew</w:t>
      </w:r>
      <w:r w:rsidR="00D85737">
        <w:rPr>
          <w:rFonts w:cs="Times New Roman"/>
        </w:rPr>
        <w:t>; I describe encounters where adults take the time t</w:t>
      </w:r>
      <w:r w:rsidR="00D86FA8">
        <w:rPr>
          <w:rFonts w:cs="Times New Roman"/>
        </w:rPr>
        <w:t>o translate difficult realties to their children. In Se</w:t>
      </w:r>
      <w:r w:rsidR="00C1350E">
        <w:rPr>
          <w:rFonts w:cs="Times New Roman"/>
        </w:rPr>
        <w:t>ction 6.3, I consider how the figure of the child is a powerful</w:t>
      </w:r>
      <w:r w:rsidR="009F344E">
        <w:rPr>
          <w:rFonts w:cs="Times New Roman"/>
        </w:rPr>
        <w:t xml:space="preserve">ly affective motif which circulates within XR. I demonstrate how this mediates </w:t>
      </w:r>
      <w:r w:rsidR="00E80D07">
        <w:rPr>
          <w:rFonts w:cs="Times New Roman"/>
        </w:rPr>
        <w:t xml:space="preserve">or </w:t>
      </w:r>
      <w:proofErr w:type="gramStart"/>
      <w:r w:rsidR="00F57097">
        <w:rPr>
          <w:rFonts w:cs="Times New Roman"/>
        </w:rPr>
        <w:t>enters</w:t>
      </w:r>
      <w:r w:rsidR="0068174F">
        <w:rPr>
          <w:rFonts w:cs="Times New Roman"/>
        </w:rPr>
        <w:t xml:space="preserve"> into</w:t>
      </w:r>
      <w:proofErr w:type="gramEnd"/>
      <w:r w:rsidR="00E80D07">
        <w:rPr>
          <w:rFonts w:cs="Times New Roman"/>
        </w:rPr>
        <w:t xml:space="preserve"> relationships </w:t>
      </w:r>
      <w:r w:rsidR="0068174F">
        <w:rPr>
          <w:rFonts w:cs="Times New Roman"/>
        </w:rPr>
        <w:t>which</w:t>
      </w:r>
      <w:r w:rsidR="00E80D07">
        <w:rPr>
          <w:rFonts w:cs="Times New Roman"/>
        </w:rPr>
        <w:t xml:space="preserve"> activist</w:t>
      </w:r>
      <w:r w:rsidR="0068174F">
        <w:rPr>
          <w:rFonts w:cs="Times New Roman"/>
        </w:rPr>
        <w:t xml:space="preserve">s </w:t>
      </w:r>
      <w:r w:rsidR="00E80D07">
        <w:rPr>
          <w:rFonts w:cs="Times New Roman"/>
        </w:rPr>
        <w:t>have with their own children. Finally in section 6.4, I explore how parent climate activist</w:t>
      </w:r>
      <w:r w:rsidR="0068174F">
        <w:rPr>
          <w:rFonts w:cs="Times New Roman"/>
        </w:rPr>
        <w:t>s</w:t>
      </w:r>
      <w:r w:rsidR="00E80D07">
        <w:rPr>
          <w:rFonts w:cs="Times New Roman"/>
        </w:rPr>
        <w:t xml:space="preserve"> engage in various modes of ‘climate conscious parenting</w:t>
      </w:r>
      <w:r w:rsidR="0068174F">
        <w:rPr>
          <w:rFonts w:cs="Times New Roman"/>
        </w:rPr>
        <w:t>’</w:t>
      </w:r>
      <w:r w:rsidR="00E80D07">
        <w:rPr>
          <w:rFonts w:cs="Times New Roman"/>
        </w:rPr>
        <w:t xml:space="preserve"> as a prefigurative practice at the microscale of the family. </w:t>
      </w:r>
      <w:r w:rsidR="00655B98">
        <w:rPr>
          <w:rFonts w:cs="Times New Roman"/>
        </w:rPr>
        <w:t xml:space="preserve">Overall, this chapter </w:t>
      </w:r>
      <w:r w:rsidR="00655B98" w:rsidRPr="00655B98">
        <w:rPr>
          <w:rFonts w:cs="Times New Roman"/>
        </w:rPr>
        <w:t xml:space="preserve">explores how parents and children co-create forms of climate awareness and activism through </w:t>
      </w:r>
      <w:r w:rsidR="008E057E">
        <w:rPr>
          <w:rFonts w:cs="Times New Roman"/>
        </w:rPr>
        <w:t>everyday family life</w:t>
      </w:r>
      <w:r w:rsidR="00655B98" w:rsidRPr="00655B98">
        <w:rPr>
          <w:rFonts w:cs="Times New Roman"/>
        </w:rPr>
        <w:t>. Parenting in the climate crisis becomes a moral and political vocation, requiring humility, improvisation, and resistance. Through collective care and affective attachments, families cultivate hopeful, relational ways of living and feeling in response to ecological uncertainty.</w:t>
      </w:r>
    </w:p>
    <w:p w14:paraId="1B9BA4F8" w14:textId="77777777" w:rsidR="00833B9E" w:rsidRPr="007D73B8" w:rsidRDefault="000406A6" w:rsidP="009811B0">
      <w:pPr>
        <w:spacing w:line="480" w:lineRule="auto"/>
        <w:rPr>
          <w:rFonts w:cs="Times New Roman"/>
          <w:b/>
          <w:bCs/>
        </w:rPr>
      </w:pPr>
      <w:r w:rsidRPr="007D73B8">
        <w:rPr>
          <w:rFonts w:cs="Times New Roman"/>
          <w:b/>
          <w:bCs/>
        </w:rPr>
        <w:t xml:space="preserve">Chapter </w:t>
      </w:r>
      <w:r w:rsidR="00833B9E" w:rsidRPr="007D73B8">
        <w:rPr>
          <w:rFonts w:cs="Times New Roman"/>
          <w:b/>
          <w:bCs/>
        </w:rPr>
        <w:t>7</w:t>
      </w:r>
    </w:p>
    <w:p w14:paraId="710E92D8" w14:textId="77777777" w:rsidR="0062306C" w:rsidRDefault="00833B9E" w:rsidP="009811B0">
      <w:pPr>
        <w:spacing w:line="480" w:lineRule="auto"/>
        <w:rPr>
          <w:rFonts w:cs="Times New Roman"/>
        </w:rPr>
      </w:pPr>
      <w:r w:rsidRPr="00833B9E">
        <w:rPr>
          <w:rFonts w:cs="Times New Roman"/>
        </w:rPr>
        <w:t xml:space="preserve">Chapter 7 concludes this thesis </w:t>
      </w:r>
      <w:r>
        <w:rPr>
          <w:rFonts w:cs="Times New Roman"/>
        </w:rPr>
        <w:t xml:space="preserve">by revisiting the </w:t>
      </w:r>
      <w:r w:rsidR="00FD115F">
        <w:rPr>
          <w:rFonts w:cs="Times New Roman"/>
        </w:rPr>
        <w:t>research questions and outlining how I have responded to them. I draw out four key arguments that run throughout the empirical chapters</w:t>
      </w:r>
      <w:r w:rsidR="00D23661">
        <w:rPr>
          <w:rFonts w:cs="Times New Roman"/>
        </w:rPr>
        <w:t xml:space="preserve"> and outline the contributions I make to existing scholarship. </w:t>
      </w:r>
      <w:r w:rsidR="0062306C">
        <w:rPr>
          <w:rFonts w:cs="Times New Roman"/>
        </w:rPr>
        <w:t xml:space="preserve">The key arguments I outline in this final chapter are </w:t>
      </w:r>
    </w:p>
    <w:p w14:paraId="0D054C26" w14:textId="6A99010F" w:rsidR="0062306C" w:rsidRDefault="0062306C" w:rsidP="0062306C">
      <w:pPr>
        <w:pStyle w:val="ListParagraph"/>
        <w:numPr>
          <w:ilvl w:val="0"/>
          <w:numId w:val="36"/>
        </w:numPr>
        <w:spacing w:line="480" w:lineRule="auto"/>
        <w:rPr>
          <w:rFonts w:cs="Times New Roman"/>
        </w:rPr>
      </w:pPr>
      <w:r>
        <w:rPr>
          <w:rFonts w:cs="Times New Roman"/>
        </w:rPr>
        <w:t xml:space="preserve">The family is an important and often overlooked site of environmental politics, where </w:t>
      </w:r>
      <w:r w:rsidRPr="005344B4">
        <w:rPr>
          <w:rFonts w:cs="Times New Roman"/>
        </w:rPr>
        <w:t>child–adult interactions in spaces of environmental pedagogy can unsettle dominant human–nature binaries and neoliberal framings of environmental subjectivity</w:t>
      </w:r>
      <w:r w:rsidR="00891C13">
        <w:rPr>
          <w:rFonts w:cs="Times New Roman"/>
        </w:rPr>
        <w:t xml:space="preserve">. Here parent-child </w:t>
      </w:r>
      <w:r w:rsidR="00085421">
        <w:rPr>
          <w:rFonts w:cs="Times New Roman"/>
        </w:rPr>
        <w:t>encounters</w:t>
      </w:r>
      <w:r w:rsidR="00891C13">
        <w:rPr>
          <w:rFonts w:cs="Times New Roman"/>
        </w:rPr>
        <w:t xml:space="preserve"> are understood as </w:t>
      </w:r>
      <w:r w:rsidRPr="005344B4">
        <w:rPr>
          <w:rFonts w:cs="Times New Roman"/>
        </w:rPr>
        <w:t>catalys</w:t>
      </w:r>
      <w:r w:rsidR="00891C13">
        <w:rPr>
          <w:rFonts w:cs="Times New Roman"/>
        </w:rPr>
        <w:t>ts for emergin</w:t>
      </w:r>
      <w:r w:rsidR="00085421">
        <w:rPr>
          <w:rFonts w:cs="Times New Roman"/>
        </w:rPr>
        <w:t>g</w:t>
      </w:r>
      <w:r w:rsidRPr="005344B4">
        <w:rPr>
          <w:rFonts w:cs="Times New Roman"/>
        </w:rPr>
        <w:t xml:space="preserve"> modes of </w:t>
      </w:r>
      <w:r w:rsidR="0084244B">
        <w:rPr>
          <w:rFonts w:cs="Times New Roman"/>
        </w:rPr>
        <w:t>response-ability</w:t>
      </w:r>
    </w:p>
    <w:p w14:paraId="5F0554F4" w14:textId="3634680D" w:rsidR="0084244B" w:rsidRDefault="0084244B" w:rsidP="0084244B">
      <w:pPr>
        <w:pStyle w:val="ListParagraph"/>
        <w:numPr>
          <w:ilvl w:val="0"/>
          <w:numId w:val="36"/>
        </w:numPr>
        <w:spacing w:line="480" w:lineRule="auto"/>
        <w:rPr>
          <w:rFonts w:cs="Times New Roman"/>
        </w:rPr>
      </w:pPr>
      <w:r w:rsidRPr="0084244B">
        <w:rPr>
          <w:rFonts w:cs="Times New Roman"/>
        </w:rPr>
        <w:t xml:space="preserve">Children are disruptive agents who recast agency through embodied and affective encounters. Throughout my empirical chapters, children are considered as agents of disruption; unsettling, </w:t>
      </w:r>
      <w:r w:rsidRPr="0084244B">
        <w:rPr>
          <w:rFonts w:cs="Times New Roman"/>
        </w:rPr>
        <w:lastRenderedPageBreak/>
        <w:t xml:space="preserve">challenging or questioning the normative ethics of neoliberal environmentalism through encounters in each space. </w:t>
      </w:r>
    </w:p>
    <w:p w14:paraId="7670CFBF" w14:textId="5A543BDE" w:rsidR="0084244B" w:rsidRPr="0084244B" w:rsidRDefault="0084244B" w:rsidP="0084244B">
      <w:pPr>
        <w:pStyle w:val="ListParagraph"/>
        <w:numPr>
          <w:ilvl w:val="0"/>
          <w:numId w:val="36"/>
        </w:numPr>
        <w:spacing w:line="480" w:lineRule="auto"/>
        <w:rPr>
          <w:rFonts w:cs="Times New Roman"/>
        </w:rPr>
      </w:pPr>
      <w:r>
        <w:rPr>
          <w:rFonts w:cs="Times New Roman"/>
        </w:rPr>
        <w:t xml:space="preserve">Heterogenous, overlapping and sometimes contradictory affects circulate throughout my sites, </w:t>
      </w:r>
      <w:r w:rsidR="00B616F3">
        <w:rPr>
          <w:rFonts w:cs="Times New Roman"/>
        </w:rPr>
        <w:t xml:space="preserve">which I characterise as ambivalence. I argue that </w:t>
      </w:r>
      <w:r w:rsidR="004B6C1B">
        <w:rPr>
          <w:rFonts w:cs="Times New Roman"/>
        </w:rPr>
        <w:t xml:space="preserve">embracing </w:t>
      </w:r>
      <w:r w:rsidR="00B616F3">
        <w:rPr>
          <w:rFonts w:cs="Times New Roman"/>
        </w:rPr>
        <w:t>ambivalence</w:t>
      </w:r>
      <w:r w:rsidR="004B6C1B">
        <w:rPr>
          <w:rFonts w:cs="Times New Roman"/>
        </w:rPr>
        <w:t xml:space="preserve"> is necessary to enable</w:t>
      </w:r>
      <w:r w:rsidR="00B616F3">
        <w:rPr>
          <w:rFonts w:cs="Times New Roman"/>
        </w:rPr>
        <w:t xml:space="preserve"> more capacious </w:t>
      </w:r>
      <w:r w:rsidR="004B6C1B">
        <w:rPr>
          <w:rFonts w:cs="Times New Roman"/>
        </w:rPr>
        <w:t>modes of ethical response (beyond individual responsibility) to emerge</w:t>
      </w:r>
    </w:p>
    <w:p w14:paraId="68138E0E" w14:textId="406E9087" w:rsidR="00597809" w:rsidRDefault="00C5426B" w:rsidP="0062306C">
      <w:pPr>
        <w:pStyle w:val="ListParagraph"/>
        <w:numPr>
          <w:ilvl w:val="0"/>
          <w:numId w:val="36"/>
        </w:numPr>
        <w:spacing w:line="480" w:lineRule="auto"/>
        <w:rPr>
          <w:rFonts w:cs="Times New Roman"/>
        </w:rPr>
      </w:pPr>
      <w:r>
        <w:rPr>
          <w:rFonts w:cs="Times New Roman"/>
        </w:rPr>
        <w:t xml:space="preserve">All three of the sites are characterised as heterotopic space – I argue that these spaces are vital to sustaining and enlivening critical, creative and convivial </w:t>
      </w:r>
      <w:r w:rsidR="00B174C5">
        <w:rPr>
          <w:rFonts w:cs="Times New Roman"/>
        </w:rPr>
        <w:t>environmental politics.</w:t>
      </w:r>
    </w:p>
    <w:p w14:paraId="06AE9F40" w14:textId="7F09AD34" w:rsidR="00B174C5" w:rsidRPr="00B174C5" w:rsidRDefault="00B174C5" w:rsidP="00B174C5">
      <w:pPr>
        <w:spacing w:line="480" w:lineRule="auto"/>
        <w:ind w:left="360"/>
        <w:rPr>
          <w:rFonts w:cs="Times New Roman"/>
        </w:rPr>
      </w:pPr>
      <w:r>
        <w:rPr>
          <w:rFonts w:cs="Times New Roman"/>
        </w:rPr>
        <w:t xml:space="preserve">I conclude this chapter by outlining three areas for future research </w:t>
      </w:r>
      <w:r w:rsidR="007D73B8">
        <w:rPr>
          <w:rFonts w:cs="Times New Roman"/>
        </w:rPr>
        <w:t xml:space="preserve">which would extend the insights of this thesis. </w:t>
      </w:r>
    </w:p>
    <w:p w14:paraId="05512891" w14:textId="52336488" w:rsidR="00FD115F" w:rsidRDefault="00FD115F">
      <w:pPr>
        <w:rPr>
          <w:rFonts w:eastAsiaTheme="majorEastAsia" w:cs="Times New Roman"/>
          <w:color w:val="0A2F41" w:themeColor="accent1" w:themeShade="80"/>
          <w:sz w:val="36"/>
          <w:szCs w:val="36"/>
        </w:rPr>
      </w:pPr>
    </w:p>
    <w:p w14:paraId="7CFCBE14" w14:textId="77777777" w:rsidR="00393D9D" w:rsidRDefault="00393D9D">
      <w:pPr>
        <w:spacing w:line="259" w:lineRule="auto"/>
        <w:jc w:val="left"/>
        <w:rPr>
          <w:rFonts w:eastAsiaTheme="majorEastAsia" w:cstheme="majorBidi"/>
          <w:color w:val="000000" w:themeColor="text1"/>
          <w:sz w:val="36"/>
          <w:szCs w:val="36"/>
        </w:rPr>
      </w:pPr>
      <w:bookmarkStart w:id="24" w:name="_Toc213581752"/>
      <w:r>
        <w:br w:type="page"/>
      </w:r>
    </w:p>
    <w:p w14:paraId="272D8D96" w14:textId="36C2770B" w:rsidR="0062151F" w:rsidRPr="006B4A34" w:rsidRDefault="00FF6497" w:rsidP="00901009">
      <w:pPr>
        <w:pStyle w:val="Heading1"/>
      </w:pPr>
      <w:r w:rsidRPr="006B4A34">
        <w:lastRenderedPageBreak/>
        <w:t xml:space="preserve">Chapter 2 </w:t>
      </w:r>
      <w:r w:rsidR="00FD06CE" w:rsidRPr="006B4A34">
        <w:t xml:space="preserve">Concepts and </w:t>
      </w:r>
      <w:r w:rsidR="00F9196B">
        <w:t>t</w:t>
      </w:r>
      <w:r w:rsidR="00FD06CE" w:rsidRPr="006B4A34">
        <w:t>heoretical</w:t>
      </w:r>
      <w:r w:rsidR="00F9196B">
        <w:t xml:space="preserve"> f</w:t>
      </w:r>
      <w:r w:rsidR="00FD06CE" w:rsidRPr="006B4A34">
        <w:t>raming</w:t>
      </w:r>
      <w:bookmarkEnd w:id="24"/>
    </w:p>
    <w:p w14:paraId="131AE1FD" w14:textId="2F88ED35" w:rsidR="003A291B" w:rsidRPr="006B4A34" w:rsidRDefault="002D4D39" w:rsidP="00F9196B">
      <w:pPr>
        <w:pStyle w:val="Heading2"/>
        <w:jc w:val="left"/>
      </w:pPr>
      <w:bookmarkStart w:id="25" w:name="_Toc213581753"/>
      <w:r>
        <w:t xml:space="preserve">2.1 </w:t>
      </w:r>
      <w:r w:rsidR="003A291B" w:rsidRPr="006B4A34">
        <w:t>Research concepts</w:t>
      </w:r>
      <w:bookmarkEnd w:id="25"/>
    </w:p>
    <w:p w14:paraId="095C6D32" w14:textId="2144CB4D" w:rsidR="003A291B" w:rsidRPr="005344B4" w:rsidRDefault="003A291B" w:rsidP="009811B0">
      <w:pPr>
        <w:spacing w:line="480" w:lineRule="auto"/>
        <w:rPr>
          <w:rFonts w:cs="Times New Roman"/>
        </w:rPr>
      </w:pPr>
      <w:r w:rsidRPr="005344B4">
        <w:rPr>
          <w:rFonts w:cs="Times New Roman"/>
        </w:rPr>
        <w:t>In this chapter, I introduce and define key concepts mobilised throughout the thesis to both contextualise the study of environmental politics in contemporary times, and to outline what is at stake in tracing how and where environmental responsibility surfaces and is navigated by children and their parents. I begin by introducing the Anthropocene as a heuristic for acknowledging the stakes of the contemporary moment. I</w:t>
      </w:r>
      <w:r w:rsidR="006D4393" w:rsidRPr="005344B4">
        <w:rPr>
          <w:rFonts w:cs="Times New Roman"/>
        </w:rPr>
        <w:t xml:space="preserve"> use</w:t>
      </w:r>
      <w:r w:rsidRPr="005344B4">
        <w:rPr>
          <w:rFonts w:cs="Times New Roman"/>
        </w:rPr>
        <w:t xml:space="preserve"> it throughout the thesis as a catch all term for the overlapping climate and environmental challenges to the sustainability of multispecies life on earth. I trace how ‘the environment’ has taken form as a matter of concern in the UK through environmental governance and the mobilisation of individual responsibility, </w:t>
      </w:r>
      <w:proofErr w:type="gramStart"/>
      <w:r w:rsidRPr="005344B4">
        <w:rPr>
          <w:rFonts w:cs="Times New Roman"/>
        </w:rPr>
        <w:t>in order to</w:t>
      </w:r>
      <w:proofErr w:type="gramEnd"/>
      <w:r w:rsidRPr="005344B4">
        <w:rPr>
          <w:rFonts w:cs="Times New Roman"/>
        </w:rPr>
        <w:t xml:space="preserve"> critique a narrow conception of environmentalism expressed primarily </w:t>
      </w:r>
      <w:r w:rsidR="0068174F" w:rsidRPr="005344B4">
        <w:rPr>
          <w:rFonts w:cs="Times New Roman"/>
        </w:rPr>
        <w:t>through ‘</w:t>
      </w:r>
      <w:r w:rsidRPr="005344B4">
        <w:rPr>
          <w:rFonts w:cs="Times New Roman"/>
        </w:rPr>
        <w:t xml:space="preserve">lifestyle </w:t>
      </w:r>
      <w:proofErr w:type="gramStart"/>
      <w:r w:rsidRPr="005344B4">
        <w:rPr>
          <w:rFonts w:cs="Times New Roman"/>
        </w:rPr>
        <w:t>choices’</w:t>
      </w:r>
      <w:proofErr w:type="gramEnd"/>
      <w:r w:rsidRPr="005344B4">
        <w:rPr>
          <w:rFonts w:cs="Times New Roman"/>
        </w:rPr>
        <w:t>. I refer to this throughout the thesis as ‘neoliberal environmentalism’</w:t>
      </w:r>
      <w:r w:rsidR="004E3F8F" w:rsidRPr="005344B4">
        <w:rPr>
          <w:rFonts w:cs="Times New Roman"/>
        </w:rPr>
        <w:t xml:space="preserve">. </w:t>
      </w:r>
      <w:r w:rsidRPr="005344B4">
        <w:rPr>
          <w:rFonts w:cs="Times New Roman"/>
        </w:rPr>
        <w:t xml:space="preserve">Attending to responsibility allows me to trace how the state has attempted to shape environmental subjecthood through techniques of </w:t>
      </w:r>
      <w:r w:rsidR="0068174F" w:rsidRPr="005344B4">
        <w:rPr>
          <w:rFonts w:cs="Times New Roman"/>
        </w:rPr>
        <w:t>responsibilisation and</w:t>
      </w:r>
      <w:r w:rsidRPr="005344B4">
        <w:rPr>
          <w:rFonts w:cs="Times New Roman"/>
        </w:rPr>
        <w:t xml:space="preserve"> hold this in tension with other modes of response articulated through feminist notions of care and post-humanist conceptualisations of agency. This allows me to ask - what kinds of </w:t>
      </w:r>
      <w:proofErr w:type="spellStart"/>
      <w:r w:rsidRPr="005344B4">
        <w:rPr>
          <w:rFonts w:cs="Times New Roman"/>
        </w:rPr>
        <w:t>ethico</w:t>
      </w:r>
      <w:proofErr w:type="spellEnd"/>
      <w:r w:rsidRPr="005344B4">
        <w:rPr>
          <w:rFonts w:cs="Times New Roman"/>
        </w:rPr>
        <w:t xml:space="preserve">-political relations emerge when humans and their environments are understood as mutually co-constitutive? Response-ability and new materialist concepts of agency offer modes of thinking-being that enable a </w:t>
      </w:r>
      <w:r w:rsidR="00C2741A" w:rsidRPr="005344B4">
        <w:rPr>
          <w:rFonts w:cs="Times New Roman"/>
        </w:rPr>
        <w:t xml:space="preserve">reshaping </w:t>
      </w:r>
      <w:r w:rsidRPr="005344B4">
        <w:rPr>
          <w:rFonts w:cs="Times New Roman"/>
        </w:rPr>
        <w:t xml:space="preserve">of the relations between humans and non-humans. Thinking through a post-human lens allows me to reconceptualise the interactions between children and adults in my empirical chapters, to attend to how the notion of individual responsibility is exceeded, distorted, ignored, reworked or accepted across the three sites. It provides a framework for recognising how the logic of neoliberal environmentalism and the individually responsible subject are fraying, and where other modes of response are emerging. </w:t>
      </w:r>
    </w:p>
    <w:p w14:paraId="39D5D92D" w14:textId="0DE51B08" w:rsidR="003A291B" w:rsidRPr="005344B4" w:rsidRDefault="0068174F" w:rsidP="00901009">
      <w:pPr>
        <w:pStyle w:val="Heading3"/>
      </w:pPr>
      <w:bookmarkStart w:id="26" w:name="_Toc213581754"/>
      <w:r w:rsidRPr="005344B4">
        <w:t>2.1.1 Anthropocene</w:t>
      </w:r>
      <w:r w:rsidR="003A291B" w:rsidRPr="005344B4">
        <w:t xml:space="preserve"> Subjects</w:t>
      </w:r>
      <w:bookmarkEnd w:id="26"/>
    </w:p>
    <w:p w14:paraId="5BF96E29" w14:textId="1FD2BDB3" w:rsidR="003A291B" w:rsidRPr="005344B4" w:rsidRDefault="003A291B" w:rsidP="009811B0">
      <w:pPr>
        <w:spacing w:line="480" w:lineRule="auto"/>
        <w:rPr>
          <w:rFonts w:cs="Times New Roman"/>
        </w:rPr>
      </w:pPr>
      <w:r w:rsidRPr="005344B4">
        <w:rPr>
          <w:rFonts w:cs="Times New Roman"/>
        </w:rPr>
        <w:t xml:space="preserve">Anthropocene has become shorthand for human driven changes to the global environmental systems and services which allow human civilisations to survive and flourish </w:t>
      </w:r>
      <w:r w:rsidRPr="005344B4">
        <w:rPr>
          <w:rFonts w:cs="Times New Roman"/>
        </w:rPr>
        <w:fldChar w:fldCharType="begin"/>
      </w:r>
      <w:r w:rsidRPr="005344B4">
        <w:rPr>
          <w:rFonts w:cs="Times New Roman"/>
        </w:rPr>
        <w:instrText xml:space="preserve"> ADDIN ZOTERO_ITEM CSL_CITATION {"citationID":"Y94MXhIE","properties":{"formattedCitation":"(Steffen, Crutzen and McNeill, 2007)","plainCitation":"(Steffen, Crutzen and McNeill, 2007)","noteIndex":0},"citationItems":[{"id":1568,"uris":["http://zotero.org/users/6040264/items/YEMH4NU3"],"itemData":{"id":1568,"type":"article-journal","abstract":"We explore the development of the Anthropocene, the current epoch in which humans and our societies have become a global geophysical force. The Anthropocene began around 1800 with the onset of industrialization, the central feature of which was the enormous expansion in the use of fossil fuels. We use atmospheric carbon dioxide concentration as a single, simple indicator to track the progression of the Anthropocene. From a preindustrial value of 270-275 ppm, atmospheric carbon dioxide had risen to about 310 ppm by 1950. Since then the human enterprise has experienced a remarkable explosion, the Great Acceleration, with significant consequences for Earth System functioning. Atmospheric CO₂ concentration has risen from 310 to 380 ppm since 1950, with about half of the total rise since the preindustrial era occurring in just the last 30 years. The Great Acceleration is reaching criticality. Whatever unfolds, the next few decades will surely be a tipping point in the evolution of the Anthropocene.","container-title":"Ambio","ISSN":"0044-7447","issue":"8","note":"publisher: [Springer, Royal Swedish Academy of Sciences]","page":"614-621","source":"JSTOR","title":"The Anthropocene: Are Humans Now Overwhelming the Great Forces of Nature?","title-short":"The Anthropocene","volume":"36","author":[{"family":"Steffen","given":"Will"},{"family":"Crutzen","given":"Paul J."},{"family":"McNeill","given":"John R."}],"issued":{"date-parts":[["2007"]]}}}],"schema":"https://github.com/citation-style-language/schema/raw/master/csl-citation.json"} </w:instrText>
      </w:r>
      <w:r w:rsidRPr="005344B4">
        <w:rPr>
          <w:rFonts w:cs="Times New Roman"/>
        </w:rPr>
        <w:fldChar w:fldCharType="separate"/>
      </w:r>
      <w:r w:rsidRPr="005344B4">
        <w:rPr>
          <w:rFonts w:cs="Times New Roman"/>
        </w:rPr>
        <w:t>(Steffen, Crutzen and McNeill, 2007)</w:t>
      </w:r>
      <w:r w:rsidRPr="005344B4">
        <w:rPr>
          <w:rFonts w:cs="Times New Roman"/>
        </w:rPr>
        <w:fldChar w:fldCharType="end"/>
      </w:r>
      <w:r w:rsidRPr="005344B4">
        <w:rPr>
          <w:rFonts w:cs="Times New Roman"/>
        </w:rPr>
        <w:t xml:space="preserve">. The scale of these changes ‘represents a profound shift in the relationship between humans and </w:t>
      </w:r>
      <w:r w:rsidRPr="005344B4">
        <w:rPr>
          <w:rFonts w:cs="Times New Roman"/>
        </w:rPr>
        <w:lastRenderedPageBreak/>
        <w:t>the rest of nature (ibid:614). I introduce it here to illustrate the stakes of this project, and to signify the significance of the contemporary moment. Understood critically, the Anthropocene epoch demands nothing less than a total rethink of the foundations of Western political subjectivity, that is, the basis on which think, know and act in the world</w:t>
      </w:r>
      <w:r w:rsidR="00FA3A07" w:rsidRPr="005344B4">
        <w:rPr>
          <w:rFonts w:cs="Times New Roman"/>
        </w:rPr>
        <w:t xml:space="preserve"> </w:t>
      </w:r>
      <w:r w:rsidR="00720339" w:rsidRPr="005344B4">
        <w:rPr>
          <w:rFonts w:cs="Times New Roman"/>
        </w:rPr>
        <w:fldChar w:fldCharType="begin"/>
      </w:r>
      <w:r w:rsidR="006B72F8" w:rsidRPr="005344B4">
        <w:rPr>
          <w:rFonts w:cs="Times New Roman"/>
        </w:rPr>
        <w:instrText xml:space="preserve"> ADDIN ZOTERO_ITEM CSL_CITATION {"citationID":"li8axOBq","properties":{"formattedCitation":"(Latour, 2014; Collard, Dempsey and Sundberg, 2015; Chakrabarty, 2018)","plainCitation":"(Latour, 2014; Collard, Dempsey and Sundberg, 2015; Chakrabarty, 2018)","noteIndex":0},"citationItems":[{"id":1342,"uris":["http://zotero.org/users/6040264/items/9NC3EYD7"],"itemData":{"id":1342,"type":"article-journal","abstract":"Among the many problems raised by political ecology is one of language. The distribution between what is inert object and what is made of talking subjects does not do justice to science nor to literature—nor, of course, to politics. Hence, an effort to describe a relation with agency that focuses not on their characters (humans or nonhumans, animated or deanimated) but rather on their common source. This source is recognized here—both semiotically and then ontologically—as a “metaphorphic zone.” It is just such a common articulation that could allow speaking with and about former “facts of nature” in a different way, a way better adjusted to the new political situation.","container-title":"New Literary History","DOI":"10.1353/nlh.2014.0003","ISSN":"1080-661X","issue":"1","note":"publisher: Johns Hopkins University Press","page":"1-18","source":"Project MUSE","title":"Agency at the Time of the Anthropocene","volume":"45","author":[{"family":"Latour","given":"Bruno"}],"issued":{"date-parts":[["2014"]]}}},{"id":2165,"uris":["http://zotero.org/users/6040264/items/BL78YXA4"],"itemData":{"id":2165,"type":"article-journal","abstract":"The concept of the Anthropocene is creating new openings around the question of how humans ought to intervene in the environment. In this article, we address one arena in which the Anthropocene is prompting a sea change: conservation. The path emerging in mainstream conservation is, we argue, neoliberal and postnatural. We propose an alternative path for multispecies abundance. By abundance we mean more diverse and autonomous forms of life and ways of living together. In considering how to enact multispecies worlds, we take inspiration from Indigenous and peasant movements across the globe as well as decolonial and postcolonial scholars. With decolonization as our principal political sensibility, we offer a manifesto for abundance and outline political strategies to reckon with colonial-capitalist ruins, enact pluriversality rather than universality, and recognize animal autonomy. We advance these strategies to support abundant socioecological futures. </w:instrText>
      </w:r>
      <w:r w:rsidR="006B72F8" w:rsidRPr="005344B4">
        <w:rPr>
          <w:rFonts w:eastAsia="MS Gothic" w:cs="Times New Roman"/>
        </w:rPr>
        <w:instrText>人</w:instrText>
      </w:r>
      <w:r w:rsidR="006B72F8" w:rsidRPr="005344B4">
        <w:rPr>
          <w:rFonts w:eastAsia="Yu Gothic" w:cs="Times New Roman"/>
        </w:rPr>
        <w:instrText>类世的概念，</w:instrText>
      </w:r>
      <w:r w:rsidR="006B72F8" w:rsidRPr="005344B4">
        <w:rPr>
          <w:rFonts w:eastAsia="Microsoft JhengHei" w:cs="Times New Roman"/>
        </w:rPr>
        <w:instrText>对于人类如何介入自然的问题，创造了崭新的契机。我们于本文中，处理人类世正在推进剧烈变革的一个领域：环境保育。我们主张，主流的环境保育中逐渐浮现的路径，便是新自由主义及后自然。我们则对多物种的丰富性，提出一条另类路径。我们所谓的丰富性，意味着更多差异及自主的生命形式，以及共生的方式。在考量如何展现多物种的世界时，我们受到全球各地的原住民运动和农民运动，以及去殖民和后殖民学者的啓发。去殖民作为我们的主要政治敏感度，我们以此提出丰富性的宣言，并概述政治策略，以清算殖民</w:instrText>
      </w:r>
      <w:r w:rsidR="006B72F8" w:rsidRPr="005344B4">
        <w:rPr>
          <w:rFonts w:cs="Times New Roman"/>
        </w:rPr>
        <w:instrText>—</w:instrText>
      </w:r>
      <w:r w:rsidR="006B72F8" w:rsidRPr="005344B4">
        <w:rPr>
          <w:rFonts w:eastAsia="Microsoft JhengHei" w:cs="Times New Roman"/>
        </w:rPr>
        <w:instrText>资本主义的毁坏，并展现多重世界性，而非单一世界性，以及承认动物的自主性。我们推动这些策略以支持丰富的社会生态之未来。</w:instrText>
      </w:r>
      <w:r w:rsidR="006B72F8" w:rsidRPr="005344B4">
        <w:rPr>
          <w:rFonts w:cs="Times New Roman"/>
        </w:rPr>
        <w:instrText xml:space="preserve"> El concepto del Antropoceno está creando aperturas nuevas alrededor del interrogante sobre el modo como los humanos deben intervenir en el medio ambiente. En este artículo abocamos un campo en el que el Antropoceno está incitando a un cambio marino: la conservación. La ruta que emerge en la corriente principal de la conservación es, sostenemos, neoliberal y posnatural. Proponemos una ruta alternativa para la abundancia en diversidad de especies. Por abundancia significamos formas de vida y maneras de vivir juntos más diversas y autónomas. A1 considerar cómo representar mundos diversos en especies, nos inspiramos en movimientos de indígenas y campesinos a través del globo, lo mismo que en eruditos versados en descolonización y lo poscolonial. Con la descolonización como nuestra principal sensibilidad política, ofrecemos un manifiesto en pro de la abundancia y del esquema de estrategias políticas para lidiar con las ruinas colono-capitalistas, representar la pluriversalidad más que la universalidad, y reconocer la autonomía animal. Promovemos estas estrategias en apoyo de futuros socioecológicos abundantes.","container-title":"Annals of the Association of American Geographers","ISSN":"0004-5608","issue":"2","note":"publisher: [Association of American Geographers, Taylor &amp; Francis, Ltd.]","page":"322-330","source":"JSTOR","title":"A Manifesto for Abundant Futures","volume":"105","author":[{"family":"Collard","given":"Rosemary-Claire"},{"family":"Dempsey","given":"Jessica"},{"family":"Sundberg","given":"Juanita"}],"issued":{"date-parts":[["2015"]]}}},{"id":1638,"uris":["http://zotero.org/users/6040264/items/KMI7LBBB"],"itemData":{"id":1638,"type":"article-journal","abstract":"Beginning with the question of how a sense of geological time remains strangely withdrawn in contemporary discussions of the Anthropocene in the human sciences and yields place to the more human-centered time of world history, this article proceeds to discuss the differences between human-historical time and the time of geology as they relate to the concept of the Anthropocene. The article discusses the difficulty of developing a mode of thinking about the present that would attempt to hold together these two rather different senses of time and ends with a ground-clearing exercise that might enable the development of such thought.","container-title":"History and Theory","DOI":"10.1111/hith.12044","ISSN":"1468-2303","issue":"1","language":"en","note":"_eprint: https://onlinelibrary.wiley.com/doi/pdf/10.1111/hith.12044","page":"5-32","source":"Wiley Online Library","title":"Anthropocene Time","volume":"57","author":[{"family":"Chakrabarty","given":"Dipesh"}],"issued":{"date-parts":[["2018"]]}}}],"schema":"https://github.com/citation-style-language/schema/raw/master/csl-citation.json"} </w:instrText>
      </w:r>
      <w:r w:rsidR="00720339" w:rsidRPr="005344B4">
        <w:rPr>
          <w:rFonts w:cs="Times New Roman"/>
        </w:rPr>
        <w:fldChar w:fldCharType="separate"/>
      </w:r>
      <w:r w:rsidR="006B72F8" w:rsidRPr="005344B4">
        <w:rPr>
          <w:rFonts w:cs="Times New Roman"/>
        </w:rPr>
        <w:t>(Latour, 2014; Collard, Dempsey and Sundberg, 2015; Chakrabarty, 2018)</w:t>
      </w:r>
      <w:r w:rsidR="00720339" w:rsidRPr="005344B4">
        <w:rPr>
          <w:rFonts w:cs="Times New Roman"/>
        </w:rPr>
        <w:fldChar w:fldCharType="end"/>
      </w:r>
      <w:r w:rsidR="006B72F8" w:rsidRPr="005344B4">
        <w:rPr>
          <w:rFonts w:cs="Times New Roman"/>
        </w:rPr>
        <w:t>.</w:t>
      </w:r>
      <w:r w:rsidRPr="005344B4">
        <w:rPr>
          <w:rFonts w:cs="Times New Roman"/>
        </w:rPr>
        <w:t xml:space="preserve"> Anthropocene as a framing performs two functions in this thesis. The first is to acknowledge the current conjuncture we are living through, widening the lens beyond ‘climate crisis’ to account for a wider complex of ecological problems on a range of scales</w:t>
      </w:r>
      <w:r w:rsidR="004E3F8F" w:rsidRPr="005344B4">
        <w:rPr>
          <w:rFonts w:cs="Times New Roman"/>
        </w:rPr>
        <w:t xml:space="preserve"> </w:t>
      </w:r>
      <w:r w:rsidR="004E3F8F" w:rsidRPr="005344B4">
        <w:rPr>
          <w:rFonts w:cs="Times New Roman"/>
        </w:rPr>
        <w:fldChar w:fldCharType="begin"/>
      </w:r>
      <w:r w:rsidR="004E3F8F" w:rsidRPr="005344B4">
        <w:rPr>
          <w:rFonts w:cs="Times New Roman"/>
        </w:rPr>
        <w:instrText xml:space="preserve"> ADDIN ZOTERO_ITEM CSL_CITATION {"citationID":"QqHij6SL","properties":{"formattedCitation":"(Chakrabarty, 2017)","plainCitation":"(Chakrabarty, 2017)","noteIndex":0},"citationItems":[{"id":1954,"uris":["http://zotero.org/users/6040264/items/GKHMJFZV"],"itemData":{"id":1954,"type":"article-journal","abstract":"Discussion of global climate change is shaped by the intellectual categories developed to address capitalism and globalization. Yet climate change is only one manifestation of humanity’s varied and accelerating impact on the Earth System. The common predicament that may be anticipated in the Anthropocene raises difficult questions of distributive justice – between rich and poor, developed and developing countries, the living and the yet unborn, and even the human and the non-human – and may pose a challenge to the categories on which our traditions of political thought are based. Awareness of the Anthropocene encourages us to think of humans on different scales and in different contexts – as parts of a global capitalist system and as members of a now-dominant species – although the debate is, for now, still structured by the experiences and concepts of the developed world.","container-title":"Theory, Culture &amp; Society","DOI":"10.1177/0263276417690236","ISSN":"0263-2764","issue":"2-3","language":"en","note":"publisher: SAGE Publications Ltd","page":"25-37","source":"SAGE Journals","title":"The Politics of Climate Change Is More Than the Politics of Capitalism","volume":"34","author":[{"family":"Chakrabarty","given":"Dipesh"}],"issued":{"date-parts":[["2017",5,1]]}}}],"schema":"https://github.com/citation-style-language/schema/raw/master/csl-citation.json"} </w:instrText>
      </w:r>
      <w:r w:rsidR="004E3F8F" w:rsidRPr="005344B4">
        <w:rPr>
          <w:rFonts w:cs="Times New Roman"/>
        </w:rPr>
        <w:fldChar w:fldCharType="separate"/>
      </w:r>
      <w:r w:rsidR="004E3F8F" w:rsidRPr="005344B4">
        <w:rPr>
          <w:rFonts w:cs="Times New Roman"/>
        </w:rPr>
        <w:t>(Chakrabarty, 2017)</w:t>
      </w:r>
      <w:r w:rsidR="004E3F8F" w:rsidRPr="005344B4">
        <w:rPr>
          <w:rFonts w:cs="Times New Roman"/>
        </w:rPr>
        <w:fldChar w:fldCharType="end"/>
      </w:r>
      <w:r w:rsidR="00CE1A35" w:rsidRPr="005344B4">
        <w:rPr>
          <w:rFonts w:cs="Times New Roman"/>
        </w:rPr>
        <w:t>.</w:t>
      </w:r>
      <w:r w:rsidRPr="005344B4">
        <w:rPr>
          <w:rFonts w:cs="Times New Roman"/>
        </w:rPr>
        <w:t xml:space="preserve"> The second follows from acknowledging the scale of the challenges that Anthropocene presents for the flourishing of life on earth, that is how to conceptualise political subjectivity in Anthropocene times.</w:t>
      </w:r>
      <w:r w:rsidR="00FA1AE9" w:rsidRPr="005344B4">
        <w:rPr>
          <w:rFonts w:cs="Times New Roman"/>
        </w:rPr>
        <w:t xml:space="preserve"> The rapid spread of the notion of Anthropocene for naming our current </w:t>
      </w:r>
      <w:r w:rsidR="00C61A8F" w:rsidRPr="005344B4">
        <w:rPr>
          <w:rFonts w:cs="Times New Roman"/>
        </w:rPr>
        <w:t xml:space="preserve">epoch means that that </w:t>
      </w:r>
      <w:r w:rsidR="00010B59" w:rsidRPr="005344B4">
        <w:rPr>
          <w:rFonts w:cs="Times New Roman"/>
        </w:rPr>
        <w:t xml:space="preserve">people are increasingly </w:t>
      </w:r>
      <w:r w:rsidR="00764DFA" w:rsidRPr="005344B4">
        <w:rPr>
          <w:rFonts w:cs="Times New Roman"/>
        </w:rPr>
        <w:t>compelled</w:t>
      </w:r>
      <w:r w:rsidR="00010B59" w:rsidRPr="005344B4">
        <w:rPr>
          <w:rFonts w:cs="Times New Roman"/>
        </w:rPr>
        <w:t xml:space="preserve"> to think of their agency in planetary terms, not only conceptually but in their </w:t>
      </w:r>
      <w:r w:rsidR="00776909" w:rsidRPr="005344B4">
        <w:rPr>
          <w:rFonts w:cs="Times New Roman"/>
        </w:rPr>
        <w:t>everyday decisions and practices</w:t>
      </w:r>
      <w:r w:rsidR="00010B59" w:rsidRPr="005344B4">
        <w:rPr>
          <w:rFonts w:cs="Times New Roman"/>
        </w:rPr>
        <w:t xml:space="preserve">. </w:t>
      </w:r>
      <w:r w:rsidR="00776909" w:rsidRPr="005344B4">
        <w:rPr>
          <w:rFonts w:cs="Times New Roman"/>
        </w:rPr>
        <w:t>T</w:t>
      </w:r>
      <w:r w:rsidRPr="005344B4">
        <w:rPr>
          <w:rFonts w:cs="Times New Roman"/>
        </w:rPr>
        <w:t>he conceptual shift</w:t>
      </w:r>
      <w:r w:rsidR="00776909" w:rsidRPr="005344B4">
        <w:rPr>
          <w:rFonts w:cs="Times New Roman"/>
        </w:rPr>
        <w:t xml:space="preserve"> to Anthropocene</w:t>
      </w:r>
      <w:r w:rsidRPr="005344B4">
        <w:rPr>
          <w:rFonts w:cs="Times New Roman"/>
        </w:rPr>
        <w:t xml:space="preserve">, together with the realities of living through, with and alongside climate and environmental crises is ushering in new modes of environmental politics and publics </w:t>
      </w:r>
      <w:r w:rsidR="006B72F8" w:rsidRPr="005344B4">
        <w:rPr>
          <w:rFonts w:cs="Times New Roman"/>
        </w:rPr>
        <w:fldChar w:fldCharType="begin"/>
      </w:r>
      <w:r w:rsidR="006B72F8" w:rsidRPr="005344B4">
        <w:rPr>
          <w:rFonts w:cs="Times New Roman"/>
        </w:rPr>
        <w:instrText xml:space="preserve"> ADDIN ZOTERO_ITEM CSL_CITATION {"citationID":"Bw3Vpg0s","properties":{"formattedCitation":"(Bulkeley, 2019)","plainCitation":"(Bulkeley, 2019)","noteIndex":0},"citationItems":[{"id":1722,"uris":["http://zotero.org/users/6040264/items/HTY4XT45"],"itemData":{"id":1722,"type":"article-journal","abstract":"Just as global institutions and environmental assessment processes embark on the latest effort to integrate more social science into global environmental change research, it appears that the social sciences of climate change are unable or unwilling to address this challenge. In this article, I explore the nature of these dynamics within human geography and argue that climate change occupies a curiously ambiguous position within our discipline of both an explicit presence and an underlying absence. Framed predominantly in terms of a biophysical challenge requiring some form of social response, work on climate change retains an assumed socio-nature divide ? a position which has yet to be substantively challenged by the different strands of political ecology, new materialism and environmental humanities that now pervade the discipline. To advance new geographies of climate change, the article argues that our understanding of climate change needs to shift from that of a problem that needs specific responses to a condition that is constituted through specific forms of socio-spatial relation and in turn constitutes the politics, ethics and meaning of particular socio-spatial orderings, from the citizen to the city, the community to the corporation.","container-title":"Dialogues in Human Geography","DOI":"10.1177/2043820619829920","ISSN":"2043-8206","issue":"1","language":"en","note":"publisher: SAGE Publications","page":"3-17","source":"SAGE Journals","title":"Navigating climate’s human geographies: Exploring the whereabouts of climate politics","title-short":"Navigating climate’s human geographies","volume":"9","author":[{"family":"Bulkeley","given":"Harriet"}],"issued":{"date-parts":[["2019",3,1]]}}}],"schema":"https://github.com/citation-style-language/schema/raw/master/csl-citation.json"} </w:instrText>
      </w:r>
      <w:r w:rsidR="006B72F8" w:rsidRPr="005344B4">
        <w:rPr>
          <w:rFonts w:cs="Times New Roman"/>
        </w:rPr>
        <w:fldChar w:fldCharType="separate"/>
      </w:r>
      <w:r w:rsidR="006B72F8" w:rsidRPr="005344B4">
        <w:rPr>
          <w:rFonts w:cs="Times New Roman"/>
        </w:rPr>
        <w:t>(Bulkeley, 2019)</w:t>
      </w:r>
      <w:r w:rsidR="006B72F8" w:rsidRPr="005344B4">
        <w:rPr>
          <w:rFonts w:cs="Times New Roman"/>
        </w:rPr>
        <w:fldChar w:fldCharType="end"/>
      </w:r>
      <w:r w:rsidR="00824665" w:rsidRPr="005344B4">
        <w:rPr>
          <w:rFonts w:cs="Times New Roman"/>
        </w:rPr>
        <w:t>.</w:t>
      </w:r>
      <w:r w:rsidRPr="005344B4">
        <w:rPr>
          <w:rFonts w:cs="Times New Roman"/>
        </w:rPr>
        <w:t xml:space="preserve"> </w:t>
      </w:r>
    </w:p>
    <w:p w14:paraId="0B03FA6F" w14:textId="3C332E46" w:rsidR="003A291B" w:rsidRPr="005344B4" w:rsidRDefault="003A291B" w:rsidP="009811B0">
      <w:pPr>
        <w:spacing w:line="480" w:lineRule="auto"/>
        <w:rPr>
          <w:rFonts w:cs="Times New Roman"/>
        </w:rPr>
      </w:pPr>
      <w:r w:rsidRPr="005344B4">
        <w:rPr>
          <w:rFonts w:cs="Times New Roman"/>
        </w:rPr>
        <w:t>I refer to Anthropocene times throughout the thesis along with ‘contemporary moment’ and ‘ecological crises’ as a catch all term for the planetary scale of socio-ecological challenges, and the need to rethink the ontological basis of human agency which animates environmental governance at a range of scales. I do this in part to move away from a conceptualisation of ‘climate change’ and ‘climate crisis’ as the ecological problem ‘sine qua non’</w:t>
      </w:r>
      <w:r w:rsidR="002A7D96" w:rsidRPr="005344B4">
        <w:rPr>
          <w:rFonts w:cs="Times New Roman"/>
        </w:rPr>
        <w:t xml:space="preserve"> </w:t>
      </w:r>
      <w:r w:rsidR="002A7D96" w:rsidRPr="005344B4">
        <w:rPr>
          <w:rFonts w:cs="Times New Roman"/>
        </w:rPr>
        <w:fldChar w:fldCharType="begin"/>
      </w:r>
      <w:r w:rsidR="002A7D96" w:rsidRPr="005344B4">
        <w:rPr>
          <w:rFonts w:cs="Times New Roman"/>
        </w:rPr>
        <w:instrText xml:space="preserve"> ADDIN ZOTERO_ITEM CSL_CITATION {"citationID":"sS2bchtO","properties":{"formattedCitation":"(Hulme, 2009)","plainCitation":"(Hulme, 2009)","noteIndex":0},"citationItems":[{"id":1089,"uris":["http://zotero.org/users/6040264/items/VS54DVN5"],"itemData":{"id":1089,"type":"book","event-place":"Cambridge","ISBN":"978-0-511-84120-0","language":"en","note":"DOI: 10.1017/CBO9780511841200","publisher":"Cambridge University Press","publisher-place":"Cambridge","source":"DOI.org (Crossref)","title":"Why We Disagree About Climate Change: Understanding Controversy, Inaction and Opportunity","title-short":"Why We Disagree About Climate Change","URL":"http://ebooks.cambridge.org/ref/id/CBO9780511841200","author":[{"family":"Hulme","given":"Mike"}],"accessed":{"date-parts":[["2021",11,24]]},"issued":{"date-parts":[["2009"]]}}}],"schema":"https://github.com/citation-style-language/schema/raw/master/csl-citation.json"} </w:instrText>
      </w:r>
      <w:r w:rsidR="002A7D96" w:rsidRPr="005344B4">
        <w:rPr>
          <w:rFonts w:cs="Times New Roman"/>
        </w:rPr>
        <w:fldChar w:fldCharType="separate"/>
      </w:r>
      <w:r w:rsidR="002A7D96" w:rsidRPr="005344B4">
        <w:rPr>
          <w:rFonts w:cs="Times New Roman"/>
        </w:rPr>
        <w:t>(Hulme, 2009)</w:t>
      </w:r>
      <w:r w:rsidR="002A7D96" w:rsidRPr="005344B4">
        <w:rPr>
          <w:rFonts w:cs="Times New Roman"/>
        </w:rPr>
        <w:fldChar w:fldCharType="end"/>
      </w:r>
      <w:r w:rsidRPr="005344B4">
        <w:rPr>
          <w:rFonts w:cs="Times New Roman"/>
        </w:rPr>
        <w:t xml:space="preserve"> to recognise climate change as one symptom among many caused by the </w:t>
      </w:r>
      <w:r w:rsidR="00F82103" w:rsidRPr="005344B4">
        <w:rPr>
          <w:rFonts w:cs="Times New Roman"/>
        </w:rPr>
        <w:t xml:space="preserve">capitalist </w:t>
      </w:r>
      <w:r w:rsidRPr="005344B4">
        <w:rPr>
          <w:rFonts w:cs="Times New Roman"/>
        </w:rPr>
        <w:t xml:space="preserve">logic which dominates human-nature relations. The use of ‘crisis’ to frame the current moment has been critiqued for invoking a short-term perspective which both obscures the historical and enduring crises faced by indigenous, colonised and marginalised populations </w:t>
      </w:r>
      <w:r w:rsidR="002A7D96" w:rsidRPr="005344B4">
        <w:rPr>
          <w:rFonts w:cs="Times New Roman"/>
        </w:rPr>
        <w:fldChar w:fldCharType="begin"/>
      </w:r>
      <w:r w:rsidR="002A7D96" w:rsidRPr="005344B4">
        <w:rPr>
          <w:rFonts w:cs="Times New Roman"/>
        </w:rPr>
        <w:instrText xml:space="preserve"> ADDIN ZOTERO_ITEM CSL_CITATION {"citationID":"E6Dq9qJA","properties":{"formattedCitation":"(Whyte, 2020a)","plainCitation":"(Whyte, 2020a)","noteIndex":0},"citationItems":[{"id":1573,"uris":["http://zotero.org/users/6040264/items/USHG6TM5"],"itemData":{"id":1573,"type":"chapter","abstract":"People who perpetrate colonialism often defend their actions as necessary responses to real or perceived crises. Epistemologies of crisis involve knowing the world in such a way that a certain present is experienced as new. I will discuss newness in terms of the presumptions of unprecedentedness and urgency. In contradistinction to an epistemology of crisis, I will suggest that one interpretation of certain Indigenous intellectual traditions emphasizes what I will just call here an epistemology of coordination. Different from crisis, coordination refers to ways of knowing the world that emphasize the importance of moral bonds—or kinship relationships—for generating the (responsible) capacity to respond to constant change. Epistemologies of coordination are conducive to responding to expected and drastic changes without validating harm or violence.","container-title":"Routledge Handbook of Critical Indigenous Studies","edition":"1","event-place":"Abingdon, Oxon; New York, NY: Routledge, 2021.","ISBN":"978-0-429-44022-9","language":"en","note":"DOI: 10.4324/9780429440229-6","page":"52-64","publisher":"Routledge","publisher-place":"Abingdon, Oxon; New York, NY: Routledge, 2021.","source":"DOI.org (Crossref)","title":"Against crisis epistemology","URL":"https://www.taylorfrancis.com/books/9780429802386/chapters/10.4324/9780429440229-6","container-author":[{"family":"Hokowhitu","given":"Brendan"},{"family":"Moreton-Robinson","given":"Aileen"},{"family":"Tuhiwai-Smith","given":"Linda"},{"family":"Andersen","given":"Chris"},{"family":"Larkin","given":"Steve"}],"editor":[{"family":"Hokowhitu","given":"Brendan"},{"family":"Moreton-Robinson","given":"Aileen"},{"family":"Tuhiwai-Smith","given":"Linda"},{"family":"Andersen","given":"Chris"},{"family":"Larkin","given":"Steve"}],"author":[{"family":"Whyte","given":"Kyle"}],"accessed":{"date-parts":[["2023",2,17]]},"issued":{"date-parts":[["2020",12,30]]}}}],"schema":"https://github.com/citation-style-language/schema/raw/master/csl-citation.json"} </w:instrText>
      </w:r>
      <w:r w:rsidR="002A7D96" w:rsidRPr="005344B4">
        <w:rPr>
          <w:rFonts w:cs="Times New Roman"/>
        </w:rPr>
        <w:fldChar w:fldCharType="separate"/>
      </w:r>
      <w:r w:rsidR="002A7D96" w:rsidRPr="005344B4">
        <w:rPr>
          <w:rFonts w:cs="Times New Roman"/>
        </w:rPr>
        <w:t>(Whyte, 2020a)</w:t>
      </w:r>
      <w:r w:rsidR="002A7D96" w:rsidRPr="005344B4">
        <w:rPr>
          <w:rFonts w:cs="Times New Roman"/>
        </w:rPr>
        <w:fldChar w:fldCharType="end"/>
      </w:r>
      <w:r w:rsidR="0018581A" w:rsidRPr="005344B4">
        <w:rPr>
          <w:rFonts w:cs="Times New Roman"/>
        </w:rPr>
        <w:t xml:space="preserve"> </w:t>
      </w:r>
      <w:r w:rsidRPr="005344B4">
        <w:rPr>
          <w:rFonts w:cs="Times New Roman"/>
        </w:rPr>
        <w:t xml:space="preserve">as well as ushering in emergency modes of response which involve increasingly authoritarian governance practices </w:t>
      </w:r>
      <w:r w:rsidR="0018581A" w:rsidRPr="005344B4">
        <w:rPr>
          <w:rFonts w:cs="Times New Roman"/>
        </w:rPr>
        <w:fldChar w:fldCharType="begin"/>
      </w:r>
      <w:r w:rsidR="0018581A" w:rsidRPr="005344B4">
        <w:rPr>
          <w:rFonts w:cs="Times New Roman"/>
        </w:rPr>
        <w:instrText xml:space="preserve"> ADDIN ZOTERO_ITEM CSL_CITATION {"citationID":"Vs2lZ4pk","properties":{"formattedCitation":"(Adey and Anderson, 2012)","plainCitation":"(Adey and Anderson, 2012)","noteIndex":0},"citationItems":[{"id":1852,"uris":["http://zotero.org/users/6040264/items/8JHXNBDC"],"itemData":{"id":1852,"type":"article-journal","abstract":"In this article, we examine contemporary 'resilience' through UK preparedness – an apparatus of security enacted under the legal and organizational principles of UK Civil Contingencies and civil protection legislation and practices. By examining the design, practices and technologies that constitute the exercises performed within Civil Contingencies, the article first suggests that the manner in which exercises have been mobilized as examples of preparedness and apocalyptical imaginations of the 'unthinkable' should be understood within the highly specific societal and political contexts that shape them. More substantially, the article then provides a nuanced understanding of the life of the security assemblage through an in-depth analysis of the exercise and its design, materials, play and contingent relations. Seeking to deepen and widen concerns for what matters in security studies, animated by concern for objects, bodily affects, contingencies and excess, the article contends for a more serious concern with how security and its practices can surprise, shock, enthral and disrupt in a manner that need not only be associated with failure.","container-title":"Security Dialogue","ISSN":"0967-0106","issue":"2","note":"publisher: Sage Publications, Ltd.","page":"99-117","source":"JSTOR","title":"Anticipating emergencies: Technologies of preparedness and the matter of security","title-short":"Anticipating emergencies","volume":"43","author":[{"family":"Adey","given":"Peter"},{"family":"Anderson","given":"Ben"}],"issued":{"date-parts":[["2012"]]}}}],"schema":"https://github.com/citation-style-language/schema/raw/master/csl-citation.json"} </w:instrText>
      </w:r>
      <w:r w:rsidR="0018581A" w:rsidRPr="005344B4">
        <w:rPr>
          <w:rFonts w:cs="Times New Roman"/>
        </w:rPr>
        <w:fldChar w:fldCharType="separate"/>
      </w:r>
      <w:r w:rsidR="0018581A" w:rsidRPr="005344B4">
        <w:rPr>
          <w:rFonts w:cs="Times New Roman"/>
        </w:rPr>
        <w:t>(Adey and Anderson, 2012)</w:t>
      </w:r>
      <w:r w:rsidR="0018581A" w:rsidRPr="005344B4">
        <w:rPr>
          <w:rFonts w:cs="Times New Roman"/>
        </w:rPr>
        <w:fldChar w:fldCharType="end"/>
      </w:r>
      <w:r w:rsidR="004673BD" w:rsidRPr="005344B4">
        <w:rPr>
          <w:rFonts w:cs="Times New Roman"/>
        </w:rPr>
        <w:t xml:space="preserve">. </w:t>
      </w:r>
      <w:r w:rsidRPr="005344B4">
        <w:rPr>
          <w:rFonts w:cs="Times New Roman"/>
        </w:rPr>
        <w:t xml:space="preserve">Nevertheless, I retain this phrasing as it reflects contemporary public discourse in the UK, shaping everyday accounts of ecological change as demonstrated in my empirical chapters. Although I retain the term crisis for its colloquial significance, </w:t>
      </w:r>
      <w:r w:rsidRPr="005344B4">
        <w:rPr>
          <w:rFonts w:cs="Times New Roman"/>
        </w:rPr>
        <w:lastRenderedPageBreak/>
        <w:t xml:space="preserve">I critically interrogate the notion of the planet in crisis in Chapter 4 and apocalyptic imaginaries of crisis in Chapter 6.  </w:t>
      </w:r>
    </w:p>
    <w:p w14:paraId="32AB1824" w14:textId="081643DE" w:rsidR="003A291B" w:rsidRPr="005344B4" w:rsidRDefault="003A291B" w:rsidP="009811B0">
      <w:pPr>
        <w:spacing w:line="480" w:lineRule="auto"/>
        <w:rPr>
          <w:rFonts w:cs="Times New Roman"/>
        </w:rPr>
      </w:pPr>
      <w:r w:rsidRPr="005344B4">
        <w:rPr>
          <w:rFonts w:cs="Times New Roman"/>
        </w:rPr>
        <w:t xml:space="preserve"> The naming of the Anthropocene has prompted debates around what it means to be human; our place and agency in the world </w:t>
      </w:r>
      <w:r w:rsidR="004673BD" w:rsidRPr="005344B4">
        <w:rPr>
          <w:rFonts w:cs="Times New Roman"/>
        </w:rPr>
        <w:fldChar w:fldCharType="begin"/>
      </w:r>
      <w:r w:rsidR="004673BD" w:rsidRPr="005344B4">
        <w:rPr>
          <w:rFonts w:cs="Times New Roman"/>
        </w:rPr>
        <w:instrText xml:space="preserve"> ADDIN ZOTERO_ITEM CSL_CITATION {"citationID":"S8NBN3It","properties":{"formattedCitation":"(Latour, 2014; Collard, Dempsey and Sundberg, 2015; Gibson, Rose and Fincher, 2015; Hamilton, 2015; Kraftl, Taylor and Pacini-Ketchabaw, 2020)","plainCitation":"(Latour, 2014; Collard, Dempsey and Sundberg, 2015; Gibson, Rose and Fincher, 2015; Hamilton, 2015; Kraftl, Taylor and Pacini-Ketchabaw, 2020)","noteIndex":0},"citationItems":[{"id":1342,"uris":["http://zotero.org/users/6040264/items/9NC3EYD7"],"itemData":{"id":1342,"type":"article-journal","abstract":"Among the many problems raised by political ecology is one of language. The distribution between what is inert object and what is made of talking subjects does not do justice to science nor to literature—nor, of course, to politics. Hence, an effort to describe a relation with agency that focuses not on their characters (humans or nonhumans, animated or deanimated) but rather on their common source. This source is recognized here—both semiotically and then ontologically—as a “metaphorphic zone.” It is just such a common articulation that could allow speaking with and about former “facts of nature” in a different way, a way better adjusted to the new political situation.","container-title":"New Literary History","DOI":"10.1353/nlh.2014.0003","ISSN":"1080-661X","issue":"1","note":"publisher: Johns Hopkins University Press","page":"1-18","source":"Project MUSE","title":"Agency at the Time of the Anthropocene","volume":"45","author":[{"family":"Latour","given":"Bruno"}],"issued":{"date-parts":[["2014"]]}}},{"id":2165,"uris":["http://zotero.org/users/6040264/items/BL78YXA4"],"itemData":{"id":2165,"type":"article-journal","abstract":"The concept of the Anthropocene is creating new openings around the question of how humans ought to intervene in the environment. In this article, we address one arena in which the Anthropocene is prompting a sea change: conservation. The path emerging in mainstream conservation is, we argue, neoliberal and postnatural. We propose an alternative path for multispecies abundance. By abundance we mean more diverse and autonomous forms of life and ways of living together. In considering how to enact multispecies worlds, we take inspiration from Indigenous and peasant movements across the globe as well as decolonial and postcolonial scholars. With decolonization as our principal political sensibility, we offer a manifesto for abundance and outline political strategies to reckon with colonial-capitalist ruins, enact pluriversality rather than universality, and recognize animal autonomy. We advance these strategies to support abundant socioecological futures. </w:instrText>
      </w:r>
      <w:r w:rsidR="004673BD" w:rsidRPr="005344B4">
        <w:rPr>
          <w:rFonts w:eastAsia="MS Gothic" w:cs="Times New Roman"/>
        </w:rPr>
        <w:instrText>人</w:instrText>
      </w:r>
      <w:r w:rsidR="004673BD" w:rsidRPr="005344B4">
        <w:rPr>
          <w:rFonts w:eastAsia="Yu Gothic" w:cs="Times New Roman"/>
        </w:rPr>
        <w:instrText>类世的概念，</w:instrText>
      </w:r>
      <w:r w:rsidR="004673BD" w:rsidRPr="005344B4">
        <w:rPr>
          <w:rFonts w:eastAsia="Microsoft JhengHei" w:cs="Times New Roman"/>
        </w:rPr>
        <w:instrText>对于人类如何介入自然的问题，创造了崭新的契机。我们于本文中，处理人类世正在推进剧烈变革的一个领域：环境保育。我们主张，主流的环境保育中逐渐浮现的路径，便是新自由主义及后自然。我们则对多物种的丰富性，提出一条另类路径。我们所谓的丰富性，意味着更多差异及自主的生命形式，以及共生的方式。在考量如何展现多物种的世界时，我们受到全球各地的原住民运动和农民运动，以及去殖民和后殖民学者的啓发。去殖民作为我们的主要政治敏感度，我们以此提出丰富性的宣言，并概述政治策略，以清算殖民</w:instrText>
      </w:r>
      <w:r w:rsidR="004673BD" w:rsidRPr="005344B4">
        <w:rPr>
          <w:rFonts w:cs="Times New Roman"/>
        </w:rPr>
        <w:instrText>—</w:instrText>
      </w:r>
      <w:r w:rsidR="004673BD" w:rsidRPr="005344B4">
        <w:rPr>
          <w:rFonts w:eastAsia="Microsoft JhengHei" w:cs="Times New Roman"/>
        </w:rPr>
        <w:instrText>资本主义的毁坏，并展现多重世界性，而非单一世界性，以及承认动物的自主性。我们推动这些策略以支持丰富的社会生态之未来。</w:instrText>
      </w:r>
      <w:r w:rsidR="004673BD" w:rsidRPr="005344B4">
        <w:rPr>
          <w:rFonts w:cs="Times New Roman"/>
        </w:rPr>
        <w:instrText xml:space="preserve"> El concepto del Antropoceno está creando aperturas nuevas alrededor del interrogante sobre el modo como los humanos deben intervenir en el medio ambiente. En este artículo abocamos un campo en el que el Antropoceno está incitando a un cambio marino: la conservación. La ruta que emerge en la corriente principal de la conservación es, sostenemos, neoliberal y posnatural. Proponemos una ruta alternativa para la abundancia en diversidad de especies. Por abundancia significamos formas de vida y maneras de vivir juntos más diversas y autónomas. A1 considerar cómo representar mundos diversos en especies, nos inspiramos en movimientos de indígenas y campesinos a través del globo, lo mismo que en eruditos versados en descolonización y lo poscolonial. Con la descolonización como nuestra principal sensibilidad política, ofrecemos un manifiesto en pro de la abundancia y del esquema de estrategias políticas para lidiar con las ruinas colono-capitalistas, representar la pluriversalidad más que la universalidad, y reconocer la autonomía animal. Promovemos estas estrategias en apoyo de futuros socioecológicos abundantes.","container-title":"Annals of the Association of American Geographers","ISSN":"0004-5608","issue":"2","note":"publisher: [Association of American Geographers, Taylor &amp; Francis, Ltd.]","page":"322-330","source":"JSTOR","title":"A Manifesto for Abundant Futures","volume":"105","author":[{"family":"Collard","given":"Rosemary-Claire"},{"family":"Dempsey","given":"Jessica"},{"family":"Sundberg","given":"Juanita"}],"issued":{"date-parts":[["2015"]]}}},{"id":1341,"uris":["http://zotero.org/users/6040264/items/PFHJ3V32"],"itemData":{"id":1341,"type":"book","edition":"First published","event-place":"Brooklyn, NY","ISBN":"978-0-9882340-6-2","language":"eng","number-of-pages":"155","publisher":"Punctum Books","publisher-place":"Brooklyn, NY","source":"K10plus ISBN","title":"Manifesto for living in the anthropocene","editor":[{"family":"Gibson","given":"Katherine"},{"family":"Rose","given":"Deborah Bird"},{"family":"Fincher","given":"Ruth"}],"issued":{"date-parts":[["2015"]]}}},{"id":1340,"uris":["http://zotero.org/users/6040264/items/VFG5R747"],"itemData":{"id":1340,"type":"chapter","abstract":"In the Anthropocene, the 'human imprint on the global environment has now become so large and active that it rivals some of the great forces of Nature in its impact on the functioning of the Earth system'. Anthropogenic impacts - increases in carbon dioxide in the atmosphere, but also cross-global species invasion, disturbance to the nitrogen cycle and so on - do not just happen but are the consequence, intended or otherwise, of decisions taken by human minds. By the same token, the biologistic account of humans as animals with instincts, drives and selfish genes becomes even more indefensible in the Anthropocene because it is precisely because humans are not like other animals that the new epoch has arrived. The climate crisis is upon us not because markets are not working well enough but because the market system is working too well in accelerating global energy and material cycles.","container-title":"The Anthropocene and the Global Environmental Crisis","ISBN":"978-1-315-74342-4","note":"number-of-pages: 12","publisher":"Routledge","title":"Human Destiny in the Anthropocene","author":[{"family":"Hamilton","given":"Clive"}],"issued":{"date-parts":[["2015"]]}}},{"id":1107,"uris":["http://zotero.org/users/6040264/items/TQ3FX3A4"],"itemData":{"id":1107,"type":"article-journal","abstract":"Childhood studies scholars have increasingly sought to examine the complex entanglements of children's lives with nonhuman materials, animals, plants and earthly processes. Doing so has enabled new insights into children's relationships with global challenges such as climate change. Now, researchers from many disciplines are reflecting critically upon whether such challenges can be obviously ascribed to human activity, suggesting that we are entering a new (geological) epoch: the Anthropocene. The present collection of papers offers a range of empirically-informed, critical and theoretical analyses of the (possible) relationships between children and the Anthropocene. This paper frames the key debates covered in the symposium, introducing recent scholarship in childhood studies and opening out critical reflections on the term ‘Anthropocene’. It also provides an introduction to the papers making up the symposium.","container-title":"Discourse: Studies in the Cultural Politics of Education","DOI":"10.1080/01596306.2020.1779448","ISSN":"0159-6306","issue":"3","note":"publisher: Routledge\n_eprint: https://doi.org/10.1080/01596306.2020.1779448","page":"333-339","source":"Taylor and Francis+NEJM","title":"Introduction to Symposium: childhood studies in the Anthropocene","title-short":"Introduction to Symposium","volume":"41","author":[{"family":"Kraftl","given":"Peter"},{"family":"Taylor","given":"Affrica"},{"family":"Pacini-Ketchabaw","given":"Veronica"}],"issued":{"date-parts":[["2020",5,3]]}}}],"schema":"https://github.com/citation-style-language/schema/raw/master/csl-citation.json"} </w:instrText>
      </w:r>
      <w:r w:rsidR="004673BD" w:rsidRPr="005344B4">
        <w:rPr>
          <w:rFonts w:cs="Times New Roman"/>
        </w:rPr>
        <w:fldChar w:fldCharType="separate"/>
      </w:r>
      <w:r w:rsidR="004673BD" w:rsidRPr="005344B4">
        <w:rPr>
          <w:rFonts w:cs="Times New Roman"/>
        </w:rPr>
        <w:t>(Latour, 2014; Collard, Dempsey and Sundberg, 2015; Gibson, Rose and Fincher, 2015; Hamilton, 2015; Kraftl, Taylor and Pacini-Ketchabaw, 2020)</w:t>
      </w:r>
      <w:r w:rsidR="004673BD" w:rsidRPr="005344B4">
        <w:rPr>
          <w:rFonts w:cs="Times New Roman"/>
        </w:rPr>
        <w:fldChar w:fldCharType="end"/>
      </w:r>
      <w:r w:rsidR="00ED01A9" w:rsidRPr="005344B4">
        <w:rPr>
          <w:rFonts w:cs="Times New Roman"/>
        </w:rPr>
        <w:t xml:space="preserve">. </w:t>
      </w:r>
      <w:r w:rsidRPr="005344B4">
        <w:rPr>
          <w:rFonts w:cs="Times New Roman"/>
        </w:rPr>
        <w:t>Humans are can no longer be understood primarily as socio-political subjects who act in relation to nature, Anthropocene subjects are geological subjects whose actions both shape and are shaped by earth systems. Socio-political structures and natural forces are entangled in ways which have been historically obscured by the figure of the sovereign individual, a human agent who is radically separate from and acts upon passive ‘nature’. The acknowledgement that human and non-human natures cannot be separated calls forth new human subjects, subjects who are entangled with the earth’s processes in ways which exceed political theories of subjecthood, agency and civic duty.  These debates speak directly to a moral imperative to ‘take responsibility’, because a sense of responsibility relies on the identification of the self as an agent who has the capacity to act</w:t>
      </w:r>
      <w:r w:rsidR="00B23820" w:rsidRPr="005344B4">
        <w:rPr>
          <w:rFonts w:cs="Times New Roman"/>
        </w:rPr>
        <w:t xml:space="preserve"> </w:t>
      </w:r>
      <w:r w:rsidR="00B23820" w:rsidRPr="005344B4">
        <w:rPr>
          <w:rFonts w:cs="Times New Roman"/>
        </w:rPr>
        <w:fldChar w:fldCharType="begin"/>
      </w:r>
      <w:r w:rsidR="00B23820" w:rsidRPr="005344B4">
        <w:rPr>
          <w:rFonts w:cs="Times New Roman"/>
        </w:rPr>
        <w:instrText xml:space="preserve"> ADDIN ZOTERO_ITEM CSL_CITATION {"citationID":"n0CtYorx","properties":{"formattedCitation":"(Eden, 1993)","plainCitation":"(Eden, 1993)","noteIndex":0},"citationItems":[{"id":527,"uris":["http://zotero.org/users/6040264/items/KF92CK3J"],"itemData":{"id":527,"type":"article-journal","abstract":"Individual environmental responsibility has been used by business and government in promoting public environmentalism through, for example, green consumerism, passive membership of environmental groups, and domestic recycling. Such responsibility has not yet been adequately addressed in academic work, although associated concepts of environmental concern, values, and behaviour have been studied in the last two decades. The author therefore looks at the role of environmental responsibility in public environmentalism and particularly at how this notion is articulated by individuals involved in a range of pro-environmental behaviours. Environmental responsibility is shown to be most significant where an individual believes in the efficacy of their pro-environmental behaviour and where the self is perceived to be a responsible agent compared with other social agents. The translation of this environmental responsibility into consistent behaviour proves to be complex and dependent upon the individual's social context as well as upon organised environmentalism.","container-title":"Environment and Planning A: Economy and Space","DOI":"10.1068/a251743","ISSN":"0308-518X","issue":"12","journalAbbreviation":"Environ Plan A","page":"1743-1758","source":"SAGE Journals","title":"Individual Environmental Responsibility and its Role in Public Environmentalism","volume":"25","author":[{"family":"Eden","given":"S E"}],"issued":{"date-parts":[["1993",12,1]]}}}],"schema":"https://github.com/citation-style-language/schema/raw/master/csl-citation.json"} </w:instrText>
      </w:r>
      <w:r w:rsidR="00B23820" w:rsidRPr="005344B4">
        <w:rPr>
          <w:rFonts w:cs="Times New Roman"/>
        </w:rPr>
        <w:fldChar w:fldCharType="separate"/>
      </w:r>
      <w:r w:rsidR="00B23820" w:rsidRPr="005344B4">
        <w:rPr>
          <w:rFonts w:cs="Times New Roman"/>
        </w:rPr>
        <w:t>(Eden, 1993)</w:t>
      </w:r>
      <w:r w:rsidR="00B23820" w:rsidRPr="005344B4">
        <w:rPr>
          <w:rFonts w:cs="Times New Roman"/>
        </w:rPr>
        <w:fldChar w:fldCharType="end"/>
      </w:r>
      <w:r w:rsidR="00F55CF0" w:rsidRPr="005344B4">
        <w:rPr>
          <w:rFonts w:cs="Times New Roman"/>
        </w:rPr>
        <w:t xml:space="preserve">. </w:t>
      </w:r>
      <w:r w:rsidRPr="005344B4">
        <w:rPr>
          <w:rFonts w:cs="Times New Roman"/>
        </w:rPr>
        <w:t>Anthropocene thus provides a heuristic that frames my concerns with political subjecthood, human agency and responsibility in contemporary times.</w:t>
      </w:r>
    </w:p>
    <w:p w14:paraId="68C9F02C" w14:textId="45CC705E" w:rsidR="003A291B" w:rsidRPr="005344B4" w:rsidRDefault="003A291B" w:rsidP="009811B0">
      <w:pPr>
        <w:spacing w:line="480" w:lineRule="auto"/>
        <w:rPr>
          <w:rFonts w:cs="Times New Roman"/>
        </w:rPr>
      </w:pPr>
      <w:r w:rsidRPr="005344B4">
        <w:rPr>
          <w:rFonts w:cs="Times New Roman"/>
        </w:rPr>
        <w:t>Whilst on the surface, the concept of Anthropocene invokes the figure of the universal human</w:t>
      </w:r>
      <w:r w:rsidRPr="005344B4">
        <w:rPr>
          <w:rStyle w:val="FootnoteReference"/>
          <w:rFonts w:cs="Times New Roman"/>
        </w:rPr>
        <w:footnoteReference w:id="9"/>
      </w:r>
      <w:r w:rsidRPr="005344B4">
        <w:rPr>
          <w:rFonts w:cs="Times New Roman"/>
        </w:rPr>
        <w:t xml:space="preserve">, suggesting that all humans are equally responsible for the vast changes we are witnessing across a range of earth systems, its value lies in pointing out the profound socio-material shifts we are currently living through at large temporal and physical scales that social scientists are not accustomed to thinking with. It offers a heuristic to frame my concerns with political subjecthood, human agency and responsibility in contemporary times. I use the term Anthropocene times throughout the thesis as shorthand for the overlapping ecological crises which threaten the sustainability and flourishing of multispecies life on earth, including but not limited to climate change, biodiversity loss, global heating, ocean acidification, plastic pollution and the waste crisis. </w:t>
      </w:r>
    </w:p>
    <w:p w14:paraId="260FB2AF" w14:textId="7AAFD2A9" w:rsidR="003A291B" w:rsidRPr="005344B4" w:rsidRDefault="00877AC1" w:rsidP="00901009">
      <w:pPr>
        <w:pStyle w:val="Heading3"/>
      </w:pPr>
      <w:bookmarkStart w:id="27" w:name="_Toc213581755"/>
      <w:r w:rsidRPr="005344B4">
        <w:lastRenderedPageBreak/>
        <w:t>2</w:t>
      </w:r>
      <w:r w:rsidR="003A291B" w:rsidRPr="005344B4">
        <w:t>.1.2 Environmentalism</w:t>
      </w:r>
      <w:bookmarkEnd w:id="27"/>
    </w:p>
    <w:p w14:paraId="4346B03A" w14:textId="327DB7BE" w:rsidR="003A291B" w:rsidRPr="005344B4" w:rsidRDefault="003A291B" w:rsidP="009811B0">
      <w:pPr>
        <w:spacing w:line="480" w:lineRule="auto"/>
        <w:rPr>
          <w:rFonts w:cs="Times New Roman"/>
        </w:rPr>
      </w:pPr>
      <w:r w:rsidRPr="005344B4">
        <w:rPr>
          <w:rFonts w:cs="Times New Roman"/>
        </w:rPr>
        <w:t>Anthropocene forces a reckoning with the entanglements of human and non-human natures, an acknowledgement that the social and the ecological are not, and have never been, separate. The legacy of Cartesian dualism in Western philosophy which underpins the binary division</w:t>
      </w:r>
      <w:r w:rsidR="00CF383A">
        <w:rPr>
          <w:rFonts w:cs="Times New Roman"/>
        </w:rPr>
        <w:t>s</w:t>
      </w:r>
      <w:r w:rsidRPr="005344B4">
        <w:rPr>
          <w:rFonts w:cs="Times New Roman"/>
        </w:rPr>
        <w:t xml:space="preserve"> of mind and matter, humans and nature</w:t>
      </w:r>
      <w:r w:rsidR="00A67FDC">
        <w:rPr>
          <w:rFonts w:cs="Times New Roman"/>
        </w:rPr>
        <w:t>,</w:t>
      </w:r>
      <w:r w:rsidRPr="005344B4">
        <w:rPr>
          <w:rFonts w:cs="Times New Roman"/>
        </w:rPr>
        <w:t xml:space="preserve"> continues to influence scientific and political theory today. Viewing the environment and its non-human inhabitants as merely ‘matter’ led to a mechanistic view of nature as resource for the development of human resources, paving the way for colonial expansionism and capitalist exploitation. The idea that there might be limits to environmental exploitation at the planetary scale was not seriously considered until the mid-20</w:t>
      </w:r>
      <w:r w:rsidRPr="005344B4">
        <w:rPr>
          <w:rFonts w:cs="Times New Roman"/>
          <w:vertAlign w:val="superscript"/>
        </w:rPr>
        <w:t>th</w:t>
      </w:r>
      <w:r w:rsidRPr="005344B4">
        <w:rPr>
          <w:rFonts w:cs="Times New Roman"/>
        </w:rPr>
        <w:t xml:space="preserve"> Century</w:t>
      </w:r>
      <w:r w:rsidR="00CF68C4">
        <w:rPr>
          <w:rFonts w:cs="Times New Roman"/>
        </w:rPr>
        <w:t xml:space="preserve"> </w:t>
      </w:r>
      <w:r w:rsidR="00886682" w:rsidRPr="005344B4">
        <w:rPr>
          <w:rFonts w:cs="Times New Roman"/>
        </w:rPr>
        <w:fldChar w:fldCharType="begin"/>
      </w:r>
      <w:r w:rsidR="00886682" w:rsidRPr="005344B4">
        <w:rPr>
          <w:rFonts w:cs="Times New Roman"/>
        </w:rPr>
        <w:instrText xml:space="preserve"> ADDIN ZOTERO_ITEM CSL_CITATION {"citationID":"muGkRW0f","properties":{"formattedCitation":"(Eden, 2009)","plainCitation":"(Eden, 2009)","noteIndex":0},"citationItems":[{"id":486,"uris":["http://zotero.org/users/6040264/items/VFDXCBXR"],"itemData":{"id":486,"type":"chapter","abstract":"This article provides a broad overview of different ways of thinking about the environment in human geography, showing how they developed and changed over time. Key themes in contemporary environmental research in human geography are also outlined and linked to these different ways of thinking.","container-title":"International Encyclopedia of Human Geography","event-place":"Oxford","ISBN":"978-0-08-044910-4","language":"en","note":"DOI: 10.1016/B978-008044910-4.00268-6","page":"505-516","publisher":"Elsevier","publisher-place":"Oxford","source":"ScienceDirect","title":"Environment","URL":"http://www.sciencedirect.com/science/article/pii/B9780080449104002686","author":[{"family":"Eden","given":"S."}],"editor":[{"family":"Kitchin","given":"Rob"},{"family":"Thrift","given":"Nigel"}],"accessed":{"date-parts":[["2020",2,4]]},"issued":{"date-parts":[["2009",1,1]]}}}],"schema":"https://github.com/citation-style-language/schema/raw/master/csl-citation.json"} </w:instrText>
      </w:r>
      <w:r w:rsidR="00886682" w:rsidRPr="005344B4">
        <w:rPr>
          <w:rFonts w:cs="Times New Roman"/>
        </w:rPr>
        <w:fldChar w:fldCharType="separate"/>
      </w:r>
      <w:r w:rsidR="00886682" w:rsidRPr="005344B4">
        <w:rPr>
          <w:rFonts w:cs="Times New Roman"/>
        </w:rPr>
        <w:t>(Eden, 2009)</w:t>
      </w:r>
      <w:r w:rsidR="00886682" w:rsidRPr="005344B4">
        <w:rPr>
          <w:rFonts w:cs="Times New Roman"/>
        </w:rPr>
        <w:fldChar w:fldCharType="end"/>
      </w:r>
      <w:r w:rsidRPr="005344B4">
        <w:rPr>
          <w:rFonts w:cs="Times New Roman"/>
        </w:rPr>
        <w:t xml:space="preserve">. The significant socio-ecological changes wrought by the industrial revolution, led to the construction and representation of environment as a matter of concern –  a thing which people are moved by or become attached to in such a way that they form a public </w:t>
      </w:r>
      <w:r w:rsidR="0088193F" w:rsidRPr="005344B4">
        <w:rPr>
          <w:rFonts w:cs="Times New Roman"/>
        </w:rPr>
        <w:fldChar w:fldCharType="begin"/>
      </w:r>
      <w:r w:rsidR="0088193F" w:rsidRPr="005344B4">
        <w:rPr>
          <w:rFonts w:cs="Times New Roman"/>
        </w:rPr>
        <w:instrText xml:space="preserve"> ADDIN ZOTERO_ITEM CSL_CITATION {"citationID":"oAA1Q0Ja","properties":{"formattedCitation":"(Latour, 2005)","plainCitation":"(Latour, 2005)","noteIndex":0},"citationItems":[{"id":1500,"uris":["http://zotero.org/users/6040264/items/T33CW25M"],"itemData":{"id":1500,"type":"chapter","call-number":"JA66 .M27 2005","container-title":"Making things public: atmospheres of democracy","event-place":"Cambridge, Mass. : [Karlsruhe, Germany]","ISBN":"978-0-262-12279-5","note":"OCLC: ocm60245568","publisher":"MIT Press ; ZKM/Center for Art and Media in Karlsruhe","publisher-place":"Cambridge, Mass. : [Karlsruhe, Germany]","source":"Library of Congress ISBN","title":"From Realpolitik to Dingpolitik – An Introduction to Making Things Public","editor":[{"family":"Latour","given":"Bruno"},{"family":"Weibel","given":"Peter"}],"author":[{"family":"Latour","given":"Bruno"}],"issued":{"date-parts":[["2005"]]}}}],"schema":"https://github.com/citation-style-language/schema/raw/master/csl-citation.json"} </w:instrText>
      </w:r>
      <w:r w:rsidR="0088193F" w:rsidRPr="005344B4">
        <w:rPr>
          <w:rFonts w:cs="Times New Roman"/>
        </w:rPr>
        <w:fldChar w:fldCharType="separate"/>
      </w:r>
      <w:r w:rsidR="0088193F" w:rsidRPr="005344B4">
        <w:rPr>
          <w:rFonts w:cs="Times New Roman"/>
        </w:rPr>
        <w:t>(Latour, 2005)</w:t>
      </w:r>
      <w:r w:rsidR="0088193F" w:rsidRPr="005344B4">
        <w:rPr>
          <w:rFonts w:cs="Times New Roman"/>
        </w:rPr>
        <w:fldChar w:fldCharType="end"/>
      </w:r>
      <w:r w:rsidR="00FD3B90" w:rsidRPr="005344B4">
        <w:rPr>
          <w:rFonts w:cs="Times New Roman"/>
        </w:rPr>
        <w:t xml:space="preserve">. </w:t>
      </w:r>
      <w:r w:rsidRPr="005344B4">
        <w:rPr>
          <w:rFonts w:cs="Times New Roman"/>
        </w:rPr>
        <w:t>Environmental concern is often traced to conservationist movements of the late 19</w:t>
      </w:r>
      <w:r w:rsidRPr="005344B4">
        <w:rPr>
          <w:rFonts w:cs="Times New Roman"/>
          <w:vertAlign w:val="superscript"/>
        </w:rPr>
        <w:t>th</w:t>
      </w:r>
      <w:r w:rsidRPr="005344B4">
        <w:rPr>
          <w:rFonts w:cs="Times New Roman"/>
        </w:rPr>
        <w:t xml:space="preserve"> Century, associated with notions of </w:t>
      </w:r>
      <w:r w:rsidR="006F1C7F">
        <w:rPr>
          <w:rFonts w:cs="Times New Roman"/>
        </w:rPr>
        <w:t xml:space="preserve">a </w:t>
      </w:r>
      <w:r w:rsidRPr="005344B4">
        <w:rPr>
          <w:rFonts w:cs="Times New Roman"/>
        </w:rPr>
        <w:t xml:space="preserve">romanticised version of nature as idyll or as wilderness, untouched by humans </w:t>
      </w:r>
      <w:r w:rsidR="00FD3B90" w:rsidRPr="005344B4">
        <w:rPr>
          <w:rFonts w:cs="Times New Roman"/>
        </w:rPr>
        <w:fldChar w:fldCharType="begin"/>
      </w:r>
      <w:r w:rsidR="005C140B" w:rsidRPr="005344B4">
        <w:rPr>
          <w:rFonts w:cs="Times New Roman"/>
        </w:rPr>
        <w:instrText xml:space="preserve"> ADDIN ZOTERO_ITEM CSL_CITATION {"citationID":"OszkdQoM","properties":{"formattedCitation":"(Cronon, 1996; Braun, 2002)","plainCitation":"(Cronon, 1996; Braun, 2002)","noteIndex":0},"citationItems":[{"id":2385,"uris":["http://zotero.org/users/6040264/items/B42CCA5A"],"itemData":{"id":2385,"type":"article-journal","container-title":"Environmental History","DOI":"10.2307/3985059","ISSN":"1084-5453, 1930-8892","issue":"1","journalAbbreviation":"Environmental History","language":"en","page":"7-28","source":"DOI.org (Crossref)","title":"The Trouble with Wilderness: Or, Getting Back to the Wrong Nature","title-short":"The Trouble with Wilderness","volume":"1","author":[{"family":"Cronon","given":"William"}],"issued":{"date-parts":[["1996",1,1]]}}},{"id":22301,"uris":["http://zotero.org/users/6040264/items/37UX5J2P"],"itemData":{"id":22301,"type":"book","event-place":"Minneapolis","ISBN":"978-0-8166-5271-6","language":"eng","number-of-pages":"1","publisher":"University of Minnesota Press","publisher-place":"Minneapolis","source":"K10plus ISBN","title":"Intemperate Rainforest: Nature, Culture, and Power on Canadas West Coast","title-short":"Intemperate Rainforest","author":[{"family":"Braun","given":"Bruce"}],"issued":{"date-parts":[["2002"]]}}}],"schema":"https://github.com/citation-style-language/schema/raw/master/csl-citation.json"} </w:instrText>
      </w:r>
      <w:r w:rsidR="00FD3B90" w:rsidRPr="005344B4">
        <w:rPr>
          <w:rFonts w:cs="Times New Roman"/>
        </w:rPr>
        <w:fldChar w:fldCharType="separate"/>
      </w:r>
      <w:r w:rsidR="005C140B" w:rsidRPr="005344B4">
        <w:rPr>
          <w:rFonts w:cs="Times New Roman"/>
        </w:rPr>
        <w:t>(Cronon, 1996; Braun, 2002)</w:t>
      </w:r>
      <w:r w:rsidR="00FD3B90" w:rsidRPr="005344B4">
        <w:rPr>
          <w:rFonts w:cs="Times New Roman"/>
        </w:rPr>
        <w:fldChar w:fldCharType="end"/>
      </w:r>
      <w:r w:rsidR="00524F13" w:rsidRPr="005344B4">
        <w:rPr>
          <w:rFonts w:cs="Times New Roman"/>
        </w:rPr>
        <w:t>.</w:t>
      </w:r>
      <w:r w:rsidRPr="005344B4">
        <w:rPr>
          <w:rFonts w:cs="Times New Roman"/>
        </w:rPr>
        <w:t xml:space="preserve"> As the environmental impacts of unchecked industrial development and exploitation began to emerge, the environment came to be understood as fragile, damaged and in need of protection. This latter understanding has dominated the politics and publics of environmentalism since the beginnings of grassroots movements in the early 1960s</w:t>
      </w:r>
      <w:r w:rsidR="00524F13" w:rsidRPr="005344B4">
        <w:rPr>
          <w:rFonts w:cs="Times New Roman"/>
        </w:rPr>
        <w:t xml:space="preserve"> </w:t>
      </w:r>
      <w:r w:rsidR="00524F13" w:rsidRPr="005344B4">
        <w:rPr>
          <w:rFonts w:cs="Times New Roman"/>
        </w:rPr>
        <w:fldChar w:fldCharType="begin"/>
      </w:r>
      <w:r w:rsidR="00524F13" w:rsidRPr="005344B4">
        <w:rPr>
          <w:rFonts w:cs="Times New Roman"/>
        </w:rPr>
        <w:instrText xml:space="preserve"> ADDIN ZOTERO_ITEM CSL_CITATION {"citationID":"JCBCco9f","properties":{"formattedCitation":"(Eden, 2009)","plainCitation":"(Eden, 2009)","noteIndex":0},"citationItems":[{"id":486,"uris":["http://zotero.org/users/6040264/items/VFDXCBXR"],"itemData":{"id":486,"type":"chapter","abstract":"This article provides a broad overview of different ways of thinking about the environment in human geography, showing how they developed and changed over time. Key themes in contemporary environmental research in human geography are also outlined and linked to these different ways of thinking.","container-title":"International Encyclopedia of Human Geography","event-place":"Oxford","ISBN":"978-0-08-044910-4","language":"en","note":"DOI: 10.1016/B978-008044910-4.00268-6","page":"505-516","publisher":"Elsevier","publisher-place":"Oxford","source":"ScienceDirect","title":"Environment","URL":"http://www.sciencedirect.com/science/article/pii/B9780080449104002686","author":[{"family":"Eden","given":"S."}],"editor":[{"family":"Kitchin","given":"Rob"},{"family":"Thrift","given":"Nigel"}],"accessed":{"date-parts":[["2020",2,4]]},"issued":{"date-parts":[["2009",1,1]]}}}],"schema":"https://github.com/citation-style-language/schema/raw/master/csl-citation.json"} </w:instrText>
      </w:r>
      <w:r w:rsidR="00524F13" w:rsidRPr="005344B4">
        <w:rPr>
          <w:rFonts w:cs="Times New Roman"/>
        </w:rPr>
        <w:fldChar w:fldCharType="separate"/>
      </w:r>
      <w:r w:rsidR="00524F13" w:rsidRPr="005344B4">
        <w:rPr>
          <w:rFonts w:cs="Times New Roman"/>
        </w:rPr>
        <w:t>(Eden, 2009)</w:t>
      </w:r>
      <w:r w:rsidR="00524F13" w:rsidRPr="005344B4">
        <w:rPr>
          <w:rFonts w:cs="Times New Roman"/>
        </w:rPr>
        <w:fldChar w:fldCharType="end"/>
      </w:r>
      <w:r w:rsidRPr="005344B4">
        <w:rPr>
          <w:rFonts w:cs="Times New Roman"/>
        </w:rPr>
        <w:t xml:space="preserve">becoming enshrined in environmental governance and policy discourse from the 1980s onwards </w:t>
      </w:r>
      <w:r w:rsidR="00F757E3" w:rsidRPr="005344B4">
        <w:rPr>
          <w:rFonts w:cs="Times New Roman"/>
        </w:rPr>
        <w:fldChar w:fldCharType="begin"/>
      </w:r>
      <w:r w:rsidR="00F757E3" w:rsidRPr="005344B4">
        <w:rPr>
          <w:rFonts w:cs="Times New Roman"/>
        </w:rPr>
        <w:instrText xml:space="preserve"> ADDIN ZOTERO_ITEM CSL_CITATION {"citationID":"1dhHRx2o","properties":{"formattedCitation":"(Hajer, 1997)","plainCitation":"(Hajer, 1997)","noteIndex":0},"citationItems":[{"id":782,"uris":["http://zotero.org/users/6040264/items/W3TSI8GV"],"itemData":{"id":782,"type":"book","edition":"Reprinted","event-place":"Oxford","ISBN":"978-0-19-829333-0","language":"eng","note":"OCLC: 247427452","number-of-pages":"332","publisher":"Clarendon Press","publisher-place":"Oxford","source":"Gemeinsamer Bibliotheksverbund ISBN","title":"The politics of environmental discourse: ecological modernization and the policy process","title-short":"The politics of environmental discourse","author":[{"family":"Hajer","given":"Maarten A."}],"issued":{"date-parts":[["1997"]]}}}],"schema":"https://github.com/citation-style-language/schema/raw/master/csl-citation.json"} </w:instrText>
      </w:r>
      <w:r w:rsidR="00F757E3" w:rsidRPr="005344B4">
        <w:rPr>
          <w:rFonts w:cs="Times New Roman"/>
        </w:rPr>
        <w:fldChar w:fldCharType="separate"/>
      </w:r>
      <w:r w:rsidR="00F757E3" w:rsidRPr="005344B4">
        <w:rPr>
          <w:rFonts w:cs="Times New Roman"/>
        </w:rPr>
        <w:t>(Hajer, 1997)</w:t>
      </w:r>
      <w:r w:rsidR="00F757E3" w:rsidRPr="005344B4">
        <w:rPr>
          <w:rFonts w:cs="Times New Roman"/>
        </w:rPr>
        <w:fldChar w:fldCharType="end"/>
      </w:r>
      <w:r w:rsidR="00F757E3" w:rsidRPr="005344B4">
        <w:rPr>
          <w:rFonts w:cs="Times New Roman"/>
        </w:rPr>
        <w:t xml:space="preserve">. </w:t>
      </w:r>
      <w:r w:rsidRPr="005344B4">
        <w:rPr>
          <w:rFonts w:cs="Times New Roman"/>
        </w:rPr>
        <w:t>Whilst well intentioned</w:t>
      </w:r>
      <w:r w:rsidR="00610C81" w:rsidRPr="005344B4">
        <w:rPr>
          <w:rFonts w:cs="Times New Roman"/>
        </w:rPr>
        <w:t>;</w:t>
      </w:r>
      <w:r w:rsidRPr="005344B4">
        <w:rPr>
          <w:rFonts w:cs="Times New Roman"/>
        </w:rPr>
        <w:t xml:space="preserve"> mainstream </w:t>
      </w:r>
      <w:r w:rsidRPr="005344B4">
        <w:rPr>
          <w:rFonts w:cs="Times New Roman"/>
        </w:rPr>
        <w:fldChar w:fldCharType="begin"/>
      </w:r>
      <w:r w:rsidR="00610C81" w:rsidRPr="005344B4">
        <w:rPr>
          <w:rFonts w:cs="Times New Roman"/>
        </w:rPr>
        <w:instrText xml:space="preserve"> ADDIN ZOTERO_ITEM CSL_CITATION {"citationID":"sQUk53Uj","properties":{"formattedCitation":"(Butler, 2017; Hammond, 2021)","plainCitation":"(Butler, 2017; Hammond, 2021)","noteIndex":0},"citationItems":[{"id":2093,"uris":["http://zotero.org/users/6040264/items/68BJF8CJ"],"itemData":{"id":2093,"type":"chapter","abstract":"This chapter presents a review of the academic field of queer ecology and the important role it can play in re-shaping views of environment and nature and of human and nonhuman species. Queer ecology brings queer theory and method into the realm of environmental discourse, disrupting categorical boundaries and heteronormative values that are projected onto nature. The chapter applies a queer ecological lens to aspects of the 'mainstream sustainability movement' (MSM), focusing on the underlying heteronormativity in its discourses and policies. Sexuality is reduced to heteronormative production of children, which must be limited through family planning efforts, in order to protect the environment from human impact. Moving away from theoretical critiques of the MSM, the chapter explores how these queer ecological critiques can highlight the unchallenged heteronormativity that shapes actually existing environmental policies. A queer sustainability is one that is deeply sceptical of categorizations of nature and yet still works to support ecological communities through care, solidarity, and communal valuation.","container-title":"Routledge Handbook of Gender and Environment","ISBN":"978-1-315-88657-2","note":"number-of-pages: 17","publisher":"Routledge","title":"A Fruitless Endeavour: Confronting the heteronormativity of environmentalism","title-short":"A Fruitless Endeavour","author":[{"family":"Butler","given":"Cameron"}],"issued":{"date-parts":[["2017"]]}}},{"id":1062,"uris":["http://zotero.org/users/6040264/items/PMKDTKBH"],"itemData":{"id":1062,"type":"article-journal","abstract":"Against environmentalism’s roots in radical re-thinking of society, mainstream environmental politics has become a largely technical, problem-solving matter of realising concrete targets. Environmental politics scholarship seems to have followed suit, with most publications in journals such as Environmental Politics focusing on realist analyses of mainstream politics as opposed to radical and critical thought. This article contends a solely target-driven discourse loses sight of two vital dimensions of environmental politics: radical imagination and ideology critique. Insofar as the late-capitalist mainstream drives both environmental destruction itself and forms of political domination entwined with it – such as depoliticisation and colonisation – critical and imaginative research that challenges this is urgently needed. I argue environmental politics scholarship, and thus the journals that give it its platform, have a responsibility to actively withstand the biases produced by ideology, by promoting critical and radical work and engaging with the movements for democratisation and decolonisation of academic practice.","container-title":"Environmental Politics","DOI":"10.1080/09644016.2021.1880062","ISSN":"0964-4016","issue":"1-2","journalAbbreviation":"null","note":"publisher: Routledge","page":"285-305","source":"tandfonline.com (Atypon)","title":"Imagination and critique in environmental politics","volume":"30","author":[{"family":"Hammond","given":"Marit"}],"issued":{"date-parts":[["2021",2,23]]}}}],"schema":"https://github.com/citation-style-language/schema/raw/master/csl-citation.json"} </w:instrText>
      </w:r>
      <w:r w:rsidRPr="005344B4">
        <w:rPr>
          <w:rFonts w:cs="Times New Roman"/>
        </w:rPr>
        <w:fldChar w:fldCharType="separate"/>
      </w:r>
      <w:r w:rsidR="00610C81" w:rsidRPr="005344B4">
        <w:rPr>
          <w:rFonts w:cs="Times New Roman"/>
        </w:rPr>
        <w:t>(Butler, 2017; Hammond, 2021)</w:t>
      </w:r>
      <w:r w:rsidRPr="005344B4">
        <w:rPr>
          <w:rFonts w:cs="Times New Roman"/>
        </w:rPr>
        <w:fldChar w:fldCharType="end"/>
      </w:r>
      <w:r w:rsidRPr="005344B4">
        <w:rPr>
          <w:rFonts w:cs="Times New Roman"/>
        </w:rPr>
        <w:t xml:space="preserve"> or modern environmentalism </w:t>
      </w:r>
      <w:r w:rsidR="008E3217" w:rsidRPr="005344B4">
        <w:rPr>
          <w:rFonts w:cs="Times New Roman"/>
        </w:rPr>
        <w:fldChar w:fldCharType="begin"/>
      </w:r>
      <w:r w:rsidR="008E3217" w:rsidRPr="005344B4">
        <w:rPr>
          <w:rFonts w:cs="Times New Roman"/>
        </w:rPr>
        <w:instrText xml:space="preserve"> ADDIN ZOTERO_ITEM CSL_CITATION {"citationID":"roNRrHRi","properties":{"formattedCitation":"(Pepper, 1996)","plainCitation":"(Pepper, 1996)","noteIndex":0},"citationItems":[{"id":22304,"uris":["http://zotero.org/users/6040264/items/TYN9JSZQ"],"itemData":{"id":22304,"type":"book","edition":"2nd ed","event-place":"London","ISBN":"978-0-203-41224-4","language":"eng","number-of-pages":"1","publisher":"Taylor &amp; Francis Group","publisher-place":"London","source":"K10plus ISBN","title":"Modern Environmentalism: An Introduction","title-short":"Modern Environmentalism","author":[{"family":"Pepper","given":"David"}],"issued":{"date-parts":[["1996"]]}}}],"schema":"https://github.com/citation-style-language/schema/raw/master/csl-citation.json"} </w:instrText>
      </w:r>
      <w:r w:rsidR="008E3217" w:rsidRPr="005344B4">
        <w:rPr>
          <w:rFonts w:cs="Times New Roman"/>
        </w:rPr>
        <w:fldChar w:fldCharType="separate"/>
      </w:r>
      <w:r w:rsidR="008E3217" w:rsidRPr="005344B4">
        <w:rPr>
          <w:rFonts w:cs="Times New Roman"/>
        </w:rPr>
        <w:t>(Pepper, 1996)</w:t>
      </w:r>
      <w:r w:rsidR="008E3217" w:rsidRPr="005344B4">
        <w:rPr>
          <w:rFonts w:cs="Times New Roman"/>
        </w:rPr>
        <w:fldChar w:fldCharType="end"/>
      </w:r>
      <w:r w:rsidR="004D552E" w:rsidRPr="005344B4">
        <w:rPr>
          <w:rFonts w:cs="Times New Roman"/>
        </w:rPr>
        <w:t>, retain</w:t>
      </w:r>
      <w:r w:rsidR="00A559B8" w:rsidRPr="005344B4">
        <w:rPr>
          <w:rFonts w:cs="Times New Roman"/>
        </w:rPr>
        <w:t>s</w:t>
      </w:r>
      <w:r w:rsidRPr="005344B4">
        <w:rPr>
          <w:rFonts w:cs="Times New Roman"/>
        </w:rPr>
        <w:t xml:space="preserve"> the concept of environment as a ‘thing out there’ which human agents can act on behalf of or directly on in order to shape ecological outcomes. This is problematic because it fails to grasp the agential capacity of non-human actors and thus cannot adequately deal with the socio-material, political and ethical dilemmas of the entanglements of Anthropocene.</w:t>
      </w:r>
      <w:r w:rsidR="00493A53" w:rsidRPr="005344B4">
        <w:rPr>
          <w:rFonts w:cs="Times New Roman"/>
        </w:rPr>
        <w:t xml:space="preserve"> At the same time, it retains the colonial and c</w:t>
      </w:r>
      <w:r w:rsidR="00E83677" w:rsidRPr="005344B4">
        <w:rPr>
          <w:rFonts w:cs="Times New Roman"/>
        </w:rPr>
        <w:t xml:space="preserve">apitalist ontologies that are at the root of </w:t>
      </w:r>
      <w:r w:rsidR="008E7D87" w:rsidRPr="005344B4">
        <w:rPr>
          <w:rFonts w:cs="Times New Roman"/>
        </w:rPr>
        <w:t>climate and ecological crises</w:t>
      </w:r>
      <w:r w:rsidR="00970FDA" w:rsidRPr="005344B4">
        <w:rPr>
          <w:rFonts w:cs="Times New Roman"/>
        </w:rPr>
        <w:t>.</w:t>
      </w:r>
      <w:r w:rsidRPr="005344B4">
        <w:rPr>
          <w:rFonts w:cs="Times New Roman"/>
        </w:rPr>
        <w:t xml:space="preserve"> </w:t>
      </w:r>
    </w:p>
    <w:p w14:paraId="5C959C38" w14:textId="4AF9EFA8" w:rsidR="00930BFE" w:rsidRPr="005344B4" w:rsidRDefault="00930BFE" w:rsidP="009811B0">
      <w:pPr>
        <w:spacing w:line="480" w:lineRule="auto"/>
        <w:rPr>
          <w:rFonts w:cs="Times New Roman"/>
        </w:rPr>
      </w:pPr>
      <w:r w:rsidRPr="005344B4">
        <w:rPr>
          <w:rFonts w:cs="Times New Roman"/>
        </w:rPr>
        <w:t>Neoliberal environmentalism shares the same ontological basis of earlier forms of environmentalism, although there are differences in the mode of response.</w:t>
      </w:r>
      <w:r w:rsidR="006B0FB9" w:rsidRPr="005344B4">
        <w:rPr>
          <w:rFonts w:cs="Times New Roman"/>
        </w:rPr>
        <w:t xml:space="preserve"> M</w:t>
      </w:r>
      <w:r w:rsidRPr="005344B4">
        <w:rPr>
          <w:rFonts w:cs="Times New Roman"/>
        </w:rPr>
        <w:t xml:space="preserve">ainstream environmentalism may be </w:t>
      </w:r>
      <w:r w:rsidRPr="005344B4">
        <w:rPr>
          <w:rFonts w:cs="Times New Roman"/>
        </w:rPr>
        <w:lastRenderedPageBreak/>
        <w:t xml:space="preserve">conceived as emerging from early environmental </w:t>
      </w:r>
      <w:r w:rsidR="00CF383A" w:rsidRPr="005344B4">
        <w:rPr>
          <w:rFonts w:cs="Times New Roman"/>
        </w:rPr>
        <w:t>movements and</w:t>
      </w:r>
      <w:r w:rsidRPr="005344B4">
        <w:rPr>
          <w:rFonts w:cs="Times New Roman"/>
        </w:rPr>
        <w:t xml:space="preserve"> is gener</w:t>
      </w:r>
      <w:r w:rsidR="003D1469" w:rsidRPr="005344B4">
        <w:rPr>
          <w:rFonts w:cs="Times New Roman"/>
        </w:rPr>
        <w:t xml:space="preserve">ally aligned with groups and organisations </w:t>
      </w:r>
      <w:r w:rsidR="00365244" w:rsidRPr="005344B4">
        <w:rPr>
          <w:rFonts w:cs="Times New Roman"/>
        </w:rPr>
        <w:t>who consider ‘nature’ to be intrinsically valuable a</w:t>
      </w:r>
      <w:r w:rsidR="006B0FB9" w:rsidRPr="005344B4">
        <w:rPr>
          <w:rFonts w:cs="Times New Roman"/>
        </w:rPr>
        <w:t>n</w:t>
      </w:r>
      <w:r w:rsidR="00365244" w:rsidRPr="005344B4">
        <w:rPr>
          <w:rFonts w:cs="Times New Roman"/>
        </w:rPr>
        <w:t xml:space="preserve">d in need of human protection, modern environmentalism and neoliberal environmentalism are modes of governance </w:t>
      </w:r>
      <w:r w:rsidR="006B0FB9" w:rsidRPr="005344B4">
        <w:rPr>
          <w:rFonts w:cs="Times New Roman"/>
        </w:rPr>
        <w:t xml:space="preserve">enacted by state actors and those with commercial interests. </w:t>
      </w:r>
      <w:r w:rsidRPr="005344B4">
        <w:rPr>
          <w:rFonts w:cs="Times New Roman"/>
        </w:rPr>
        <w:t>Within a neoliberal approach, nature is considered as resources and services which can be governed, and environmental issues are resolved through the application of neoliberal economics. Instead of focusing on regulation, collective responsibility, or state-led solutions, it treats the environment as something that can be managed through market mechanisms, private property, and individual consumer choices</w:t>
      </w:r>
      <w:r w:rsidR="006B0FB9" w:rsidRPr="005344B4">
        <w:rPr>
          <w:rFonts w:cs="Times New Roman"/>
        </w:rPr>
        <w:t xml:space="preserve"> </w:t>
      </w:r>
      <w:r w:rsidR="006B0FB9" w:rsidRPr="005344B4">
        <w:rPr>
          <w:rFonts w:cs="Times New Roman"/>
        </w:rPr>
        <w:fldChar w:fldCharType="begin"/>
      </w:r>
      <w:r w:rsidR="006B0FB9" w:rsidRPr="005344B4">
        <w:rPr>
          <w:rFonts w:cs="Times New Roman"/>
        </w:rPr>
        <w:instrText xml:space="preserve"> ADDIN ZOTERO_ITEM CSL_CITATION {"citationID":"mzZtBm8n","properties":{"formattedCitation":"(Fletcher, 2010)","plainCitation":"(Fletcher, 2010)","noteIndex":0},"citationItems":[{"id":565,"uris":["http://zotero.org/users/6040264/items/C37PRW39"],"itemData":{"id":565,"type":"article-journal","abstract":"This article proposes a Foucaultian poststructuralist framework for understanding different positions within the contemporary debate concerning appropriate biodiversity conservation policy as embodying distinctive 'environmentalities'. In a recently-released work, Michel Foucault describes a neoliberal form of his familiar concept 'governmentality' quite different from conventional understandings of this oft-cited analytic. Following this, I suggest that neoliberalisation within natural resource policy can be understood as the expression of a 'neoliberal environmentality' similarly distinct from recent discussions employing the environmentality concept. In addition, I follow Foucault in describing several other discrete environmentalities embodied in competing approaches to conservation policy. Finally, I ask whether political ecologists' critiques of mainstream conservation might be viewed as the expression of yet another environmentality foregrounding concerns for social equity and environmental justice and call for more conceptualisation of what this might look like.","container-title":"Conservation and Society","DOI":"10.4103/0972-4923.73806","ISSN":"0972-4923","issue":"3","language":"en","page":"171","source":"www.conservationandsociety.org","title":"Neoliberal environmentality: Towards a poststructuralist political ecology of the conservation debate","title-short":"Neoliberal environmentality","volume":"8","author":[{"family":"Fletcher","given":"Robert"}],"issued":{"date-parts":[["2010",1,7]]}}}],"schema":"https://github.com/citation-style-language/schema/raw/master/csl-citation.json"} </w:instrText>
      </w:r>
      <w:r w:rsidR="006B0FB9" w:rsidRPr="005344B4">
        <w:rPr>
          <w:rFonts w:cs="Times New Roman"/>
        </w:rPr>
        <w:fldChar w:fldCharType="separate"/>
      </w:r>
      <w:r w:rsidR="006B0FB9" w:rsidRPr="005344B4">
        <w:rPr>
          <w:rFonts w:cs="Times New Roman"/>
        </w:rPr>
        <w:t>(Fletcher, 2010)</w:t>
      </w:r>
      <w:r w:rsidR="006B0FB9" w:rsidRPr="005344B4">
        <w:rPr>
          <w:rFonts w:cs="Times New Roman"/>
        </w:rPr>
        <w:fldChar w:fldCharType="end"/>
      </w:r>
      <w:r w:rsidRPr="005344B4">
        <w:rPr>
          <w:rFonts w:cs="Times New Roman"/>
        </w:rPr>
        <w:t>.</w:t>
      </w:r>
    </w:p>
    <w:p w14:paraId="09E373F2" w14:textId="2A4352AF" w:rsidR="003A291B" w:rsidRPr="005344B4" w:rsidRDefault="003A291B" w:rsidP="009811B0">
      <w:pPr>
        <w:spacing w:line="480" w:lineRule="auto"/>
        <w:rPr>
          <w:rFonts w:cs="Times New Roman"/>
        </w:rPr>
      </w:pPr>
      <w:r w:rsidRPr="005344B4">
        <w:rPr>
          <w:rFonts w:cs="Times New Roman"/>
        </w:rPr>
        <w:t xml:space="preserve">This is a necessarily brief history of how environmental </w:t>
      </w:r>
      <w:r w:rsidR="008750F7" w:rsidRPr="005344B4">
        <w:rPr>
          <w:rFonts w:cs="Times New Roman"/>
        </w:rPr>
        <w:t>politics</w:t>
      </w:r>
      <w:r w:rsidRPr="005344B4">
        <w:rPr>
          <w:rFonts w:cs="Times New Roman"/>
        </w:rPr>
        <w:t xml:space="preserve"> has taken shape in the UK and beyond. Historically, just as now, understandings of environment both as the physical surroundings in which we live and as a more abstract imaginary are multiple and contested. In this thesis I engage with two modes of environmental politics which are mutually constitutive</w:t>
      </w:r>
      <w:r w:rsidR="00C35440" w:rsidRPr="005344B4">
        <w:rPr>
          <w:rFonts w:cs="Times New Roman"/>
        </w:rPr>
        <w:t xml:space="preserve"> </w:t>
      </w:r>
      <w:r w:rsidR="00C35440" w:rsidRPr="005344B4">
        <w:rPr>
          <w:rFonts w:cs="Times New Roman"/>
        </w:rPr>
        <w:fldChar w:fldCharType="begin"/>
      </w:r>
      <w:r w:rsidR="00C35440" w:rsidRPr="005344B4">
        <w:rPr>
          <w:rFonts w:cs="Times New Roman"/>
        </w:rPr>
        <w:instrText xml:space="preserve"> ADDIN ZOTERO_ITEM CSL_CITATION {"citationID":"mW5rMMtK","properties":{"formattedCitation":"(Mansfield {\\i{}et al.}, 2015)","plainCitation":"(Mansfield et al., 2015)","noteIndex":0},"citationItems":[{"id":2162,"uris":["http://zotero.org/users/6040264/items/RWRTSJG7"],"itemData":{"id":2162,"type":"article-journal","abstract":"This article is about the logic and dynamics of environmental politics when the environment at stake is profoundly socioecological. We investigate the socioecological forests of the coalfields of Appalachian Ohio, where once decimated forests are again widespread. Conceptualizing forests as power-laden relationships among various people, trees, and other nonhumans, we identify multiple distinct forest types that currently exist as both material reality and future vision. Each forest is characterized by antagonistic ideas about ideal species composition, structure, and function and about specific actions and actors deemed necessary and threatening for the forest's persistence. Each forest represents a very different vision for how socioecological relationships should be fostered. We argue, first, that broad acceptance that the environment is fundamentally socioecological does not mark the end of environmentalism. Rather, urges to environmentalism proliferate as people aim to foster the social natures they envision—and do so through interventions that are internal to what the forest is and does. Second, the proliferation of environmentalisms generates new forms of environmental conflict, which manifests over what sorts of social natures can and should exist (i.e., what they should do and for whom) and which interventions are beneficial or harmful to the survival and proliferation of the forest in the future. Ultimately, we demonstrate that socioecological futures are being shaped today through political struggle not over naturalness but over what should be done, by whom, to bring about which social natures, and to the benefit of whom (human and nonhuman). </w:instrText>
      </w:r>
      <w:r w:rsidR="00C35440" w:rsidRPr="005344B4">
        <w:rPr>
          <w:rFonts w:eastAsia="MS Gothic" w:cs="Times New Roman"/>
        </w:rPr>
        <w:instrText>本文内容关乎危及的</w:instrText>
      </w:r>
      <w:r w:rsidR="00C35440" w:rsidRPr="005344B4">
        <w:rPr>
          <w:rFonts w:eastAsia="Microsoft JhengHei" w:cs="Times New Roman"/>
        </w:rPr>
        <w:instrText>环境具有深刻的社会生态性之时，环境政治的逻辑与动态。我们探讨阿帕拉契山在俄亥俄州的煤田中的社会生态森林，曾经大量灭绝的森林，又再度遍布其中。我们将森林概念化为各种人、树木以及其他非人类事物之间的权力承载关係，指认多种特殊的森林形态，这些森林形态在当下同时作为物质现实与未来的愿景而存在。各种森林，以有关理想物种组成、结构、功能，以及被视为对森林续存而言的必要或危害性之特定行动与行动者的对抗性概念进行分类。每一种森林，皆呈现出对社会生态关係应如何促进的截然不同的愿景。我们首先主张，广泛接受环境在根本上是社会生态的观点，并非标示着环境主义的终结。反之，当人们企图打造其所展望的社会自然时，环境主义的主张便开始激增</w:instrText>
      </w:r>
      <w:r w:rsidR="00C35440" w:rsidRPr="005344B4">
        <w:rPr>
          <w:rFonts w:cs="Times New Roman"/>
        </w:rPr>
        <w:instrText>——</w:instrText>
      </w:r>
      <w:r w:rsidR="00C35440" w:rsidRPr="005344B4">
        <w:rPr>
          <w:rFonts w:eastAsia="MS Gothic" w:cs="Times New Roman"/>
        </w:rPr>
        <w:instrText>并透</w:instrText>
      </w:r>
      <w:r w:rsidR="00C35440" w:rsidRPr="005344B4">
        <w:rPr>
          <w:rFonts w:eastAsia="Microsoft JhengHei" w:cs="Times New Roman"/>
        </w:rPr>
        <w:instrText>过内在于有关森林是什麽、以及作何用的介入进行之。再者，环境主义的增生，生产了环境冲突的新形式，并展现在什麽样的社会自然可以、且应该存在之上（例如它们应该做什麽、为谁而做），以及什麽样的介入对未来森林的生存与增长是有益或有害的。我们最终证实，社会生态的未来，在今日并非透过对自然性的政治斗争形塑之，而是透过需要做什麽、由谁来做、为了达成何种社会自然，以及为了谁的利益而做（人类或非人类）的</w:instrText>
      </w:r>
      <w:r w:rsidR="00C35440" w:rsidRPr="005344B4">
        <w:rPr>
          <w:rFonts w:eastAsia="MS Gothic" w:cs="Times New Roman"/>
        </w:rPr>
        <w:instrText>政治斗争形塑之。</w:instrText>
      </w:r>
      <w:r w:rsidR="00C35440" w:rsidRPr="005344B4">
        <w:rPr>
          <w:rFonts w:cs="Times New Roman"/>
        </w:rPr>
        <w:instrText xml:space="preserve"> Este artículo se refiere a la lógica y la dinámica de políticas ambientales cuando el medio ambiente considerado es profundamente sociológico. Investigamos los bosques socioecológicos de los campos carboníferos de los Apalaches de Ohio, donde los que una vez fueron bosques aniquilados de nuevo crecen por doquier. Al conceptualizar los bosques como relaciones cargadas de poder entre varios pueblos, árboles y otros seres no humanos, identificamos múltiples tipos de bosque bien diferenciados que existen en la actualidad tanto como realidad material como visión futura. Cada bosque se caracteriza por ideas antagónicas acerca de la ideal composición por especies, estructura y función, y acerca de acciones específicas y actores que, para la persistencia del bosque, son considerados como necesarios o amenazantes. Cada bosque representa una muy diferentes visión sobre cómo se deberían promover relaciones socioecológicas. Argumentamos, primero, que esa vasta aceptación de que el medio ambiente es fundamentalmente socioecológico no marca el final del ambientalismo. Más que eso, los apremios por el ambientalismo proliferan en la medida en que la gente busca fortalecer las naturalezas sociales que ellos columbran—y hacen eso a través de intervenciones inmanentes a lo que el bosque es y hace. Segundo, la proliferación de ambientalismos genera nuevas formas de conflicto ambiental, que se manifiestan en cuáles tipos de naturaleza social pueden y deben existir (i.e., qué deben hacer y para quién) y cuáles intervenciones son benéficas o dañinas para la supervivencia y proliferación de los boques en el futuro. Básicamente, demostramos que ahora los futuros socioecológicos están siendo configurados por contienda política, no sobre la naturalidad sino sobre lo que debe hacerse y por quién para producir tales o cuáles naturalezas sociales, y en beneficio de quién (humano o no humano).","container-title":"Annals of the Association of American Geographers","ISSN":"0004-5608","issue":"2","note":"publisher: [Association of American Geographers, Taylor &amp; Francis, Ltd.]","page":"284-293","source":"JSTOR","title":"Environmental Politics After Nature: Conflicting Socioecological Futures","title-short":"Environmental Politics After Nature","volume":"105","author":[{"family":"Mansfield","given":"Becky"},{"family":"Biermann","given":"Christine"},{"family":"McSweeney","given":"Kendra"},{"family":"Law","given":"Justine"},{"family":"Gallemore","given":"Caleb"},{"family":"Horner","given":"Leslie"},{"family":"Munroe","given":"Darla K."}],"issued":{"date-parts":[["2015"]]}}}],"schema":"https://github.com/citation-style-language/schema/raw/master/csl-citation.json"} </w:instrText>
      </w:r>
      <w:r w:rsidR="00C35440" w:rsidRPr="005344B4">
        <w:rPr>
          <w:rFonts w:cs="Times New Roman"/>
        </w:rPr>
        <w:fldChar w:fldCharType="separate"/>
      </w:r>
      <w:r w:rsidR="00C35440" w:rsidRPr="005344B4">
        <w:rPr>
          <w:rFonts w:cs="Times New Roman"/>
        </w:rPr>
        <w:t xml:space="preserve">(Mansfield </w:t>
      </w:r>
      <w:r w:rsidR="00C35440" w:rsidRPr="005344B4">
        <w:rPr>
          <w:rFonts w:cs="Times New Roman"/>
          <w:i/>
          <w:iCs/>
        </w:rPr>
        <w:t>et al.</w:t>
      </w:r>
      <w:r w:rsidR="00C35440" w:rsidRPr="005344B4">
        <w:rPr>
          <w:rFonts w:cs="Times New Roman"/>
        </w:rPr>
        <w:t>, 2015)</w:t>
      </w:r>
      <w:r w:rsidR="00C35440" w:rsidRPr="005344B4">
        <w:rPr>
          <w:rFonts w:cs="Times New Roman"/>
        </w:rPr>
        <w:fldChar w:fldCharType="end"/>
      </w:r>
      <w:r w:rsidRPr="005344B4">
        <w:rPr>
          <w:rFonts w:cs="Times New Roman"/>
        </w:rPr>
        <w:t xml:space="preserve">. The first is environmentalism, broadly defined as a concern for or desire to bring about particular kinds of socio-natures. The second </w:t>
      </w:r>
      <w:r w:rsidR="00C35440" w:rsidRPr="005344B4">
        <w:rPr>
          <w:rFonts w:cs="Times New Roman"/>
        </w:rPr>
        <w:t>is</w:t>
      </w:r>
      <w:r w:rsidRPr="005344B4">
        <w:rPr>
          <w:rFonts w:cs="Times New Roman"/>
        </w:rPr>
        <w:t xml:space="preserve"> the struggle for power over the ways in which environment is known or understood, by different actors, for different ends. </w:t>
      </w:r>
      <w:r w:rsidR="00C35440" w:rsidRPr="005344B4">
        <w:rPr>
          <w:rFonts w:cs="Times New Roman"/>
        </w:rPr>
        <w:t>R</w:t>
      </w:r>
      <w:r w:rsidRPr="005344B4">
        <w:rPr>
          <w:rFonts w:cs="Times New Roman"/>
        </w:rPr>
        <w:t>ather than signalling the end of environmentalism, a recognition of socioecological entanglements draws attention to the proliferation of multiple environmentalisms ‘as people aim to nurture the kinds of socio-natures they envision’ (</w:t>
      </w:r>
      <w:r w:rsidR="00BC1BE3" w:rsidRPr="005344B4">
        <w:rPr>
          <w:rFonts w:cs="Times New Roman"/>
        </w:rPr>
        <w:t>ibid</w:t>
      </w:r>
      <w:r w:rsidRPr="005344B4">
        <w:rPr>
          <w:rFonts w:cs="Times New Roman"/>
        </w:rPr>
        <w:t xml:space="preserve">, 284). The expansion in the sites, spaces and publics of environmentalism make it difficult the chart the bewilderingly complex landscape of interventions which seek to (re)shape socio-natures. Studies of the everyday encounters with environmental affects and discourses are vital to understanding who thinks about the environment, when and how </w:t>
      </w:r>
      <w:r w:rsidR="00BC1BE3" w:rsidRPr="005344B4">
        <w:rPr>
          <w:rFonts w:cs="Times New Roman"/>
        </w:rPr>
        <w:fldChar w:fldCharType="begin"/>
      </w:r>
      <w:r w:rsidR="00BC1BE3" w:rsidRPr="005344B4">
        <w:rPr>
          <w:rFonts w:cs="Times New Roman"/>
        </w:rPr>
        <w:instrText xml:space="preserve"> ADDIN ZOTERO_ITEM CSL_CITATION {"citationID":"lH5A7pMs","properties":{"formattedCitation":"(Agrawal, 2005)","plainCitation":"(Agrawal, 2005)","noteIndex":0},"citationItems":[{"id":564,"uris":["http://zotero.org/users/6040264/items/FZE5U8K2"],"itemData":{"id":564,"type":"article-journal","abstract":"This paper examines how and for what reasons rural residents come to care about the environment. Focusing on Kumaon, India, it explores the deep and durable relationship between government and subjectivity and shows how regulatory strategies associated with and resulting from community decision making help transform those who participate in government. Using evidence drawn from the archival record and fieldwork conducted over two time periods, it analyzes the extent to which varying levels of involvement in institutional regimes of environmental regulation facilitate new ways of understanding the environment. On the basis of this analysis, it outlines a framework of understanding that permits the joint consideration of the technologies of power and self that are responsible for the emergence of new political subjects.","container-title":"Current Anthropology","DOI":"10.1086/427122","ISSN":"0011-3204","issue":"2","journalAbbreviation":"Current Anthropology","page":"161-190","source":"journals.uchicago.edu (Atypon)","title":"Environmentality: Community, Intimate Government, and the Making of Environmental Subjects in Kumaon, India","title-short":"Environmentality","volume":"46","author":[{"family":"Agrawal","given":"Arun"}],"issued":{"date-parts":[["2005",4,1]]}}}],"schema":"https://github.com/citation-style-language/schema/raw/master/csl-citation.json"} </w:instrText>
      </w:r>
      <w:r w:rsidR="00BC1BE3" w:rsidRPr="005344B4">
        <w:rPr>
          <w:rFonts w:cs="Times New Roman"/>
        </w:rPr>
        <w:fldChar w:fldCharType="separate"/>
      </w:r>
      <w:r w:rsidR="00BC1BE3" w:rsidRPr="005344B4">
        <w:rPr>
          <w:rFonts w:cs="Times New Roman"/>
        </w:rPr>
        <w:t>(Agrawal, 2005)</w:t>
      </w:r>
      <w:r w:rsidR="00BC1BE3" w:rsidRPr="005344B4">
        <w:rPr>
          <w:rFonts w:cs="Times New Roman"/>
        </w:rPr>
        <w:fldChar w:fldCharType="end"/>
      </w:r>
      <w:r w:rsidR="00BC1BE3" w:rsidRPr="005344B4">
        <w:rPr>
          <w:rFonts w:cs="Times New Roman"/>
        </w:rPr>
        <w:t xml:space="preserve"> </w:t>
      </w:r>
      <w:r w:rsidRPr="005344B4">
        <w:rPr>
          <w:rFonts w:cs="Times New Roman"/>
        </w:rPr>
        <w:t xml:space="preserve">in order to critically analyse the potentialities and constraints of contemporary and future environmental politics. Drawing on post-human concepts of multispecies worlds widens the analysis of the ethical dimensions of different environmental politics, broadening out the question of who benefits and who loses to include the multiple non-human actors enrolled in socio-ecological entanglements.  ‘How target populations negotiate the specific subject positions promoted by different </w:t>
      </w:r>
      <w:proofErr w:type="spellStart"/>
      <w:r w:rsidR="00B3695C">
        <w:rPr>
          <w:rFonts w:cs="Times New Roman"/>
        </w:rPr>
        <w:t>environmentalities</w:t>
      </w:r>
      <w:proofErr w:type="spellEnd"/>
      <w:r w:rsidR="00B3695C">
        <w:rPr>
          <w:rFonts w:cs="Times New Roman"/>
        </w:rPr>
        <w:t xml:space="preserve"> </w:t>
      </w:r>
      <w:r w:rsidR="00BC1BE3" w:rsidRPr="005344B4">
        <w:rPr>
          <w:rFonts w:cs="Times New Roman"/>
        </w:rPr>
        <w:fldChar w:fldCharType="begin"/>
      </w:r>
      <w:r w:rsidR="006A257D" w:rsidRPr="005344B4">
        <w:rPr>
          <w:rFonts w:cs="Times New Roman"/>
        </w:rPr>
        <w:instrText xml:space="preserve"> ADDIN ZOTERO_ITEM CSL_CITATION {"citationID":"r4Yxb9TU","properties":{"formattedCitation":"(Fletcher, 2010, p. 314)","plainCitation":"(Fletcher, 2010, p. 314)","noteIndex":0},"citationItems":[{"id":565,"uris":["http://zotero.org/users/6040264/items/C37PRW39"],"itemData":{"id":565,"type":"article-journal","abstract":"This article proposes a Foucaultian poststructuralist framework for understanding different positions within the contemporary debate concerning appropriate biodiversity conservation policy as embodying distinctive 'environmentalities'. In a recently-released work, Michel Foucault describes a neoliberal form of his familiar concept 'governmentality' quite different from conventional understandings of this oft-cited analytic. Following this, I suggest that neoliberalisation within natural resource policy can be understood as the expression of a 'neoliberal environmentality' similarly distinct from recent discussions employing the environmentality concept. In addition, I follow Foucault in describing several other discrete environmentalities embodied in competing approaches to conservation policy. Finally, I ask whether political ecologists' critiques of mainstream conservation might be viewed as the expression of yet another environmentality foregrounding concerns for social equity and environmental justice and call for more conceptualisation of what this might look like.","container-title":"Conservation and Society","DOI":"10.4103/0972-4923.73806","ISSN":"0972-4923","issue":"3","language":"en","page":"171","source":"www.conservationandsociety.org","title":"Neoliberal environmentality: Towards a poststructuralist political ecology of the conservation debate","title-short":"Neoliberal environmentality","volume":"8","author":[{"family":"Fletcher","given":"Robert"}],"issued":{"date-parts":[["2010",1,7]]}},"locator":"314","label":"page"}],"schema":"https://github.com/citation-style-language/schema/raw/master/csl-citation.json"} </w:instrText>
      </w:r>
      <w:r w:rsidR="00BC1BE3" w:rsidRPr="005344B4">
        <w:rPr>
          <w:rFonts w:cs="Times New Roman"/>
        </w:rPr>
        <w:fldChar w:fldCharType="separate"/>
      </w:r>
      <w:r w:rsidR="006A257D" w:rsidRPr="005344B4">
        <w:rPr>
          <w:rFonts w:cs="Times New Roman"/>
        </w:rPr>
        <w:t>(Fletcher, 2010, p. 314)</w:t>
      </w:r>
      <w:r w:rsidR="00BC1BE3" w:rsidRPr="005344B4">
        <w:rPr>
          <w:rFonts w:cs="Times New Roman"/>
        </w:rPr>
        <w:fldChar w:fldCharType="end"/>
      </w:r>
      <w:r w:rsidR="00B34EA2" w:rsidRPr="005344B4">
        <w:rPr>
          <w:rFonts w:cs="Times New Roman"/>
        </w:rPr>
        <w:t xml:space="preserve"> </w:t>
      </w:r>
      <w:r w:rsidRPr="005344B4">
        <w:rPr>
          <w:rFonts w:cs="Times New Roman"/>
        </w:rPr>
        <w:t xml:space="preserve">remains vital to understanding how environmentalism continues to be productive of relations of power in and through </w:t>
      </w:r>
      <w:r w:rsidRPr="005344B4">
        <w:rPr>
          <w:rFonts w:cs="Times New Roman"/>
        </w:rPr>
        <w:lastRenderedPageBreak/>
        <w:t xml:space="preserve">everyday encounters; and how such encounters contest, resist, shift and creatively reappropriate ‘dominant’ discourses. </w:t>
      </w:r>
    </w:p>
    <w:p w14:paraId="68F0ADC3" w14:textId="6EA80538" w:rsidR="00B62354" w:rsidRPr="00B62354" w:rsidRDefault="009A188B" w:rsidP="00901009">
      <w:pPr>
        <w:pStyle w:val="Heading3"/>
      </w:pPr>
      <w:bookmarkStart w:id="28" w:name="_Toc213581756"/>
      <w:r w:rsidRPr="00B62354">
        <w:t>2.1.</w:t>
      </w:r>
      <w:r w:rsidR="00B62354" w:rsidRPr="00B62354">
        <w:t xml:space="preserve">3 </w:t>
      </w:r>
      <w:r w:rsidRPr="00B62354">
        <w:t>Responsibility</w:t>
      </w:r>
      <w:r w:rsidR="00501618" w:rsidRPr="00B62354">
        <w:t xml:space="preserve"> and environmental politics</w:t>
      </w:r>
      <w:bookmarkEnd w:id="28"/>
    </w:p>
    <w:p w14:paraId="520EA1C1" w14:textId="138A93A9" w:rsidR="009C3773" w:rsidRPr="005344B4" w:rsidRDefault="00247C16" w:rsidP="007105CB">
      <w:pPr>
        <w:spacing w:line="480" w:lineRule="auto"/>
        <w:rPr>
          <w:rFonts w:cs="Times New Roman"/>
        </w:rPr>
      </w:pPr>
      <w:r w:rsidRPr="00B62354">
        <w:rPr>
          <w:rFonts w:cs="Times New Roman"/>
        </w:rPr>
        <w:t>Responsibility</w:t>
      </w:r>
      <w:r w:rsidR="00382797" w:rsidRPr="00B62354">
        <w:rPr>
          <w:rFonts w:cs="Times New Roman"/>
        </w:rPr>
        <w:t xml:space="preserve"> can be broadly defined as</w:t>
      </w:r>
      <w:r w:rsidRPr="00B62354">
        <w:rPr>
          <w:rFonts w:cs="Times New Roman"/>
        </w:rPr>
        <w:t xml:space="preserve"> having the capacity to be accountable for one’s actions, their consequences</w:t>
      </w:r>
      <w:r w:rsidR="00675AC7" w:rsidRPr="00B62354">
        <w:rPr>
          <w:rFonts w:cs="Times New Roman"/>
        </w:rPr>
        <w:t xml:space="preserve"> and their relationships with others</w:t>
      </w:r>
      <w:r w:rsidRPr="00B62354">
        <w:rPr>
          <w:rFonts w:cs="Times New Roman"/>
        </w:rPr>
        <w:t>. It implies an ability to recogni</w:t>
      </w:r>
      <w:r w:rsidR="00675AC7" w:rsidRPr="00B62354">
        <w:rPr>
          <w:rFonts w:cs="Times New Roman"/>
        </w:rPr>
        <w:t>s</w:t>
      </w:r>
      <w:r w:rsidRPr="00B62354">
        <w:rPr>
          <w:rFonts w:cs="Times New Roman"/>
        </w:rPr>
        <w:t>e, respond to, and take ownership of the effects of one’s actions or inactions</w:t>
      </w:r>
      <w:r w:rsidR="00675AC7" w:rsidRPr="00B62354">
        <w:rPr>
          <w:rFonts w:cs="Times New Roman"/>
        </w:rPr>
        <w:t xml:space="preserve">. </w:t>
      </w:r>
      <w:r w:rsidR="002B1FDE" w:rsidRPr="00B62354">
        <w:rPr>
          <w:rFonts w:cs="Times New Roman"/>
        </w:rPr>
        <w:t xml:space="preserve"> </w:t>
      </w:r>
      <w:r w:rsidRPr="00B62354">
        <w:rPr>
          <w:rFonts w:cs="Times New Roman"/>
        </w:rPr>
        <w:t xml:space="preserve">In </w:t>
      </w:r>
      <w:r w:rsidR="00EC23A0" w:rsidRPr="00B62354">
        <w:rPr>
          <w:rFonts w:cs="Times New Roman"/>
        </w:rPr>
        <w:t>Western</w:t>
      </w:r>
      <w:r w:rsidRPr="00B62354">
        <w:rPr>
          <w:rFonts w:cs="Times New Roman"/>
        </w:rPr>
        <w:t xml:space="preserve"> political philosophy, responsibility involves</w:t>
      </w:r>
      <w:r w:rsidR="00675AC7" w:rsidRPr="00B62354">
        <w:rPr>
          <w:rFonts w:cs="Times New Roman"/>
        </w:rPr>
        <w:t xml:space="preserve"> </w:t>
      </w:r>
      <w:r w:rsidR="00501618" w:rsidRPr="00B62354">
        <w:rPr>
          <w:rFonts w:cs="Times New Roman"/>
        </w:rPr>
        <w:t>reckoning</w:t>
      </w:r>
      <w:r w:rsidR="00675AC7" w:rsidRPr="00B62354">
        <w:rPr>
          <w:rFonts w:cs="Times New Roman"/>
        </w:rPr>
        <w:t xml:space="preserve"> with causality</w:t>
      </w:r>
      <w:r w:rsidR="00C76DAD" w:rsidRPr="00B62354">
        <w:rPr>
          <w:rFonts w:cs="Times New Roman"/>
        </w:rPr>
        <w:t xml:space="preserve"> </w:t>
      </w:r>
      <w:r w:rsidR="00AF33F2" w:rsidRPr="00B62354">
        <w:rPr>
          <w:rFonts w:cs="Times New Roman"/>
        </w:rPr>
        <w:t xml:space="preserve">- </w:t>
      </w:r>
      <w:r w:rsidR="00C76DAD" w:rsidRPr="00B62354">
        <w:rPr>
          <w:rFonts w:cs="Times New Roman"/>
        </w:rPr>
        <w:t>that is, understanding that one’s actions have consequences</w:t>
      </w:r>
      <w:r w:rsidR="00AF33F2" w:rsidRPr="00B62354">
        <w:rPr>
          <w:rFonts w:cs="Times New Roman"/>
        </w:rPr>
        <w:t>;</w:t>
      </w:r>
      <w:r w:rsidR="00C76DAD" w:rsidRPr="00B62354">
        <w:rPr>
          <w:rFonts w:cs="Times New Roman"/>
        </w:rPr>
        <w:t xml:space="preserve"> </w:t>
      </w:r>
      <w:r w:rsidR="00AF33F2" w:rsidRPr="00B62354">
        <w:rPr>
          <w:rFonts w:cs="Times New Roman"/>
        </w:rPr>
        <w:t>accountability -</w:t>
      </w:r>
      <w:r w:rsidR="00675AC7" w:rsidRPr="00B62354">
        <w:rPr>
          <w:rFonts w:cs="Times New Roman"/>
        </w:rPr>
        <w:t xml:space="preserve"> being answerable to others fo</w:t>
      </w:r>
      <w:r w:rsidR="00C76DAD" w:rsidRPr="00B62354">
        <w:rPr>
          <w:rFonts w:cs="Times New Roman"/>
        </w:rPr>
        <w:t xml:space="preserve">r the </w:t>
      </w:r>
      <w:r w:rsidR="00AF33F2" w:rsidRPr="00B62354">
        <w:rPr>
          <w:rFonts w:cs="Times New Roman"/>
        </w:rPr>
        <w:t xml:space="preserve">impacts of one’s actions; </w:t>
      </w:r>
      <w:r w:rsidR="00675AC7" w:rsidRPr="00B62354">
        <w:rPr>
          <w:rFonts w:cs="Times New Roman"/>
        </w:rPr>
        <w:t>and obligation</w:t>
      </w:r>
      <w:r w:rsidR="009E6235" w:rsidRPr="00B62354">
        <w:rPr>
          <w:rFonts w:cs="Times New Roman"/>
        </w:rPr>
        <w:t xml:space="preserve"> - </w:t>
      </w:r>
      <w:r w:rsidR="00675AC7" w:rsidRPr="00B62354">
        <w:rPr>
          <w:rFonts w:cs="Times New Roman"/>
        </w:rPr>
        <w:t>moral duties or commitment</w:t>
      </w:r>
      <w:r w:rsidR="00AF33F2" w:rsidRPr="00B62354">
        <w:rPr>
          <w:rFonts w:cs="Times New Roman"/>
        </w:rPr>
        <w:t>s t</w:t>
      </w:r>
      <w:r w:rsidR="00675AC7" w:rsidRPr="00B62354">
        <w:rPr>
          <w:rFonts w:cs="Times New Roman"/>
        </w:rPr>
        <w:t xml:space="preserve">o act in a </w:t>
      </w:r>
      <w:r w:rsidR="00AF33F2" w:rsidRPr="00B62354">
        <w:rPr>
          <w:rFonts w:cs="Times New Roman"/>
        </w:rPr>
        <w:t xml:space="preserve">certain way. </w:t>
      </w:r>
      <w:r w:rsidR="000238A6" w:rsidRPr="00B62354">
        <w:rPr>
          <w:rFonts w:cs="Times New Roman"/>
        </w:rPr>
        <w:t xml:space="preserve">Questions of responsibility are central to environmental politics, in that they are concerned with the question of where responsibility lies for historical and ongoing ecological harm, how </w:t>
      </w:r>
      <w:r w:rsidR="000238A6">
        <w:rPr>
          <w:rFonts w:cs="Times New Roman"/>
        </w:rPr>
        <w:t>actors</w:t>
      </w:r>
      <w:r w:rsidR="000238A6" w:rsidRPr="00B62354">
        <w:rPr>
          <w:rFonts w:cs="Times New Roman"/>
        </w:rPr>
        <w:t xml:space="preserve"> </w:t>
      </w:r>
      <w:r w:rsidR="000238A6">
        <w:rPr>
          <w:rFonts w:cs="Times New Roman"/>
        </w:rPr>
        <w:t xml:space="preserve">can </w:t>
      </w:r>
      <w:r w:rsidR="000238A6" w:rsidRPr="00B62354">
        <w:rPr>
          <w:rFonts w:cs="Times New Roman"/>
        </w:rPr>
        <w:t>be held to account</w:t>
      </w:r>
      <w:r w:rsidR="000238A6">
        <w:rPr>
          <w:rFonts w:cs="Times New Roman"/>
        </w:rPr>
        <w:t xml:space="preserve"> for ecological harm</w:t>
      </w:r>
      <w:r w:rsidR="000238A6" w:rsidRPr="00B62354">
        <w:rPr>
          <w:rFonts w:cs="Times New Roman"/>
        </w:rPr>
        <w:t xml:space="preserve"> and who are they accountable to. </w:t>
      </w:r>
      <w:r w:rsidR="00EC23A0" w:rsidRPr="00B62354">
        <w:rPr>
          <w:rFonts w:cs="Times New Roman"/>
        </w:rPr>
        <w:t>At the heart of this model of responsibility i</w:t>
      </w:r>
      <w:r w:rsidR="00F7793F" w:rsidRPr="00B62354">
        <w:rPr>
          <w:rFonts w:cs="Times New Roman"/>
        </w:rPr>
        <w:t xml:space="preserve">s </w:t>
      </w:r>
      <w:r w:rsidR="00EC23A0" w:rsidRPr="00B62354">
        <w:rPr>
          <w:rFonts w:cs="Times New Roman"/>
        </w:rPr>
        <w:t xml:space="preserve">the notion of a </w:t>
      </w:r>
      <w:r w:rsidR="009A0635" w:rsidRPr="00B62354">
        <w:rPr>
          <w:rFonts w:cs="Times New Roman"/>
        </w:rPr>
        <w:t xml:space="preserve">sovereign individual agent, who acts intentionally </w:t>
      </w:r>
      <w:r w:rsidR="009E6235" w:rsidRPr="00B62354">
        <w:rPr>
          <w:rFonts w:cs="Times New Roman"/>
        </w:rPr>
        <w:t>and rationall</w:t>
      </w:r>
      <w:r w:rsidR="00511DDA" w:rsidRPr="00B62354">
        <w:rPr>
          <w:rFonts w:cs="Times New Roman"/>
        </w:rPr>
        <w:t xml:space="preserve">y. This notion of agency </w:t>
      </w:r>
      <w:r w:rsidR="002B1FDE" w:rsidRPr="00B62354">
        <w:rPr>
          <w:rFonts w:cs="Times New Roman"/>
        </w:rPr>
        <w:t>is invoked in the figure of the responsible individual, which I explore in more detail below.</w:t>
      </w:r>
      <w:r w:rsidR="00AF1F7B" w:rsidRPr="00B62354">
        <w:rPr>
          <w:rFonts w:cs="Times New Roman"/>
        </w:rPr>
        <w:t xml:space="preserve"> </w:t>
      </w:r>
    </w:p>
    <w:p w14:paraId="4A1DD074" w14:textId="4DD3658F" w:rsidR="005344B4" w:rsidRPr="00901009" w:rsidRDefault="009707DE" w:rsidP="00901009">
      <w:pPr>
        <w:pStyle w:val="Heading3"/>
      </w:pPr>
      <w:bookmarkStart w:id="29" w:name="_Toc213581757"/>
      <w:r w:rsidRPr="005344B4">
        <w:t>2</w:t>
      </w:r>
      <w:r w:rsidR="003A291B" w:rsidRPr="005344B4">
        <w:t>.1.</w:t>
      </w:r>
      <w:r w:rsidR="00B62354">
        <w:t>4</w:t>
      </w:r>
      <w:r w:rsidR="003A291B" w:rsidRPr="005344B4">
        <w:t xml:space="preserve"> </w:t>
      </w:r>
      <w:r w:rsidR="004E7DED" w:rsidRPr="005344B4">
        <w:t>The figure of the responsible individual</w:t>
      </w:r>
      <w:bookmarkEnd w:id="29"/>
    </w:p>
    <w:p w14:paraId="3C709AFC" w14:textId="79F8AF04" w:rsidR="003A291B" w:rsidRPr="005344B4" w:rsidRDefault="003A291B" w:rsidP="009811B0">
      <w:pPr>
        <w:spacing w:line="480" w:lineRule="auto"/>
        <w:rPr>
          <w:rFonts w:cs="Times New Roman"/>
        </w:rPr>
      </w:pPr>
      <w:r w:rsidRPr="005344B4">
        <w:rPr>
          <w:rFonts w:cs="Times New Roman"/>
        </w:rPr>
        <w:t xml:space="preserve">In this section I illustrate how in the UK, the state has attempted to shape environmental subjecthood through </w:t>
      </w:r>
      <w:r w:rsidR="00CF383A" w:rsidRPr="005344B4">
        <w:rPr>
          <w:rFonts w:cs="Times New Roman"/>
        </w:rPr>
        <w:t>responsibilisation and</w:t>
      </w:r>
      <w:r w:rsidRPr="005344B4">
        <w:rPr>
          <w:rFonts w:cs="Times New Roman"/>
        </w:rPr>
        <w:t xml:space="preserve"> argue that this approach has hampered the ability to grapple with the complexity of socio-natures. Responsibilisation as a neoliberal strategy of governance, conceptualises agency in terms of choice, the individual becomes </w:t>
      </w:r>
      <w:r w:rsidR="00486E37" w:rsidRPr="005344B4">
        <w:rPr>
          <w:rFonts w:cs="Times New Roman"/>
        </w:rPr>
        <w:t>responsible</w:t>
      </w:r>
      <w:r w:rsidRPr="005344B4">
        <w:rPr>
          <w:rFonts w:cs="Times New Roman"/>
        </w:rPr>
        <w:t xml:space="preserve"> for making the ‘right’ choice out of a plethora of options </w:t>
      </w:r>
      <w:r w:rsidR="00A51D4A" w:rsidRPr="005344B4">
        <w:rPr>
          <w:rFonts w:cs="Times New Roman"/>
        </w:rPr>
        <w:fldChar w:fldCharType="begin"/>
      </w:r>
      <w:r w:rsidR="00DE52BD" w:rsidRPr="005344B4">
        <w:rPr>
          <w:rFonts w:cs="Times New Roman"/>
        </w:rPr>
        <w:instrText xml:space="preserve"> ADDIN ZOTERO_ITEM CSL_CITATION {"citationID":"fijcPgqA","properties":{"formattedCitation":"(Rose, 1992, 1999)","plainCitation":"(Rose, 1992, 1999)","noteIndex":0},"citationItems":[{"id":22307,"uris":["http://zotero.org/users/6040264/items/WDC3YBW2"],"itemData":{"id":22307,"type":"chapter","container-title":"The Values of Enterprise Culture: the moral debate","event-place":"London ; New York","page":"144-164","publisher":"Routledge","publisher-place":"London ; New York","title":"Governing the enterprising self","author":[{"family":"Rose","given":"Nikolas"}],"editor":[{"family":"Heelas","given":"Paul"},{"family":"Morris","given":"Paul"}],"issued":{"date-parts":[["1992"]]}}},{"id":481,"uris":["http://zotero.org/users/6040264/items/DNCJRXJS"],"itemData":{"id":481,"type":"book","abstract":"An impressive approach to an important and influential school of thought, derived from Foucault's writings on governmentality, by one of its major exponents. Nikolas Rose's book will serve as an intelligent and critical introduction to governmentality for students and scholars alike.","event-place":"Cambridge, United Kingdom; New York, NY","ISBN":"978-0-511-00468-1","language":"English.","note":"OCLC: 1109362167","publisher":"Cambridge University Press","publisher-place":"Cambridge, United Kingdom; New York, NY","source":"Open WorldCat","title":"Powers of freedom: reframing political thought","title-short":"Powers of freedom","author":[{"family":"Rose","given":"Nikolas S"}],"issued":{"date-parts":[["1999"]]}}}],"schema":"https://github.com/citation-style-language/schema/raw/master/csl-citation.json"} </w:instrText>
      </w:r>
      <w:r w:rsidR="00A51D4A" w:rsidRPr="005344B4">
        <w:rPr>
          <w:rFonts w:cs="Times New Roman"/>
        </w:rPr>
        <w:fldChar w:fldCharType="separate"/>
      </w:r>
      <w:r w:rsidR="00A51D4A" w:rsidRPr="005344B4">
        <w:rPr>
          <w:rFonts w:cs="Times New Roman"/>
        </w:rPr>
        <w:t>(Rose, 1992, 1999)</w:t>
      </w:r>
      <w:r w:rsidR="00A51D4A" w:rsidRPr="005344B4">
        <w:rPr>
          <w:rFonts w:cs="Times New Roman"/>
        </w:rPr>
        <w:fldChar w:fldCharType="end"/>
      </w:r>
      <w:r w:rsidRPr="005344B4">
        <w:rPr>
          <w:rFonts w:cs="Times New Roman"/>
        </w:rPr>
        <w:t xml:space="preserve">. It both relies upon and reinforces the idea of a radically autonomous human actor who operates freely and rationally. Policy measures are designed to promote individualised responsibility by guiding, informing and encouraging individuals to act in a particular way </w:t>
      </w:r>
      <w:r w:rsidRPr="005344B4">
        <w:rPr>
          <w:rFonts w:cs="Times New Roman"/>
          <w:i/>
          <w:iCs/>
        </w:rPr>
        <w:t>by choice</w:t>
      </w:r>
      <w:r w:rsidRPr="005344B4">
        <w:rPr>
          <w:rFonts w:cs="Times New Roman"/>
        </w:rPr>
        <w:t xml:space="preserve"> </w:t>
      </w:r>
      <w:r w:rsidR="00451B04" w:rsidRPr="005344B4">
        <w:rPr>
          <w:rFonts w:cs="Times New Roman"/>
        </w:rPr>
        <w:fldChar w:fldCharType="begin"/>
      </w:r>
      <w:r w:rsidR="00451B04" w:rsidRPr="005344B4">
        <w:rPr>
          <w:rFonts w:cs="Times New Roman"/>
        </w:rPr>
        <w:instrText xml:space="preserve"> ADDIN ZOTERO_ITEM CSL_CITATION {"citationID":"AsF2ia8S","properties":{"formattedCitation":"(Thrift, 2004; Soneryd and Uggla, 2015)","plainCitation":"(Thrift, 2004; Soneryd and Uggla, 2015)","noteIndex":0},"citationItems":[{"id":693,"uris":["http://zotero.org/users/6040264/items/8D9FHWFW"],"itemData":{"id":693,"type":"article-journal","abstract":"This paper attempts to take the politics of affect as not just incidental but central to the life of cities, given that cities are thought of as inhuman or transhuman entities and that politics is understood as a process of community without unity. It is in three main parts. The first part sets out the main approaches to affect that conform with this approach. The second part considers the ways in which the systematic engineering of affect has become central to the political life of Euro-American cities, and why. The third part then sets out the different kinds of progressive politics that might become possible once affect is taken into account. There are some brief conclusions.","container-title":"Geografiska Annaler: Series B, Human Geography","DOI":"10.1111/j.0435-3684.2004.00154.x","ISSN":"1468-0467","issue":"1","language":"en","page":"57-78","source":"Wiley Online Library","title":"Intensities of Feeling: Towards a Spatial Politics of Affect","title-short":"Intensities of Feeling","volume":"86","author":[{"family":"Thrift","given":"Nigel"}],"issued":{"date-parts":[["2004"]]}}},{"id":500,"uris":["http://zotero.org/users/6040264/items/SCZFA64L"],"itemData":{"id":500,"type":"article-journal","abstract":"An extensive literature examines political or green consumption, attending to how people make sense of their consumption relative to norms of individual responsibility and pro-environmental behaviour. Similarly, a small but growing literature addresses green governmentality, focusing on new governance forms and responsibilization processes. These two strands seldom meet, resulting in poor understanding of the links between consumption governance and people’s sense-making and actions relative to the moral imperative of being ‘responsible consumers’. We address this weakness by juxtaposing these two strands of literature, improving our understanding of the processes of responsibilization and some of their consequences. We argue that, to understand the effects of this form of governance, we must realize that subjects are not inevitably positioned and predetermined by a hegemonic discourse. At the same time, we must acknowledge that responsibilization processes give rise to compliance and to a range of ambivalences and forms of resistance.","container-title":"Environmental Politics","DOI":"10.1080/09644016.2015.1055885","ISSN":"0964-4016","issue":"6","page":"913-931","source":"Taylor and Francis+NEJM","title":"Green governmentality and responsibilization: new forms of governance and responses to ‘consumer responsibility’","title-short":"Green governmentality and responsibilization","volume":"24","author":[{"family":"Soneryd","given":"Linda"},{"family":"Uggla","given":"Ylva"}],"issued":{"date-parts":[["2015",11,2]]}}}],"schema":"https://github.com/citation-style-language/schema/raw/master/csl-citation.json"} </w:instrText>
      </w:r>
      <w:r w:rsidR="00451B04" w:rsidRPr="005344B4">
        <w:rPr>
          <w:rFonts w:cs="Times New Roman"/>
        </w:rPr>
        <w:fldChar w:fldCharType="separate"/>
      </w:r>
      <w:r w:rsidR="00451B04" w:rsidRPr="005344B4">
        <w:rPr>
          <w:rFonts w:cs="Times New Roman"/>
        </w:rPr>
        <w:t>(Thrift, 2004; Soneryd and Uggla, 2015)</w:t>
      </w:r>
      <w:r w:rsidR="00451B04" w:rsidRPr="005344B4">
        <w:rPr>
          <w:rFonts w:cs="Times New Roman"/>
        </w:rPr>
        <w:fldChar w:fldCharType="end"/>
      </w:r>
      <w:r w:rsidRPr="005344B4">
        <w:rPr>
          <w:rFonts w:cs="Times New Roman"/>
        </w:rPr>
        <w:t xml:space="preserve">. As a neoliberal mode of governance, increased individual responsibility is associated with the rollback of state support and provision, whereby an individual’s health, financial security, social standing and fulfilment of their aspirations is conceived as being a result of the choices they make </w:t>
      </w:r>
      <w:r w:rsidR="00F91D47" w:rsidRPr="005344B4">
        <w:rPr>
          <w:rFonts w:cs="Times New Roman"/>
        </w:rPr>
        <w:fldChar w:fldCharType="begin"/>
      </w:r>
      <w:r w:rsidR="00DE52BD" w:rsidRPr="005344B4">
        <w:rPr>
          <w:rFonts w:cs="Times New Roman"/>
        </w:rPr>
        <w:instrText xml:space="preserve"> ADDIN ZOTERO_ITEM CSL_CITATION {"citationID":"yb5IrqNK","properties":{"formattedCitation":"(Rose, 1992)","plainCitation":"(Rose, 1992)","noteIndex":0},"citationItems":[{"id":22307,"uris":["http://zotero.org/users/6040264/items/WDC3YBW2"],"itemData":{"id":22307,"type":"chapter","container-title":"The Values of Enterprise Culture: the moral debate","event-place":"London ; New York","page":"144-164","publisher":"Routledge","publisher-place":"London ; New York","title":"Governing the enterprising self","author":[{"family":"Rose","given":"Nikolas"}],"editor":[{"family":"Heelas","given":"Paul"},{"family":"Morris","given":"Paul"}],"issued":{"date-parts":[["1992"]]}}}],"schema":"https://github.com/citation-style-language/schema/raw/master/csl-citation.json"} </w:instrText>
      </w:r>
      <w:r w:rsidR="00F91D47" w:rsidRPr="005344B4">
        <w:rPr>
          <w:rFonts w:cs="Times New Roman"/>
        </w:rPr>
        <w:fldChar w:fldCharType="separate"/>
      </w:r>
      <w:r w:rsidR="00F91D47" w:rsidRPr="005344B4">
        <w:rPr>
          <w:rFonts w:cs="Times New Roman"/>
        </w:rPr>
        <w:t>(Rose, 1992)</w:t>
      </w:r>
      <w:r w:rsidR="00F91D47" w:rsidRPr="005344B4">
        <w:rPr>
          <w:rFonts w:cs="Times New Roman"/>
        </w:rPr>
        <w:fldChar w:fldCharType="end"/>
      </w:r>
      <w:r w:rsidRPr="005344B4">
        <w:rPr>
          <w:rFonts w:cs="Times New Roman"/>
        </w:rPr>
        <w:t xml:space="preserve">.  This fails to consider the differing resources that </w:t>
      </w:r>
      <w:r w:rsidRPr="005344B4">
        <w:rPr>
          <w:rFonts w:cs="Times New Roman"/>
        </w:rPr>
        <w:lastRenderedPageBreak/>
        <w:t xml:space="preserve">individuals have at their disposal to act </w:t>
      </w:r>
      <w:proofErr w:type="gramStart"/>
      <w:r w:rsidRPr="005344B4">
        <w:rPr>
          <w:rFonts w:cs="Times New Roman"/>
        </w:rPr>
        <w:t>in particular ways</w:t>
      </w:r>
      <w:proofErr w:type="gramEnd"/>
      <w:r w:rsidRPr="005344B4">
        <w:rPr>
          <w:rFonts w:cs="Times New Roman"/>
        </w:rPr>
        <w:t xml:space="preserve">, as well as structural inequalities which structure a person’s socio-economic positioning and the choices available to them. Responsibilisation as a governing principle fails to acknowledge how a person’s choices are limited by a variety of socio-economic factors as well as how the way a person acts or behaves is relational rather than entirely free and autonomous. </w:t>
      </w:r>
    </w:p>
    <w:p w14:paraId="581BA320" w14:textId="622FBB8D" w:rsidR="00E867A8" w:rsidRPr="005344B4" w:rsidRDefault="003A291B" w:rsidP="009811B0">
      <w:pPr>
        <w:spacing w:line="480" w:lineRule="auto"/>
        <w:rPr>
          <w:rFonts w:cs="Times New Roman"/>
        </w:rPr>
      </w:pPr>
      <w:r w:rsidRPr="005344B4">
        <w:rPr>
          <w:rFonts w:cs="Times New Roman"/>
        </w:rPr>
        <w:t>Neoliberal environmentalism applies techniques of responsibilisation to specific, often narrowly defined, environmental problems. It is an approach which enables the principle of free and unfettered markets to be upheld, whereby environmental politics beco</w:t>
      </w:r>
      <w:r w:rsidR="00C10A7B" w:rsidRPr="005344B4">
        <w:rPr>
          <w:rFonts w:cs="Times New Roman"/>
        </w:rPr>
        <w:t>m</w:t>
      </w:r>
      <w:r w:rsidRPr="005344B4">
        <w:rPr>
          <w:rFonts w:cs="Times New Roman"/>
        </w:rPr>
        <w:t xml:space="preserve">e articulated in terms of consumption choices. Neoliberal environmentalism also employs a range of other market-based solutions, such as carbon credits, which seek to resolve environmental </w:t>
      </w:r>
      <w:r w:rsidR="00C10A7B" w:rsidRPr="005344B4">
        <w:rPr>
          <w:rFonts w:cs="Times New Roman"/>
        </w:rPr>
        <w:t>problems without</w:t>
      </w:r>
      <w:r w:rsidRPr="005344B4">
        <w:rPr>
          <w:rFonts w:cs="Times New Roman"/>
        </w:rPr>
        <w:t xml:space="preserve"> inhibiting economic growth through maintaining the economic status quo</w:t>
      </w:r>
      <w:r w:rsidR="00C10A7B" w:rsidRPr="005344B4">
        <w:rPr>
          <w:rFonts w:cs="Times New Roman"/>
        </w:rPr>
        <w:t xml:space="preserve"> </w:t>
      </w:r>
      <w:r w:rsidR="00C10A7B" w:rsidRPr="005344B4">
        <w:rPr>
          <w:rFonts w:cs="Times New Roman"/>
        </w:rPr>
        <w:fldChar w:fldCharType="begin"/>
      </w:r>
      <w:r w:rsidR="00B109EB" w:rsidRPr="005344B4">
        <w:rPr>
          <w:rFonts w:cs="Times New Roman"/>
        </w:rPr>
        <w:instrText xml:space="preserve"> ADDIN ZOTERO_ITEM CSL_CITATION {"citationID":"RQr8nRWY","properties":{"formattedCitation":"(McAfee, 1999)","plainCitation":"(McAfee, 1999)","noteIndex":0},"citationItems":[{"id":22300,"uris":["http://zotero.org/users/6040264/items/38NE6PP7"],"itemData":{"id":22300,"type":"article-journal","abstract":"New supranational environmental institutions, including the Convention on Biological Diversity (CBD) and the ‘green’ World Bank, reflect attempts to regulate international flows of ‘natural capital’ by means of an approach I call ‘green developmentalism’. These institutions are sources of eco-development dollars and of a new ‘global’ discourse, a postneoliberal environmental-economic paradigm. By the logic of this paradigm, nature is constructed as a world currency and ecosystems arc recoded as warehouses of genetic resources for biotechnology industries. Nature would earn its own right to survive through international trade in ecosystem services and permits to pollute, access to tourism and research sites, and exports of timber, minerals, and intellectual property rights to traditional crop varieties and shamans' recipes. I contend that green developmentalism, with its promise of market solutions to environmental problems, is blunting the North-South disputes that have embroiled international environmental institutions. But by valuing local nature in relation to international markets—denominating diversity in dollars, euros, or yen—green developmentalism abstracts nature from its spatial and social contexts and reinforces the claims of global elites to the greatest share of the earth's biomass and all it contains. Meanwhile, the CBD has become a gathering ground for transnational coalitions of indigenous, peasant, and NGO opponents of ‘biopiracy’ and the patenting of living things, and advocates of international environmental justice. They have begun to put forward counterdiscourses and alternative practices to those of green developmentalism.","container-title":"Environment and Planning D: Society and Space","DOI":"10.1068/d170133","ISSN":"0263-7758","issue":"2","journalAbbreviation":"Environ Plan D","language":"EN","note":"publisher: SAGE Publications Ltd STM","page":"133-154","source":"SAGE Journals","title":"Selling Nature to save It? Biodiversity and Green Developmentalism","title-short":"Selling Nature to save It?","volume":"17","author":[{"family":"McAfee","given":"Kathleen"}],"issued":{"date-parts":[["1999",4,1]]}}}],"schema":"https://github.com/citation-style-language/schema/raw/master/csl-citation.json"} </w:instrText>
      </w:r>
      <w:r w:rsidR="00C10A7B" w:rsidRPr="005344B4">
        <w:rPr>
          <w:rFonts w:cs="Times New Roman"/>
        </w:rPr>
        <w:fldChar w:fldCharType="separate"/>
      </w:r>
      <w:r w:rsidR="00B109EB" w:rsidRPr="005344B4">
        <w:rPr>
          <w:rFonts w:cs="Times New Roman"/>
        </w:rPr>
        <w:t>(McAfee, 1999)</w:t>
      </w:r>
      <w:r w:rsidR="00C10A7B" w:rsidRPr="005344B4">
        <w:rPr>
          <w:rFonts w:cs="Times New Roman"/>
        </w:rPr>
        <w:fldChar w:fldCharType="end"/>
      </w:r>
      <w:r w:rsidRPr="005344B4">
        <w:rPr>
          <w:rFonts w:cs="Times New Roman"/>
        </w:rPr>
        <w:t xml:space="preserve">. </w:t>
      </w:r>
      <w:r w:rsidR="00E42745" w:rsidRPr="005344B4">
        <w:rPr>
          <w:rFonts w:cs="Times New Roman"/>
        </w:rPr>
        <w:t>In</w:t>
      </w:r>
      <w:r w:rsidRPr="005344B4">
        <w:rPr>
          <w:rFonts w:cs="Times New Roman"/>
        </w:rPr>
        <w:t>dividual responsibility has become the key discourse through which agency is understood in relation to ecological crisis</w:t>
      </w:r>
      <w:r w:rsidR="00E42745" w:rsidRPr="005344B4">
        <w:rPr>
          <w:rFonts w:cs="Times New Roman"/>
        </w:rPr>
        <w:t xml:space="preserve"> </w:t>
      </w:r>
      <w:r w:rsidR="00493F9A" w:rsidRPr="005344B4">
        <w:rPr>
          <w:rFonts w:cs="Times New Roman"/>
        </w:rPr>
        <w:fldChar w:fldCharType="begin"/>
      </w:r>
      <w:r w:rsidR="00493F9A" w:rsidRPr="005344B4">
        <w:rPr>
          <w:rFonts w:cs="Times New Roman"/>
        </w:rPr>
        <w:instrText xml:space="preserve"> ADDIN ZOTERO_ITEM CSL_CITATION {"citationID":"2dFemfd9","properties":{"formattedCitation":"(Maniates, 2001; Paterson and Stripple, 2010; Soneryd and Uggla, 2015)","plainCitation":"(Maniates, 2001; Paterson and Stripple, 2010; Soneryd and Uggla, 2015)","noteIndex":0},"citationItems":[{"id":554,"uris":["http://zotero.org/users/6040264/items/ZULTUD4T"],"itemData":{"id":554,"type":"article-journal","abstract":"An increasingly dominant, largely American response to the contemporary environmental crisis understands environmental degradation as the product of individual shortcomings and finds solutions in enlightened, uncoordinated consumer choice. Several forces promote this process of individualization, including the historical baggage of mainstream environmentalism, the core tenets of liberalism, the dynamic ability of capitalism to commodify dissent, and the relatively recent rise of global environmental threats to human prosperity. The result is to narrow our collective ability to imagine and pursue a variety of productive responses to the environmental problems before us. When responsibility for environmental problems is individualized, there is little room to ponder institutions, the nature and exercise of political power, or ways of collectively changing the distribution of power and influence in society. Confronting consumption requires individuals to understand themselves not primarily as consumers but rather as citizens in a participatory democracy, working together to change broader policy and larger social institutions. It also requires linking explorations of consumption to politically charged issues that challenge the political imagination.","container-title":"Global Environmental Politics","DOI":"10.1162/152638001316881395","ISSN":"15263800","issue":"3","journalAbbreviation":"Global Environmental Politics","page":"31-52","source":"EBSCOhost","title":"Individualization: Plant a Tree, Buy a Bike, Save the World?","title-short":"Individualization","volume":"1","author":[{"family":"Maniates","given":"Michael F."}],"issued":{"date-parts":[["2001",8]]}}},{"id":1515,"uris":["http://zotero.org/users/6040264/items/4V89GF3V"],"itemData":{"id":1515,"type":"article-journal","abstract":"This paper examines the recent growth in projects designed to enable individuals to ?do their bit? in the struggle to limit climate change. It discusses them in relation to a long-standing critique of trends towards individualisation amongst environmentalists. It suggests that this critique misses the complex way that subjects are produced by these practices and proposes to analyse subjectification in relation to climate change through the lens of governmentality. The paper then proceeds to examine five specific sorts of practice: carbon footprinting; carbon offsetting; carbon dieting; Carbon Reduction Action Groups; and Personal Carbon Allowances. By drawing on the concept of governmentality we show how contemporary forms of carbon government work through calculative practices that simultaneously totalise (aggregating social practices, overall greenhouse gas emissions) and individualise (producing reflexive subjects actively managing their greenhouse gas practices).","container-title":"Environment and Planning D: Society and Space","DOI":"10.1068/d4109","ISSN":"0263-7758","issue":"2","journalAbbreviation":"Environ Plan D","language":"en","note":"publisher: SAGE Publications Ltd STM","page":"341-362","source":"SAGE Journals","title":"My Space: Governing Individuals' Carbon Emissions","title-short":"My Space","volume":"28","author":[{"family":"Paterson","given":"Matthew"},{"family":"Stripple","given":"Johannes"}],"issued":{"date-parts":[["2010",4,1]]}}},{"id":500,"uris":["http://zotero.org/users/6040264/items/SCZFA64L"],"itemData":{"id":500,"type":"article-journal","abstract":"An extensive literature examines political or green consumption, attending to how people make sense of their consumption relative to norms of individual responsibility and pro-environmental behaviour. Similarly, a small but growing literature addresses green governmentality, focusing on new governance forms and responsibilization processes. These two strands seldom meet, resulting in poor understanding of the links between consumption governance and people’s sense-making and actions relative to the moral imperative of being ‘responsible consumers’. We address this weakness by juxtaposing these two strands of literature, improving our understanding of the processes of responsibilization and some of their consequences. We argue that, to understand the effects of this form of governance, we must realize that subjects are not inevitably positioned and predetermined by a hegemonic discourse. At the same time, we must acknowledge that responsibilization processes give rise to compliance and to a range of ambivalences and forms of resistance.","container-title":"Environmental Politics","DOI":"10.1080/09644016.2015.1055885","ISSN":"0964-4016","issue":"6","page":"913-931","source":"Taylor and Francis+NEJM","title":"Green governmentality and responsibilization: new forms of governance and responses to ‘consumer responsibility’","title-short":"Green governmentality and responsibilization","volume":"24","author":[{"family":"Soneryd","given":"Linda"},{"family":"Uggla","given":"Ylva"}],"issued":{"date-parts":[["2015",11,2]]}}}],"schema":"https://github.com/citation-style-language/schema/raw/master/csl-citation.json"} </w:instrText>
      </w:r>
      <w:r w:rsidR="00493F9A" w:rsidRPr="005344B4">
        <w:rPr>
          <w:rFonts w:cs="Times New Roman"/>
        </w:rPr>
        <w:fldChar w:fldCharType="separate"/>
      </w:r>
      <w:r w:rsidR="00493F9A" w:rsidRPr="005344B4">
        <w:rPr>
          <w:rFonts w:cs="Times New Roman"/>
        </w:rPr>
        <w:t>(Maniates, 2001; Paterson and Stripple, 2010; Soneryd and Uggla, 2015)</w:t>
      </w:r>
      <w:r w:rsidR="00493F9A" w:rsidRPr="005344B4">
        <w:rPr>
          <w:rFonts w:cs="Times New Roman"/>
        </w:rPr>
        <w:fldChar w:fldCharType="end"/>
      </w:r>
      <w:r w:rsidRPr="005344B4">
        <w:rPr>
          <w:rFonts w:cs="Times New Roman"/>
        </w:rPr>
        <w:t>. This mode of response is problematic not only because it pushes the onus of responsibility onto individual actors for systemic problems, such that any activity only superficially addresses the issue, it also makes it hard to imagine and thus enact other modes of response.</w:t>
      </w:r>
      <w:r w:rsidR="00FE30B7" w:rsidRPr="005344B4">
        <w:rPr>
          <w:rFonts w:cs="Times New Roman"/>
        </w:rPr>
        <w:t xml:space="preserve"> Other modes of response are desperately required</w:t>
      </w:r>
      <w:r w:rsidR="00064869" w:rsidRPr="005344B4">
        <w:rPr>
          <w:rFonts w:cs="Times New Roman"/>
        </w:rPr>
        <w:t>, since neoliberal environmentalism appropriates the ‘crisis’ in ways which make capitalism stronger</w:t>
      </w:r>
      <w:r w:rsidR="0084674D" w:rsidRPr="005344B4">
        <w:rPr>
          <w:rFonts w:cs="Times New Roman"/>
        </w:rPr>
        <w:t xml:space="preserve">, </w:t>
      </w:r>
      <w:r w:rsidR="0084674D" w:rsidRPr="005344B4">
        <w:rPr>
          <w:rFonts w:cs="Times New Roman"/>
          <w:i/>
          <w:iCs/>
        </w:rPr>
        <w:t>worsening</w:t>
      </w:r>
      <w:r w:rsidR="0084674D" w:rsidRPr="005344B4">
        <w:rPr>
          <w:rFonts w:cs="Times New Roman"/>
        </w:rPr>
        <w:t xml:space="preserve">  environmental destruction </w:t>
      </w:r>
      <w:r w:rsidR="0084674D" w:rsidRPr="005344B4">
        <w:rPr>
          <w:rFonts w:cs="Times New Roman"/>
        </w:rPr>
        <w:fldChar w:fldCharType="begin"/>
      </w:r>
      <w:r w:rsidR="006C28E2" w:rsidRPr="005344B4">
        <w:rPr>
          <w:rFonts w:cs="Times New Roman"/>
        </w:rPr>
        <w:instrText xml:space="preserve"> ADDIN ZOTERO_ITEM CSL_CITATION {"citationID":"sgemDm8U","properties":{"formattedCitation":"(Stoner, 2021)","plainCitation":"(Stoner, 2021)","noteIndex":0},"citationItems":[{"id":2214,"uris":["http://zotero.org/users/6040264/items/H3HIVDMP"],"itemData":{"id":2214,"type":"article-journal","abstract":"The aim of neoliberal environmentalism was to unleash the market to protect the environment; but as it turns out, things are getting worse on our way to catastrophe. Despite persistent failures, neoliberal environmentalism remains prevalent—and apparently without alternative. This paper directs focus on an often-overlooked dimension of this apparent stasis: the nexus of self and society in advanced capitalism, as shown in the linkage between neoliberal environmentalism and the autonomous ecoconsumer. Marcuse’s concept of repressive desublimation is engaged to better understand how environmentalist desire is currently being thwarted in ways that inhibit movement toward socioecological emancipation. The paper provides an illustrative example of desublimated environmentalist desire in the current recycling crisis.","container-title":"Critical Sociology","DOI":"10.1177/0896920520958099","ISSN":"0896-9205","issue":"3","language":"en","note":"publisher: SAGE Publications Ltd","page":"491-506","source":"SAGE Journals","title":"Things are Getting Worse on Our Way to Catastrophe: Neoliberal Environmentalism, Repressive Desublimation, and the Autonomous Ecoconsumer","title-short":"Things are Getting Worse on Our Way to Catastrophe","volume":"47","author":[{"family":"Stoner","given":"Alexander M."}],"issued":{"date-parts":[["2021",5,1]]}}}],"schema":"https://github.com/citation-style-language/schema/raw/master/csl-citation.json"} </w:instrText>
      </w:r>
      <w:r w:rsidR="0084674D" w:rsidRPr="005344B4">
        <w:rPr>
          <w:rFonts w:cs="Times New Roman"/>
        </w:rPr>
        <w:fldChar w:fldCharType="separate"/>
      </w:r>
      <w:r w:rsidR="006C28E2" w:rsidRPr="005344B4">
        <w:rPr>
          <w:rFonts w:cs="Times New Roman"/>
        </w:rPr>
        <w:t>(Stoner, 2021)</w:t>
      </w:r>
      <w:r w:rsidR="0084674D" w:rsidRPr="005344B4">
        <w:rPr>
          <w:rFonts w:cs="Times New Roman"/>
        </w:rPr>
        <w:fldChar w:fldCharType="end"/>
      </w:r>
      <w:r w:rsidR="00876E91" w:rsidRPr="005344B4">
        <w:rPr>
          <w:rFonts w:cs="Times New Roman"/>
        </w:rPr>
        <w:t>.</w:t>
      </w:r>
      <w:r w:rsidR="00586EEC" w:rsidRPr="005344B4">
        <w:rPr>
          <w:rFonts w:cs="Times New Roman"/>
        </w:rPr>
        <w:t xml:space="preserve"> </w:t>
      </w:r>
      <w:r w:rsidR="005B3E96" w:rsidRPr="005344B4">
        <w:rPr>
          <w:rFonts w:cs="Times New Roman"/>
        </w:rPr>
        <w:t>Imagining and enacting, or advocating for, other modes of response is limite</w:t>
      </w:r>
      <w:r w:rsidR="00E867A8" w:rsidRPr="005344B4">
        <w:rPr>
          <w:rFonts w:cs="Times New Roman"/>
        </w:rPr>
        <w:t xml:space="preserve">d partly </w:t>
      </w:r>
      <w:r w:rsidR="00FB039F" w:rsidRPr="005344B4">
        <w:rPr>
          <w:rFonts w:cs="Times New Roman"/>
        </w:rPr>
        <w:t xml:space="preserve">because of the </w:t>
      </w:r>
      <w:proofErr w:type="spellStart"/>
      <w:r w:rsidRPr="005344B4">
        <w:rPr>
          <w:rFonts w:cs="Times New Roman"/>
          <w:i/>
          <w:iCs/>
        </w:rPr>
        <w:t>affects</w:t>
      </w:r>
      <w:proofErr w:type="spellEnd"/>
      <w:r w:rsidRPr="005344B4">
        <w:rPr>
          <w:rFonts w:cs="Times New Roman"/>
          <w:i/>
          <w:iCs/>
        </w:rPr>
        <w:t xml:space="preserve"> </w:t>
      </w:r>
      <w:r w:rsidRPr="005344B4">
        <w:rPr>
          <w:rFonts w:cs="Times New Roman"/>
        </w:rPr>
        <w:t xml:space="preserve">of environmentalism and responsibilisation, discussed further </w:t>
      </w:r>
      <w:r w:rsidR="005253EC" w:rsidRPr="005344B4">
        <w:rPr>
          <w:rFonts w:cs="Times New Roman"/>
        </w:rPr>
        <w:t>below</w:t>
      </w:r>
      <w:r w:rsidRPr="005344B4">
        <w:rPr>
          <w:rFonts w:cs="Times New Roman"/>
        </w:rPr>
        <w:t xml:space="preserve">. </w:t>
      </w:r>
      <w:r w:rsidR="00E867A8" w:rsidRPr="005344B4">
        <w:rPr>
          <w:rFonts w:cs="Times New Roman"/>
        </w:rPr>
        <w:t xml:space="preserve">Individual responsibility has become the normative framework for environmental concern </w:t>
      </w:r>
      <w:r w:rsidRPr="005344B4">
        <w:rPr>
          <w:rFonts w:cs="Times New Roman"/>
        </w:rPr>
        <w:t xml:space="preserve">because </w:t>
      </w:r>
      <w:r w:rsidR="00E867A8" w:rsidRPr="005344B4">
        <w:rPr>
          <w:rFonts w:cs="Times New Roman"/>
        </w:rPr>
        <w:t xml:space="preserve">it is </w:t>
      </w:r>
      <w:r w:rsidRPr="005344B4">
        <w:rPr>
          <w:rFonts w:cs="Times New Roman"/>
        </w:rPr>
        <w:t xml:space="preserve">based </w:t>
      </w:r>
      <w:r w:rsidR="00E867A8" w:rsidRPr="005344B4">
        <w:rPr>
          <w:rFonts w:cs="Times New Roman"/>
        </w:rPr>
        <w:t>in</w:t>
      </w:r>
      <w:r w:rsidRPr="005344B4">
        <w:rPr>
          <w:rFonts w:cs="Times New Roman"/>
        </w:rPr>
        <w:t xml:space="preserve"> the concept of human agency at the heart of the political subject</w:t>
      </w:r>
      <w:r w:rsidR="00E867A8" w:rsidRPr="005344B4">
        <w:rPr>
          <w:rFonts w:cs="Times New Roman"/>
        </w:rPr>
        <w:t xml:space="preserve">; a notion of subjecthood which is taken for </w:t>
      </w:r>
      <w:r w:rsidR="00CF383A" w:rsidRPr="005344B4">
        <w:rPr>
          <w:rFonts w:cs="Times New Roman"/>
        </w:rPr>
        <w:t>granted but</w:t>
      </w:r>
      <w:r w:rsidR="00E867A8" w:rsidRPr="005344B4">
        <w:rPr>
          <w:rFonts w:cs="Times New Roman"/>
        </w:rPr>
        <w:t xml:space="preserve"> is not well suited to the challenges of Anthropocene.</w:t>
      </w:r>
    </w:p>
    <w:p w14:paraId="7AB1289A" w14:textId="0EC3A7B1" w:rsidR="003A291B" w:rsidRPr="005344B4" w:rsidRDefault="003A291B" w:rsidP="009811B0">
      <w:pPr>
        <w:spacing w:line="480" w:lineRule="auto"/>
        <w:rPr>
          <w:rFonts w:cs="Times New Roman"/>
        </w:rPr>
      </w:pPr>
      <w:r w:rsidRPr="005344B4">
        <w:rPr>
          <w:rFonts w:cs="Times New Roman"/>
        </w:rPr>
        <w:t xml:space="preserve">The figure of the responsible individual has been at the heart of environmental governance in the UK since the emergence of modern environmental policy discourse in the late 1980s </w:t>
      </w:r>
      <w:r w:rsidR="00B109EB" w:rsidRPr="005344B4">
        <w:rPr>
          <w:rFonts w:cs="Times New Roman"/>
        </w:rPr>
        <w:fldChar w:fldCharType="begin"/>
      </w:r>
      <w:r w:rsidR="00B109EB" w:rsidRPr="005344B4">
        <w:rPr>
          <w:rFonts w:cs="Times New Roman"/>
        </w:rPr>
        <w:instrText xml:space="preserve"> ADDIN ZOTERO_ITEM CSL_CITATION {"citationID":"avGpxK81","properties":{"formattedCitation":"(Hajer, 1997)","plainCitation":"(Hajer, 1997)","noteIndex":0},"citationItems":[{"id":782,"uris":["http://zotero.org/users/6040264/items/W3TSI8GV"],"itemData":{"id":782,"type":"book","edition":"Reprinted","event-place":"Oxford","ISBN":"978-0-19-829333-0","language":"eng","note":"OCLC: 247427452","number-of-pages":"332","publisher":"Clarendon Press","publisher-place":"Oxford","source":"Gemeinsamer Bibliotheksverbund ISBN","title":"The politics of environmental discourse: ecological modernization and the policy process","title-short":"The politics of environmental discourse","author":[{"family":"Hajer","given":"Maarten A."}],"issued":{"date-parts":[["1997"]]}}}],"schema":"https://github.com/citation-style-language/schema/raw/master/csl-citation.json"} </w:instrText>
      </w:r>
      <w:r w:rsidR="00B109EB" w:rsidRPr="005344B4">
        <w:rPr>
          <w:rFonts w:cs="Times New Roman"/>
        </w:rPr>
        <w:fldChar w:fldCharType="separate"/>
      </w:r>
      <w:r w:rsidR="00B109EB" w:rsidRPr="005344B4">
        <w:rPr>
          <w:rFonts w:cs="Times New Roman"/>
        </w:rPr>
        <w:t>(Hajer, 1997)</w:t>
      </w:r>
      <w:r w:rsidR="00B109EB" w:rsidRPr="005344B4">
        <w:rPr>
          <w:rFonts w:cs="Times New Roman"/>
        </w:rPr>
        <w:fldChar w:fldCharType="end"/>
      </w:r>
      <w:r w:rsidR="00693C01" w:rsidRPr="005344B4">
        <w:rPr>
          <w:rFonts w:cs="Times New Roman"/>
        </w:rPr>
        <w:t>.</w:t>
      </w:r>
      <w:r w:rsidRPr="005344B4">
        <w:rPr>
          <w:rFonts w:cs="Times New Roman"/>
        </w:rPr>
        <w:t xml:space="preserve"> In this ‘end-of-pipeline’ approach, the environmental load of households and everyday activities are constituted as a key target for government campaigns and interventions which aim to shape or nudge behaviours towards a reduction in consumption of resources such as fuel, energy, and consumer goods</w:t>
      </w:r>
      <w:r w:rsidR="00693C01" w:rsidRPr="005344B4">
        <w:rPr>
          <w:rFonts w:cs="Times New Roman"/>
        </w:rPr>
        <w:t xml:space="preserve"> </w:t>
      </w:r>
      <w:r w:rsidR="00D12208" w:rsidRPr="005344B4">
        <w:rPr>
          <w:rFonts w:cs="Times New Roman"/>
        </w:rPr>
        <w:lastRenderedPageBreak/>
        <w:fldChar w:fldCharType="begin"/>
      </w:r>
      <w:r w:rsidR="00E93FCB" w:rsidRPr="005344B4">
        <w:rPr>
          <w:rFonts w:cs="Times New Roman"/>
        </w:rPr>
        <w:instrText xml:space="preserve"> ADDIN ZOTERO_ITEM CSL_CITATION {"citationID":"Bs4xPXqZ","properties":{"formattedCitation":"(Hinchliffe, 1996; Shove, 2010)","plainCitation":"(Hinchliffe, 1996; Shove, 2010)","noteIndex":0},"citationItems":[{"id":507,"uris":["http://zotero.org/users/6040264/items/X3UALR9W"],"itemData":{"id":507,"type":"article-journal","abstract":"This paper evaluates the British government's current (and five-year old) campaign for energy conservation, ‘Helping the Earth Begins at Home’. The paper starts by reviewing some of the arguments which can be used to support this type of policy initiative which, on the face of it, urges people to consider the global implications of local actions. The argument then turns to focus upon the ideological work that was invested into the production of the campaign, and in particular the redefinition of legitimate concern (for the global) and legitimate sites of activity (the local). Following this, the paper investigates the ways in which the campaign was consumed (read, ignored, rejected, acted upon) by members of the public. Long interview transcripts with householders in Bristol, UK, are analysed and represented to Illustrate the weaknesses of the campaign. The paper finishes by drawing together some of the implications of this work for socio-environmental action.","container-title":"Global Environmental Change","DOI":"10.1016/0959-3780(95)00113-1","ISSN":"0959-3780","issue":"1","journalAbbreviation":"Global Environmental Change","language":"en","page":"53-62","source":"ScienceDirect","title":"Helping the earth begins at home The social construction of socio-environmental responsibilities","volume":"6","author":[{"family":"Hinchliffe","given":"Steve"}],"issued":{"date-parts":[["1996",4,1]]}}},{"id":539,"uris":["http://zotero.org/users/6040264/items/TM6ZE2T6"],"itemData":{"id":539,"type":"article-journal","abstract":"In this short and deliberately provocative paper I reflect on what seems to be a yawning gulf between the potential contribution of the social sciences and the typically restricted models and concepts of social change embedded in contemporary environmental policy in the UK, and in other countries too. As well as making a strong case for going beyond what I refer to as the dominant paradigm of ?ABC??attitude, behaviour, and choice?I discuss the attractions of this model, the blind spots it creates, and the forms of governance it sustains. This exercise provides some insight into why so much relevant social theory remains so marginalised, and helps identify opportunities for making better use of existing intellectual resources.","container-title":"Environment and Planning A: Economy and Space","DOI":"10.1068/a42282","ISSN":"0308-518X","issue":"6","journalAbbreviation":"Environ Plan A","page":"1273-1285","source":"SAGE Journals","title":"Beyond the ABC: Climate Change Policy and Theories of Social Change","title-short":"Beyond the ABC","volume":"42","author":[{"family":"Shove","given":"Elizabeth"}],"issued":{"date-parts":[["2010",6,1]]}}}],"schema":"https://github.com/citation-style-language/schema/raw/master/csl-citation.json"} </w:instrText>
      </w:r>
      <w:r w:rsidR="00D12208" w:rsidRPr="005344B4">
        <w:rPr>
          <w:rFonts w:cs="Times New Roman"/>
        </w:rPr>
        <w:fldChar w:fldCharType="separate"/>
      </w:r>
      <w:r w:rsidR="00E93FCB" w:rsidRPr="005344B4">
        <w:rPr>
          <w:rFonts w:cs="Times New Roman"/>
        </w:rPr>
        <w:t>(Hinchliffe, 1996; Shove, 2010)</w:t>
      </w:r>
      <w:r w:rsidR="00D12208" w:rsidRPr="005344B4">
        <w:rPr>
          <w:rFonts w:cs="Times New Roman"/>
        </w:rPr>
        <w:fldChar w:fldCharType="end"/>
      </w:r>
      <w:r w:rsidR="00E93FCB" w:rsidRPr="005344B4">
        <w:rPr>
          <w:rFonts w:cs="Times New Roman"/>
        </w:rPr>
        <w:t xml:space="preserve">. </w:t>
      </w:r>
      <w:r w:rsidRPr="005344B4">
        <w:rPr>
          <w:rFonts w:cs="Times New Roman"/>
        </w:rPr>
        <w:t>Such ‘technologies of responsibilisation’ are not the only mode of environmental governance; they exist alongside a range of other interventions including policy instruments such as legislation and taxes – e.g. the introduction of low emissions zones, as well the distribution of responsibilities to other actors, such as businesses, local authorities and other institutions through regulatory frameworks</w:t>
      </w:r>
      <w:r w:rsidR="00E93FCB" w:rsidRPr="005344B4">
        <w:rPr>
          <w:rFonts w:cs="Times New Roman"/>
        </w:rPr>
        <w:t xml:space="preserve"> </w:t>
      </w:r>
      <w:r w:rsidR="00E93FCB" w:rsidRPr="005344B4">
        <w:rPr>
          <w:rFonts w:cs="Times New Roman"/>
        </w:rPr>
        <w:fldChar w:fldCharType="begin"/>
      </w:r>
      <w:r w:rsidR="00E93FCB" w:rsidRPr="005344B4">
        <w:rPr>
          <w:rFonts w:cs="Times New Roman"/>
        </w:rPr>
        <w:instrText xml:space="preserve"> ADDIN ZOTERO_ITEM CSL_CITATION {"citationID":"UwnOXuJr","properties":{"formattedCitation":"(Soneryd and Uggla, 2015)","plainCitation":"(Soneryd and Uggla, 2015)","noteIndex":0},"citationItems":[{"id":500,"uris":["http://zotero.org/users/6040264/items/SCZFA64L"],"itemData":{"id":500,"type":"article-journal","abstract":"An extensive literature examines political or green consumption, attending to how people make sense of their consumption relative to norms of individual responsibility and pro-environmental behaviour. Similarly, a small but growing literature addresses green governmentality, focusing on new governance forms and responsibilization processes. These two strands seldom meet, resulting in poor understanding of the links between consumption governance and people’s sense-making and actions relative to the moral imperative of being ‘responsible consumers’. We address this weakness by juxtaposing these two strands of literature, improving our understanding of the processes of responsibilization and some of their consequences. We argue that, to understand the effects of this form of governance, we must realize that subjects are not inevitably positioned and predetermined by a hegemonic discourse. At the same time, we must acknowledge that responsibilization processes give rise to compliance and to a range of ambivalences and forms of resistance.","container-title":"Environmental Politics","DOI":"10.1080/09644016.2015.1055885","ISSN":"0964-4016","issue":"6","page":"913-931","source":"Taylor and Francis+NEJM","title":"Green governmentality and responsibilization: new forms of governance and responses to ‘consumer responsibility’","title-short":"Green governmentality and responsibilization","volume":"24","author":[{"family":"Soneryd","given":"Linda"},{"family":"Uggla","given":"Ylva"}],"issued":{"date-parts":[["2015",11,2]]}}}],"schema":"https://github.com/citation-style-language/schema/raw/master/csl-citation.json"} </w:instrText>
      </w:r>
      <w:r w:rsidR="00E93FCB" w:rsidRPr="005344B4">
        <w:rPr>
          <w:rFonts w:cs="Times New Roman"/>
        </w:rPr>
        <w:fldChar w:fldCharType="separate"/>
      </w:r>
      <w:r w:rsidR="00E93FCB" w:rsidRPr="005344B4">
        <w:rPr>
          <w:rFonts w:cs="Times New Roman"/>
        </w:rPr>
        <w:t>(Soneryd and Uggla, 2015)</w:t>
      </w:r>
      <w:r w:rsidR="00E93FCB" w:rsidRPr="005344B4">
        <w:rPr>
          <w:rFonts w:cs="Times New Roman"/>
        </w:rPr>
        <w:fldChar w:fldCharType="end"/>
      </w:r>
      <w:r w:rsidRPr="005344B4">
        <w:rPr>
          <w:rFonts w:cs="Times New Roman"/>
        </w:rPr>
        <w:t>. However, over the last 30 years ongoing constructions of the responsible environmental citizen have fundamentally shaped ethical norms in relation to matters of environmental concern, public perceptions of the causes of ecological crises and the politics of responding</w:t>
      </w:r>
      <w:r w:rsidR="00863DD5" w:rsidRPr="005344B4">
        <w:rPr>
          <w:rFonts w:cs="Times New Roman"/>
        </w:rPr>
        <w:t>.</w:t>
      </w:r>
      <w:r w:rsidRPr="005344B4">
        <w:rPr>
          <w:rFonts w:cs="Times New Roman"/>
        </w:rPr>
        <w:t xml:space="preserve"> </w:t>
      </w:r>
    </w:p>
    <w:p w14:paraId="796F8C69" w14:textId="70A94D30" w:rsidR="003A291B" w:rsidRPr="005344B4" w:rsidRDefault="003A291B" w:rsidP="009811B0">
      <w:pPr>
        <w:spacing w:line="480" w:lineRule="auto"/>
        <w:rPr>
          <w:rFonts w:cs="Times New Roman"/>
        </w:rPr>
      </w:pPr>
      <w:r w:rsidRPr="005344B4">
        <w:rPr>
          <w:rFonts w:cs="Times New Roman"/>
        </w:rPr>
        <w:t xml:space="preserve">In the UK, early examples of responsibilisation in environmental policy making and governmental campaigns include ‘Helping the earth begins at Home’ launched in 1992 by the Department of the Environment. This followed on from the Brundtland Report’s </w:t>
      </w:r>
      <w:r w:rsidR="006A257D" w:rsidRPr="005344B4">
        <w:rPr>
          <w:rFonts w:cs="Times New Roman"/>
        </w:rPr>
        <w:fldChar w:fldCharType="begin"/>
      </w:r>
      <w:r w:rsidR="00CE0FBA" w:rsidRPr="005344B4">
        <w:rPr>
          <w:rFonts w:cs="Times New Roman"/>
        </w:rPr>
        <w:instrText xml:space="preserve"> ADDIN ZOTERO_ITEM CSL_CITATION {"citationID":"r3eH6APE","properties":{"formattedCitation":"(1987)","plainCitation":"(1987)","noteIndex":0},"citationItems":[{"id":787,"uris":["http://zotero.org/users/6040264/items/FK3GG7LC"],"itemData":{"id":787,"type":"book","call-number":"HD75.6 .O97 1987","collection-title":"Oxford paperbacks","event-place":"Oxford ; New York","ISBN":"978-0-19-282080-8","number-of-pages":"383","publisher":"Oxford University Press","publisher-place":"Oxford ; New York","source":"Library of Congress ISBN","title":"Our common future","editor":[{"family":"World Commission on Environment and Development","given":""}],"issued":{"date-parts":[["1987"]]}},"label":"page","suppress-author":true}],"schema":"https://github.com/citation-style-language/schema/raw/master/csl-citation.json"} </w:instrText>
      </w:r>
      <w:r w:rsidR="006A257D" w:rsidRPr="005344B4">
        <w:rPr>
          <w:rFonts w:cs="Times New Roman"/>
        </w:rPr>
        <w:fldChar w:fldCharType="separate"/>
      </w:r>
      <w:r w:rsidR="00CE0FBA" w:rsidRPr="005344B4">
        <w:rPr>
          <w:rFonts w:cs="Times New Roman"/>
        </w:rPr>
        <w:t>(1987)</w:t>
      </w:r>
      <w:r w:rsidR="006A257D" w:rsidRPr="005344B4">
        <w:rPr>
          <w:rFonts w:cs="Times New Roman"/>
        </w:rPr>
        <w:fldChar w:fldCharType="end"/>
      </w:r>
      <w:r w:rsidRPr="005344B4">
        <w:rPr>
          <w:rFonts w:cs="Times New Roman"/>
        </w:rPr>
        <w:t xml:space="preserve"> injunction to ‘Think local, act Global’, and explicitly linked activities in the home with environmental problems understood to be distant and global in scale. The effect was to absolve government of their responsibility to act through fiscal measures, instead reducing their role to one of supporting and encouraging people to act on the microscale to gain from incremental benefits at the national or global scale </w:t>
      </w:r>
      <w:r w:rsidRPr="005344B4">
        <w:rPr>
          <w:rFonts w:cs="Times New Roman"/>
        </w:rPr>
        <w:fldChar w:fldCharType="begin"/>
      </w:r>
      <w:r w:rsidRPr="005344B4">
        <w:rPr>
          <w:rFonts w:cs="Times New Roman"/>
        </w:rPr>
        <w:instrText xml:space="preserve"> ADDIN ZOTERO_ITEM CSL_CITATION {"citationID":"NWiauZ6p","properties":{"formattedCitation":"(Hinchliffe, 1996)","plainCitation":"(Hinchliffe, 1996)","noteIndex":0},"citationItems":[{"id":507,"uris":["http://zotero.org/users/6040264/items/X3UALR9W"],"itemData":{"id":507,"type":"article-journal","abstract":"This paper evaluates the British government's current (and five-year old) campaign for energy conservation, ‘Helping the Earth Begins at Home’. The paper starts by reviewing some of the arguments which can be used to support this type of policy initiative which, on the face of it, urges people to consider the global implications of local actions. The argument then turns to focus upon the ideological work that was invested into the production of the campaign, and in particular the redefinition of legitimate concern (for the global) and legitimate sites of activity (the local). Following this, the paper investigates the ways in which the campaign was consumed (read, ignored, rejected, acted upon) by members of the public. Long interview transcripts with householders in Bristol, UK, are analysed and represented to Illustrate the weaknesses of the campaign. The paper finishes by drawing together some of the implications of this work for socio-environmental action.","container-title":"Global Environmental Change","DOI":"10.1016/0959-3780(95)00113-1","ISSN":"0959-3780","issue":"1","journalAbbreviation":"Global Environmental Change","language":"en","page":"53-62","source":"ScienceDirect","title":"Helping the earth begins at home The social construction of socio-environmental responsibilities","volume":"6","author":[{"family":"Hinchliffe","given":"Steve"}],"issued":{"date-parts":[["1996",4,1]]}}}],"schema":"https://github.com/citation-style-language/schema/raw/master/csl-citation.json"} </w:instrText>
      </w:r>
      <w:r w:rsidRPr="005344B4">
        <w:rPr>
          <w:rFonts w:cs="Times New Roman"/>
        </w:rPr>
        <w:fldChar w:fldCharType="separate"/>
      </w:r>
      <w:r w:rsidRPr="005344B4">
        <w:rPr>
          <w:rFonts w:cs="Times New Roman"/>
        </w:rPr>
        <w:t>(Hinchliffe, 1996)</w:t>
      </w:r>
      <w:r w:rsidRPr="005344B4">
        <w:rPr>
          <w:rFonts w:cs="Times New Roman"/>
        </w:rPr>
        <w:fldChar w:fldCharType="end"/>
      </w:r>
      <w:r w:rsidRPr="005344B4">
        <w:rPr>
          <w:rFonts w:cs="Times New Roman"/>
        </w:rPr>
        <w:t xml:space="preserve">. A further campaign ‘Are you doing your bit?’ was launched in 1999 to promote the reduction of resource consumption in the home through small actions that can be achieved with little cost or effort </w:t>
      </w:r>
      <w:r w:rsidRPr="005344B4">
        <w:rPr>
          <w:rFonts w:cs="Times New Roman"/>
        </w:rPr>
        <w:fldChar w:fldCharType="begin"/>
      </w:r>
      <w:r w:rsidRPr="005344B4">
        <w:rPr>
          <w:rFonts w:cs="Times New Roman"/>
        </w:rPr>
        <w:instrText xml:space="preserve"> ADDIN ZOTERO_ITEM CSL_CITATION {"citationID":"WnzIdsF0","properties":{"formattedCitation":"(Hobson, 2004)","plainCitation":"(Hobson, 2004)","noteIndex":0},"citationItems":[{"id":492,"uris":["http://zotero.org/users/6040264/items/HBZYJSQ3"],"itemData":{"id":492,"type":"article-journal","abstract":"The project of ?sustainable consumption? encompasses broader concerns about how individual well-being and quality of life have been superceded by the quest for sustained economic growth. In 1999, the current UK Labour government revised their sustainable development approach, conceptually placing ?people at the centre? and arguing for holistic strategies, thereby suggesting some redress of the above concerns. In light of this conceptual shift, this article inquires about the current state of sustainable consumption policy and practice in the United Kingdom. Focusing on the ideological foundations underpinning Labour?s approach to sustainable consumption, it highlights how the individual ?rational? consumer is ascribed with responsibility for creating sustainable consumption patterns. In this environment, Labour chooses to practice sustainability at ?arm?s length,? doing little to challenge the profligate resource consumption that typifies the United Kingdom today.","container-title":"The Journal of Environment &amp; Development","DOI":"10.1177/1070496504265013","ISSN":"1070-4965","issue":"2","journalAbbreviation":"The Journal of Environment &amp; Development","page":"121-139","source":"SAGE Journals","title":"Sustainable Consumption in the United Kingdom: The “Responsible” Consumer and Government at “Arm’s Length”","title-short":"Sustainable Consumption in the United Kingdom","volume":"13","author":[{"family":"Hobson","given":"Kersty"}],"issued":{"date-parts":[["2004",6,1]]}}}],"schema":"https://github.com/citation-style-language/schema/raw/master/csl-citation.json"} </w:instrText>
      </w:r>
      <w:r w:rsidRPr="005344B4">
        <w:rPr>
          <w:rFonts w:cs="Times New Roman"/>
        </w:rPr>
        <w:fldChar w:fldCharType="separate"/>
      </w:r>
      <w:r w:rsidRPr="005344B4">
        <w:rPr>
          <w:rFonts w:cs="Times New Roman"/>
        </w:rPr>
        <w:t>(Hobson, 2004)</w:t>
      </w:r>
      <w:r w:rsidRPr="005344B4">
        <w:rPr>
          <w:rFonts w:cs="Times New Roman"/>
        </w:rPr>
        <w:fldChar w:fldCharType="end"/>
      </w:r>
      <w:r w:rsidRPr="005344B4">
        <w:rPr>
          <w:rFonts w:cs="Times New Roman"/>
        </w:rPr>
        <w:t xml:space="preserve">. The implementation of such policies has long relied on various environmental NGOs – such as </w:t>
      </w:r>
      <w:proofErr w:type="spellStart"/>
      <w:r w:rsidRPr="005344B4">
        <w:rPr>
          <w:rFonts w:cs="Times New Roman"/>
        </w:rPr>
        <w:t>WasteWatch</w:t>
      </w:r>
      <w:proofErr w:type="spellEnd"/>
      <w:r w:rsidRPr="005344B4">
        <w:rPr>
          <w:rFonts w:cs="Times New Roman"/>
        </w:rPr>
        <w:t xml:space="preserve">, Sustrans and Global action plan UK (ibid), embedding the logic of individual responsibility for responding to global scale environmental across a whole range of actors and agencies beyond the state. More recent interventions include translating carbon accountancy to the household or individual scale, through Personal Carbon Allowances or individual carbon footprint which seek to regulate carbon emissions through the construction of the ‘Low-Carbon self’ </w:t>
      </w:r>
      <w:r w:rsidRPr="005344B4">
        <w:rPr>
          <w:rFonts w:cs="Times New Roman"/>
        </w:rPr>
        <w:fldChar w:fldCharType="begin"/>
      </w:r>
      <w:r w:rsidRPr="005344B4">
        <w:rPr>
          <w:rFonts w:cs="Times New Roman"/>
        </w:rPr>
        <w:instrText xml:space="preserve"> ADDIN ZOTERO_ITEM CSL_CITATION {"citationID":"AhgYidU7","properties":{"formattedCitation":"(Paterson and Stripple, 2010; Luke, 2016)","plainCitation":"(Paterson and Stripple, 2010; Luke, 2016)","noteIndex":0},"citationItems":[{"id":1515,"uris":["http://zotero.org/users/6040264/items/4V89GF3V"],"itemData":{"id":1515,"type":"article-journal","abstract":"This paper examines the recent growth in projects designed to enable individuals to ?do their bit? in the struggle to limit climate change. It discusses them in relation to a long-standing critique of trends towards individualisation amongst environmentalists. It suggests that this critique misses the complex way that subjects are produced by these practices and proposes to analyse subjectification in relation to climate change through the lens of governmentality. The paper then proceeds to examine five specific sorts of practice: carbon footprinting; carbon offsetting; carbon dieting; Carbon Reduction Action Groups; and Personal Carbon Allowances. By drawing on the concept of governmentality we show how contemporary forms of carbon government work through calculative practices that simultaneously totalise (aggregating social practices, overall greenhouse gas emissions) and individualise (producing reflexive subjects actively managing their greenhouse gas practices).","container-title":"Environment and Planning D: Society and Space","DOI":"10.1068/d4109","ISSN":"0263-7758","issue":"2","journalAbbreviation":"Environ Plan D","language":"en","note":"publisher: SAGE Publications Ltd STM","page":"341-362","source":"SAGE Journals","title":"My Space: Governing Individuals' Carbon Emissions","title-short":"My Space","volume":"28","author":[{"family":"Paterson","given":"Matthew"},{"family":"Stripple","given":"Johannes"}],"issued":{"date-parts":[["2010",4,1]]}}},{"id":2188,"uris":["http://zotero.org/users/6040264/items/IE5SRDM2"],"itemData":{"id":2188,"type":"chapter","container-title":"Towards a Cultural Politics of Climate Change: Devices, Desires and Dissent","event-place":"Cambridge","ISBN":"978-1-316-78761-8","note":"DOI: 10.1017/CBO9781316694473.005","page":"66-80","publisher":"Cambridge University Press","publisher-place":"Cambridge","source":"Cambridge University Press","title":"Caring for the Low-Carbon Self: The Government of Self and Others in the World as a Gas Greenhouse","title-short":"Caring for the Low-Carbon Self","URL":"https://www.cambridge.org/core/books/towards-a-cultural-politics-of-climate-change/caring-for-the-lowcarbon-self-the-government-of-self-and-others-in-the-world-as-a-gas-greenhouse/EDF2A57CA2D79BD92C3488238B09906A","editor":[{"family":"Bulkeley","given":"Harriet"},{"family":"Stripple","given":"Johannes"},{"family":"Paterson","given":"Matthew"}],"author":[{"family":"Luke","given":"Timothy"}],"accessed":{"date-parts":[["2024",2,20]]},"issued":{"date-parts":[["2016"]]}}}],"schema":"https://github.com/citation-style-language/schema/raw/master/csl-citation.json"} </w:instrText>
      </w:r>
      <w:r w:rsidRPr="005344B4">
        <w:rPr>
          <w:rFonts w:cs="Times New Roman"/>
        </w:rPr>
        <w:fldChar w:fldCharType="separate"/>
      </w:r>
      <w:r w:rsidRPr="005344B4">
        <w:rPr>
          <w:rFonts w:cs="Times New Roman"/>
        </w:rPr>
        <w:t>(Paterson and Stripple, 2010; Luke, 2016)</w:t>
      </w:r>
      <w:r w:rsidRPr="005344B4">
        <w:rPr>
          <w:rFonts w:cs="Times New Roman"/>
        </w:rPr>
        <w:fldChar w:fldCharType="end"/>
      </w:r>
      <w:r w:rsidRPr="005344B4">
        <w:rPr>
          <w:rFonts w:cs="Times New Roman"/>
        </w:rPr>
        <w:t xml:space="preserve">.  The idea of being able to ‘save the planet’ through simple, low-cost actions in the home which require little sacrifice or adjustment to the overall status quo holds immense appeal, with news media and popular culture from films to children’s books contributing to the normalisation of this message </w:t>
      </w:r>
      <w:r w:rsidRPr="005344B4">
        <w:rPr>
          <w:rFonts w:cs="Times New Roman"/>
        </w:rPr>
        <w:fldChar w:fldCharType="begin"/>
      </w:r>
      <w:r w:rsidRPr="005344B4">
        <w:rPr>
          <w:rFonts w:cs="Times New Roman"/>
        </w:rPr>
        <w:instrText xml:space="preserve"> ADDIN ZOTERO_ITEM CSL_CITATION {"citationID":"VEed0s96","properties":{"formattedCitation":"(Maniates, 2001; Echterling, 2016; McCormack, K. Martin and Williams, 2021)","plainCitation":"(Maniates, 2001; Echterling, 2016; McCormack, K. Martin and Williams, 2021)","noteIndex":0},"citationItems":[{"id":1656,"uris":["http://zotero.org/users/6040264/items/QJCF7BJE"],"itemData":{"id":1656,"type":"article-journal","abstract":"This article argues that most contemporary children’s environmental picture books and easy readers published in the United States focus overwhelmingly on individual environmentalist acts and lifestyle changes, overlook the connections between environmental degradation and systemic social problems such as class disparities, and ultimately over-simplify environmental crisis. They typically encourage children to adopt environmentalist behaviors such as recycling that can be performed by individuals or families in the home, school, and local community, but do little to encourage civic engagement that would call into attention the intertwined ideological, economic, and political factors preventing profound environmental change. The analysis then examines several books that notably do inform readers about the larger political and economic issues and place a strong emphasis on environmental justice, a type of environmentalism deeply concerned with issues of race, class, gender, and economic inequality. Such texts are more likely to encourage an environmentalism that combines lifestyle and consumer choices with political activism. We need more books like this, as children’s texts that resign environmental action almost completely to individual choices and behaviors and disassociate environmental crises from their larger constitutive contexts do little to prepare young people for the socio-environmental challenges we face now and in the future.","container-title":"Children's Literature in Education","DOI":"10.1007/s10583-016-9290-6","ISSN":"1573-1693","issue":"4","journalAbbreviation":"Child Lit Educ","language":"en","page":"283-299","source":"Springer Link","title":"How to Save the World and Other Lessons from Children’s Environmental Literature","volume":"47","author":[{"family":"Echterling","given":"Clare"}],"issued":{"date-parts":[["2016",12,1]]}}},{"id":554,"uris":["http://zotero.org/users/6040264/items/ZULTUD4T"],"itemData":{"id":554,"type":"article-journal","abstract":"An increasingly dominant, largely American response to the contemporary environmental crisis understands environmental degradation as the product of individual shortcomings and finds solutions in enlightened, uncoordinated consumer choice. Several forces promote this process of individualization, including the historical baggage of mainstream environmentalism, the core tenets of liberalism, the dynamic ability of capitalism to commodify dissent, and the relatively recent rise of global environmental threats to human prosperity. The result is to narrow our collective ability to imagine and pursue a variety of productive responses to the environmental problems before us. When responsibility for environmental problems is individualized, there is little room to ponder institutions, the nature and exercise of political power, or ways of collectively changing the distribution of power and influence in society. Confronting consumption requires individuals to understand themselves not primarily as consumers but rather as citizens in a participatory democracy, working together to change broader policy and larger social institutions. It also requires linking explorations of consumption to politically charged issues that challenge the political imagination.","container-title":"Global Environmental Politics","DOI":"10.1162/152638001316881395","ISSN":"15263800","issue":"3","journalAbbreviation":"Global Environmental Politics","page":"31-52","source":"EBSCOhost","title":"Individualization: Plant a Tree, Buy a Bike, Save the World?","title-short":"Individualization","volume":"1","author":[{"family":"Maniates","given":"Michael F."}],"issued":{"date-parts":[["2001",8]]}}},{"id":2158,"uris":["http://zotero.org/users/6040264/items/A7L288WU"],"itemData":{"id":2158,"type":"article-journal","abstract":"Researchers in conservation fields have recently highlighted the potential for visual storytelling to convey environmental messages to large audiences. However, an effective model for how such narratives can produce environmental outcomes, such as human–nature connection and pro-environmental behaviour (PEB), has not yet been developed. Substantial evidence now suggests that narrative is an effective means of changing beliefs, attitudes and behaviours. This effect is demonstrated in diverse disciplines and understood within the theoretical frameworks of narrative persuasion. We propose a conceptual framework for understanding the impacts of environmental films on environmental behaviours, and connection with nature. Linking insights from the narrative persuasion field with those of conservation psychology, we identify three promising pathways through which environmental films might influence their audiences: (a) reduced resistance to environmental messages, (b) interactions with audience identity and (c) meaningful media experiences. This analysis raises key questions and illuminates priority areas for future research, with an aim to complement and extend existing calls to better appreciate the role of film in addressing environmental problems. Research moving forward should focus on understanding the role environmental films can play in connecting people with nature, promoting PEB and the relationship between the two. Specifically, more attention should be paid to the role of deictic shift in encouraging environmental outcomes, the relation between audiences and characters and the power for film to support self-expansion. A free Plain Language Summary can be found within the Supporting Information of this article.","container-title":"People and Nature","DOI":"10.1002/pan3.10259","ISSN":"2575-8314","issue":"6","language":"en","license":"© 2021 The Authors. People and Nature published by John Wiley &amp; Sons Ltd on behalf of British Ecological Society","note":"_eprint: https://onlinelibrary.wiley.com/doi/pdf/10.1002/pan3.10259","page":"1193-1204","source":"Wiley Online Library","title":"The full story: Understanding how films affect environmental change through the lens of narrative persuasion","title-short":"The full story","volume":"3","author":[{"family":"McCormack","given":"Christopher Michael"},{"family":"K. Martin","given":"Jennifer"},{"family":"Williams","given":"Kathryn J. H."}],"issued":{"date-parts":[["2021"]]}}}],"schema":"https://github.com/citation-style-language/schema/raw/master/csl-citation.json"} </w:instrText>
      </w:r>
      <w:r w:rsidRPr="005344B4">
        <w:rPr>
          <w:rFonts w:cs="Times New Roman"/>
        </w:rPr>
        <w:fldChar w:fldCharType="separate"/>
      </w:r>
      <w:r w:rsidRPr="005344B4">
        <w:rPr>
          <w:rFonts w:cs="Times New Roman"/>
        </w:rPr>
        <w:t>(Maniates, 2001; Echterling, 2016; McCormack, K. Martin and Williams, 2021)</w:t>
      </w:r>
      <w:r w:rsidRPr="005344B4">
        <w:rPr>
          <w:rFonts w:cs="Times New Roman"/>
        </w:rPr>
        <w:fldChar w:fldCharType="end"/>
      </w:r>
      <w:r w:rsidRPr="005344B4">
        <w:rPr>
          <w:rFonts w:cs="Times New Roman"/>
        </w:rPr>
        <w:t xml:space="preserve">. Across all </w:t>
      </w:r>
      <w:r w:rsidRPr="005344B4">
        <w:rPr>
          <w:rFonts w:cs="Times New Roman"/>
        </w:rPr>
        <w:lastRenderedPageBreak/>
        <w:t xml:space="preserve">three of my empirical sites, the figure of the responsible individual surfaces in different ways. In the museum one of the key messages of the exhibit is that individual actions can make big changes, whilst the festival is explicitly about reducing waste through thrift. Although the overarching message of XR is to push responsibility back onto state and corporate actors, many of the activists I spoke to articulated individual lifestyle choices as part of their activism. This is not to argue that individuals shouldn’t act in ways which reduce their ecological impact, but rather to point out that where this becomes the dominant mode of response it fails to grapple with the radical system changes required to adequate grapple with the scale of Anthropocene challenges </w:t>
      </w:r>
      <w:r w:rsidR="00CE0FBA" w:rsidRPr="005344B4">
        <w:rPr>
          <w:rFonts w:cs="Times New Roman"/>
        </w:rPr>
        <w:fldChar w:fldCharType="begin"/>
      </w:r>
      <w:r w:rsidR="00CE0FBA" w:rsidRPr="005344B4">
        <w:rPr>
          <w:rFonts w:cs="Times New Roman"/>
        </w:rPr>
        <w:instrText xml:space="preserve"> ADDIN ZOTERO_ITEM CSL_CITATION {"citationID":"M5aaCYFE","properties":{"formattedCitation":"(Maniates, 2001; Dobson, 2007; Rutherford, 2007; Connolly and Prothero, 2008)","plainCitation":"(Maniates, 2001; Dobson, 2007; Rutherford, 2007; Connolly and Prothero, 2008)","noteIndex":0},"citationItems":[{"id":554,"uris":["http://zotero.org/users/6040264/items/ZULTUD4T"],"itemData":{"id":554,"type":"article-journal","abstract":"An increasingly dominant, largely American response to the contemporary environmental crisis understands environmental degradation as the product of individual shortcomings and finds solutions in enlightened, uncoordinated consumer choice. Several forces promote this process of individualization, including the historical baggage of mainstream environmentalism, the core tenets of liberalism, the dynamic ability of capitalism to commodify dissent, and the relatively recent rise of global environmental threats to human prosperity. The result is to narrow our collective ability to imagine and pursue a variety of productive responses to the environmental problems before us. When responsibility for environmental problems is individualized, there is little room to ponder institutions, the nature and exercise of political power, or ways of collectively changing the distribution of power and influence in society. Confronting consumption requires individuals to understand themselves not primarily as consumers but rather as citizens in a participatory democracy, working together to change broader policy and larger social institutions. It also requires linking explorations of consumption to politically charged issues that challenge the political imagination.","container-title":"Global Environmental Politics","DOI":"10.1162/152638001316881395","ISSN":"15263800","issue":"3","journalAbbreviation":"Global Environmental Politics","page":"31-52","source":"EBSCOhost","title":"Individualization: Plant a Tree, Buy a Bike, Save the World?","title-short":"Individualization","volume":"1","author":[{"family":"Maniates","given":"Michael F."}],"issued":{"date-parts":[["2001",8]]}}},{"id":511,"uris":["http://zotero.org/users/6040264/items/UNV9IDIL"],"itemData":{"id":511,"type":"article-journal","abstract":"It is assumed that changes in the behaviour of individuals, institutions and organizations are a prerequisite for sustainable development. This article broaches the question of how best to bring about such change. A distinction is drawn between changes in behaviour and changes in attitudes, and it is argued that attendance to the latter will lead to more secure and long-lasting changes in the former. Fiscal incentives, as a means of changing behaviour, are compared and contrasted with the ‘environmental citizenship’ route to attitude change, rooted in considerations of justice and injustice. Finally, the citizenship curriculum at high school level is considered as a way of promoting environmental or ecological citizenship. Copyright © 2007 John Wiley &amp; Sons, Ltd and ERP Environment.","container-title":"Sustainable Development","DOI":"10.1002/sd.344","ISSN":"09680802","issue":"5","journalAbbreviation":"Sustainable Development","page":"276-285","source":"EBSCOhost","title":"Environmental citizenship: towards sustainable development","title-short":"Environmental citizenship","volume":"15","author":[{"family":"Dobson","given":"Andrew"}],"issued":{"date-parts":[["2007",10,9]]}}},{"id":504,"uris":["http://zotero.org/users/6040264/items/7REY3GSR"],"itemData":{"id":504,"type":"article-journal","abstract":"This article seeks to unpack notions of governmentality by reading it through the case of nature. By highlighting three key aspects of governmentality — its ana...","archive_location":"Sage UK: London, England","container-title":"Progress in Human Geography","DOI":"10.1177/0309132507077080","language":"en","source":"journals.sagepub.com","title":"Green governmentality: insights and opportunities in the study of nature's rule:","title-short":"Green governmentality","URL":"https://journals.sagepub.com/doi/10.1177/0309132507077080","author":[{"family":"Rutherford","given":"Stephanie"}],"accessed":{"date-parts":[["2019",12,12]]},"issued":{"date-parts":[["2007",7,1]]}}},{"id":496,"uris":["http://zotero.org/users/6040264/items/FRW6ZJBZ"],"itemData":{"id":496,"type":"article-journal","abstract":"In recent times, much has been written about consumers' co-responsibility for addressing environmental problems, with consumers expected to steer or regulate their consumption in an instrumental way. By drawing on data from in-depth interviews with green consumers in urban Ireland, this article examines how green consumers engage with environmental issues at an everyday level. The article considers green consumption through the theoretical lens of reflexive modernization, particularly its relevance to self-identity. We argue that although green consumption is important to the maintenance and constitution of a green subjectivity, it must be understood within the context of a process of increasing individualization, where individuals feel both responsible and empowered in dealing with environmental risks to both the wider global planet and themselves. However, such feelings are accompanied by doubts and insecurities about the choices to be made, creating a rather dichotomous situation. This challenges the idea that green consumption as some form of politics of choice can unambiguously form part of a strategy for environmental reform as it does not adequately address the fundamental dilemmas that people face.","container-title":"Journal of Consumer Culture","DOI":"10.1177/1469540507086422","ISSN":"1469-5405","issue":"1","journalAbbreviation":"Journal of Consumer Culture","page":"117-145","source":"SAGE Journals","title":"Green Consumption: Life-politics, risk and contradictions","title-short":"Green Consumption","volume":"8","author":[{"family":"Connolly","given":"John"},{"family":"Prothero","given":"Andrea"}],"issued":{"date-parts":[["2008",3,1]]}}}],"schema":"https://github.com/citation-style-language/schema/raw/master/csl-citation.json"} </w:instrText>
      </w:r>
      <w:r w:rsidR="00CE0FBA" w:rsidRPr="005344B4">
        <w:rPr>
          <w:rFonts w:cs="Times New Roman"/>
        </w:rPr>
        <w:fldChar w:fldCharType="separate"/>
      </w:r>
      <w:r w:rsidR="00CE0FBA" w:rsidRPr="005344B4">
        <w:rPr>
          <w:rFonts w:cs="Times New Roman"/>
        </w:rPr>
        <w:t>(Maniates, 2001; Dobson, 2007; Rutherford, 2007; Connolly and Prothero, 2008)</w:t>
      </w:r>
      <w:r w:rsidR="00CE0FBA" w:rsidRPr="005344B4">
        <w:rPr>
          <w:rFonts w:cs="Times New Roman"/>
        </w:rPr>
        <w:fldChar w:fldCharType="end"/>
      </w:r>
      <w:r w:rsidR="00DA0ED4" w:rsidRPr="005344B4">
        <w:rPr>
          <w:rFonts w:cs="Times New Roman"/>
        </w:rPr>
        <w:t xml:space="preserve">. </w:t>
      </w:r>
      <w:r w:rsidRPr="005344B4">
        <w:rPr>
          <w:rFonts w:cs="Times New Roman"/>
        </w:rPr>
        <w:t>The sphere of ethical and political activity becomes narrowly defined in terms of normative environmentally friendly</w:t>
      </w:r>
      <w:r w:rsidRPr="005344B4">
        <w:rPr>
          <w:rFonts w:cs="Times New Roman"/>
          <w:i/>
          <w:iCs/>
        </w:rPr>
        <w:t xml:space="preserve"> choices</w:t>
      </w:r>
      <w:r w:rsidRPr="005344B4">
        <w:rPr>
          <w:rFonts w:cs="Times New Roman"/>
        </w:rPr>
        <w:t xml:space="preserve"> that an</w:t>
      </w:r>
      <w:r w:rsidRPr="005344B4">
        <w:rPr>
          <w:rFonts w:cs="Times New Roman"/>
          <w:i/>
          <w:iCs/>
        </w:rPr>
        <w:t xml:space="preserve"> </w:t>
      </w:r>
      <w:r w:rsidRPr="005344B4">
        <w:rPr>
          <w:rFonts w:cs="Times New Roman"/>
        </w:rPr>
        <w:t xml:space="preserve">individual can and should make within a free market. </w:t>
      </w:r>
    </w:p>
    <w:p w14:paraId="476A8AB6" w14:textId="46F30447" w:rsidR="003A291B" w:rsidRPr="005344B4" w:rsidRDefault="003A291B" w:rsidP="009811B0">
      <w:pPr>
        <w:spacing w:line="480" w:lineRule="auto"/>
        <w:rPr>
          <w:rFonts w:cs="Times New Roman"/>
        </w:rPr>
      </w:pPr>
      <w:r w:rsidRPr="005344B4">
        <w:rPr>
          <w:rFonts w:cs="Times New Roman"/>
        </w:rPr>
        <w:t>The theory of change underlying responsibilisation is that if everyone makes small changes in their everyday behaviour and activities to reduce their consumption of resources, the aggregation of change across the population will reduce national resource consumption overall</w:t>
      </w:r>
      <w:r w:rsidR="00943AFA" w:rsidRPr="005344B4">
        <w:rPr>
          <w:rFonts w:cs="Times New Roman"/>
        </w:rPr>
        <w:t xml:space="preserve">. </w:t>
      </w:r>
      <w:r w:rsidRPr="005344B4">
        <w:rPr>
          <w:rFonts w:cs="Times New Roman"/>
        </w:rPr>
        <w:t xml:space="preserve">The individual is a consumer-citizen who makes </w:t>
      </w:r>
      <w:r w:rsidRPr="005344B4">
        <w:rPr>
          <w:rFonts w:cs="Times New Roman"/>
          <w:i/>
          <w:iCs/>
        </w:rPr>
        <w:t xml:space="preserve">choices </w:t>
      </w:r>
      <w:r w:rsidRPr="005344B4">
        <w:rPr>
          <w:rFonts w:cs="Times New Roman"/>
        </w:rPr>
        <w:t>which shape the market through the mechanism of supply and demand, limiting the need to impose market restrictions on industries and producers</w:t>
      </w:r>
      <w:r w:rsidR="00943AFA" w:rsidRPr="005344B4">
        <w:rPr>
          <w:rFonts w:cs="Times New Roman"/>
        </w:rPr>
        <w:fldChar w:fldCharType="begin"/>
      </w:r>
      <w:r w:rsidR="00943AFA" w:rsidRPr="005344B4">
        <w:rPr>
          <w:rFonts w:cs="Times New Roman"/>
        </w:rPr>
        <w:instrText xml:space="preserve"> ADDIN ZOTERO_ITEM CSL_CITATION {"citationID":"XSarx5rJ","properties":{"formattedCitation":"(Hobson, 2004)","plainCitation":"(Hobson, 2004)","noteIndex":0},"citationItems":[{"id":492,"uris":["http://zotero.org/users/6040264/items/HBZYJSQ3"],"itemData":{"id":492,"type":"article-journal","abstract":"The project of ?sustainable consumption? encompasses broader concerns about how individual well-being and quality of life have been superceded by the quest for sustained economic growth. In 1999, the current UK Labour government revised their sustainable development approach, conceptually placing ?people at the centre? and arguing for holistic strategies, thereby suggesting some redress of the above concerns. In light of this conceptual shift, this article inquires about the current state of sustainable consumption policy and practice in the United Kingdom. Focusing on the ideological foundations underpinning Labour?s approach to sustainable consumption, it highlights how the individual ?rational? consumer is ascribed with responsibility for creating sustainable consumption patterns. In this environment, Labour chooses to practice sustainability at ?arm?s length,? doing little to challenge the profligate resource consumption that typifies the United Kingdom today.","container-title":"The Journal of Environment &amp; Development","DOI":"10.1177/1070496504265013","ISSN":"1070-4965","issue":"2","journalAbbreviation":"The Journal of Environment &amp; Development","page":"121-139","source":"SAGE Journals","title":"Sustainable Consumption in the United Kingdom: The “Responsible” Consumer and Government at “Arm’s Length”","title-short":"Sustainable Consumption in the United Kingdom","volume":"13","author":[{"family":"Hobson","given":"Kersty"}],"issued":{"date-parts":[["2004",6,1]]}}}],"schema":"https://github.com/citation-style-language/schema/raw/master/csl-citation.json"} </w:instrText>
      </w:r>
      <w:r w:rsidR="00943AFA" w:rsidRPr="005344B4">
        <w:rPr>
          <w:rFonts w:cs="Times New Roman"/>
        </w:rPr>
        <w:fldChar w:fldCharType="separate"/>
      </w:r>
      <w:r w:rsidR="00943AFA" w:rsidRPr="005344B4">
        <w:rPr>
          <w:rFonts w:cs="Times New Roman"/>
        </w:rPr>
        <w:t>(Hobson, 2004)</w:t>
      </w:r>
      <w:r w:rsidR="00943AFA" w:rsidRPr="005344B4">
        <w:rPr>
          <w:rFonts w:cs="Times New Roman"/>
        </w:rPr>
        <w:fldChar w:fldCharType="end"/>
      </w:r>
      <w:r w:rsidRPr="005344B4">
        <w:rPr>
          <w:rFonts w:cs="Times New Roman"/>
        </w:rPr>
        <w:t xml:space="preserve">. It is an ‘end of pipeline approach’ which relies on a heavily critiqued theory of behavioural change which fails to tackle greenhouse gas emissions, material pollution and overproduction at its source </w:t>
      </w:r>
      <w:r w:rsidR="009A7D23" w:rsidRPr="005344B4">
        <w:rPr>
          <w:rFonts w:cs="Times New Roman"/>
        </w:rPr>
        <w:fldChar w:fldCharType="begin"/>
      </w:r>
      <w:r w:rsidR="009A7D23" w:rsidRPr="005344B4">
        <w:rPr>
          <w:rFonts w:cs="Times New Roman"/>
        </w:rPr>
        <w:instrText xml:space="preserve"> ADDIN ZOTERO_ITEM CSL_CITATION {"citationID":"2DuFdfB4","properties":{"formattedCitation":"(Shove, 2010)","plainCitation":"(Shove, 2010)","noteIndex":0},"citationItems":[{"id":539,"uris":["http://zotero.org/users/6040264/items/TM6ZE2T6"],"itemData":{"id":539,"type":"article-journal","abstract":"In this short and deliberately provocative paper I reflect on what seems to be a yawning gulf between the potential contribution of the social sciences and the typically restricted models and concepts of social change embedded in contemporary environmental policy in the UK, and in other countries too. As well as making a strong case for going beyond what I refer to as the dominant paradigm of ?ABC??attitude, behaviour, and choice?I discuss the attractions of this model, the blind spots it creates, and the forms of governance it sustains. This exercise provides some insight into why so much relevant social theory remains so marginalised, and helps identify opportunities for making better use of existing intellectual resources.","container-title":"Environment and Planning A: Economy and Space","DOI":"10.1068/a42282","ISSN":"0308-518X","issue":"6","journalAbbreviation":"Environ Plan A","page":"1273-1285","source":"SAGE Journals","title":"Beyond the ABC: Climate Change Policy and Theories of Social Change","title-short":"Beyond the ABC","volume":"42","author":[{"family":"Shove","given":"Elizabeth"}],"issued":{"date-parts":[["2010",6,1]]}}}],"schema":"https://github.com/citation-style-language/schema/raw/master/csl-citation.json"} </w:instrText>
      </w:r>
      <w:r w:rsidR="009A7D23" w:rsidRPr="005344B4">
        <w:rPr>
          <w:rFonts w:cs="Times New Roman"/>
        </w:rPr>
        <w:fldChar w:fldCharType="separate"/>
      </w:r>
      <w:r w:rsidR="009A7D23" w:rsidRPr="005344B4">
        <w:rPr>
          <w:rFonts w:cs="Times New Roman"/>
        </w:rPr>
        <w:t>(Shove, 2010)</w:t>
      </w:r>
      <w:r w:rsidR="009A7D23" w:rsidRPr="005344B4">
        <w:rPr>
          <w:rFonts w:cs="Times New Roman"/>
        </w:rPr>
        <w:fldChar w:fldCharType="end"/>
      </w:r>
      <w:r w:rsidRPr="005344B4">
        <w:rPr>
          <w:rFonts w:cs="Times New Roman"/>
        </w:rPr>
        <w:t xml:space="preserve">.  Such neoliberal environmentalism is increasingly recognised as failing to meet its </w:t>
      </w:r>
      <w:r w:rsidR="002C5706" w:rsidRPr="005344B4">
        <w:rPr>
          <w:rFonts w:cs="Times New Roman"/>
        </w:rPr>
        <w:t xml:space="preserve">longer term </w:t>
      </w:r>
      <w:r w:rsidRPr="005344B4">
        <w:rPr>
          <w:rFonts w:cs="Times New Roman"/>
        </w:rPr>
        <w:t>aims, as global temperatures continue to rise, greenhouse gas emissions have only grown over the last 30 years and issues such as rainforest depletion and biodiversity loss continue</w:t>
      </w:r>
      <w:r w:rsidR="002C5706" w:rsidRPr="005344B4">
        <w:rPr>
          <w:rFonts w:cs="Times New Roman"/>
        </w:rPr>
        <w:t xml:space="preserve"> </w:t>
      </w:r>
      <w:r w:rsidR="00FF71E3" w:rsidRPr="005344B4">
        <w:rPr>
          <w:rFonts w:cs="Times New Roman"/>
        </w:rPr>
        <w:fldChar w:fldCharType="begin"/>
      </w:r>
      <w:r w:rsidR="00FF71E3" w:rsidRPr="005344B4">
        <w:rPr>
          <w:rFonts w:cs="Times New Roman"/>
        </w:rPr>
        <w:instrText xml:space="preserve"> ADDIN ZOTERO_ITEM CSL_CITATION {"citationID":"L9RCxsum","properties":{"formattedCitation":"(Fletcher, 2017)","plainCitation":"(Fletcher, 2017)","noteIndex":0},"citationItems":[{"id":567,"uris":["http://zotero.org/users/6040264/items/IVGKHX3Y"],"itemData":{"id":567,"type":"article-journal","abstract":"This article reviews an emerging body of research applying a “multiple governmentalities” perspective derived from Michel Foucault to the study of environmental politics. Previous application of the popular governmentality concept to understand such politics had largely overlooked the multiple forms of governmentality, described in Foucault’s later work, that may intersect in a given context. This paper outlines the evolution of Foucault’s discussion of governmentality and its implications for the study of environmental politics. It then reviews recent research concerning environmental politics employing a multiple governmentalities perspective. It finishes by distilling overarching patterns from this literature and suggesting new directions for future research to explore.","container-title":"Geoforum","DOI":"10.1016/j.geoforum.2017.06.009","ISSN":"0016-7185","journalAbbreviation":"Geoforum","language":"en","page":"311-315","source":"ScienceDirect","title":"Environmentality unbound: Multiple governmentalities in environmental politics","title-short":"Environmentality unbound","volume":"85","author":[{"family":"Fletcher","given":"Robert"}],"issued":{"date-parts":[["2017",10,1]]}}}],"schema":"https://github.com/citation-style-language/schema/raw/master/csl-citation.json"} </w:instrText>
      </w:r>
      <w:r w:rsidR="00FF71E3" w:rsidRPr="005344B4">
        <w:rPr>
          <w:rFonts w:cs="Times New Roman"/>
        </w:rPr>
        <w:fldChar w:fldCharType="separate"/>
      </w:r>
      <w:r w:rsidR="00FF71E3" w:rsidRPr="005344B4">
        <w:rPr>
          <w:rFonts w:cs="Times New Roman"/>
        </w:rPr>
        <w:t>(Fletcher, 2017)</w:t>
      </w:r>
      <w:r w:rsidR="00FF71E3" w:rsidRPr="005344B4">
        <w:rPr>
          <w:rFonts w:cs="Times New Roman"/>
        </w:rPr>
        <w:fldChar w:fldCharType="end"/>
      </w:r>
      <w:r w:rsidRPr="005344B4">
        <w:rPr>
          <w:rFonts w:cs="Times New Roman"/>
        </w:rPr>
        <w:t>.</w:t>
      </w:r>
    </w:p>
    <w:p w14:paraId="5D58379D" w14:textId="7B6E4C4A" w:rsidR="003A291B" w:rsidRDefault="003A291B" w:rsidP="009811B0">
      <w:pPr>
        <w:spacing w:line="480" w:lineRule="auto"/>
        <w:rPr>
          <w:rFonts w:cs="Times New Roman"/>
        </w:rPr>
      </w:pPr>
      <w:r w:rsidRPr="005344B4">
        <w:rPr>
          <w:rFonts w:cs="Times New Roman"/>
        </w:rPr>
        <w:t xml:space="preserve">The figure of the responsible individual has emerged as a normative framework for judging ethical behaviour in relation to environmental problems within the UK and beyond. Neoliberal environmentalism is the ordering principle that underlies individual responsibilisation as a mode of response, in which responsibility for ‘the environment’ is transferred away from state and economic actors to individuals. It has the effect of upholding the free market principle, as it makes individual consumer-citizens accountable for their consumption choices, rather than regulating or restricting </w:t>
      </w:r>
      <w:r w:rsidRPr="005344B4">
        <w:rPr>
          <w:rFonts w:cs="Times New Roman"/>
        </w:rPr>
        <w:lastRenderedPageBreak/>
        <w:t xml:space="preserve">unsustainable practices and processes at the point of production.  Nevertheless, like all governance frameworks it is inherently unstable, an attempt to bring order to the chaotic, messy complexity of socio-ecological entanglements </w:t>
      </w:r>
      <w:r w:rsidR="002C5706" w:rsidRPr="005344B4">
        <w:rPr>
          <w:rFonts w:cs="Times New Roman"/>
        </w:rPr>
        <w:fldChar w:fldCharType="begin"/>
      </w:r>
      <w:r w:rsidR="002C5706" w:rsidRPr="005344B4">
        <w:rPr>
          <w:rFonts w:cs="Times New Roman"/>
        </w:rPr>
        <w:instrText xml:space="preserve"> ADDIN ZOTERO_ITEM CSL_CITATION {"citationID":"8sKuCniW","properties":{"formattedCitation":"(Cast\\uc0\\u225{}n Broto, 2020)","plainCitation":"(Castán Broto, 2020)","noteIndex":0},"citationItems":[{"id":1736,"uris":["http://zotero.org/users/6040264/items/GY68ZUZI"],"itemData":{"id":1736,"type":"article-journal","abstract":"The purpose of this paper is two-fold. The first part diagnoses three limitations of current thought on the urban governance of climate change. First, current action emerges within a wave of urban optimism with limited historical sensitivity to previous climate change action. Second, the mobile nature of climate change policies is overlooked in studies that emphasize cities as the unit of analysis for climate action. Third, the focus on global cities or alternative locations that are constructed as exemplary sites takes attention away from the ordinary contexts of action where climate action is most needed. The second part of the paper uses this analysis as the main motivation for a call for studies of climate change governance to engage with the messiness of urban knowledge and action. Three theories of messiness are put forward. The first relates the idea of governance as messiness to postcolonial analyses of radical environmental action. The second emphasizes the messiness embedded in current methods of knowing the city, and the logic of situated knowledge. The third emphasizes messiness in the relations between the body, society and the emotions characterizing the interactions of everyday life.","container-title":"Territory, Politics, Governance","DOI":"10.1080/21622671.2019.1632220","ISSN":"2162-2671","issue":"2","note":"publisher: Routledge\n_eprint: https://doi.org/10.1080/21622671.2019.1632220","page":"241-258","source":"Taylor and Francis+NEJM","title":"Climate change politics and the urban contexts of messy governmentalities","volume":"8","author":[{"family":"Castán Broto","given":"Vanesa"}],"issued":{"date-parts":[["2020",3,14]]}}}],"schema":"https://github.com/citation-style-language/schema/raw/master/csl-citation.json"} </w:instrText>
      </w:r>
      <w:r w:rsidR="002C5706" w:rsidRPr="005344B4">
        <w:rPr>
          <w:rFonts w:cs="Times New Roman"/>
        </w:rPr>
        <w:fldChar w:fldCharType="separate"/>
      </w:r>
      <w:r w:rsidR="002C5706" w:rsidRPr="005344B4">
        <w:rPr>
          <w:rFonts w:cs="Times New Roman"/>
        </w:rPr>
        <w:t>(Castán Broto, 2020)</w:t>
      </w:r>
      <w:r w:rsidR="002C5706" w:rsidRPr="005344B4">
        <w:rPr>
          <w:rFonts w:cs="Times New Roman"/>
        </w:rPr>
        <w:fldChar w:fldCharType="end"/>
      </w:r>
      <w:r w:rsidR="008E514B" w:rsidRPr="005344B4">
        <w:rPr>
          <w:rFonts w:cs="Times New Roman"/>
        </w:rPr>
        <w:t>.</w:t>
      </w:r>
      <w:r w:rsidRPr="005344B4">
        <w:rPr>
          <w:rFonts w:cs="Times New Roman"/>
        </w:rPr>
        <w:t xml:space="preserve"> A key tension throughout the thesis is to notice ho</w:t>
      </w:r>
      <w:r w:rsidR="00AE68A6" w:rsidRPr="005344B4">
        <w:rPr>
          <w:rFonts w:cs="Times New Roman"/>
        </w:rPr>
        <w:t>w the</w:t>
      </w:r>
      <w:r w:rsidRPr="005344B4">
        <w:rPr>
          <w:rFonts w:cs="Times New Roman"/>
        </w:rPr>
        <w:t xml:space="preserve"> </w:t>
      </w:r>
      <w:r w:rsidR="00AE68A6" w:rsidRPr="005344B4">
        <w:rPr>
          <w:rFonts w:cs="Times New Roman"/>
        </w:rPr>
        <w:t>figure of the</w:t>
      </w:r>
      <w:r w:rsidR="00BD7772" w:rsidRPr="005344B4">
        <w:rPr>
          <w:rFonts w:cs="Times New Roman"/>
        </w:rPr>
        <w:t xml:space="preserve"> responsible</w:t>
      </w:r>
      <w:r w:rsidR="00AE68A6" w:rsidRPr="005344B4">
        <w:rPr>
          <w:rFonts w:cs="Times New Roman"/>
        </w:rPr>
        <w:t xml:space="preserve"> </w:t>
      </w:r>
      <w:r w:rsidRPr="005344B4">
        <w:rPr>
          <w:rFonts w:cs="Times New Roman"/>
        </w:rPr>
        <w:t>individual surface</w:t>
      </w:r>
      <w:r w:rsidR="00AE68A6" w:rsidRPr="005344B4">
        <w:rPr>
          <w:rFonts w:cs="Times New Roman"/>
        </w:rPr>
        <w:t>s</w:t>
      </w:r>
      <w:r w:rsidRPr="005344B4">
        <w:rPr>
          <w:rFonts w:cs="Times New Roman"/>
        </w:rPr>
        <w:t xml:space="preserve"> and cohere</w:t>
      </w:r>
      <w:r w:rsidR="00AE68A6" w:rsidRPr="005344B4">
        <w:rPr>
          <w:rFonts w:cs="Times New Roman"/>
        </w:rPr>
        <w:t>s</w:t>
      </w:r>
      <w:r w:rsidRPr="005344B4">
        <w:rPr>
          <w:rFonts w:cs="Times New Roman"/>
        </w:rPr>
        <w:t xml:space="preserve"> at </w:t>
      </w:r>
      <w:proofErr w:type="gramStart"/>
      <w:r w:rsidRPr="005344B4">
        <w:rPr>
          <w:rFonts w:cs="Times New Roman"/>
        </w:rPr>
        <w:t>particular moments</w:t>
      </w:r>
      <w:proofErr w:type="gramEnd"/>
      <w:r w:rsidRPr="005344B4">
        <w:rPr>
          <w:rFonts w:cs="Times New Roman"/>
        </w:rPr>
        <w:t xml:space="preserve">, obscuring heterogeneous, alternative and even speculative politico-ethical orientations to socioecological crises. In my empirical chapters I analyse how environmental responsibility as narrowly defined within neoliberal environmentalism </w:t>
      </w:r>
      <w:r w:rsidR="00AE68A6" w:rsidRPr="005344B4">
        <w:rPr>
          <w:rFonts w:cs="Times New Roman"/>
        </w:rPr>
        <w:t>circulates</w:t>
      </w:r>
      <w:r w:rsidRPr="005344B4">
        <w:rPr>
          <w:rFonts w:cs="Times New Roman"/>
        </w:rPr>
        <w:t xml:space="preserve"> </w:t>
      </w:r>
      <w:proofErr w:type="gramStart"/>
      <w:r w:rsidRPr="005344B4">
        <w:rPr>
          <w:rFonts w:cs="Times New Roman"/>
        </w:rPr>
        <w:t>in particular spaces</w:t>
      </w:r>
      <w:proofErr w:type="gramEnd"/>
      <w:r w:rsidRPr="005344B4">
        <w:rPr>
          <w:rFonts w:cs="Times New Roman"/>
        </w:rPr>
        <w:t xml:space="preserve">, paying particular attention to </w:t>
      </w:r>
      <w:proofErr w:type="spellStart"/>
      <w:r w:rsidRPr="005344B4">
        <w:rPr>
          <w:rFonts w:cs="Times New Roman"/>
        </w:rPr>
        <w:t>ethico</w:t>
      </w:r>
      <w:proofErr w:type="spellEnd"/>
      <w:r w:rsidRPr="005344B4">
        <w:rPr>
          <w:rFonts w:cs="Times New Roman"/>
        </w:rPr>
        <w:t xml:space="preserve">-political sensibilities and </w:t>
      </w:r>
      <w:r w:rsidR="004805C3" w:rsidRPr="005344B4">
        <w:rPr>
          <w:rFonts w:cs="Times New Roman"/>
        </w:rPr>
        <w:t>affects</w:t>
      </w:r>
      <w:r w:rsidRPr="005344B4">
        <w:rPr>
          <w:rFonts w:cs="Times New Roman"/>
        </w:rPr>
        <w:t xml:space="preserve"> which exceed its ordering logic. </w:t>
      </w:r>
      <w:r w:rsidR="00D3038F" w:rsidRPr="005344B4">
        <w:rPr>
          <w:rFonts w:cs="Times New Roman"/>
        </w:rPr>
        <w:t>Beyond the figure of the</w:t>
      </w:r>
      <w:r w:rsidR="00447EAF" w:rsidRPr="005344B4">
        <w:rPr>
          <w:rFonts w:cs="Times New Roman"/>
        </w:rPr>
        <w:t xml:space="preserve"> </w:t>
      </w:r>
      <w:r w:rsidR="00404BE6" w:rsidRPr="005344B4">
        <w:rPr>
          <w:rFonts w:cs="Times New Roman"/>
        </w:rPr>
        <w:t>sovereign</w:t>
      </w:r>
      <w:r w:rsidR="00D3038F" w:rsidRPr="005344B4">
        <w:rPr>
          <w:rFonts w:cs="Times New Roman"/>
        </w:rPr>
        <w:t xml:space="preserve"> individual, </w:t>
      </w:r>
      <w:r w:rsidR="00E2331C" w:rsidRPr="005344B4">
        <w:rPr>
          <w:rFonts w:cs="Times New Roman"/>
        </w:rPr>
        <w:t>what other figurations</w:t>
      </w:r>
      <w:r w:rsidRPr="005344B4">
        <w:rPr>
          <w:rFonts w:cs="Times New Roman"/>
        </w:rPr>
        <w:t xml:space="preserve"> </w:t>
      </w:r>
      <w:r w:rsidR="00617A10" w:rsidRPr="005344B4">
        <w:rPr>
          <w:rFonts w:cs="Times New Roman"/>
        </w:rPr>
        <w:t xml:space="preserve">and assemblages </w:t>
      </w:r>
      <w:r w:rsidRPr="005344B4">
        <w:rPr>
          <w:rFonts w:cs="Times New Roman"/>
        </w:rPr>
        <w:t xml:space="preserve">does environmental </w:t>
      </w:r>
      <w:r w:rsidR="00DC6AF8" w:rsidRPr="005344B4">
        <w:rPr>
          <w:rFonts w:cs="Times New Roman"/>
        </w:rPr>
        <w:t>affect cohere</w:t>
      </w:r>
      <w:r w:rsidRPr="005344B4">
        <w:rPr>
          <w:rFonts w:cs="Times New Roman"/>
        </w:rPr>
        <w:t xml:space="preserve"> around?</w:t>
      </w:r>
      <w:r w:rsidR="00A441FA" w:rsidRPr="005344B4">
        <w:rPr>
          <w:rFonts w:cs="Times New Roman"/>
        </w:rPr>
        <w:t xml:space="preserve"> </w:t>
      </w:r>
      <w:r w:rsidRPr="005344B4">
        <w:rPr>
          <w:rFonts w:cs="Times New Roman"/>
        </w:rPr>
        <w:t>And where does the potential lie for recasting responsibility, that is, what kinds of interactions, affects and encounters generate the possibilities for more capacious modes of response-ability?</w:t>
      </w:r>
    </w:p>
    <w:p w14:paraId="5D18C23D" w14:textId="4910AA79" w:rsidR="009303B8" w:rsidRPr="005344B4" w:rsidRDefault="009303B8" w:rsidP="009303B8">
      <w:pPr>
        <w:pStyle w:val="Heading3"/>
      </w:pPr>
      <w:r w:rsidRPr="005344B4">
        <w:t>2.</w:t>
      </w:r>
      <w:r>
        <w:t>1.5</w:t>
      </w:r>
      <w:r w:rsidRPr="005344B4">
        <w:t xml:space="preserve"> Reworking responsibility</w:t>
      </w:r>
    </w:p>
    <w:p w14:paraId="19E093BA" w14:textId="77777777" w:rsidR="009303B8" w:rsidRPr="005344B4" w:rsidRDefault="009303B8" w:rsidP="009303B8">
      <w:pPr>
        <w:spacing w:line="480" w:lineRule="auto"/>
        <w:rPr>
          <w:rFonts w:cs="Times New Roman"/>
        </w:rPr>
      </w:pPr>
      <w:r w:rsidRPr="005344B4">
        <w:rPr>
          <w:rFonts w:cs="Times New Roman"/>
        </w:rPr>
        <w:t xml:space="preserve">There has been significant and growing resistance to the modes of political agency circumscribed by neoliberal environmentalism, in which individual responsibility is rejected, reversed, or reworked. Notions of collective responsibility emerge in grassroots environmental movements and localised interventions into production and provisioning, such as transition towns, energy cooperatives, food justice movements and alternative currencies. These experimental initiatives ‘aim to strengthen social bonds, meet needs by non-market means and reduce environmental impact’ </w:t>
      </w:r>
      <w:r w:rsidRPr="005344B4">
        <w:rPr>
          <w:rFonts w:cs="Times New Roman"/>
        </w:rPr>
        <w:fldChar w:fldCharType="begin"/>
      </w:r>
      <w:r w:rsidRPr="005344B4">
        <w:rPr>
          <w:rFonts w:cs="Times New Roman"/>
        </w:rPr>
        <w:instrText xml:space="preserve"> ADDIN ZOTERO_ITEM CSL_CITATION {"citationID":"yjxVakze","properties":{"formattedCitation":"(MacGregor, 2021, p. 331)","plainCitation":"(MacGregor, 2021, p. 331)","noteIndex":0},"citationItems":[{"id":2219,"uris":["http://zotero.org/users/6040264/items/V37KMG8H"],"itemData":{"id":2219,"type":"article-journal","abstract":"This article analyses a unique case of local environmental activism in order to think through the puzzle of how to interpret the transformative potential of the forms of small-scale collective action that have recently emerged in neoliberal cities of the Global North. In response to the call by J.K. Gibson-Graham and others for research that is less driven by abstract theory and more attuned to context and ambivalent possibilities, I present the findings of research co-produced with Upping It, a small activist group that uses innovative tactics to clean, green and rehabilitate stigmatized neighbourhoods in Moss Side, Manchester. By enacting forms of interstitial politics, Upping It makes a tangible difference in the lives of ordinary people and creates conditions necessary for politicization, while also participating in unfair and unsustainable local systems. Their story offers rich material for considering the strengths and limitations of two theoretical framings that appear to dominate the literature on micro-political movements: the post-political and new environmentalism framings. These frames, and the criticisms that have been made about them, help to identify two key insights from Upping It that are useful for better capturing the ambiguities and tensions of their kind of struggle in the current conjuncture. Firstly, we can see the importance of including justice-oriented activisms, which in this case might be seen as a form of defensive everyday environmentalism, in the emerging picture of new urban movements. Secondly, Upping It highlights the value of finding modest transformative potential in the cracks and on the margins of urban politics.","container-title":"Social Movement Studies","DOI":"10.1080/14742837.2019.1677224","ISSN":"1474-2837","issue":"3","note":"publisher: Routledge\n_eprint: https://doi.org/10.1080/14742837.2019.1677224","page":"329-345","source":"Taylor and Francis+NEJM","title":"Finding transformative potential in the cracks? The ambiguities of urban environmental activism in a neoliberal city","title-short":"Finding transformative potential in the cracks?","volume":"20","author":[{"family":"MacGregor","given":"Sherilyn"}],"issued":{"date-parts":[["2021",5,4]]}},"locator":"331","label":"page"}],"schema":"https://github.com/citation-style-language/schema/raw/master/csl-citation.json"} </w:instrText>
      </w:r>
      <w:r w:rsidRPr="005344B4">
        <w:rPr>
          <w:rFonts w:cs="Times New Roman"/>
        </w:rPr>
        <w:fldChar w:fldCharType="separate"/>
      </w:r>
      <w:r w:rsidRPr="005344B4">
        <w:rPr>
          <w:rFonts w:cs="Times New Roman"/>
        </w:rPr>
        <w:t>(MacGregor, 2021, p. 331)</w:t>
      </w:r>
      <w:r w:rsidRPr="005344B4">
        <w:rPr>
          <w:rFonts w:cs="Times New Roman"/>
        </w:rPr>
        <w:fldChar w:fldCharType="end"/>
      </w:r>
      <w:r w:rsidRPr="005344B4">
        <w:rPr>
          <w:rFonts w:cs="Times New Roman"/>
        </w:rPr>
        <w:t xml:space="preserve">, seeking to bring about change through prefigurative practices. Equally, the rise of ‘new climate activism’ which includes Extinction Rebellion and Fridays for Future seek to hold governments account </w:t>
      </w:r>
      <w:r w:rsidRPr="005344B4">
        <w:rPr>
          <w:rFonts w:cs="Times New Roman"/>
        </w:rPr>
        <w:fldChar w:fldCharType="begin"/>
      </w:r>
      <w:r w:rsidRPr="005344B4">
        <w:rPr>
          <w:rFonts w:cs="Times New Roman"/>
        </w:rPr>
        <w:instrText xml:space="preserve"> ADDIN ZOTERO_ITEM CSL_CITATION {"citationID":"ijDUsxer","properties":{"formattedCitation":"(de Moor {\\i{}et al.}, 2021)","plainCitation":"(de Moor et al., 2021)","noteIndex":0},"citationItems":[{"id":1806,"uris":["http://zotero.org/users/6040264/items/4MW7Y7XW"],"itemData":{"id":1806,"type":"article-journal","abstract":"Since late 2018, a global wave of mobilization under the banners of Fridays For Future (FFF) and Extinction Rebellion (XR) has injected new energy into global climate politics. FFF and XR took the world by storm, but have now been forced into (partial) latency as a result of the Covid-19 pandemic. We believe this moment presents an opportunity for reflection. In particular, FFF and XR have been depicted as ‘new’ forms of climate activism. However, we argue that the extent to which these campaigns represent ‘new’ forms of climate activism is really a matter for closer investigation. In this Profile, we therefore reflect on the distinctiveness of the ‘new climate activism’ as compared to previous climate campaigns. Reviewing previous studies and our own research, we find that there are both elements of change and continuity in who participates and how, and that the main change appears to be the use of a more politically ‘neutral’ framing of climate change that is directed more strongly at state than non-state actors.","container-title":"Social Movement Studies","DOI":"10.1080/14742837.2020.1836617","ISSN":"1474-2837","issue":"5","note":"publisher: Routledge\n_eprint: https://doi.org/10.1080/14742837.2020.1836617","page":"619-625","source":"Taylor and Francis+NEJM","title":"New kids on the block: taking stock of the recent cycle of climate activism","title-short":"New kids on the block","volume":"20","author":[{"family":"Moor","given":"Joost","non-dropping-particle":"de"},{"family":"De Vydt","given":"Michiel"},{"family":"Uba","given":"Katrin"},{"family":"Wahlström","given":"Mattias"}],"issued":{"date-parts":[["2021",9,3]]}}}],"schema":"https://github.com/citation-style-language/schema/raw/master/csl-citation.json"} </w:instrText>
      </w:r>
      <w:r w:rsidRPr="005344B4">
        <w:rPr>
          <w:rFonts w:cs="Times New Roman"/>
        </w:rPr>
        <w:fldChar w:fldCharType="separate"/>
      </w:r>
      <w:r w:rsidRPr="005344B4">
        <w:rPr>
          <w:rFonts w:cs="Times New Roman"/>
        </w:rPr>
        <w:t xml:space="preserve">(de Moor </w:t>
      </w:r>
      <w:r w:rsidRPr="005344B4">
        <w:rPr>
          <w:rFonts w:cs="Times New Roman"/>
          <w:i/>
          <w:iCs/>
        </w:rPr>
        <w:t>et al.</w:t>
      </w:r>
      <w:r w:rsidRPr="005344B4">
        <w:rPr>
          <w:rFonts w:cs="Times New Roman"/>
        </w:rPr>
        <w:t>, 2021)</w:t>
      </w:r>
      <w:r w:rsidRPr="005344B4">
        <w:rPr>
          <w:rFonts w:cs="Times New Roman"/>
        </w:rPr>
        <w:fldChar w:fldCharType="end"/>
      </w:r>
      <w:r w:rsidRPr="005344B4">
        <w:rPr>
          <w:rFonts w:cs="Times New Roman"/>
        </w:rPr>
        <w:t xml:space="preserve">; reversing the attribution of responsibility to individuals back onto the state and other institutions which shape our political economy </w:t>
      </w:r>
      <w:r w:rsidRPr="005344B4">
        <w:rPr>
          <w:rFonts w:cs="Times New Roman"/>
        </w:rPr>
        <w:fldChar w:fldCharType="begin"/>
      </w:r>
      <w:r w:rsidRPr="005344B4">
        <w:rPr>
          <w:rFonts w:cs="Times New Roman"/>
        </w:rPr>
        <w:instrText xml:space="preserve"> ADDIN ZOTERO_ITEM CSL_CITATION {"citationID":"k5e0I8nJ","properties":{"formattedCitation":"(Gardiner, 2011)","plainCitation":"(Gardiner, 2011)","noteIndex":0},"citationItems":[{"id":750,"uris":["http://zotero.org/users/6040264/items/E2HNMMNJ"],"itemData":{"id":750,"type":"chapter","container-title":"The Ethics of Global Climate Change","event-place":"Cambridge","ISBN":"978-0-511-73229-4","language":"en","note":"DOI: 10.1017/CBO9780511732294.003","page":"38-59","publisher":"Cambridge University Press","publisher-place":"Cambridge","source":"DOI.org (Crossref)","title":"Is no one responsible for global environmental tragedy? Climate change as a challenge to our ethical concepts","title-short":"Is no one responsible for global environmental tragedy?","URL":"https://www.cambridge.org/core/product/identifier/CBO9780511732294A010/type/book_part","editor":[{"family":"Arnold","given":"Denis G."}],"author":[{"family":"Gardiner","given":"Stephen"}],"accessed":{"date-parts":[["2020",2,13]]},"issued":{"date-parts":[["2011"]]}}}],"schema":"https://github.com/citation-style-language/schema/raw/master/csl-citation.json"} </w:instrText>
      </w:r>
      <w:r w:rsidRPr="005344B4">
        <w:rPr>
          <w:rFonts w:cs="Times New Roman"/>
        </w:rPr>
        <w:fldChar w:fldCharType="separate"/>
      </w:r>
      <w:r w:rsidRPr="005344B4">
        <w:rPr>
          <w:rFonts w:cs="Times New Roman"/>
        </w:rPr>
        <w:t>(Gardiner, 2011)</w:t>
      </w:r>
      <w:r w:rsidRPr="005344B4">
        <w:rPr>
          <w:rFonts w:cs="Times New Roman"/>
        </w:rPr>
        <w:fldChar w:fldCharType="end"/>
      </w:r>
      <w:r w:rsidRPr="005344B4">
        <w:rPr>
          <w:rFonts w:cs="Times New Roman"/>
        </w:rPr>
        <w:t xml:space="preserve">.  Significant shifts have taken place over the last 10-15 years in the ways in which environmental and climate politics are understood and responded to by individuals and collectives, with novel modes of governance and new publics taking shape from below </w:t>
      </w:r>
      <w:r w:rsidRPr="005344B4">
        <w:rPr>
          <w:rFonts w:cs="Times New Roman"/>
        </w:rPr>
        <w:fldChar w:fldCharType="begin"/>
      </w:r>
      <w:r w:rsidRPr="005344B4">
        <w:rPr>
          <w:rFonts w:cs="Times New Roman"/>
        </w:rPr>
        <w:instrText xml:space="preserve"> ADDIN ZOTERO_ITEM CSL_CITATION {"citationID":"cuJPGO8x","properties":{"formattedCitation":"(Bulkeley, Cast\\uc0\\u225{}n Broto and Edwards, 2015; Bulkeley, 2021)","plainCitation":"(Bulkeley, Castán Broto and Edwards, 2015; Bulkeley, 2021)","noteIndex":0},"citationItems":[{"id":1957,"uris":["http://zotero.org/users/6040264/items/28WISP36"],"itemData":{"id":1957,"type":"book","abstract":"\"The confluence of global climate change, growing levels of energy consumption and rapid urbanization has led the international policy community to regard urban responses to climate change as 'an urgent agenda' (World Bank 2010). The contribution of cities to rising levels of greenhouse gas emissions coupled with concerns about the vulnerability of urban places and communities to the impacts of climate change have led to a relatively recent and rapidly proliferating interest amongst both academic and policy communities in how cities might be able to respond to mitigation and adaptation. Attention has focused on the potential for municipal authorities to develop policy and plans that can address these twin issues, and the challenges of capacity, resource and politics that have been encountered. While this literature has captured some of the essential means through which the urban response to climate change is being forged, is that it has failed to take account of the multiple sites and spaces of climate change response that are emerging in cities 'off-plan'. An Urban Politics of Climate Change provides the first account of urban responses to climate change that moves beyond the boundary of municipal institutions to critically examine the governing of climate change in the city as a matter of both public and private authority, and to engage with the ways in which this is bound up with the politics and practices of urban infrastructure. Drawing on cases from multiple cities in both developed and emerging economies, this volume provides new insight into both the potential and the limitations of urban responses to climate change, as well as suggesting new conceptual direction for our understanding of the politics of environmental governance\"-- Provided by publisher","event-place":"London","ISBN":"978-1-138-79109-1","language":"eng","note":"OCLC: 876350782","publisher":"Routledge, Taylor &amp; Francis Group","publisher-place":"London","source":"Open WorldCat","title":"An urban politics of climate change: experimentation and the governing of socio-technical transitions","title-short":"An urban politics of climate change","author":[{"family":"Bulkeley","given":"Harriet"},{"family":"Castán Broto","given":"Vanesa"},{"family":"Edwards","given":"Gareth A. S."}],"issued":{"date-parts":[["2015"]]}}},{"id":2243,"uris":["http://zotero.org/users/6040264/items/5H3Z9GWC"],"itemData":{"id":2243,"type":"article-journal","abstract":"In the 30 years since the journal Environmental Politics was founded, we have witnessed a profound shift in how we understand climate from its initial framing as global problem, to one that is increasingly understood as transnational, personal, urban, networked, and regional. Charting the rise of climate change’s urban agenda over the past decade, I suggest we are now witnessing a ‘third wave’ of climate urbanism in which the challenge of addressing climate change is recognised as deeply connected to wider issues of sustainable development and social justice. These shifts are in turn shaped by and giving rise to new developments in terms of the form of climate politics, how it is conducted, and where the battle lines over what it means to act politically under conditions of climate change are being drawn. Recognising that the nature of climate urbanism is continually emergent and highly contested will be critical for future work in this field.","container-title":"Environmental Politics","DOI":"10.1080/09644016.2021.1880713","ISSN":"0964-4016","issue":"1-2","note":"publisher: Routledge\n_eprint: https://doi.org/10.1080/09644016.2021.1880713","page":"266-284","source":"Taylor and Francis+NEJM","title":"Climate changed urban futures: environmental politics in the anthropocene city","title-short":"Climate changed urban futures","volume":"30","author":[{"family":"Bulkeley","given":"Harriet"}],"issued":{"date-parts":[["2021",2,23]]}}}],"schema":"https://github.com/citation-style-language/schema/raw/master/csl-citation.json"} </w:instrText>
      </w:r>
      <w:r w:rsidRPr="005344B4">
        <w:rPr>
          <w:rFonts w:cs="Times New Roman"/>
        </w:rPr>
        <w:fldChar w:fldCharType="separate"/>
      </w:r>
      <w:r w:rsidRPr="005344B4">
        <w:rPr>
          <w:rFonts w:cs="Times New Roman"/>
        </w:rPr>
        <w:t>(Bulkeley, Castán Broto and Edwards, 2015; Bulkeley, 2021)</w:t>
      </w:r>
      <w:r w:rsidRPr="005344B4">
        <w:rPr>
          <w:rFonts w:cs="Times New Roman"/>
        </w:rPr>
        <w:fldChar w:fldCharType="end"/>
      </w:r>
      <w:r w:rsidRPr="005344B4">
        <w:rPr>
          <w:rFonts w:cs="Times New Roman"/>
        </w:rPr>
        <w:t xml:space="preserve">.  Such ‘new environmentalisms’ often build on or sustain much longer legacies of environmental activism, which involve the rejection of individual lifestyle change strategies, instead prioritising activities which are </w:t>
      </w:r>
      <w:r w:rsidRPr="005344B4">
        <w:rPr>
          <w:rFonts w:cs="Times New Roman"/>
        </w:rPr>
        <w:lastRenderedPageBreak/>
        <w:t xml:space="preserve">supported by alternative theories of change </w:t>
      </w:r>
      <w:r w:rsidRPr="005344B4">
        <w:rPr>
          <w:rFonts w:cs="Times New Roman"/>
        </w:rPr>
        <w:fldChar w:fldCharType="begin"/>
      </w:r>
      <w:r w:rsidRPr="005344B4">
        <w:rPr>
          <w:rFonts w:cs="Times New Roman"/>
        </w:rPr>
        <w:instrText xml:space="preserve"> ADDIN ZOTERO_ITEM CSL_CITATION {"citationID":"qzOvfN9D","properties":{"formattedCitation":"(MacGregor, 2021)","plainCitation":"(MacGregor, 2021)","noteIndex":0},"citationItems":[{"id":2219,"uris":["http://zotero.org/users/6040264/items/V37KMG8H"],"itemData":{"id":2219,"type":"article-journal","abstract":"This article analyses a unique case of local environmental activism in order to think through the puzzle of how to interpret the transformative potential of the forms of small-scale collective action that have recently emerged in neoliberal cities of the Global North. In response to the call by J.K. Gibson-Graham and others for research that is less driven by abstract theory and more attuned to context and ambivalent possibilities, I present the findings of research co-produced with Upping It, a small activist group that uses innovative tactics to clean, green and rehabilitate stigmatized neighbourhoods in Moss Side, Manchester. By enacting forms of interstitial politics, Upping It makes a tangible difference in the lives of ordinary people and creates conditions necessary for politicization, while also participating in unfair and unsustainable local systems. Their story offers rich material for considering the strengths and limitations of two theoretical framings that appear to dominate the literature on micro-political movements: the post-political and new environmentalism framings. These frames, and the criticisms that have been made about them, help to identify two key insights from Upping It that are useful for better capturing the ambiguities and tensions of their kind of struggle in the current conjuncture. Firstly, we can see the importance of including justice-oriented activisms, which in this case might be seen as a form of defensive everyday environmentalism, in the emerging picture of new urban movements. Secondly, Upping It highlights the value of finding modest transformative potential in the cracks and on the margins of urban politics.","container-title":"Social Movement Studies","DOI":"10.1080/14742837.2019.1677224","ISSN":"1474-2837","issue":"3","note":"publisher: Routledge\n_eprint: https://doi.org/10.1080/14742837.2019.1677224","page":"329-345","source":"Taylor and Francis+NEJM","title":"Finding transformative potential in the cracks? The ambiguities of urban environmental activism in a neoliberal city","title-short":"Finding transformative potential in the cracks?","volume":"20","author":[{"family":"MacGregor","given":"Sherilyn"}],"issued":{"date-parts":[["2021",5,4]]}}}],"schema":"https://github.com/citation-style-language/schema/raw/master/csl-citation.json"} </w:instrText>
      </w:r>
      <w:r w:rsidRPr="005344B4">
        <w:rPr>
          <w:rFonts w:cs="Times New Roman"/>
        </w:rPr>
        <w:fldChar w:fldCharType="separate"/>
      </w:r>
      <w:r w:rsidRPr="005344B4">
        <w:rPr>
          <w:rFonts w:cs="Times New Roman"/>
        </w:rPr>
        <w:t>(MacGregor, 2021)</w:t>
      </w:r>
      <w:r w:rsidRPr="005344B4">
        <w:rPr>
          <w:rFonts w:cs="Times New Roman"/>
        </w:rPr>
        <w:fldChar w:fldCharType="end"/>
      </w:r>
      <w:r w:rsidRPr="005344B4">
        <w:rPr>
          <w:rFonts w:cs="Times New Roman"/>
        </w:rPr>
        <w:t xml:space="preserve">. This recasting of responsibility, whether through collective, prefigurative practices or through holding other actors accountable is pragmatic and can contribute spaces and social relations for practicing other modes of response, as well as imagining alternative futures. Whilst discursively, they remain within a humanist paradigm, I argue in chapter 5 and 6 that such spaces can nevertheless create meaningful openings for recognising more-than-human agency to consider what kinds of </w:t>
      </w:r>
      <w:proofErr w:type="spellStart"/>
      <w:r w:rsidRPr="005344B4">
        <w:rPr>
          <w:rFonts w:cs="Times New Roman"/>
        </w:rPr>
        <w:t>ethico</w:t>
      </w:r>
      <w:proofErr w:type="spellEnd"/>
      <w:r w:rsidRPr="005344B4">
        <w:rPr>
          <w:rFonts w:cs="Times New Roman"/>
        </w:rPr>
        <w:t>-political relations emerge when humans and their environments are understood as mutually co-constitutive.</w:t>
      </w:r>
    </w:p>
    <w:p w14:paraId="578FF9D2" w14:textId="76F2F44C" w:rsidR="009303B8" w:rsidRPr="005344B4" w:rsidRDefault="009303B8" w:rsidP="009303B8">
      <w:pPr>
        <w:spacing w:line="480" w:lineRule="auto"/>
        <w:rPr>
          <w:rFonts w:cs="Times New Roman"/>
        </w:rPr>
      </w:pPr>
      <w:r w:rsidRPr="005344B4">
        <w:rPr>
          <w:rFonts w:cs="Times New Roman"/>
        </w:rPr>
        <w:t xml:space="preserve">Conceptually, feminist theorists have attempted to move beyond concepts of neoliberal responsibility through a focus on care, ethical praxis and expanded, collective expressions of interconnectivity. Care offers an explicitly feminist engagement with </w:t>
      </w:r>
      <w:proofErr w:type="spellStart"/>
      <w:r w:rsidRPr="005344B4">
        <w:rPr>
          <w:rFonts w:cs="Times New Roman"/>
        </w:rPr>
        <w:t>ethico</w:t>
      </w:r>
      <w:proofErr w:type="spellEnd"/>
      <w:r w:rsidRPr="005344B4">
        <w:rPr>
          <w:rFonts w:cs="Times New Roman"/>
        </w:rPr>
        <w:t>-political relations, through a focus on the emotive, affective and embodied practices of giving and receiving care. In Joan Tronto’s foundational formulation, ethics of care includes responsibility socially and culturally constructed obligation, but also considers the qualities o</w:t>
      </w:r>
      <w:r w:rsidR="000A3408">
        <w:rPr>
          <w:rFonts w:cs="Times New Roman"/>
        </w:rPr>
        <w:t>f</w:t>
      </w:r>
      <w:r w:rsidRPr="005344B4">
        <w:rPr>
          <w:rFonts w:cs="Times New Roman"/>
        </w:rPr>
        <w:t xml:space="preserve"> attentiveness, capability and responsiveness </w:t>
      </w:r>
      <w:r w:rsidRPr="005344B4">
        <w:rPr>
          <w:rFonts w:cs="Times New Roman"/>
        </w:rPr>
        <w:fldChar w:fldCharType="begin"/>
      </w:r>
      <w:r w:rsidRPr="005344B4">
        <w:rPr>
          <w:rFonts w:cs="Times New Roman"/>
        </w:rPr>
        <w:instrText xml:space="preserve"> ADDIN ZOTERO_ITEM CSL_CITATION {"citationID":"oPQdEoa0","properties":{"formattedCitation":"(Tronto, 1993)","plainCitation":"(Tronto, 1993)","noteIndex":0},"citationItems":[{"id":22308,"uris":["http://zotero.org/users/6040264/items/UTWCSBLA"],"itemData":{"id":22308,"type":"book","event-place":"New York","publisher":"Routledge","publisher-place":"New York","title":"Moral Boundaries: a political argument for an ethic of care","author":[{"family":"Tronto","given":"Joan"}],"issued":{"date-parts":[["1993"]]}}}],"schema":"https://github.com/citation-style-language/schema/raw/master/csl-citation.json"} </w:instrText>
      </w:r>
      <w:r w:rsidRPr="005344B4">
        <w:rPr>
          <w:rFonts w:cs="Times New Roman"/>
        </w:rPr>
        <w:fldChar w:fldCharType="separate"/>
      </w:r>
      <w:r w:rsidRPr="005344B4">
        <w:rPr>
          <w:rFonts w:cs="Times New Roman"/>
        </w:rPr>
        <w:t>(Tronto, 1993)</w:t>
      </w:r>
      <w:r w:rsidRPr="005344B4">
        <w:rPr>
          <w:rFonts w:cs="Times New Roman"/>
        </w:rPr>
        <w:fldChar w:fldCharType="end"/>
      </w:r>
      <w:r w:rsidRPr="005344B4">
        <w:rPr>
          <w:rFonts w:cs="Times New Roman"/>
        </w:rPr>
        <w:t>. It is an approach which demonstrates that responsibilities are not simply constructed and acted upon</w:t>
      </w:r>
      <w:r w:rsidR="00E935DB">
        <w:rPr>
          <w:rFonts w:cs="Times New Roman"/>
        </w:rPr>
        <w:t>.</w:t>
      </w:r>
      <w:r w:rsidRPr="005344B4">
        <w:rPr>
          <w:rFonts w:cs="Times New Roman"/>
        </w:rPr>
        <w:t xml:space="preserve"> </w:t>
      </w:r>
      <w:r w:rsidR="00E935DB">
        <w:rPr>
          <w:rFonts w:cs="Times New Roman"/>
        </w:rPr>
        <w:t>A</w:t>
      </w:r>
      <w:r w:rsidRPr="005344B4">
        <w:rPr>
          <w:rFonts w:cs="Times New Roman"/>
        </w:rPr>
        <w:t xml:space="preserve">ction relies upon the recognition of the needs of others; the capacity to provide adequate care or an ability to appropriately meet the needs of others; the agency of the other to accept or refuse care and their responsiveness in relation to the care that has been offered. An ethical obligation to care for another emerges in relation to another being who has the capacity to act – it thus recognises agency as being mutually constituted </w:t>
      </w:r>
      <w:r w:rsidRPr="005344B4">
        <w:rPr>
          <w:rFonts w:cs="Times New Roman"/>
        </w:rPr>
        <w:fldChar w:fldCharType="begin"/>
      </w:r>
      <w:r w:rsidRPr="005344B4">
        <w:rPr>
          <w:rFonts w:cs="Times New Roman"/>
        </w:rPr>
        <w:instrText xml:space="preserve"> ADDIN ZOTERO_ITEM CSL_CITATION {"citationID":"VXV45vAy","properties":{"formattedCitation":"(Lawson, 2007)","plainCitation":"(Lawson, 2007)","noteIndex":0},"citationItems":[{"id":718,"uris":["http://zotero.org/users/6040264/items/TNRDPHJH"],"itemData":{"id":718,"type":"article-journal","abstract":"Across the decades geographers have been concerned with questions of our ethical responsibilities to care. It would seem that care is nothing new in geography. I argue however, that contemporary societal shifts are extending market relations into caring realms of our lives and that we are witnessing reductions in public provision of social supports. These twin trends have made care a more pressing concern and have simultaneously marginalized care from view. Geographers are well positioned to draw attention to these trends and I urge us to think about our responsibility to care about these issues, and the geographies that they make. I ask us all to think about our responsibilities as geographers to pose questions in the face of (i) market extensions, (ii) currently pervasive discourses of personal responsibility (for poverty, inner city decline, unemployment, etc.), and (iii) the withdrawal of public support from many crucial arenas. Care ethics focuses our attention on the social and how it is constructed through unequal power relationships, but it also moves us beyond critique and toward the construction of new forms of relationships, institutions, and action that enhance mutuality and well-being. I consider how our research, teaching, and professional practices might shift in conversation with care ethics. Care ethics suggests that we build spatially extensive connections of interdependence and mutuality, that we attend to the ways in which historical and institutional relationships produce the need for care (extension of market relations; famine, unnatural disasters, environmental and cultural destruction), and that we take up social responsibility in our professional practices. Nearly all of us care, because we ourselves know what it means to have our hearts cut away by life… —(Kingsolver 2002)","container-title":"Annals of the Association of American Geographers","DOI":"10.1111/j.1467-8306.2007.00520.x","ISSN":"1467-8306","issue":"1","language":"en","page":"1-11","source":"Wiley Online Library","title":"Geographies of Care and Responsibility","volume":"97","author":[{"family":"Lawson","given":"Victoria"}],"issued":{"date-parts":[["2007"]]}}}],"schema":"https://github.com/citation-style-language/schema/raw/master/csl-citation.json"} </w:instrText>
      </w:r>
      <w:r w:rsidRPr="005344B4">
        <w:rPr>
          <w:rFonts w:cs="Times New Roman"/>
        </w:rPr>
        <w:fldChar w:fldCharType="separate"/>
      </w:r>
      <w:r w:rsidRPr="005344B4">
        <w:rPr>
          <w:rFonts w:cs="Times New Roman"/>
        </w:rPr>
        <w:t>(Lawson, 2007)</w:t>
      </w:r>
      <w:r w:rsidRPr="005344B4">
        <w:rPr>
          <w:rFonts w:cs="Times New Roman"/>
        </w:rPr>
        <w:fldChar w:fldCharType="end"/>
      </w:r>
      <w:r w:rsidRPr="005344B4">
        <w:rPr>
          <w:rFonts w:cs="Times New Roman"/>
        </w:rPr>
        <w:t xml:space="preserve">. Understanding relationality and interdependence as the foundation to agency challenges the idea of the rational, radically individual self upon which neoliberal governance depends. Post-human concepts of responsibility extend an ethic of care to account for the interdependence of humans and natures as such it grapples with the ethical implications of more-than-human agency </w:t>
      </w:r>
      <w:r w:rsidRPr="005344B4">
        <w:rPr>
          <w:rFonts w:cs="Times New Roman"/>
        </w:rPr>
        <w:fldChar w:fldCharType="begin"/>
      </w:r>
      <w:r w:rsidRPr="005344B4">
        <w:rPr>
          <w:rFonts w:cs="Times New Roman"/>
        </w:rPr>
        <w:instrText xml:space="preserve"> ADDIN ZOTERO_ITEM CSL_CITATION {"citationID":"XlvIIucB","properties":{"formattedCitation":"(Haraway, 2003)","plainCitation":"(Haraway, 2003)","noteIndex":0},"citationItems":[{"id":885,"uris":["http://zotero.org/users/6040264/items/LUUTP3SP"],"itemData":{"id":885,"type":"book","call-number":"SF422.86 .H37 2003","collection-number":"8","collection-title":"Paradigm","event-place":"Chicago","ISBN":"978-0-9717575-8-5","number-of-pages":"100","publisher":"Prickly Paradigm Press","publisher-place":"Chicago","source":"Library of Congress ISBN","title":"The companion species manifesto: dogs, people, and significant otherness","title-short":"The companion species manifesto","author":[{"family":"Haraway","given":"Donna Jeanne"}],"issued":{"date-parts":[["2003"]]}}}],"schema":"https://github.com/citation-style-language/schema/raw/master/csl-citation.json"} </w:instrText>
      </w:r>
      <w:r w:rsidRPr="005344B4">
        <w:rPr>
          <w:rFonts w:cs="Times New Roman"/>
        </w:rPr>
        <w:fldChar w:fldCharType="separate"/>
      </w:r>
      <w:r w:rsidRPr="005344B4">
        <w:rPr>
          <w:rFonts w:cs="Times New Roman"/>
        </w:rPr>
        <w:t>(Haraway, 2003)</w:t>
      </w:r>
      <w:r w:rsidRPr="005344B4">
        <w:rPr>
          <w:rFonts w:cs="Times New Roman"/>
        </w:rPr>
        <w:fldChar w:fldCharType="end"/>
      </w:r>
      <w:r w:rsidRPr="005344B4">
        <w:rPr>
          <w:rFonts w:cs="Times New Roman"/>
        </w:rPr>
        <w:t xml:space="preserve">. In the next section I discuss Donna Haraways’ response-ability and Karen Barad’s agential realism as two concepts of agency I draw on to rethink the </w:t>
      </w:r>
      <w:proofErr w:type="spellStart"/>
      <w:r w:rsidRPr="005344B4">
        <w:rPr>
          <w:rFonts w:cs="Times New Roman"/>
        </w:rPr>
        <w:t>ethico</w:t>
      </w:r>
      <w:proofErr w:type="spellEnd"/>
      <w:r w:rsidRPr="005344B4">
        <w:rPr>
          <w:rFonts w:cs="Times New Roman"/>
        </w:rPr>
        <w:t xml:space="preserve">-political dilemmas beyond the individual human agent. </w:t>
      </w:r>
    </w:p>
    <w:p w14:paraId="59DFF213" w14:textId="77777777" w:rsidR="009303B8" w:rsidRPr="005344B4" w:rsidRDefault="009303B8" w:rsidP="009811B0">
      <w:pPr>
        <w:spacing w:line="480" w:lineRule="auto"/>
        <w:rPr>
          <w:rFonts w:cs="Times New Roman"/>
        </w:rPr>
      </w:pPr>
    </w:p>
    <w:p w14:paraId="05754F92" w14:textId="0C048DE2" w:rsidR="00901009" w:rsidRPr="00901009" w:rsidRDefault="00877AC1" w:rsidP="00901009">
      <w:pPr>
        <w:pStyle w:val="Heading3"/>
      </w:pPr>
      <w:bookmarkStart w:id="30" w:name="_Toc213581758"/>
      <w:r w:rsidRPr="005344B4">
        <w:lastRenderedPageBreak/>
        <w:t>2</w:t>
      </w:r>
      <w:r w:rsidR="003A291B" w:rsidRPr="005344B4">
        <w:t>.1.</w:t>
      </w:r>
      <w:r w:rsidR="0035406F">
        <w:t xml:space="preserve">6 </w:t>
      </w:r>
      <w:r w:rsidR="003A291B" w:rsidRPr="005344B4">
        <w:t>Response-ability</w:t>
      </w:r>
      <w:bookmarkEnd w:id="30"/>
    </w:p>
    <w:p w14:paraId="1AE6DFBC" w14:textId="6395991D" w:rsidR="003A291B" w:rsidRPr="005344B4" w:rsidRDefault="003A291B" w:rsidP="009811B0">
      <w:pPr>
        <w:spacing w:line="480" w:lineRule="auto"/>
        <w:rPr>
          <w:rFonts w:cs="Times New Roman"/>
        </w:rPr>
      </w:pPr>
      <w:r w:rsidRPr="005344B4">
        <w:rPr>
          <w:rFonts w:cs="Times New Roman"/>
        </w:rPr>
        <w:t xml:space="preserve">The concept of response-ability builds on the interdependency of an ethic of care and develops it through post-human theory. Response-ability shifts onto the ability to respond to </w:t>
      </w:r>
      <w:proofErr w:type="gramStart"/>
      <w:r w:rsidRPr="005344B4">
        <w:rPr>
          <w:rFonts w:cs="Times New Roman"/>
        </w:rPr>
        <w:t>particular situations</w:t>
      </w:r>
      <w:proofErr w:type="gramEnd"/>
      <w:r w:rsidRPr="005344B4">
        <w:rPr>
          <w:rFonts w:cs="Times New Roman"/>
        </w:rPr>
        <w:t xml:space="preserve"> in a reflective and deliberate manner. Donna Haraway introduces the concept </w:t>
      </w:r>
      <w:r w:rsidR="00B17F77">
        <w:rPr>
          <w:rFonts w:cs="Times New Roman"/>
        </w:rPr>
        <w:t xml:space="preserve">as </w:t>
      </w:r>
      <w:r w:rsidRPr="005344B4">
        <w:rPr>
          <w:rFonts w:cs="Times New Roman"/>
        </w:rPr>
        <w:t>a mode of response which enables a re</w:t>
      </w:r>
      <w:r w:rsidR="00C2741A" w:rsidRPr="005344B4">
        <w:rPr>
          <w:rFonts w:cs="Times New Roman"/>
        </w:rPr>
        <w:t>working</w:t>
      </w:r>
      <w:r w:rsidRPr="005344B4">
        <w:rPr>
          <w:rFonts w:cs="Times New Roman"/>
        </w:rPr>
        <w:t xml:space="preserve"> of the relations between humans and more than human others. Agential Realism meanwhile offer</w:t>
      </w:r>
      <w:r w:rsidR="009A0116">
        <w:rPr>
          <w:rFonts w:cs="Times New Roman"/>
        </w:rPr>
        <w:t>s</w:t>
      </w:r>
      <w:r w:rsidRPr="005344B4">
        <w:rPr>
          <w:rFonts w:cs="Times New Roman"/>
        </w:rPr>
        <w:t xml:space="preserve"> a different conceptualisation of how agency emerges from </w:t>
      </w:r>
      <w:proofErr w:type="gramStart"/>
      <w:r w:rsidRPr="005344B4">
        <w:rPr>
          <w:rFonts w:cs="Times New Roman"/>
        </w:rPr>
        <w:t>particular encounters</w:t>
      </w:r>
      <w:proofErr w:type="gramEnd"/>
      <w:r w:rsidRPr="005344B4">
        <w:rPr>
          <w:rFonts w:cs="Times New Roman"/>
        </w:rPr>
        <w:t>. In this section I briefly define both as examples of how responsibility has been reconceptualised within post-human theory in order to move beyond the radically individual human agen</w:t>
      </w:r>
      <w:r w:rsidR="00867D96" w:rsidRPr="005344B4">
        <w:rPr>
          <w:rFonts w:cs="Times New Roman"/>
        </w:rPr>
        <w:t>t</w:t>
      </w:r>
      <w:r w:rsidRPr="005344B4">
        <w:rPr>
          <w:rFonts w:cs="Times New Roman"/>
        </w:rPr>
        <w:t xml:space="preserve"> to grapple with the ethical implications of socio-ecological entanglements</w:t>
      </w:r>
      <w:r w:rsidR="00025391" w:rsidRPr="005344B4">
        <w:rPr>
          <w:rFonts w:cs="Times New Roman"/>
        </w:rPr>
        <w:t xml:space="preserve"> </w:t>
      </w:r>
      <w:r w:rsidR="00025391" w:rsidRPr="005344B4">
        <w:rPr>
          <w:rFonts w:cs="Times New Roman"/>
        </w:rPr>
        <w:fldChar w:fldCharType="begin"/>
      </w:r>
      <w:r w:rsidR="00025391" w:rsidRPr="005344B4">
        <w:rPr>
          <w:rFonts w:cs="Times New Roman"/>
        </w:rPr>
        <w:instrText xml:space="preserve"> ADDIN ZOTERO_ITEM CSL_CITATION {"citationID":"BMQ9uKpq","properties":{"formattedCitation":"(Haraway, 2003, 2012, 2016)","plainCitation":"(Haraway, 2003, 2012, 2016)","noteIndex":0},"citationItems":[{"id":885,"uris":["http://zotero.org/users/6040264/items/LUUTP3SP"],"itemData":{"id":885,"type":"book","call-number":"SF422.86 .H37 2003","collection-number":"8","collection-title":"Paradigm","event-place":"Chicago","ISBN":"978-0-9717575-8-5","number-of-pages":"100","publisher":"Prickly Paradigm Press","publisher-place":"Chicago","source":"Library of Congress ISBN","title":"The companion species manifesto: dogs, people, and significant otherness","title-short":"The companion species manifesto","author":[{"family":"Haraway","given":"Donna Jeanne"}],"issued":{"date-parts":[["2003"]]}}},{"id":868,"uris":["http://zotero.org/users/6040264/items/JWDU9SYN"],"itemData":{"id":868,"type":"article-journal","container-title":"WSQ: Women's Studies Quarterly","DOI":"10.1353/wsq.2012.0005","ISSN":"1934-1520","issue":"1","language":"en","note":"publisher: The Feminist Press","page":"301-316","source":"Project MUSE","title":"Awash in Urine: DES and Premarin® in Multispecies Response-ability","title-short":"Awash in Urine","volume":"40","author":[{"family":"Haraway","given":"Donna"}],"issued":{"date-parts":[["2012",7,22]]}}},{"id":483,"uris":["http://zotero.org/users/6040264/items/9T3ZIKI9"],"itemData":{"id":483,"type":"book","abstract":"Donna J. Haraway refigures our current epoch, moving away from the Anthropocene toward the Chthulucene: an epoch in which we stay with the trouble of living and dying on a damaged earth while living with and understanding the nonhuman in complex ways conducive to building more livable futures","collection-title":"Experimental futures Technological lives, scientific arts, anthropological voices","event-place":"Durham London","ISBN":"978-0-8223-7378-0","language":"eng","note":"OCLC: 948657269","number-of-pages":"296","publisher":"Duke University Press","publisher-place":"Durham London","source":"Gemeinsamer Bibliotheksverbund ISBN","title":"Staying with the trouble: making kin in the Chthulucene","title-short":"Staying with the trouble","author":[{"family":"Haraway","given":"Donna Jeanne"}],"issued":{"date-parts":[["2016"]]}}}],"schema":"https://github.com/citation-style-language/schema/raw/master/csl-citation.json"} </w:instrText>
      </w:r>
      <w:r w:rsidR="00025391" w:rsidRPr="005344B4">
        <w:rPr>
          <w:rFonts w:cs="Times New Roman"/>
        </w:rPr>
        <w:fldChar w:fldCharType="separate"/>
      </w:r>
      <w:r w:rsidR="00025391" w:rsidRPr="005344B4">
        <w:rPr>
          <w:rFonts w:cs="Times New Roman"/>
        </w:rPr>
        <w:t>(Haraway, 2003, 2012, 2016)</w:t>
      </w:r>
      <w:r w:rsidR="00025391" w:rsidRPr="005344B4">
        <w:rPr>
          <w:rFonts w:cs="Times New Roman"/>
        </w:rPr>
        <w:fldChar w:fldCharType="end"/>
      </w:r>
      <w:r w:rsidRPr="005344B4">
        <w:rPr>
          <w:rFonts w:cs="Times New Roman"/>
        </w:rPr>
        <w:t>. In the next chapter I draw on post-human theory again to rethink relationships between adults and children and argue that we are continually enrolled in relational processes of becoming environmental subjects</w:t>
      </w:r>
      <w:r w:rsidRPr="005344B4">
        <w:rPr>
          <w:rStyle w:val="FootnoteReference"/>
          <w:rFonts w:cs="Times New Roman"/>
        </w:rPr>
        <w:footnoteReference w:id="10"/>
      </w:r>
      <w:r w:rsidRPr="005344B4">
        <w:rPr>
          <w:rFonts w:cs="Times New Roman"/>
        </w:rPr>
        <w:t>.</w:t>
      </w:r>
    </w:p>
    <w:p w14:paraId="2621F3DC" w14:textId="76259BB1" w:rsidR="003A291B" w:rsidRPr="005344B4" w:rsidRDefault="003A291B" w:rsidP="009811B0">
      <w:pPr>
        <w:spacing w:line="480" w:lineRule="auto"/>
        <w:rPr>
          <w:rFonts w:cs="Times New Roman"/>
        </w:rPr>
      </w:pPr>
      <w:r w:rsidRPr="005344B4">
        <w:rPr>
          <w:rFonts w:cs="Times New Roman"/>
        </w:rPr>
        <w:t>In Donna Haraway’s work, response-ability is a speculative re</w:t>
      </w:r>
      <w:r w:rsidR="007E5E65" w:rsidRPr="005344B4">
        <w:rPr>
          <w:rFonts w:cs="Times New Roman"/>
        </w:rPr>
        <w:t xml:space="preserve">working </w:t>
      </w:r>
      <w:r w:rsidRPr="005344B4">
        <w:rPr>
          <w:rFonts w:cs="Times New Roman"/>
        </w:rPr>
        <w:t xml:space="preserve">of responsibility which moves away from the radically individual human to a concept of relational beings in the more-than-human entanglements. It provides a different starting point for thinking about modes of engagement which question and work through the ethical implications of the human-natures we are already caught up in. In her work she traces particular entanglements of human and animals, accounting for the ethical for example </w:t>
      </w:r>
      <w:r w:rsidRPr="005344B4">
        <w:rPr>
          <w:rFonts w:cs="Times New Roman"/>
          <w:i/>
          <w:iCs/>
        </w:rPr>
        <w:t>in Awash in Urine: DES and Premarin in Multispecies Response-ability</w:t>
      </w:r>
      <w:r w:rsidRPr="005344B4">
        <w:rPr>
          <w:rFonts w:cs="Times New Roman"/>
        </w:rPr>
        <w:t xml:space="preserve"> </w:t>
      </w:r>
      <w:r w:rsidR="00151909" w:rsidRPr="005344B4">
        <w:rPr>
          <w:rFonts w:cs="Times New Roman"/>
        </w:rPr>
        <w:fldChar w:fldCharType="begin"/>
      </w:r>
      <w:r w:rsidR="00EE5E49" w:rsidRPr="005344B4">
        <w:rPr>
          <w:rFonts w:cs="Times New Roman"/>
        </w:rPr>
        <w:instrText xml:space="preserve"> ADDIN ZOTERO_ITEM CSL_CITATION {"citationID":"sKI6S455","properties":{"formattedCitation":"(2012)","plainCitation":"(2012)","noteIndex":0},"citationItems":[{"id":868,"uris":["http://zotero.org/users/6040264/items/JWDU9SYN"],"itemData":{"id":868,"type":"article-journal","container-title":"WSQ: Women's Studies Quarterly","DOI":"10.1353/wsq.2012.0005","ISSN":"1934-1520","issue":"1","language":"en","note":"publisher: The Feminist Press","page":"301-316","source":"Project MUSE","title":"Awash in Urine: DES and Premarin® in Multispecies Response-ability","title-short":"Awash in Urine","volume":"40","author":[{"family":"Haraway","given":"Donna"}],"issued":{"date-parts":[["2012",7,22]]}},"label":"page","suppress-author":true}],"schema":"https://github.com/citation-style-language/schema/raw/master/csl-citation.json"} </w:instrText>
      </w:r>
      <w:r w:rsidR="00151909" w:rsidRPr="005344B4">
        <w:rPr>
          <w:rFonts w:cs="Times New Roman"/>
        </w:rPr>
        <w:fldChar w:fldCharType="separate"/>
      </w:r>
      <w:r w:rsidR="00EE5E49" w:rsidRPr="005344B4">
        <w:rPr>
          <w:rFonts w:cs="Times New Roman"/>
        </w:rPr>
        <w:t>(2012)</w:t>
      </w:r>
      <w:r w:rsidR="00151909" w:rsidRPr="005344B4">
        <w:rPr>
          <w:rFonts w:cs="Times New Roman"/>
        </w:rPr>
        <w:fldChar w:fldCharType="end"/>
      </w:r>
      <w:r w:rsidR="00EE5E49" w:rsidRPr="005344B4">
        <w:rPr>
          <w:rFonts w:cs="Times New Roman"/>
        </w:rPr>
        <w:t>, Haraway</w:t>
      </w:r>
      <w:r w:rsidRPr="005344B4">
        <w:rPr>
          <w:rFonts w:cs="Times New Roman"/>
        </w:rPr>
        <w:t xml:space="preserve"> grapples with the ethical implications of the animal-industrial complex in the production of hormone replacement therapies for herself and her aging dog. It is approach which holds in tension her own wellbeing and that of her beloved pet with the suffering and death of other animals in the production of medication. Response-ability is a consideration of what role we might play in promoting multispecies </w:t>
      </w:r>
      <w:r w:rsidRPr="005344B4">
        <w:rPr>
          <w:rFonts w:cs="Times New Roman"/>
        </w:rPr>
        <w:lastRenderedPageBreak/>
        <w:t>flourishing, taking account of the full ethical implications of how we are always-already entangled within webs of letting live and making die for our own comfort, health and survival</w:t>
      </w:r>
      <w:r w:rsidR="00EE5E49" w:rsidRPr="005344B4">
        <w:rPr>
          <w:rFonts w:cs="Times New Roman"/>
        </w:rPr>
        <w:t xml:space="preserve"> </w:t>
      </w:r>
      <w:r w:rsidR="00EE5E49" w:rsidRPr="005344B4">
        <w:rPr>
          <w:rFonts w:cs="Times New Roman"/>
        </w:rPr>
        <w:fldChar w:fldCharType="begin"/>
      </w:r>
      <w:r w:rsidR="00EE5E49" w:rsidRPr="005344B4">
        <w:rPr>
          <w:rFonts w:cs="Times New Roman"/>
        </w:rPr>
        <w:instrText xml:space="preserve"> ADDIN ZOTERO_ITEM CSL_CITATION {"citationID":"styUR6G3","properties":{"formattedCitation":"(Haraway, 2016)","plainCitation":"(Haraway, 2016)","noteIndex":0},"citationItems":[{"id":483,"uris":["http://zotero.org/users/6040264/items/9T3ZIKI9"],"itemData":{"id":483,"type":"book","abstract":"Donna J. Haraway refigures our current epoch, moving away from the Anthropocene toward the Chthulucene: an epoch in which we stay with the trouble of living and dying on a damaged earth while living with and understanding the nonhuman in complex ways conducive to building more livable futures","collection-title":"Experimental futures Technological lives, scientific arts, anthropological voices","event-place":"Durham London","ISBN":"978-0-8223-7378-0","language":"eng","note":"OCLC: 948657269","number-of-pages":"296","publisher":"Duke University Press","publisher-place":"Durham London","source":"Gemeinsamer Bibliotheksverbund ISBN","title":"Staying with the trouble: making kin in the Chthulucene","title-short":"Staying with the trouble","author":[{"family":"Haraway","given":"Donna Jeanne"}],"issued":{"date-parts":[["2016"]]}}}],"schema":"https://github.com/citation-style-language/schema/raw/master/csl-citation.json"} </w:instrText>
      </w:r>
      <w:r w:rsidR="00EE5E49" w:rsidRPr="005344B4">
        <w:rPr>
          <w:rFonts w:cs="Times New Roman"/>
        </w:rPr>
        <w:fldChar w:fldCharType="separate"/>
      </w:r>
      <w:r w:rsidR="00EE5E49" w:rsidRPr="005344B4">
        <w:rPr>
          <w:rFonts w:cs="Times New Roman"/>
        </w:rPr>
        <w:t>(Haraway, 2016)</w:t>
      </w:r>
      <w:r w:rsidR="00EE5E49" w:rsidRPr="005344B4">
        <w:rPr>
          <w:rFonts w:cs="Times New Roman"/>
        </w:rPr>
        <w:fldChar w:fldCharType="end"/>
      </w:r>
      <w:r w:rsidRPr="005344B4">
        <w:rPr>
          <w:rFonts w:cs="Times New Roman"/>
        </w:rPr>
        <w:t>. However, re</w:t>
      </w:r>
      <w:r w:rsidR="007E5E65" w:rsidRPr="005344B4">
        <w:rPr>
          <w:rFonts w:cs="Times New Roman"/>
        </w:rPr>
        <w:t>thinking</w:t>
      </w:r>
      <w:r w:rsidRPr="005344B4">
        <w:rPr>
          <w:rFonts w:cs="Times New Roman"/>
        </w:rPr>
        <w:t xml:space="preserve"> our relations with multispecies kin in such a way to account for their complexity across time and spaces involve</w:t>
      </w:r>
      <w:r w:rsidR="004B00AF" w:rsidRPr="005344B4">
        <w:rPr>
          <w:rFonts w:cs="Times New Roman"/>
        </w:rPr>
        <w:t>s</w:t>
      </w:r>
      <w:r w:rsidRPr="005344B4">
        <w:rPr>
          <w:rFonts w:cs="Times New Roman"/>
        </w:rPr>
        <w:t xml:space="preserve"> time consuming labour which is not always practically possible</w:t>
      </w:r>
      <w:r w:rsidR="004B00AF" w:rsidRPr="005344B4">
        <w:rPr>
          <w:rFonts w:cs="Times New Roman"/>
        </w:rPr>
        <w:t>;</w:t>
      </w:r>
      <w:r w:rsidRPr="005344B4">
        <w:rPr>
          <w:rFonts w:cs="Times New Roman"/>
        </w:rPr>
        <w:t xml:space="preserve"> translating a speculative figurations into practical action is a difficult task</w:t>
      </w:r>
      <w:r w:rsidR="009A21AC" w:rsidRPr="005344B4">
        <w:rPr>
          <w:rFonts w:cs="Times New Roman"/>
        </w:rPr>
        <w:t xml:space="preserve"> which rubs up against the labours of caring for human kin</w:t>
      </w:r>
      <w:r w:rsidRPr="005344B4">
        <w:rPr>
          <w:rFonts w:cs="Times New Roman"/>
        </w:rPr>
        <w:t xml:space="preserve"> </w:t>
      </w:r>
      <w:r w:rsidR="004B00AF" w:rsidRPr="005344B4">
        <w:rPr>
          <w:rFonts w:cs="Times New Roman"/>
        </w:rPr>
        <w:fldChar w:fldCharType="begin"/>
      </w:r>
      <w:r w:rsidR="004B00AF" w:rsidRPr="005344B4">
        <w:rPr>
          <w:rFonts w:cs="Times New Roman"/>
        </w:rPr>
        <w:instrText xml:space="preserve"> ADDIN ZOTERO_ITEM CSL_CITATION {"citationID":"ymBfdWVP","properties":{"formattedCitation":"(Hamilton, 2019)","plainCitation":"(Hamilton, 2019)","noteIndex":0},"citationItems":[{"id":107,"uris":["http://zotero.org/users/6040264/items/SK5JVY2A"],"itemData":{"id":107,"type":"article-journal","abstract":"This article critiques Donna Haraway’s slogan ‘make kin not babies’ via a reading of her SF tale ‘The Camille Stories’. It does so by considering the relationship between the care labour practices involved in making both kin and babies. The article has two central operations. It is an explicitly eco-social feminist argument against the use of making kin as an uncomplicated theoretical standpoint in the environmental humanities. At the same time, it deconstructs the iconic feminist ambit to be liberated from housework. These parallel operations emerge by characterising making kin as a kind of housework, which is a deeply ironic evaluation of Haraway’s slogan. Overall the article is a response to the question: how is the work involved in making kin both the same as and different to the labour of making babies? The answer is constructed through the method of literary close reading, paying attention to genre and plot of ‘The Camille Stories’ alongside Fiona McGregor’s novel Indelible Ink [2010. Melbourne: Scribe Publications] and Quinn Eades’s all the beginnings: a queer autobiography of the body [2015. Melbourne: Australian Scholarly Publishing]. These comparative readings enable a reckoning with the gnarly and contradictory implications of ‘making kin’ across contemporary environmental humanities and feminisms.","container-title":"Australian Feminist Studies","DOI":"10.1080/08164649.2019.1702874","ISSN":"0816-4649","issue":"102","note":"publisher: Routledge\n_eprint: https://doi.org/10.1080/08164649.2019.1702874","page":"468-489","source":"Taylor and Francis+NEJM","title":"The Future of Housework: The Similarities and Differences Between Making Kin and Making Babies","title-short":"The Future of Housework","volume":"34","author":[{"family":"Hamilton","given":"Jennifer Mae"}],"issued":{"date-parts":[["2019",10,2]]}}}],"schema":"https://github.com/citation-style-language/schema/raw/master/csl-citation.json"} </w:instrText>
      </w:r>
      <w:r w:rsidR="004B00AF" w:rsidRPr="005344B4">
        <w:rPr>
          <w:rFonts w:cs="Times New Roman"/>
        </w:rPr>
        <w:fldChar w:fldCharType="separate"/>
      </w:r>
      <w:r w:rsidR="004B00AF" w:rsidRPr="005344B4">
        <w:rPr>
          <w:rFonts w:cs="Times New Roman"/>
        </w:rPr>
        <w:t>(Hamilton, 2019)</w:t>
      </w:r>
      <w:r w:rsidR="004B00AF" w:rsidRPr="005344B4">
        <w:rPr>
          <w:rFonts w:cs="Times New Roman"/>
        </w:rPr>
        <w:fldChar w:fldCharType="end"/>
      </w:r>
      <w:r w:rsidRPr="005344B4">
        <w:rPr>
          <w:rFonts w:cs="Times New Roman"/>
        </w:rPr>
        <w:t xml:space="preserve">. </w:t>
      </w:r>
    </w:p>
    <w:p w14:paraId="7F94FA1D" w14:textId="18AE2035" w:rsidR="003A291B" w:rsidRPr="005344B4" w:rsidRDefault="003A291B" w:rsidP="009811B0">
      <w:pPr>
        <w:spacing w:line="480" w:lineRule="auto"/>
        <w:rPr>
          <w:rFonts w:cs="Times New Roman"/>
        </w:rPr>
      </w:pPr>
      <w:r w:rsidRPr="005344B4">
        <w:rPr>
          <w:rFonts w:cs="Times New Roman"/>
        </w:rPr>
        <w:t>In Karan Barad’s theory of agential realism, agency is not an attribute possessed by autonomous individuals but is distributed across a network of human and non-human beings. In other words, agency emerges through the entanglement of human and non-human actors within specific material-discursive practices. At the heart of agential realism is the concept of "intra-action," which emphasizes the mutual constitution of entities through their interactions. As opposed to "interaction," which implies pre-existing entities coming together, "intra-action" suggests that entities are co-constituted through their entangled relations. This blurs the boundaries between subjects and objects, challenging humanist accounts of agency and power</w:t>
      </w:r>
      <w:r w:rsidR="000324B9" w:rsidRPr="005344B4">
        <w:rPr>
          <w:rFonts w:cs="Times New Roman"/>
        </w:rPr>
        <w:t xml:space="preserve"> </w:t>
      </w:r>
      <w:r w:rsidR="00C96744" w:rsidRPr="005344B4">
        <w:rPr>
          <w:rFonts w:cs="Times New Roman"/>
        </w:rPr>
        <w:fldChar w:fldCharType="begin"/>
      </w:r>
      <w:r w:rsidR="00C96744" w:rsidRPr="005344B4">
        <w:rPr>
          <w:rFonts w:cs="Times New Roman"/>
        </w:rPr>
        <w:instrText xml:space="preserve"> ADDIN ZOTERO_ITEM CSL_CITATION {"citationID":"pkO9j0zk","properties":{"formattedCitation":"(Barad, 2007; Kleinman, 2012)","plainCitation":"(Barad, 2007; Kleinman, 2012)","noteIndex":0},"citationItems":[{"id":1339,"uris":["http://zotero.org/users/6040264/items/7LVABFXP"],"itemData":{"id":1339,"type":"book","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8812-8","language":"English","note":"OCLC: 844917449","source":"Open WorldCat","title":"Meeting the universe halfway quantum physics and the entanglement of matter and meaning","URL":"http://dx.doi.org/10.1215/9780822388128","author":[{"family":"Barad","given":"Karen"}],"accessed":{"date-parts":[["2022",1,26]]},"issued":{"date-parts":[["2007"]]}}},{"id":2335,"uris":["http://zotero.org/users/6040264/items/BN2W3MR2"],"itemData":{"id":2335,"type":"article-journal","container-title":"Mouse","page":"76-81","title":"Intra-actions: Interview with Karen Barad.","volume":"34","author":[{"family":"Kleinman","given":"Adam"}],"issued":{"date-parts":[["2012"]]}}}],"schema":"https://github.com/citation-style-language/schema/raw/master/csl-citation.json"} </w:instrText>
      </w:r>
      <w:r w:rsidR="00C96744" w:rsidRPr="005344B4">
        <w:rPr>
          <w:rFonts w:cs="Times New Roman"/>
        </w:rPr>
        <w:fldChar w:fldCharType="separate"/>
      </w:r>
      <w:r w:rsidR="00C96744" w:rsidRPr="005344B4">
        <w:rPr>
          <w:rFonts w:cs="Times New Roman"/>
        </w:rPr>
        <w:t>(Barad, 2007; Kleinman, 2012)</w:t>
      </w:r>
      <w:r w:rsidR="00C96744" w:rsidRPr="005344B4">
        <w:rPr>
          <w:rFonts w:cs="Times New Roman"/>
        </w:rPr>
        <w:fldChar w:fldCharType="end"/>
      </w:r>
      <w:r w:rsidRPr="005344B4">
        <w:rPr>
          <w:rFonts w:cs="Times New Roman"/>
        </w:rPr>
        <w:t xml:space="preserve">. </w:t>
      </w:r>
    </w:p>
    <w:p w14:paraId="114C1769" w14:textId="73B4BC77" w:rsidR="003A291B" w:rsidRPr="005344B4" w:rsidRDefault="003A291B" w:rsidP="009811B0">
      <w:pPr>
        <w:spacing w:line="480" w:lineRule="auto"/>
        <w:rPr>
          <w:rFonts w:cs="Times New Roman"/>
        </w:rPr>
      </w:pPr>
      <w:r w:rsidRPr="005344B4">
        <w:rPr>
          <w:rFonts w:cs="Times New Roman"/>
        </w:rPr>
        <w:t>Within agential realism, Barad also uses the term response-ability to refocus on the ability to respond</w:t>
      </w:r>
      <w:r w:rsidR="000324B9" w:rsidRPr="005344B4">
        <w:rPr>
          <w:rFonts w:cs="Times New Roman"/>
        </w:rPr>
        <w:fldChar w:fldCharType="begin"/>
      </w:r>
      <w:r w:rsidR="000324B9" w:rsidRPr="005344B4">
        <w:rPr>
          <w:rFonts w:cs="Times New Roman"/>
        </w:rPr>
        <w:instrText xml:space="preserve"> ADDIN ZOTERO_ITEM CSL_CITATION {"citationID":"JMOvn9fi","properties":{"formattedCitation":"(Barad, 2010)","plainCitation":"(Barad, 2010)","noteIndex":0},"citationItems":[{"id":22309,"uris":["http://zotero.org/users/6040264/items/MQV5R8GD"],"itemData":{"id":22309,"type":"article-journal","abstract":"How much of philosophical, scientific, and political thought is caught up with the idea of continuity? What if it were otherwise? This paper experiments with the disruption of continuity. The reader is invited to participate in a performance of spacetime (re)configurings that are more akin to how electrons experience the world than any journey narrated though rhetorical forms that presume actors move along trajectories across a stage of spacetime (often called history). The electron is here invoked as our host, an interesting body to inhabit (not in order to inspire contemplation of flat-footed analogies between ?macro? and ?micro? worlds, concepts that already presume a given spatial scale), but a way of thinking with and through dis/continuity?a dis/orienting experience of the dis/jointedness of time and space, entanglements of here and there, now and then, that is, a ghostly sense of dis/continuity, a quantum dis/continuity. There is no overarching sense of temporality, of continuity, in place. Each scene diffracts various temporalities within and across the field of spacetimemattering. Scenes never rest, but are reconfigured within, dispersed across, and threaded through one another. The hope is that what comes across in this dis/jointed movement is a felt sense of diff�rance, of intra-activity, of agential separability?differentiatings that cut together/apart?that is the hauntological nature of quantum entanglements.","container-title":"Derrida Today","ISSN":"1754-8500","issue":"2","note":"publisher: Edinburgh University Press","page":"240-268","source":"JSTOR","title":"Quantum Entanglements and Hauntological Relations of Inheritance: Dis/continuities, SpaceTime Enfoldings, and Justice-to-Come","title-short":"Quantum Entanglements and Hauntological Relations of Inheritance","volume":"3","author":[{"family":"Barad","given":"Karen"}],"issued":{"date-parts":[["2010"]]}}}],"schema":"https://github.com/citation-style-language/schema/raw/master/csl-citation.json"} </w:instrText>
      </w:r>
      <w:r w:rsidR="000324B9" w:rsidRPr="005344B4">
        <w:rPr>
          <w:rFonts w:cs="Times New Roman"/>
        </w:rPr>
        <w:fldChar w:fldCharType="separate"/>
      </w:r>
      <w:r w:rsidR="000324B9" w:rsidRPr="005344B4">
        <w:rPr>
          <w:rFonts w:cs="Times New Roman"/>
        </w:rPr>
        <w:t>(Barad, 2010)</w:t>
      </w:r>
      <w:r w:rsidR="000324B9" w:rsidRPr="005344B4">
        <w:rPr>
          <w:rFonts w:cs="Times New Roman"/>
        </w:rPr>
        <w:fldChar w:fldCharType="end"/>
      </w:r>
      <w:r w:rsidRPr="005344B4">
        <w:rPr>
          <w:rFonts w:cs="Times New Roman"/>
        </w:rPr>
        <w:t xml:space="preserve">. Ethical obligations are not predetermined or defined by a normative right or </w:t>
      </w:r>
      <w:r w:rsidR="00575661" w:rsidRPr="005344B4">
        <w:rPr>
          <w:rFonts w:cs="Times New Roman"/>
        </w:rPr>
        <w:t>wrong but</w:t>
      </w:r>
      <w:r w:rsidRPr="005344B4">
        <w:rPr>
          <w:rFonts w:cs="Times New Roman"/>
        </w:rPr>
        <w:t xml:space="preserve"> instead are about inviting a range of possible responses. Response-ability here is characterised as an ethic of </w:t>
      </w:r>
      <w:proofErr w:type="spellStart"/>
      <w:r w:rsidRPr="005344B4">
        <w:rPr>
          <w:rFonts w:cs="Times New Roman"/>
        </w:rPr>
        <w:t>ongoingness</w:t>
      </w:r>
      <w:proofErr w:type="spellEnd"/>
      <w:r w:rsidRPr="005344B4">
        <w:rPr>
          <w:rFonts w:cs="Times New Roman"/>
        </w:rPr>
        <w:t xml:space="preserve">, a becoming with the world which moves towards ‘justice-to-come. </w:t>
      </w:r>
    </w:p>
    <w:p w14:paraId="2F2AC7C6" w14:textId="159C85E6" w:rsidR="003A291B" w:rsidRPr="005344B4" w:rsidRDefault="00575661" w:rsidP="009811B0">
      <w:pPr>
        <w:spacing w:line="480" w:lineRule="auto"/>
        <w:rPr>
          <w:rFonts w:cs="Times New Roman"/>
          <w:i/>
          <w:iCs/>
        </w:rPr>
      </w:pPr>
      <w:r w:rsidRPr="005344B4">
        <w:rPr>
          <w:rFonts w:cs="Times New Roman"/>
          <w:i/>
          <w:iCs/>
        </w:rPr>
        <w:t>‘In</w:t>
      </w:r>
      <w:r w:rsidR="003A291B" w:rsidRPr="005344B4">
        <w:rPr>
          <w:rFonts w:cs="Times New Roman"/>
          <w:i/>
          <w:iCs/>
        </w:rPr>
        <w:t xml:space="preserve"> my agential realist account of mattering, responsibility is not an obligation that the subject chooses, but rather an incarnate relation that precedes the intentionality of consciousness. Responsibility is not a calculation to be performed. It is a relation always already integral to the world’s ongoing intra-active becoming and not-becoming. That is, responsibility is an iterative (re)</w:t>
      </w:r>
      <w:proofErr w:type="gramStart"/>
      <w:r w:rsidR="003A291B" w:rsidRPr="005344B4">
        <w:rPr>
          <w:rFonts w:cs="Times New Roman"/>
          <w:i/>
          <w:iCs/>
        </w:rPr>
        <w:t>opening up</w:t>
      </w:r>
      <w:proofErr w:type="gramEnd"/>
      <w:r w:rsidR="003A291B" w:rsidRPr="005344B4">
        <w:rPr>
          <w:rFonts w:cs="Times New Roman"/>
          <w:i/>
          <w:iCs/>
        </w:rPr>
        <w:t xml:space="preserve"> to, an enabling of responsiveness. Not through the realization of some existing possibility, but through the iterative reworking of </w:t>
      </w:r>
      <w:proofErr w:type="spellStart"/>
      <w:r w:rsidR="003A291B" w:rsidRPr="005344B4">
        <w:rPr>
          <w:rFonts w:cs="Times New Roman"/>
          <w:i/>
          <w:iCs/>
        </w:rPr>
        <w:t>im</w:t>
      </w:r>
      <w:proofErr w:type="spellEnd"/>
      <w:r w:rsidR="003A291B" w:rsidRPr="005344B4">
        <w:rPr>
          <w:rFonts w:cs="Times New Roman"/>
          <w:i/>
          <w:iCs/>
        </w:rPr>
        <w:t>/possibility.’</w:t>
      </w:r>
      <w:r w:rsidR="00665831" w:rsidRPr="005344B4">
        <w:rPr>
          <w:rFonts w:cs="Times New Roman"/>
          <w:i/>
          <w:iCs/>
        </w:rPr>
        <w:t xml:space="preserve"> </w:t>
      </w:r>
      <w:r w:rsidR="006B6708" w:rsidRPr="005344B4">
        <w:rPr>
          <w:rFonts w:cs="Times New Roman"/>
          <w:i/>
          <w:iCs/>
        </w:rPr>
        <w:fldChar w:fldCharType="begin"/>
      </w:r>
      <w:r w:rsidR="00357F16" w:rsidRPr="005344B4">
        <w:rPr>
          <w:rFonts w:cs="Times New Roman"/>
          <w:i/>
          <w:iCs/>
        </w:rPr>
        <w:instrText xml:space="preserve"> ADDIN ZOTERO_ITEM CSL_CITATION {"citationID":"WqVLP25k","properties":{"formattedCitation":"(Barad, 2010, p. 340)","plainCitation":"(Barad, 2010, p. 340)","noteIndex":0},"citationItems":[{"id":22309,"uris":["http://zotero.org/users/6040264/items/MQV5R8GD"],"itemData":{"id":22309,"type":"article-journal","abstract":"How much of philosophical, scientific, and political thought is caught up with the idea of continuity? What if it were otherwise? This paper experiments with the disruption of continuity. The reader is invited to participate in a performance of spacetime (re)configurings that are more akin to how electrons experience the world than any journey narrated though rhetorical forms that presume actors move along trajectories across a stage of spacetime (often called history). The electron is here invoked as our host, an interesting body to inhabit (not in order to inspire contemplation of flat-footed analogies between ?macro? and ?micro? worlds, concepts that already presume a given spatial scale), but a way of thinking with and through dis/continuity?a dis/orienting experience of the dis/jointedness of time and space, entanglements of here and there, now and then, that is, a ghostly sense of dis/continuity, a quantum dis/continuity. There is no overarching sense of temporality, of continuity, in place. Each scene diffracts various temporalities within and across the field of spacetimemattering. Scenes never rest, but are reconfigured within, dispersed across, and threaded through one another. The hope is that what comes across in this dis/jointed movement is a felt sense of diff�rance, of intra-activity, of agential separability?differentiatings that cut together/apart?that is the hauntological nature of quantum entanglements.","container-title":"Derrida Today","ISSN":"1754-8500","issue":"2","note":"publisher: Edinburgh University Press","page":"240-268","source":"JSTOR","title":"Quantum Entanglements and Hauntological Relations of Inheritance: Dis/continuities, SpaceTime Enfoldings, and Justice-to-Come","title-short":"Quantum Entanglements and Hauntological Relations of Inheritance","volume":"3","author":[{"family":"Barad","given":"Karen"}],"issued":{"date-parts":[["2010"]]}},"locator":"340","label":"page"}],"schema":"https://github.com/citation-style-language/schema/raw/master/csl-citation.json"} </w:instrText>
      </w:r>
      <w:r w:rsidR="006B6708" w:rsidRPr="005344B4">
        <w:rPr>
          <w:rFonts w:cs="Times New Roman"/>
          <w:i/>
          <w:iCs/>
        </w:rPr>
        <w:fldChar w:fldCharType="separate"/>
      </w:r>
      <w:r w:rsidR="00357F16" w:rsidRPr="005344B4">
        <w:rPr>
          <w:rFonts w:cs="Times New Roman"/>
        </w:rPr>
        <w:t>(Barad, 2010, p. 340)</w:t>
      </w:r>
      <w:r w:rsidR="006B6708" w:rsidRPr="005344B4">
        <w:rPr>
          <w:rFonts w:cs="Times New Roman"/>
          <w:i/>
          <w:iCs/>
        </w:rPr>
        <w:fldChar w:fldCharType="end"/>
      </w:r>
    </w:p>
    <w:p w14:paraId="173ECC5A" w14:textId="77777777" w:rsidR="003A291B" w:rsidRPr="005344B4" w:rsidRDefault="003A291B" w:rsidP="009811B0">
      <w:pPr>
        <w:spacing w:line="480" w:lineRule="auto"/>
        <w:rPr>
          <w:rFonts w:cs="Times New Roman"/>
        </w:rPr>
      </w:pPr>
      <w:r w:rsidRPr="005344B4">
        <w:rPr>
          <w:rFonts w:cs="Times New Roman"/>
        </w:rPr>
        <w:lastRenderedPageBreak/>
        <w:t xml:space="preserve">Here the ability to respond is iterative and ongoing, emerging from within the entanglements of human and non-human beings, forces, affects, discourses and materialities which make up our worlds. In this view, responsibilisation is a material-discursive relation which is not totalising but is in fact only one aspect of the entanglement we inhabit and co-constitute. </w:t>
      </w:r>
    </w:p>
    <w:p w14:paraId="26AFABB1" w14:textId="2B95C401" w:rsidR="00506D7C" w:rsidRPr="005344B4" w:rsidRDefault="003A291B" w:rsidP="009811B0">
      <w:pPr>
        <w:spacing w:line="480" w:lineRule="auto"/>
        <w:rPr>
          <w:rFonts w:cs="Times New Roman"/>
        </w:rPr>
      </w:pPr>
      <w:r w:rsidRPr="005344B4">
        <w:rPr>
          <w:rFonts w:cs="Times New Roman"/>
        </w:rPr>
        <w:t>Practically, Barad argues that the conditions of possibility for responding depend upon the questions we ask and our openness to other modes of knowing-doing-being in the world</w:t>
      </w:r>
      <w:r w:rsidR="001828E8" w:rsidRPr="005344B4">
        <w:rPr>
          <w:rFonts w:cs="Times New Roman"/>
        </w:rPr>
        <w:t xml:space="preserve"> (ibid)</w:t>
      </w:r>
      <w:r w:rsidRPr="005344B4">
        <w:rPr>
          <w:rFonts w:cs="Times New Roman"/>
        </w:rPr>
        <w:t>.</w:t>
      </w:r>
      <w:r w:rsidR="00E424EA" w:rsidRPr="005344B4">
        <w:rPr>
          <w:rFonts w:cs="Times New Roman"/>
        </w:rPr>
        <w:t xml:space="preserve"> it is as such a somewhat open-e</w:t>
      </w:r>
      <w:r w:rsidR="00705F37" w:rsidRPr="005344B4">
        <w:rPr>
          <w:rFonts w:cs="Times New Roman"/>
        </w:rPr>
        <w:t>nded approach – it does not presuppose a ‘right’ action.</w:t>
      </w:r>
      <w:r w:rsidR="00BE38BD" w:rsidRPr="005344B4">
        <w:rPr>
          <w:rFonts w:cs="Times New Roman"/>
        </w:rPr>
        <w:t xml:space="preserve"> </w:t>
      </w:r>
      <w:r w:rsidRPr="005344B4">
        <w:rPr>
          <w:rFonts w:cs="Times New Roman"/>
        </w:rPr>
        <w:t>Common Worlds scholars take up this proposition and apply it to early years education settings and other pedagogical spaces, developing a praxis of response-ability inspired by both Haraway and Barad</w:t>
      </w:r>
      <w:r w:rsidR="00877AC1" w:rsidRPr="005344B4">
        <w:rPr>
          <w:rFonts w:cs="Times New Roman"/>
        </w:rPr>
        <w:t xml:space="preserve">. I return to Common Worlds as an approach which outlines </w:t>
      </w:r>
      <w:r w:rsidR="00775774" w:rsidRPr="005344B4">
        <w:rPr>
          <w:rFonts w:cs="Times New Roman"/>
        </w:rPr>
        <w:t xml:space="preserve">the ethos and methods of this thesis in section </w:t>
      </w:r>
      <w:r w:rsidR="00486E37" w:rsidRPr="005344B4">
        <w:rPr>
          <w:rFonts w:cs="Times New Roman"/>
        </w:rPr>
        <w:t xml:space="preserve">2.5 </w:t>
      </w:r>
      <w:r w:rsidR="00775774" w:rsidRPr="005344B4">
        <w:rPr>
          <w:rFonts w:cs="Times New Roman"/>
        </w:rPr>
        <w:t xml:space="preserve">below. </w:t>
      </w:r>
    </w:p>
    <w:p w14:paraId="2B679F6F" w14:textId="0ECCC67C" w:rsidR="00821D86" w:rsidRPr="005344B4" w:rsidRDefault="003A291B" w:rsidP="009811B0">
      <w:pPr>
        <w:spacing w:line="480" w:lineRule="auto"/>
        <w:rPr>
          <w:rFonts w:cs="Times New Roman"/>
        </w:rPr>
      </w:pPr>
      <w:r w:rsidRPr="005344B4">
        <w:rPr>
          <w:rFonts w:cs="Times New Roman"/>
        </w:rPr>
        <w:t xml:space="preserve">The question of responsibility – both in terms of who is held accountable for environmental </w:t>
      </w:r>
      <w:r w:rsidR="004F187F" w:rsidRPr="005344B4">
        <w:rPr>
          <w:rFonts w:cs="Times New Roman"/>
        </w:rPr>
        <w:t xml:space="preserve">destruction </w:t>
      </w:r>
      <w:r w:rsidRPr="005344B4">
        <w:rPr>
          <w:rFonts w:cs="Times New Roman"/>
        </w:rPr>
        <w:t xml:space="preserve">as well as who has a duty to act to mitigate </w:t>
      </w:r>
      <w:r w:rsidR="00506D7C" w:rsidRPr="005344B4">
        <w:rPr>
          <w:rFonts w:cs="Times New Roman"/>
        </w:rPr>
        <w:t>historical and ongoing</w:t>
      </w:r>
      <w:r w:rsidRPr="005344B4">
        <w:rPr>
          <w:rFonts w:cs="Times New Roman"/>
        </w:rPr>
        <w:t xml:space="preserve"> damage, has been central to </w:t>
      </w:r>
      <w:r w:rsidR="00875928" w:rsidRPr="005344B4">
        <w:rPr>
          <w:rFonts w:cs="Times New Roman"/>
        </w:rPr>
        <w:t>global environmental governance since its inception</w:t>
      </w:r>
      <w:r w:rsidRPr="005344B4">
        <w:rPr>
          <w:rFonts w:cs="Times New Roman"/>
        </w:rPr>
        <w:t xml:space="preserve">.  However, important political questions of accountability and responsibility have been eclipsed by a focus on individual responsibility in which everyone is encouraged to ‘do their bit’ and little attention is paid to the differing capacities and resources that individuals </w:t>
      </w:r>
      <w:proofErr w:type="gramStart"/>
      <w:r w:rsidRPr="005344B4">
        <w:rPr>
          <w:rFonts w:cs="Times New Roman"/>
        </w:rPr>
        <w:t>have to</w:t>
      </w:r>
      <w:proofErr w:type="gramEnd"/>
      <w:r w:rsidRPr="005344B4">
        <w:rPr>
          <w:rFonts w:cs="Times New Roman"/>
        </w:rPr>
        <w:t xml:space="preserve"> act.  Equally</w:t>
      </w:r>
      <w:r w:rsidR="006B201D" w:rsidRPr="005344B4">
        <w:rPr>
          <w:rFonts w:cs="Times New Roman"/>
        </w:rPr>
        <w:t xml:space="preserve">, the humanism at the heart of the neoliberal political subject </w:t>
      </w:r>
      <w:r w:rsidRPr="005344B4">
        <w:rPr>
          <w:rFonts w:cs="Times New Roman"/>
        </w:rPr>
        <w:t>narrowly limit</w:t>
      </w:r>
      <w:r w:rsidR="00421BA0" w:rsidRPr="005344B4">
        <w:rPr>
          <w:rFonts w:cs="Times New Roman"/>
        </w:rPr>
        <w:t>s</w:t>
      </w:r>
      <w:r w:rsidRPr="005344B4">
        <w:rPr>
          <w:rFonts w:cs="Times New Roman"/>
        </w:rPr>
        <w:t xml:space="preserve"> the range of</w:t>
      </w:r>
      <w:r w:rsidR="00421BA0" w:rsidRPr="005344B4">
        <w:rPr>
          <w:rFonts w:cs="Times New Roman"/>
        </w:rPr>
        <w:t xml:space="preserve"> ethical modes of</w:t>
      </w:r>
      <w:r w:rsidRPr="005344B4">
        <w:rPr>
          <w:rFonts w:cs="Times New Roman"/>
        </w:rPr>
        <w:t xml:space="preserve"> response</w:t>
      </w:r>
      <w:r w:rsidR="003454A0" w:rsidRPr="005344B4">
        <w:rPr>
          <w:rFonts w:cs="Times New Roman"/>
        </w:rPr>
        <w:t>, ultimately failing</w:t>
      </w:r>
      <w:r w:rsidRPr="005344B4">
        <w:rPr>
          <w:rFonts w:cs="Times New Roman"/>
        </w:rPr>
        <w:t xml:space="preserve"> to adequately grapple with the socio-ecological realities of Anthropocene. Nevertheless, responsibility remains valuable for (re)thinking </w:t>
      </w:r>
      <w:proofErr w:type="spellStart"/>
      <w:r w:rsidRPr="005344B4">
        <w:rPr>
          <w:rFonts w:cs="Times New Roman"/>
        </w:rPr>
        <w:t>ethico</w:t>
      </w:r>
      <w:proofErr w:type="spellEnd"/>
      <w:r w:rsidRPr="005344B4">
        <w:rPr>
          <w:rFonts w:cs="Times New Roman"/>
        </w:rPr>
        <w:t xml:space="preserve">-political relations with human and non-human others in Anthropocene times, because it invokes both a responsiveness and a reckoning with the capacity to act. Feminist, post-human and indigenous accounts of responsibility provide a starting point for thinking about alternative ethical and political modes of being-thinking-doing. Applying this approach to contemporary environmental politics in the UK requires both an attentiveness to where and how </w:t>
      </w:r>
      <w:proofErr w:type="spellStart"/>
      <w:r w:rsidRPr="005344B4">
        <w:rPr>
          <w:rFonts w:cs="Times New Roman"/>
        </w:rPr>
        <w:t>ethico</w:t>
      </w:r>
      <w:proofErr w:type="spellEnd"/>
      <w:r w:rsidRPr="005344B4">
        <w:rPr>
          <w:rFonts w:cs="Times New Roman"/>
        </w:rPr>
        <w:t>-political obligations to the more-than-human already exceeds individual responsibility as well as employing a more speculative approach to the way</w:t>
      </w:r>
      <w:r w:rsidR="009840C7">
        <w:rPr>
          <w:rFonts w:cs="Times New Roman"/>
        </w:rPr>
        <w:t>s</w:t>
      </w:r>
      <w:r w:rsidR="001867BE">
        <w:rPr>
          <w:rFonts w:cs="Times New Roman"/>
        </w:rPr>
        <w:t>\s</w:t>
      </w:r>
      <w:r w:rsidRPr="005344B4">
        <w:rPr>
          <w:rFonts w:cs="Times New Roman"/>
        </w:rPr>
        <w:t xml:space="preserve"> in which agency emerges relationally.  This is the approach I employ in my empirical chapters, tacking between individual responsibility and notions of response-ability to illustrate how encounters,</w:t>
      </w:r>
      <w:r w:rsidR="0046283E" w:rsidRPr="005344B4">
        <w:rPr>
          <w:rFonts w:cs="Times New Roman"/>
        </w:rPr>
        <w:t xml:space="preserve"> affects,</w:t>
      </w:r>
      <w:r w:rsidRPr="005344B4">
        <w:rPr>
          <w:rFonts w:cs="Times New Roman"/>
        </w:rPr>
        <w:t xml:space="preserve"> questions and child-like</w:t>
      </w:r>
      <w:r w:rsidR="0046283E" w:rsidRPr="005344B4">
        <w:rPr>
          <w:rFonts w:cs="Times New Roman"/>
        </w:rPr>
        <w:t xml:space="preserve"> </w:t>
      </w:r>
      <w:r w:rsidRPr="005344B4">
        <w:rPr>
          <w:rFonts w:cs="Times New Roman"/>
        </w:rPr>
        <w:t xml:space="preserve">sensibilities contain the potential to recast ethical </w:t>
      </w:r>
      <w:r w:rsidRPr="005344B4">
        <w:rPr>
          <w:rFonts w:cs="Times New Roman"/>
        </w:rPr>
        <w:lastRenderedPageBreak/>
        <w:t xml:space="preserve">obligations to and political relations with </w:t>
      </w:r>
      <w:r w:rsidR="0046283E" w:rsidRPr="005344B4">
        <w:rPr>
          <w:rFonts w:cs="Times New Roman"/>
        </w:rPr>
        <w:t>‘environment’</w:t>
      </w:r>
      <w:r w:rsidRPr="005344B4">
        <w:rPr>
          <w:rFonts w:cs="Times New Roman"/>
        </w:rPr>
        <w:t xml:space="preserve">. </w:t>
      </w:r>
      <w:r w:rsidR="00B472BC" w:rsidRPr="005344B4">
        <w:rPr>
          <w:rFonts w:cs="Times New Roman"/>
        </w:rPr>
        <w:t>T</w:t>
      </w:r>
      <w:r w:rsidR="009C04B3" w:rsidRPr="005344B4">
        <w:rPr>
          <w:rFonts w:cs="Times New Roman"/>
        </w:rPr>
        <w:t xml:space="preserve">he next section </w:t>
      </w:r>
      <w:r w:rsidR="00B472BC" w:rsidRPr="005344B4">
        <w:rPr>
          <w:rFonts w:cs="Times New Roman"/>
        </w:rPr>
        <w:t xml:space="preserve">focuses on </w:t>
      </w:r>
      <w:r w:rsidR="00EA2B7B" w:rsidRPr="005344B4">
        <w:rPr>
          <w:rFonts w:cs="Times New Roman"/>
        </w:rPr>
        <w:t xml:space="preserve">the </w:t>
      </w:r>
      <w:proofErr w:type="spellStart"/>
      <w:r w:rsidR="00EA2B7B" w:rsidRPr="005344B4">
        <w:rPr>
          <w:rFonts w:cs="Times New Roman"/>
        </w:rPr>
        <w:t>affects</w:t>
      </w:r>
      <w:proofErr w:type="spellEnd"/>
      <w:r w:rsidR="00EA2B7B" w:rsidRPr="005344B4">
        <w:rPr>
          <w:rFonts w:cs="Times New Roman"/>
        </w:rPr>
        <w:t xml:space="preserve"> of environmentalism, specifically how imaginaries of crisis</w:t>
      </w:r>
      <w:r w:rsidR="000E1E97" w:rsidRPr="005344B4">
        <w:rPr>
          <w:rFonts w:cs="Times New Roman"/>
        </w:rPr>
        <w:t>, f</w:t>
      </w:r>
      <w:r w:rsidR="00B472BC" w:rsidRPr="005344B4">
        <w:rPr>
          <w:rFonts w:cs="Times New Roman"/>
        </w:rPr>
        <w:t>eeling</w:t>
      </w:r>
      <w:r w:rsidR="000E1E97" w:rsidRPr="005344B4">
        <w:rPr>
          <w:rFonts w:cs="Times New Roman"/>
        </w:rPr>
        <w:t>s</w:t>
      </w:r>
      <w:r w:rsidR="00B472BC" w:rsidRPr="005344B4">
        <w:rPr>
          <w:rFonts w:cs="Times New Roman"/>
        </w:rPr>
        <w:t xml:space="preserve"> of responsibility </w:t>
      </w:r>
      <w:r w:rsidR="000B54D4" w:rsidRPr="005344B4">
        <w:rPr>
          <w:rFonts w:cs="Times New Roman"/>
        </w:rPr>
        <w:t>and</w:t>
      </w:r>
      <w:r w:rsidR="000E1E97" w:rsidRPr="005344B4">
        <w:rPr>
          <w:rFonts w:cs="Times New Roman"/>
        </w:rPr>
        <w:t xml:space="preserve"> </w:t>
      </w:r>
      <w:r w:rsidR="000B54D4" w:rsidRPr="005344B4">
        <w:rPr>
          <w:rFonts w:cs="Times New Roman"/>
        </w:rPr>
        <w:t xml:space="preserve">experiencing or witnessing aspects of ecological breakdown </w:t>
      </w:r>
      <w:r w:rsidR="00C518BC" w:rsidRPr="005344B4">
        <w:rPr>
          <w:rFonts w:cs="Times New Roman"/>
        </w:rPr>
        <w:t xml:space="preserve">generate affective intensities. </w:t>
      </w:r>
      <w:r w:rsidR="00484970" w:rsidRPr="005344B4">
        <w:rPr>
          <w:rFonts w:cs="Times New Roman"/>
        </w:rPr>
        <w:t xml:space="preserve">Affects are co-constitutive of agency – </w:t>
      </w:r>
      <w:proofErr w:type="gramStart"/>
      <w:r w:rsidR="00484970" w:rsidRPr="005344B4">
        <w:rPr>
          <w:rFonts w:cs="Times New Roman"/>
        </w:rPr>
        <w:t>that is to say they</w:t>
      </w:r>
      <w:proofErr w:type="gramEnd"/>
      <w:r w:rsidR="00484970" w:rsidRPr="005344B4">
        <w:rPr>
          <w:rFonts w:cs="Times New Roman"/>
        </w:rPr>
        <w:t xml:space="preserve"> are always-already entangled in the ongoing becoming of subjects, </w:t>
      </w:r>
      <w:r w:rsidR="005D24CE" w:rsidRPr="005344B4">
        <w:rPr>
          <w:rFonts w:cs="Times New Roman"/>
        </w:rPr>
        <w:t xml:space="preserve">actively </w:t>
      </w:r>
      <w:r w:rsidR="00484970" w:rsidRPr="005344B4">
        <w:rPr>
          <w:rFonts w:cs="Times New Roman"/>
        </w:rPr>
        <w:t>shaping the conditions of possibility</w:t>
      </w:r>
      <w:r w:rsidR="005D24CE" w:rsidRPr="005344B4">
        <w:rPr>
          <w:rFonts w:cs="Times New Roman"/>
        </w:rPr>
        <w:t xml:space="preserve"> </w:t>
      </w:r>
      <w:r w:rsidR="00314BD8" w:rsidRPr="005344B4">
        <w:rPr>
          <w:rFonts w:cs="Times New Roman"/>
        </w:rPr>
        <w:t>of</w:t>
      </w:r>
      <w:r w:rsidR="005D24CE" w:rsidRPr="005344B4">
        <w:rPr>
          <w:rFonts w:cs="Times New Roman"/>
        </w:rPr>
        <w:t xml:space="preserve"> </w:t>
      </w:r>
      <w:r w:rsidR="00314BD8" w:rsidRPr="005344B4">
        <w:rPr>
          <w:rFonts w:cs="Times New Roman"/>
        </w:rPr>
        <w:t>responsibility.</w:t>
      </w:r>
      <w:r w:rsidR="005D24CE" w:rsidRPr="005344B4">
        <w:rPr>
          <w:rFonts w:cs="Times New Roman"/>
        </w:rPr>
        <w:t xml:space="preserve"> </w:t>
      </w:r>
    </w:p>
    <w:p w14:paraId="2DB8F651" w14:textId="279A9577" w:rsidR="00821D86" w:rsidRPr="006B4A34" w:rsidRDefault="002D4D39" w:rsidP="00901009">
      <w:pPr>
        <w:pStyle w:val="Heading2"/>
      </w:pPr>
      <w:bookmarkStart w:id="31" w:name="_Toc213581759"/>
      <w:r>
        <w:t xml:space="preserve">2.2 </w:t>
      </w:r>
      <w:r w:rsidR="00800E00" w:rsidRPr="006B4A34">
        <w:t>Affect</w:t>
      </w:r>
      <w:r w:rsidR="00AB508C" w:rsidRPr="006B4A34">
        <w:t xml:space="preserve"> &amp; emotion in</w:t>
      </w:r>
      <w:r w:rsidR="00800E00" w:rsidRPr="006B4A34">
        <w:t xml:space="preserve"> environmental politics</w:t>
      </w:r>
      <w:bookmarkEnd w:id="31"/>
    </w:p>
    <w:p w14:paraId="03952F62" w14:textId="13853385" w:rsidR="00F17700" w:rsidRPr="005344B4" w:rsidRDefault="007E5377" w:rsidP="00901009">
      <w:pPr>
        <w:pStyle w:val="Heading3"/>
      </w:pPr>
      <w:bookmarkStart w:id="32" w:name="_Toc213581760"/>
      <w:r w:rsidRPr="005344B4">
        <w:t>2.2.</w:t>
      </w:r>
      <w:r w:rsidR="008F6336" w:rsidRPr="005344B4">
        <w:t>1</w:t>
      </w:r>
      <w:r w:rsidRPr="005344B4">
        <w:t xml:space="preserve"> Defining affect</w:t>
      </w:r>
      <w:bookmarkEnd w:id="32"/>
    </w:p>
    <w:p w14:paraId="026588E0" w14:textId="31192454" w:rsidR="007C04E5" w:rsidRPr="005344B4" w:rsidRDefault="00D90DAF" w:rsidP="009811B0">
      <w:pPr>
        <w:spacing w:line="480" w:lineRule="auto"/>
        <w:rPr>
          <w:rFonts w:cs="Times New Roman"/>
        </w:rPr>
      </w:pPr>
      <w:r w:rsidRPr="005344B4">
        <w:rPr>
          <w:rFonts w:cs="Times New Roman"/>
        </w:rPr>
        <w:t>Within geography, affect</w:t>
      </w:r>
      <w:r w:rsidR="007149F8" w:rsidRPr="005344B4">
        <w:rPr>
          <w:rFonts w:cs="Times New Roman"/>
        </w:rPr>
        <w:t xml:space="preserve"> theory is </w:t>
      </w:r>
      <w:r w:rsidR="007E038F" w:rsidRPr="005344B4">
        <w:rPr>
          <w:rFonts w:cs="Times New Roman"/>
        </w:rPr>
        <w:t xml:space="preserve">broadly concerned </w:t>
      </w:r>
      <w:r w:rsidR="002F3ECE" w:rsidRPr="005344B4">
        <w:rPr>
          <w:rFonts w:cs="Times New Roman"/>
        </w:rPr>
        <w:t xml:space="preserve">with understanding how intensities of feeling manifest </w:t>
      </w:r>
      <w:r w:rsidR="00926F8A" w:rsidRPr="005344B4">
        <w:rPr>
          <w:rFonts w:cs="Times New Roman"/>
        </w:rPr>
        <w:t xml:space="preserve">and are felt </w:t>
      </w:r>
      <w:r w:rsidR="00434ED1" w:rsidRPr="005344B4">
        <w:rPr>
          <w:rFonts w:cs="Times New Roman"/>
        </w:rPr>
        <w:t xml:space="preserve">within, </w:t>
      </w:r>
      <w:r w:rsidR="00926F8A" w:rsidRPr="005344B4">
        <w:rPr>
          <w:rFonts w:cs="Times New Roman"/>
        </w:rPr>
        <w:t>across and between bodies in</w:t>
      </w:r>
      <w:r w:rsidR="002F3ECE" w:rsidRPr="005344B4">
        <w:rPr>
          <w:rFonts w:cs="Times New Roman"/>
        </w:rPr>
        <w:t xml:space="preserve"> particular space-times</w:t>
      </w:r>
      <w:r w:rsidR="0000481D" w:rsidRPr="005344B4">
        <w:rPr>
          <w:rFonts w:cs="Times New Roman"/>
        </w:rPr>
        <w:t xml:space="preserve"> </w:t>
      </w:r>
      <w:r w:rsidR="001828E8" w:rsidRPr="005344B4">
        <w:rPr>
          <w:rFonts w:cs="Times New Roman"/>
        </w:rPr>
        <w:fldChar w:fldCharType="begin"/>
      </w:r>
      <w:r w:rsidR="001828E8" w:rsidRPr="005344B4">
        <w:rPr>
          <w:rFonts w:cs="Times New Roman"/>
        </w:rPr>
        <w:instrText xml:space="preserve"> ADDIN ZOTERO_ITEM CSL_CITATION {"citationID":"3dfUOqzw","properties":{"formattedCitation":"(Thrift, 2004)","plainCitation":"(Thrift, 2004)","noteIndex":0},"citationItems":[{"id":693,"uris":["http://zotero.org/users/6040264/items/8D9FHWFW"],"itemData":{"id":693,"type":"article-journal","abstract":"This paper attempts to take the politics of affect as not just incidental but central to the life of cities, given that cities are thought of as inhuman or transhuman entities and that politics is understood as a process of community without unity. It is in three main parts. The first part sets out the main approaches to affect that conform with this approach. The second part considers the ways in which the systematic engineering of affect has become central to the political life of Euro-American cities, and why. The third part then sets out the different kinds of progressive politics that might become possible once affect is taken into account. There are some brief conclusions.","container-title":"Geografiska Annaler: Series B, Human Geography","DOI":"10.1111/j.0435-3684.2004.00154.x","ISSN":"1468-0467","issue":"1","language":"en","page":"57-78","source":"Wiley Online Library","title":"Intensities of Feeling: Towards a Spatial Politics of Affect","title-short":"Intensities of Feeling","volume":"86","author":[{"family":"Thrift","given":"Nigel"}],"issued":{"date-parts":[["2004"]]}}}],"schema":"https://github.com/citation-style-language/schema/raw/master/csl-citation.json"} </w:instrText>
      </w:r>
      <w:r w:rsidR="001828E8" w:rsidRPr="005344B4">
        <w:rPr>
          <w:rFonts w:cs="Times New Roman"/>
        </w:rPr>
        <w:fldChar w:fldCharType="separate"/>
      </w:r>
      <w:r w:rsidR="001828E8" w:rsidRPr="005344B4">
        <w:rPr>
          <w:rFonts w:cs="Times New Roman"/>
        </w:rPr>
        <w:t>(Thrift, 2004)</w:t>
      </w:r>
      <w:r w:rsidR="001828E8" w:rsidRPr="005344B4">
        <w:rPr>
          <w:rFonts w:cs="Times New Roman"/>
        </w:rPr>
        <w:fldChar w:fldCharType="end"/>
      </w:r>
      <w:r w:rsidR="00434ED1" w:rsidRPr="005344B4">
        <w:rPr>
          <w:rFonts w:cs="Times New Roman"/>
        </w:rPr>
        <w:t>.</w:t>
      </w:r>
      <w:r w:rsidR="0000481D" w:rsidRPr="005344B4">
        <w:rPr>
          <w:rFonts w:cs="Times New Roman"/>
        </w:rPr>
        <w:t xml:space="preserve"> </w:t>
      </w:r>
      <w:r w:rsidR="0071020D" w:rsidRPr="005344B4">
        <w:rPr>
          <w:rFonts w:cs="Times New Roman"/>
        </w:rPr>
        <w:t xml:space="preserve">Affect here is understood </w:t>
      </w:r>
      <w:r w:rsidR="005F698D" w:rsidRPr="005344B4">
        <w:rPr>
          <w:rFonts w:cs="Times New Roman"/>
        </w:rPr>
        <w:t xml:space="preserve">in contradistinction to individually felt </w:t>
      </w:r>
      <w:r w:rsidR="0071020D" w:rsidRPr="005344B4">
        <w:rPr>
          <w:rFonts w:cs="Times New Roman"/>
        </w:rPr>
        <w:t>emotion</w:t>
      </w:r>
      <w:r w:rsidR="002E1C3C" w:rsidRPr="005344B4">
        <w:rPr>
          <w:rFonts w:cs="Times New Roman"/>
        </w:rPr>
        <w:t>; rather it signals a concern with the</w:t>
      </w:r>
      <w:r w:rsidR="001A4FE5" w:rsidRPr="005344B4">
        <w:rPr>
          <w:rFonts w:cs="Times New Roman"/>
        </w:rPr>
        <w:t xml:space="preserve"> transmission of feelings between bodie</w:t>
      </w:r>
      <w:r w:rsidR="00DD19EF" w:rsidRPr="005344B4">
        <w:rPr>
          <w:rFonts w:cs="Times New Roman"/>
        </w:rPr>
        <w:t>s</w:t>
      </w:r>
      <w:r w:rsidR="00C20312" w:rsidRPr="005344B4">
        <w:rPr>
          <w:rFonts w:cs="Times New Roman"/>
        </w:rPr>
        <w:t xml:space="preserve"> and the potential of such</w:t>
      </w:r>
      <w:r w:rsidR="00F91EB8" w:rsidRPr="005344B4">
        <w:rPr>
          <w:rFonts w:cs="Times New Roman"/>
        </w:rPr>
        <w:t xml:space="preserve"> </w:t>
      </w:r>
      <w:r w:rsidR="006E4E65" w:rsidRPr="005344B4">
        <w:rPr>
          <w:rFonts w:cs="Times New Roman"/>
        </w:rPr>
        <w:t>visceral forces and intensities</w:t>
      </w:r>
      <w:r w:rsidR="000D7A7F" w:rsidRPr="005344B4">
        <w:rPr>
          <w:rFonts w:cs="Times New Roman"/>
        </w:rPr>
        <w:t xml:space="preserve"> </w:t>
      </w:r>
      <w:r w:rsidR="000D7A7F" w:rsidRPr="005344B4">
        <w:rPr>
          <w:rFonts w:cs="Times New Roman"/>
        </w:rPr>
        <w:fldChar w:fldCharType="begin"/>
      </w:r>
      <w:r w:rsidR="00D23FE6" w:rsidRPr="005344B4">
        <w:rPr>
          <w:rFonts w:cs="Times New Roman"/>
        </w:rPr>
        <w:instrText xml:space="preserve"> ADDIN ZOTERO_ITEM CSL_CITATION {"citationID":"MGhoblP2","properties":{"formattedCitation":"(A. Closs Stephens, 2022)","plainCitation":"(A. Closs Stephens, 2022)","noteIndex":0},"citationItems":[{"id":22192,"uris":["http://zotero.org/users/6040264/items/7MN3KAJJ"],"itemData":{"id":22192,"type":"book","abstract":"\"Identity is widely acknowledged to be a felt experience, yet questions of atmosphere, mood and public sentiments are rarely made central to understanding the global politics of nationalism. This book asks what difference it makes when we address national identity as principally an affective force? National Affects traces how ideas about 'us and them' take form in ordinary spaces, in ways that are both deeply felt and hardly noticeable, in studies of global events that range from the London 2012 Olympic Games to responses to acts of terror, the European refugee crisis and 'Brexit'. In this timely intervention, Angharad Closs Stephens addresses the affective dimensions of being together to open new angles in the study of nationalism and global politics. She asks how the nation is felt in everyday life, as well as differently experienced, and investigates different forms of enacting being together to generate new insights in the study of national identity. National Affects draws on academic theories in the study of Politics, International Relations and Human Geography, as well as stories, performance works and novels, to establish a new tone of critical enquiry. Informed by longstanding critical interrogations of the politics of 'us and them', this book argues that these ideas are not as stable as they are often made to seem. Drawing on a combination of artistic and academic interventions, this book offers a refreshing approach to conceptualising the politics of nationalism, identity and citizenship. In its focus on everyday atmospheres, it identifies new registers for intervening politically. Overall, National Affects outlines other ways of imagining and practising being political together, beyond the exclusionary politics of nationalism\"--","event-place":"London New York","ISBN":"978-0-7556-4143-7","language":"eng","number-of-pages":"1","publisher":"Bloomsbury Academic","publisher-place":"London New York","source":"K10plus ISBN","title":"National affects: the everyday atmospheres of being political","title-short":"National affects","author":[{"family":"Closs Stephens","given":"Angharad"}],"issued":{"date-parts":[["2022"]]}}}],"schema":"https://github.com/citation-style-language/schema/raw/master/csl-citation.json"} </w:instrText>
      </w:r>
      <w:r w:rsidR="000D7A7F" w:rsidRPr="005344B4">
        <w:rPr>
          <w:rFonts w:cs="Times New Roman"/>
        </w:rPr>
        <w:fldChar w:fldCharType="separate"/>
      </w:r>
      <w:r w:rsidR="00D23FE6" w:rsidRPr="005344B4">
        <w:rPr>
          <w:rFonts w:cs="Times New Roman"/>
        </w:rPr>
        <w:t>(A. Closs Stephens, 2022)</w:t>
      </w:r>
      <w:r w:rsidR="000D7A7F" w:rsidRPr="005344B4">
        <w:rPr>
          <w:rFonts w:cs="Times New Roman"/>
        </w:rPr>
        <w:fldChar w:fldCharType="end"/>
      </w:r>
      <w:r w:rsidR="00D81380" w:rsidRPr="005344B4">
        <w:rPr>
          <w:rFonts w:cs="Times New Roman"/>
        </w:rPr>
        <w:t>.</w:t>
      </w:r>
      <w:r w:rsidR="00AC4395" w:rsidRPr="005344B4">
        <w:rPr>
          <w:rFonts w:cs="Times New Roman"/>
        </w:rPr>
        <w:t xml:space="preserve">  </w:t>
      </w:r>
      <w:r w:rsidRPr="005344B4">
        <w:rPr>
          <w:rFonts w:cs="Times New Roman"/>
        </w:rPr>
        <w:t>Many geographers have argued that affect</w:t>
      </w:r>
      <w:r w:rsidR="00F72DDE" w:rsidRPr="005344B4">
        <w:rPr>
          <w:rFonts w:cs="Times New Roman"/>
        </w:rPr>
        <w:t xml:space="preserve"> is distinctly political </w:t>
      </w:r>
      <w:r w:rsidR="0038706F" w:rsidRPr="005344B4">
        <w:rPr>
          <w:rFonts w:cs="Times New Roman"/>
        </w:rPr>
        <w:fldChar w:fldCharType="begin"/>
      </w:r>
      <w:r w:rsidR="0038706F" w:rsidRPr="005344B4">
        <w:rPr>
          <w:rFonts w:cs="Times New Roman"/>
        </w:rPr>
        <w:instrText xml:space="preserve"> ADDIN ZOTERO_ITEM CSL_CITATION {"citationID":"4DLYRrF3","properties":{"formattedCitation":"(Thrift, 2004; Anderson, 2012; Massumi, 2015)","plainCitation":"(Thrift, 2004; Anderson, 2012; Massumi, 2015)","noteIndex":0},"citationItems":[{"id":693,"uris":["http://zotero.org/users/6040264/items/8D9FHWFW"],"itemData":{"id":693,"type":"article-journal","abstract":"This paper attempts to take the politics of affect as not just incidental but central to the life of cities, given that cities are thought of as inhuman or transhuman entities and that politics is understood as a process of community without unity. It is in three main parts. The first part sets out the main approaches to affect that conform with this approach. The second part considers the ways in which the systematic engineering of affect has become central to the political life of Euro-American cities, and why. The third part then sets out the different kinds of progressive politics that might become possible once affect is taken into account. There are some brief conclusions.","container-title":"Geografiska Annaler: Series B, Human Geography","DOI":"10.1111/j.0435-3684.2004.00154.x","ISSN":"1468-0467","issue":"1","language":"en","page":"57-78","source":"Wiley Online Library","title":"Intensities of Feeling: Towards a Spatial Politics of Affect","title-short":"Intensities of Feeling","volume":"86","author":[{"family":"Thrift","given":"Nigel"}],"issued":{"date-parts":[["2004"]]}}},{"id":627,"uris":["http://zotero.org/users/6040264/items/47EMMQ7E"],"itemData":{"id":627,"type":"article-journal","abstract":"In this paper I stage an encounter between two concepts that have become popular placeholders for a broad concern with a politics of life: affect and biopower. Through engagement with Antonio Negri?s writings on the ?real subsumption of life? in contemporary capitalism and Michel Foucault?s lectures on neoliberalism, I show that understanding how forms of biopower work through affect requires attending to three relations: affective relations and capacities are object-targets for discipline, biopolitics, security and environmentality; affective life is the outside through which new ways of living may emerge; and specific collective affects (including ?state-phobia?) are part of the conditions for the birth of forms of biopower. In what is simultaneously a departure from, and an affirmation of, recent work on affect, I argue that attending to the dynamics of affective life may become political as a counter to forms of biopower that work through processes of normalisation. The consequence is that understanding how biopower works on and through affect becomes a precondition for developing affirmative relations with affective life.","container-title":"Transactions of the Institute of British Geographers","DOI":"10.1111/j.1475-5661.2011.00441.x","ISSN":"0020-2754","issue":"1","journalAbbreviation":"Transactions of the Institute of British Geographers","page":"28-43","source":"rgs-ibg.onlinelibrary.wiley.com (Atypon)","title":"Affect and biopower: towards a politics of life","title-short":"Affect and biopower","volume":"37","author":[{"family":"Anderson","given":"Ben"}],"issued":{"date-parts":[["2012",1,1]]}}},{"id":22868,"uris":["http://zotero.org/users/6040264/items/BT2CIJJL"],"itemData":{"id":22868,"type":"book","abstract":"Intro -- Title page -- Copyright page -- Contents -- Preface -- 1: Navigating movements -- 2: Of microperception and micropolitics -- 3: Ideology and Escape -- 4: Affective attunement in the field of catastrophe -- 5: Immediation -- 6: What a body can do -- In lieu of a conclusion -- Index -- EULA","event-place":"Cambridge Malden, MA","ISBN":"978-0-7456-8983-8","language":"eng","number-of-pages":"1","publisher":"Polity Press","publisher-place":"Cambridge Malden, MA","source":"K10plus ISBN","title":"Politics of affect","author":[{"family":"Massumi","given":"Brian"}],"issued":{"date-parts":[["2015"]]}}}],"schema":"https://github.com/citation-style-language/schema/raw/master/csl-citation.json"} </w:instrText>
      </w:r>
      <w:r w:rsidR="0038706F" w:rsidRPr="005344B4">
        <w:rPr>
          <w:rFonts w:cs="Times New Roman"/>
        </w:rPr>
        <w:fldChar w:fldCharType="separate"/>
      </w:r>
      <w:r w:rsidR="0038706F" w:rsidRPr="005344B4">
        <w:rPr>
          <w:rFonts w:cs="Times New Roman"/>
        </w:rPr>
        <w:t>(Thrift, 2004; Anderson, 2012; Massumi, 2015)</w:t>
      </w:r>
      <w:r w:rsidR="0038706F" w:rsidRPr="005344B4">
        <w:rPr>
          <w:rFonts w:cs="Times New Roman"/>
        </w:rPr>
        <w:fldChar w:fldCharType="end"/>
      </w:r>
      <w:r w:rsidR="0038706F" w:rsidRPr="005344B4">
        <w:rPr>
          <w:rFonts w:cs="Times New Roman"/>
        </w:rPr>
        <w:t xml:space="preserve"> </w:t>
      </w:r>
      <w:r w:rsidR="00CA2E04" w:rsidRPr="005344B4">
        <w:rPr>
          <w:rFonts w:cs="Times New Roman"/>
        </w:rPr>
        <w:t>because it is throug</w:t>
      </w:r>
      <w:r w:rsidR="00D13008" w:rsidRPr="005344B4">
        <w:rPr>
          <w:rFonts w:cs="Times New Roman"/>
        </w:rPr>
        <w:t>h</w:t>
      </w:r>
      <w:r w:rsidR="00CA2E04" w:rsidRPr="005344B4">
        <w:rPr>
          <w:rFonts w:cs="Times New Roman"/>
        </w:rPr>
        <w:t xml:space="preserve"> shared, relational and dynamic feel</w:t>
      </w:r>
      <w:r w:rsidR="00D13008" w:rsidRPr="005344B4">
        <w:rPr>
          <w:rFonts w:cs="Times New Roman"/>
        </w:rPr>
        <w:t>ings that individual</w:t>
      </w:r>
      <w:r w:rsidR="000D35E9" w:rsidRPr="005344B4">
        <w:rPr>
          <w:rFonts w:cs="Times New Roman"/>
        </w:rPr>
        <w:t>s are moved to act with, for and through others</w:t>
      </w:r>
      <w:r w:rsidR="0038706F" w:rsidRPr="005344B4">
        <w:rPr>
          <w:rFonts w:cs="Times New Roman"/>
        </w:rPr>
        <w:t>.</w:t>
      </w:r>
      <w:r w:rsidR="001E440C" w:rsidRPr="005344B4">
        <w:rPr>
          <w:rFonts w:cs="Times New Roman"/>
        </w:rPr>
        <w:t xml:space="preserve"> </w:t>
      </w:r>
      <w:r w:rsidR="0038706F" w:rsidRPr="005344B4">
        <w:rPr>
          <w:rFonts w:cs="Times New Roman"/>
        </w:rPr>
        <w:t>Affect is relational</w:t>
      </w:r>
      <w:r w:rsidR="003B7825" w:rsidRPr="005344B4">
        <w:rPr>
          <w:rFonts w:cs="Times New Roman"/>
        </w:rPr>
        <w:t xml:space="preserve"> and constitutive of agency; it</w:t>
      </w:r>
      <w:r w:rsidR="001E440C" w:rsidRPr="005344B4">
        <w:rPr>
          <w:rFonts w:cs="Times New Roman"/>
        </w:rPr>
        <w:t xml:space="preserve"> connect us to other bodies, such that our proximity </w:t>
      </w:r>
      <w:r w:rsidR="00DE1E28" w:rsidRPr="005344B4">
        <w:rPr>
          <w:rFonts w:cs="Times New Roman"/>
        </w:rPr>
        <w:t xml:space="preserve">moves us to act </w:t>
      </w:r>
      <w:r w:rsidR="000D7A7F" w:rsidRPr="005344B4">
        <w:rPr>
          <w:rFonts w:cs="Times New Roman"/>
        </w:rPr>
        <w:fldChar w:fldCharType="begin"/>
      </w:r>
      <w:r w:rsidR="000D7A7F" w:rsidRPr="005344B4">
        <w:rPr>
          <w:rFonts w:cs="Times New Roman"/>
        </w:rPr>
        <w:instrText xml:space="preserve"> ADDIN ZOTERO_ITEM CSL_CITATION {"citationID":"H025PpX3","properties":{"formattedCitation":"(Ahmed, 2004)","plainCitation":"(Ahmed, 2004)","noteIndex":0},"citationItems":[{"id":893,"uris":["http://zotero.org/users/6040264/items/Q658UIAF"],"itemData":{"id":893,"type":"article-journal","container-title":"Social Text","DOI":"10.1215/01642472-22-2_79-117","ISSN":"0164-2472, 1527-1951","issue":"2","language":"en","page":"117-139","source":"DOI.org (Crossref)","title":"Affective Economies","volume":"22","author":[{"family":"Ahmed","given":"Sara"}],"issued":{"date-parts":[["2004"]]}}}],"schema":"https://github.com/citation-style-language/schema/raw/master/csl-citation.json"} </w:instrText>
      </w:r>
      <w:r w:rsidR="000D7A7F" w:rsidRPr="005344B4">
        <w:rPr>
          <w:rFonts w:cs="Times New Roman"/>
        </w:rPr>
        <w:fldChar w:fldCharType="separate"/>
      </w:r>
      <w:r w:rsidR="000D7A7F" w:rsidRPr="005344B4">
        <w:rPr>
          <w:rFonts w:cs="Times New Roman"/>
        </w:rPr>
        <w:t>(Ahmed, 2004)</w:t>
      </w:r>
      <w:r w:rsidR="000D7A7F" w:rsidRPr="005344B4">
        <w:rPr>
          <w:rFonts w:cs="Times New Roman"/>
        </w:rPr>
        <w:fldChar w:fldCharType="end"/>
      </w:r>
      <w:r w:rsidR="00DE1E28" w:rsidRPr="005344B4">
        <w:rPr>
          <w:rFonts w:cs="Times New Roman"/>
        </w:rPr>
        <w:t xml:space="preserve">. </w:t>
      </w:r>
      <w:r w:rsidR="003B7825" w:rsidRPr="005344B4">
        <w:rPr>
          <w:rFonts w:cs="Times New Roman"/>
        </w:rPr>
        <w:t>As it</w:t>
      </w:r>
      <w:r w:rsidR="00087A81" w:rsidRPr="005344B4">
        <w:rPr>
          <w:rFonts w:cs="Times New Roman"/>
        </w:rPr>
        <w:t xml:space="preserve"> is constitutive of social relations</w:t>
      </w:r>
      <w:r w:rsidR="003B7825" w:rsidRPr="005344B4">
        <w:rPr>
          <w:rFonts w:cs="Times New Roman"/>
        </w:rPr>
        <w:t xml:space="preserve">, it is inherently entangled in both emergent and </w:t>
      </w:r>
      <w:r w:rsidR="00D47DC3" w:rsidRPr="005344B4">
        <w:rPr>
          <w:rFonts w:cs="Times New Roman"/>
        </w:rPr>
        <w:t>enduring</w:t>
      </w:r>
      <w:r w:rsidR="00087A81" w:rsidRPr="005344B4">
        <w:rPr>
          <w:rFonts w:cs="Times New Roman"/>
        </w:rPr>
        <w:t xml:space="preserve"> relations of power.</w:t>
      </w:r>
      <w:r w:rsidR="006E2A10" w:rsidRPr="005344B4">
        <w:rPr>
          <w:rFonts w:cs="Times New Roman"/>
        </w:rPr>
        <w:t xml:space="preserve"> When I discuss the politics of affect throughout this thesis, this is what I mean; that </w:t>
      </w:r>
      <w:r w:rsidR="00264EAF" w:rsidRPr="005344B4">
        <w:rPr>
          <w:rFonts w:cs="Times New Roman"/>
        </w:rPr>
        <w:t xml:space="preserve">affect is inherently political and actively constitutive of political </w:t>
      </w:r>
      <w:r w:rsidR="00F96A5E" w:rsidRPr="005344B4">
        <w:rPr>
          <w:rFonts w:cs="Times New Roman"/>
        </w:rPr>
        <w:t xml:space="preserve">relations </w:t>
      </w:r>
      <w:r w:rsidR="00264EAF" w:rsidRPr="005344B4">
        <w:rPr>
          <w:rFonts w:cs="Times New Roman"/>
        </w:rPr>
        <w:t xml:space="preserve">because </w:t>
      </w:r>
      <w:r w:rsidR="009E0D1C" w:rsidRPr="005344B4">
        <w:rPr>
          <w:rFonts w:cs="Times New Roman"/>
        </w:rPr>
        <w:t xml:space="preserve">it </w:t>
      </w:r>
      <w:r w:rsidR="002566FC" w:rsidRPr="005344B4">
        <w:rPr>
          <w:rFonts w:cs="Times New Roman"/>
        </w:rPr>
        <w:t xml:space="preserve">generates relations between people. Collectives, communities, families and other social groupings cohere around </w:t>
      </w:r>
      <w:r w:rsidR="002566FC" w:rsidRPr="005344B4">
        <w:rPr>
          <w:rFonts w:cs="Times New Roman"/>
          <w:i/>
          <w:iCs/>
        </w:rPr>
        <w:t xml:space="preserve">feelings </w:t>
      </w:r>
      <w:r w:rsidR="002566FC" w:rsidRPr="005344B4">
        <w:rPr>
          <w:rFonts w:cs="Times New Roman"/>
        </w:rPr>
        <w:t>of togetherness, of relatedness, of shared interests and experiences.</w:t>
      </w:r>
      <w:r w:rsidR="007C04E5" w:rsidRPr="005344B4">
        <w:rPr>
          <w:rFonts w:cs="Times New Roman"/>
        </w:rPr>
        <w:t xml:space="preserve"> Relations of power emerge, endure </w:t>
      </w:r>
      <w:r w:rsidR="00CF3E91" w:rsidRPr="005344B4">
        <w:rPr>
          <w:rFonts w:cs="Times New Roman"/>
        </w:rPr>
        <w:t xml:space="preserve">or </w:t>
      </w:r>
      <w:r w:rsidR="00806A97" w:rsidRPr="005344B4">
        <w:rPr>
          <w:rFonts w:cs="Times New Roman"/>
        </w:rPr>
        <w:t>break down in and through collectives.</w:t>
      </w:r>
    </w:p>
    <w:p w14:paraId="5FA95CFB" w14:textId="03A59584" w:rsidR="00B578E1" w:rsidRPr="005344B4" w:rsidRDefault="00F96A5E" w:rsidP="009811B0">
      <w:pPr>
        <w:spacing w:line="480" w:lineRule="auto"/>
        <w:rPr>
          <w:rFonts w:cs="Times New Roman"/>
        </w:rPr>
      </w:pPr>
      <w:r w:rsidRPr="005344B4">
        <w:rPr>
          <w:rFonts w:cs="Times New Roman"/>
        </w:rPr>
        <w:t xml:space="preserve"> </w:t>
      </w:r>
      <w:r w:rsidR="00B578E1" w:rsidRPr="005344B4">
        <w:rPr>
          <w:rFonts w:cs="Times New Roman"/>
        </w:rPr>
        <w:t xml:space="preserve">The circulation of feelings between humans, non-humans and other </w:t>
      </w:r>
      <w:r w:rsidR="00592A41" w:rsidRPr="005344B4">
        <w:rPr>
          <w:rFonts w:cs="Times New Roman"/>
        </w:rPr>
        <w:t xml:space="preserve">objects </w:t>
      </w:r>
      <w:r w:rsidR="004E17F2" w:rsidRPr="005344B4">
        <w:rPr>
          <w:rFonts w:cs="Times New Roman"/>
        </w:rPr>
        <w:t>enables</w:t>
      </w:r>
      <w:r w:rsidR="00DD75B7" w:rsidRPr="005344B4">
        <w:rPr>
          <w:rFonts w:cs="Times New Roman"/>
        </w:rPr>
        <w:t xml:space="preserve"> ‘bindings and unbind-</w:t>
      </w:r>
      <w:proofErr w:type="spellStart"/>
      <w:r w:rsidR="00DD75B7" w:rsidRPr="005344B4">
        <w:rPr>
          <w:rFonts w:cs="Times New Roman"/>
        </w:rPr>
        <w:t>ings</w:t>
      </w:r>
      <w:proofErr w:type="spellEnd"/>
      <w:r w:rsidR="00DD75B7" w:rsidRPr="005344B4">
        <w:rPr>
          <w:rFonts w:cs="Times New Roman"/>
        </w:rPr>
        <w:t xml:space="preserve">,  </w:t>
      </w:r>
      <w:proofErr w:type="spellStart"/>
      <w:r w:rsidR="00DD75B7" w:rsidRPr="005344B4">
        <w:rPr>
          <w:rFonts w:cs="Times New Roman"/>
        </w:rPr>
        <w:t>becomings</w:t>
      </w:r>
      <w:proofErr w:type="spellEnd"/>
      <w:r w:rsidR="00DD75B7" w:rsidRPr="005344B4">
        <w:rPr>
          <w:rFonts w:cs="Times New Roman"/>
        </w:rPr>
        <w:t xml:space="preserve">  and  un-</w:t>
      </w:r>
      <w:proofErr w:type="spellStart"/>
      <w:r w:rsidR="00DD75B7" w:rsidRPr="005344B4">
        <w:rPr>
          <w:rFonts w:cs="Times New Roman"/>
        </w:rPr>
        <w:t>becomings</w:t>
      </w:r>
      <w:proofErr w:type="spellEnd"/>
      <w:r w:rsidR="00DD75B7" w:rsidRPr="005344B4">
        <w:rPr>
          <w:rFonts w:cs="Times New Roman"/>
        </w:rPr>
        <w:t xml:space="preserve">,  jarring  disorientations  and  rhythmic </w:t>
      </w:r>
      <w:proofErr w:type="spellStart"/>
      <w:r w:rsidR="00DD75B7" w:rsidRPr="005344B4">
        <w:rPr>
          <w:rFonts w:cs="Times New Roman"/>
        </w:rPr>
        <w:t>attunements’</w:t>
      </w:r>
      <w:proofErr w:type="spellEnd"/>
      <w:r w:rsidR="00DD75B7" w:rsidRPr="005344B4">
        <w:rPr>
          <w:rFonts w:cs="Times New Roman"/>
        </w:rPr>
        <w:t xml:space="preserve"> </w:t>
      </w:r>
      <w:r w:rsidR="00DD75B7" w:rsidRPr="005344B4">
        <w:rPr>
          <w:rFonts w:cs="Times New Roman"/>
        </w:rPr>
        <w:fldChar w:fldCharType="begin"/>
      </w:r>
      <w:r w:rsidR="006F1183" w:rsidRPr="005344B4">
        <w:rPr>
          <w:rFonts w:cs="Times New Roman"/>
        </w:rPr>
        <w:instrText xml:space="preserve"> ADDIN ZOTERO_ITEM CSL_CITATION {"citationID":"1whf1t3D","properties":{"formattedCitation":"(Seigworth and Gregg, 2010, p. 2)","plainCitation":"(Seigworth and Gregg, 2010, p. 2)","noteIndex":0},"citationItems":[{"id":2377,"uris":["http://zotero.org/users/6040264/items/HDGQT8UN"],"itemData":{"id":2377,"type":"chapter","abstract":"An Inventory of Shimmers was published in The Affect Theory Reader on page 1.","container-title":"An Inventory of Shimmers","ISBN":"978-0-8223-9304-7","language":"en","license":"De Gruyter expressly reserves the right to use all content for commercial text and data mining within the meaning of Section 44b of the German Copyright Act.","note":"DOI: 10.1515/9780822393047-002","page":"1-26","publisher":"Duke University Press","source":"www-degruyter-com.ezphost.dur.ac.uk","title":"An Inventory of Shimmers","URL":"https://www.degruyter.com/document/doi/10.1515/9780822393047-002/html","author":[{"family":"Seigworth","given":"Gregory J."},{"family":"Gregg","given":"Melissa"}],"accessed":{"date-parts":[["2024",4,30]]},"issued":{"date-parts":[["2010",11,12]]}},"locator":"2","label":"page"}],"schema":"https://github.com/citation-style-language/schema/raw/master/csl-citation.json"} </w:instrText>
      </w:r>
      <w:r w:rsidR="00DD75B7" w:rsidRPr="005344B4">
        <w:rPr>
          <w:rFonts w:cs="Times New Roman"/>
        </w:rPr>
        <w:fldChar w:fldCharType="separate"/>
      </w:r>
      <w:r w:rsidR="006F1183" w:rsidRPr="005344B4">
        <w:rPr>
          <w:rFonts w:cs="Times New Roman"/>
        </w:rPr>
        <w:t>(Seigworth and Gregg, 2010, p. 2)</w:t>
      </w:r>
      <w:r w:rsidR="00DD75B7" w:rsidRPr="005344B4">
        <w:rPr>
          <w:rFonts w:cs="Times New Roman"/>
        </w:rPr>
        <w:fldChar w:fldCharType="end"/>
      </w:r>
      <w:r w:rsidR="00BE6876" w:rsidRPr="005344B4">
        <w:rPr>
          <w:rFonts w:cs="Times New Roman"/>
        </w:rPr>
        <w:t xml:space="preserve"> which</w:t>
      </w:r>
      <w:r w:rsidR="00F13F6B" w:rsidRPr="005344B4">
        <w:rPr>
          <w:rFonts w:cs="Times New Roman"/>
        </w:rPr>
        <w:t xml:space="preserve"> </w:t>
      </w:r>
      <w:r w:rsidRPr="005344B4">
        <w:rPr>
          <w:rFonts w:cs="Times New Roman"/>
        </w:rPr>
        <w:t xml:space="preserve">constitute </w:t>
      </w:r>
      <w:r w:rsidR="00F13F6B" w:rsidRPr="005344B4">
        <w:rPr>
          <w:rFonts w:cs="Times New Roman"/>
        </w:rPr>
        <w:t>relations</w:t>
      </w:r>
      <w:r w:rsidR="001053C1" w:rsidRPr="005344B4">
        <w:rPr>
          <w:rFonts w:cs="Times New Roman"/>
        </w:rPr>
        <w:t xml:space="preserve"> of commonality or familiarity, </w:t>
      </w:r>
      <w:r w:rsidR="00075CCE" w:rsidRPr="005344B4">
        <w:rPr>
          <w:rFonts w:cs="Times New Roman"/>
        </w:rPr>
        <w:t xml:space="preserve">feelings of </w:t>
      </w:r>
      <w:r w:rsidR="00F13F6B" w:rsidRPr="005344B4">
        <w:rPr>
          <w:rFonts w:cs="Times New Roman"/>
        </w:rPr>
        <w:t>togetherness and</w:t>
      </w:r>
      <w:r w:rsidR="00075CCE" w:rsidRPr="005344B4">
        <w:rPr>
          <w:rFonts w:cs="Times New Roman"/>
        </w:rPr>
        <w:t xml:space="preserve"> more explicitly</w:t>
      </w:r>
      <w:r w:rsidR="00F13F6B" w:rsidRPr="005344B4">
        <w:rPr>
          <w:rFonts w:cs="Times New Roman"/>
        </w:rPr>
        <w:t xml:space="preserve"> political </w:t>
      </w:r>
      <w:r w:rsidR="00075CCE" w:rsidRPr="005344B4">
        <w:rPr>
          <w:rFonts w:cs="Times New Roman"/>
        </w:rPr>
        <w:t>collectives</w:t>
      </w:r>
      <w:r w:rsidR="001053C1" w:rsidRPr="005344B4">
        <w:rPr>
          <w:rFonts w:cs="Times New Roman"/>
        </w:rPr>
        <w:t>. Affec</w:t>
      </w:r>
      <w:r w:rsidR="00E50E99" w:rsidRPr="005344B4">
        <w:rPr>
          <w:rFonts w:cs="Times New Roman"/>
        </w:rPr>
        <w:t xml:space="preserve">ts are </w:t>
      </w:r>
      <w:r w:rsidR="00477C66" w:rsidRPr="005344B4">
        <w:rPr>
          <w:rFonts w:cs="Times New Roman"/>
        </w:rPr>
        <w:t>also v</w:t>
      </w:r>
      <w:r w:rsidR="00E50E99" w:rsidRPr="005344B4">
        <w:rPr>
          <w:rFonts w:cs="Times New Roman"/>
        </w:rPr>
        <w:t>ital to the constitution</w:t>
      </w:r>
      <w:r w:rsidR="003C20FC" w:rsidRPr="005344B4">
        <w:rPr>
          <w:rFonts w:cs="Times New Roman"/>
        </w:rPr>
        <w:t xml:space="preserve"> and coherence</w:t>
      </w:r>
      <w:r w:rsidR="00E50E99" w:rsidRPr="005344B4">
        <w:rPr>
          <w:rFonts w:cs="Times New Roman"/>
        </w:rPr>
        <w:t xml:space="preserve"> of family and familial relations, for good and for bad, as well as to </w:t>
      </w:r>
      <w:r w:rsidR="00C63886" w:rsidRPr="005344B4">
        <w:rPr>
          <w:rFonts w:cs="Times New Roman"/>
        </w:rPr>
        <w:t xml:space="preserve">environmental politics, </w:t>
      </w:r>
      <w:r w:rsidR="00C63886" w:rsidRPr="005344B4">
        <w:rPr>
          <w:rFonts w:cs="Times New Roman"/>
        </w:rPr>
        <w:lastRenderedPageBreak/>
        <w:t xml:space="preserve">understood broadly </w:t>
      </w:r>
      <w:r w:rsidR="00DF428E" w:rsidRPr="005344B4">
        <w:rPr>
          <w:rFonts w:cs="Times New Roman"/>
        </w:rPr>
        <w:t>as the</w:t>
      </w:r>
      <w:r w:rsidR="000E726F" w:rsidRPr="005344B4">
        <w:rPr>
          <w:rFonts w:cs="Times New Roman"/>
        </w:rPr>
        <w:t xml:space="preserve"> </w:t>
      </w:r>
      <w:r w:rsidR="00EA5839" w:rsidRPr="005344B4">
        <w:rPr>
          <w:rFonts w:cs="Times New Roman"/>
        </w:rPr>
        <w:t>dynamic</w:t>
      </w:r>
      <w:r w:rsidR="00DF428E" w:rsidRPr="005344B4">
        <w:rPr>
          <w:rFonts w:cs="Times New Roman"/>
        </w:rPr>
        <w:t xml:space="preserve"> and shifting r</w:t>
      </w:r>
      <w:r w:rsidR="00D47597" w:rsidRPr="005344B4">
        <w:rPr>
          <w:rFonts w:cs="Times New Roman"/>
        </w:rPr>
        <w:t>elations</w:t>
      </w:r>
      <w:r w:rsidR="00EA5839" w:rsidRPr="005344B4">
        <w:rPr>
          <w:rFonts w:cs="Times New Roman"/>
        </w:rPr>
        <w:t xml:space="preserve"> </w:t>
      </w:r>
      <w:r w:rsidR="00DF428E" w:rsidRPr="005344B4">
        <w:rPr>
          <w:rFonts w:cs="Times New Roman"/>
        </w:rPr>
        <w:t xml:space="preserve">of </w:t>
      </w:r>
      <w:r w:rsidR="00D47597" w:rsidRPr="005344B4">
        <w:rPr>
          <w:rFonts w:cs="Times New Roman"/>
        </w:rPr>
        <w:t>humans</w:t>
      </w:r>
      <w:r w:rsidR="00DF428E" w:rsidRPr="005344B4">
        <w:rPr>
          <w:rFonts w:cs="Times New Roman"/>
        </w:rPr>
        <w:t xml:space="preserve"> to </w:t>
      </w:r>
      <w:r w:rsidR="00160A99" w:rsidRPr="005344B4">
        <w:rPr>
          <w:rFonts w:cs="Times New Roman"/>
        </w:rPr>
        <w:t xml:space="preserve">non-humans and the environmental commons. </w:t>
      </w:r>
      <w:r w:rsidR="00D47597" w:rsidRPr="005344B4">
        <w:rPr>
          <w:rFonts w:cs="Times New Roman"/>
        </w:rPr>
        <w:t xml:space="preserve"> </w:t>
      </w:r>
    </w:p>
    <w:p w14:paraId="1AC0AC1A" w14:textId="02433DB0" w:rsidR="00155A73" w:rsidRPr="005344B4" w:rsidRDefault="00A51D82" w:rsidP="009811B0">
      <w:pPr>
        <w:spacing w:line="480" w:lineRule="auto"/>
        <w:rPr>
          <w:rFonts w:cs="Times New Roman"/>
        </w:rPr>
      </w:pPr>
      <w:r w:rsidRPr="005344B4">
        <w:rPr>
          <w:rFonts w:cs="Times New Roman"/>
        </w:rPr>
        <w:t xml:space="preserve">Some theories of affect draw </w:t>
      </w:r>
      <w:r w:rsidR="000D3226" w:rsidRPr="005344B4">
        <w:rPr>
          <w:rFonts w:cs="Times New Roman"/>
        </w:rPr>
        <w:t xml:space="preserve">a sharp </w:t>
      </w:r>
      <w:r w:rsidRPr="005344B4">
        <w:rPr>
          <w:rFonts w:cs="Times New Roman"/>
        </w:rPr>
        <w:t xml:space="preserve">distinction between emotion and affect, either to further </w:t>
      </w:r>
      <w:r w:rsidR="00780FF4" w:rsidRPr="005344B4">
        <w:rPr>
          <w:rFonts w:cs="Times New Roman"/>
        </w:rPr>
        <w:t xml:space="preserve">a </w:t>
      </w:r>
      <w:r w:rsidRPr="005344B4">
        <w:rPr>
          <w:rFonts w:cs="Times New Roman"/>
        </w:rPr>
        <w:t xml:space="preserve">conceptual </w:t>
      </w:r>
      <w:r w:rsidR="00EE288A" w:rsidRPr="005344B4">
        <w:rPr>
          <w:rFonts w:cs="Times New Roman"/>
        </w:rPr>
        <w:t>understanding of affect or</w:t>
      </w:r>
      <w:r w:rsidRPr="005344B4">
        <w:rPr>
          <w:rFonts w:cs="Times New Roman"/>
        </w:rPr>
        <w:t xml:space="preserve"> </w:t>
      </w:r>
      <w:proofErr w:type="gramStart"/>
      <w:r w:rsidRPr="005344B4">
        <w:rPr>
          <w:rFonts w:cs="Times New Roman"/>
        </w:rPr>
        <w:t>in order to</w:t>
      </w:r>
      <w:proofErr w:type="gramEnd"/>
      <w:r w:rsidRPr="005344B4">
        <w:rPr>
          <w:rFonts w:cs="Times New Roman"/>
        </w:rPr>
        <w:t xml:space="preserve"> focus on the political analysis of a particular affect, event or relation. This can offer incisive analysis of wider trends at </w:t>
      </w:r>
      <w:r w:rsidR="00304B50" w:rsidRPr="005344B4">
        <w:rPr>
          <w:rFonts w:cs="Times New Roman"/>
        </w:rPr>
        <w:t>scale</w:t>
      </w:r>
      <w:r w:rsidRPr="005344B4">
        <w:rPr>
          <w:rFonts w:cs="Times New Roman"/>
        </w:rPr>
        <w:t xml:space="preserve">. </w:t>
      </w:r>
      <w:r w:rsidR="00780FF4" w:rsidRPr="005344B4">
        <w:rPr>
          <w:rFonts w:cs="Times New Roman"/>
        </w:rPr>
        <w:t xml:space="preserve">Feminist and queer </w:t>
      </w:r>
      <w:r w:rsidR="006B5E7D" w:rsidRPr="005344B4">
        <w:rPr>
          <w:rFonts w:cs="Times New Roman"/>
        </w:rPr>
        <w:t>theorists insist on a more</w:t>
      </w:r>
      <w:r w:rsidR="0087139D" w:rsidRPr="005344B4">
        <w:rPr>
          <w:rFonts w:cs="Times New Roman"/>
        </w:rPr>
        <w:t xml:space="preserve"> embodied </w:t>
      </w:r>
      <w:r w:rsidR="006C0CD7" w:rsidRPr="005344B4">
        <w:rPr>
          <w:rFonts w:cs="Times New Roman"/>
        </w:rPr>
        <w:t xml:space="preserve">analysis </w:t>
      </w:r>
      <w:r w:rsidR="0087139D" w:rsidRPr="005344B4">
        <w:rPr>
          <w:rFonts w:cs="Times New Roman"/>
        </w:rPr>
        <w:t>o</w:t>
      </w:r>
      <w:r w:rsidR="00B1783D" w:rsidRPr="005344B4">
        <w:rPr>
          <w:rFonts w:cs="Times New Roman"/>
        </w:rPr>
        <w:t xml:space="preserve">f affective intensities </w:t>
      </w:r>
      <w:proofErr w:type="gramStart"/>
      <w:r w:rsidR="00B1783D" w:rsidRPr="005344B4">
        <w:rPr>
          <w:rFonts w:cs="Times New Roman"/>
        </w:rPr>
        <w:t>in order to</w:t>
      </w:r>
      <w:proofErr w:type="gramEnd"/>
      <w:r w:rsidR="00B1783D" w:rsidRPr="005344B4">
        <w:rPr>
          <w:rFonts w:cs="Times New Roman"/>
        </w:rPr>
        <w:t xml:space="preserve"> understand </w:t>
      </w:r>
      <w:r w:rsidR="004A540F" w:rsidRPr="005344B4">
        <w:rPr>
          <w:rFonts w:cs="Times New Roman"/>
        </w:rPr>
        <w:t xml:space="preserve">how </w:t>
      </w:r>
      <w:r w:rsidR="006C0CD7" w:rsidRPr="005344B4">
        <w:rPr>
          <w:rFonts w:cs="Times New Roman"/>
        </w:rPr>
        <w:t xml:space="preserve">they </w:t>
      </w:r>
      <w:r w:rsidR="008A7330" w:rsidRPr="005344B4">
        <w:rPr>
          <w:rFonts w:cs="Times New Roman"/>
        </w:rPr>
        <w:t>shape</w:t>
      </w:r>
      <w:r w:rsidR="006C0CD7" w:rsidRPr="005344B4">
        <w:rPr>
          <w:rFonts w:cs="Times New Roman"/>
        </w:rPr>
        <w:t xml:space="preserve"> everyday lives; </w:t>
      </w:r>
      <w:r w:rsidR="005728ED" w:rsidRPr="005344B4">
        <w:rPr>
          <w:rFonts w:cs="Times New Roman"/>
        </w:rPr>
        <w:t xml:space="preserve">attending to </w:t>
      </w:r>
      <w:r w:rsidR="00F05ECB" w:rsidRPr="005344B4">
        <w:rPr>
          <w:rFonts w:cs="Times New Roman"/>
        </w:rPr>
        <w:t>the individual, intimate and emotional</w:t>
      </w:r>
      <w:r w:rsidR="005728ED" w:rsidRPr="005344B4">
        <w:rPr>
          <w:rFonts w:cs="Times New Roman"/>
        </w:rPr>
        <w:t xml:space="preserve"> impacts of shifting political relations and modes of relating.</w:t>
      </w:r>
      <w:r w:rsidR="0020339B" w:rsidRPr="005344B4">
        <w:rPr>
          <w:rFonts w:cs="Times New Roman"/>
        </w:rPr>
        <w:t xml:space="preserve"> Whilst emotions are private, individual</w:t>
      </w:r>
      <w:r w:rsidR="00BF4BFB" w:rsidRPr="005344B4">
        <w:rPr>
          <w:rFonts w:cs="Times New Roman"/>
        </w:rPr>
        <w:t>ly felt</w:t>
      </w:r>
      <w:r w:rsidR="0020339B" w:rsidRPr="005344B4">
        <w:rPr>
          <w:rFonts w:cs="Times New Roman"/>
        </w:rPr>
        <w:t xml:space="preserve"> responses</w:t>
      </w:r>
      <w:r w:rsidR="000E1F57" w:rsidRPr="005344B4">
        <w:rPr>
          <w:rFonts w:cs="Times New Roman"/>
        </w:rPr>
        <w:t xml:space="preserve"> which endure</w:t>
      </w:r>
      <w:r w:rsidR="0020339B" w:rsidRPr="005344B4">
        <w:rPr>
          <w:rFonts w:cs="Times New Roman"/>
        </w:rPr>
        <w:t xml:space="preserve">, </w:t>
      </w:r>
      <w:r w:rsidR="000E1F57" w:rsidRPr="005344B4">
        <w:rPr>
          <w:rFonts w:cs="Times New Roman"/>
        </w:rPr>
        <w:t>they can also be</w:t>
      </w:r>
      <w:r w:rsidR="00181071" w:rsidRPr="005344B4">
        <w:rPr>
          <w:rFonts w:cs="Times New Roman"/>
        </w:rPr>
        <w:t xml:space="preserve"> can be triggered by or trigger</w:t>
      </w:r>
      <w:r w:rsidR="00BF4BFB" w:rsidRPr="005344B4">
        <w:rPr>
          <w:rFonts w:cs="Times New Roman"/>
        </w:rPr>
        <w:t xml:space="preserve"> more </w:t>
      </w:r>
      <w:r w:rsidR="00477C66" w:rsidRPr="005344B4">
        <w:rPr>
          <w:rFonts w:cs="Times New Roman"/>
        </w:rPr>
        <w:t xml:space="preserve">transient, </w:t>
      </w:r>
      <w:r w:rsidR="00BF4BFB" w:rsidRPr="005344B4">
        <w:rPr>
          <w:rFonts w:cs="Times New Roman"/>
        </w:rPr>
        <w:t xml:space="preserve">collective affects, </w:t>
      </w:r>
      <w:r w:rsidR="0036441D" w:rsidRPr="005344B4">
        <w:rPr>
          <w:rFonts w:cs="Times New Roman"/>
        </w:rPr>
        <w:t>‘ebbs and swells of intensities that pass between bodies’</w:t>
      </w:r>
      <w:r w:rsidR="00A02BE8">
        <w:rPr>
          <w:rFonts w:cs="Times New Roman"/>
        </w:rPr>
        <w:t xml:space="preserve"> </w:t>
      </w:r>
      <w:r w:rsidR="00CD4C38" w:rsidRPr="005344B4">
        <w:rPr>
          <w:rFonts w:cs="Times New Roman"/>
        </w:rPr>
        <w:fldChar w:fldCharType="begin"/>
      </w:r>
      <w:r w:rsidR="002966AB" w:rsidRPr="005344B4">
        <w:rPr>
          <w:rFonts w:cs="Times New Roman"/>
        </w:rPr>
        <w:instrText xml:space="preserve"> ADDIN ZOTERO_ITEM CSL_CITATION {"citationID":"EBZNaJWP","properties":{"formattedCitation":"(Seigworth and Gregg, 2010, p. 2)","plainCitation":"(Seigworth and Gregg, 2010, p. 2)","noteIndex":0},"citationItems":[{"id":2377,"uris":["http://zotero.org/users/6040264/items/HDGQT8UN"],"itemData":{"id":2377,"type":"chapter","abstract":"An Inventory of Shimmers was published in The Affect Theory Reader on page 1.","container-title":"An Inventory of Shimmers","ISBN":"978-0-8223-9304-7","language":"en","license":"De Gruyter expressly reserves the right to use all content for commercial text and data mining within the meaning of Section 44b of the German Copyright Act.","note":"DOI: 10.1515/9780822393047-002","page":"1-26","publisher":"Duke University Press","source":"www-degruyter-com.ezphost.dur.ac.uk","title":"An Inventory of Shimmers","URL":"https://www.degruyter.com/document/doi/10.1515/9780822393047-002/html","author":[{"family":"Seigworth","given":"Gregory J."},{"family":"Gregg","given":"Melissa"}],"accessed":{"date-parts":[["2024",4,30]]},"issued":{"date-parts":[["2010",11,12]]}},"locator":"2","label":"page"}],"schema":"https://github.com/citation-style-language/schema/raw/master/csl-citation.json"} </w:instrText>
      </w:r>
      <w:r w:rsidR="00CD4C38" w:rsidRPr="005344B4">
        <w:rPr>
          <w:rFonts w:cs="Times New Roman"/>
        </w:rPr>
        <w:fldChar w:fldCharType="separate"/>
      </w:r>
      <w:r w:rsidR="002966AB" w:rsidRPr="005344B4">
        <w:rPr>
          <w:rFonts w:cs="Times New Roman"/>
        </w:rPr>
        <w:t>(Seigworth and Gregg, 2010, p. 2)</w:t>
      </w:r>
      <w:r w:rsidR="00CD4C38" w:rsidRPr="005344B4">
        <w:rPr>
          <w:rFonts w:cs="Times New Roman"/>
        </w:rPr>
        <w:fldChar w:fldCharType="end"/>
      </w:r>
      <w:r w:rsidR="0036441D" w:rsidRPr="005344B4">
        <w:rPr>
          <w:rFonts w:cs="Times New Roman"/>
        </w:rPr>
        <w:t xml:space="preserve"> </w:t>
      </w:r>
      <w:r w:rsidR="00DB1B37" w:rsidRPr="005344B4">
        <w:rPr>
          <w:rFonts w:cs="Times New Roman"/>
        </w:rPr>
        <w:t>.</w:t>
      </w:r>
      <w:r w:rsidR="00EA366F" w:rsidRPr="005344B4">
        <w:rPr>
          <w:rFonts w:cs="Times New Roman"/>
        </w:rPr>
        <w:t xml:space="preserve"> </w:t>
      </w:r>
      <w:r w:rsidR="00565D94" w:rsidRPr="005344B4">
        <w:rPr>
          <w:rFonts w:cs="Times New Roman"/>
        </w:rPr>
        <w:t xml:space="preserve">Here I draw </w:t>
      </w:r>
      <w:r w:rsidR="00120499" w:rsidRPr="005344B4">
        <w:rPr>
          <w:rFonts w:cs="Times New Roman"/>
        </w:rPr>
        <w:t>on</w:t>
      </w:r>
      <w:r w:rsidR="00565D94" w:rsidRPr="005344B4">
        <w:rPr>
          <w:rFonts w:cs="Times New Roman"/>
        </w:rPr>
        <w:t xml:space="preserve"> the longstanding commitment in feminist geographies to </w:t>
      </w:r>
      <w:r w:rsidR="00196686" w:rsidRPr="005344B4">
        <w:rPr>
          <w:rFonts w:cs="Times New Roman"/>
        </w:rPr>
        <w:t>illuminate connections between</w:t>
      </w:r>
      <w:r w:rsidR="00D02875" w:rsidRPr="005344B4">
        <w:rPr>
          <w:rFonts w:cs="Times New Roman"/>
        </w:rPr>
        <w:t xml:space="preserve"> ‘the intimate and the global’ </w:t>
      </w:r>
      <w:r w:rsidR="002966AB" w:rsidRPr="005344B4">
        <w:rPr>
          <w:rFonts w:cs="Times New Roman"/>
        </w:rPr>
        <w:fldChar w:fldCharType="begin"/>
      </w:r>
      <w:r w:rsidR="002966AB" w:rsidRPr="005344B4">
        <w:rPr>
          <w:rFonts w:cs="Times New Roman"/>
        </w:rPr>
        <w:instrText xml:space="preserve"> ADDIN ZOTERO_ITEM CSL_CITATION {"citationID":"eMPluU0Y","properties":{"formattedCitation":"(Pratt and Rosner, 2012)","plainCitation":"(Pratt and Rosner, 2012)","noteIndex":0},"citationItems":[{"id":1313,"uris":["http://zotero.org/users/6040264/items/KAUDV9Y5"],"itemData":{"id":1313,"type":"book","call-number":"HQ1154 .G55 2012","collection-title":"Gender and culture","event-place":"New York","ISBN":"978-0-231-15448-2","note":"OCLC: ocn776773223","number-of-pages":"325","publisher":"Columbia University Press","publisher-place":"New York","source":"Library of Congress ISBN","title":"The global and the intimate: feminism in our time","title-short":"The global and the intimate","editor":[{"family":"Pratt","given":"Geraldine"},{"family":"Rosner","given":"Victoria"}],"issued":{"date-parts":[["2012"]]}}}],"schema":"https://github.com/citation-style-language/schema/raw/master/csl-citation.json"} </w:instrText>
      </w:r>
      <w:r w:rsidR="002966AB" w:rsidRPr="005344B4">
        <w:rPr>
          <w:rFonts w:cs="Times New Roman"/>
        </w:rPr>
        <w:fldChar w:fldCharType="separate"/>
      </w:r>
      <w:r w:rsidR="002966AB" w:rsidRPr="005344B4">
        <w:rPr>
          <w:rFonts w:cs="Times New Roman"/>
        </w:rPr>
        <w:t>(Pratt and Rosner, 2012)</w:t>
      </w:r>
      <w:r w:rsidR="002966AB" w:rsidRPr="005344B4">
        <w:rPr>
          <w:rFonts w:cs="Times New Roman"/>
        </w:rPr>
        <w:fldChar w:fldCharType="end"/>
      </w:r>
      <w:r w:rsidR="00196686" w:rsidRPr="005344B4">
        <w:rPr>
          <w:rFonts w:cs="Times New Roman"/>
        </w:rPr>
        <w:t xml:space="preserve"> </w:t>
      </w:r>
      <w:r w:rsidR="002C24B9" w:rsidRPr="005344B4">
        <w:rPr>
          <w:rFonts w:cs="Times New Roman"/>
        </w:rPr>
        <w:t>to understand how the politics of environment and environmentali</w:t>
      </w:r>
      <w:r w:rsidR="006B6BC0" w:rsidRPr="005344B4">
        <w:rPr>
          <w:rFonts w:cs="Times New Roman"/>
        </w:rPr>
        <w:t xml:space="preserve">sm both shape and emerge from everyday encounters and relations. </w:t>
      </w:r>
      <w:r w:rsidR="00B63714" w:rsidRPr="005344B4">
        <w:rPr>
          <w:rFonts w:cs="Times New Roman"/>
        </w:rPr>
        <w:t xml:space="preserve"> </w:t>
      </w:r>
      <w:r w:rsidR="00930D51" w:rsidRPr="005344B4">
        <w:rPr>
          <w:rFonts w:cs="Times New Roman"/>
        </w:rPr>
        <w:t xml:space="preserve">I </w:t>
      </w:r>
      <w:r w:rsidR="00D6625C" w:rsidRPr="005344B4">
        <w:rPr>
          <w:rFonts w:cs="Times New Roman"/>
        </w:rPr>
        <w:t>mobilise</w:t>
      </w:r>
      <w:r w:rsidR="00930D51" w:rsidRPr="005344B4">
        <w:rPr>
          <w:rFonts w:cs="Times New Roman"/>
        </w:rPr>
        <w:t xml:space="preserve"> theor</w:t>
      </w:r>
      <w:r w:rsidR="00D6625C" w:rsidRPr="005344B4">
        <w:rPr>
          <w:rFonts w:cs="Times New Roman"/>
        </w:rPr>
        <w:t xml:space="preserve">ies of affect </w:t>
      </w:r>
      <w:r w:rsidR="00930D51" w:rsidRPr="005344B4">
        <w:rPr>
          <w:rFonts w:cs="Times New Roman"/>
        </w:rPr>
        <w:t>which</w:t>
      </w:r>
      <w:r w:rsidR="001B5A52" w:rsidRPr="005344B4">
        <w:rPr>
          <w:rFonts w:cs="Times New Roman"/>
        </w:rPr>
        <w:t xml:space="preserve"> </w:t>
      </w:r>
      <w:r w:rsidR="00930D51" w:rsidRPr="005344B4">
        <w:rPr>
          <w:rFonts w:cs="Times New Roman"/>
        </w:rPr>
        <w:t xml:space="preserve">hold </w:t>
      </w:r>
      <w:r w:rsidR="00E83261" w:rsidRPr="005344B4">
        <w:rPr>
          <w:rFonts w:cs="Times New Roman"/>
        </w:rPr>
        <w:t>individually felt emotion</w:t>
      </w:r>
      <w:r w:rsidR="006B3BD4" w:rsidRPr="005344B4">
        <w:rPr>
          <w:rFonts w:cs="Times New Roman"/>
        </w:rPr>
        <w:t>s</w:t>
      </w:r>
      <w:r w:rsidR="00E83261" w:rsidRPr="005344B4">
        <w:rPr>
          <w:rFonts w:cs="Times New Roman"/>
        </w:rPr>
        <w:t xml:space="preserve"> </w:t>
      </w:r>
      <w:r w:rsidR="009E512D" w:rsidRPr="005344B4">
        <w:rPr>
          <w:rFonts w:cs="Times New Roman"/>
        </w:rPr>
        <w:t>in</w:t>
      </w:r>
      <w:r w:rsidR="001B5A52" w:rsidRPr="005344B4">
        <w:rPr>
          <w:rFonts w:cs="Times New Roman"/>
        </w:rPr>
        <w:t xml:space="preserve"> tension</w:t>
      </w:r>
      <w:r w:rsidR="006B3BD4" w:rsidRPr="005344B4">
        <w:rPr>
          <w:rFonts w:cs="Times New Roman"/>
        </w:rPr>
        <w:t xml:space="preserve"> with collective feelings</w:t>
      </w:r>
      <w:r w:rsidR="001B5A52" w:rsidRPr="005344B4">
        <w:rPr>
          <w:rFonts w:cs="Times New Roman"/>
        </w:rPr>
        <w:t xml:space="preserve"> t</w:t>
      </w:r>
      <w:r w:rsidR="00814CDF" w:rsidRPr="005344B4">
        <w:rPr>
          <w:rFonts w:cs="Times New Roman"/>
        </w:rPr>
        <w:t>o understand how affect</w:t>
      </w:r>
      <w:r w:rsidR="001B5A52" w:rsidRPr="005344B4">
        <w:rPr>
          <w:rFonts w:cs="Times New Roman"/>
        </w:rPr>
        <w:t>s</w:t>
      </w:r>
      <w:r w:rsidR="00814CDF" w:rsidRPr="005344B4">
        <w:rPr>
          <w:rFonts w:cs="Times New Roman"/>
        </w:rPr>
        <w:t xml:space="preserve"> circulate, how </w:t>
      </w:r>
      <w:r w:rsidR="001B5A52" w:rsidRPr="005344B4">
        <w:rPr>
          <w:rFonts w:cs="Times New Roman"/>
        </w:rPr>
        <w:t>they are</w:t>
      </w:r>
      <w:r w:rsidR="00814CDF" w:rsidRPr="005344B4">
        <w:rPr>
          <w:rFonts w:cs="Times New Roman"/>
        </w:rPr>
        <w:t xml:space="preserve"> transmitted and </w:t>
      </w:r>
      <w:r w:rsidR="00925A3D" w:rsidRPr="005344B4">
        <w:rPr>
          <w:rFonts w:cs="Times New Roman"/>
        </w:rPr>
        <w:t>received</w:t>
      </w:r>
      <w:r w:rsidR="00814CDF" w:rsidRPr="005344B4">
        <w:rPr>
          <w:rFonts w:cs="Times New Roman"/>
        </w:rPr>
        <w:t xml:space="preserve"> by differently positioned bodies in different places at different times</w:t>
      </w:r>
      <w:r w:rsidR="001B5A52" w:rsidRPr="005344B4">
        <w:rPr>
          <w:rFonts w:cs="Times New Roman"/>
        </w:rPr>
        <w:t>, and what this means for relation</w:t>
      </w:r>
      <w:r w:rsidR="00993A20" w:rsidRPr="005344B4">
        <w:rPr>
          <w:rFonts w:cs="Times New Roman"/>
        </w:rPr>
        <w:t>s</w:t>
      </w:r>
      <w:r w:rsidR="001B5A52" w:rsidRPr="005344B4">
        <w:rPr>
          <w:rFonts w:cs="Times New Roman"/>
        </w:rPr>
        <w:t xml:space="preserve"> of power. That is, it is an attempt to grasp ‘the </w:t>
      </w:r>
      <w:proofErr w:type="spellStart"/>
      <w:r w:rsidR="001B5A52" w:rsidRPr="005344B4">
        <w:rPr>
          <w:rFonts w:cs="Times New Roman"/>
        </w:rPr>
        <w:t>microdyamics</w:t>
      </w:r>
      <w:proofErr w:type="spellEnd"/>
      <w:r w:rsidR="001B5A52" w:rsidRPr="005344B4">
        <w:rPr>
          <w:rFonts w:cs="Times New Roman"/>
        </w:rPr>
        <w:t xml:space="preserve"> through which world politics take shape’ (Closs-Stephens, 2022:3)</w:t>
      </w:r>
      <w:r w:rsidR="00925A3D" w:rsidRPr="005344B4">
        <w:rPr>
          <w:rFonts w:cs="Times New Roman"/>
        </w:rPr>
        <w:t xml:space="preserve">. </w:t>
      </w:r>
      <w:r w:rsidR="009E512D" w:rsidRPr="005344B4">
        <w:rPr>
          <w:rFonts w:cs="Times New Roman"/>
        </w:rPr>
        <w:t xml:space="preserve">For example, eco-anxiety is </w:t>
      </w:r>
      <w:r w:rsidR="00C246BC" w:rsidRPr="005344B4">
        <w:rPr>
          <w:rFonts w:cs="Times New Roman"/>
        </w:rPr>
        <w:t>an individual psychological response to the realities of climate and ecological change</w:t>
      </w:r>
      <w:r w:rsidR="00CC1A0C" w:rsidRPr="005344B4">
        <w:rPr>
          <w:rStyle w:val="FootnoteReference"/>
          <w:rFonts w:cs="Times New Roman"/>
        </w:rPr>
        <w:footnoteReference w:id="11"/>
      </w:r>
      <w:r w:rsidR="00E5293C" w:rsidRPr="005344B4">
        <w:rPr>
          <w:rFonts w:cs="Times New Roman"/>
        </w:rPr>
        <w:t>.</w:t>
      </w:r>
      <w:r w:rsidR="00B77DC2" w:rsidRPr="005344B4">
        <w:rPr>
          <w:rFonts w:cs="Times New Roman"/>
        </w:rPr>
        <w:t xml:space="preserve"> As I demonstrate in Chapter </w:t>
      </w:r>
      <w:r w:rsidR="00DA1AE0" w:rsidRPr="005344B4">
        <w:rPr>
          <w:rFonts w:cs="Times New Roman"/>
        </w:rPr>
        <w:t xml:space="preserve">6, </w:t>
      </w:r>
      <w:r w:rsidR="00B77DC2" w:rsidRPr="005344B4">
        <w:rPr>
          <w:rFonts w:cs="Times New Roman"/>
        </w:rPr>
        <w:t>it can profoundly impact relations between parent</w:t>
      </w:r>
      <w:r w:rsidR="00CA520D" w:rsidRPr="005344B4">
        <w:rPr>
          <w:rFonts w:cs="Times New Roman"/>
        </w:rPr>
        <w:t xml:space="preserve"> climate activists </w:t>
      </w:r>
      <w:r w:rsidR="00B77DC2" w:rsidRPr="005344B4">
        <w:rPr>
          <w:rFonts w:cs="Times New Roman"/>
        </w:rPr>
        <w:t>and their children, as well as everyday family lif</w:t>
      </w:r>
      <w:r w:rsidR="00A362E5" w:rsidRPr="005344B4">
        <w:rPr>
          <w:rFonts w:cs="Times New Roman"/>
        </w:rPr>
        <w:t>e. A</w:t>
      </w:r>
      <w:r w:rsidR="00914A02" w:rsidRPr="005344B4">
        <w:rPr>
          <w:rFonts w:cs="Times New Roman"/>
        </w:rPr>
        <w:t xml:space="preserve"> wider sense of fear and doom is shared amongst many XR activists, with recruitment</w:t>
      </w:r>
      <w:r w:rsidR="00523861" w:rsidRPr="005344B4">
        <w:rPr>
          <w:rFonts w:cs="Times New Roman"/>
        </w:rPr>
        <w:t xml:space="preserve"> </w:t>
      </w:r>
      <w:r w:rsidR="00A362E5" w:rsidRPr="005344B4">
        <w:rPr>
          <w:rFonts w:cs="Times New Roman"/>
        </w:rPr>
        <w:t>activities</w:t>
      </w:r>
      <w:r w:rsidR="00914A02" w:rsidRPr="005344B4">
        <w:rPr>
          <w:rFonts w:cs="Times New Roman"/>
        </w:rPr>
        <w:t xml:space="preserve"> actively seeking to </w:t>
      </w:r>
      <w:r w:rsidR="00523861" w:rsidRPr="005344B4">
        <w:rPr>
          <w:rFonts w:cs="Times New Roman"/>
        </w:rPr>
        <w:t>generate this</w:t>
      </w:r>
      <w:r w:rsidR="00A362E5" w:rsidRPr="005344B4">
        <w:rPr>
          <w:rFonts w:cs="Times New Roman"/>
        </w:rPr>
        <w:t xml:space="preserve"> collective,</w:t>
      </w:r>
      <w:r w:rsidR="00523861" w:rsidRPr="005344B4">
        <w:rPr>
          <w:rFonts w:cs="Times New Roman"/>
        </w:rPr>
        <w:t xml:space="preserve"> affective </w:t>
      </w:r>
      <w:r w:rsidR="00334735" w:rsidRPr="005344B4">
        <w:rPr>
          <w:rFonts w:cs="Times New Roman"/>
        </w:rPr>
        <w:t>mo</w:t>
      </w:r>
      <w:r w:rsidR="00A362E5" w:rsidRPr="005344B4">
        <w:rPr>
          <w:rFonts w:cs="Times New Roman"/>
        </w:rPr>
        <w:t>od</w:t>
      </w:r>
      <w:r w:rsidR="00B62793" w:rsidRPr="005344B4">
        <w:rPr>
          <w:rFonts w:cs="Times New Roman"/>
        </w:rPr>
        <w:t xml:space="preserve">. </w:t>
      </w:r>
      <w:r w:rsidR="00A362E5" w:rsidRPr="005344B4">
        <w:rPr>
          <w:rFonts w:cs="Times New Roman"/>
        </w:rPr>
        <w:t xml:space="preserve">Some of the parents I interviewed rejected </w:t>
      </w:r>
      <w:r w:rsidR="00993A20" w:rsidRPr="005344B4">
        <w:rPr>
          <w:rFonts w:cs="Times New Roman"/>
        </w:rPr>
        <w:t>what they called the</w:t>
      </w:r>
      <w:r w:rsidR="00C31FAF" w:rsidRPr="005344B4">
        <w:rPr>
          <w:rFonts w:cs="Times New Roman"/>
        </w:rPr>
        <w:t xml:space="preserve"> ‘doom and gloom’</w:t>
      </w:r>
      <w:r w:rsidR="00993A20" w:rsidRPr="005344B4">
        <w:rPr>
          <w:rFonts w:cs="Times New Roman"/>
        </w:rPr>
        <w:t xml:space="preserve"> of the XR Script</w:t>
      </w:r>
      <w:r w:rsidR="009C1EDA" w:rsidRPr="005344B4">
        <w:rPr>
          <w:rFonts w:cs="Times New Roman"/>
        </w:rPr>
        <w:t xml:space="preserve"> </w:t>
      </w:r>
      <w:r w:rsidR="006D6D1E" w:rsidRPr="005344B4">
        <w:rPr>
          <w:rFonts w:cs="Times New Roman"/>
        </w:rPr>
        <w:fldChar w:fldCharType="begin"/>
      </w:r>
      <w:r w:rsidR="006D6D1E" w:rsidRPr="005344B4">
        <w:rPr>
          <w:rFonts w:cs="Times New Roman"/>
        </w:rPr>
        <w:instrText xml:space="preserve"> ADDIN ZOTERO_ITEM CSL_CITATION {"citationID":"XgxpawGl","properties":{"formattedCitation":"(Robson, 2025)","plainCitation":"(Robson, 2025)","noteIndex":0},"citationItems":[{"id":22311,"uris":["http://zotero.org/users/6040264/items/SAP2RLHE"],"itemData":{"id":22311,"type":"article-journal","abstract":"Whether it's a speech from a politician, a warning in a scientific article, or activists chanting in the street, the climate crisis is made and remade through competing claims about the future. Across Western environmental movements, such claims often take the form of calls to forestall looming planetary extinction. The belief that we have to act now to avoid a future lost knowingly to self‐inflicted extinction operates through what I term ‘the extinction script’. As a technology of power that regulates climate futures, the extinction script implores the already threatened subject to act now and to do so urgently. Developing Edelman's (2004) concept of reproductive futurism, this paper argues that the extinction script enacts a dominant mode of relation to the future—that of ‘multi‐species reproductive futurism’. To do so, this paper traces and analyses the presence of the extinction script across public performances of activism by focusing upon the environmental movement Extinction Rebellion UK. Drawing from ethnographic fieldwork that spanned across 18 months, this paper offers a novel approach for understanding how individuals imagine collective futures.","container-title":"Transactions of the Institute of British Geographers","DOI":"10.1111/tran.70018","ISSN":"0020-2754, 1475-5661","language":"en","note":"publisher: Wiley","source":"durham-repository.worktribe.com","title":"Before it's too late: The extinction script, multi‐species reproductive futurism and Extinction Rebellion","title-short":"Before it's too late","URL":"https://durham-repository.worktribe.com/output/4088293","author":[{"family":"Robson","given":"Amy"}],"accessed":{"date-parts":[["2025",8,21]]},"issued":{"date-parts":[["2025",6,2]]}}}],"schema":"https://github.com/citation-style-language/schema/raw/master/csl-citation.json"} </w:instrText>
      </w:r>
      <w:r w:rsidR="006D6D1E" w:rsidRPr="005344B4">
        <w:rPr>
          <w:rFonts w:cs="Times New Roman"/>
        </w:rPr>
        <w:fldChar w:fldCharType="separate"/>
      </w:r>
      <w:r w:rsidR="006D6D1E" w:rsidRPr="005344B4">
        <w:rPr>
          <w:rFonts w:cs="Times New Roman"/>
        </w:rPr>
        <w:t>(Robson, 2025)</w:t>
      </w:r>
      <w:r w:rsidR="006D6D1E" w:rsidRPr="005344B4">
        <w:rPr>
          <w:rFonts w:cs="Times New Roman"/>
        </w:rPr>
        <w:fldChar w:fldCharType="end"/>
      </w:r>
      <w:r w:rsidR="000C0201" w:rsidRPr="005344B4">
        <w:rPr>
          <w:rFonts w:cs="Times New Roman"/>
        </w:rPr>
        <w:t xml:space="preserve">, seeking joy and enchantment in connecting with their local wildlife. </w:t>
      </w:r>
      <w:r w:rsidR="00C31FAF" w:rsidRPr="005344B4">
        <w:rPr>
          <w:rFonts w:cs="Times New Roman"/>
        </w:rPr>
        <w:t xml:space="preserve"> </w:t>
      </w:r>
      <w:r w:rsidR="00BB7342" w:rsidRPr="005344B4">
        <w:rPr>
          <w:rFonts w:cs="Times New Roman"/>
        </w:rPr>
        <w:t>Whilst affect is often the ‘object-target</w:t>
      </w:r>
      <w:r w:rsidR="00A02BE8">
        <w:rPr>
          <w:rFonts w:cs="Times New Roman"/>
        </w:rPr>
        <w:t>’</w:t>
      </w:r>
      <w:r w:rsidR="00BB7342" w:rsidRPr="005344B4">
        <w:rPr>
          <w:rFonts w:cs="Times New Roman"/>
        </w:rPr>
        <w:t xml:space="preserve"> of </w:t>
      </w:r>
      <w:r w:rsidR="00BB7342" w:rsidRPr="005344B4">
        <w:rPr>
          <w:rFonts w:cs="Times New Roman"/>
        </w:rPr>
        <w:lastRenderedPageBreak/>
        <w:t xml:space="preserve">governance </w:t>
      </w:r>
      <w:r w:rsidR="003D7D6B" w:rsidRPr="005344B4">
        <w:rPr>
          <w:rFonts w:cs="Times New Roman"/>
        </w:rPr>
        <w:fldChar w:fldCharType="begin"/>
      </w:r>
      <w:r w:rsidR="003D7D6B" w:rsidRPr="005344B4">
        <w:rPr>
          <w:rFonts w:cs="Times New Roman"/>
        </w:rPr>
        <w:instrText xml:space="preserve"> ADDIN ZOTERO_ITEM CSL_CITATION {"citationID":"Cyverg1s","properties":{"formattedCitation":"(Anderson, 2012)","plainCitation":"(Anderson, 2012)","noteIndex":0},"citationItems":[{"id":627,"uris":["http://zotero.org/users/6040264/items/47EMMQ7E"],"itemData":{"id":627,"type":"article-journal","abstract":"In this paper I stage an encounter between two concepts that have become popular placeholders for a broad concern with a politics of life: affect and biopower. Through engagement with Antonio Negri?s writings on the ?real subsumption of life? in contemporary capitalism and Michel Foucault?s lectures on neoliberalism, I show that understanding how forms of biopower work through affect requires attending to three relations: affective relations and capacities are object-targets for discipline, biopolitics, security and environmentality; affective life is the outside through which new ways of living may emerge; and specific collective affects (including ?state-phobia?) are part of the conditions for the birth of forms of biopower. In what is simultaneously a departure from, and an affirmation of, recent work on affect, I argue that attending to the dynamics of affective life may become political as a counter to forms of biopower that work through processes of normalisation. The consequence is that understanding how biopower works on and through affect becomes a precondition for developing affirmative relations with affective life.","container-title":"Transactions of the Institute of British Geographers","DOI":"10.1111/j.1475-5661.2011.00441.x","ISSN":"0020-2754","issue":"1","journalAbbreviation":"Transactions of the Institute of British Geographers","page":"28-43","source":"rgs-ibg.onlinelibrary.wiley.com (Atypon)","title":"Affect and biopower: towards a politics of life","title-short":"Affect and biopower","volume":"37","author":[{"family":"Anderson","given":"Ben"}],"issued":{"date-parts":[["2012",1,1]]}}}],"schema":"https://github.com/citation-style-language/schema/raw/master/csl-citation.json"} </w:instrText>
      </w:r>
      <w:r w:rsidR="003D7D6B" w:rsidRPr="005344B4">
        <w:rPr>
          <w:rFonts w:cs="Times New Roman"/>
        </w:rPr>
        <w:fldChar w:fldCharType="separate"/>
      </w:r>
      <w:r w:rsidR="003D7D6B" w:rsidRPr="005344B4">
        <w:rPr>
          <w:rFonts w:cs="Times New Roman"/>
        </w:rPr>
        <w:t>(Anderson, 2012)</w:t>
      </w:r>
      <w:r w:rsidR="003D7D6B" w:rsidRPr="005344B4">
        <w:rPr>
          <w:rFonts w:cs="Times New Roman"/>
        </w:rPr>
        <w:fldChar w:fldCharType="end"/>
      </w:r>
      <w:r w:rsidR="00A60727" w:rsidRPr="005344B4">
        <w:rPr>
          <w:rFonts w:cs="Times New Roman"/>
        </w:rPr>
        <w:t xml:space="preserve">; </w:t>
      </w:r>
      <w:r w:rsidR="00BB7342" w:rsidRPr="005344B4">
        <w:rPr>
          <w:rFonts w:cs="Times New Roman"/>
        </w:rPr>
        <w:t>affects always exceed attempts at orchestration or manipulation</w:t>
      </w:r>
      <w:r w:rsidR="00B55841" w:rsidRPr="005344B4">
        <w:rPr>
          <w:rFonts w:cs="Times New Roman"/>
        </w:rPr>
        <w:t>.</w:t>
      </w:r>
      <w:r w:rsidR="00BB7342" w:rsidRPr="005344B4">
        <w:rPr>
          <w:rFonts w:cs="Times New Roman"/>
        </w:rPr>
        <w:t xml:space="preserve"> </w:t>
      </w:r>
      <w:r w:rsidR="00B55841" w:rsidRPr="005344B4">
        <w:rPr>
          <w:rFonts w:cs="Times New Roman"/>
        </w:rPr>
        <w:t>W</w:t>
      </w:r>
      <w:r w:rsidR="00BB7342" w:rsidRPr="005344B4">
        <w:rPr>
          <w:rFonts w:cs="Times New Roman"/>
        </w:rPr>
        <w:t>hilst attempts</w:t>
      </w:r>
      <w:r w:rsidR="00B55841" w:rsidRPr="005344B4">
        <w:rPr>
          <w:rFonts w:cs="Times New Roman"/>
        </w:rPr>
        <w:t xml:space="preserve"> are made</w:t>
      </w:r>
      <w:r w:rsidR="00BB7342" w:rsidRPr="005344B4">
        <w:rPr>
          <w:rFonts w:cs="Times New Roman"/>
        </w:rPr>
        <w:t xml:space="preserve"> to govern through affect, there are also affective forms which may be ambivalent, politically ambiguous or which emerge as incoherent</w:t>
      </w:r>
      <w:r w:rsidR="00AA7C70" w:rsidRPr="005344B4">
        <w:rPr>
          <w:rFonts w:cs="Times New Roman"/>
        </w:rPr>
        <w:t xml:space="preserve"> </w:t>
      </w:r>
      <w:r w:rsidR="00AA7C70" w:rsidRPr="005344B4">
        <w:rPr>
          <w:rFonts w:cs="Times New Roman"/>
        </w:rPr>
        <w:fldChar w:fldCharType="begin"/>
      </w:r>
      <w:r w:rsidR="00D23FE6" w:rsidRPr="005344B4">
        <w:rPr>
          <w:rFonts w:cs="Times New Roman"/>
        </w:rPr>
        <w:instrText xml:space="preserve"> ADDIN ZOTERO_ITEM CSL_CITATION {"citationID":"rWeSftj4","properties":{"formattedCitation":"(Wilson and Anderson, 2020; A. Closs Stephens, 2022)","plainCitation":"(Wilson and Anderson, 2020; A. Closs Stephens, 2022)","noteIndex":0},"citationItems":[{"id":28,"uris":["http://zotero.org/users/6040264/items/XUWQIH2J"],"itemData":{"id":28,"type":"article-journal","container-title":"Environment and Planning C: Politics and Space","DOI":"10.1177/2399654420912445f","ISSN":"2399-6544","issue":"4","language":"en","note":"publisher: SAGE Publications Ltd STM","page":"591-598","source":"SAGE Journals","title":"Detachment, disaffection, and other ambivalent affects","volume":"38","author":[{"family":"Wilson","given":"Helen F"},{"family":"Anderson","given":"Ben"}],"issued":{"date-parts":[["2020",6,1]]}}},{"id":22192,"uris":["http://zotero.org/users/6040264/items/7MN3KAJJ"],"itemData":{"id":22192,"type":"book","abstract":"\"Identity is widely acknowledged to be a felt experience, yet questions of atmosphere, mood and public sentiments are rarely made central to understanding the global politics of nationalism. This book asks what difference it makes when we address national identity as principally an affective force? National Affects traces how ideas about 'us and them' take form in ordinary spaces, in ways that are both deeply felt and hardly noticeable, in studies of global events that range from the London 2012 Olympic Games to responses to acts of terror, the European refugee crisis and 'Brexit'. In this timely intervention, Angharad Closs Stephens addresses the affective dimensions of being together to open new angles in the study of nationalism and global politics. She asks how the nation is felt in everyday life, as well as differently experienced, and investigates different forms of enacting being together to generate new insights in the study of national identity. National Affects draws on academic theories in the study of Politics, International Relations and Human Geography, as well as stories, performance works and novels, to establish a new tone of critical enquiry. Informed by longstanding critical interrogations of the politics of 'us and them', this book argues that these ideas are not as stable as they are often made to seem. Drawing on a combination of artistic and academic interventions, this book offers a refreshing approach to conceptualising the politics of nationalism, identity and citizenship. In its focus on everyday atmospheres, it identifies new registers for intervening politically. Overall, National Affects outlines other ways of imagining and practising being political together, beyond the exclusionary politics of nationalism\"--","event-place":"London New York","ISBN":"978-0-7556-4143-7","language":"eng","number-of-pages":"1","publisher":"Bloomsbury Academic","publisher-place":"London New York","source":"K10plus ISBN","title":"National affects: the everyday atmospheres of being political","title-short":"National affects","author":[{"family":"Closs Stephens","given":"Angharad"}],"issued":{"date-parts":[["2022"]]}}}],"schema":"https://github.com/citation-style-language/schema/raw/master/csl-citation.json"} </w:instrText>
      </w:r>
      <w:r w:rsidR="00AA7C70" w:rsidRPr="005344B4">
        <w:rPr>
          <w:rFonts w:cs="Times New Roman"/>
        </w:rPr>
        <w:fldChar w:fldCharType="separate"/>
      </w:r>
      <w:r w:rsidR="00D23FE6" w:rsidRPr="005344B4">
        <w:rPr>
          <w:rFonts w:cs="Times New Roman"/>
        </w:rPr>
        <w:t>(Wilson and Anderson, 2020; A. Closs Stephens, 2022)</w:t>
      </w:r>
      <w:r w:rsidR="00AA7C70" w:rsidRPr="005344B4">
        <w:rPr>
          <w:rFonts w:cs="Times New Roman"/>
        </w:rPr>
        <w:fldChar w:fldCharType="end"/>
      </w:r>
      <w:r w:rsidR="00BB7342" w:rsidRPr="005344B4">
        <w:rPr>
          <w:rFonts w:cs="Times New Roman"/>
        </w:rPr>
        <w:t xml:space="preserve">. </w:t>
      </w:r>
      <w:r w:rsidR="00221C50" w:rsidRPr="005344B4">
        <w:rPr>
          <w:rFonts w:cs="Times New Roman"/>
        </w:rPr>
        <w:t xml:space="preserve">Attending to the interplay between emotion and affect </w:t>
      </w:r>
      <w:r w:rsidR="005769B4" w:rsidRPr="005344B4">
        <w:rPr>
          <w:rFonts w:cs="Times New Roman"/>
        </w:rPr>
        <w:t>brings into view ambivalences, incoherences and ambiguities</w:t>
      </w:r>
      <w:r w:rsidR="00BB7342" w:rsidRPr="005344B4">
        <w:rPr>
          <w:rFonts w:cs="Times New Roman"/>
        </w:rPr>
        <w:t xml:space="preserve">; it enables an analysis of that which exceeds attempts to orchestrate, govern or discursively shape </w:t>
      </w:r>
      <w:r w:rsidR="00B62793" w:rsidRPr="005344B4">
        <w:rPr>
          <w:rFonts w:cs="Times New Roman"/>
        </w:rPr>
        <w:t>environmental subjects</w:t>
      </w:r>
      <w:r w:rsidR="00C64747" w:rsidRPr="005344B4">
        <w:rPr>
          <w:rFonts w:cs="Times New Roman"/>
        </w:rPr>
        <w:t xml:space="preserve"> through responsibilisation</w:t>
      </w:r>
    </w:p>
    <w:p w14:paraId="704D1AA8" w14:textId="73C7DF95" w:rsidR="00F90CE1" w:rsidRPr="005344B4" w:rsidRDefault="008F6336" w:rsidP="00901009">
      <w:pPr>
        <w:pStyle w:val="Heading3"/>
      </w:pPr>
      <w:bookmarkStart w:id="33" w:name="_Toc213581762"/>
      <w:r w:rsidRPr="005344B4">
        <w:t>2.2.</w:t>
      </w:r>
      <w:r w:rsidR="009303B8">
        <w:t>2</w:t>
      </w:r>
      <w:r w:rsidRPr="005344B4">
        <w:t xml:space="preserve"> </w:t>
      </w:r>
      <w:r w:rsidR="00842252" w:rsidRPr="005344B4">
        <w:t>Why affect matters</w:t>
      </w:r>
      <w:bookmarkEnd w:id="33"/>
    </w:p>
    <w:p w14:paraId="249D3D64" w14:textId="0985F2B0" w:rsidR="003A5FE6" w:rsidRPr="005344B4" w:rsidRDefault="00674957" w:rsidP="009811B0">
      <w:pPr>
        <w:spacing w:line="480" w:lineRule="auto"/>
        <w:rPr>
          <w:rFonts w:cs="Times New Roman"/>
        </w:rPr>
      </w:pPr>
      <w:r w:rsidRPr="005344B4">
        <w:rPr>
          <w:rFonts w:cs="Times New Roman"/>
        </w:rPr>
        <w:t xml:space="preserve">There are three reasons why affect matters to environmental politics and the </w:t>
      </w:r>
      <w:r w:rsidR="000D73C7" w:rsidRPr="005344B4">
        <w:rPr>
          <w:rFonts w:cs="Times New Roman"/>
        </w:rPr>
        <w:t>emergence</w:t>
      </w:r>
      <w:r w:rsidRPr="005344B4">
        <w:rPr>
          <w:rFonts w:cs="Times New Roman"/>
        </w:rPr>
        <w:t xml:space="preserve"> of environmental subjecthood. The first is that affect is co-constitutive of agency, that i</w:t>
      </w:r>
      <w:r w:rsidR="00EF5CBF" w:rsidRPr="005344B4">
        <w:rPr>
          <w:rFonts w:cs="Times New Roman"/>
        </w:rPr>
        <w:t xml:space="preserve">s affects </w:t>
      </w:r>
      <w:r w:rsidRPr="005344B4">
        <w:rPr>
          <w:rFonts w:cs="Times New Roman"/>
        </w:rPr>
        <w:t>motivate</w:t>
      </w:r>
      <w:r w:rsidR="005A28D2" w:rsidRPr="005344B4">
        <w:rPr>
          <w:rFonts w:cs="Times New Roman"/>
        </w:rPr>
        <w:t xml:space="preserve">; </w:t>
      </w:r>
      <w:r w:rsidR="008166C3" w:rsidRPr="005344B4">
        <w:rPr>
          <w:rFonts w:cs="Times New Roman"/>
        </w:rPr>
        <w:t>we</w:t>
      </w:r>
      <w:r w:rsidR="00EF5CBF" w:rsidRPr="005344B4">
        <w:rPr>
          <w:rFonts w:cs="Times New Roman"/>
        </w:rPr>
        <w:t xml:space="preserve"> </w:t>
      </w:r>
      <w:r w:rsidR="005A28D2" w:rsidRPr="005344B4">
        <w:rPr>
          <w:rFonts w:cs="Times New Roman"/>
        </w:rPr>
        <w:t>are moved through shared encounters and</w:t>
      </w:r>
      <w:r w:rsidR="00006B4B" w:rsidRPr="005344B4">
        <w:rPr>
          <w:rFonts w:cs="Times New Roman"/>
        </w:rPr>
        <w:t xml:space="preserve"> affective attachments</w:t>
      </w:r>
      <w:r w:rsidR="00552A84" w:rsidRPr="005344B4">
        <w:rPr>
          <w:rFonts w:cs="Times New Roman"/>
        </w:rPr>
        <w:t xml:space="preserve"> to act in </w:t>
      </w:r>
      <w:r w:rsidR="00006B4B" w:rsidRPr="005344B4">
        <w:rPr>
          <w:rFonts w:cs="Times New Roman"/>
        </w:rPr>
        <w:t>p</w:t>
      </w:r>
      <w:r w:rsidR="005A28D2" w:rsidRPr="005344B4">
        <w:rPr>
          <w:rFonts w:cs="Times New Roman"/>
        </w:rPr>
        <w:t xml:space="preserve">ursuit of a particular </w:t>
      </w:r>
      <w:r w:rsidR="00787E30" w:rsidRPr="005344B4">
        <w:rPr>
          <w:rFonts w:cs="Times New Roman"/>
        </w:rPr>
        <w:t>outcome – a promise of something yet to come</w:t>
      </w:r>
      <w:r w:rsidR="007178E5" w:rsidRPr="005344B4">
        <w:rPr>
          <w:rFonts w:cs="Times New Roman"/>
        </w:rPr>
        <w:t xml:space="preserve"> </w:t>
      </w:r>
      <w:r w:rsidR="00B55841" w:rsidRPr="005344B4">
        <w:rPr>
          <w:rFonts w:cs="Times New Roman"/>
        </w:rPr>
        <w:fldChar w:fldCharType="begin"/>
      </w:r>
      <w:r w:rsidR="00B55841" w:rsidRPr="005344B4">
        <w:rPr>
          <w:rFonts w:cs="Times New Roman"/>
        </w:rPr>
        <w:instrText xml:space="preserve"> ADDIN ZOTERO_ITEM CSL_CITATION {"citationID":"QQUge1Os","properties":{"formattedCitation":"(Berlant, 2011)","plainCitation":"(Berlant, 2011)","noteIndex":0},"citationItems":[{"id":2372,"uris":["http://zotero.org/users/6040264/items/CQ2Z9YVJ"],"itemData":{"id":2372,"type":"book","collection-title":"A John Hope Franklin Center book","event-place":"Durham London","ISBN":"978-0-8223-5111-5","language":"eng","number-of-pages":"342","publisher":"Duke University Press","publisher-place":"Durham London","source":"K10plus ISBN","title":"Cruel optimism","author":[{"family":"Berlant","given":"Lauren Gail"}],"issued":{"date-parts":[["2011"]]}}}],"schema":"https://github.com/citation-style-language/schema/raw/master/csl-citation.json"} </w:instrText>
      </w:r>
      <w:r w:rsidR="00B55841" w:rsidRPr="005344B4">
        <w:rPr>
          <w:rFonts w:cs="Times New Roman"/>
        </w:rPr>
        <w:fldChar w:fldCharType="separate"/>
      </w:r>
      <w:r w:rsidR="00B55841" w:rsidRPr="005344B4">
        <w:rPr>
          <w:rFonts w:cs="Times New Roman"/>
        </w:rPr>
        <w:t>(Berlant, 2011)</w:t>
      </w:r>
      <w:r w:rsidR="00B55841" w:rsidRPr="005344B4">
        <w:rPr>
          <w:rFonts w:cs="Times New Roman"/>
        </w:rPr>
        <w:fldChar w:fldCharType="end"/>
      </w:r>
      <w:r w:rsidR="00006B4B" w:rsidRPr="005344B4">
        <w:rPr>
          <w:rFonts w:cs="Times New Roman"/>
        </w:rPr>
        <w:t xml:space="preserve">. </w:t>
      </w:r>
      <w:r w:rsidR="00EC4604" w:rsidRPr="005344B4">
        <w:rPr>
          <w:rFonts w:cs="Times New Roman"/>
        </w:rPr>
        <w:t xml:space="preserve">Whilst the language may differ across diverse approaches to affect, that affect </w:t>
      </w:r>
      <w:r w:rsidR="00EC4604" w:rsidRPr="005344B4">
        <w:rPr>
          <w:rFonts w:cs="Times New Roman"/>
          <w:i/>
          <w:iCs/>
        </w:rPr>
        <w:t>moves</w:t>
      </w:r>
      <w:r w:rsidR="00EC4604" w:rsidRPr="005344B4">
        <w:rPr>
          <w:rFonts w:cs="Times New Roman"/>
        </w:rPr>
        <w:t xml:space="preserve"> us is broadly agreed by all </w:t>
      </w:r>
      <w:r w:rsidR="002467A0" w:rsidRPr="005344B4">
        <w:rPr>
          <w:rFonts w:cs="Times New Roman"/>
        </w:rPr>
        <w:fldChar w:fldCharType="begin"/>
      </w:r>
      <w:r w:rsidR="002467A0" w:rsidRPr="005344B4">
        <w:rPr>
          <w:rFonts w:cs="Times New Roman"/>
        </w:rPr>
        <w:instrText xml:space="preserve"> ADDIN ZOTERO_ITEM CSL_CITATION {"citationID":"Io55paqy","properties":{"formattedCitation":"(Thrift, 2004)","plainCitation":"(Thrift, 2004)","noteIndex":0},"citationItems":[{"id":693,"uris":["http://zotero.org/users/6040264/items/8D9FHWFW"],"itemData":{"id":693,"type":"article-journal","abstract":"This paper attempts to take the politics of affect as not just incidental but central to the life of cities, given that cities are thought of as inhuman or transhuman entities and that politics is understood as a process of community without unity. It is in three main parts. The first part sets out the main approaches to affect that conform with this approach. The second part considers the ways in which the systematic engineering of affect has become central to the political life of Euro-American cities, and why. The third part then sets out the different kinds of progressive politics that might become possible once affect is taken into account. There are some brief conclusions.","container-title":"Geografiska Annaler: Series B, Human Geography","DOI":"10.1111/j.0435-3684.2004.00154.x","ISSN":"1468-0467","issue":"1","language":"en","page":"57-78","source":"Wiley Online Library","title":"Intensities of Feeling: Towards a Spatial Politics of Affect","title-short":"Intensities of Feeling","volume":"86","author":[{"family":"Thrift","given":"Nigel"}],"issued":{"date-parts":[["2004"]]}}}],"schema":"https://github.com/citation-style-language/schema/raw/master/csl-citation.json"} </w:instrText>
      </w:r>
      <w:r w:rsidR="002467A0" w:rsidRPr="005344B4">
        <w:rPr>
          <w:rFonts w:cs="Times New Roman"/>
        </w:rPr>
        <w:fldChar w:fldCharType="separate"/>
      </w:r>
      <w:r w:rsidR="002467A0" w:rsidRPr="005344B4">
        <w:rPr>
          <w:rFonts w:cs="Times New Roman"/>
        </w:rPr>
        <w:t>(Thrift, 2004)</w:t>
      </w:r>
      <w:r w:rsidR="002467A0" w:rsidRPr="005344B4">
        <w:rPr>
          <w:rFonts w:cs="Times New Roman"/>
        </w:rPr>
        <w:fldChar w:fldCharType="end"/>
      </w:r>
      <w:r w:rsidR="00165DF1" w:rsidRPr="005344B4">
        <w:rPr>
          <w:rFonts w:cs="Times New Roman"/>
        </w:rPr>
        <w:t>.</w:t>
      </w:r>
      <w:r w:rsidR="00EC4604" w:rsidRPr="005344B4">
        <w:rPr>
          <w:rFonts w:cs="Times New Roman"/>
        </w:rPr>
        <w:t xml:space="preserve"> </w:t>
      </w:r>
      <w:r w:rsidR="00CA41E6" w:rsidRPr="005344B4">
        <w:rPr>
          <w:rFonts w:cs="Times New Roman"/>
        </w:rPr>
        <w:t>If</w:t>
      </w:r>
      <w:r w:rsidR="00754BA8" w:rsidRPr="005344B4">
        <w:rPr>
          <w:rFonts w:cs="Times New Roman"/>
        </w:rPr>
        <w:t>,</w:t>
      </w:r>
      <w:r w:rsidR="00CA41E6" w:rsidRPr="005344B4">
        <w:rPr>
          <w:rFonts w:cs="Times New Roman"/>
        </w:rPr>
        <w:t xml:space="preserve"> </w:t>
      </w:r>
      <w:r w:rsidR="00754BA8" w:rsidRPr="005344B4">
        <w:rPr>
          <w:rFonts w:cs="Times New Roman"/>
        </w:rPr>
        <w:t xml:space="preserve">as defined above, </w:t>
      </w:r>
      <w:r w:rsidR="00CA41E6" w:rsidRPr="005344B4">
        <w:rPr>
          <w:rFonts w:cs="Times New Roman"/>
        </w:rPr>
        <w:t>we consider environmental politics to be both the struggle to name</w:t>
      </w:r>
      <w:r w:rsidR="001E25D0" w:rsidRPr="005344B4">
        <w:rPr>
          <w:rFonts w:cs="Times New Roman"/>
        </w:rPr>
        <w:t>,</w:t>
      </w:r>
      <w:r w:rsidR="00CA41E6" w:rsidRPr="005344B4">
        <w:rPr>
          <w:rFonts w:cs="Times New Roman"/>
        </w:rPr>
        <w:t xml:space="preserve"> know and define environment as well as </w:t>
      </w:r>
      <w:r w:rsidR="00922143" w:rsidRPr="005344B4">
        <w:rPr>
          <w:rFonts w:cs="Times New Roman"/>
        </w:rPr>
        <w:t xml:space="preserve">a desire to bring about particular socio-natural </w:t>
      </w:r>
      <w:r w:rsidR="00754BA8" w:rsidRPr="005344B4">
        <w:rPr>
          <w:rFonts w:cs="Times New Roman"/>
        </w:rPr>
        <w:t xml:space="preserve">futures </w:t>
      </w:r>
      <w:r w:rsidR="00165DF1" w:rsidRPr="005344B4">
        <w:rPr>
          <w:rFonts w:cs="Times New Roman"/>
        </w:rPr>
        <w:fldChar w:fldCharType="begin"/>
      </w:r>
      <w:r w:rsidR="00165DF1" w:rsidRPr="005344B4">
        <w:rPr>
          <w:rFonts w:cs="Times New Roman"/>
        </w:rPr>
        <w:instrText xml:space="preserve"> ADDIN ZOTERO_ITEM CSL_CITATION {"citationID":"ehshWbV1","properties":{"formattedCitation":"(Mansfield {\\i{}et al.}, 2015)","plainCitation":"(Mansfield et al., 2015)","noteIndex":0},"citationItems":[{"id":2162,"uris":["http://zotero.org/users/6040264/items/RWRTSJG7"],"itemData":{"id":2162,"type":"article-journal","abstract":"This article is about the logic and dynamics of environmental politics when the environment at stake is profoundly socioecological. We investigate the socioecological forests of the coalfields of Appalachian Ohio, where once decimated forests are again widespread. Conceptualizing forests as power-laden relationships among various people, trees, and other nonhumans, we identify multiple distinct forest types that currently exist as both material reality and future vision. Each forest is characterized by antagonistic ideas about ideal species composition, structure, and function and about specific actions and actors deemed necessary and threatening for the forest's persistence. Each forest represents a very different vision for how socioecological relationships should be fostered. We argue, first, that broad acceptance that the environment is fundamentally socioecological does not mark the end of environmentalism. Rather, urges to environmentalism proliferate as people aim to foster the social natures they envision—and do so through interventions that are internal to what the forest is and does. Second, the proliferation of environmentalisms generates new forms of environmental conflict, which manifests over what sorts of social natures can and should exist (i.e., what they should do and for whom) and which interventions are beneficial or harmful to the survival and proliferation of the forest in the future. Ultimately, we demonstrate that socioecological futures are being shaped today through political struggle not over naturalness but over what should be done, by whom, to bring about which social natures, and to the benefit of whom (human and nonhuman). </w:instrText>
      </w:r>
      <w:r w:rsidR="00165DF1" w:rsidRPr="005344B4">
        <w:rPr>
          <w:rFonts w:eastAsia="MS Gothic" w:cs="Times New Roman"/>
        </w:rPr>
        <w:instrText>本文内容关乎危及的</w:instrText>
      </w:r>
      <w:r w:rsidR="00165DF1" w:rsidRPr="005344B4">
        <w:rPr>
          <w:rFonts w:eastAsia="Microsoft JhengHei" w:cs="Times New Roman"/>
        </w:rPr>
        <w:instrText>环境具有深刻的社会生态性之时，环境政治的逻辑与动态。我们探讨阿帕拉契山在俄亥俄州的煤田中的社会生态森林，曾经大量灭绝的森林，又再度遍布其中。我们将森林概念化为各种人、树木以及其他非人类事物之间的权力承载关係，指认多种特殊的森林形态，这些森林形态在当下同时作为物质现实与未来的愿景而存在。各种森林，以有关理想物种组成、结构、功能，以及被视为对森林续存而言的必要或危害性之特定行动与行动者的对抗性概念进行分类。每一种森林，皆呈现出对社会生态关係应如何促进的截然不同的愿景。我们首先主张，广泛接受环境在根本上是社会生态的观点，并非标示着环境主义的终结。反之，当人们企图打造其所展望的社会自然时，环境主义的主张便开始激增</w:instrText>
      </w:r>
      <w:r w:rsidR="00165DF1" w:rsidRPr="005344B4">
        <w:rPr>
          <w:rFonts w:cs="Times New Roman"/>
        </w:rPr>
        <w:instrText>——</w:instrText>
      </w:r>
      <w:r w:rsidR="00165DF1" w:rsidRPr="005344B4">
        <w:rPr>
          <w:rFonts w:eastAsia="MS Gothic" w:cs="Times New Roman"/>
        </w:rPr>
        <w:instrText>并透</w:instrText>
      </w:r>
      <w:r w:rsidR="00165DF1" w:rsidRPr="005344B4">
        <w:rPr>
          <w:rFonts w:eastAsia="Microsoft JhengHei" w:cs="Times New Roman"/>
        </w:rPr>
        <w:instrText>过内在于有关森林是什麽、以及作何用的介入进行之。再者，环境主义的增生，生产了环境冲突的新形式，并展现在什麽样的社会自然可以、且应该存在之上（例如它们应该做什麽、为谁而做），以及什麽样的介入对未来森林的生存与增长是有益或有害的。我们最终证实，社会生态的未来，在今日并非透过对自然性的政治斗争形塑之，而是透过需要做什麽、由谁来做、为了达成何种社会自然，以及为了谁的利益而做（人类或非人类）的</w:instrText>
      </w:r>
      <w:r w:rsidR="00165DF1" w:rsidRPr="005344B4">
        <w:rPr>
          <w:rFonts w:eastAsia="MS Gothic" w:cs="Times New Roman"/>
        </w:rPr>
        <w:instrText>政治斗争形塑之。</w:instrText>
      </w:r>
      <w:r w:rsidR="00165DF1" w:rsidRPr="005344B4">
        <w:rPr>
          <w:rFonts w:cs="Times New Roman"/>
        </w:rPr>
        <w:instrText xml:space="preserve"> Este artículo se refiere a la lógica y la dinámica de políticas ambientales cuando el medio ambiente considerado es profundamente sociológico. Investigamos los bosques socioecológicos de los campos carboníferos de los Apalaches de Ohio, donde los que una vez fueron bosques aniquilados de nuevo crecen por doquier. Al conceptualizar los bosques como relaciones cargadas de poder entre varios pueblos, árboles y otros seres no humanos, identificamos múltiples tipos de bosque bien diferenciados que existen en la actualidad tanto como realidad material como visión futura. Cada bosque se caracteriza por ideas antagónicas acerca de la ideal composición por especies, estructura y función, y acerca de acciones específicas y actores que, para la persistencia del bosque, son considerados como necesarios o amenazantes. Cada bosque representa una muy diferentes visión sobre cómo se deberían promover relaciones socioecológicas. Argumentamos, primero, que esa vasta aceptación de que el medio ambiente es fundamentalmente socioecológico no marca el final del ambientalismo. Más que eso, los apremios por el ambientalismo proliferan en la medida en que la gente busca fortalecer las naturalezas sociales que ellos columbran—y hacen eso a través de intervenciones inmanentes a lo que el bosque es y hace. Segundo, la proliferación de ambientalismos genera nuevas formas de conflicto ambiental, que se manifiestan en cuáles tipos de naturaleza social pueden y deben existir (i.e., qué deben hacer y para quién) y cuáles intervenciones son benéficas o dañinas para la supervivencia y proliferación de los boques en el futuro. Básicamente, demostramos que ahora los futuros socioecológicos están siendo configurados por contienda política, no sobre la naturalidad sino sobre lo que debe hacerse y por quién para producir tales o cuáles naturalezas sociales, y en beneficio de quién (humano o no humano).","container-title":"Annals of the Association of American Geographers","ISSN":"0004-5608","issue":"2","note":"publisher: [Association of American Geographers, Taylor &amp; Francis, Ltd.]","page":"284-293","source":"JSTOR","title":"Environmental Politics After Nature: Conflicting Socioecological Futures","title-short":"Environmental Politics After Nature","volume":"105","author":[{"family":"Mansfield","given":"Becky"},{"family":"Biermann","given":"Christine"},{"family":"McSweeney","given":"Kendra"},{"family":"Law","given":"Justine"},{"family":"Gallemore","given":"Caleb"},{"family":"Horner","given":"Leslie"},{"family":"Munroe","given":"Darla K."}],"issued":{"date-parts":[["2015"]]}}}],"schema":"https://github.com/citation-style-language/schema/raw/master/csl-citation.json"} </w:instrText>
      </w:r>
      <w:r w:rsidR="00165DF1" w:rsidRPr="005344B4">
        <w:rPr>
          <w:rFonts w:cs="Times New Roman"/>
        </w:rPr>
        <w:fldChar w:fldCharType="separate"/>
      </w:r>
      <w:r w:rsidR="00165DF1" w:rsidRPr="005344B4">
        <w:rPr>
          <w:rFonts w:cs="Times New Roman"/>
        </w:rPr>
        <w:t xml:space="preserve">(Mansfield </w:t>
      </w:r>
      <w:r w:rsidR="00165DF1" w:rsidRPr="005344B4">
        <w:rPr>
          <w:rFonts w:cs="Times New Roman"/>
          <w:i/>
          <w:iCs/>
        </w:rPr>
        <w:t>et al.</w:t>
      </w:r>
      <w:r w:rsidR="00165DF1" w:rsidRPr="005344B4">
        <w:rPr>
          <w:rFonts w:cs="Times New Roman"/>
        </w:rPr>
        <w:t>, 2015)</w:t>
      </w:r>
      <w:r w:rsidR="00165DF1" w:rsidRPr="005344B4">
        <w:rPr>
          <w:rFonts w:cs="Times New Roman"/>
        </w:rPr>
        <w:fldChar w:fldCharType="end"/>
      </w:r>
      <w:r w:rsidR="00165DF1" w:rsidRPr="005344B4">
        <w:rPr>
          <w:rFonts w:cs="Times New Roman"/>
        </w:rPr>
        <w:t>,</w:t>
      </w:r>
      <w:r w:rsidR="00754BA8" w:rsidRPr="005344B4">
        <w:rPr>
          <w:rFonts w:cs="Times New Roman"/>
        </w:rPr>
        <w:t xml:space="preserve"> </w:t>
      </w:r>
      <w:r w:rsidR="001E25D0" w:rsidRPr="005344B4">
        <w:rPr>
          <w:rFonts w:cs="Times New Roman"/>
        </w:rPr>
        <w:t xml:space="preserve">affect is </w:t>
      </w:r>
      <w:r w:rsidR="005D58DD" w:rsidRPr="005344B4">
        <w:rPr>
          <w:rFonts w:cs="Times New Roman"/>
        </w:rPr>
        <w:t>vital to</w:t>
      </w:r>
      <w:r w:rsidR="008E2677" w:rsidRPr="005344B4">
        <w:rPr>
          <w:rFonts w:cs="Times New Roman"/>
        </w:rPr>
        <w:t xml:space="preserve"> under</w:t>
      </w:r>
      <w:r w:rsidR="00653453" w:rsidRPr="005344B4">
        <w:rPr>
          <w:rFonts w:cs="Times New Roman"/>
        </w:rPr>
        <w:t xml:space="preserve">standing the attachments we form to </w:t>
      </w:r>
      <w:r w:rsidR="00B54BB2" w:rsidRPr="005344B4">
        <w:rPr>
          <w:rFonts w:cs="Times New Roman"/>
        </w:rPr>
        <w:t xml:space="preserve">‘the environment’ </w:t>
      </w:r>
      <w:r w:rsidR="00723E43" w:rsidRPr="005344B4">
        <w:rPr>
          <w:rFonts w:cs="Times New Roman"/>
        </w:rPr>
        <w:t>as well as the</w:t>
      </w:r>
      <w:r w:rsidR="00B03886" w:rsidRPr="005344B4">
        <w:rPr>
          <w:rFonts w:cs="Times New Roman"/>
        </w:rPr>
        <w:t xml:space="preserve"> imagined socio-natural futures we desire or fear. </w:t>
      </w:r>
      <w:r w:rsidR="002A647E" w:rsidRPr="005344B4">
        <w:rPr>
          <w:rFonts w:cs="Times New Roman"/>
        </w:rPr>
        <w:t>The turn to affect signals a substantive shift how the subject is understood – from a rational, bounde</w:t>
      </w:r>
      <w:r w:rsidR="00FA6EDC" w:rsidRPr="005344B4">
        <w:rPr>
          <w:rFonts w:cs="Times New Roman"/>
        </w:rPr>
        <w:t xml:space="preserve">d, </w:t>
      </w:r>
      <w:r w:rsidR="002A647E" w:rsidRPr="005344B4">
        <w:rPr>
          <w:rFonts w:cs="Times New Roman"/>
        </w:rPr>
        <w:t>sovereign individual, to understanding the materiality of the body and its capacity to be emotionally affected as being critical to the ways in which subjects emerge</w:t>
      </w:r>
      <w:r w:rsidR="00B54BB2" w:rsidRPr="005344B4">
        <w:rPr>
          <w:rFonts w:cs="Times New Roman"/>
        </w:rPr>
        <w:t xml:space="preserve"> </w:t>
      </w:r>
      <w:r w:rsidR="00F22165" w:rsidRPr="005344B4">
        <w:rPr>
          <w:rFonts w:cs="Times New Roman"/>
        </w:rPr>
        <w:fldChar w:fldCharType="begin"/>
      </w:r>
      <w:r w:rsidR="00D23FE6" w:rsidRPr="005344B4">
        <w:rPr>
          <w:rFonts w:cs="Times New Roman"/>
        </w:rPr>
        <w:instrText xml:space="preserve"> ADDIN ZOTERO_ITEM CSL_CITATION {"citationID":"qNjZsOlF","properties":{"formattedCitation":"(A. Closs Stephens, 2022)","plainCitation":"(A. Closs Stephens, 2022)","noteIndex":0},"citationItems":[{"id":22192,"uris":["http://zotero.org/users/6040264/items/7MN3KAJJ"],"itemData":{"id":22192,"type":"book","abstract":"\"Identity is widely acknowledged to be a felt experience, yet questions of atmosphere, mood and public sentiments are rarely made central to understanding the global politics of nationalism. This book asks what difference it makes when we address national identity as principally an affective force? National Affects traces how ideas about 'us and them' take form in ordinary spaces, in ways that are both deeply felt and hardly noticeable, in studies of global events that range from the London 2012 Olympic Games to responses to acts of terror, the European refugee crisis and 'Brexit'. In this timely intervention, Angharad Closs Stephens addresses the affective dimensions of being together to open new angles in the study of nationalism and global politics. She asks how the nation is felt in everyday life, as well as differently experienced, and investigates different forms of enacting being together to generate new insights in the study of national identity. National Affects draws on academic theories in the study of Politics, International Relations and Human Geography, as well as stories, performance works and novels, to establish a new tone of critical enquiry. Informed by longstanding critical interrogations of the politics of 'us and them', this book argues that these ideas are not as stable as they are often made to seem. Drawing on a combination of artistic and academic interventions, this book offers a refreshing approach to conceptualising the politics of nationalism, identity and citizenship. In its focus on everyday atmospheres, it identifies new registers for intervening politically. Overall, National Affects outlines other ways of imagining and practising being political together, beyond the exclusionary politics of nationalism\"--","event-place":"London New York","ISBN":"978-0-7556-4143-7","language":"eng","number-of-pages":"1","publisher":"Bloomsbury Academic","publisher-place":"London New York","source":"K10plus ISBN","title":"National affects: the everyday atmospheres of being political","title-short":"National affects","author":[{"family":"Closs Stephens","given":"Angharad"}],"issued":{"date-parts":[["2022"]]}}}],"schema":"https://github.com/citation-style-language/schema/raw/master/csl-citation.json"} </w:instrText>
      </w:r>
      <w:r w:rsidR="00F22165" w:rsidRPr="005344B4">
        <w:rPr>
          <w:rFonts w:cs="Times New Roman"/>
        </w:rPr>
        <w:fldChar w:fldCharType="separate"/>
      </w:r>
      <w:r w:rsidR="00D23FE6" w:rsidRPr="005344B4">
        <w:rPr>
          <w:rFonts w:cs="Times New Roman"/>
        </w:rPr>
        <w:t>(A. Closs Stephens, 2022)</w:t>
      </w:r>
      <w:r w:rsidR="00F22165" w:rsidRPr="005344B4">
        <w:rPr>
          <w:rFonts w:cs="Times New Roman"/>
        </w:rPr>
        <w:fldChar w:fldCharType="end"/>
      </w:r>
      <w:r w:rsidR="002A647E" w:rsidRPr="005344B4">
        <w:rPr>
          <w:rFonts w:cs="Times New Roman"/>
        </w:rPr>
        <w:t>. However rather than a focus on the ways in which individually felt emotions shape subjecthood, affect theory points us towards the ways in which affective intensities which originate outside of individual body shape how we inhabit the world; how we experience and make sense of the world</w:t>
      </w:r>
      <w:r w:rsidR="00743062" w:rsidRPr="005344B4">
        <w:rPr>
          <w:rFonts w:cs="Times New Roman"/>
        </w:rPr>
        <w:t xml:space="preserve">, </w:t>
      </w:r>
      <w:r w:rsidR="002A647E" w:rsidRPr="005344B4">
        <w:rPr>
          <w:rFonts w:cs="Times New Roman"/>
        </w:rPr>
        <w:t>how we see ourselves in the world</w:t>
      </w:r>
      <w:r w:rsidR="00743062" w:rsidRPr="005344B4">
        <w:rPr>
          <w:rFonts w:cs="Times New Roman"/>
        </w:rPr>
        <w:t xml:space="preserve">, </w:t>
      </w:r>
      <w:r w:rsidR="002A647E" w:rsidRPr="005344B4">
        <w:rPr>
          <w:rFonts w:cs="Times New Roman"/>
        </w:rPr>
        <w:t>and the capacity the act.</w:t>
      </w:r>
      <w:r w:rsidR="00A62419" w:rsidRPr="005344B4">
        <w:rPr>
          <w:rFonts w:cs="Times New Roman"/>
        </w:rPr>
        <w:t xml:space="preserve"> Per</w:t>
      </w:r>
      <w:r w:rsidR="00743062" w:rsidRPr="005344B4">
        <w:rPr>
          <w:rFonts w:cs="Times New Roman"/>
        </w:rPr>
        <w:t xml:space="preserve"> Seigworth and Gregg, </w:t>
      </w:r>
      <w:r w:rsidR="002A647E" w:rsidRPr="005344B4">
        <w:rPr>
          <w:rFonts w:cs="Times New Roman"/>
        </w:rPr>
        <w:t>‘</w:t>
      </w:r>
      <w:r w:rsidR="007950DA">
        <w:rPr>
          <w:rFonts w:cs="Times New Roman"/>
        </w:rPr>
        <w:t>a</w:t>
      </w:r>
      <w:r w:rsidR="002A647E" w:rsidRPr="005344B4">
        <w:rPr>
          <w:rFonts w:cs="Times New Roman"/>
        </w:rPr>
        <w:t xml:space="preserve">ffect marks a body’s belonging to a world of encounters or; a world’s belonging to a body of encounters but also, in non-belonging…affect is integral to a body’s becoming’  </w:t>
      </w:r>
      <w:r w:rsidR="00967080" w:rsidRPr="005344B4">
        <w:rPr>
          <w:rFonts w:cs="Times New Roman"/>
        </w:rPr>
        <w:fldChar w:fldCharType="begin"/>
      </w:r>
      <w:r w:rsidR="00505594" w:rsidRPr="005344B4">
        <w:rPr>
          <w:rFonts w:cs="Times New Roman"/>
        </w:rPr>
        <w:instrText xml:space="preserve"> ADDIN ZOTERO_ITEM CSL_CITATION {"citationID":"yKZUI0gz","properties":{"formattedCitation":"(Seigworth and Gregg, 2010, p. 2)","plainCitation":"(Seigworth and Gregg, 2010, p. 2)","noteIndex":0},"citationItems":[{"id":2377,"uris":["http://zotero.org/users/6040264/items/HDGQT8UN"],"itemData":{"id":2377,"type":"chapter","abstract":"An Inventory of Shimmers was published in The Affect Theory Reader on page 1.","container-title":"An Inventory of Shimmers","ISBN":"978-0-8223-9304-7","language":"en","license":"De Gruyter expressly reserves the right to use all content for commercial text and data mining within the meaning of Section 44b of the German Copyright Act.","note":"DOI: 10.1515/9780822393047-002","page":"1-26","publisher":"Duke University Press","source":"www-degruyter-com.ezphost.dur.ac.uk","title":"An Inventory of Shimmers","URL":"https://www.degruyter.com/document/doi/10.1515/9780822393047-002/html","author":[{"family":"Seigworth","given":"Gregory J."},{"family":"Gregg","given":"Melissa"}],"accessed":{"date-parts":[["2024",4,30]]},"issued":{"date-parts":[["2010",11,12]]}},"locator":"2","label":"page"}],"schema":"https://github.com/citation-style-language/schema/raw/master/csl-citation.json"} </w:instrText>
      </w:r>
      <w:r w:rsidR="00967080" w:rsidRPr="005344B4">
        <w:rPr>
          <w:rFonts w:cs="Times New Roman"/>
        </w:rPr>
        <w:fldChar w:fldCharType="separate"/>
      </w:r>
      <w:r w:rsidR="00505594" w:rsidRPr="005344B4">
        <w:rPr>
          <w:rFonts w:cs="Times New Roman"/>
        </w:rPr>
        <w:t>(Seigworth and Gregg, 2010, p. 2)</w:t>
      </w:r>
      <w:r w:rsidR="00967080" w:rsidRPr="005344B4">
        <w:rPr>
          <w:rFonts w:cs="Times New Roman"/>
        </w:rPr>
        <w:fldChar w:fldCharType="end"/>
      </w:r>
      <w:r w:rsidR="00505594" w:rsidRPr="005344B4">
        <w:rPr>
          <w:rFonts w:cs="Times New Roman"/>
        </w:rPr>
        <w:t>.</w:t>
      </w:r>
      <w:r w:rsidR="00D6547C" w:rsidRPr="005344B4">
        <w:rPr>
          <w:rFonts w:cs="Times New Roman"/>
        </w:rPr>
        <w:t xml:space="preserve"> </w:t>
      </w:r>
      <w:proofErr w:type="gramStart"/>
      <w:r w:rsidR="00D6547C" w:rsidRPr="005344B4">
        <w:rPr>
          <w:rFonts w:cs="Times New Roman"/>
        </w:rPr>
        <w:t>That is to say, affect</w:t>
      </w:r>
      <w:proofErr w:type="gramEnd"/>
      <w:r w:rsidR="00D6547C" w:rsidRPr="005344B4">
        <w:rPr>
          <w:rFonts w:cs="Times New Roman"/>
        </w:rPr>
        <w:t xml:space="preserve"> co-constitutes how we come to be, know and act in </w:t>
      </w:r>
      <w:r w:rsidR="00AA32D4" w:rsidRPr="005344B4">
        <w:rPr>
          <w:rFonts w:cs="Times New Roman"/>
        </w:rPr>
        <w:t>relation to non-human-others and environmental commons</w:t>
      </w:r>
      <w:r w:rsidR="00A85767" w:rsidRPr="005344B4">
        <w:rPr>
          <w:rFonts w:cs="Times New Roman"/>
        </w:rPr>
        <w:t xml:space="preserve">, the ongoing becoming of environmental subjects. </w:t>
      </w:r>
    </w:p>
    <w:p w14:paraId="22D7D3D0" w14:textId="55577096" w:rsidR="00A85767" w:rsidRPr="005344B4" w:rsidRDefault="00121C2E" w:rsidP="009811B0">
      <w:pPr>
        <w:spacing w:line="480" w:lineRule="auto"/>
        <w:rPr>
          <w:rFonts w:cs="Times New Roman"/>
        </w:rPr>
      </w:pPr>
      <w:r w:rsidRPr="005344B4">
        <w:rPr>
          <w:rFonts w:cs="Times New Roman"/>
        </w:rPr>
        <w:lastRenderedPageBreak/>
        <w:t>Secondly,</w:t>
      </w:r>
      <w:r w:rsidR="00A40A8E" w:rsidRPr="005344B4">
        <w:rPr>
          <w:rFonts w:cs="Times New Roman"/>
        </w:rPr>
        <w:t xml:space="preserve"> affect is </w:t>
      </w:r>
      <w:r w:rsidR="00D50FA6" w:rsidRPr="005344B4">
        <w:rPr>
          <w:rFonts w:cs="Times New Roman"/>
        </w:rPr>
        <w:t>both generated by and is constitutive of encounters</w:t>
      </w:r>
      <w:r w:rsidR="00530D55" w:rsidRPr="005344B4">
        <w:rPr>
          <w:rFonts w:cs="Times New Roman"/>
        </w:rPr>
        <w:t xml:space="preserve"> storylines, images, objects</w:t>
      </w:r>
      <w:r w:rsidR="00F47429" w:rsidRPr="005344B4">
        <w:rPr>
          <w:rFonts w:cs="Times New Roman"/>
        </w:rPr>
        <w:t xml:space="preserve">, </w:t>
      </w:r>
      <w:r w:rsidR="00530D55" w:rsidRPr="005344B4">
        <w:rPr>
          <w:rFonts w:cs="Times New Roman"/>
        </w:rPr>
        <w:t>performances</w:t>
      </w:r>
      <w:r w:rsidR="00F47429" w:rsidRPr="005344B4">
        <w:rPr>
          <w:rFonts w:cs="Times New Roman"/>
        </w:rPr>
        <w:t xml:space="preserve"> </w:t>
      </w:r>
      <w:r w:rsidR="00A85767" w:rsidRPr="005344B4">
        <w:rPr>
          <w:rFonts w:cs="Times New Roman"/>
        </w:rPr>
        <w:t xml:space="preserve">and </w:t>
      </w:r>
      <w:r w:rsidR="00F47429" w:rsidRPr="005344B4">
        <w:rPr>
          <w:rFonts w:cs="Times New Roman"/>
        </w:rPr>
        <w:t>more</w:t>
      </w:r>
      <w:r w:rsidR="00A85767" w:rsidRPr="005344B4">
        <w:rPr>
          <w:rFonts w:cs="Times New Roman"/>
        </w:rPr>
        <w:t xml:space="preserve"> </w:t>
      </w:r>
      <w:r w:rsidR="00505594" w:rsidRPr="005344B4">
        <w:rPr>
          <w:rFonts w:cs="Times New Roman"/>
        </w:rPr>
        <w:fldChar w:fldCharType="begin"/>
      </w:r>
      <w:r w:rsidR="00D23FE6" w:rsidRPr="005344B4">
        <w:rPr>
          <w:rFonts w:cs="Times New Roman"/>
        </w:rPr>
        <w:instrText xml:space="preserve"> ADDIN ZOTERO_ITEM CSL_CITATION {"citationID":"TvXZPumT","properties":{"formattedCitation":"(A. Closs Stephens, 2022)","plainCitation":"(A. Closs Stephens, 2022)","noteIndex":0},"citationItems":[{"id":22192,"uris":["http://zotero.org/users/6040264/items/7MN3KAJJ"],"itemData":{"id":22192,"type":"book","abstract":"\"Identity is widely acknowledged to be a felt experience, yet questions of atmosphere, mood and public sentiments are rarely made central to understanding the global politics of nationalism. This book asks what difference it makes when we address national identity as principally an affective force? National Affects traces how ideas about 'us and them' take form in ordinary spaces, in ways that are both deeply felt and hardly noticeable, in studies of global events that range from the London 2012 Olympic Games to responses to acts of terror, the European refugee crisis and 'Brexit'. In this timely intervention, Angharad Closs Stephens addresses the affective dimensions of being together to open new angles in the study of nationalism and global politics. She asks how the nation is felt in everyday life, as well as differently experienced, and investigates different forms of enacting being together to generate new insights in the study of national identity. National Affects draws on academic theories in the study of Politics, International Relations and Human Geography, as well as stories, performance works and novels, to establish a new tone of critical enquiry. Informed by longstanding critical interrogations of the politics of 'us and them', this book argues that these ideas are not as stable as they are often made to seem. Drawing on a combination of artistic and academic interventions, this book offers a refreshing approach to conceptualising the politics of nationalism, identity and citizenship. In its focus on everyday atmospheres, it identifies new registers for intervening politically. Overall, National Affects outlines other ways of imagining and practising being political together, beyond the exclusionary politics of nationalism\"--","event-place":"London New York","ISBN":"978-0-7556-4143-7","language":"eng","number-of-pages":"1","publisher":"Bloomsbury Academic","publisher-place":"London New York","source":"K10plus ISBN","title":"National affects: the everyday atmospheres of being political","title-short":"National affects","author":[{"family":"Closs Stephens","given":"Angharad"}],"issued":{"date-parts":[["2022"]]}}}],"schema":"https://github.com/citation-style-language/schema/raw/master/csl-citation.json"} </w:instrText>
      </w:r>
      <w:r w:rsidR="00505594" w:rsidRPr="005344B4">
        <w:rPr>
          <w:rFonts w:cs="Times New Roman"/>
        </w:rPr>
        <w:fldChar w:fldCharType="separate"/>
      </w:r>
      <w:r w:rsidR="00D23FE6" w:rsidRPr="005344B4">
        <w:rPr>
          <w:rFonts w:cs="Times New Roman"/>
        </w:rPr>
        <w:t>(A. Closs Stephens, 2022)</w:t>
      </w:r>
      <w:r w:rsidR="00505594" w:rsidRPr="005344B4">
        <w:rPr>
          <w:rFonts w:cs="Times New Roman"/>
        </w:rPr>
        <w:fldChar w:fldCharType="end"/>
      </w:r>
      <w:r w:rsidR="00955BAD" w:rsidRPr="005344B4">
        <w:rPr>
          <w:rFonts w:cs="Times New Roman"/>
        </w:rPr>
        <w:t>.</w:t>
      </w:r>
      <w:r w:rsidR="00F47429" w:rsidRPr="005344B4">
        <w:rPr>
          <w:rFonts w:cs="Times New Roman"/>
        </w:rPr>
        <w:t xml:space="preserve"> </w:t>
      </w:r>
      <w:r w:rsidR="00955BAD" w:rsidRPr="005344B4">
        <w:rPr>
          <w:rFonts w:cs="Times New Roman"/>
        </w:rPr>
        <w:t>This</w:t>
      </w:r>
      <w:r w:rsidR="00530DF5" w:rsidRPr="005344B4">
        <w:rPr>
          <w:rFonts w:cs="Times New Roman"/>
        </w:rPr>
        <w:t xml:space="preserve"> enables an analysis that is not restricted to a particular type of encounter or mode of communication, rather </w:t>
      </w:r>
      <w:r w:rsidR="00250809" w:rsidRPr="005344B4">
        <w:rPr>
          <w:rFonts w:cs="Times New Roman"/>
        </w:rPr>
        <w:t>affect can be traced across multiple varied encounters within a particular site. This makes it particularly suited to the sites I have chosen to stud</w:t>
      </w:r>
      <w:r w:rsidR="00E84C0A" w:rsidRPr="005344B4">
        <w:rPr>
          <w:rFonts w:cs="Times New Roman"/>
        </w:rPr>
        <w:t>y</w:t>
      </w:r>
      <w:r w:rsidR="00F63F5D" w:rsidRPr="005344B4">
        <w:rPr>
          <w:rFonts w:cs="Times New Roman"/>
        </w:rPr>
        <w:t>.</w:t>
      </w:r>
      <w:r w:rsidR="00A473D5" w:rsidRPr="005344B4">
        <w:rPr>
          <w:rFonts w:cs="Times New Roman"/>
        </w:rPr>
        <w:t xml:space="preserve"> Whilst each site has a clear discursive framing and </w:t>
      </w:r>
      <w:r w:rsidR="0036029E" w:rsidRPr="005344B4">
        <w:rPr>
          <w:rFonts w:cs="Times New Roman"/>
        </w:rPr>
        <w:t xml:space="preserve">political aim, </w:t>
      </w:r>
      <w:r w:rsidR="002F2565" w:rsidRPr="005344B4">
        <w:rPr>
          <w:rFonts w:cs="Times New Roman"/>
        </w:rPr>
        <w:t>it is the</w:t>
      </w:r>
      <w:r w:rsidR="00752090" w:rsidRPr="005344B4">
        <w:rPr>
          <w:rFonts w:cs="Times New Roman"/>
        </w:rPr>
        <w:t xml:space="preserve"> diverse and multiple</w:t>
      </w:r>
      <w:r w:rsidR="002F2565" w:rsidRPr="005344B4">
        <w:rPr>
          <w:rFonts w:cs="Times New Roman"/>
        </w:rPr>
        <w:t xml:space="preserve"> </w:t>
      </w:r>
      <w:r w:rsidR="00F50C4D" w:rsidRPr="005344B4">
        <w:rPr>
          <w:rFonts w:cs="Times New Roman"/>
        </w:rPr>
        <w:t xml:space="preserve">encounters, interactions and </w:t>
      </w:r>
      <w:r w:rsidR="002F2565" w:rsidRPr="005344B4">
        <w:rPr>
          <w:rFonts w:cs="Times New Roman"/>
        </w:rPr>
        <w:t>atmospheres within each site that</w:t>
      </w:r>
      <w:r w:rsidR="00E4674C" w:rsidRPr="005344B4">
        <w:rPr>
          <w:rFonts w:cs="Times New Roman"/>
        </w:rPr>
        <w:t xml:space="preserve"> constitutes </w:t>
      </w:r>
      <w:r w:rsidR="00725ED5" w:rsidRPr="005344B4">
        <w:rPr>
          <w:rFonts w:cs="Times New Roman"/>
        </w:rPr>
        <w:t xml:space="preserve">activity within each </w:t>
      </w:r>
      <w:proofErr w:type="gramStart"/>
      <w:r w:rsidR="00725ED5" w:rsidRPr="005344B4">
        <w:rPr>
          <w:rFonts w:cs="Times New Roman"/>
        </w:rPr>
        <w:t>particular space-time</w:t>
      </w:r>
      <w:proofErr w:type="gramEnd"/>
      <w:r w:rsidR="00752090" w:rsidRPr="005344B4">
        <w:rPr>
          <w:rFonts w:cs="Times New Roman"/>
        </w:rPr>
        <w:t>.</w:t>
      </w:r>
      <w:r w:rsidR="008A1C5F" w:rsidRPr="005344B4">
        <w:rPr>
          <w:rFonts w:cs="Times New Roman"/>
        </w:rPr>
        <w:t xml:space="preserve"> </w:t>
      </w:r>
      <w:r w:rsidR="00CA550D" w:rsidRPr="005344B4">
        <w:rPr>
          <w:rFonts w:cs="Times New Roman"/>
        </w:rPr>
        <w:t>In my methodological chapter I discuss in more detail the auto/ethnographic approach I take to draw together myriad encounters with performance, object, storyline, atmosphere and the space-time of each site to attend to heterogen</w:t>
      </w:r>
      <w:r w:rsidR="000F0F0E" w:rsidRPr="005344B4">
        <w:rPr>
          <w:rFonts w:cs="Times New Roman"/>
        </w:rPr>
        <w:t xml:space="preserve">eity. My account of each event space is necessarily </w:t>
      </w:r>
      <w:r w:rsidR="00575661" w:rsidRPr="005344B4">
        <w:rPr>
          <w:rFonts w:cs="Times New Roman"/>
        </w:rPr>
        <w:t>partial;</w:t>
      </w:r>
      <w:r w:rsidR="000F0F0E" w:rsidRPr="005344B4">
        <w:rPr>
          <w:rFonts w:cs="Times New Roman"/>
        </w:rPr>
        <w:t xml:space="preserve"> </w:t>
      </w:r>
      <w:r w:rsidR="00A67FDC" w:rsidRPr="005344B4">
        <w:rPr>
          <w:rFonts w:cs="Times New Roman"/>
        </w:rPr>
        <w:t>however,</w:t>
      </w:r>
      <w:r w:rsidR="000F0F0E" w:rsidRPr="005344B4">
        <w:rPr>
          <w:rFonts w:cs="Times New Roman"/>
        </w:rPr>
        <w:t xml:space="preserve"> </w:t>
      </w:r>
      <w:r w:rsidR="00614EF0" w:rsidRPr="005344B4">
        <w:rPr>
          <w:rFonts w:cs="Times New Roman"/>
        </w:rPr>
        <w:t xml:space="preserve">it is held together by a focus on responsibilisation, agency and the ethical dilemmas of Anthropocene times </w:t>
      </w:r>
      <w:r w:rsidR="00EA0A60" w:rsidRPr="005344B4">
        <w:rPr>
          <w:rFonts w:cs="Times New Roman"/>
        </w:rPr>
        <w:t xml:space="preserve">to gesture towards </w:t>
      </w:r>
      <w:r w:rsidR="00A950BD" w:rsidRPr="005344B4">
        <w:rPr>
          <w:rFonts w:cs="Times New Roman"/>
        </w:rPr>
        <w:t>emerging environmental subjecthood</w:t>
      </w:r>
      <w:r w:rsidR="0022147E" w:rsidRPr="005344B4">
        <w:rPr>
          <w:rFonts w:cs="Times New Roman"/>
        </w:rPr>
        <w:t xml:space="preserve">. At </w:t>
      </w:r>
      <w:r w:rsidR="00725ED5" w:rsidRPr="005344B4">
        <w:rPr>
          <w:rFonts w:cs="Times New Roman"/>
        </w:rPr>
        <w:t xml:space="preserve">each </w:t>
      </w:r>
      <w:r w:rsidR="0022147E" w:rsidRPr="005344B4">
        <w:rPr>
          <w:rFonts w:cs="Times New Roman"/>
        </w:rPr>
        <w:t>I ask – how are</w:t>
      </w:r>
      <w:r w:rsidR="00DF4EFC" w:rsidRPr="005344B4">
        <w:rPr>
          <w:rFonts w:cs="Times New Roman"/>
        </w:rPr>
        <w:t xml:space="preserve"> children and their parents make sens</w:t>
      </w:r>
      <w:r w:rsidR="0022147E" w:rsidRPr="005344B4">
        <w:rPr>
          <w:rFonts w:cs="Times New Roman"/>
        </w:rPr>
        <w:t>e</w:t>
      </w:r>
      <w:r w:rsidR="00DF4EFC" w:rsidRPr="005344B4">
        <w:rPr>
          <w:rFonts w:cs="Times New Roman"/>
        </w:rPr>
        <w:t xml:space="preserve"> of </w:t>
      </w:r>
      <w:r w:rsidR="0022147E" w:rsidRPr="005344B4">
        <w:rPr>
          <w:rFonts w:cs="Times New Roman"/>
        </w:rPr>
        <w:t xml:space="preserve">environmental crisis </w:t>
      </w:r>
      <w:r w:rsidR="00DF4EFC" w:rsidRPr="005344B4">
        <w:rPr>
          <w:rFonts w:cs="Times New Roman"/>
        </w:rPr>
        <w:t xml:space="preserve">and </w:t>
      </w:r>
      <w:r w:rsidR="0022147E" w:rsidRPr="005344B4">
        <w:rPr>
          <w:rFonts w:cs="Times New Roman"/>
        </w:rPr>
        <w:t>what forms of agency are emerging here? The answers to this question emerge in interactions and encounters with museum objects, festival performances</w:t>
      </w:r>
      <w:r w:rsidR="00902D30" w:rsidRPr="005344B4">
        <w:rPr>
          <w:rFonts w:cs="Times New Roman"/>
        </w:rPr>
        <w:t xml:space="preserve">, protests songs and more. </w:t>
      </w:r>
    </w:p>
    <w:p w14:paraId="106FEE2D" w14:textId="5D8A85E2" w:rsidR="00100E04" w:rsidRPr="005344B4" w:rsidRDefault="00752090" w:rsidP="009811B0">
      <w:pPr>
        <w:spacing w:line="480" w:lineRule="auto"/>
        <w:rPr>
          <w:rFonts w:cs="Times New Roman"/>
        </w:rPr>
      </w:pPr>
      <w:r w:rsidRPr="005344B4">
        <w:rPr>
          <w:rFonts w:cs="Times New Roman"/>
        </w:rPr>
        <w:t xml:space="preserve"> </w:t>
      </w:r>
      <w:r w:rsidR="00250809" w:rsidRPr="005344B4">
        <w:rPr>
          <w:rFonts w:cs="Times New Roman"/>
        </w:rPr>
        <w:t xml:space="preserve">Finally, </w:t>
      </w:r>
      <w:r w:rsidR="00AE28BC" w:rsidRPr="005344B4">
        <w:rPr>
          <w:rFonts w:cs="Times New Roman"/>
        </w:rPr>
        <w:t xml:space="preserve">situating affective encounters at the heart of </w:t>
      </w:r>
      <w:r w:rsidR="00C11FBA" w:rsidRPr="005344B4">
        <w:rPr>
          <w:rFonts w:cs="Times New Roman"/>
        </w:rPr>
        <w:t>my empirical chapters allows me to attend to the constitutive tension between the figure o</w:t>
      </w:r>
      <w:r w:rsidR="00902D30" w:rsidRPr="005344B4">
        <w:rPr>
          <w:rFonts w:cs="Times New Roman"/>
        </w:rPr>
        <w:t xml:space="preserve">f </w:t>
      </w:r>
      <w:r w:rsidR="00C11FBA" w:rsidRPr="005344B4">
        <w:rPr>
          <w:rFonts w:cs="Times New Roman"/>
        </w:rPr>
        <w:t xml:space="preserve">the responsible individual and modes of </w:t>
      </w:r>
      <w:r w:rsidR="002670B6" w:rsidRPr="005344B4">
        <w:rPr>
          <w:rFonts w:cs="Times New Roman"/>
        </w:rPr>
        <w:t>agency</w:t>
      </w:r>
      <w:r w:rsidR="00C11FBA" w:rsidRPr="005344B4">
        <w:rPr>
          <w:rFonts w:cs="Times New Roman"/>
        </w:rPr>
        <w:t xml:space="preserve"> which exceed this. </w:t>
      </w:r>
      <w:r w:rsidR="001221E4" w:rsidRPr="005344B4">
        <w:rPr>
          <w:rFonts w:cs="Times New Roman"/>
        </w:rPr>
        <w:t>A focus on feelings, sensations</w:t>
      </w:r>
      <w:r w:rsidR="002670B6" w:rsidRPr="005344B4">
        <w:rPr>
          <w:rFonts w:cs="Times New Roman"/>
        </w:rPr>
        <w:t xml:space="preserve"> and </w:t>
      </w:r>
      <w:r w:rsidR="001221E4" w:rsidRPr="005344B4">
        <w:rPr>
          <w:rFonts w:cs="Times New Roman"/>
        </w:rPr>
        <w:t>moods</w:t>
      </w:r>
      <w:r w:rsidR="007E4448" w:rsidRPr="005344B4">
        <w:rPr>
          <w:rFonts w:cs="Times New Roman"/>
        </w:rPr>
        <w:t xml:space="preserve"> enables understanding of how particular modes of orchestration, such as </w:t>
      </w:r>
      <w:r w:rsidR="009A38A8" w:rsidRPr="005344B4">
        <w:rPr>
          <w:rFonts w:cs="Times New Roman"/>
        </w:rPr>
        <w:t>responsibilisation</w:t>
      </w:r>
      <w:r w:rsidR="007E4448" w:rsidRPr="005344B4">
        <w:rPr>
          <w:rFonts w:cs="Times New Roman"/>
        </w:rPr>
        <w:t xml:space="preserve">, persist, return and assume new forms, </w:t>
      </w:r>
      <w:proofErr w:type="gramStart"/>
      <w:r w:rsidR="007E4448" w:rsidRPr="005344B4">
        <w:rPr>
          <w:rFonts w:cs="Times New Roman"/>
        </w:rPr>
        <w:t>in spite of</w:t>
      </w:r>
      <w:proofErr w:type="gramEnd"/>
      <w:r w:rsidR="007E4448" w:rsidRPr="005344B4">
        <w:rPr>
          <w:rFonts w:cs="Times New Roman"/>
        </w:rPr>
        <w:t xml:space="preserve"> critique and resistance.</w:t>
      </w:r>
      <w:r w:rsidR="009231B5" w:rsidRPr="005344B4">
        <w:rPr>
          <w:rFonts w:cs="Times New Roman"/>
        </w:rPr>
        <w:t xml:space="preserve"> </w:t>
      </w:r>
      <w:r w:rsidR="00734479" w:rsidRPr="005344B4">
        <w:rPr>
          <w:rFonts w:cs="Times New Roman"/>
        </w:rPr>
        <w:t>I ask</w:t>
      </w:r>
      <w:r w:rsidR="00734479" w:rsidRPr="005344B4">
        <w:rPr>
          <w:rFonts w:cs="Times New Roman"/>
          <w:i/>
          <w:iCs/>
        </w:rPr>
        <w:t xml:space="preserve"> how</w:t>
      </w:r>
      <w:r w:rsidR="00734479" w:rsidRPr="005344B4">
        <w:rPr>
          <w:rFonts w:cs="Times New Roman"/>
        </w:rPr>
        <w:t xml:space="preserve"> is responsibility for ecological harm produced/reproduced discursively, affectively and spatially in ‘family’ spaces in the UK? How do these discursive, spatial and affective forces shape the ways in which children and their parents make sense of ecological crisis and agency? </w:t>
      </w:r>
      <w:r w:rsidR="009231B5" w:rsidRPr="005344B4">
        <w:rPr>
          <w:rFonts w:cs="Times New Roman"/>
        </w:rPr>
        <w:t xml:space="preserve">Whilst we might </w:t>
      </w:r>
      <w:r w:rsidR="0035534A" w:rsidRPr="005344B4">
        <w:rPr>
          <w:rFonts w:cs="Times New Roman"/>
        </w:rPr>
        <w:t xml:space="preserve">consider </w:t>
      </w:r>
      <w:r w:rsidR="009231B5" w:rsidRPr="005344B4">
        <w:rPr>
          <w:rFonts w:cs="Times New Roman"/>
        </w:rPr>
        <w:t xml:space="preserve">the figure of the responsible individual as </w:t>
      </w:r>
      <w:r w:rsidR="00DD6819" w:rsidRPr="005344B4">
        <w:rPr>
          <w:rFonts w:cs="Times New Roman"/>
        </w:rPr>
        <w:t>deeply unfair</w:t>
      </w:r>
      <w:r w:rsidR="00591104" w:rsidRPr="005344B4">
        <w:rPr>
          <w:rFonts w:cs="Times New Roman"/>
        </w:rPr>
        <w:t xml:space="preserve"> </w:t>
      </w:r>
      <w:r w:rsidR="00591104" w:rsidRPr="005344B4">
        <w:rPr>
          <w:rFonts w:cs="Times New Roman"/>
        </w:rPr>
        <w:fldChar w:fldCharType="begin"/>
      </w:r>
      <w:r w:rsidR="00591104" w:rsidRPr="005344B4">
        <w:rPr>
          <w:rFonts w:cs="Times New Roman"/>
        </w:rPr>
        <w:instrText xml:space="preserve"> ADDIN ZOTERO_ITEM CSL_CITATION {"citationID":"UYe8O845","properties":{"formattedCitation":"(Bookchin, 1980)","plainCitation":"(Bookchin, 1980)","noteIndex":0},"citationItems":[{"id":471,"uris":["http://zotero.org/users/6040264/items/QJ8TK95N"],"itemData":{"id":471,"type":"book","call-number":"HM206 .B66 1980","event-place":"Montréal ; Buffalo","ISBN":"978-0-919618-98-5","number-of-pages":"315","publisher":"Black Rose Books","publisher-place":"Montréal ; Buffalo","source":"Library of Congress ISBN","title":"Toward an ecological society","author":[{"family":"Bookchin","given":"Murray"}],"issued":{"date-parts":[["1980"]]}}}],"schema":"https://github.com/citation-style-language/schema/raw/master/csl-citation.json"} </w:instrText>
      </w:r>
      <w:r w:rsidR="00591104" w:rsidRPr="005344B4">
        <w:rPr>
          <w:rFonts w:cs="Times New Roman"/>
        </w:rPr>
        <w:fldChar w:fldCharType="separate"/>
      </w:r>
      <w:r w:rsidR="00591104" w:rsidRPr="005344B4">
        <w:rPr>
          <w:rFonts w:cs="Times New Roman"/>
        </w:rPr>
        <w:t>(Bookchin, 1980)</w:t>
      </w:r>
      <w:r w:rsidR="00591104" w:rsidRPr="005344B4">
        <w:rPr>
          <w:rFonts w:cs="Times New Roman"/>
        </w:rPr>
        <w:fldChar w:fldCharType="end"/>
      </w:r>
      <w:r w:rsidR="00750360" w:rsidRPr="005344B4">
        <w:rPr>
          <w:rFonts w:cs="Times New Roman"/>
        </w:rPr>
        <w:t xml:space="preserve">, </w:t>
      </w:r>
      <w:r w:rsidR="00B863D4" w:rsidRPr="005344B4">
        <w:rPr>
          <w:rFonts w:cs="Times New Roman"/>
        </w:rPr>
        <w:t>dangerously</w:t>
      </w:r>
      <w:r w:rsidR="00DD6819" w:rsidRPr="005344B4">
        <w:rPr>
          <w:rFonts w:cs="Times New Roman"/>
        </w:rPr>
        <w:t xml:space="preserve"> limit</w:t>
      </w:r>
      <w:r w:rsidR="005C7400" w:rsidRPr="005344B4">
        <w:rPr>
          <w:rFonts w:cs="Times New Roman"/>
        </w:rPr>
        <w:t>ed</w:t>
      </w:r>
      <w:r w:rsidR="00750360" w:rsidRPr="005344B4">
        <w:rPr>
          <w:rFonts w:cs="Times New Roman"/>
        </w:rPr>
        <w:t xml:space="preserve"> </w:t>
      </w:r>
      <w:r w:rsidR="00750360" w:rsidRPr="005344B4">
        <w:rPr>
          <w:rFonts w:cs="Times New Roman"/>
        </w:rPr>
        <w:fldChar w:fldCharType="begin"/>
      </w:r>
      <w:r w:rsidR="00750360" w:rsidRPr="005344B4">
        <w:rPr>
          <w:rFonts w:cs="Times New Roman"/>
        </w:rPr>
        <w:instrText xml:space="preserve"> ADDIN ZOTERO_ITEM CSL_CITATION {"citationID":"V4LnJT9h","properties":{"formattedCitation":"(Maniates, 2001)","plainCitation":"(Maniates, 2001)","noteIndex":0},"citationItems":[{"id":554,"uris":["http://zotero.org/users/6040264/items/ZULTUD4T"],"itemData":{"id":554,"type":"article-journal","abstract":"An increasingly dominant, largely American response to the contemporary environmental crisis understands environmental degradation as the product of individual shortcomings and finds solutions in enlightened, uncoordinated consumer choice. Several forces promote this process of individualization, including the historical baggage of mainstream environmentalism, the core tenets of liberalism, the dynamic ability of capitalism to commodify dissent, and the relatively recent rise of global environmental threats to human prosperity. The result is to narrow our collective ability to imagine and pursue a variety of productive responses to the environmental problems before us. When responsibility for environmental problems is individualized, there is little room to ponder institutions, the nature and exercise of political power, or ways of collectively changing the distribution of power and influence in society. Confronting consumption requires individuals to understand themselves not primarily as consumers but rather as citizens in a participatory democracy, working together to change broader policy and larger social institutions. It also requires linking explorations of consumption to politically charged issues that challenge the political imagination.","container-title":"Global Environmental Politics","DOI":"10.1162/152638001316881395","ISSN":"15263800","issue":"3","journalAbbreviation":"Global Environmental Politics","page":"31-52","source":"EBSCOhost","title":"Individualization: Plant a Tree, Buy a Bike, Save the World?","title-short":"Individualization","volume":"1","author":[{"family":"Maniates","given":"Michael F."}],"issued":{"date-parts":[["2001",8]]}}}],"schema":"https://github.com/citation-style-language/schema/raw/master/csl-citation.json"} </w:instrText>
      </w:r>
      <w:r w:rsidR="00750360" w:rsidRPr="005344B4">
        <w:rPr>
          <w:rFonts w:cs="Times New Roman"/>
        </w:rPr>
        <w:fldChar w:fldCharType="separate"/>
      </w:r>
      <w:r w:rsidR="00750360" w:rsidRPr="005344B4">
        <w:rPr>
          <w:rFonts w:cs="Times New Roman"/>
        </w:rPr>
        <w:t>(Maniates, 2001)</w:t>
      </w:r>
      <w:r w:rsidR="00750360" w:rsidRPr="005344B4">
        <w:rPr>
          <w:rFonts w:cs="Times New Roman"/>
        </w:rPr>
        <w:fldChar w:fldCharType="end"/>
      </w:r>
      <w:r w:rsidR="005C7400" w:rsidRPr="005344B4">
        <w:rPr>
          <w:rFonts w:cs="Times New Roman"/>
        </w:rPr>
        <w:t xml:space="preserve">and </w:t>
      </w:r>
      <w:r w:rsidR="00610BE6" w:rsidRPr="005344B4">
        <w:rPr>
          <w:rFonts w:cs="Times New Roman"/>
        </w:rPr>
        <w:t>politically flawed</w:t>
      </w:r>
      <w:r w:rsidR="00750360" w:rsidRPr="005344B4">
        <w:rPr>
          <w:rFonts w:cs="Times New Roman"/>
        </w:rPr>
        <w:t xml:space="preserve"> </w:t>
      </w:r>
      <w:r w:rsidR="00750360" w:rsidRPr="005344B4">
        <w:rPr>
          <w:rFonts w:cs="Times New Roman"/>
        </w:rPr>
        <w:fldChar w:fldCharType="begin"/>
      </w:r>
      <w:r w:rsidR="00750360" w:rsidRPr="005344B4">
        <w:rPr>
          <w:rFonts w:cs="Times New Roman"/>
        </w:rPr>
        <w:instrText xml:space="preserve"> ADDIN ZOTERO_ITEM CSL_CITATION {"citationID":"A4cGVDX8","properties":{"formattedCitation":"(Shove, 2010)","plainCitation":"(Shove, 2010)","noteIndex":0},"citationItems":[{"id":539,"uris":["http://zotero.org/users/6040264/items/TM6ZE2T6"],"itemData":{"id":539,"type":"article-journal","abstract":"In this short and deliberately provocative paper I reflect on what seems to be a yawning gulf between the potential contribution of the social sciences and the typically restricted models and concepts of social change embedded in contemporary environmental policy in the UK, and in other countries too. As well as making a strong case for going beyond what I refer to as the dominant paradigm of ?ABC??attitude, behaviour, and choice?I discuss the attractions of this model, the blind spots it creates, and the forms of governance it sustains. This exercise provides some insight into why so much relevant social theory remains so marginalised, and helps identify opportunities for making better use of existing intellectual resources.","container-title":"Environment and Planning A: Economy and Space","DOI":"10.1068/a42282","ISSN":"0308-518X","issue":"6","journalAbbreviation":"Environ Plan A","page":"1273-1285","source":"SAGE Journals","title":"Beyond the ABC: Climate Change Policy and Theories of Social Change","title-short":"Beyond the ABC","volume":"42","author":[{"family":"Shove","given":"Elizabeth"}],"issued":{"date-parts":[["2010",6,1]]}}}],"schema":"https://github.com/citation-style-language/schema/raw/master/csl-citation.json"} </w:instrText>
      </w:r>
      <w:r w:rsidR="00750360" w:rsidRPr="005344B4">
        <w:rPr>
          <w:rFonts w:cs="Times New Roman"/>
        </w:rPr>
        <w:fldChar w:fldCharType="separate"/>
      </w:r>
      <w:r w:rsidR="00750360" w:rsidRPr="005344B4">
        <w:rPr>
          <w:rFonts w:cs="Times New Roman"/>
        </w:rPr>
        <w:t>(Shove, 2010)</w:t>
      </w:r>
      <w:r w:rsidR="00750360" w:rsidRPr="005344B4">
        <w:rPr>
          <w:rFonts w:cs="Times New Roman"/>
        </w:rPr>
        <w:fldChar w:fldCharType="end"/>
      </w:r>
      <w:r w:rsidR="0035534A" w:rsidRPr="005344B4">
        <w:rPr>
          <w:rFonts w:cs="Times New Roman"/>
        </w:rPr>
        <w:t xml:space="preserve">, it </w:t>
      </w:r>
      <w:r w:rsidR="00340720" w:rsidRPr="005344B4">
        <w:rPr>
          <w:rFonts w:cs="Times New Roman"/>
        </w:rPr>
        <w:t>continues to affectively structure</w:t>
      </w:r>
      <w:r w:rsidR="00927F34" w:rsidRPr="005344B4">
        <w:rPr>
          <w:rFonts w:cs="Times New Roman"/>
        </w:rPr>
        <w:t xml:space="preserve"> how we act in relation to </w:t>
      </w:r>
      <w:r w:rsidR="008C2BCE" w:rsidRPr="005344B4">
        <w:rPr>
          <w:rFonts w:cs="Times New Roman"/>
        </w:rPr>
        <w:t>‘</w:t>
      </w:r>
      <w:r w:rsidR="00927F34" w:rsidRPr="005344B4">
        <w:rPr>
          <w:rFonts w:cs="Times New Roman"/>
        </w:rPr>
        <w:t>the environment</w:t>
      </w:r>
      <w:r w:rsidR="008C2BCE" w:rsidRPr="005344B4">
        <w:rPr>
          <w:rFonts w:cs="Times New Roman"/>
        </w:rPr>
        <w:t>’ and non-human others</w:t>
      </w:r>
      <w:r w:rsidR="00927F34" w:rsidRPr="005344B4">
        <w:rPr>
          <w:rFonts w:cs="Times New Roman"/>
        </w:rPr>
        <w:t>.</w:t>
      </w:r>
      <w:r w:rsidR="0035534A" w:rsidRPr="005344B4">
        <w:rPr>
          <w:rFonts w:cs="Times New Roman"/>
        </w:rPr>
        <w:t xml:space="preserve"> </w:t>
      </w:r>
      <w:r w:rsidR="007E4448" w:rsidRPr="005344B4">
        <w:rPr>
          <w:rFonts w:cs="Times New Roman"/>
        </w:rPr>
        <w:t xml:space="preserve"> At the same time,</w:t>
      </w:r>
      <w:r w:rsidR="009A38A8" w:rsidRPr="005344B4">
        <w:rPr>
          <w:rFonts w:cs="Times New Roman"/>
        </w:rPr>
        <w:t xml:space="preserve"> </w:t>
      </w:r>
      <w:r w:rsidR="00927F34" w:rsidRPr="005344B4">
        <w:rPr>
          <w:rFonts w:cs="Times New Roman"/>
        </w:rPr>
        <w:t xml:space="preserve">a focus on affects can also reveal </w:t>
      </w:r>
      <w:r w:rsidR="00D32CFD" w:rsidRPr="005344B4">
        <w:rPr>
          <w:rFonts w:cs="Times New Roman"/>
        </w:rPr>
        <w:t xml:space="preserve">how shared feelings and individually held emotions </w:t>
      </w:r>
      <w:r w:rsidR="007E4448" w:rsidRPr="005344B4">
        <w:rPr>
          <w:rFonts w:cs="Times New Roman"/>
        </w:rPr>
        <w:t xml:space="preserve">exceed attempts at orchestration, that is it </w:t>
      </w:r>
      <w:r w:rsidR="00510D77" w:rsidRPr="005344B4">
        <w:rPr>
          <w:rFonts w:cs="Times New Roman"/>
        </w:rPr>
        <w:t>surfaces instance</w:t>
      </w:r>
      <w:r w:rsidR="00ED1683" w:rsidRPr="005344B4">
        <w:rPr>
          <w:rFonts w:cs="Times New Roman"/>
        </w:rPr>
        <w:t>s</w:t>
      </w:r>
      <w:r w:rsidR="00510D77" w:rsidRPr="005344B4">
        <w:rPr>
          <w:rFonts w:cs="Times New Roman"/>
        </w:rPr>
        <w:t xml:space="preserve"> where </w:t>
      </w:r>
      <w:r w:rsidR="007E4448" w:rsidRPr="005344B4">
        <w:rPr>
          <w:rFonts w:cs="Times New Roman"/>
        </w:rPr>
        <w:t xml:space="preserve">environmental </w:t>
      </w:r>
      <w:r w:rsidR="00C92EDE" w:rsidRPr="005344B4">
        <w:rPr>
          <w:rFonts w:cs="Times New Roman"/>
        </w:rPr>
        <w:t xml:space="preserve">subjecthood </w:t>
      </w:r>
      <w:r w:rsidR="00C92EDE" w:rsidRPr="005344B4">
        <w:rPr>
          <w:rFonts w:cs="Times New Roman"/>
          <w:i/>
          <w:iCs/>
        </w:rPr>
        <w:t xml:space="preserve">exceeds </w:t>
      </w:r>
      <w:r w:rsidR="00ED1683" w:rsidRPr="005344B4">
        <w:rPr>
          <w:rFonts w:cs="Times New Roman"/>
        </w:rPr>
        <w:t>the responsible individual of neoliberal en</w:t>
      </w:r>
      <w:r w:rsidR="00A276D4" w:rsidRPr="005344B4">
        <w:rPr>
          <w:rFonts w:cs="Times New Roman"/>
        </w:rPr>
        <w:t>v</w:t>
      </w:r>
      <w:r w:rsidR="00ED1683" w:rsidRPr="005344B4">
        <w:rPr>
          <w:rFonts w:cs="Times New Roman"/>
        </w:rPr>
        <w:t>ironmentalism</w:t>
      </w:r>
      <w:r w:rsidR="007E4448" w:rsidRPr="005344B4">
        <w:rPr>
          <w:rFonts w:cs="Times New Roman"/>
        </w:rPr>
        <w:t xml:space="preserve">. Here moments of encounter, interaction and experience which are affectively </w:t>
      </w:r>
      <w:r w:rsidR="007E4448" w:rsidRPr="005344B4">
        <w:rPr>
          <w:rFonts w:cs="Times New Roman"/>
        </w:rPr>
        <w:lastRenderedPageBreak/>
        <w:t xml:space="preserve">charged contain </w:t>
      </w:r>
      <w:r w:rsidR="007E4448" w:rsidRPr="005344B4">
        <w:rPr>
          <w:rFonts w:cs="Times New Roman"/>
          <w:i/>
          <w:iCs/>
        </w:rPr>
        <w:t xml:space="preserve">the potential </w:t>
      </w:r>
      <w:r w:rsidR="007E4448" w:rsidRPr="005344B4">
        <w:rPr>
          <w:rFonts w:cs="Times New Roman"/>
        </w:rPr>
        <w:t>of becoming otherwise.</w:t>
      </w:r>
      <w:r w:rsidR="00AE176B" w:rsidRPr="005344B4">
        <w:rPr>
          <w:rFonts w:cs="Times New Roman"/>
        </w:rPr>
        <w:t xml:space="preserve"> </w:t>
      </w:r>
      <w:r w:rsidR="008A0AD2" w:rsidRPr="005344B4">
        <w:rPr>
          <w:rFonts w:cs="Times New Roman"/>
        </w:rPr>
        <w:t>Affect theory here is understood as ‘a generative pedagogic nudge aimed towards a body’s becoming ever-more</w:t>
      </w:r>
      <w:r w:rsidR="005278F6" w:rsidRPr="005344B4">
        <w:rPr>
          <w:rFonts w:cs="Times New Roman"/>
        </w:rPr>
        <w:t xml:space="preserve"> world</w:t>
      </w:r>
      <w:r w:rsidR="00D31831" w:rsidRPr="005344B4">
        <w:rPr>
          <w:rFonts w:cs="Times New Roman"/>
        </w:rPr>
        <w:t>l</w:t>
      </w:r>
      <w:r w:rsidR="005278F6" w:rsidRPr="005344B4">
        <w:rPr>
          <w:rFonts w:cs="Times New Roman"/>
        </w:rPr>
        <w:t>y interface, towards a style of being present to the struggles of our time</w:t>
      </w:r>
      <w:r w:rsidR="00F34A9A" w:rsidRPr="005344B4">
        <w:rPr>
          <w:rFonts w:cs="Times New Roman"/>
        </w:rPr>
        <w:t xml:space="preserve">’ </w:t>
      </w:r>
      <w:r w:rsidR="00A276D4" w:rsidRPr="005344B4">
        <w:rPr>
          <w:rFonts w:cs="Times New Roman"/>
        </w:rPr>
        <w:fldChar w:fldCharType="begin"/>
      </w:r>
      <w:r w:rsidR="00DE63BE" w:rsidRPr="005344B4">
        <w:rPr>
          <w:rFonts w:cs="Times New Roman"/>
        </w:rPr>
        <w:instrText xml:space="preserve"> ADDIN ZOTERO_ITEM CSL_CITATION {"citationID":"lbdh5d8B","properties":{"formattedCitation":"(Seigworth and Gregg, 2010, p. 12)","plainCitation":"(Seigworth and Gregg, 2010, p. 12)","noteIndex":0},"citationItems":[{"id":2377,"uris":["http://zotero.org/users/6040264/items/HDGQT8UN"],"itemData":{"id":2377,"type":"chapter","abstract":"An Inventory of Shimmers was published in The Affect Theory Reader on page 1.","container-title":"An Inventory of Shimmers","ISBN":"978-0-8223-9304-7","language":"en","license":"De Gruyter expressly reserves the right to use all content for commercial text and data mining within the meaning of Section 44b of the German Copyright Act.","note":"DOI: 10.1515/9780822393047-002","page":"1-26","publisher":"Duke University Press","source":"www-degruyter-com.ezphost.dur.ac.uk","title":"An Inventory of Shimmers","URL":"https://www.degruyter.com/document/doi/10.1515/9780822393047-002/html","author":[{"family":"Seigworth","given":"Gregory J."},{"family":"Gregg","given":"Melissa"}],"accessed":{"date-parts":[["2024",4,30]]},"issued":{"date-parts":[["2010",11,12]]}},"locator":"12","label":"page"}],"schema":"https://github.com/citation-style-language/schema/raw/master/csl-citation.json"} </w:instrText>
      </w:r>
      <w:r w:rsidR="00A276D4" w:rsidRPr="005344B4">
        <w:rPr>
          <w:rFonts w:cs="Times New Roman"/>
        </w:rPr>
        <w:fldChar w:fldCharType="separate"/>
      </w:r>
      <w:r w:rsidR="00DE63BE" w:rsidRPr="005344B4">
        <w:rPr>
          <w:rFonts w:cs="Times New Roman"/>
        </w:rPr>
        <w:t>(Seigworth and Gregg, 2010, p. 12)</w:t>
      </w:r>
      <w:r w:rsidR="00A276D4" w:rsidRPr="005344B4">
        <w:rPr>
          <w:rFonts w:cs="Times New Roman"/>
        </w:rPr>
        <w:fldChar w:fldCharType="end"/>
      </w:r>
      <w:r w:rsidR="00DE63BE" w:rsidRPr="005344B4">
        <w:rPr>
          <w:rFonts w:cs="Times New Roman"/>
        </w:rPr>
        <w:t>.</w:t>
      </w:r>
      <w:r w:rsidR="006370B2" w:rsidRPr="005344B4">
        <w:rPr>
          <w:rFonts w:cs="Times New Roman"/>
        </w:rPr>
        <w:t xml:space="preserve"> It draws on the Spinozist account of </w:t>
      </w:r>
      <w:r w:rsidR="00D526CD" w:rsidRPr="005344B4">
        <w:rPr>
          <w:rFonts w:cs="Times New Roman"/>
        </w:rPr>
        <w:t>affect as potential</w:t>
      </w:r>
      <w:r w:rsidR="008174A2" w:rsidRPr="005344B4">
        <w:rPr>
          <w:rFonts w:cs="Times New Roman"/>
        </w:rPr>
        <w:t>; that is</w:t>
      </w:r>
      <w:r w:rsidR="002110B9" w:rsidRPr="005344B4">
        <w:rPr>
          <w:rFonts w:cs="Times New Roman"/>
        </w:rPr>
        <w:t xml:space="preserve"> recognising the</w:t>
      </w:r>
      <w:r w:rsidR="008174A2" w:rsidRPr="005344B4">
        <w:rPr>
          <w:rFonts w:cs="Times New Roman"/>
        </w:rPr>
        <w:t xml:space="preserve"> ongoing and dynamic capacity of the body to affect and be affected</w:t>
      </w:r>
      <w:r w:rsidR="00EE73CA" w:rsidRPr="005344B4">
        <w:rPr>
          <w:rFonts w:cs="Times New Roman"/>
        </w:rPr>
        <w:t xml:space="preserve"> </w:t>
      </w:r>
      <w:r w:rsidR="002110B9" w:rsidRPr="005344B4">
        <w:rPr>
          <w:rFonts w:cs="Times New Roman"/>
        </w:rPr>
        <w:t>suggest</w:t>
      </w:r>
      <w:r w:rsidR="00887F8C" w:rsidRPr="005344B4">
        <w:rPr>
          <w:rFonts w:cs="Times New Roman"/>
        </w:rPr>
        <w:t>s</w:t>
      </w:r>
      <w:r w:rsidR="002110B9" w:rsidRPr="005344B4">
        <w:rPr>
          <w:rFonts w:cs="Times New Roman"/>
        </w:rPr>
        <w:t xml:space="preserve"> </w:t>
      </w:r>
      <w:r w:rsidR="00887F8C" w:rsidRPr="005344B4">
        <w:rPr>
          <w:rFonts w:cs="Times New Roman"/>
        </w:rPr>
        <w:t xml:space="preserve">that </w:t>
      </w:r>
      <w:r w:rsidR="00E551D1" w:rsidRPr="005344B4">
        <w:rPr>
          <w:rFonts w:cs="Times New Roman"/>
        </w:rPr>
        <w:t xml:space="preserve">our </w:t>
      </w:r>
      <w:r w:rsidR="00887F8C" w:rsidRPr="005344B4">
        <w:rPr>
          <w:rFonts w:cs="Times New Roman"/>
        </w:rPr>
        <w:t xml:space="preserve">becoming is open-ended. This ‘not-yet’ of a body’s becoming </w:t>
      </w:r>
      <w:r w:rsidR="00045708" w:rsidRPr="005344B4">
        <w:rPr>
          <w:rFonts w:cs="Times New Roman"/>
        </w:rPr>
        <w:t>means that affective encounters always contain</w:t>
      </w:r>
      <w:r w:rsidR="00887F8C" w:rsidRPr="005344B4">
        <w:rPr>
          <w:rFonts w:cs="Times New Roman"/>
        </w:rPr>
        <w:t xml:space="preserve"> </w:t>
      </w:r>
      <w:r w:rsidR="00045708" w:rsidRPr="005344B4">
        <w:rPr>
          <w:rFonts w:cs="Times New Roman"/>
        </w:rPr>
        <w:t>the</w:t>
      </w:r>
      <w:r w:rsidR="00887F8C" w:rsidRPr="005344B4">
        <w:rPr>
          <w:rFonts w:cs="Times New Roman"/>
        </w:rPr>
        <w:t xml:space="preserve"> potential to become otherwise</w:t>
      </w:r>
      <w:r w:rsidR="00045708" w:rsidRPr="005344B4">
        <w:rPr>
          <w:rFonts w:cs="Times New Roman"/>
        </w:rPr>
        <w:t xml:space="preserve">, whereby both bodies and worlds are </w:t>
      </w:r>
      <w:r w:rsidR="009849D2" w:rsidRPr="005344B4">
        <w:rPr>
          <w:rFonts w:cs="Times New Roman"/>
        </w:rPr>
        <w:t xml:space="preserve">composed with and </w:t>
      </w:r>
      <w:r w:rsidR="00BC0D44" w:rsidRPr="005344B4">
        <w:rPr>
          <w:rFonts w:cs="Times New Roman"/>
        </w:rPr>
        <w:t>through</w:t>
      </w:r>
      <w:r w:rsidR="009849D2" w:rsidRPr="005344B4">
        <w:rPr>
          <w:rFonts w:cs="Times New Roman"/>
        </w:rPr>
        <w:t xml:space="preserve"> </w:t>
      </w:r>
      <w:r w:rsidR="00BC0D44" w:rsidRPr="005344B4">
        <w:rPr>
          <w:rFonts w:cs="Times New Roman"/>
        </w:rPr>
        <w:t xml:space="preserve">affect </w:t>
      </w:r>
      <w:r w:rsidR="00E551D1" w:rsidRPr="005344B4">
        <w:rPr>
          <w:rFonts w:cs="Times New Roman"/>
        </w:rPr>
        <w:t xml:space="preserve">(ibid). </w:t>
      </w:r>
      <w:r w:rsidR="00C92EDE" w:rsidRPr="005344B4">
        <w:rPr>
          <w:rFonts w:cs="Times New Roman"/>
        </w:rPr>
        <w:t xml:space="preserve"> </w:t>
      </w:r>
      <w:r w:rsidR="00577A0E" w:rsidRPr="005344B4">
        <w:rPr>
          <w:rFonts w:cs="Times New Roman"/>
        </w:rPr>
        <w:t>A</w:t>
      </w:r>
      <w:r w:rsidR="00985310" w:rsidRPr="005344B4">
        <w:rPr>
          <w:rFonts w:cs="Times New Roman"/>
        </w:rPr>
        <w:t>s I argue</w:t>
      </w:r>
      <w:r w:rsidR="00577A0E" w:rsidRPr="005344B4">
        <w:rPr>
          <w:rFonts w:cs="Times New Roman"/>
        </w:rPr>
        <w:t>d</w:t>
      </w:r>
      <w:r w:rsidR="00985310" w:rsidRPr="005344B4">
        <w:rPr>
          <w:rFonts w:cs="Times New Roman"/>
        </w:rPr>
        <w:t xml:space="preserve"> earlier in this chapter, Anthropocene demands </w:t>
      </w:r>
      <w:r w:rsidR="00764CB4" w:rsidRPr="005344B4">
        <w:rPr>
          <w:rFonts w:cs="Times New Roman"/>
        </w:rPr>
        <w:t>that we seek modes of knowing-being-acting in the world</w:t>
      </w:r>
      <w:r w:rsidR="00EA5961" w:rsidRPr="005344B4">
        <w:rPr>
          <w:rFonts w:cs="Times New Roman"/>
        </w:rPr>
        <w:t xml:space="preserve"> </w:t>
      </w:r>
      <w:r w:rsidR="002F1A2F" w:rsidRPr="005344B4">
        <w:rPr>
          <w:rFonts w:cs="Times New Roman"/>
        </w:rPr>
        <w:t>which</w:t>
      </w:r>
      <w:r w:rsidR="00EA5961" w:rsidRPr="005344B4">
        <w:rPr>
          <w:rFonts w:cs="Times New Roman"/>
        </w:rPr>
        <w:t xml:space="preserve"> extend beyond human exceptionalism</w:t>
      </w:r>
      <w:r w:rsidR="003675F0" w:rsidRPr="005344B4">
        <w:rPr>
          <w:rFonts w:cs="Times New Roman"/>
        </w:rPr>
        <w:t>.</w:t>
      </w:r>
      <w:r w:rsidR="00817E52" w:rsidRPr="005344B4">
        <w:rPr>
          <w:rFonts w:cs="Times New Roman"/>
        </w:rPr>
        <w:t xml:space="preserve"> A r</w:t>
      </w:r>
      <w:r w:rsidR="003675F0" w:rsidRPr="005344B4">
        <w:rPr>
          <w:rFonts w:cs="Times New Roman"/>
        </w:rPr>
        <w:t>eparative</w:t>
      </w:r>
      <w:r w:rsidR="002F1A2F" w:rsidRPr="005344B4">
        <w:rPr>
          <w:rFonts w:cs="Times New Roman"/>
        </w:rPr>
        <w:t xml:space="preserve"> </w:t>
      </w:r>
      <w:r w:rsidR="00817E52" w:rsidRPr="005344B4">
        <w:rPr>
          <w:rFonts w:cs="Times New Roman"/>
        </w:rPr>
        <w:t>analysis</w:t>
      </w:r>
      <w:r w:rsidR="003675F0" w:rsidRPr="005344B4">
        <w:rPr>
          <w:rFonts w:cs="Times New Roman"/>
        </w:rPr>
        <w:t xml:space="preserve"> of </w:t>
      </w:r>
      <w:r w:rsidR="00C35149" w:rsidRPr="005344B4">
        <w:rPr>
          <w:rFonts w:cs="Times New Roman"/>
        </w:rPr>
        <w:t xml:space="preserve">affect seeks out </w:t>
      </w:r>
      <w:r w:rsidR="00577A0E" w:rsidRPr="005344B4">
        <w:rPr>
          <w:rFonts w:cs="Times New Roman"/>
        </w:rPr>
        <w:t>this</w:t>
      </w:r>
      <w:r w:rsidR="00C35149" w:rsidRPr="005344B4">
        <w:rPr>
          <w:rFonts w:cs="Times New Roman"/>
        </w:rPr>
        <w:t xml:space="preserve"> potential </w:t>
      </w:r>
      <w:r w:rsidR="00817E52" w:rsidRPr="005344B4">
        <w:rPr>
          <w:rFonts w:cs="Times New Roman"/>
        </w:rPr>
        <w:t xml:space="preserve">through </w:t>
      </w:r>
      <w:r w:rsidR="00577A0E" w:rsidRPr="005344B4">
        <w:rPr>
          <w:rFonts w:cs="Times New Roman"/>
        </w:rPr>
        <w:t>attending to</w:t>
      </w:r>
      <w:r w:rsidR="007D1054" w:rsidRPr="005344B4">
        <w:rPr>
          <w:rFonts w:cs="Times New Roman"/>
        </w:rPr>
        <w:t xml:space="preserve"> heterogeneity in the </w:t>
      </w:r>
      <w:r w:rsidR="00E047C1" w:rsidRPr="005344B4">
        <w:rPr>
          <w:rFonts w:cs="Times New Roman"/>
        </w:rPr>
        <w:t xml:space="preserve">sites of environmental </w:t>
      </w:r>
      <w:r w:rsidR="00577A0E" w:rsidRPr="005344B4">
        <w:rPr>
          <w:rFonts w:cs="Times New Roman"/>
        </w:rPr>
        <w:t>politics.</w:t>
      </w:r>
      <w:r w:rsidR="00FE10A6" w:rsidRPr="005344B4">
        <w:rPr>
          <w:rFonts w:cs="Times New Roman"/>
        </w:rPr>
        <w:t xml:space="preserve"> My approach to the ethical and political challenges of living in Anthropocene is thus somewhat</w:t>
      </w:r>
      <w:r w:rsidR="00D31831" w:rsidRPr="005344B4">
        <w:rPr>
          <w:rFonts w:cs="Times New Roman"/>
        </w:rPr>
        <w:t xml:space="preserve"> </w:t>
      </w:r>
      <w:r w:rsidR="00FE10A6" w:rsidRPr="005344B4">
        <w:rPr>
          <w:rFonts w:cs="Times New Roman"/>
        </w:rPr>
        <w:t>speculative</w:t>
      </w:r>
      <w:r w:rsidR="00BC56B9" w:rsidRPr="005344B4">
        <w:rPr>
          <w:rFonts w:cs="Times New Roman"/>
        </w:rPr>
        <w:t xml:space="preserve">, </w:t>
      </w:r>
      <w:r w:rsidR="00401482" w:rsidRPr="005344B4">
        <w:rPr>
          <w:rFonts w:cs="Times New Roman"/>
        </w:rPr>
        <w:t>whilst the analysis is</w:t>
      </w:r>
      <w:r w:rsidR="00FA23A2" w:rsidRPr="005344B4">
        <w:rPr>
          <w:rFonts w:cs="Times New Roman"/>
        </w:rPr>
        <w:t xml:space="preserve"> grounded in specific sites and </w:t>
      </w:r>
      <w:r w:rsidR="00401482" w:rsidRPr="005344B4">
        <w:rPr>
          <w:rFonts w:cs="Times New Roman"/>
        </w:rPr>
        <w:t>relations</w:t>
      </w:r>
      <w:r w:rsidR="00FE10A6" w:rsidRPr="005344B4">
        <w:rPr>
          <w:rFonts w:cs="Times New Roman"/>
        </w:rPr>
        <w:t xml:space="preserve">. It is open-ended, asking questions and seeking other modes of being in the world which are better attuned to the </w:t>
      </w:r>
      <w:r w:rsidR="00D31831" w:rsidRPr="005344B4">
        <w:rPr>
          <w:rFonts w:cs="Times New Roman"/>
        </w:rPr>
        <w:t xml:space="preserve">socio-natural entanglements which characterise contemporary times. </w:t>
      </w:r>
    </w:p>
    <w:p w14:paraId="01C72F4A" w14:textId="17472607" w:rsidR="00842252" w:rsidRPr="005344B4" w:rsidRDefault="00842252" w:rsidP="00901009">
      <w:pPr>
        <w:pStyle w:val="Heading3"/>
      </w:pPr>
      <w:bookmarkStart w:id="34" w:name="_Toc213581763"/>
      <w:r w:rsidRPr="005344B4">
        <w:t>2.2.</w:t>
      </w:r>
      <w:r w:rsidR="009303B8">
        <w:t>3</w:t>
      </w:r>
      <w:r w:rsidRPr="005344B4">
        <w:t xml:space="preserve"> Environmental Affects</w:t>
      </w:r>
      <w:bookmarkEnd w:id="34"/>
    </w:p>
    <w:p w14:paraId="777E44CD" w14:textId="7B89FA63" w:rsidR="00EB2952" w:rsidRPr="005344B4" w:rsidRDefault="00C67965" w:rsidP="009811B0">
      <w:pPr>
        <w:spacing w:line="480" w:lineRule="auto"/>
        <w:rPr>
          <w:rFonts w:cs="Times New Roman"/>
        </w:rPr>
      </w:pPr>
      <w:r w:rsidRPr="005344B4">
        <w:rPr>
          <w:rFonts w:cs="Times New Roman"/>
        </w:rPr>
        <w:t xml:space="preserve">In my empirical chapters, I draw out </w:t>
      </w:r>
      <w:r w:rsidR="00C422E7" w:rsidRPr="005344B4">
        <w:rPr>
          <w:rFonts w:cs="Times New Roman"/>
        </w:rPr>
        <w:t xml:space="preserve">the multiple and varied storylines, imaginaries and </w:t>
      </w:r>
      <w:r w:rsidR="00375A8A" w:rsidRPr="005344B4">
        <w:rPr>
          <w:rFonts w:cs="Times New Roman"/>
        </w:rPr>
        <w:t xml:space="preserve">motifs that </w:t>
      </w:r>
      <w:r w:rsidR="005621A7" w:rsidRPr="005344B4">
        <w:rPr>
          <w:rFonts w:cs="Times New Roman"/>
        </w:rPr>
        <w:t xml:space="preserve">animate </w:t>
      </w:r>
      <w:r w:rsidR="00DA1830" w:rsidRPr="005344B4">
        <w:rPr>
          <w:rFonts w:cs="Times New Roman"/>
        </w:rPr>
        <w:t>encounters</w:t>
      </w:r>
      <w:r w:rsidR="005621A7" w:rsidRPr="005344B4">
        <w:rPr>
          <w:rFonts w:cs="Times New Roman"/>
        </w:rPr>
        <w:t xml:space="preserve"> in each </w:t>
      </w:r>
      <w:proofErr w:type="gramStart"/>
      <w:r w:rsidR="005621A7" w:rsidRPr="005344B4">
        <w:rPr>
          <w:rFonts w:cs="Times New Roman"/>
        </w:rPr>
        <w:t>site,</w:t>
      </w:r>
      <w:proofErr w:type="gramEnd"/>
      <w:r w:rsidR="005621A7" w:rsidRPr="005344B4">
        <w:rPr>
          <w:rFonts w:cs="Times New Roman"/>
        </w:rPr>
        <w:t xml:space="preserve"> </w:t>
      </w:r>
      <w:r w:rsidR="00DA1830" w:rsidRPr="005344B4">
        <w:rPr>
          <w:rFonts w:cs="Times New Roman"/>
        </w:rPr>
        <w:t>however</w:t>
      </w:r>
      <w:r w:rsidR="005621A7" w:rsidRPr="005344B4">
        <w:rPr>
          <w:rFonts w:cs="Times New Roman"/>
        </w:rPr>
        <w:t xml:space="preserve"> </w:t>
      </w:r>
      <w:r w:rsidR="00DA1830" w:rsidRPr="005344B4">
        <w:rPr>
          <w:rFonts w:cs="Times New Roman"/>
        </w:rPr>
        <w:t xml:space="preserve">the </w:t>
      </w:r>
      <w:r w:rsidR="00216D30" w:rsidRPr="005344B4">
        <w:rPr>
          <w:rFonts w:cs="Times New Roman"/>
        </w:rPr>
        <w:t xml:space="preserve">figure of the responsible individual and the </w:t>
      </w:r>
      <w:r w:rsidR="006F2BEB" w:rsidRPr="005344B4">
        <w:rPr>
          <w:rFonts w:cs="Times New Roman"/>
        </w:rPr>
        <w:t>narrative of</w:t>
      </w:r>
      <w:r w:rsidR="00216D30" w:rsidRPr="005344B4">
        <w:rPr>
          <w:rFonts w:cs="Times New Roman"/>
        </w:rPr>
        <w:t xml:space="preserve"> </w:t>
      </w:r>
      <w:r w:rsidR="006F2BEB" w:rsidRPr="005344B4">
        <w:rPr>
          <w:rFonts w:cs="Times New Roman"/>
        </w:rPr>
        <w:t xml:space="preserve">planetary </w:t>
      </w:r>
      <w:r w:rsidR="00EB2952" w:rsidRPr="005344B4">
        <w:rPr>
          <w:rFonts w:cs="Times New Roman"/>
        </w:rPr>
        <w:t xml:space="preserve">environmental </w:t>
      </w:r>
      <w:r w:rsidR="00216D30" w:rsidRPr="005344B4">
        <w:rPr>
          <w:rFonts w:cs="Times New Roman"/>
        </w:rPr>
        <w:t xml:space="preserve">crisis </w:t>
      </w:r>
      <w:r w:rsidR="00087AA4" w:rsidRPr="005344B4">
        <w:rPr>
          <w:rFonts w:cs="Times New Roman"/>
        </w:rPr>
        <w:t>feature</w:t>
      </w:r>
      <w:r w:rsidR="00EB2952" w:rsidRPr="005344B4">
        <w:rPr>
          <w:rFonts w:cs="Times New Roman"/>
        </w:rPr>
        <w:t xml:space="preserve"> in all three. Here I briefly touch on</w:t>
      </w:r>
      <w:r w:rsidR="005B1E84" w:rsidRPr="005344B4">
        <w:rPr>
          <w:rFonts w:cs="Times New Roman"/>
        </w:rPr>
        <w:t xml:space="preserve"> the affective resonances </w:t>
      </w:r>
      <w:r w:rsidR="00466056" w:rsidRPr="005344B4">
        <w:rPr>
          <w:rFonts w:cs="Times New Roman"/>
        </w:rPr>
        <w:t xml:space="preserve">of </w:t>
      </w:r>
      <w:r w:rsidR="005B1E84" w:rsidRPr="005344B4">
        <w:rPr>
          <w:rFonts w:cs="Times New Roman"/>
        </w:rPr>
        <w:t xml:space="preserve">and emotional responses </w:t>
      </w:r>
      <w:r w:rsidR="00466056" w:rsidRPr="005344B4">
        <w:rPr>
          <w:rFonts w:cs="Times New Roman"/>
        </w:rPr>
        <w:t>to</w:t>
      </w:r>
      <w:r w:rsidR="00222079" w:rsidRPr="005344B4">
        <w:rPr>
          <w:rFonts w:cs="Times New Roman"/>
        </w:rPr>
        <w:t xml:space="preserve"> </w:t>
      </w:r>
      <w:r w:rsidR="004B4BC7" w:rsidRPr="005344B4">
        <w:rPr>
          <w:rFonts w:cs="Times New Roman"/>
        </w:rPr>
        <w:t xml:space="preserve">contemporary </w:t>
      </w:r>
      <w:r w:rsidR="00E764E4" w:rsidRPr="005344B4">
        <w:rPr>
          <w:rFonts w:cs="Times New Roman"/>
        </w:rPr>
        <w:t>environmental</w:t>
      </w:r>
      <w:r w:rsidR="004B4BC7" w:rsidRPr="005344B4">
        <w:rPr>
          <w:rFonts w:cs="Times New Roman"/>
        </w:rPr>
        <w:t xml:space="preserve"> politics in the UK,</w:t>
      </w:r>
      <w:r w:rsidR="00975993" w:rsidRPr="005344B4">
        <w:rPr>
          <w:rFonts w:cs="Times New Roman"/>
        </w:rPr>
        <w:t xml:space="preserve"> situating my research within </w:t>
      </w:r>
      <w:r w:rsidR="004B4BC7" w:rsidRPr="005344B4">
        <w:rPr>
          <w:rFonts w:cs="Times New Roman"/>
        </w:rPr>
        <w:t xml:space="preserve">existing literature </w:t>
      </w:r>
      <w:r w:rsidR="00764AB2" w:rsidRPr="005344B4">
        <w:rPr>
          <w:rFonts w:cs="Times New Roman"/>
        </w:rPr>
        <w:t>on</w:t>
      </w:r>
      <w:r w:rsidR="002A68DD" w:rsidRPr="005344B4">
        <w:rPr>
          <w:rFonts w:cs="Times New Roman"/>
        </w:rPr>
        <w:t xml:space="preserve"> the emotional geographies </w:t>
      </w:r>
      <w:r w:rsidR="000C6B8E" w:rsidRPr="005344B4">
        <w:rPr>
          <w:rFonts w:cs="Times New Roman"/>
        </w:rPr>
        <w:t>of environmental</w:t>
      </w:r>
      <w:r w:rsidR="00E55970" w:rsidRPr="005344B4">
        <w:rPr>
          <w:rFonts w:cs="Times New Roman"/>
        </w:rPr>
        <w:t xml:space="preserve"> politics</w:t>
      </w:r>
      <w:r w:rsidR="00C144D0" w:rsidRPr="005344B4">
        <w:rPr>
          <w:rFonts w:cs="Times New Roman"/>
        </w:rPr>
        <w:t xml:space="preserve"> </w:t>
      </w:r>
      <w:r w:rsidR="00C144D0" w:rsidRPr="005344B4">
        <w:rPr>
          <w:rFonts w:cs="Times New Roman"/>
        </w:rPr>
        <w:fldChar w:fldCharType="begin"/>
      </w:r>
      <w:r w:rsidR="00286350" w:rsidRPr="005344B4">
        <w:rPr>
          <w:rFonts w:cs="Times New Roman"/>
        </w:rPr>
        <w:instrText xml:space="preserve"> ADDIN ZOTERO_ITEM CSL_CITATION {"citationID":"LOB3q262","properties":{"formattedCitation":"(Bosworth, 2020; Gonz\\uc0\\u225{}lez-Hidalgo and Zografos, 2020)","plainCitation":"(Bosworth, 2020; González-Hidalgo and Zografos, 2020)","dontUpdate":true,"noteIndex":0},"citationItems":[{"id":26,"uris":["http://zotero.org/users/6040264/items/6T2LDX9A"],"itemData":{"id":26,"type":"article-journal","container-title":"Social &amp; Cultural Geography","DOI":"10.1080/14649365.2019.1637193","ISSN":"1464-9365","issue":"1","note":"publisher: Routledge\n_eprint: https://doi.org/10.1080/14649365.2019.1637193","page":"138-140","source":"Taylor and Francis+NEJM","title":"Bad environmentalism: irony and irreverence in the ecological age","title-short":"Bad environmentalism","volume":"21","author":[{"family":"Bosworth","given":"Kai"}],"issued":{"date-parts":[["2020",1,2]]}}},{"id":120,"uris":["http://zotero.org/users/6040264/items/2M7RJXUF"],"itemData":{"id":120,"type":"article-journal","abstract":"Building on the framework of emotional political ecology, we seek to expand ways of studying the relationships between emotion, power, and environmental conflict. Our review of work in feminist studies, human geography, social psychology, social movement theory, and social and cultural anthropology suggests the need for a theoretical framework that captures the psychological, more-than-human, collective, geographical, and personal-political dimensions that intersect subjectivities in environmental conflicts. We stress the need to explicitly consider ‘the political’ at stake when researching emotions in environmental conflicts, and develop a conceptual framework for facilitating nuanced conceptualisations and analyses of subjects and power in environmental conflicts.","container-title":"Progress in Human Geography","DOI":"10.1177/0309132518824644","ISSN":"0309-1325","issue":"2","journalAbbreviation":"Progress in Human Geography","language":"en","note":"publisher: SAGE Publications Ltd","page":"235-255","source":"SAGE Journals","title":"Emotions, power, and environmental conflict: Expanding the ‘emotional turn’ in political ecology","title-short":"Emotions, power, and environmental conflict","volume":"44","author":[{"family":"González-Hidalgo","given":"Marien"},{"family":"Zografos","given":"Christos"}],"issued":{"date-parts":[["2020",4,1]]}}}],"schema":"https://github.com/citation-style-language/schema/raw/master/csl-citation.json"} </w:instrText>
      </w:r>
      <w:r w:rsidR="00C144D0" w:rsidRPr="005344B4">
        <w:rPr>
          <w:rFonts w:cs="Times New Roman"/>
        </w:rPr>
        <w:fldChar w:fldCharType="separate"/>
      </w:r>
      <w:r w:rsidR="00C144D0" w:rsidRPr="005344B4">
        <w:rPr>
          <w:rFonts w:cs="Times New Roman"/>
        </w:rPr>
        <w:t xml:space="preserve"> </w:t>
      </w:r>
      <w:r w:rsidR="00C634A2" w:rsidRPr="005344B4">
        <w:rPr>
          <w:rFonts w:cs="Times New Roman"/>
        </w:rPr>
        <w:t>(</w:t>
      </w:r>
      <w:r w:rsidR="00C144D0" w:rsidRPr="005344B4">
        <w:rPr>
          <w:rFonts w:cs="Times New Roman"/>
        </w:rPr>
        <w:t>González-Hidalgo and Zografos, 2020)</w:t>
      </w:r>
      <w:r w:rsidR="00C144D0" w:rsidRPr="005344B4">
        <w:rPr>
          <w:rFonts w:cs="Times New Roman"/>
        </w:rPr>
        <w:fldChar w:fldCharType="end"/>
      </w:r>
      <w:r w:rsidR="000C6B8E" w:rsidRPr="005344B4">
        <w:rPr>
          <w:rFonts w:cs="Times New Roman"/>
        </w:rPr>
        <w:t xml:space="preserve">, </w:t>
      </w:r>
      <w:r w:rsidR="00C634A2" w:rsidRPr="005344B4">
        <w:rPr>
          <w:rFonts w:cs="Times New Roman"/>
        </w:rPr>
        <w:t xml:space="preserve">the </w:t>
      </w:r>
      <w:proofErr w:type="spellStart"/>
      <w:r w:rsidR="00C634A2" w:rsidRPr="005344B4">
        <w:rPr>
          <w:rFonts w:cs="Times New Roman"/>
        </w:rPr>
        <w:t>affects</w:t>
      </w:r>
      <w:proofErr w:type="spellEnd"/>
      <w:r w:rsidR="00C634A2" w:rsidRPr="005344B4">
        <w:rPr>
          <w:rFonts w:cs="Times New Roman"/>
        </w:rPr>
        <w:t xml:space="preserve"> of </w:t>
      </w:r>
      <w:r w:rsidR="00E55970" w:rsidRPr="005344B4">
        <w:rPr>
          <w:rFonts w:cs="Times New Roman"/>
        </w:rPr>
        <w:t>environmental</w:t>
      </w:r>
      <w:r w:rsidR="00C634A2" w:rsidRPr="005344B4">
        <w:rPr>
          <w:rFonts w:cs="Times New Roman"/>
        </w:rPr>
        <w:t xml:space="preserve">ism </w:t>
      </w:r>
      <w:r w:rsidR="00875928" w:rsidRPr="005344B4">
        <w:rPr>
          <w:rFonts w:cs="Times New Roman"/>
        </w:rPr>
        <w:fldChar w:fldCharType="begin"/>
      </w:r>
      <w:r w:rsidR="00875928" w:rsidRPr="005344B4">
        <w:rPr>
          <w:rFonts w:cs="Times New Roman"/>
        </w:rPr>
        <w:instrText xml:space="preserve"> ADDIN ZOTERO_ITEM CSL_CITATION {"citationID":"uPcNBLKR","properties":{"formattedCitation":"(Bosworth, 2020)","plainCitation":"(Bosworth, 2020)","noteIndex":0},"citationItems":[{"id":26,"uris":["http://zotero.org/users/6040264/items/6T2LDX9A"],"itemData":{"id":26,"type":"article-journal","container-title":"Social &amp; Cultural Geography","DOI":"10.1080/14649365.2019.1637193","ISSN":"1464-9365","issue":"1","note":"publisher: Routledge\n_eprint: https://doi.org/10.1080/14649365.2019.1637193","page":"138-140","source":"Taylor and Francis+NEJM","title":"Bad environmentalism: irony and irreverence in the ecological age","title-short":"Bad environmentalism","volume":"21","author":[{"family":"Bosworth","given":"Kai"}],"issued":{"date-parts":[["2020",1,2]]}}}],"schema":"https://github.com/citation-style-language/schema/raw/master/csl-citation.json"} </w:instrText>
      </w:r>
      <w:r w:rsidR="00875928" w:rsidRPr="005344B4">
        <w:rPr>
          <w:rFonts w:cs="Times New Roman"/>
        </w:rPr>
        <w:fldChar w:fldCharType="separate"/>
      </w:r>
      <w:r w:rsidR="00875928" w:rsidRPr="005344B4">
        <w:rPr>
          <w:rFonts w:cs="Times New Roman"/>
        </w:rPr>
        <w:t>(Bosworth, 2020)</w:t>
      </w:r>
      <w:r w:rsidR="00875928" w:rsidRPr="005344B4">
        <w:rPr>
          <w:rFonts w:cs="Times New Roman"/>
        </w:rPr>
        <w:fldChar w:fldCharType="end"/>
      </w:r>
      <w:r w:rsidR="007950DA">
        <w:rPr>
          <w:rFonts w:cs="Times New Roman"/>
        </w:rPr>
        <w:t xml:space="preserve"> </w:t>
      </w:r>
      <w:r w:rsidR="00764AB2" w:rsidRPr="005344B4">
        <w:rPr>
          <w:rFonts w:cs="Times New Roman"/>
        </w:rPr>
        <w:t xml:space="preserve">and </w:t>
      </w:r>
      <w:r w:rsidR="00E764E4" w:rsidRPr="005344B4">
        <w:rPr>
          <w:rFonts w:cs="Times New Roman"/>
        </w:rPr>
        <w:t>climate affects</w:t>
      </w:r>
      <w:r w:rsidR="00C634A2" w:rsidRPr="005344B4">
        <w:rPr>
          <w:rFonts w:cs="Times New Roman"/>
        </w:rPr>
        <w:t xml:space="preserve"> </w:t>
      </w:r>
      <w:r w:rsidR="00C634A2" w:rsidRPr="005344B4">
        <w:rPr>
          <w:rFonts w:cs="Times New Roman"/>
        </w:rPr>
        <w:fldChar w:fldCharType="begin"/>
      </w:r>
      <w:r w:rsidR="00286350" w:rsidRPr="005344B4">
        <w:rPr>
          <w:rFonts w:cs="Times New Roman"/>
        </w:rPr>
        <w:instrText xml:space="preserve"> ADDIN ZOTERO_ITEM CSL_CITATION {"citationID":"OQSbhiRt","properties":{"formattedCitation":"(Usher, Durkin and Bhullar, 2019; Anderson, 2023; L. K. Howard, 2023; Pohl and Swyngedouw, 2023)","plainCitation":"(Usher, Durkin and Bhullar, 2019; Anderson, 2023; L. K. Howard, 2023; Pohl and Swyngedouw, 2023)","noteIndex":0},"citationItems":[{"id":686,"uris":["http://zotero.org/users/6040264/items/EVES45HU"],"itemData":{"id":686,"type":"article-journal","container-title":"International Journal of Mental Health Nursing","DOI":"10.1111/inm.12673","ISSN":"1447-0349","issue":"6","language":"en","license":"© 2019 Australian College of Mental Health Nurses Inc.","page":"1233-1234","source":"Wiley Online Library","title":"Eco-anxiety: How thinking about climate change-related environmental decline is affecting our mental health","title-short":"Eco-anxiety","volume":"28","author":[{"family":"Usher","given":"Kim"},{"family":"Durkin","given":"Joanne"},{"family":"Bhullar","given":"Navjot"}],"issued":{"date-parts":[["2019"]]}}},{"id":2085,"uris":["http://zotero.org/users/6040264/items/PJP42PE9"],"itemData":{"id":2085,"type":"article-journal","abstract":"In this position paper, I speculate on what we might learn about the politics of climate change if we stay with the possibility that boredom might be part of how subjects encounter and make sense of climate change. I argue that boredom enacts an ethically and politically ambivalent detachment from the demand to act that accompanies urgency-imbued vocabularies of crisis and emergency. Whether boredom is a refusal to face climate change, or a way of coping with and inhabiting the overwhelming, being bored with climate change allows existing attachments to fossil-fuelled lives and futures to continue. The event of climate change is ‘suspended’, in the sense that it is no longer affectively present. I distinguish this relation of ‘climate change suspension’ from two other ways of detaching from the event of climate change – ‘climate change denial’ and ‘climate change delay’. Unlike in denial or delay, in suspension the demand of climate change is held in abeyance, not ended. It returns in ways that blur the line between boredom and other affects. In conclusion, I reflect on the affective politics of climate change, and wonder about how boredom could become part of a progressive politics of climate change.","container-title":"Scottish Geographical Journal","DOI":"10.1080/14702541.2023.2197869","ISSN":"1470-2541","issue":"1-2","note":"publisher: Routledge\n_eprint: https://doi.org/10.1080/14702541.2023.2197869","page":"133-141","source":"Taylor and Francis+NEJM","title":"Boredom and the politics of climate change","volume":"139","author":[{"family":"Anderson","given":"Ben"}],"issued":{"date-parts":[["2023",4,3]]}}},{"id":2351,"uris":["http://zotero.org/users/6040264/items/KZ5747S8"],"itemData":{"id":2351,"type":"thesis","language":"en","publisher":"University of Edinburgh","source":"Zotero","title":"Where ‘green’ parenting meets climate activism: Understanding the affective, political, generative, but challenging ‘space in-between’ of radical eco-parenting","URL":"http://dx.doi.org/10.7488/era/3624","author":[{"family":"Howard","given":"Lisa Karen"}],"accessed":{"date-parts":[["2023",9,15]]},"issued":{"date-parts":[["2023"]]}}},{"id":1591,"uris":["http://zotero.org/users/6040264/items/8S5JELP3"],"itemData":{"id":1591,"type":"article-journal","abstract":"In this paper, we explore this dissonance between knowing and acting that produces the current climate deadlock by focusing on ‘enjoyment’ as a political factor. The enjoyment that infuses the climate change consensus and climate activism stands as an avatar for the wider impasse that characterizes most attempts to inflect the trajectory of the future away from ‘accumulation for accumulation sake’ and its associated socio-ecological catastrophe. Considering enjoyment as a political factor might open avenues for re-framing the impasse of the present socio-ecological condition. We engage the Lacanian notion of enjoyment (jouissance). Our overall argument is that climate, and its change, is not only a threat to the world, but also something that is enjoyed in one way or the other. To illustrate the Lacanian take on enjoyment, we will differentiate between two dominant strands of enjoying climate change: First, a passionate engagement in destroying Nature based on an imperative to enjoy fossil fuels and what they metonymically stand for, and second, an equally passionate commitment to saving Nature based on an imaginary enjoyment that stems from renunciation and sacrifice. The paper proceeds by arguing for the need to traverse the fantasies that sustain the very deadlock of the current situation, a process that requires re-scripting the process of political subjectivation and our libidinal attachments to the enjoyment of climate change.","container-title":"Political Geography","DOI":"10.1016/j.polgeo.2022.102820","ISSN":"0962-6298","journalAbbreviation":"Political Geography","language":"en","page":"102820","source":"ScienceDirect","title":"Enjoying climate change: Jouissance as a political factor","title-short":"Enjoying climate change","volume":"101","author":[{"family":"Pohl","given":"Lucas"},{"family":"Swyngedouw","given":"Erik"}],"issued":{"date-parts":[["2023",3,1]]}}}],"schema":"https://github.com/citation-style-language/schema/raw/master/csl-citation.json"} </w:instrText>
      </w:r>
      <w:r w:rsidR="00C634A2" w:rsidRPr="005344B4">
        <w:rPr>
          <w:rFonts w:cs="Times New Roman"/>
        </w:rPr>
        <w:fldChar w:fldCharType="separate"/>
      </w:r>
      <w:r w:rsidR="00286350" w:rsidRPr="005344B4">
        <w:rPr>
          <w:rFonts w:cs="Times New Roman"/>
        </w:rPr>
        <w:t>(Usher, Durkin and Bhullar, 2019; Anderson, 2023; L. K. Howard, 2023; Pohl and Swyngedouw, 2023)</w:t>
      </w:r>
      <w:r w:rsidR="00C634A2" w:rsidRPr="005344B4">
        <w:rPr>
          <w:rFonts w:cs="Times New Roman"/>
        </w:rPr>
        <w:fldChar w:fldCharType="end"/>
      </w:r>
      <w:r w:rsidR="00975993" w:rsidRPr="005344B4">
        <w:rPr>
          <w:rFonts w:cs="Times New Roman"/>
        </w:rPr>
        <w:t xml:space="preserve">. </w:t>
      </w:r>
    </w:p>
    <w:p w14:paraId="48D22712" w14:textId="4B8F6832" w:rsidR="00441A6C" w:rsidRPr="005344B4" w:rsidRDefault="000D47A2" w:rsidP="009811B0">
      <w:pPr>
        <w:spacing w:line="480" w:lineRule="auto"/>
        <w:rPr>
          <w:rFonts w:cs="Times New Roman"/>
        </w:rPr>
      </w:pPr>
      <w:r w:rsidRPr="005344B4">
        <w:rPr>
          <w:rFonts w:cs="Times New Roman"/>
        </w:rPr>
        <w:t>Nigel Thrift’</w:t>
      </w:r>
      <w:r w:rsidR="00D22A04" w:rsidRPr="005344B4">
        <w:rPr>
          <w:rFonts w:cs="Times New Roman"/>
        </w:rPr>
        <w:t>s</w:t>
      </w:r>
      <w:r w:rsidRPr="005344B4">
        <w:rPr>
          <w:rFonts w:cs="Times New Roman"/>
        </w:rPr>
        <w:t xml:space="preserve"> 2004 paper, ‘</w:t>
      </w:r>
      <w:r w:rsidRPr="005344B4">
        <w:rPr>
          <w:rFonts w:cs="Times New Roman"/>
          <w:i/>
          <w:iCs/>
        </w:rPr>
        <w:t>Intensities of feeling: towards a spatial politics of affect</w:t>
      </w:r>
      <w:r w:rsidRPr="005344B4">
        <w:rPr>
          <w:rFonts w:cs="Times New Roman"/>
        </w:rPr>
        <w:t xml:space="preserve">’ </w:t>
      </w:r>
      <w:r w:rsidR="00741D1A" w:rsidRPr="005344B4">
        <w:rPr>
          <w:rFonts w:cs="Times New Roman"/>
        </w:rPr>
        <w:t xml:space="preserve">was a springboard for </w:t>
      </w:r>
      <w:r w:rsidRPr="005344B4">
        <w:rPr>
          <w:rFonts w:cs="Times New Roman"/>
        </w:rPr>
        <w:t>affect theory as a political project within human geography.</w:t>
      </w:r>
      <w:r w:rsidR="00741D1A" w:rsidRPr="005344B4">
        <w:rPr>
          <w:rFonts w:cs="Times New Roman"/>
        </w:rPr>
        <w:t xml:space="preserve"> In it, he </w:t>
      </w:r>
      <w:r w:rsidR="003A5B15" w:rsidRPr="005344B4">
        <w:rPr>
          <w:rFonts w:cs="Times New Roman"/>
        </w:rPr>
        <w:t>identifie</w:t>
      </w:r>
      <w:r w:rsidR="00B4009D" w:rsidRPr="005344B4">
        <w:rPr>
          <w:rFonts w:cs="Times New Roman"/>
        </w:rPr>
        <w:t>s that the rise of ‘choice politics’ has expanded the sphere of the</w:t>
      </w:r>
      <w:r w:rsidR="00676DA7" w:rsidRPr="005344B4">
        <w:rPr>
          <w:rFonts w:cs="Times New Roman"/>
        </w:rPr>
        <w:t xml:space="preserve"> </w:t>
      </w:r>
      <w:r w:rsidR="0073660D" w:rsidRPr="005344B4">
        <w:rPr>
          <w:rFonts w:cs="Times New Roman"/>
        </w:rPr>
        <w:t>political</w:t>
      </w:r>
      <w:r w:rsidR="00B63DB3" w:rsidRPr="005344B4">
        <w:rPr>
          <w:rFonts w:cs="Times New Roman"/>
        </w:rPr>
        <w:t>, creating more room for ‘explicitly affective appeals</w:t>
      </w:r>
      <w:r w:rsidR="00676DA7" w:rsidRPr="005344B4">
        <w:rPr>
          <w:rFonts w:cs="Times New Roman"/>
        </w:rPr>
        <w:t xml:space="preserve">’ which are heavily dependent upon a range of media </w:t>
      </w:r>
      <w:r w:rsidR="0006116D" w:rsidRPr="005344B4">
        <w:rPr>
          <w:rFonts w:cs="Times New Roman"/>
        </w:rPr>
        <w:t>for their transmission</w:t>
      </w:r>
      <w:r w:rsidR="00C53177" w:rsidRPr="005344B4">
        <w:rPr>
          <w:rFonts w:cs="Times New Roman"/>
        </w:rPr>
        <w:t xml:space="preserve"> </w:t>
      </w:r>
      <w:r w:rsidR="00C53177" w:rsidRPr="005344B4">
        <w:rPr>
          <w:rFonts w:cs="Times New Roman"/>
        </w:rPr>
        <w:fldChar w:fldCharType="begin"/>
      </w:r>
      <w:r w:rsidR="00E4582D" w:rsidRPr="005344B4">
        <w:rPr>
          <w:rFonts w:cs="Times New Roman"/>
        </w:rPr>
        <w:instrText xml:space="preserve"> ADDIN ZOTERO_ITEM CSL_CITATION {"citationID":"W7WmaeQa","properties":{"formattedCitation":"(2004, p. 65)","plainCitation":"(2004, p. 65)","noteIndex":0},"citationItems":[{"id":693,"uris":["http://zotero.org/users/6040264/items/8D9FHWFW"],"itemData":{"id":693,"type":"article-journal","abstract":"This paper attempts to take the politics of affect as not just incidental but central to the life of cities, given that cities are thought of as inhuman or transhuman entities and that politics is understood as a process of community without unity. It is in three main parts. The first part sets out the main approaches to affect that conform with this approach. The second part considers the ways in which the systematic engineering of affect has become central to the political life of Euro-American cities, and why. The third part then sets out the different kinds of progressive politics that might become possible once affect is taken into account. There are some brief conclusions.","container-title":"Geografiska Annaler: Series B, Human Geography","DOI":"10.1111/j.0435-3684.2004.00154.x","ISSN":"1468-0467","issue":"1","language":"en","page":"57-78","source":"Wiley Online Library","title":"Intensities of Feeling: Towards a Spatial Politics of Affect","title-short":"Intensities of Feeling","volume":"86","author":[{"family":"Thrift","given":"Nigel"}],"issued":{"date-parts":[["2004"]]}},"locator":"65","label":"page","suppress-author":true}],"schema":"https://github.com/citation-style-language/schema/raw/master/csl-citation.json"} </w:instrText>
      </w:r>
      <w:r w:rsidR="00C53177" w:rsidRPr="005344B4">
        <w:rPr>
          <w:rFonts w:cs="Times New Roman"/>
        </w:rPr>
        <w:fldChar w:fldCharType="separate"/>
      </w:r>
      <w:r w:rsidR="00E4582D" w:rsidRPr="005344B4">
        <w:rPr>
          <w:rFonts w:cs="Times New Roman"/>
        </w:rPr>
        <w:t>(2004, p. 65)</w:t>
      </w:r>
      <w:r w:rsidR="00C53177" w:rsidRPr="005344B4">
        <w:rPr>
          <w:rFonts w:cs="Times New Roman"/>
        </w:rPr>
        <w:fldChar w:fldCharType="end"/>
      </w:r>
      <w:r w:rsidR="0006116D" w:rsidRPr="005344B4">
        <w:rPr>
          <w:rFonts w:cs="Times New Roman"/>
        </w:rPr>
        <w:t xml:space="preserve">. He argues that this has resulted in </w:t>
      </w:r>
      <w:r w:rsidR="00676DA7" w:rsidRPr="005344B4">
        <w:rPr>
          <w:rFonts w:cs="Times New Roman"/>
        </w:rPr>
        <w:t xml:space="preserve">a more mediatised politics, and a politics of metonym, where one small aspect comes </w:t>
      </w:r>
      <w:r w:rsidR="00676DA7" w:rsidRPr="005344B4">
        <w:rPr>
          <w:rFonts w:cs="Times New Roman"/>
        </w:rPr>
        <w:lastRenderedPageBreak/>
        <w:t>to count</w:t>
      </w:r>
      <w:r w:rsidR="0006116D" w:rsidRPr="005344B4">
        <w:rPr>
          <w:rFonts w:cs="Times New Roman"/>
        </w:rPr>
        <w:t xml:space="preserve"> </w:t>
      </w:r>
      <w:r w:rsidR="00676DA7" w:rsidRPr="005344B4">
        <w:rPr>
          <w:rFonts w:cs="Times New Roman"/>
        </w:rPr>
        <w:t>for the whol</w:t>
      </w:r>
      <w:r w:rsidR="0006116D" w:rsidRPr="005344B4">
        <w:rPr>
          <w:rFonts w:cs="Times New Roman"/>
        </w:rPr>
        <w:t>e.</w:t>
      </w:r>
      <w:r w:rsidR="0073660D" w:rsidRPr="005344B4">
        <w:rPr>
          <w:rFonts w:cs="Times New Roman"/>
        </w:rPr>
        <w:t xml:space="preserve"> Th</w:t>
      </w:r>
      <w:r w:rsidR="00092E54" w:rsidRPr="005344B4">
        <w:rPr>
          <w:rFonts w:cs="Times New Roman"/>
        </w:rPr>
        <w:t xml:space="preserve">rift </w:t>
      </w:r>
      <w:r w:rsidR="00DA0989" w:rsidRPr="005344B4">
        <w:rPr>
          <w:rFonts w:cs="Times New Roman"/>
        </w:rPr>
        <w:t xml:space="preserve">points directly to </w:t>
      </w:r>
      <w:r w:rsidR="00092E54" w:rsidRPr="005344B4">
        <w:rPr>
          <w:rFonts w:cs="Times New Roman"/>
        </w:rPr>
        <w:t>e</w:t>
      </w:r>
      <w:r w:rsidR="0006116D" w:rsidRPr="005344B4">
        <w:rPr>
          <w:rFonts w:cs="Times New Roman"/>
        </w:rPr>
        <w:t xml:space="preserve">nvironmental politics </w:t>
      </w:r>
      <w:r w:rsidR="00092E54" w:rsidRPr="005344B4">
        <w:rPr>
          <w:rFonts w:cs="Times New Roman"/>
        </w:rPr>
        <w:t>as a key example</w:t>
      </w:r>
      <w:r w:rsidR="003E3F1B" w:rsidRPr="005344B4">
        <w:rPr>
          <w:rFonts w:cs="Times New Roman"/>
        </w:rPr>
        <w:t xml:space="preserve"> </w:t>
      </w:r>
      <w:r w:rsidR="00DA0989" w:rsidRPr="005344B4">
        <w:rPr>
          <w:rFonts w:cs="Times New Roman"/>
        </w:rPr>
        <w:t xml:space="preserve">of choice politics – indeed </w:t>
      </w:r>
      <w:r w:rsidR="008D3C0C" w:rsidRPr="005344B4">
        <w:rPr>
          <w:rFonts w:cs="Times New Roman"/>
        </w:rPr>
        <w:t>responsibilisation</w:t>
      </w:r>
      <w:r w:rsidR="00403E61" w:rsidRPr="005344B4">
        <w:rPr>
          <w:rFonts w:cs="Times New Roman"/>
        </w:rPr>
        <w:t xml:space="preserve"> is a mode of governing through choice</w:t>
      </w:r>
      <w:r w:rsidR="00E4582D" w:rsidRPr="005344B4">
        <w:rPr>
          <w:rFonts w:cs="Times New Roman"/>
        </w:rPr>
        <w:t xml:space="preserve"> </w:t>
      </w:r>
      <w:r w:rsidR="00E4582D" w:rsidRPr="005344B4">
        <w:rPr>
          <w:rFonts w:cs="Times New Roman"/>
        </w:rPr>
        <w:fldChar w:fldCharType="begin"/>
      </w:r>
      <w:r w:rsidR="00E4582D" w:rsidRPr="005344B4">
        <w:rPr>
          <w:rFonts w:cs="Times New Roman"/>
        </w:rPr>
        <w:instrText xml:space="preserve"> ADDIN ZOTERO_ITEM CSL_CITATION {"citationID":"ppION1NR","properties":{"formattedCitation":"(Rose, 1999)","plainCitation":"(Rose, 1999)","noteIndex":0},"citationItems":[{"id":481,"uris":["http://zotero.org/users/6040264/items/DNCJRXJS"],"itemData":{"id":481,"type":"book","abstract":"An impressive approach to an important and influential school of thought, derived from Foucault's writings on governmentality, by one of its major exponents. Nikolas Rose's book will serve as an intelligent and critical introduction to governmentality for students and scholars alike.","event-place":"Cambridge, United Kingdom; New York, NY","ISBN":"978-0-511-00468-1","language":"English.","note":"OCLC: 1109362167","publisher":"Cambridge University Press","publisher-place":"Cambridge, United Kingdom; New York, NY","source":"Open WorldCat","title":"Powers of freedom: reframing political thought","title-short":"Powers of freedom","author":[{"family":"Rose","given":"Nikolas S"}],"issued":{"date-parts":[["1999"]]}}}],"schema":"https://github.com/citation-style-language/schema/raw/master/csl-citation.json"} </w:instrText>
      </w:r>
      <w:r w:rsidR="00E4582D" w:rsidRPr="005344B4">
        <w:rPr>
          <w:rFonts w:cs="Times New Roman"/>
        </w:rPr>
        <w:fldChar w:fldCharType="separate"/>
      </w:r>
      <w:r w:rsidR="00E4582D" w:rsidRPr="005344B4">
        <w:rPr>
          <w:rFonts w:cs="Times New Roman"/>
        </w:rPr>
        <w:t>(Rose, 1999)</w:t>
      </w:r>
      <w:r w:rsidR="00E4582D" w:rsidRPr="005344B4">
        <w:rPr>
          <w:rFonts w:cs="Times New Roman"/>
        </w:rPr>
        <w:fldChar w:fldCharType="end"/>
      </w:r>
      <w:r w:rsidR="00DA0989" w:rsidRPr="005344B4">
        <w:rPr>
          <w:rFonts w:cs="Times New Roman"/>
        </w:rPr>
        <w:t>, whilst metonymic images</w:t>
      </w:r>
      <w:r w:rsidR="007B2F67" w:rsidRPr="005344B4">
        <w:rPr>
          <w:rFonts w:cs="Times New Roman"/>
        </w:rPr>
        <w:t xml:space="preserve">, such as the polar bear, </w:t>
      </w:r>
      <w:r w:rsidR="00DA0989" w:rsidRPr="005344B4">
        <w:rPr>
          <w:rFonts w:cs="Times New Roman"/>
        </w:rPr>
        <w:t xml:space="preserve">have come to stand for </w:t>
      </w:r>
      <w:r w:rsidR="008D3C0C" w:rsidRPr="005344B4">
        <w:rPr>
          <w:rFonts w:cs="Times New Roman"/>
        </w:rPr>
        <w:t>planetary scale</w:t>
      </w:r>
      <w:r w:rsidR="00DA0989" w:rsidRPr="005344B4">
        <w:rPr>
          <w:rFonts w:cs="Times New Roman"/>
        </w:rPr>
        <w:t xml:space="preserve"> climatic change</w:t>
      </w:r>
      <w:r w:rsidR="00EA6BB9" w:rsidRPr="005344B4">
        <w:rPr>
          <w:rFonts w:cs="Times New Roman"/>
        </w:rPr>
        <w:t xml:space="preserve"> </w:t>
      </w:r>
      <w:r w:rsidR="00EA6BB9" w:rsidRPr="005344B4">
        <w:rPr>
          <w:rFonts w:cs="Times New Roman"/>
        </w:rPr>
        <w:fldChar w:fldCharType="begin"/>
      </w:r>
      <w:r w:rsidR="007A4FAA" w:rsidRPr="005344B4">
        <w:rPr>
          <w:rFonts w:cs="Times New Roman"/>
        </w:rPr>
        <w:instrText xml:space="preserve"> ADDIN ZOTERO_ITEM CSL_CITATION {"citationID":"FdsncEym","properties":{"formattedCitation":"(O\\uc0\\u8217{}Neill, 2022)","plainCitation":"(O’Neill, 2022)","noteIndex":0},"citationItems":[{"id":1448,"uris":["http://zotero.org/users/6040264/items/6FAGS2AI"],"itemData":{"id":1448,"type":"article-journal","abstract":"From television news bulletins, newspapers and magazines, documentaries and films, social media memes and cartooning, to protest and art – even to the images that spontaneously come into our minds – polar bears are now ubiquitously associated with climate change. Indeed, polar bear visuals now often mean nothing but climate change. Why do polar bear images, as a particular type of climate change imagery, continue to thrive and to circulate – and indeed, to haunt – our imaginings of climate change? This paper seeks to understand the tangled social, cultural, political, and scientific histories of polar bear visuals through defining a new concept, a ‘visual metonym’. This concept is worked through using a longitudinal analysis of visual evidence arising from political, social, scientific, and cultural domains and using a hauntological approach that is sensitive to the spectre-like nature of polar bear imagery. This reveals three periods in which the work that polar bear visuals has undertaken has changed: polar bear (1990s–mid-2000s), political bear (mid-2000s), and climate bear (mid-2000s onwards). By the time of the ‘climate bear’ period, polar bear images had become entrenched and irreducible from (i.e., they haunt) climate change. As polar bear images came to stand in for much wider debates – of climate scepticism and political (in)action – they became a visual metonym. The paper concludes by presenting the visual metonym concept as a way to explore and understand how particular image types gain power, agency, and meaning and how they come to act as signalling devices representing complex engagements with contemporary issues. The visual metonym concept can be used to understand, interrogate, and critique naturalised and pervasive issue-led imagery.","container-title":"Transactions of the Institute of British Geographers","DOI":"10.1111/tran.12543","ISSN":"1475-5661","issue":"n/a","language":"en","note":"_eprint: https://onlinelibrary.wiley.com/doi/pdf/10.1111/tran.12543","source":"Wiley Online Library","title":"Defining a visual metonym: A hauntological study of polar bear imagery in climate communication","title-short":"Defining a visual metonym","URL":"https://onlinelibrary.wiley.com/doi/abs/10.1111/tran.12543","volume":"n/a","author":[{"family":"O'Neill","given":"Saffron"}],"accessed":{"date-parts":[["2022",8,22]]},"issued":{"date-parts":[["2022"]]}}}],"schema":"https://github.com/citation-style-language/schema/raw/master/csl-citation.json"} </w:instrText>
      </w:r>
      <w:r w:rsidR="00EA6BB9" w:rsidRPr="005344B4">
        <w:rPr>
          <w:rFonts w:cs="Times New Roman"/>
        </w:rPr>
        <w:fldChar w:fldCharType="separate"/>
      </w:r>
      <w:r w:rsidR="007A4FAA" w:rsidRPr="005344B4">
        <w:rPr>
          <w:rFonts w:cs="Times New Roman"/>
        </w:rPr>
        <w:t>(O’Neill, 2022)</w:t>
      </w:r>
      <w:r w:rsidR="00EA6BB9" w:rsidRPr="005344B4">
        <w:rPr>
          <w:rFonts w:cs="Times New Roman"/>
        </w:rPr>
        <w:fldChar w:fldCharType="end"/>
      </w:r>
      <w:r w:rsidR="008D3C0C" w:rsidRPr="005344B4">
        <w:rPr>
          <w:rFonts w:cs="Times New Roman"/>
        </w:rPr>
        <w:t>. The</w:t>
      </w:r>
      <w:r w:rsidR="007560B3" w:rsidRPr="005344B4">
        <w:rPr>
          <w:rFonts w:cs="Times New Roman"/>
        </w:rPr>
        <w:t xml:space="preserve"> </w:t>
      </w:r>
      <w:r w:rsidR="00AD2BD3" w:rsidRPr="005344B4">
        <w:rPr>
          <w:rFonts w:cs="Times New Roman"/>
        </w:rPr>
        <w:t>persistence of individualised responsibility shap</w:t>
      </w:r>
      <w:r w:rsidR="008D3C0C" w:rsidRPr="005344B4">
        <w:rPr>
          <w:rFonts w:cs="Times New Roman"/>
        </w:rPr>
        <w:t xml:space="preserve">es </w:t>
      </w:r>
      <w:r w:rsidR="00AD2BD3" w:rsidRPr="005344B4">
        <w:rPr>
          <w:rFonts w:cs="Times New Roman"/>
        </w:rPr>
        <w:t xml:space="preserve">affective and experiential encounters with unfolding climate and environmental catastrophe, configuring environmental politics and thus the realms of the possible </w:t>
      </w:r>
      <w:r w:rsidR="007A4FAA" w:rsidRPr="005344B4">
        <w:rPr>
          <w:rFonts w:cs="Times New Roman"/>
        </w:rPr>
        <w:fldChar w:fldCharType="begin"/>
      </w:r>
      <w:r w:rsidR="007A4FAA" w:rsidRPr="005344B4">
        <w:rPr>
          <w:rFonts w:cs="Times New Roman"/>
        </w:rPr>
        <w:instrText xml:space="preserve"> ADDIN ZOTERO_ITEM CSL_CITATION {"citationID":"DRoSRQAo","properties":{"formattedCitation":"(Yusoff, 2010)","plainCitation":"(Yusoff, 2010)","noteIndex":0},"citationItems":[{"id":2168,"uris":["http://zotero.org/users/6040264/items/P62D7FNH"],"itemData":{"id":2168,"type":"article-journal","abstract":"As environments and their inhabitants undergo a multitude of abrupt changes due to climate, in the aesthetic field there has been a hardening of a few representational figures that stand in for those contested political ecologies. Biodiversity loss and habitat change can be seen to be forcing an acceleration of archival practices that mobilize various images of the ‘play of the world’, including the making of star species to represent planetary loss, and the consolidation of other species into archives implicitly organized around the category of their destruction. The first section of this article looks at Jacques Rancière’s concept of political aesthetics in order to extend an argument about the importance of aesthetics in multispecies living beyond a concentration on practices per se and into a more excessive engagement articulated by Georges Bataille. I argue that aesthetics must be considered as part of the practice of politics and a space that configures the realm of what is possible in that politics. This is to suggest aesthetics as a form of ethics or an ‘aesthetics of existence’, as Foucault put it. The conclusion considers how a biopolitical aesthetic comes into being through such archival practices, and asks what aesthetic shifts would make the ‘play of the world’ more present in its absences.","container-title":"Theory, Culture &amp; Society","DOI":"10.1177/0263276410362090","ISSN":"0263-2764","issue":"2-3","language":"en","note":"publisher: SAGE Publications Ltd","page":"73-99","source":"SAGE Journals","title":"Biopolitical Economies and the Political Aesthetics of Climate                Change","volume":"27","author":[{"family":"Yusoff","given":"Kathryn"}],"issued":{"date-parts":[["2010",3,1]]}}}],"schema":"https://github.com/citation-style-language/schema/raw/master/csl-citation.json"} </w:instrText>
      </w:r>
      <w:r w:rsidR="007A4FAA" w:rsidRPr="005344B4">
        <w:rPr>
          <w:rFonts w:cs="Times New Roman"/>
        </w:rPr>
        <w:fldChar w:fldCharType="separate"/>
      </w:r>
      <w:r w:rsidR="007A4FAA" w:rsidRPr="005344B4">
        <w:rPr>
          <w:rFonts w:cs="Times New Roman"/>
        </w:rPr>
        <w:t>(Yusoff, 2010)</w:t>
      </w:r>
      <w:r w:rsidR="007A4FAA" w:rsidRPr="005344B4">
        <w:rPr>
          <w:rFonts w:cs="Times New Roman"/>
        </w:rPr>
        <w:fldChar w:fldCharType="end"/>
      </w:r>
      <w:r w:rsidR="00AD2BD3" w:rsidRPr="005344B4">
        <w:rPr>
          <w:rFonts w:cs="Times New Roman"/>
        </w:rPr>
        <w:t>, even as once dominant ideals of green citizenship have lost tractio</w:t>
      </w:r>
      <w:r w:rsidR="00931A42" w:rsidRPr="005344B4">
        <w:rPr>
          <w:rFonts w:cs="Times New Roman"/>
        </w:rPr>
        <w:t>n</w:t>
      </w:r>
      <w:r w:rsidR="00AD2BD3" w:rsidRPr="005344B4">
        <w:rPr>
          <w:rFonts w:cs="Times New Roman"/>
        </w:rPr>
        <w:t xml:space="preserve">.  </w:t>
      </w:r>
    </w:p>
    <w:p w14:paraId="3917684C" w14:textId="797BD97F" w:rsidR="0084142F" w:rsidRPr="005344B4" w:rsidRDefault="0084142F" w:rsidP="009811B0">
      <w:pPr>
        <w:spacing w:line="480" w:lineRule="auto"/>
        <w:rPr>
          <w:rFonts w:cs="Times New Roman"/>
        </w:rPr>
      </w:pPr>
      <w:r w:rsidRPr="005344B4">
        <w:rPr>
          <w:rFonts w:cs="Times New Roman"/>
        </w:rPr>
        <w:t xml:space="preserve">For those </w:t>
      </w:r>
      <w:r w:rsidR="002442CE" w:rsidRPr="005344B4">
        <w:rPr>
          <w:rFonts w:cs="Times New Roman"/>
        </w:rPr>
        <w:t>who feel moved to act</w:t>
      </w:r>
      <w:r w:rsidR="00A04621" w:rsidRPr="005344B4">
        <w:rPr>
          <w:rFonts w:cs="Times New Roman"/>
        </w:rPr>
        <w:t xml:space="preserve"> out of environmental concern</w:t>
      </w:r>
      <w:r w:rsidR="002442CE" w:rsidRPr="005344B4">
        <w:rPr>
          <w:rFonts w:cs="Times New Roman"/>
        </w:rPr>
        <w:t xml:space="preserve">, </w:t>
      </w:r>
      <w:r w:rsidR="00455D95" w:rsidRPr="005344B4">
        <w:rPr>
          <w:rFonts w:cs="Times New Roman"/>
        </w:rPr>
        <w:t>that is, who are affected by</w:t>
      </w:r>
      <w:r w:rsidR="00C86CA1" w:rsidRPr="005344B4">
        <w:rPr>
          <w:rFonts w:cs="Times New Roman"/>
        </w:rPr>
        <w:t xml:space="preserve"> </w:t>
      </w:r>
      <w:r w:rsidR="00584704" w:rsidRPr="005344B4">
        <w:rPr>
          <w:rFonts w:cs="Times New Roman"/>
        </w:rPr>
        <w:t xml:space="preserve">the </w:t>
      </w:r>
      <w:r w:rsidR="00C86CA1" w:rsidRPr="005344B4">
        <w:rPr>
          <w:rFonts w:cs="Times New Roman"/>
        </w:rPr>
        <w:t xml:space="preserve">mediatised politics of ecological crisis </w:t>
      </w:r>
      <w:r w:rsidR="00584704" w:rsidRPr="005344B4">
        <w:rPr>
          <w:rFonts w:cs="Times New Roman"/>
        </w:rPr>
        <w:t>and/</w:t>
      </w:r>
      <w:r w:rsidR="00C86CA1" w:rsidRPr="005344B4">
        <w:rPr>
          <w:rFonts w:cs="Times New Roman"/>
        </w:rPr>
        <w:t xml:space="preserve">or direct experience of </w:t>
      </w:r>
      <w:r w:rsidR="005F0954" w:rsidRPr="005344B4">
        <w:rPr>
          <w:rFonts w:cs="Times New Roman"/>
        </w:rPr>
        <w:t xml:space="preserve">climate and environmental </w:t>
      </w:r>
      <w:r w:rsidR="00C86CA1" w:rsidRPr="005344B4">
        <w:rPr>
          <w:rFonts w:cs="Times New Roman"/>
        </w:rPr>
        <w:t>change</w:t>
      </w:r>
      <w:r w:rsidR="00905FD5" w:rsidRPr="005344B4">
        <w:rPr>
          <w:rFonts w:cs="Times New Roman"/>
        </w:rPr>
        <w:t xml:space="preserve">, </w:t>
      </w:r>
      <w:r w:rsidR="002442CE" w:rsidRPr="005344B4">
        <w:rPr>
          <w:rFonts w:cs="Times New Roman"/>
        </w:rPr>
        <w:t xml:space="preserve">the figure of the </w:t>
      </w:r>
      <w:r w:rsidR="00A13463" w:rsidRPr="005344B4">
        <w:rPr>
          <w:rFonts w:cs="Times New Roman"/>
        </w:rPr>
        <w:t xml:space="preserve">ideal responsible subject can become an emotional burden. </w:t>
      </w:r>
      <w:r w:rsidR="00255461" w:rsidRPr="005344B4">
        <w:rPr>
          <w:rFonts w:cs="Times New Roman"/>
        </w:rPr>
        <w:t xml:space="preserve">Trying to meet the ideals of sustainable </w:t>
      </w:r>
      <w:r w:rsidR="00626963" w:rsidRPr="005344B4">
        <w:rPr>
          <w:rFonts w:cs="Times New Roman"/>
        </w:rPr>
        <w:t>living whilst juggling the demands of everyday life can lead to a struggle with guilt</w:t>
      </w:r>
      <w:r w:rsidR="00F26EAB" w:rsidRPr="005344B4">
        <w:rPr>
          <w:rFonts w:cs="Times New Roman"/>
        </w:rPr>
        <w:t xml:space="preserve"> </w:t>
      </w:r>
      <w:r w:rsidR="00F26EAB" w:rsidRPr="005344B4">
        <w:rPr>
          <w:rFonts w:cs="Times New Roman"/>
        </w:rPr>
        <w:fldChar w:fldCharType="begin"/>
      </w:r>
      <w:r w:rsidR="00F26EAB" w:rsidRPr="005344B4">
        <w:rPr>
          <w:rFonts w:cs="Times New Roman"/>
        </w:rPr>
        <w:instrText xml:space="preserve"> ADDIN ZOTERO_ITEM CSL_CITATION {"citationID":"uR9lGbvj","properties":{"formattedCitation":"(Bickerstaff and Walker, 2002)","plainCitation":"(Bickerstaff and Walker, 2002)","noteIndex":0},"citationItems":[{"id":22514,"uris":["http://zotero.org/users/6040264/items/IX2CZF7J"],"itemData":{"id":22514,"type":"article-journal","abstract":"In this paper we analyse the reasonings that people deploy in explaining and rationalising their behaviour in relation to the collective environmental and health-risk problem of urban air quality. We draw on an empirical study of public perceptions of air pollution to identify a range of ?vocabularies of motive? or discourses that serve to move responsibility to act away from the individual and onto other groups. We consider how far each of these ?vocabularies' can be interpreted as a mode of blaming, and draw conclusions linking our analysis to wider relational and moral tensions. Our analysis suggests that blame, although conceptually powerful, falters under empirical scrutiny. On this basis we argue for a more sensitive reading of responsibility discourses in academic debate and enquiry. Conclusions and policy implications are developed, linking our interpretation to the (confrontation of) wider relational and moral tensions, which characterise collective-risk situations.","container-title":"Environment and Planning A: Economy and Space","DOI":"10.1068/a3521","ISSN":"0308-518X","issue":"12","journalAbbreviation":"Environ Plan A","note":"publisher: SAGE Publications Ltd","page":"2175-2192","source":"SAGE Journals","title":"Risk, Responsibility, and Blame: An Analysis of Vocabularies of Motive in Air-Pollution(ing) Discourses","title-short":"Risk, Responsibility, and Blame","volume":"34","author":[{"family":"Bickerstaff","given":"Karen"},{"family":"Walker","given":"Gordon"}],"issued":{"date-parts":[["2002",12,1]]}}}],"schema":"https://github.com/citation-style-language/schema/raw/master/csl-citation.json"} </w:instrText>
      </w:r>
      <w:r w:rsidR="00F26EAB" w:rsidRPr="005344B4">
        <w:rPr>
          <w:rFonts w:cs="Times New Roman"/>
        </w:rPr>
        <w:fldChar w:fldCharType="separate"/>
      </w:r>
      <w:r w:rsidR="00F26EAB" w:rsidRPr="005344B4">
        <w:rPr>
          <w:rFonts w:cs="Times New Roman"/>
        </w:rPr>
        <w:t>(Bickerstaff and Walker, 2002)</w:t>
      </w:r>
      <w:r w:rsidR="00F26EAB" w:rsidRPr="005344B4">
        <w:rPr>
          <w:rFonts w:cs="Times New Roman"/>
        </w:rPr>
        <w:fldChar w:fldCharType="end"/>
      </w:r>
      <w:r w:rsidR="00E0013C" w:rsidRPr="005344B4">
        <w:rPr>
          <w:rFonts w:cs="Times New Roman"/>
        </w:rPr>
        <w:t xml:space="preserve">, </w:t>
      </w:r>
      <w:r w:rsidR="00E157D8" w:rsidRPr="005344B4">
        <w:rPr>
          <w:rFonts w:cs="Times New Roman"/>
        </w:rPr>
        <w:t xml:space="preserve">feelings of falling short or failing to live up to </w:t>
      </w:r>
      <w:r w:rsidR="005F0954" w:rsidRPr="005344B4">
        <w:rPr>
          <w:rFonts w:cs="Times New Roman"/>
        </w:rPr>
        <w:t>one’s</w:t>
      </w:r>
      <w:r w:rsidR="00E157D8" w:rsidRPr="005344B4">
        <w:rPr>
          <w:rFonts w:cs="Times New Roman"/>
        </w:rPr>
        <w:t xml:space="preserve"> ideals </w:t>
      </w:r>
      <w:r w:rsidR="001F480C" w:rsidRPr="005344B4">
        <w:rPr>
          <w:rFonts w:cs="Times New Roman"/>
        </w:rPr>
        <w:fldChar w:fldCharType="begin"/>
      </w:r>
      <w:r w:rsidR="001F480C" w:rsidRPr="005344B4">
        <w:rPr>
          <w:rFonts w:cs="Times New Roman"/>
        </w:rPr>
        <w:instrText xml:space="preserve"> ADDIN ZOTERO_ITEM CSL_CITATION {"citationID":"P3L1l5Wf","properties":{"formattedCitation":"(Skill and Gyberg, 2010)","plainCitation":"(Skill and Gyberg, 2010)","noteIndex":0},"citationItems":[{"id":494,"uris":["http://zotero.org/users/6040264/items/8KBF6NBA"],"itemData":{"id":494,"type":"article-journal","abstract":"The aim of this article is to analyze the relationship between identity work for environmental responsibility and sustainable development in relation to an ecological master frame. The material is based on a case study with Swedish householders and focusses on the interviewees identity work in relation to specific and detailed environmentally friendly activities. The argument put forth is that individuals construct what is possible and reasonable by identifying themselves in relation to the multitude of others and by doing certain activities. The conclusions suggest that the householders consider themselves to have a responsibility for the environment, but that they do enough by performing specific activities such as recycling. Thereby the study shows how the individuals present their own ideas and actions in relation to an ecological master frame.","container-title":"Sustainability","DOI":"10.3390/su2071869","ISSN":"2071-1050","issue":"7","journalAbbreviation":"Sustainability","language":"en","page":"1869-1886","source":"DOI.org (Crossref)","title":"Framing Devices in the Creation of Environmental Responsibility: A Qualitative Study from Sweden","title-short":"Framing Devices in the Creation of Environmental Responsibility","volume":"2","author":[{"family":"Skill","given":"Karin"},{"family":"Gyberg","given":"Per"}],"issued":{"date-parts":[["2010",6,29]]}}}],"schema":"https://github.com/citation-style-language/schema/raw/master/csl-citation.json"} </w:instrText>
      </w:r>
      <w:r w:rsidR="001F480C" w:rsidRPr="005344B4">
        <w:rPr>
          <w:rFonts w:cs="Times New Roman"/>
        </w:rPr>
        <w:fldChar w:fldCharType="separate"/>
      </w:r>
      <w:r w:rsidR="001F480C" w:rsidRPr="005344B4">
        <w:rPr>
          <w:rFonts w:cs="Times New Roman"/>
        </w:rPr>
        <w:t>(Skill and Gyberg, 2010)</w:t>
      </w:r>
      <w:r w:rsidR="001F480C" w:rsidRPr="005344B4">
        <w:rPr>
          <w:rFonts w:cs="Times New Roman"/>
        </w:rPr>
        <w:fldChar w:fldCharType="end"/>
      </w:r>
      <w:r w:rsidR="00584704" w:rsidRPr="005344B4">
        <w:rPr>
          <w:rFonts w:cs="Times New Roman"/>
        </w:rPr>
        <w:t xml:space="preserve"> and a sense of overwhelm (</w:t>
      </w:r>
      <w:proofErr w:type="spellStart"/>
      <w:r w:rsidR="00584704" w:rsidRPr="005344B4">
        <w:rPr>
          <w:rFonts w:cs="Times New Roman"/>
        </w:rPr>
        <w:t>Edwards,</w:t>
      </w:r>
      <w:proofErr w:type="spellEnd"/>
      <w:r w:rsidR="00584704" w:rsidRPr="005344B4">
        <w:rPr>
          <w:rFonts w:cs="Times New Roman"/>
        </w:rPr>
        <w:t xml:space="preserve"> forthcoming)</w:t>
      </w:r>
      <w:r w:rsidR="00ED0056" w:rsidRPr="005344B4">
        <w:rPr>
          <w:rFonts w:cs="Times New Roman"/>
        </w:rPr>
        <w:t>.</w:t>
      </w:r>
      <w:r w:rsidR="008D0707" w:rsidRPr="005344B4">
        <w:rPr>
          <w:rFonts w:cs="Times New Roman"/>
        </w:rPr>
        <w:t xml:space="preserve"> </w:t>
      </w:r>
      <w:r w:rsidR="004333DA" w:rsidRPr="005344B4">
        <w:rPr>
          <w:rFonts w:cs="Times New Roman"/>
        </w:rPr>
        <w:t>In the UK, where high consumption lifestyles are the norm</w:t>
      </w:r>
      <w:r w:rsidR="00931A42" w:rsidRPr="005344B4">
        <w:rPr>
          <w:rFonts w:cs="Times New Roman"/>
        </w:rPr>
        <w:t xml:space="preserve"> for many</w:t>
      </w:r>
      <w:r w:rsidR="004333DA" w:rsidRPr="005344B4">
        <w:rPr>
          <w:rFonts w:cs="Times New Roman"/>
        </w:rPr>
        <w:t xml:space="preserve">, </w:t>
      </w:r>
      <w:r w:rsidR="00E80EBD" w:rsidRPr="005344B4">
        <w:rPr>
          <w:rFonts w:cs="Times New Roman"/>
        </w:rPr>
        <w:t xml:space="preserve">the lifestyle changes required to reduce </w:t>
      </w:r>
      <w:r w:rsidR="00D22A9D" w:rsidRPr="005344B4">
        <w:rPr>
          <w:rFonts w:cs="Times New Roman"/>
        </w:rPr>
        <w:t>one’s</w:t>
      </w:r>
      <w:r w:rsidR="008B5F17" w:rsidRPr="005344B4">
        <w:rPr>
          <w:rFonts w:cs="Times New Roman"/>
        </w:rPr>
        <w:t xml:space="preserve"> individual impacts are often considered a sacrifice of time, energy and personal freedom </w:t>
      </w:r>
      <w:r w:rsidR="006D309F" w:rsidRPr="005344B4">
        <w:rPr>
          <w:rFonts w:cs="Times New Roman"/>
        </w:rPr>
        <w:t>and can lead to resentment, disillusionment or outright rejection</w:t>
      </w:r>
      <w:r w:rsidR="00057200" w:rsidRPr="005344B4">
        <w:rPr>
          <w:rFonts w:cs="Times New Roman"/>
        </w:rPr>
        <w:t xml:space="preserve"> </w:t>
      </w:r>
      <w:r w:rsidR="001F480C" w:rsidRPr="005344B4">
        <w:rPr>
          <w:rFonts w:cs="Times New Roman"/>
        </w:rPr>
        <w:fldChar w:fldCharType="begin"/>
      </w:r>
      <w:r w:rsidR="001F480C" w:rsidRPr="005344B4">
        <w:rPr>
          <w:rFonts w:cs="Times New Roman"/>
        </w:rPr>
        <w:instrText xml:space="preserve"> ADDIN ZOTERO_ITEM CSL_CITATION {"citationID":"y6sgtuYt","properties":{"formattedCitation":"(Soneryd and Uggla, 2015)","plainCitation":"(Soneryd and Uggla, 2015)","noteIndex":0},"citationItems":[{"id":500,"uris":["http://zotero.org/users/6040264/items/SCZFA64L"],"itemData":{"id":500,"type":"article-journal","abstract":"An extensive literature examines political or green consumption, attending to how people make sense of their consumption relative to norms of individual responsibility and pro-environmental behaviour. Similarly, a small but growing literature addresses green governmentality, focusing on new governance forms and responsibilization processes. These two strands seldom meet, resulting in poor understanding of the links between consumption governance and people’s sense-making and actions relative to the moral imperative of being ‘responsible consumers’. We address this weakness by juxtaposing these two strands of literature, improving our understanding of the processes of responsibilization and some of their consequences. We argue that, to understand the effects of this form of governance, we must realize that subjects are not inevitably positioned and predetermined by a hegemonic discourse. At the same time, we must acknowledge that responsibilization processes give rise to compliance and to a range of ambivalences and forms of resistance.","container-title":"Environmental Politics","DOI":"10.1080/09644016.2015.1055885","ISSN":"0964-4016","issue":"6","page":"913-931","source":"Taylor and Francis+NEJM","title":"Green governmentality and responsibilization: new forms of governance and responses to ‘consumer responsibility’","title-short":"Green governmentality and responsibilization","volume":"24","author":[{"family":"Soneryd","given":"Linda"},{"family":"Uggla","given":"Ylva"}],"issued":{"date-parts":[["2015",11,2]]}}}],"schema":"https://github.com/citation-style-language/schema/raw/master/csl-citation.json"} </w:instrText>
      </w:r>
      <w:r w:rsidR="001F480C" w:rsidRPr="005344B4">
        <w:rPr>
          <w:rFonts w:cs="Times New Roman"/>
        </w:rPr>
        <w:fldChar w:fldCharType="separate"/>
      </w:r>
      <w:r w:rsidR="001F480C" w:rsidRPr="005344B4">
        <w:rPr>
          <w:rFonts w:cs="Times New Roman"/>
        </w:rPr>
        <w:t>(Soneryd and Uggla, 2015)</w:t>
      </w:r>
      <w:r w:rsidR="001F480C" w:rsidRPr="005344B4">
        <w:rPr>
          <w:rFonts w:cs="Times New Roman"/>
        </w:rPr>
        <w:fldChar w:fldCharType="end"/>
      </w:r>
      <w:r w:rsidR="006D309F" w:rsidRPr="005344B4">
        <w:rPr>
          <w:rFonts w:cs="Times New Roman"/>
        </w:rPr>
        <w:t xml:space="preserve">. </w:t>
      </w:r>
      <w:r w:rsidR="00D7020E" w:rsidRPr="005344B4">
        <w:rPr>
          <w:rFonts w:cs="Times New Roman"/>
        </w:rPr>
        <w:t xml:space="preserve">Thrift, frugality and self-sacrifice are often involved in </w:t>
      </w:r>
      <w:r w:rsidR="00CE1CD2" w:rsidRPr="005344B4">
        <w:rPr>
          <w:rFonts w:cs="Times New Roman"/>
        </w:rPr>
        <w:t>injunctions to live sustainably, and as a result environmentalism is often associated with dour</w:t>
      </w:r>
      <w:r w:rsidR="00DE0DE1" w:rsidRPr="005344B4">
        <w:rPr>
          <w:rFonts w:cs="Times New Roman"/>
        </w:rPr>
        <w:t xml:space="preserve"> proclivities</w:t>
      </w:r>
      <w:r w:rsidR="0062268B" w:rsidRPr="005344B4">
        <w:rPr>
          <w:rFonts w:cs="Times New Roman"/>
        </w:rPr>
        <w:t xml:space="preserve"> – guilt, failure, </w:t>
      </w:r>
      <w:r w:rsidR="00F1242A" w:rsidRPr="005344B4">
        <w:rPr>
          <w:rFonts w:cs="Times New Roman"/>
        </w:rPr>
        <w:t>or</w:t>
      </w:r>
      <w:r w:rsidR="0062268B" w:rsidRPr="005344B4">
        <w:rPr>
          <w:rFonts w:cs="Times New Roman"/>
        </w:rPr>
        <w:t xml:space="preserve"> </w:t>
      </w:r>
      <w:r w:rsidR="00F1242A" w:rsidRPr="005344B4">
        <w:rPr>
          <w:rFonts w:cs="Times New Roman"/>
        </w:rPr>
        <w:t>otherwise with a kind of smug self-righteousness</w:t>
      </w:r>
      <w:r w:rsidR="00057200" w:rsidRPr="005344B4">
        <w:rPr>
          <w:rFonts w:cs="Times New Roman"/>
        </w:rPr>
        <w:t xml:space="preserve"> </w:t>
      </w:r>
      <w:r w:rsidR="00057200" w:rsidRPr="005344B4">
        <w:rPr>
          <w:rFonts w:cs="Times New Roman"/>
        </w:rPr>
        <w:fldChar w:fldCharType="begin"/>
      </w:r>
      <w:r w:rsidR="00057200" w:rsidRPr="005344B4">
        <w:rPr>
          <w:rFonts w:cs="Times New Roman"/>
        </w:rPr>
        <w:instrText xml:space="preserve"> ADDIN ZOTERO_ITEM CSL_CITATION {"citationID":"KdBWOHIq","properties":{"formattedCitation":"(Seymour, 2018; Bosworth, 2020)","plainCitation":"(Seymour, 2018; Bosworth, 2020)","noteIndex":0},"citationItems":[{"id":22195,"uris":["http://zotero.org/users/6040264/items/VS65S3XN"],"itemData":{"id":22195,"type":"book","abstract":"\"Bad Environmentalism examines how contemporary artists identify and respond to the ironies and absurdities surrounding environmental activism with their work in film, reality TV, poetry, fiction, performance art, and standup comedy. Focusing on texts such as the TV show Wildboyz and film series Green Porno, the book shows how such \"bad environmentalists\" use absurdity, camp, playfulness, and repulsiveness to counter climate skepticism and forces of environmental degradation as well as to question mainstream environmentalism's earnest prescriptiveness. Using affect theory and queer theory as her primary theoretical frameworks, Seymour considers the potentials and pitfalls of bad environmentalism and expands our understandings of environmental art and activism\"--","call-number":"NX650.E58 S49 2018","event-place":"Minneapolis","ISBN":"978-1-5179-0388-6","number-of-pages":"306","publisher":"University of Minnesota Press","publisher-place":"Minneapolis","source":"Library of Congress ISBN","title":"Bad environmentalism: irony and irreverence in the ecological age","title-short":"Bad environmentalism","author":[{"family":"Seymour","given":"Nicole"}],"issued":{"date-parts":[["2018"]]}}},{"id":26,"uris":["http://zotero.org/users/6040264/items/6T2LDX9A"],"itemData":{"id":26,"type":"article-journal","container-title":"Social &amp; Cultural Geography","DOI":"10.1080/14649365.2019.1637193","ISSN":"1464-9365","issue":"1","note":"publisher: Routledge\n_eprint: https://doi.org/10.1080/14649365.2019.1637193","page":"138-140","source":"Taylor and Francis+NEJM","title":"Bad environmentalism: irony and irreverence in the ecological age","title-short":"Bad environmentalism","volume":"21","author":[{"family":"Bosworth","given":"Kai"}],"issued":{"date-parts":[["2020",1,2]]}}}],"schema":"https://github.com/citation-style-language/schema/raw/master/csl-citation.json"} </w:instrText>
      </w:r>
      <w:r w:rsidR="00057200" w:rsidRPr="005344B4">
        <w:rPr>
          <w:rFonts w:cs="Times New Roman"/>
        </w:rPr>
        <w:fldChar w:fldCharType="separate"/>
      </w:r>
      <w:r w:rsidR="00057200" w:rsidRPr="005344B4">
        <w:rPr>
          <w:rFonts w:cs="Times New Roman"/>
        </w:rPr>
        <w:t>(Seymour, 2018; Bosworth, 2020)</w:t>
      </w:r>
      <w:r w:rsidR="00057200" w:rsidRPr="005344B4">
        <w:rPr>
          <w:rFonts w:cs="Times New Roman"/>
        </w:rPr>
        <w:fldChar w:fldCharType="end"/>
      </w:r>
      <w:r w:rsidR="00900EA2" w:rsidRPr="005344B4">
        <w:rPr>
          <w:rFonts w:cs="Times New Roman"/>
        </w:rPr>
        <w:t>.</w:t>
      </w:r>
      <w:r w:rsidR="00EE278F" w:rsidRPr="005344B4">
        <w:rPr>
          <w:rFonts w:cs="Times New Roman"/>
        </w:rPr>
        <w:t xml:space="preserve"> </w:t>
      </w:r>
      <w:r w:rsidR="00A562C1" w:rsidRPr="005344B4">
        <w:rPr>
          <w:rFonts w:cs="Times New Roman"/>
        </w:rPr>
        <w:t xml:space="preserve">The figure of the responsible individual affects a sense of duty to act in narrowly defined </w:t>
      </w:r>
      <w:r w:rsidR="000E6159" w:rsidRPr="005344B4">
        <w:rPr>
          <w:rFonts w:cs="Times New Roman"/>
        </w:rPr>
        <w:t>ways</w:t>
      </w:r>
      <w:r w:rsidR="00A862EE" w:rsidRPr="005344B4">
        <w:rPr>
          <w:rFonts w:cs="Times New Roman"/>
        </w:rPr>
        <w:t>, to ‘do one</w:t>
      </w:r>
      <w:r w:rsidR="007C56A2" w:rsidRPr="005344B4">
        <w:rPr>
          <w:rFonts w:cs="Times New Roman"/>
        </w:rPr>
        <w:t>’</w:t>
      </w:r>
      <w:r w:rsidR="00A862EE" w:rsidRPr="005344B4">
        <w:rPr>
          <w:rFonts w:cs="Times New Roman"/>
        </w:rPr>
        <w:t>s bit’; nevertheless as the scale of the ecological problems we face becomes ever-more apparent, even those committed to sustainable living</w:t>
      </w:r>
      <w:r w:rsidR="003B5DA7" w:rsidRPr="005344B4">
        <w:rPr>
          <w:rFonts w:cs="Times New Roman"/>
        </w:rPr>
        <w:t xml:space="preserve"> ambivalent </w:t>
      </w:r>
      <w:r w:rsidR="00A862EE" w:rsidRPr="005344B4">
        <w:rPr>
          <w:rFonts w:cs="Times New Roman"/>
        </w:rPr>
        <w:t>about the effectiveness of their actions</w:t>
      </w:r>
      <w:r w:rsidR="002D45E8" w:rsidRPr="005344B4">
        <w:rPr>
          <w:rFonts w:cs="Times New Roman"/>
        </w:rPr>
        <w:t xml:space="preserve"> </w:t>
      </w:r>
      <w:r w:rsidR="002D45E8" w:rsidRPr="005344B4">
        <w:rPr>
          <w:rFonts w:cs="Times New Roman"/>
        </w:rPr>
        <w:fldChar w:fldCharType="begin"/>
      </w:r>
      <w:r w:rsidR="00531A3B" w:rsidRPr="005344B4">
        <w:rPr>
          <w:rFonts w:cs="Times New Roman"/>
        </w:rPr>
        <w:instrText xml:space="preserve"> ADDIN ZOTERO_ITEM CSL_CITATION {"citationID":"zfi0LdeV","properties":{"formattedCitation":"(Connolly and Prothero, 2008)","plainCitation":"(Connolly and Prothero, 2008)","noteIndex":0},"citationItems":[{"id":496,"uris":["http://zotero.org/users/6040264/items/FRW6ZJBZ"],"itemData":{"id":496,"type":"article-journal","abstract":"In recent times, much has been written about consumers' co-responsibility for addressing environmental problems, with consumers expected to steer or regulate their consumption in an instrumental way. By drawing on data from in-depth interviews with green consumers in urban Ireland, this article examines how green consumers engage with environmental issues at an everyday level. The article considers green consumption through the theoretical lens of reflexive modernization, particularly its relevance to self-identity. We argue that although green consumption is important to the maintenance and constitution of a green subjectivity, it must be understood within the context of a process of increasing individualization, where individuals feel both responsible and empowered in dealing with environmental risks to both the wider global planet and themselves. However, such feelings are accompanied by doubts and insecurities about the choices to be made, creating a rather dichotomous situation. This challenges the idea that green consumption as some form of politics of choice can unambiguously form part of a strategy for environmental reform as it does not adequately address the fundamental dilemmas that people face.","container-title":"Journal of Consumer Culture","DOI":"10.1177/1469540507086422","ISSN":"1469-5405","issue":"1","journalAbbreviation":"Journal of Consumer Culture","page":"117-145","source":"SAGE Journals","title":"Green Consumption: Life-politics, risk and contradictions","title-short":"Green Consumption","volume":"8","author":[{"family":"Connolly","given":"John"},{"family":"Prothero","given":"Andrea"}],"issued":{"date-parts":[["2008",3,1]]}}}],"schema":"https://github.com/citation-style-language/schema/raw/master/csl-citation.json"} </w:instrText>
      </w:r>
      <w:r w:rsidR="002D45E8" w:rsidRPr="005344B4">
        <w:rPr>
          <w:rFonts w:cs="Times New Roman"/>
        </w:rPr>
        <w:fldChar w:fldCharType="separate"/>
      </w:r>
      <w:r w:rsidR="00531A3B" w:rsidRPr="005344B4">
        <w:rPr>
          <w:rFonts w:cs="Times New Roman"/>
        </w:rPr>
        <w:t>(Connolly and Prothero, 2008)</w:t>
      </w:r>
      <w:r w:rsidR="002D45E8" w:rsidRPr="005344B4">
        <w:rPr>
          <w:rFonts w:cs="Times New Roman"/>
        </w:rPr>
        <w:fldChar w:fldCharType="end"/>
      </w:r>
      <w:r w:rsidR="001E4770" w:rsidRPr="005344B4">
        <w:rPr>
          <w:rFonts w:cs="Times New Roman"/>
        </w:rPr>
        <w:t xml:space="preserve">. </w:t>
      </w:r>
      <w:r w:rsidR="006A2799" w:rsidRPr="005344B4">
        <w:rPr>
          <w:rFonts w:cs="Times New Roman"/>
        </w:rPr>
        <w:t>The</w:t>
      </w:r>
      <w:r w:rsidR="00CA5CDC" w:rsidRPr="005344B4">
        <w:rPr>
          <w:rFonts w:cs="Times New Roman"/>
        </w:rPr>
        <w:t xml:space="preserve"> </w:t>
      </w:r>
      <w:r w:rsidR="00E5544B" w:rsidRPr="005344B4">
        <w:rPr>
          <w:rFonts w:cs="Times New Roman"/>
        </w:rPr>
        <w:t>construction of</w:t>
      </w:r>
      <w:r w:rsidR="00CA5CDC" w:rsidRPr="005344B4">
        <w:rPr>
          <w:rFonts w:cs="Times New Roman"/>
        </w:rPr>
        <w:t xml:space="preserve"> </w:t>
      </w:r>
      <w:r w:rsidR="00E5544B" w:rsidRPr="005344B4">
        <w:rPr>
          <w:rFonts w:cs="Times New Roman"/>
        </w:rPr>
        <w:t>environment</w:t>
      </w:r>
      <w:r w:rsidR="00CA5CDC" w:rsidRPr="005344B4">
        <w:rPr>
          <w:rFonts w:cs="Times New Roman"/>
        </w:rPr>
        <w:t xml:space="preserve"> in crisis, on the other hand, relies on </w:t>
      </w:r>
      <w:r w:rsidR="00E5544B" w:rsidRPr="005344B4">
        <w:rPr>
          <w:rFonts w:cs="Times New Roman"/>
        </w:rPr>
        <w:t xml:space="preserve">a nostalgic sentimentality for an imagined </w:t>
      </w:r>
      <w:r w:rsidR="00EF4054" w:rsidRPr="005344B4">
        <w:rPr>
          <w:rFonts w:cs="Times New Roman"/>
        </w:rPr>
        <w:t>past of nature as whole, pur</w:t>
      </w:r>
      <w:r w:rsidR="003D50AA" w:rsidRPr="005344B4">
        <w:rPr>
          <w:rFonts w:cs="Times New Roman"/>
        </w:rPr>
        <w:t xml:space="preserve">e and unaffected by human </w:t>
      </w:r>
      <w:r w:rsidR="00EF3613" w:rsidRPr="005344B4">
        <w:rPr>
          <w:rFonts w:cs="Times New Roman"/>
        </w:rPr>
        <w:t>processes</w:t>
      </w:r>
      <w:r w:rsidR="00EF4054" w:rsidRPr="005344B4">
        <w:rPr>
          <w:rFonts w:cs="Times New Roman"/>
        </w:rPr>
        <w:t xml:space="preserve">. </w:t>
      </w:r>
      <w:r w:rsidR="00700917" w:rsidRPr="005344B4">
        <w:rPr>
          <w:rFonts w:cs="Times New Roman"/>
        </w:rPr>
        <w:t xml:space="preserve">Environmental movements </w:t>
      </w:r>
      <w:r w:rsidR="00A11355" w:rsidRPr="005344B4">
        <w:rPr>
          <w:rFonts w:cs="Times New Roman"/>
        </w:rPr>
        <w:t>such</w:t>
      </w:r>
      <w:r w:rsidR="00531A3B" w:rsidRPr="005344B4">
        <w:rPr>
          <w:rFonts w:cs="Times New Roman"/>
        </w:rPr>
        <w:t xml:space="preserve"> as Extinction Rebell</w:t>
      </w:r>
      <w:r w:rsidR="004A3AC2" w:rsidRPr="005344B4">
        <w:rPr>
          <w:rFonts w:cs="Times New Roman"/>
        </w:rPr>
        <w:t>io</w:t>
      </w:r>
      <w:r w:rsidR="00531A3B" w:rsidRPr="005344B4">
        <w:rPr>
          <w:rFonts w:cs="Times New Roman"/>
        </w:rPr>
        <w:t>n</w:t>
      </w:r>
      <w:r w:rsidR="00A11355" w:rsidRPr="005344B4">
        <w:rPr>
          <w:rFonts w:cs="Times New Roman"/>
        </w:rPr>
        <w:t xml:space="preserve"> draw directly on such affective attachments to mobilise publics </w:t>
      </w:r>
      <w:r w:rsidR="004A5766" w:rsidRPr="005344B4">
        <w:rPr>
          <w:rFonts w:cs="Times New Roman"/>
        </w:rPr>
        <w:t xml:space="preserve">towards </w:t>
      </w:r>
      <w:proofErr w:type="gramStart"/>
      <w:r w:rsidR="004A5766" w:rsidRPr="005344B4">
        <w:rPr>
          <w:rFonts w:cs="Times New Roman"/>
        </w:rPr>
        <w:t xml:space="preserve">particular </w:t>
      </w:r>
      <w:r w:rsidR="00DE0925" w:rsidRPr="005344B4">
        <w:rPr>
          <w:rFonts w:cs="Times New Roman"/>
        </w:rPr>
        <w:t>outcomes</w:t>
      </w:r>
      <w:proofErr w:type="gramEnd"/>
      <w:r w:rsidR="00531A3B" w:rsidRPr="005344B4">
        <w:rPr>
          <w:rFonts w:cs="Times New Roman"/>
        </w:rPr>
        <w:t xml:space="preserve"> – as explored further in Chapter 6. </w:t>
      </w:r>
      <w:r w:rsidR="007F3487" w:rsidRPr="005344B4">
        <w:rPr>
          <w:rFonts w:cs="Times New Roman"/>
        </w:rPr>
        <w:t xml:space="preserve">At the same time, apocalyptic imaginaries of climate </w:t>
      </w:r>
      <w:r w:rsidR="00C85938" w:rsidRPr="005344B4">
        <w:rPr>
          <w:rFonts w:cs="Times New Roman"/>
        </w:rPr>
        <w:t>changed futures stoke fear, anxiety a</w:t>
      </w:r>
      <w:r w:rsidR="00875425" w:rsidRPr="005344B4">
        <w:rPr>
          <w:rFonts w:cs="Times New Roman"/>
        </w:rPr>
        <w:t xml:space="preserve">nd a ‘doom and gloom’ outlook; climate politics is steeped in such negative affect. </w:t>
      </w:r>
    </w:p>
    <w:p w14:paraId="5A0FA64D" w14:textId="37E81B21" w:rsidR="004E0CFC" w:rsidRPr="005344B4" w:rsidRDefault="004E0CFC" w:rsidP="009811B0">
      <w:pPr>
        <w:spacing w:line="480" w:lineRule="auto"/>
        <w:rPr>
          <w:rFonts w:cs="Times New Roman"/>
        </w:rPr>
      </w:pPr>
      <w:r w:rsidRPr="005344B4">
        <w:rPr>
          <w:rFonts w:cs="Times New Roman"/>
        </w:rPr>
        <w:lastRenderedPageBreak/>
        <w:t xml:space="preserve">Recent geographical engagements with climate affects (Anderson 2023; Bosworth 2021; Pohl and Swyngedouw 2023) have sought out the political potential in affective encounters with climate change that exceed the fear, grief, self-righteousness and ‘gloomy ascetism’ which so often characterise the environmental politics. Mainstream climate and environmental narratives increasingly circulate within an apocalyptic framework, aiming to galvanise action through prompting alarm. As Davidson and Kemp point out, there are important differences between climate-risk realism, climate fiction and the climate </w:t>
      </w:r>
      <w:proofErr w:type="spellStart"/>
      <w:r w:rsidRPr="005344B4">
        <w:rPr>
          <w:rFonts w:cs="Times New Roman"/>
        </w:rPr>
        <w:t>doomism</w:t>
      </w:r>
      <w:proofErr w:type="spellEnd"/>
      <w:r w:rsidRPr="005344B4">
        <w:rPr>
          <w:rFonts w:cs="Times New Roman"/>
        </w:rPr>
        <w:t xml:space="preserve"> which has become associated with the new Climate Movement</w:t>
      </w:r>
      <w:r w:rsidR="00C0436B" w:rsidRPr="005344B4">
        <w:rPr>
          <w:rFonts w:cs="Times New Roman"/>
        </w:rPr>
        <w:fldChar w:fldCharType="begin"/>
      </w:r>
      <w:r w:rsidR="00375F7A" w:rsidRPr="005344B4">
        <w:rPr>
          <w:rFonts w:cs="Times New Roman"/>
        </w:rPr>
        <w:instrText xml:space="preserve"> ADDIN ZOTERO_ITEM CSL_CITATION {"citationID":"XrnurRH0","properties":{"formattedCitation":"(Davidson and Kemp, 2023)","plainCitation":"(Davidson and Kemp, 2023)","noteIndex":0},"citationItems":[{"id":1858,"uris":["http://zotero.org/users/6040264/items/7TS75AVV"],"itemData":{"id":1858,"type":"article-journal","abstract":"Many now argue that we should think about the previously unthinkable risks of climate change, including societal collapses and human extinction. Calamitous images of the future are not pathological or counterproductive: it is both necessary and valuable to imagine the worst-case scenarios of climate change. Critics of climate catastrophe often group together all visions of disastrous futures under labels like doomism or pessimism. This is unhelpful and greater nuance is required. We need to distinguish between climate doomists (who see catastrophe as imminent and unavoidable) and climate risk realists (who see catastrophe as one potential future that should be avoided). We also need to split apart the different ways of envisioning climate catastrophe to understand their distinct strengths and weaknesses. We outline and compare three alternative modes of viewing the worst-case scenarios of climate change: foresight, agitation, and fiction. The first centers on modeling catastrophic climate scenarios, the second on the use of images of climate catastrophe for political action, and the third on fictional visions of future climate disasters. These different approaches are complementary and should be better integrated to create more comprehensive models of the future. All of them would benefit from viewing the future as uncertain, reflecting on the social position of the author, and guarding against the authoritarian “stomp reflex” that can be induced by discussions of crisis and emergency. This article is categorized under: Assessing Impacts of Climate Change &gt; Evaluating Future Impacts of Climate Change Perceptions, Behavior, and Communication of Climate Change &gt; Perceptions of Climate Change Climate, History, Society, Culture &gt; Ideas and Knowledge","container-title":"WIREs Climate Change","DOI":"10.1002/wcc.871","ISSN":"1757-7799","issue":"e871","language":"en","license":"© 2023 The Authors. WIREs Climate Change published by Wiley Periodicals LLC.","note":"_eprint: https://onlinelibrary.wiley.com/doi/pdf/10.1002/wcc.871","source":"Wiley Online Library","title":"Climate catastrophe: The value of envisioning the worst-case scenarios of climate change","title-short":"Climate catastrophe","URL":"https://onlinelibrary.wiley.com/doi/abs/10.1002/wcc.871","volume":"15","author":[{"family":"Davidson","given":"Joe P. L."},{"family":"Kemp","given":"Luke"}],"accessed":{"date-parts":[["2023",12,21]]},"issued":{"date-parts":[["2023"]]}}}],"schema":"https://github.com/citation-style-language/schema/raw/master/csl-citation.json"} </w:instrText>
      </w:r>
      <w:r w:rsidR="00C0436B" w:rsidRPr="005344B4">
        <w:rPr>
          <w:rFonts w:cs="Times New Roman"/>
        </w:rPr>
        <w:fldChar w:fldCharType="separate"/>
      </w:r>
      <w:r w:rsidR="00375F7A" w:rsidRPr="005344B4">
        <w:rPr>
          <w:rFonts w:cs="Times New Roman"/>
        </w:rPr>
        <w:t>(Davidson and Kemp, 2023)</w:t>
      </w:r>
      <w:r w:rsidR="00C0436B" w:rsidRPr="005344B4">
        <w:rPr>
          <w:rFonts w:cs="Times New Roman"/>
        </w:rPr>
        <w:fldChar w:fldCharType="end"/>
      </w:r>
      <w:r w:rsidRPr="005344B4">
        <w:rPr>
          <w:rFonts w:cs="Times New Roman"/>
        </w:rPr>
        <w:t xml:space="preserve">. </w:t>
      </w:r>
      <w:r w:rsidR="003D66B6" w:rsidRPr="005344B4">
        <w:rPr>
          <w:rFonts w:cs="Times New Roman"/>
        </w:rPr>
        <w:t xml:space="preserve">Briefly, </w:t>
      </w:r>
      <w:r w:rsidRPr="005344B4">
        <w:rPr>
          <w:rFonts w:cs="Times New Roman"/>
        </w:rPr>
        <w:t xml:space="preserve">climate risk realism provides the tools to assess the risks of catastrophe associated with climate change, climate fiction offers the imaginative and intellectual resources for challenging assumptions which uphold the status quo, whilst climate </w:t>
      </w:r>
      <w:proofErr w:type="spellStart"/>
      <w:r w:rsidRPr="005344B4">
        <w:rPr>
          <w:rFonts w:cs="Times New Roman"/>
        </w:rPr>
        <w:t>doomism</w:t>
      </w:r>
      <w:proofErr w:type="spellEnd"/>
      <w:r w:rsidRPr="005344B4">
        <w:rPr>
          <w:rFonts w:cs="Times New Roman"/>
        </w:rPr>
        <w:t xml:space="preserve"> can be a powerful mobiliser to action. Nevertheless, the ecologies of fear </w:t>
      </w:r>
      <w:r w:rsidR="008C128C" w:rsidRPr="005344B4">
        <w:rPr>
          <w:rFonts w:cs="Times New Roman"/>
        </w:rPr>
        <w:fldChar w:fldCharType="begin"/>
      </w:r>
      <w:r w:rsidR="008C128C" w:rsidRPr="005344B4">
        <w:rPr>
          <w:rFonts w:cs="Times New Roman"/>
        </w:rPr>
        <w:instrText xml:space="preserve"> ADDIN ZOTERO_ITEM CSL_CITATION {"citationID":"9rtAV5tU","properties":{"formattedCitation":"(Davis and Davis, 1999)","plainCitation":"(Davis and Davis, 1999)","noteIndex":0},"citationItems":[{"id":22653,"uris":["http://zotero.org/users/6040264/items/EWWIFPG5"],"itemData":{"id":22653,"type":"book","edition":"1. Vintage Books ed","event-place":"New York","ISBN":"978-0-375-70607-3","language":"eng","number-of-pages":"484","publisher":"Vintage Books","publisher-place":"New York","source":"K10plus ISBN","title":"Ecology of fear: Los Angeles and the imagination of disaster","title-short":"Ecology of fear","author":[{"family":"Davis","given":"Michael"},{"family":"Davis","given":"Mike"}],"issued":{"date-parts":[["1999"]]}}}],"schema":"https://github.com/citation-style-language/schema/raw/master/csl-citation.json"} </w:instrText>
      </w:r>
      <w:r w:rsidR="008C128C" w:rsidRPr="005344B4">
        <w:rPr>
          <w:rFonts w:cs="Times New Roman"/>
        </w:rPr>
        <w:fldChar w:fldCharType="separate"/>
      </w:r>
      <w:r w:rsidR="008C128C" w:rsidRPr="005344B4">
        <w:rPr>
          <w:rFonts w:cs="Times New Roman"/>
        </w:rPr>
        <w:t>(Davis and Davis, 1999)</w:t>
      </w:r>
      <w:r w:rsidR="008C128C" w:rsidRPr="005344B4">
        <w:rPr>
          <w:rFonts w:cs="Times New Roman"/>
        </w:rPr>
        <w:fldChar w:fldCharType="end"/>
      </w:r>
      <w:r w:rsidRPr="005344B4">
        <w:rPr>
          <w:rFonts w:cs="Times New Roman"/>
        </w:rPr>
        <w:t xml:space="preserve"> mobilised and sustained by climate </w:t>
      </w:r>
      <w:proofErr w:type="spellStart"/>
      <w:r w:rsidRPr="005344B4">
        <w:rPr>
          <w:rFonts w:cs="Times New Roman"/>
        </w:rPr>
        <w:t>doomism</w:t>
      </w:r>
      <w:proofErr w:type="spellEnd"/>
      <w:r w:rsidRPr="005344B4">
        <w:rPr>
          <w:rFonts w:cs="Times New Roman"/>
        </w:rPr>
        <w:t xml:space="preserve"> and the apocalyptic imaginary often dominate, such that the different perspectives offered by climate fiction and climate risk realism can become subsumed within them. As Swyngedouw has forcefully illustrated, such fear can generate a politics of consensus which depoliticises subjects and leads to the suspension of the political proper </w:t>
      </w:r>
      <w:r w:rsidR="008C0B21" w:rsidRPr="005344B4">
        <w:rPr>
          <w:rFonts w:cs="Times New Roman"/>
        </w:rPr>
        <w:fldChar w:fldCharType="begin"/>
      </w:r>
      <w:r w:rsidR="008C0B21" w:rsidRPr="005344B4">
        <w:rPr>
          <w:rFonts w:cs="Times New Roman"/>
        </w:rPr>
        <w:instrText xml:space="preserve"> ADDIN ZOTERO_ITEM CSL_CITATION {"citationID":"9n2dqBuR","properties":{"formattedCitation":"(Swyngedouw, 2010, 2011)","plainCitation":"(Swyngedouw, 2010, 2011)","noteIndex":0},"citationItems":[{"id":1067,"uris":["http://zotero.org/users/6040264/items/SM9LYEPT"],"itemData":{"id":1067,"type":"article-journal","abstract":"This article interrogates the relationship between two apparently disjointed themes: the consensual presentation and mainstreaming of the global problem of climate change on the one hand and the debate in political theory/philosophy that centers around the emergence and consolidation of a post-political and post-democratic condition on the other. The argument advanced in this article attempts to tease out this apparently paradoxical condition. On the one hand, the climate is seemingly politicized as never before and has been propelled high on the policy agenda. On the other hand, a number of increasingly influential political philosophers insist on how the post-politicization (or de-politicization) of the public sphere (in parallel and intertwined with processes of neoliberalization) have been key markers of the political process over the past few decades. We proceed in four steps. First, we briefly outline the basic contours of the argument and its premises. Second, we explore the ways in which the present climate conundrum is predominantly staged through the mobilization of particular apocalyptic imaginaries. Third, we argue that this specific (re-)presentation of climate change and its associated policies is sustained by decidedly populist gestures. Finally, we discuss how this particular choreographing of climate change is one of the arenas through which a post-political frame and post-democratic political configuration have been mediated.","container-title":"Theory, Culture &amp; Society","DOI":"10.1177/0263276409358728","ISSN":"0263-2764","issue":"2-3","journalAbbreviation":"Theory, Culture &amp; Society","note":"publisher: SAGE Publications Ltd","page":"213-232","source":"SAGE Journals","title":"Apocalypse Forever?","volume":"27","author":[{"family":"Swyngedouw","given":"Erik"}],"issued":{"date-parts":[["2010",3,1]]}}},{"id":956,"uris":["http://zotero.org/users/6040264/items/E9MJBJ7Q"],"itemData":{"id":956,"type":"article-journal","abstract":"Nobel-price winning atmospheric chemist Paul Crutzen introduced in 2000 the concept of the Anthropocene as the name for the successor geological period to the Holocene. The Holocene started about 12,000 years ago and is characterized by the relatively stable and temperate climatic and environmental conditions that were conducive to the development of human societies. Until recently, human development had relatively little impact on the dynamics of geological time. Although disagreement exists over the exact birth date of the Anthropocene, it is indisputable that the impact of human activity on the geo-climatic environment became more pronounced from the industrial revolution onwards, leading to a situation in which humans are now widely considered to have an eco-geologically critical impact on the earth's bio-physical system. The most obvious example is the accumulation of greenhouse gases like CO\n              2\n              and Methane (CH\n              4\n              ) in the atmosphere and the changes this induces in climatic dynamics. Others are the growing homogenization of biodiversity as a result of human-induced species migration, mass extinction and bio-diversity loss, the manufacturing of new (sub-)species through genetic modification, or the geodetic consequences resulting from, for example, large dam construction, mining and changing sea-levels.","container-title":"Royal Institute of Philosophy Supplement","DOI":"10.1017/S1358246111000300","ISSN":"1358-2461, 1755-3555","journalAbbreviation":"Roy. Inst. Philos. Suppl.","language":"en","page":"253-274","source":"DOI.org (Crossref)","title":"Depoliticized Environments: The End of Nature, Climate Change and the Post-Political Condition","title-short":"Depoliticized Environments","volume":"69","author":[{"family":"Swyngedouw","given":"Erik"}],"issued":{"date-parts":[["2011",10]]}}}],"schema":"https://github.com/citation-style-language/schema/raw/master/csl-citation.json"} </w:instrText>
      </w:r>
      <w:r w:rsidR="008C0B21" w:rsidRPr="005344B4">
        <w:rPr>
          <w:rFonts w:cs="Times New Roman"/>
        </w:rPr>
        <w:fldChar w:fldCharType="separate"/>
      </w:r>
      <w:r w:rsidR="008C0B21" w:rsidRPr="005344B4">
        <w:rPr>
          <w:rFonts w:cs="Times New Roman"/>
        </w:rPr>
        <w:t>(Swyngedouw, 2010, 2011)</w:t>
      </w:r>
      <w:r w:rsidR="008C0B21" w:rsidRPr="005344B4">
        <w:rPr>
          <w:rFonts w:cs="Times New Roman"/>
        </w:rPr>
        <w:fldChar w:fldCharType="end"/>
      </w:r>
      <w:r w:rsidR="008C128C" w:rsidRPr="005344B4">
        <w:rPr>
          <w:rFonts w:cs="Times New Roman"/>
        </w:rPr>
        <w:t>.</w:t>
      </w:r>
      <w:r w:rsidRPr="005344B4">
        <w:rPr>
          <w:rFonts w:cs="Times New Roman"/>
        </w:rPr>
        <w:t xml:space="preserve"> The apocalyptic imaginary is also deeply problematic for the way in which it centres a concern with white futures </w:t>
      </w:r>
      <w:r w:rsidR="008A1C8B" w:rsidRPr="005344B4">
        <w:rPr>
          <w:rFonts w:cs="Times New Roman"/>
        </w:rPr>
        <w:fldChar w:fldCharType="begin"/>
      </w:r>
      <w:r w:rsidR="008A1C8B" w:rsidRPr="005344B4">
        <w:rPr>
          <w:rFonts w:cs="Times New Roman"/>
        </w:rPr>
        <w:instrText xml:space="preserve"> ADDIN ZOTERO_ITEM CSL_CITATION {"citationID":"klm82ZLX","properties":{"formattedCitation":"(Mitchell and Chaudhury, 2020)","plainCitation":"(Mitchell and Chaudhury, 2020)","noteIndex":0},"citationItems":[{"id":1654,"uris":["http://zotero.org/users/6040264/items/FBGBFPRR"],"itemData":{"id":1654,"type":"article-journal","abstract":"We often hear that the ?end of the world? is approaching ? but whose world, exactly, is expected to end? Over the last several decades, a popular and influential literature has emerged, in International Relations (IR), social sciences, and in popular culture, on subjects such as ?human extinction?, ?global catastrophic risks?, and eco-apocalypse. Written by scientists, political scientists, and journalists for wide public audiences,1 this genre diagnoses what it considers the most serious global threats and offers strategies to protect the future of ?humanity?. This article will critically engage this genre to two ends: first, we aim to show that the present apocalyptic narratives embed a series of problematic assumptions which reveal that they are motivated not by a general concern with futures but rather with the task of securing white futures. Second, we seek to highlight how visions drawn from Black, Indigenous and People of Color (BIPOC) futurisms reimagine more just and vibrant futures.","container-title":"International Relations","DOI":"10.1177/0047117820948936","ISSN":"0047-1178","issue":"3","language":"en","note":"publisher: SAGE Publications Ltd","page":"309-332","source":"SAGE Journals","title":"Worlding beyond ‘the’ ‘end’ of ‘the world’: white apocalyptic visions and BIPOC futurisms","title-short":"Worlding beyond ‘the’ ‘end’ of ‘the world’","volume":"34","author":[{"family":"Mitchell","given":"Audra"},{"family":"Chaudhury","given":"Aadita"}],"issued":{"date-parts":[["2020",9,1]]}}}],"schema":"https://github.com/citation-style-language/schema/raw/master/csl-citation.json"} </w:instrText>
      </w:r>
      <w:r w:rsidR="008A1C8B" w:rsidRPr="005344B4">
        <w:rPr>
          <w:rFonts w:cs="Times New Roman"/>
        </w:rPr>
        <w:fldChar w:fldCharType="separate"/>
      </w:r>
      <w:r w:rsidR="008A1C8B" w:rsidRPr="005344B4">
        <w:rPr>
          <w:rFonts w:cs="Times New Roman"/>
        </w:rPr>
        <w:t>(Mitchell and Chaudhury, 2020)</w:t>
      </w:r>
      <w:r w:rsidR="008A1C8B" w:rsidRPr="005344B4">
        <w:rPr>
          <w:rFonts w:cs="Times New Roman"/>
        </w:rPr>
        <w:fldChar w:fldCharType="end"/>
      </w:r>
      <w:r w:rsidRPr="005344B4">
        <w:rPr>
          <w:rFonts w:cs="Times New Roman"/>
        </w:rPr>
        <w:t xml:space="preserve"> erases indigenous and black epistemologies of survival through historic and ongoing catastrophes of violent erasure and slow death </w:t>
      </w:r>
      <w:r w:rsidR="008A1C8B" w:rsidRPr="005344B4">
        <w:rPr>
          <w:rFonts w:cs="Times New Roman"/>
        </w:rPr>
        <w:fldChar w:fldCharType="begin"/>
      </w:r>
      <w:r w:rsidR="008A1C8B" w:rsidRPr="005344B4">
        <w:rPr>
          <w:rFonts w:cs="Times New Roman"/>
        </w:rPr>
        <w:instrText xml:space="preserve"> ADDIN ZOTERO_ITEM CSL_CITATION {"citationID":"xvvECV2G","properties":{"formattedCitation":"(Whyte, 2020b; Davidson and da Silva, 2022)","plainCitation":"(Whyte, 2020b; Davidson and da Silva, 2022)","noteIndex":0},"citationItems":[{"id":1570,"uris":["http://zotero.org/users/6040264/items/82LXCLER"],"itemData":{"id":1570,"type":"article-journal","abstract":"It may be too late to achieve environmental justice for some indigenous peoples, and other groups, in terms of avoiding dangerous climate change. People in the indigenous climate justice movement agree resolutely on the urgency of action to stop dangerous climate change. However, the qualities of relationships connecting indigenous peoples with other societies' governments, nongovernmental organizations, and corporations are not conducive to coordinated action that would avoid further injustice against indigenous peoples in the process of responding to climate change. The required qualities include, among others, consent, trust, accountability, and reciprocity. Indigenous traditions of climate change view the very topic of climate change as connected to these qualities, which are sometimes referred to as kin relationships. The entwinement of colonialism, capitalism, and industrialization failed to affirm or establish these qualities or kinship relationships across societies. While qualities like consent or reciprocity may be critical for taking coordinated action urgently and justly, they require a long time to establish or repair. A relational tipping point, in a certain respect, has already been crossed, before the ecological tipping point. The time it takes to address the passage of this relational tipping point may be too slow to generate the coordinated action to halt certain dangers related to climate change. While no possibilities for better futures should be left unconsidered, it's critical to center environmental justice in any analysis of whether it's too late to stop dangerous climate change. This article is categorized under: Climate, Nature, and Ethics &gt; Climate Change and Global Justice","container-title":"WIREs Climate Change","DOI":"10.1002/wcc.603","ISSN":"1757-7799","issue":"1","language":"en","note":"_eprint: https://onlinelibrary.wiley.com/doi/pdf/10.1002/wcc.603","page":"e603","source":"Wiley Online Library","title":"Too late for indigenous climate justice: Ecological and relational tipping points","title-short":"Too late for indigenous climate justice","volume":"11","author":[{"family":"Whyte","given":"Kyle"}],"issued":{"date-parts":[["2020"]]}}},{"id":1649,"uris":["http://zotero.org/users/6040264/items/K4GJ9HEV"],"itemData":{"id":1649,"type":"article-journal","abstract":"In recent years, images of climate catastrophe have become commonplace. However, Black visions of the confluence of the Anthropocene and the apocalypse have been largely ignored. As we argue in this article, Black social thought offers crucial resources for drawing out the implicit exclusions of dominant representations of climate breakdown and developing an alternative account of the planet?s future. By reading a range of critical race theorists, from Frederick Douglass and W. E. B. Du Bois to Octavia Butler and Ta-Nehisi Coates, we propose a rethinking of the climate apocalypse. The African American theoretical and cultural tradition elaborates an image of the end of the world that emphasises the non-revelatory nature of climate catastrophe, warns against associating collapse with rebirth, and articulates a mode of maroon survivalism in which the apocalypse is an event to be endured and escaped rather than fatalistically expected or infinitely delayed.","container-title":"European Journal of Social Theory","DOI":"10.1177/13684310211067980","ISSN":"1368-4310","issue":"4","language":"en","note":"publisher: SAGE Publications Ltd","page":"521-538","source":"SAGE Journals","title":"Fear of a Black planet: Climate apocalypse, Anthropocene futures and Black social thought","title-short":"Fear of a Black planet","volume":"25","author":[{"family":"Davidson","given":"Joe P. L."},{"family":"Silva","given":"Filipe Carreira","non-dropping-particle":"da"}],"issued":{"date-parts":[["2022",11,1]]}}}],"schema":"https://github.com/citation-style-language/schema/raw/master/csl-citation.json"} </w:instrText>
      </w:r>
      <w:r w:rsidR="008A1C8B" w:rsidRPr="005344B4">
        <w:rPr>
          <w:rFonts w:cs="Times New Roman"/>
        </w:rPr>
        <w:fldChar w:fldCharType="separate"/>
      </w:r>
      <w:r w:rsidR="008A1C8B" w:rsidRPr="005344B4">
        <w:rPr>
          <w:rFonts w:cs="Times New Roman"/>
        </w:rPr>
        <w:t>(Whyte, 2020b; Davidson and da Silva, 2022)</w:t>
      </w:r>
      <w:r w:rsidR="008A1C8B" w:rsidRPr="005344B4">
        <w:rPr>
          <w:rFonts w:cs="Times New Roman"/>
        </w:rPr>
        <w:fldChar w:fldCharType="end"/>
      </w:r>
      <w:r w:rsidRPr="005344B4">
        <w:rPr>
          <w:rFonts w:cs="Times New Roman"/>
        </w:rPr>
        <w:t xml:space="preserve"> and prompts an emergency response concerned the global status quo; a status quo which is maintained by the ongoing colonial violence and oppression of human and non-human natures (Davidson and da Silva 2022). </w:t>
      </w:r>
    </w:p>
    <w:p w14:paraId="256BC166" w14:textId="49E478E8" w:rsidR="004E0CFC" w:rsidRPr="005344B4" w:rsidRDefault="004E0CFC" w:rsidP="009811B0">
      <w:pPr>
        <w:spacing w:line="480" w:lineRule="auto"/>
        <w:rPr>
          <w:rFonts w:cs="Times New Roman"/>
        </w:rPr>
      </w:pPr>
      <w:r w:rsidRPr="005344B4">
        <w:rPr>
          <w:rFonts w:cs="Times New Roman"/>
        </w:rPr>
        <w:t xml:space="preserve">As Kai Bosworth notes, scholars are not immune to </w:t>
      </w:r>
      <w:r w:rsidR="008F2F27" w:rsidRPr="005344B4">
        <w:rPr>
          <w:rFonts w:cs="Times New Roman"/>
        </w:rPr>
        <w:t>the negative affects which</w:t>
      </w:r>
      <w:r w:rsidR="007F15B1" w:rsidRPr="005344B4">
        <w:rPr>
          <w:rFonts w:cs="Times New Roman"/>
        </w:rPr>
        <w:t xml:space="preserve"> accompany climate</w:t>
      </w:r>
      <w:r w:rsidR="00FA7C6D" w:rsidRPr="005344B4">
        <w:rPr>
          <w:rFonts w:cs="Times New Roman"/>
        </w:rPr>
        <w:t xml:space="preserve"> and environmental politics</w:t>
      </w:r>
    </w:p>
    <w:p w14:paraId="31E72F56" w14:textId="70707F62" w:rsidR="004E0CFC" w:rsidRPr="005344B4" w:rsidRDefault="004E0CFC" w:rsidP="009811B0">
      <w:pPr>
        <w:spacing w:line="480" w:lineRule="auto"/>
        <w:rPr>
          <w:rFonts w:cs="Times New Roman"/>
        </w:rPr>
      </w:pPr>
      <w:r w:rsidRPr="005344B4">
        <w:rPr>
          <w:rFonts w:cs="Times New Roman"/>
        </w:rPr>
        <w:t xml:space="preserve"> ‘in the case of those who study the politics of climate change, it is incredibly easy for us – and our students – to feel hopeless and despondent. This encourages a structural elitism, in which it is imagined that we are an embattled few with the proper knowledge and values pitted against a largely uncaring mass of uneducated regular people.’</w:t>
      </w:r>
      <w:r w:rsidR="00D73DB4" w:rsidRPr="005344B4">
        <w:rPr>
          <w:rFonts w:cs="Times New Roman"/>
        </w:rPr>
        <w:fldChar w:fldCharType="begin"/>
      </w:r>
      <w:r w:rsidR="00CE5124" w:rsidRPr="005344B4">
        <w:rPr>
          <w:rFonts w:cs="Times New Roman"/>
        </w:rPr>
        <w:instrText xml:space="preserve"> ADDIN ZOTERO_ITEM CSL_CITATION {"citationID":"7Onzhq0Y","properties":{"formattedCitation":"(Bosworth, 2021, p. 2)","plainCitation":"(Bosworth, 2021, p. 2)","noteIndex":0},"citationItems":[{"id":172,"uris":["http://zotero.org/users/6040264/items/SPNEFJBQ"],"itemData":{"id":172,"type":"article-journal","abstract":"What can memes teach us about shifting popular-cultural understandings of nature? While a certain form of environmentalism with proclivities for dour, self-righteous, sentimental, or apocalyptic tones is often taken to be hegemonic, Nicole Seymour argues that a more irreverent ‘low environmental culture’ should not be occluded. Humor and irony can serve as emotional registers for environmental media that provide openings for the emergence of playful environmentalisms perhaps more amenable to a diverse audience. Such ‘bad environmentalism’ mobilizes humor by transgressing the emotional norms of piety within environmentalism. This article deepens the concept of bad environmentalism through an examination of the emergence of ‘nature is healing’ memes during the ongoing COVID-19 pandemic. Implicitly critical of nefarious arguments that the death-dealing pandemic would provide a ‘pause for nature’ and thus that ‘humans were the real virus’, the formal and easily reproduced ‘nature is healing’ genre subverts conventional understandings of ‘the natural’ as well as the naturalization of social order and political economy. In particular, I extend Seymour’s argument – and pop cultural studies of the environment – by parsing five modes through which the ‘nature is healing’ genre plays ironically on differing understandings of the natural. These are the out-of-place in nature; nature out-of-place; drawing attention to a naturalized social order; naturalizing social transformation; and absurdity in the natural world. Close attention to different modes of humor provides insight into the ambivalence of affect within ecological and political movements; ‘bad affect’ can, after all, produce careful and critical aesthetics. Such research demonstrates the utility of a widened and potentially counterhegemonic repertoire of affective responses to environmental and political crisis.","container-title":"cultural geographies","DOI":"10.1177/14744740211012007","ISSN":"1474-4740","journalAbbreviation":"cultural geographies","language":"en","note":"publisher: SAGE Publications Ltd","page":"14744740211012007","source":"SAGE Journals","title":"The bad environmentalism of ‘nature is healing’ memes","author":[{"family":"Bosworth","given":"Kai"}],"issued":{"date-parts":[["2021",4,22]]}},"locator":"2","label":"page"}],"schema":"https://github.com/citation-style-language/schema/raw/master/csl-citation.json"} </w:instrText>
      </w:r>
      <w:r w:rsidR="00D73DB4" w:rsidRPr="005344B4">
        <w:rPr>
          <w:rFonts w:cs="Times New Roman"/>
        </w:rPr>
        <w:fldChar w:fldCharType="separate"/>
      </w:r>
      <w:r w:rsidR="00CE5124" w:rsidRPr="005344B4">
        <w:rPr>
          <w:rFonts w:cs="Times New Roman"/>
        </w:rPr>
        <w:t>(Bosworth, 2021, p. 2)</w:t>
      </w:r>
      <w:r w:rsidR="00D73DB4" w:rsidRPr="005344B4">
        <w:rPr>
          <w:rFonts w:cs="Times New Roman"/>
        </w:rPr>
        <w:fldChar w:fldCharType="end"/>
      </w:r>
      <w:r w:rsidR="002B727F" w:rsidRPr="005344B4">
        <w:rPr>
          <w:rFonts w:cs="Times New Roman"/>
        </w:rPr>
        <w:t>.</w:t>
      </w:r>
      <w:r w:rsidRPr="005344B4">
        <w:rPr>
          <w:rFonts w:cs="Times New Roman"/>
        </w:rPr>
        <w:t xml:space="preserve"> </w:t>
      </w:r>
    </w:p>
    <w:p w14:paraId="04717DC4" w14:textId="5EE11D47" w:rsidR="008C196F" w:rsidRPr="005344B4" w:rsidRDefault="009E2316" w:rsidP="009811B0">
      <w:pPr>
        <w:spacing w:line="480" w:lineRule="auto"/>
        <w:rPr>
          <w:rFonts w:cs="Times New Roman"/>
        </w:rPr>
      </w:pPr>
      <w:r w:rsidRPr="005344B4">
        <w:rPr>
          <w:rFonts w:cs="Times New Roman"/>
        </w:rPr>
        <w:lastRenderedPageBreak/>
        <w:t>The negative affect structu</w:t>
      </w:r>
      <w:r w:rsidR="002F4912" w:rsidRPr="005344B4">
        <w:rPr>
          <w:rFonts w:cs="Times New Roman"/>
        </w:rPr>
        <w:t>re</w:t>
      </w:r>
      <w:r w:rsidR="00990946" w:rsidRPr="005344B4">
        <w:rPr>
          <w:rFonts w:cs="Times New Roman"/>
        </w:rPr>
        <w:t>s</w:t>
      </w:r>
      <w:r w:rsidRPr="005344B4">
        <w:rPr>
          <w:rFonts w:cs="Times New Roman"/>
        </w:rPr>
        <w:t xml:space="preserve"> of climate </w:t>
      </w:r>
      <w:proofErr w:type="spellStart"/>
      <w:r w:rsidRPr="005344B4">
        <w:rPr>
          <w:rFonts w:cs="Times New Roman"/>
        </w:rPr>
        <w:t>doomism</w:t>
      </w:r>
      <w:proofErr w:type="spellEnd"/>
      <w:r w:rsidR="002F4912" w:rsidRPr="005344B4">
        <w:rPr>
          <w:rFonts w:cs="Times New Roman"/>
        </w:rPr>
        <w:t xml:space="preserve"> as an imaginary and responsible frugality or self-sacrifice as a </w:t>
      </w:r>
      <w:r w:rsidR="00990946" w:rsidRPr="005344B4">
        <w:rPr>
          <w:rFonts w:cs="Times New Roman"/>
        </w:rPr>
        <w:t xml:space="preserve">mode </w:t>
      </w:r>
      <w:r w:rsidR="002F4912" w:rsidRPr="005344B4">
        <w:rPr>
          <w:rFonts w:cs="Times New Roman"/>
        </w:rPr>
        <w:t xml:space="preserve">response </w:t>
      </w:r>
      <w:r w:rsidR="00AE2064" w:rsidRPr="005344B4">
        <w:rPr>
          <w:rFonts w:cs="Times New Roman"/>
        </w:rPr>
        <w:t xml:space="preserve">dominate environmental </w:t>
      </w:r>
      <w:r w:rsidR="00774C48" w:rsidRPr="005344B4">
        <w:rPr>
          <w:rFonts w:cs="Times New Roman"/>
        </w:rPr>
        <w:t>discourse</w:t>
      </w:r>
      <w:r w:rsidR="00054190" w:rsidRPr="005344B4">
        <w:rPr>
          <w:rFonts w:cs="Times New Roman"/>
        </w:rPr>
        <w:t xml:space="preserve"> – particularly within popular media wh</w:t>
      </w:r>
      <w:r w:rsidR="00FF040A" w:rsidRPr="005344B4">
        <w:rPr>
          <w:rFonts w:cs="Times New Roman"/>
        </w:rPr>
        <w:t xml:space="preserve">ich thrives on </w:t>
      </w:r>
      <w:r w:rsidR="00774C48" w:rsidRPr="005344B4">
        <w:rPr>
          <w:rFonts w:cs="Times New Roman"/>
        </w:rPr>
        <w:t xml:space="preserve">and drives </w:t>
      </w:r>
      <w:r w:rsidR="00FF040A" w:rsidRPr="005344B4">
        <w:rPr>
          <w:rFonts w:cs="Times New Roman"/>
        </w:rPr>
        <w:t>polemic</w:t>
      </w:r>
      <w:r w:rsidR="00774C48" w:rsidRPr="005344B4">
        <w:rPr>
          <w:rFonts w:cs="Times New Roman"/>
        </w:rPr>
        <w:t xml:space="preserve"> standpoints</w:t>
      </w:r>
      <w:r w:rsidR="00FF040A" w:rsidRPr="005344B4">
        <w:rPr>
          <w:rFonts w:cs="Times New Roman"/>
        </w:rPr>
        <w:t xml:space="preserve">. It can lead the people identifying as either ‘with’ or ‘against’ environmentalism – narrowly defined </w:t>
      </w:r>
      <w:r w:rsidR="00507CE3" w:rsidRPr="005344B4">
        <w:rPr>
          <w:rFonts w:cs="Times New Roman"/>
        </w:rPr>
        <w:t>–</w:t>
      </w:r>
      <w:r w:rsidR="00FF040A" w:rsidRPr="005344B4">
        <w:rPr>
          <w:rFonts w:cs="Times New Roman"/>
        </w:rPr>
        <w:t xml:space="preserve"> </w:t>
      </w:r>
      <w:r w:rsidR="00507CE3" w:rsidRPr="005344B4">
        <w:rPr>
          <w:rFonts w:cs="Times New Roman"/>
        </w:rPr>
        <w:t>without engaging with the substance of socio-natural relations and the wider politics of environment</w:t>
      </w:r>
      <w:r w:rsidR="00AE2064" w:rsidRPr="005344B4">
        <w:rPr>
          <w:rFonts w:cs="Times New Roman"/>
        </w:rPr>
        <w:t xml:space="preserve">. </w:t>
      </w:r>
    </w:p>
    <w:p w14:paraId="0D0FC273" w14:textId="076454AF" w:rsidR="004E0CFC" w:rsidRPr="005344B4" w:rsidRDefault="004E0CFC" w:rsidP="009811B0">
      <w:pPr>
        <w:spacing w:line="480" w:lineRule="auto"/>
        <w:rPr>
          <w:rFonts w:cs="Times New Roman"/>
        </w:rPr>
      </w:pPr>
      <w:r w:rsidRPr="005344B4">
        <w:rPr>
          <w:rFonts w:cs="Times New Roman"/>
        </w:rPr>
        <w:t>As Nicole Seymour argues, scholarship can sometimes neglect the range of environmental affect, performance and culture which participate in how nature-cultures are constructed and known (2018). Providing an analytic rupture to the (re)production and reproduction of seriousness, self-righteousness and increasingly, fear as the dominant affect structures of white, heteronormative environmentalism (Bosworth 2021), she foregrounds irony, irreverence, frivolity, camp and humour within an approach which embraces ambivalence and playfulness. She names this ‘Bad Environmentalism’, ‘environmental thought that employs dissident, often-denigrated affects and sensibilities to reflect critically on both our current moment and mainstream environmental art, activism, and discourse’ (Seymour, 2018, 6). Bad Environmentalism is not a replacement for other environmental or climate affects; it is not a movement or political program; and it need not be consciousness-raising or action-oriented to have effect. Rather it a broad analytic category that draws together heterogenous, sometimes contradictory, performances, parodies, critiques and other ‘texts’ to demonstrate how ambivalent affects destabilise normative categories and ‘offer openings for alternative cultural configurations of environmental and climate justice movements to take hold’ (Bosworth, 2021:4).</w:t>
      </w:r>
    </w:p>
    <w:p w14:paraId="6FAC196B" w14:textId="13E93F42" w:rsidR="00600487" w:rsidRPr="005344B4" w:rsidRDefault="00FB1F35" w:rsidP="009811B0">
      <w:pPr>
        <w:spacing w:line="480" w:lineRule="auto"/>
        <w:rPr>
          <w:rFonts w:cs="Times New Roman"/>
        </w:rPr>
      </w:pPr>
      <w:r w:rsidRPr="005344B4">
        <w:rPr>
          <w:rFonts w:cs="Times New Roman"/>
        </w:rPr>
        <w:t>In my empirical chapter</w:t>
      </w:r>
      <w:r w:rsidR="00A31D1A" w:rsidRPr="005344B4">
        <w:rPr>
          <w:rFonts w:cs="Times New Roman"/>
        </w:rPr>
        <w:t>s</w:t>
      </w:r>
      <w:r w:rsidRPr="005344B4">
        <w:rPr>
          <w:rFonts w:cs="Times New Roman"/>
        </w:rPr>
        <w:t xml:space="preserve">, I draw on and contribute to this emerging body of literature on </w:t>
      </w:r>
      <w:r w:rsidR="00DC1FA0" w:rsidRPr="005344B4">
        <w:rPr>
          <w:rFonts w:cs="Times New Roman"/>
        </w:rPr>
        <w:t xml:space="preserve">the </w:t>
      </w:r>
      <w:proofErr w:type="spellStart"/>
      <w:r w:rsidR="00DC1FA0" w:rsidRPr="005344B4">
        <w:rPr>
          <w:rFonts w:cs="Times New Roman"/>
        </w:rPr>
        <w:t>affects</w:t>
      </w:r>
      <w:proofErr w:type="spellEnd"/>
      <w:r w:rsidR="00DC1FA0" w:rsidRPr="005344B4">
        <w:rPr>
          <w:rFonts w:cs="Times New Roman"/>
        </w:rPr>
        <w:t xml:space="preserve"> of environmentalism</w:t>
      </w:r>
      <w:r w:rsidR="00CC2DF6" w:rsidRPr="005344B4">
        <w:rPr>
          <w:rFonts w:cs="Times New Roman"/>
        </w:rPr>
        <w:t>, seeking to bring to the fore the tension between the individually experienced emotions of parents and their children, and the circulation of atmosphere</w:t>
      </w:r>
      <w:r w:rsidR="00A31D1A" w:rsidRPr="005344B4">
        <w:rPr>
          <w:rFonts w:cs="Times New Roman"/>
        </w:rPr>
        <w:t>s</w:t>
      </w:r>
      <w:r w:rsidR="00CC2DF6" w:rsidRPr="005344B4">
        <w:rPr>
          <w:rFonts w:cs="Times New Roman"/>
        </w:rPr>
        <w:t xml:space="preserve">, affects and </w:t>
      </w:r>
      <w:r w:rsidR="00A31D1A" w:rsidRPr="005344B4">
        <w:rPr>
          <w:rFonts w:cs="Times New Roman"/>
        </w:rPr>
        <w:t>moods across the three sites.</w:t>
      </w:r>
      <w:r w:rsidR="00E06C9E" w:rsidRPr="005344B4">
        <w:rPr>
          <w:rFonts w:cs="Times New Roman"/>
        </w:rPr>
        <w:t xml:space="preserve"> Ambivalence features across all three sites, </w:t>
      </w:r>
      <w:r w:rsidR="00211055" w:rsidRPr="005344B4">
        <w:rPr>
          <w:rFonts w:cs="Times New Roman"/>
        </w:rPr>
        <w:t>demonstrating</w:t>
      </w:r>
      <w:r w:rsidR="00D46470" w:rsidRPr="005344B4">
        <w:rPr>
          <w:rFonts w:cs="Times New Roman"/>
        </w:rPr>
        <w:t xml:space="preserve"> </w:t>
      </w:r>
      <w:r w:rsidR="00211055" w:rsidRPr="005344B4">
        <w:rPr>
          <w:rFonts w:cs="Times New Roman"/>
        </w:rPr>
        <w:t xml:space="preserve">the heterogeneity of affective </w:t>
      </w:r>
      <w:r w:rsidR="00575882" w:rsidRPr="005344B4">
        <w:rPr>
          <w:rFonts w:cs="Times New Roman"/>
        </w:rPr>
        <w:t>attachments to and detachments from environmental sustainability</w:t>
      </w:r>
      <w:r w:rsidR="00F44E3D" w:rsidRPr="005344B4">
        <w:rPr>
          <w:rFonts w:cs="Times New Roman"/>
        </w:rPr>
        <w:t xml:space="preserve"> and the flourishing of forms of human and non-human life.</w:t>
      </w:r>
      <w:r w:rsidR="00130378" w:rsidRPr="005344B4">
        <w:rPr>
          <w:rFonts w:cs="Times New Roman"/>
        </w:rPr>
        <w:t xml:space="preserve"> Attending to ambivalent and ambiguous affects </w:t>
      </w:r>
      <w:r w:rsidR="00870AFB" w:rsidRPr="005344B4">
        <w:rPr>
          <w:rFonts w:cs="Times New Roman"/>
        </w:rPr>
        <w:t xml:space="preserve">widens the scope for understanding </w:t>
      </w:r>
      <w:r w:rsidR="0049043D" w:rsidRPr="005344B4">
        <w:rPr>
          <w:rFonts w:cs="Times New Roman"/>
        </w:rPr>
        <w:t>how children and their parents are</w:t>
      </w:r>
      <w:r w:rsidR="006A39D9" w:rsidRPr="005344B4">
        <w:rPr>
          <w:rFonts w:cs="Times New Roman"/>
        </w:rPr>
        <w:t xml:space="preserve"> becoming sensitive to </w:t>
      </w:r>
      <w:r w:rsidR="00575661" w:rsidRPr="005344B4">
        <w:rPr>
          <w:rFonts w:cs="Times New Roman"/>
        </w:rPr>
        <w:t>the socio</w:t>
      </w:r>
      <w:r w:rsidR="006A39D9" w:rsidRPr="005344B4">
        <w:rPr>
          <w:rFonts w:cs="Times New Roman"/>
        </w:rPr>
        <w:t>-natural challenges of our time</w:t>
      </w:r>
      <w:r w:rsidR="00DE153A" w:rsidRPr="005344B4">
        <w:rPr>
          <w:rFonts w:cs="Times New Roman"/>
        </w:rPr>
        <w:t>. I seek to demonstrate the</w:t>
      </w:r>
      <w:r w:rsidR="001E23C2" w:rsidRPr="005344B4">
        <w:rPr>
          <w:rFonts w:cs="Times New Roman"/>
        </w:rPr>
        <w:t xml:space="preserve"> highly</w:t>
      </w:r>
      <w:r w:rsidR="00DE153A" w:rsidRPr="005344B4">
        <w:rPr>
          <w:rFonts w:cs="Times New Roman"/>
        </w:rPr>
        <w:t xml:space="preserve"> </w:t>
      </w:r>
      <w:r w:rsidR="0062739D" w:rsidRPr="005344B4">
        <w:rPr>
          <w:rFonts w:cs="Times New Roman"/>
        </w:rPr>
        <w:t xml:space="preserve">creative, political and </w:t>
      </w:r>
      <w:r w:rsidR="005D063C" w:rsidRPr="005344B4">
        <w:rPr>
          <w:rFonts w:cs="Times New Roman"/>
        </w:rPr>
        <w:t xml:space="preserve">sometimes unexpected ways children </w:t>
      </w:r>
      <w:r w:rsidR="005D063C" w:rsidRPr="005344B4">
        <w:rPr>
          <w:rFonts w:cs="Times New Roman"/>
        </w:rPr>
        <w:lastRenderedPageBreak/>
        <w:t>make sense of the contemporary moment</w:t>
      </w:r>
      <w:r w:rsidR="004F7EFC" w:rsidRPr="005344B4">
        <w:rPr>
          <w:rFonts w:cs="Times New Roman"/>
        </w:rPr>
        <w:t xml:space="preserve">, </w:t>
      </w:r>
      <w:r w:rsidR="00723BA8" w:rsidRPr="005344B4">
        <w:rPr>
          <w:rFonts w:cs="Times New Roman"/>
        </w:rPr>
        <w:t>disrupting affective register</w:t>
      </w:r>
      <w:r w:rsidR="00AE0BAE" w:rsidRPr="005344B4">
        <w:rPr>
          <w:rFonts w:cs="Times New Roman"/>
        </w:rPr>
        <w:t xml:space="preserve"> and unsettling notions of the </w:t>
      </w:r>
      <w:r w:rsidR="007B3EBD" w:rsidRPr="005344B4">
        <w:rPr>
          <w:rFonts w:cs="Times New Roman"/>
        </w:rPr>
        <w:t>responsible sovereign subject</w:t>
      </w:r>
      <w:r w:rsidR="009E2A1C" w:rsidRPr="005344B4">
        <w:rPr>
          <w:rFonts w:cs="Times New Roman"/>
        </w:rPr>
        <w:t xml:space="preserve">. </w:t>
      </w:r>
      <w:r w:rsidR="009527B6" w:rsidRPr="005344B4">
        <w:rPr>
          <w:rFonts w:cs="Times New Roman"/>
        </w:rPr>
        <w:t>In my empirical chapters I draw on and extend recent literature on</w:t>
      </w:r>
      <w:r w:rsidR="000423ED" w:rsidRPr="005344B4">
        <w:rPr>
          <w:rFonts w:cs="Times New Roman"/>
        </w:rPr>
        <w:t xml:space="preserve"> the political potential of</w:t>
      </w:r>
      <w:r w:rsidR="009527B6" w:rsidRPr="005344B4">
        <w:rPr>
          <w:rFonts w:cs="Times New Roman"/>
        </w:rPr>
        <w:t xml:space="preserve"> ambivalent affects</w:t>
      </w:r>
      <w:r w:rsidR="000423ED" w:rsidRPr="005344B4">
        <w:rPr>
          <w:rFonts w:cs="Times New Roman"/>
        </w:rPr>
        <w:t xml:space="preserve"> </w:t>
      </w:r>
      <w:r w:rsidR="0072483C" w:rsidRPr="005344B4">
        <w:rPr>
          <w:rFonts w:cs="Times New Roman"/>
        </w:rPr>
        <w:fldChar w:fldCharType="begin"/>
      </w:r>
      <w:r w:rsidR="0072483C" w:rsidRPr="005344B4">
        <w:rPr>
          <w:rFonts w:cs="Times New Roman"/>
        </w:rPr>
        <w:instrText xml:space="preserve"> ADDIN ZOTERO_ITEM CSL_CITATION {"citationID":"BAnj6YWN","properties":{"formattedCitation":"(Wilson and Anderson, 2020; Ruez and Cockayne, 2021)","plainCitation":"(Wilson and Anderson, 2020; Ruez and Cockayne, 2021)","noteIndex":0},"citationItems":[{"id":28,"uris":["http://zotero.org/users/6040264/items/XUWQIH2J"],"itemData":{"id":28,"type":"article-journal","container-title":"Environment and Planning C: Politics and Space","DOI":"10.1177/2399654420912445f","ISSN":"2399-6544","issue":"4","language":"en","note":"publisher: SAGE Publications Ltd STM","page":"591-598","source":"SAGE Journals","title":"Detachment, disaffection, and other ambivalent affects","volume":"38","author":[{"family":"Wilson","given":"Helen F"},{"family":"Anderson","given":"Ben"}],"issued":{"date-parts":[["2020",6,1]]}}},{"id":22197,"uris":["http://zotero.org/users/6040264/items/G2Q55GAS"],"itemData":{"id":22197,"type":"article-journal","abstract":"Scholars across the social sciences and humanities have increasingly questioned the meaning and purpose of critique. Contributing to those conversations, some geographers have advocated for affirmative or reparative practices such as reading for difference or experimentation that seek to provoke more joyful, hopeful, or enchanting affects, as alternatives to what they perceive as a prevailing forms of ‘negative’ critique. In response, others have re-emphasized the centrality of negativity and revalued negative affects in the context of regimes of racialization, heteronormativity, and coloniality. Rather than taking sides in a debate thus framed, this article develops an ambivalent position that foregrounds multiple senses of difference that exist within affirmative and reparative projects. Drawing on feminist and queer geographic work, the explicitly political and difference-oriented writing of Sedgwick and Deleuze, and queer and postcolonial affect scholars, we argue for critique characterized by an ambivalent and pluralistic attitude toward feeling. Joining those arguing for a pluralization of the moods and modes of critical work, our readings suggest the necessity of a pluralism that refuses any escape from the ‘negativity’ of the social field in favor of an affectively ambivalent engagement with the inherent politics of critique in a plural and uneven world.","container-title":"Dialogues in Human Geography","DOI":"10.1177/2043820621995617","ISSN":"2043-8206","issue":"1","language":"EN","note":"publisher: SAGE Publications","page":"88-107","source":"SAGE Journals","title":"Feeling otherwise: Ambivalent affects and the politics of critique in geography","title-short":"Feeling otherwise","volume":"11","author":[{"family":"Ruez","given":"Derek"},{"family":"Cockayne","given":"Daniel"}],"issued":{"date-parts":[["2021",3,1]]}}}],"schema":"https://github.com/citation-style-language/schema/raw/master/csl-citation.json"} </w:instrText>
      </w:r>
      <w:r w:rsidR="0072483C" w:rsidRPr="005344B4">
        <w:rPr>
          <w:rFonts w:cs="Times New Roman"/>
        </w:rPr>
        <w:fldChar w:fldCharType="separate"/>
      </w:r>
      <w:r w:rsidR="0072483C" w:rsidRPr="005344B4">
        <w:rPr>
          <w:rFonts w:cs="Times New Roman"/>
        </w:rPr>
        <w:t>(Wilson and Anderson, 2020; Ruez and Cockayne, 2021)</w:t>
      </w:r>
      <w:r w:rsidR="0072483C" w:rsidRPr="005344B4">
        <w:rPr>
          <w:rFonts w:cs="Times New Roman"/>
        </w:rPr>
        <w:fldChar w:fldCharType="end"/>
      </w:r>
      <w:r w:rsidR="003D31FA">
        <w:rPr>
          <w:rFonts w:cs="Times New Roman"/>
        </w:rPr>
        <w:t xml:space="preserve"> </w:t>
      </w:r>
      <w:r w:rsidR="000423ED" w:rsidRPr="005344B4">
        <w:rPr>
          <w:rFonts w:cs="Times New Roman"/>
        </w:rPr>
        <w:t xml:space="preserve">offering empirical examples to demonstrate how and where ambivalent affects arise. </w:t>
      </w:r>
      <w:r w:rsidR="009E2A1C" w:rsidRPr="005344B4">
        <w:rPr>
          <w:rFonts w:cs="Times New Roman"/>
        </w:rPr>
        <w:t>In</w:t>
      </w:r>
      <w:r w:rsidR="001F7B11" w:rsidRPr="005344B4">
        <w:rPr>
          <w:rFonts w:cs="Times New Roman"/>
        </w:rPr>
        <w:t xml:space="preserve"> </w:t>
      </w:r>
      <w:r w:rsidR="008D3530" w:rsidRPr="005344B4">
        <w:rPr>
          <w:rFonts w:cs="Times New Roman"/>
        </w:rPr>
        <w:t>the M</w:t>
      </w:r>
      <w:r w:rsidR="009876FD" w:rsidRPr="005344B4">
        <w:rPr>
          <w:rFonts w:cs="Times New Roman"/>
        </w:rPr>
        <w:t>useum</w:t>
      </w:r>
      <w:r w:rsidR="008D3530" w:rsidRPr="005344B4">
        <w:rPr>
          <w:rFonts w:cs="Times New Roman"/>
        </w:rPr>
        <w:t xml:space="preserve"> (</w:t>
      </w:r>
      <w:r w:rsidR="008171FE" w:rsidRPr="005344B4">
        <w:rPr>
          <w:rFonts w:cs="Times New Roman"/>
        </w:rPr>
        <w:t>Chapter</w:t>
      </w:r>
      <w:r w:rsidR="008D3530" w:rsidRPr="005344B4">
        <w:rPr>
          <w:rFonts w:cs="Times New Roman"/>
        </w:rPr>
        <w:t xml:space="preserve"> </w:t>
      </w:r>
      <w:r w:rsidR="002A1857" w:rsidRPr="005344B4">
        <w:rPr>
          <w:rFonts w:cs="Times New Roman"/>
        </w:rPr>
        <w:t>4</w:t>
      </w:r>
      <w:r w:rsidR="008D3530" w:rsidRPr="005344B4">
        <w:rPr>
          <w:rFonts w:cs="Times New Roman"/>
        </w:rPr>
        <w:t>)</w:t>
      </w:r>
      <w:r w:rsidR="009876FD" w:rsidRPr="005344B4">
        <w:rPr>
          <w:rFonts w:cs="Times New Roman"/>
        </w:rPr>
        <w:t>,</w:t>
      </w:r>
      <w:r w:rsidR="002D0007" w:rsidRPr="005344B4">
        <w:rPr>
          <w:rFonts w:cs="Times New Roman"/>
        </w:rPr>
        <w:t xml:space="preserve"> I </w:t>
      </w:r>
      <w:r w:rsidR="008D3530" w:rsidRPr="005344B4">
        <w:rPr>
          <w:rFonts w:cs="Times New Roman"/>
        </w:rPr>
        <w:t>argue that</w:t>
      </w:r>
      <w:r w:rsidR="002D0007" w:rsidRPr="005344B4">
        <w:rPr>
          <w:rFonts w:cs="Times New Roman"/>
        </w:rPr>
        <w:t xml:space="preserve"> even where the figure of the responsible individual persist</w:t>
      </w:r>
      <w:r w:rsidR="008D3530" w:rsidRPr="005344B4">
        <w:rPr>
          <w:rFonts w:cs="Times New Roman"/>
        </w:rPr>
        <w:t>s</w:t>
      </w:r>
      <w:r w:rsidR="002D0007" w:rsidRPr="005344B4">
        <w:rPr>
          <w:rFonts w:cs="Times New Roman"/>
        </w:rPr>
        <w:t>,</w:t>
      </w:r>
      <w:r w:rsidR="003C3D33" w:rsidRPr="005344B4">
        <w:rPr>
          <w:rFonts w:cs="Times New Roman"/>
        </w:rPr>
        <w:t xml:space="preserve"> </w:t>
      </w:r>
      <w:r w:rsidR="00365FFF" w:rsidRPr="005344B4">
        <w:rPr>
          <w:rFonts w:cs="Times New Roman"/>
        </w:rPr>
        <w:t>children’s</w:t>
      </w:r>
      <w:r w:rsidR="00ED218D" w:rsidRPr="005344B4">
        <w:rPr>
          <w:rFonts w:cs="Times New Roman"/>
        </w:rPr>
        <w:t xml:space="preserve"> questions interjections and embodied </w:t>
      </w:r>
      <w:r w:rsidR="00365FFF" w:rsidRPr="005344B4">
        <w:rPr>
          <w:rFonts w:cs="Times New Roman"/>
        </w:rPr>
        <w:t xml:space="preserve">sense-making </w:t>
      </w:r>
      <w:r w:rsidR="003C3D33" w:rsidRPr="005344B4">
        <w:rPr>
          <w:rFonts w:cs="Times New Roman"/>
        </w:rPr>
        <w:t xml:space="preserve">can </w:t>
      </w:r>
      <w:r w:rsidR="00365FFF" w:rsidRPr="005344B4">
        <w:rPr>
          <w:rFonts w:cs="Times New Roman"/>
        </w:rPr>
        <w:t>rupture</w:t>
      </w:r>
      <w:r w:rsidR="003C3D33" w:rsidRPr="005344B4">
        <w:rPr>
          <w:rFonts w:cs="Times New Roman"/>
        </w:rPr>
        <w:t xml:space="preserve"> both</w:t>
      </w:r>
      <w:r w:rsidR="00365FFF" w:rsidRPr="005344B4">
        <w:rPr>
          <w:rFonts w:cs="Times New Roman"/>
        </w:rPr>
        <w:t xml:space="preserve"> deadening affect and </w:t>
      </w:r>
      <w:r w:rsidR="003C3D33" w:rsidRPr="005344B4">
        <w:rPr>
          <w:rFonts w:cs="Times New Roman"/>
        </w:rPr>
        <w:t>ethical norms</w:t>
      </w:r>
      <w:r w:rsidR="00E05119" w:rsidRPr="005344B4">
        <w:rPr>
          <w:rFonts w:cs="Times New Roman"/>
        </w:rPr>
        <w:t xml:space="preserve"> </w:t>
      </w:r>
      <w:r w:rsidR="003C3D33" w:rsidRPr="005344B4">
        <w:rPr>
          <w:rFonts w:cs="Times New Roman"/>
        </w:rPr>
        <w:t>to trouble the</w:t>
      </w:r>
      <w:r w:rsidR="007356F9" w:rsidRPr="005344B4">
        <w:rPr>
          <w:rFonts w:cs="Times New Roman"/>
        </w:rPr>
        <w:t xml:space="preserve"> boundaries of human-natures</w:t>
      </w:r>
      <w:r w:rsidR="00E05119" w:rsidRPr="005344B4">
        <w:rPr>
          <w:rFonts w:cs="Times New Roman"/>
        </w:rPr>
        <w:t xml:space="preserve"> and question the politics of socio-natural entanglements.</w:t>
      </w:r>
      <w:r w:rsidR="001F7B11" w:rsidRPr="005344B4">
        <w:rPr>
          <w:rFonts w:cs="Times New Roman"/>
        </w:rPr>
        <w:t xml:space="preserve"> Although discursively </w:t>
      </w:r>
      <w:r w:rsidR="008D3530" w:rsidRPr="005344B4">
        <w:rPr>
          <w:rFonts w:cs="Times New Roman"/>
        </w:rPr>
        <w:t xml:space="preserve">and materially produced within </w:t>
      </w:r>
      <w:r w:rsidR="001F7B11" w:rsidRPr="005344B4">
        <w:rPr>
          <w:rFonts w:cs="Times New Roman"/>
        </w:rPr>
        <w:t xml:space="preserve">a framework of neoliberal environmentalism, the </w:t>
      </w:r>
      <w:r w:rsidR="008D3530" w:rsidRPr="005344B4">
        <w:rPr>
          <w:rFonts w:cs="Times New Roman"/>
        </w:rPr>
        <w:t>F</w:t>
      </w:r>
      <w:r w:rsidR="001F7B11" w:rsidRPr="005344B4">
        <w:rPr>
          <w:rFonts w:cs="Times New Roman"/>
        </w:rPr>
        <w:t xml:space="preserve">estival generates a space of ambivalence – in which the absurd, the ironic and the humorous jostle rub up against rejoinders to ‘do one’s bit’. </w:t>
      </w:r>
      <w:r w:rsidR="008D3530" w:rsidRPr="005344B4">
        <w:rPr>
          <w:rFonts w:cs="Times New Roman"/>
        </w:rPr>
        <w:t xml:space="preserve">I </w:t>
      </w:r>
      <w:r w:rsidR="00311E47" w:rsidRPr="005344B4">
        <w:rPr>
          <w:rFonts w:cs="Times New Roman"/>
        </w:rPr>
        <w:t>demonstrate how ambivalence generates</w:t>
      </w:r>
      <w:r w:rsidR="001F7B11" w:rsidRPr="005344B4">
        <w:rPr>
          <w:rFonts w:cs="Times New Roman"/>
        </w:rPr>
        <w:t xml:space="preserve"> a space to reimagine what social relations might look like otherwise – if flourishing, play and conviviality were at the heart of social and economic structures.  </w:t>
      </w:r>
      <w:r w:rsidR="00311E47" w:rsidRPr="005344B4">
        <w:rPr>
          <w:rFonts w:cs="Times New Roman"/>
        </w:rPr>
        <w:t>Meanwhile</w:t>
      </w:r>
      <w:r w:rsidR="003220CC" w:rsidRPr="005344B4">
        <w:rPr>
          <w:rFonts w:cs="Times New Roman"/>
        </w:rPr>
        <w:t xml:space="preserve"> Chapter </w:t>
      </w:r>
      <w:r w:rsidR="002A1857" w:rsidRPr="005344B4">
        <w:rPr>
          <w:rFonts w:cs="Times New Roman"/>
        </w:rPr>
        <w:t>6</w:t>
      </w:r>
      <w:r w:rsidR="003220CC" w:rsidRPr="005344B4">
        <w:rPr>
          <w:rFonts w:cs="Times New Roman"/>
        </w:rPr>
        <w:t xml:space="preserve"> looks more closely at </w:t>
      </w:r>
      <w:r w:rsidR="005356C7" w:rsidRPr="005344B4">
        <w:rPr>
          <w:rFonts w:cs="Times New Roman"/>
        </w:rPr>
        <w:t xml:space="preserve">personal </w:t>
      </w:r>
      <w:r w:rsidR="00825A2D" w:rsidRPr="005344B4">
        <w:rPr>
          <w:rFonts w:cs="Times New Roman"/>
        </w:rPr>
        <w:t>emotions</w:t>
      </w:r>
      <w:r w:rsidR="005356C7" w:rsidRPr="005344B4">
        <w:rPr>
          <w:rFonts w:cs="Times New Roman"/>
        </w:rPr>
        <w:t xml:space="preserve"> of climate politics </w:t>
      </w:r>
      <w:r w:rsidR="00825A2D" w:rsidRPr="005344B4">
        <w:rPr>
          <w:rFonts w:cs="Times New Roman"/>
        </w:rPr>
        <w:t>and their impacts of</w:t>
      </w:r>
      <w:r w:rsidR="005356C7" w:rsidRPr="005344B4">
        <w:rPr>
          <w:rFonts w:cs="Times New Roman"/>
        </w:rPr>
        <w:t xml:space="preserve"> mental health and family life. </w:t>
      </w:r>
      <w:r w:rsidR="008D1608" w:rsidRPr="005344B4">
        <w:rPr>
          <w:rFonts w:cs="Times New Roman"/>
        </w:rPr>
        <w:t>T</w:t>
      </w:r>
      <w:r w:rsidR="00E24B1B" w:rsidRPr="005344B4">
        <w:rPr>
          <w:rFonts w:cs="Times New Roman"/>
        </w:rPr>
        <w:t>he Protest event was characterised by mixed emotions – grief, fear, joy, conviviality and hop</w:t>
      </w:r>
      <w:r w:rsidR="000E7714" w:rsidRPr="005344B4">
        <w:rPr>
          <w:rFonts w:cs="Times New Roman"/>
        </w:rPr>
        <w:t>e –</w:t>
      </w:r>
      <w:r w:rsidR="00022874" w:rsidRPr="005344B4">
        <w:rPr>
          <w:rFonts w:cs="Times New Roman"/>
        </w:rPr>
        <w:t>generating space for intergenerational dialogue characterised by open-ended learning</w:t>
      </w:r>
      <w:r w:rsidR="00CC27D0" w:rsidRPr="005344B4">
        <w:rPr>
          <w:rFonts w:cs="Times New Roman"/>
        </w:rPr>
        <w:t xml:space="preserve"> and </w:t>
      </w:r>
      <w:r w:rsidR="00022874" w:rsidRPr="005344B4">
        <w:rPr>
          <w:rFonts w:cs="Times New Roman"/>
        </w:rPr>
        <w:t xml:space="preserve">becoming together. </w:t>
      </w:r>
      <w:r w:rsidR="00106206" w:rsidRPr="005344B4">
        <w:rPr>
          <w:rFonts w:cs="Times New Roman"/>
        </w:rPr>
        <w:t xml:space="preserve">Together, my chapters </w:t>
      </w:r>
      <w:r w:rsidR="002559FB" w:rsidRPr="005344B4">
        <w:rPr>
          <w:rFonts w:cs="Times New Roman"/>
        </w:rPr>
        <w:t>the role that ambivalent, contradictory and overlapping affects may play in</w:t>
      </w:r>
      <w:r w:rsidR="00106206" w:rsidRPr="005344B4">
        <w:rPr>
          <w:rFonts w:cs="Times New Roman"/>
        </w:rPr>
        <w:t xml:space="preserve"> loosen the affective stranglehold </w:t>
      </w:r>
      <w:r w:rsidR="00E41E98" w:rsidRPr="005344B4">
        <w:rPr>
          <w:rFonts w:cs="Times New Roman"/>
        </w:rPr>
        <w:t xml:space="preserve">of neoliberal </w:t>
      </w:r>
      <w:r w:rsidR="002559FB" w:rsidRPr="005344B4">
        <w:rPr>
          <w:rFonts w:cs="Times New Roman"/>
        </w:rPr>
        <w:t>responsibilisation and the ‘purity politics’</w:t>
      </w:r>
      <w:r w:rsidR="00E41E98" w:rsidRPr="005344B4">
        <w:rPr>
          <w:rFonts w:cs="Times New Roman"/>
        </w:rPr>
        <w:t xml:space="preserve"> which so often accompany mainstream environmental movements </w:t>
      </w:r>
      <w:r w:rsidR="00E41E98" w:rsidRPr="005344B4">
        <w:rPr>
          <w:rFonts w:cs="Times New Roman"/>
        </w:rPr>
        <w:fldChar w:fldCharType="begin"/>
      </w:r>
      <w:r w:rsidR="00E41E98" w:rsidRPr="005344B4">
        <w:rPr>
          <w:rFonts w:cs="Times New Roman"/>
        </w:rPr>
        <w:instrText xml:space="preserve"> ADDIN ZOTERO_ITEM CSL_CITATION {"citationID":"1Sg6Nsiq","properties":{"formattedCitation":"(Seymour, 2018)","plainCitation":"(Seymour, 2018)","noteIndex":0},"citationItems":[{"id":22195,"uris":["http://zotero.org/users/6040264/items/VS65S3XN"],"itemData":{"id":22195,"type":"book","abstract":"\"Bad Environmentalism examines how contemporary artists identify and respond to the ironies and absurdities surrounding environmental activism with their work in film, reality TV, poetry, fiction, performance art, and standup comedy. Focusing on texts such as the TV show Wildboyz and film series Green Porno, the book shows how such \"bad environmentalists\" use absurdity, camp, playfulness, and repulsiveness to counter climate skepticism and forces of environmental degradation as well as to question mainstream environmentalism's earnest prescriptiveness. Using affect theory and queer theory as her primary theoretical frameworks, Seymour considers the potentials and pitfalls of bad environmentalism and expands our understandings of environmental art and activism\"--","call-number":"NX650.E58 S49 2018","event-place":"Minneapolis","ISBN":"978-1-5179-0388-6","number-of-pages":"306","publisher":"University of Minnesota Press","publisher-place":"Minneapolis","source":"Library of Congress ISBN","title":"Bad environmentalism: irony and irreverence in the ecological age","title-short":"Bad environmentalism","author":[{"family":"Seymour","given":"Nicole"}],"issued":{"date-parts":[["2018"]]}}}],"schema":"https://github.com/citation-style-language/schema/raw/master/csl-citation.json"} </w:instrText>
      </w:r>
      <w:r w:rsidR="00E41E98" w:rsidRPr="005344B4">
        <w:rPr>
          <w:rFonts w:cs="Times New Roman"/>
        </w:rPr>
        <w:fldChar w:fldCharType="separate"/>
      </w:r>
      <w:r w:rsidR="00E41E98" w:rsidRPr="005344B4">
        <w:rPr>
          <w:rFonts w:cs="Times New Roman"/>
        </w:rPr>
        <w:t>(Seymour, 2018)</w:t>
      </w:r>
      <w:r w:rsidR="00E41E98" w:rsidRPr="005344B4">
        <w:rPr>
          <w:rFonts w:cs="Times New Roman"/>
        </w:rPr>
        <w:fldChar w:fldCharType="end"/>
      </w:r>
      <w:r w:rsidR="00E41E98" w:rsidRPr="005344B4">
        <w:rPr>
          <w:rFonts w:cs="Times New Roman"/>
        </w:rPr>
        <w:t xml:space="preserve">. </w:t>
      </w:r>
    </w:p>
    <w:p w14:paraId="59A2316F" w14:textId="72C3F6DC" w:rsidR="00491B31" w:rsidRPr="005344B4" w:rsidRDefault="00106206" w:rsidP="009811B0">
      <w:pPr>
        <w:spacing w:line="480" w:lineRule="auto"/>
        <w:rPr>
          <w:rFonts w:cs="Times New Roman"/>
        </w:rPr>
      </w:pPr>
      <w:r w:rsidRPr="005344B4">
        <w:rPr>
          <w:rFonts w:cs="Times New Roman"/>
        </w:rPr>
        <w:t xml:space="preserve">In the next </w:t>
      </w:r>
      <w:r w:rsidR="00B17B71" w:rsidRPr="005344B4">
        <w:rPr>
          <w:rFonts w:cs="Times New Roman"/>
        </w:rPr>
        <w:t>section I introduce children as environmental subjects</w:t>
      </w:r>
      <w:r w:rsidR="00F90CCE" w:rsidRPr="005344B4">
        <w:rPr>
          <w:rFonts w:cs="Times New Roman"/>
        </w:rPr>
        <w:t xml:space="preserve">. Children are rarely </w:t>
      </w:r>
      <w:r w:rsidR="000025C5" w:rsidRPr="005344B4">
        <w:rPr>
          <w:rFonts w:cs="Times New Roman"/>
        </w:rPr>
        <w:t xml:space="preserve">explicitly </w:t>
      </w:r>
      <w:r w:rsidR="00F90CCE" w:rsidRPr="005344B4">
        <w:rPr>
          <w:rFonts w:cs="Times New Roman"/>
        </w:rPr>
        <w:t xml:space="preserve">considered in literature </w:t>
      </w:r>
      <w:r w:rsidR="00A703E5" w:rsidRPr="005344B4">
        <w:rPr>
          <w:rFonts w:cs="Times New Roman"/>
        </w:rPr>
        <w:t>in geography on affect, yet as I show they actively participate in the constitution of affective encounters</w:t>
      </w:r>
      <w:r w:rsidR="001D7FC8" w:rsidRPr="005344B4">
        <w:rPr>
          <w:rFonts w:cs="Times New Roman"/>
        </w:rPr>
        <w:t xml:space="preserve"> in particular space-times</w:t>
      </w:r>
      <w:r w:rsidR="00F14A28" w:rsidRPr="005344B4">
        <w:rPr>
          <w:rFonts w:cs="Times New Roman"/>
        </w:rPr>
        <w:t xml:space="preserve">. </w:t>
      </w:r>
      <w:r w:rsidR="002F3026" w:rsidRPr="005344B4">
        <w:rPr>
          <w:rFonts w:cs="Times New Roman"/>
        </w:rPr>
        <w:t>Equally they are not immune to the negative affects which characterise environmentalism and climate politics –</w:t>
      </w:r>
      <w:r w:rsidR="00DA6564" w:rsidRPr="005344B4">
        <w:rPr>
          <w:rFonts w:cs="Times New Roman"/>
        </w:rPr>
        <w:t xml:space="preserve">  indeed children and young people often experience these even more acutely than adults</w:t>
      </w:r>
      <w:r w:rsidR="004C687E" w:rsidRPr="005344B4">
        <w:rPr>
          <w:rFonts w:cs="Times New Roman"/>
        </w:rPr>
        <w:t xml:space="preserve"> </w:t>
      </w:r>
      <w:r w:rsidR="00AD218F" w:rsidRPr="005344B4">
        <w:rPr>
          <w:rFonts w:cs="Times New Roman"/>
        </w:rPr>
        <w:fldChar w:fldCharType="begin"/>
      </w:r>
      <w:r w:rsidR="00AD218F" w:rsidRPr="005344B4">
        <w:rPr>
          <w:rFonts w:cs="Times New Roman"/>
        </w:rPr>
        <w:instrText xml:space="preserve"> ADDIN ZOTERO_ITEM CSL_CITATION {"citationID":"vyw3dnbj","properties":{"formattedCitation":"(BBC Newsround, 2020; Hickman {\\i{}et al.}, 2021)","plainCitation":"(BBC Newsround, 2020; Hickman et al., 2021)","noteIndex":0},"citationItems":[{"id":786,"uris":["http://zotero.org/users/6040264/items/QJKSNIUR"],"itemData":{"id":786,"type":"article-newspaper","abstract":"Exclusive survey for BBC Newsround on climate anxiety shows young people losing sleep over climate change and lacking trust that adults will fix it.","language":"en-GB","source":"www.bbc.co.uk","title":"Climate anxiety: Survey for BBC Newsround shows children losing sleep over climate change and the environment","title-short":"Climate anxiety","URL":"https://www.bbc.co.uk/newsround/51451737","author":[{"family":"BBC Newsround","given":""}],"accessed":{"date-parts":[["2020",3,3]]},"issued":{"date-parts":[["2020",3,3]]}}},{"id":1845,"uris":["http://zotero.org/users/6040264/items/MFBB7YC9"],"itemData":{"id":1845,"type":"article-journal","abstract":"BackgroundClimate change has important implications for the health and futures of children and young people, yet they have little power to limit its harm, making them vulnerable to climate anxiety. This is the first large-scale investigation of climate anxiety in children and young people globally and its relationship with perceived government response.MethodsWe surveyed 10 000 children and young people (aged 16–25 years) in ten countries (Australia, Brazil, Finland, France, India, Nigeria, Philippines, Portugal, the UK, and the USA; 1000 participants per country). Invitations to complete the survey were sent via the platform Kantar between May 18 and June 7, 2021. Data were collected on participants’ thoughts and feelings about climate change, and government responses to climate change. Descriptive statistics were calculated for each aspect of climate anxiety, and Pearson's correlation analysis was done to evaluate whether climate-related distress, functioning, and negative beliefs about climate change were linked to thoughts and feelings about government response.FindingsRespondents across all countries were worried about climate change (59% were very or extremely worried and 84% were at least moderately worried). More than 50% reported each of the following emotions: sad, anxious, angry, powerless, helpless, and guilty. More than 45% of respondents said their feelings about climate change negatively affected their daily life and functioning, and many reported a high number of negative thoughts about climate change (eg, 75% said that they think the future is frightening and 83% said that they think people have failed to take care of the planet). Respondents rated governmental responses to climate change negatively and reported greater feelings of betrayal than of reassurance. Climate anxiety and distress were correlated with perceived inadequate government response and associated feelings of betrayal.InterpretationClimate anxiety and dissatisfaction with government responses are widespread in children and young people in countries across the world and impact their daily functioning. A perceived failure by governments to respond to the climate crisis is associated with increased distress. There is an urgent need for further research into the emotional impact of climate change on children and young people and for governments to validate their distress by taking urgent action on climate change.FundingAVAAZ.","container-title":"Lancet Planetary Health","DOI":"10.1016/S2542-5196(21)00278-3","ISSN":"2542-5196","issue":"12","page":"e863-e873","source":"the University of Bath's research portal","title":"Climate anxiety in children and young people and their beliefs about government responses to climate change: a global survey","title-short":"Climate anxiety in children and young people and their beliefs about government responses to climate change","volume":"5","author":[{"family":"Hickman","given":"Caroline"},{"family":"Marks","given":"Elizabeth"},{"family":"Pihkala","given":"Panu"},{"family":"Clayton","given":"Susan"},{"family":"Lewandowski","given":"Eric"},{"family":"Mayall","given":"Elouise"},{"family":"Wray","given":"Britt"},{"family":"Mellor","given":"Catriona"},{"family":"Susteren","given":"Lise","non-dropping-particle":"van"}],"issued":{"date-parts":[["2021",12,31]]}}}],"schema":"https://github.com/citation-style-language/schema/raw/master/csl-citation.json"} </w:instrText>
      </w:r>
      <w:r w:rsidR="00AD218F" w:rsidRPr="005344B4">
        <w:rPr>
          <w:rFonts w:cs="Times New Roman"/>
        </w:rPr>
        <w:fldChar w:fldCharType="separate"/>
      </w:r>
      <w:r w:rsidR="00AD218F" w:rsidRPr="005344B4">
        <w:rPr>
          <w:rFonts w:cs="Times New Roman"/>
        </w:rPr>
        <w:t xml:space="preserve">(BBC Newsround, 2020; Hickman </w:t>
      </w:r>
      <w:r w:rsidR="00AD218F" w:rsidRPr="005344B4">
        <w:rPr>
          <w:rFonts w:cs="Times New Roman"/>
          <w:i/>
          <w:iCs/>
        </w:rPr>
        <w:t>et al.</w:t>
      </w:r>
      <w:r w:rsidR="00AD218F" w:rsidRPr="005344B4">
        <w:rPr>
          <w:rFonts w:cs="Times New Roman"/>
        </w:rPr>
        <w:t>, 2021)</w:t>
      </w:r>
      <w:r w:rsidR="00AD218F" w:rsidRPr="005344B4">
        <w:rPr>
          <w:rFonts w:cs="Times New Roman"/>
        </w:rPr>
        <w:fldChar w:fldCharType="end"/>
      </w:r>
      <w:r w:rsidR="00DA6564" w:rsidRPr="005344B4">
        <w:rPr>
          <w:rFonts w:cs="Times New Roman"/>
        </w:rPr>
        <w:t xml:space="preserve">. </w:t>
      </w:r>
      <w:r w:rsidR="006F5BA6" w:rsidRPr="005344B4">
        <w:rPr>
          <w:rFonts w:cs="Times New Roman"/>
        </w:rPr>
        <w:t xml:space="preserve">We have a responsibility, as adults, to </w:t>
      </w:r>
      <w:r w:rsidR="00F035EB" w:rsidRPr="005344B4">
        <w:rPr>
          <w:rFonts w:cs="Times New Roman"/>
        </w:rPr>
        <w:t xml:space="preserve">engage with the ways in which children and young people are making sense of </w:t>
      </w:r>
      <w:r w:rsidR="00CA720A" w:rsidRPr="005344B4">
        <w:rPr>
          <w:rFonts w:cs="Times New Roman"/>
        </w:rPr>
        <w:t>ecological crisis</w:t>
      </w:r>
      <w:r w:rsidR="00F035EB" w:rsidRPr="005344B4">
        <w:rPr>
          <w:rFonts w:cs="Times New Roman"/>
        </w:rPr>
        <w:t xml:space="preserve">, and to be open </w:t>
      </w:r>
      <w:r w:rsidR="005113B5" w:rsidRPr="005344B4">
        <w:rPr>
          <w:rFonts w:cs="Times New Roman"/>
        </w:rPr>
        <w:t xml:space="preserve">to </w:t>
      </w:r>
      <w:r w:rsidR="00715453" w:rsidRPr="005344B4">
        <w:rPr>
          <w:rFonts w:cs="Times New Roman"/>
        </w:rPr>
        <w:t>thinking, knowing, doing</w:t>
      </w:r>
      <w:r w:rsidR="00715453" w:rsidRPr="005344B4">
        <w:rPr>
          <w:rFonts w:cs="Times New Roman"/>
          <w:i/>
          <w:iCs/>
        </w:rPr>
        <w:t xml:space="preserve"> </w:t>
      </w:r>
      <w:r w:rsidR="00715453" w:rsidRPr="005344B4">
        <w:rPr>
          <w:rFonts w:cs="Times New Roman"/>
        </w:rPr>
        <w:t xml:space="preserve">differently, </w:t>
      </w:r>
      <w:r w:rsidR="00BC6A84" w:rsidRPr="005344B4">
        <w:rPr>
          <w:rFonts w:cs="Times New Roman"/>
        </w:rPr>
        <w:t xml:space="preserve">that is, </w:t>
      </w:r>
      <w:r w:rsidR="00BC6A84" w:rsidRPr="005344B4">
        <w:rPr>
          <w:rFonts w:cs="Times New Roman"/>
          <w:i/>
          <w:iCs/>
        </w:rPr>
        <w:t>becoming-with</w:t>
      </w:r>
      <w:r w:rsidR="00BC6A84" w:rsidRPr="005344B4">
        <w:rPr>
          <w:rFonts w:cs="Times New Roman"/>
        </w:rPr>
        <w:t xml:space="preserve"> children. I explain what I mean by this in more detail below, drawing on the concept of the post-human child and Common worlds scholarship. </w:t>
      </w:r>
    </w:p>
    <w:p w14:paraId="7F452CD4" w14:textId="3E99AD58" w:rsidR="002200DB" w:rsidRPr="005344B4" w:rsidRDefault="00FF6497" w:rsidP="00823604">
      <w:pPr>
        <w:pStyle w:val="Heading2"/>
        <w:numPr>
          <w:ilvl w:val="1"/>
          <w:numId w:val="39"/>
        </w:numPr>
      </w:pPr>
      <w:bookmarkStart w:id="35" w:name="_Toc213581764"/>
      <w:r w:rsidRPr="005344B4">
        <w:lastRenderedPageBreak/>
        <w:t>Children as environmental subject</w:t>
      </w:r>
      <w:r w:rsidR="005E40DB" w:rsidRPr="005344B4">
        <w:t>s</w:t>
      </w:r>
      <w:bookmarkEnd w:id="35"/>
    </w:p>
    <w:p w14:paraId="72881534" w14:textId="2C2614E8" w:rsidR="00593A3B" w:rsidRPr="005344B4" w:rsidRDefault="00821D86" w:rsidP="009811B0">
      <w:pPr>
        <w:pStyle w:val="NoSpacing"/>
        <w:spacing w:line="480" w:lineRule="auto"/>
        <w:jc w:val="both"/>
        <w:rPr>
          <w:rFonts w:ascii="Times New Roman" w:hAnsi="Times New Roman" w:cs="Times New Roman"/>
        </w:rPr>
      </w:pPr>
      <w:r w:rsidRPr="005344B4">
        <w:rPr>
          <w:rFonts w:ascii="Times New Roman" w:hAnsi="Times New Roman" w:cs="Times New Roman"/>
        </w:rPr>
        <w:t xml:space="preserve">Children increasingly articulate their relationships with environment as both intimately local and distantly global, inheriting a sense of failed responsibility to act, witnessing the ever expanding impacts of climate and ecological destabilisation often set against apocalyptic visions of the future </w:t>
      </w:r>
      <w:r w:rsidRPr="005344B4">
        <w:rPr>
          <w:rFonts w:ascii="Times New Roman" w:hAnsi="Times New Roman" w:cs="Times New Roman"/>
        </w:rPr>
        <w:fldChar w:fldCharType="begin"/>
      </w:r>
      <w:r w:rsidRPr="005344B4">
        <w:rPr>
          <w:rFonts w:ascii="Times New Roman" w:hAnsi="Times New Roman" w:cs="Times New Roman"/>
        </w:rPr>
        <w:instrText xml:space="preserve"> ADDIN ZOTERO_ITEM CSL_CITATION {"citationID":"Kltam31I","properties":{"formattedCitation":"(Somerville and Green, 2015)","plainCitation":"(Somerville and Green, 2015)","noteIndex":0},"citationItems":[{"id":2352,"uris":["http://zotero.org/users/6040264/items/S3FBWWG9"],"itemData":{"id":2352,"type":"book","event-place":"London","ISBN":"978-1-349-55579-6","language":"en","note":"DOI: 10.1057/9781137408501","publisher":"Palgrave Macmillan UK","publisher-place":"London","source":"DOI.org (Crossref)","title":"Children, Place and Sustainability","URL":"http://link.springer.com/10.1057/9781137408501","author":[{"family":"Somerville","given":"Margaret"},{"family":"Green","given":"Monica"}],"accessed":{"date-parts":[["2024",3,2]]},"issued":{"date-parts":[["2015"]]}}}],"schema":"https://github.com/citation-style-language/schema/raw/master/csl-citation.json"} </w:instrText>
      </w:r>
      <w:r w:rsidRPr="005344B4">
        <w:rPr>
          <w:rFonts w:ascii="Times New Roman" w:hAnsi="Times New Roman" w:cs="Times New Roman"/>
        </w:rPr>
        <w:fldChar w:fldCharType="separate"/>
      </w:r>
      <w:r w:rsidRPr="005344B4">
        <w:rPr>
          <w:rFonts w:ascii="Times New Roman" w:hAnsi="Times New Roman" w:cs="Times New Roman"/>
        </w:rPr>
        <w:t>(Somerville and Green, 2015)</w:t>
      </w:r>
      <w:r w:rsidRPr="005344B4">
        <w:rPr>
          <w:rFonts w:ascii="Times New Roman" w:hAnsi="Times New Roman" w:cs="Times New Roman"/>
        </w:rPr>
        <w:fldChar w:fldCharType="end"/>
      </w:r>
      <w:r w:rsidRPr="005344B4">
        <w:rPr>
          <w:rFonts w:ascii="Times New Roman" w:hAnsi="Times New Roman" w:cs="Times New Roman"/>
        </w:rPr>
        <w:t xml:space="preserve">. It is perhaps no surprise that children and young people in the UK increasingly report anxieties, fears and concerns about the fate of the ecosystems that sustain human and non-human life.  As Margaret Somerville writes, ‘Children of the Anthropocene’ are born into a different understanding of the stability of the world, into a storied future of inevitable entanglement in the fate of the planet’ </w:t>
      </w:r>
      <w:r w:rsidR="008A0724" w:rsidRPr="005344B4">
        <w:rPr>
          <w:rFonts w:ascii="Times New Roman" w:hAnsi="Times New Roman" w:cs="Times New Roman"/>
        </w:rPr>
        <w:fldChar w:fldCharType="begin"/>
      </w:r>
      <w:r w:rsidR="008A0724" w:rsidRPr="005344B4">
        <w:rPr>
          <w:rFonts w:ascii="Times New Roman" w:hAnsi="Times New Roman" w:cs="Times New Roman"/>
        </w:rPr>
        <w:instrText xml:space="preserve"> ADDIN ZOTERO_ITEM CSL_CITATION {"citationID":"l1nMufYd","properties":{"formattedCitation":"(Somerville, 2017)","plainCitation":"(Somerville, 2017)","noteIndex":0},"citationItems":[{"id":2353,"uris":["http://zotero.org/users/6040264/items/XZ93UYMN"],"itemData":{"id":2353,"type":"article-journal","abstract":"In her Deleuzean analysis of advanced capitalism, Braidotti notes that all previous emancipatory positions have been co-opted by the marketplace and that even our earth others – animals, seeds, plants, and the Earth as a whole – have been subsumed by advanced capitalism. This article addresses the need for a reconceptualised critical qualitative inquiry within the context of advanced capitalism and increasing recognition of human-induced changes in the planet's biosphere. Justice is understood in relation to the more-than-human world and its entangled children born into the 21st century. Stenger's recommendation of thinking with the more-than-human is adapted to thinking methodologically with children in an experiment designed to explore intra-action. The article concludes that following children in their playful encounters opens a space where matter and meaning, time and space, and the being of the adult researcher is reshaped into an entangled material world.","container-title":"International Review of Qualitative Research","DOI":"10.1525/irqr.2017.10.4.395","ISSN":"1940-8447","issue":"4","language":"en","note":"publisher: SAGE Publications Inc","page":"395-410","source":"SAGE Journals","title":"Thinking Critically with Children of the Anthropocene: (Un)Learning the Subject in Qualitative and Postqualitative Inquiry","title-short":"Thinking Critically with Children of the Anthropocene","volume":"10","author":[{"family":"Somerville","given":"Margaret"}],"issued":{"date-parts":[["2017",12,1]]}}}],"schema":"https://github.com/citation-style-language/schema/raw/master/csl-citation.json"} </w:instrText>
      </w:r>
      <w:r w:rsidR="008A0724" w:rsidRPr="005344B4">
        <w:rPr>
          <w:rFonts w:ascii="Times New Roman" w:hAnsi="Times New Roman" w:cs="Times New Roman"/>
        </w:rPr>
        <w:fldChar w:fldCharType="separate"/>
      </w:r>
      <w:r w:rsidR="008A0724" w:rsidRPr="005344B4">
        <w:rPr>
          <w:rFonts w:ascii="Times New Roman" w:hAnsi="Times New Roman" w:cs="Times New Roman"/>
        </w:rPr>
        <w:t>(Somerville, 2017)</w:t>
      </w:r>
      <w:r w:rsidR="008A0724" w:rsidRPr="005344B4">
        <w:rPr>
          <w:rFonts w:ascii="Times New Roman" w:hAnsi="Times New Roman" w:cs="Times New Roman"/>
        </w:rPr>
        <w:fldChar w:fldCharType="end"/>
      </w:r>
      <w:r w:rsidRPr="005344B4">
        <w:rPr>
          <w:rFonts w:ascii="Times New Roman" w:hAnsi="Times New Roman" w:cs="Times New Roman"/>
        </w:rPr>
        <w:t>. Whilst this is not the first or only time the threat of extinction, annihilation or foreclosed futures have played a role in the lives of children, young people and those who care for them</w:t>
      </w:r>
      <w:r w:rsidRPr="005344B4">
        <w:rPr>
          <w:rStyle w:val="FootnoteReference"/>
          <w:rFonts w:ascii="Times New Roman" w:hAnsi="Times New Roman" w:cs="Times New Roman"/>
        </w:rPr>
        <w:footnoteReference w:id="12"/>
      </w:r>
      <w:r w:rsidRPr="005344B4">
        <w:rPr>
          <w:rFonts w:ascii="Times New Roman" w:hAnsi="Times New Roman" w:cs="Times New Roman"/>
        </w:rPr>
        <w:t>,</w:t>
      </w:r>
      <w:r w:rsidR="006108CF" w:rsidRPr="005344B4">
        <w:rPr>
          <w:rFonts w:ascii="Times New Roman" w:hAnsi="Times New Roman" w:cs="Times New Roman"/>
        </w:rPr>
        <w:t xml:space="preserve"> it remains </w:t>
      </w:r>
      <w:r w:rsidR="0012726B" w:rsidRPr="005344B4">
        <w:rPr>
          <w:rFonts w:ascii="Times New Roman" w:hAnsi="Times New Roman" w:cs="Times New Roman"/>
        </w:rPr>
        <w:t>vital</w:t>
      </w:r>
      <w:r w:rsidR="006B12B5" w:rsidRPr="005344B4">
        <w:rPr>
          <w:rFonts w:ascii="Times New Roman" w:hAnsi="Times New Roman" w:cs="Times New Roman"/>
        </w:rPr>
        <w:t xml:space="preserve"> to attend to the</w:t>
      </w:r>
      <w:r w:rsidR="00797E8B" w:rsidRPr="005344B4">
        <w:rPr>
          <w:rFonts w:ascii="Times New Roman" w:hAnsi="Times New Roman" w:cs="Times New Roman"/>
        </w:rPr>
        <w:t xml:space="preserve"> geographically</w:t>
      </w:r>
      <w:r w:rsidR="006B12B5" w:rsidRPr="005344B4">
        <w:rPr>
          <w:rFonts w:ascii="Times New Roman" w:hAnsi="Times New Roman" w:cs="Times New Roman"/>
        </w:rPr>
        <w:t xml:space="preserve"> specific, contingent </w:t>
      </w:r>
      <w:proofErr w:type="spellStart"/>
      <w:r w:rsidR="00572B3F" w:rsidRPr="005344B4">
        <w:rPr>
          <w:rFonts w:ascii="Times New Roman" w:hAnsi="Times New Roman" w:cs="Times New Roman"/>
        </w:rPr>
        <w:t>af</w:t>
      </w:r>
      <w:r w:rsidR="00034E09" w:rsidRPr="005344B4">
        <w:rPr>
          <w:rFonts w:ascii="Times New Roman" w:hAnsi="Times New Roman" w:cs="Times New Roman"/>
        </w:rPr>
        <w:t>fects</w:t>
      </w:r>
      <w:proofErr w:type="spellEnd"/>
      <w:r w:rsidR="00797E8B" w:rsidRPr="005344B4">
        <w:rPr>
          <w:rFonts w:ascii="Times New Roman" w:hAnsi="Times New Roman" w:cs="Times New Roman"/>
        </w:rPr>
        <w:t xml:space="preserve"> of </w:t>
      </w:r>
      <w:r w:rsidR="00034E09" w:rsidRPr="005344B4">
        <w:rPr>
          <w:rFonts w:ascii="Times New Roman" w:hAnsi="Times New Roman" w:cs="Times New Roman"/>
        </w:rPr>
        <w:t>environmental</w:t>
      </w:r>
      <w:r w:rsidR="0012726B" w:rsidRPr="005344B4">
        <w:rPr>
          <w:rFonts w:ascii="Times New Roman" w:hAnsi="Times New Roman" w:cs="Times New Roman"/>
        </w:rPr>
        <w:t xml:space="preserve"> imaginaries, discourses and politics as </w:t>
      </w:r>
      <w:r w:rsidR="00F34CE7" w:rsidRPr="005344B4">
        <w:rPr>
          <w:rFonts w:ascii="Times New Roman" w:hAnsi="Times New Roman" w:cs="Times New Roman"/>
        </w:rPr>
        <w:t xml:space="preserve">constitutive of agency. </w:t>
      </w:r>
      <w:r w:rsidR="00572B3F" w:rsidRPr="005344B4">
        <w:rPr>
          <w:rFonts w:ascii="Times New Roman" w:hAnsi="Times New Roman" w:cs="Times New Roman"/>
        </w:rPr>
        <w:t xml:space="preserve"> </w:t>
      </w:r>
      <w:r w:rsidR="001E2A7A" w:rsidRPr="005344B4">
        <w:rPr>
          <w:rFonts w:ascii="Times New Roman" w:hAnsi="Times New Roman" w:cs="Times New Roman"/>
        </w:rPr>
        <w:t xml:space="preserve">In this section, </w:t>
      </w:r>
      <w:r w:rsidR="000837C3" w:rsidRPr="005344B4">
        <w:rPr>
          <w:rFonts w:ascii="Times New Roman" w:hAnsi="Times New Roman" w:cs="Times New Roman"/>
        </w:rPr>
        <w:t xml:space="preserve">I </w:t>
      </w:r>
      <w:r w:rsidR="00DA4C03" w:rsidRPr="005344B4">
        <w:rPr>
          <w:rFonts w:ascii="Times New Roman" w:hAnsi="Times New Roman" w:cs="Times New Roman"/>
        </w:rPr>
        <w:t xml:space="preserve">situate my research </w:t>
      </w:r>
      <w:r w:rsidR="00F9153C" w:rsidRPr="005344B4">
        <w:rPr>
          <w:rFonts w:ascii="Times New Roman" w:hAnsi="Times New Roman" w:cs="Times New Roman"/>
        </w:rPr>
        <w:t>within</w:t>
      </w:r>
      <w:r w:rsidR="008810CA" w:rsidRPr="005344B4">
        <w:rPr>
          <w:rFonts w:ascii="Times New Roman" w:hAnsi="Times New Roman" w:cs="Times New Roman"/>
        </w:rPr>
        <w:t xml:space="preserve"> </w:t>
      </w:r>
      <w:r w:rsidR="00BC64AC" w:rsidRPr="005344B4">
        <w:rPr>
          <w:rFonts w:ascii="Times New Roman" w:hAnsi="Times New Roman" w:cs="Times New Roman"/>
        </w:rPr>
        <w:t xml:space="preserve">geographical scholarship on children’s agency and political subjecthood </w:t>
      </w:r>
      <w:r w:rsidR="00EF1420" w:rsidRPr="005344B4">
        <w:rPr>
          <w:rFonts w:ascii="Times New Roman" w:hAnsi="Times New Roman" w:cs="Times New Roman"/>
        </w:rPr>
        <w:t xml:space="preserve">in Anthropocene times. </w:t>
      </w:r>
      <w:r w:rsidR="00F9153C" w:rsidRPr="005344B4">
        <w:rPr>
          <w:rFonts w:ascii="Times New Roman" w:hAnsi="Times New Roman" w:cs="Times New Roman"/>
        </w:rPr>
        <w:t xml:space="preserve"> </w:t>
      </w:r>
      <w:r w:rsidR="00EF1420" w:rsidRPr="005344B4">
        <w:rPr>
          <w:rFonts w:ascii="Times New Roman" w:hAnsi="Times New Roman" w:cs="Times New Roman"/>
        </w:rPr>
        <w:t xml:space="preserve">I begin by </w:t>
      </w:r>
      <w:r w:rsidR="00E9307F" w:rsidRPr="005344B4">
        <w:rPr>
          <w:rFonts w:ascii="Times New Roman" w:hAnsi="Times New Roman" w:cs="Times New Roman"/>
        </w:rPr>
        <w:t xml:space="preserve">situating my study in the contemporary moment, where children and youth are increasingly </w:t>
      </w:r>
      <w:r w:rsidR="00E8473A" w:rsidRPr="005344B4">
        <w:rPr>
          <w:rFonts w:ascii="Times New Roman" w:hAnsi="Times New Roman" w:cs="Times New Roman"/>
        </w:rPr>
        <w:t xml:space="preserve">central to the expression of </w:t>
      </w:r>
      <w:r w:rsidR="0002255A" w:rsidRPr="005344B4">
        <w:rPr>
          <w:rFonts w:ascii="Times New Roman" w:hAnsi="Times New Roman" w:cs="Times New Roman"/>
        </w:rPr>
        <w:t xml:space="preserve">environmental concern and the intergenerational politics of climate and ecological crisis. I go on to </w:t>
      </w:r>
      <w:r w:rsidR="002C495B" w:rsidRPr="005344B4">
        <w:rPr>
          <w:rFonts w:ascii="Times New Roman" w:hAnsi="Times New Roman" w:cs="Times New Roman"/>
        </w:rPr>
        <w:t>consider how children and childhood has been understood hist</w:t>
      </w:r>
      <w:r w:rsidR="00AB07D5" w:rsidRPr="005344B4">
        <w:rPr>
          <w:rFonts w:ascii="Times New Roman" w:hAnsi="Times New Roman" w:cs="Times New Roman"/>
        </w:rPr>
        <w:t>orically</w:t>
      </w:r>
      <w:r w:rsidR="0009536C" w:rsidRPr="005344B4">
        <w:rPr>
          <w:rFonts w:ascii="Times New Roman" w:hAnsi="Times New Roman" w:cs="Times New Roman"/>
        </w:rPr>
        <w:t xml:space="preserve"> in Western philosophy as apolitical and unknowing</w:t>
      </w:r>
      <w:r w:rsidR="00CA5FA4" w:rsidRPr="005344B4">
        <w:rPr>
          <w:rFonts w:ascii="Times New Roman" w:hAnsi="Times New Roman" w:cs="Times New Roman"/>
        </w:rPr>
        <w:t>,</w:t>
      </w:r>
      <w:r w:rsidR="00395046" w:rsidRPr="005344B4">
        <w:rPr>
          <w:rFonts w:ascii="Times New Roman" w:hAnsi="Times New Roman" w:cs="Times New Roman"/>
        </w:rPr>
        <w:t xml:space="preserve"> nevertheless the figure of the child has </w:t>
      </w:r>
      <w:r w:rsidR="004C3BC2" w:rsidRPr="005344B4">
        <w:rPr>
          <w:rFonts w:ascii="Times New Roman" w:hAnsi="Times New Roman" w:cs="Times New Roman"/>
        </w:rPr>
        <w:t xml:space="preserve">functioned as a politically in </w:t>
      </w:r>
      <w:r w:rsidR="00395046" w:rsidRPr="005344B4">
        <w:rPr>
          <w:rFonts w:ascii="Times New Roman" w:hAnsi="Times New Roman" w:cs="Times New Roman"/>
        </w:rPr>
        <w:t xml:space="preserve">the construction of relations of dominance, inclusion and exclusion. </w:t>
      </w:r>
      <w:r w:rsidR="00412A4F" w:rsidRPr="005344B4">
        <w:rPr>
          <w:rFonts w:ascii="Times New Roman" w:hAnsi="Times New Roman" w:cs="Times New Roman"/>
        </w:rPr>
        <w:t>Children themselves are, too political subjects,</w:t>
      </w:r>
      <w:r w:rsidR="00DA5D77" w:rsidRPr="005344B4">
        <w:rPr>
          <w:rFonts w:ascii="Times New Roman" w:hAnsi="Times New Roman" w:cs="Times New Roman"/>
        </w:rPr>
        <w:t xml:space="preserve"> actively participating in the </w:t>
      </w:r>
      <w:r w:rsidR="00794751" w:rsidRPr="005344B4">
        <w:rPr>
          <w:rFonts w:ascii="Times New Roman" w:hAnsi="Times New Roman" w:cs="Times New Roman"/>
        </w:rPr>
        <w:t>construction of social and political worlds.</w:t>
      </w:r>
      <w:r w:rsidR="00593A3B" w:rsidRPr="005344B4">
        <w:rPr>
          <w:rFonts w:ascii="Times New Roman" w:hAnsi="Times New Roman" w:cs="Times New Roman"/>
        </w:rPr>
        <w:t xml:space="preserve"> The ways in which children participate in making worlds has long been a focus of Children’s Geographies, and in section 2.3.3</w:t>
      </w:r>
      <w:r w:rsidR="00D52560" w:rsidRPr="005344B4">
        <w:rPr>
          <w:rFonts w:ascii="Times New Roman" w:hAnsi="Times New Roman" w:cs="Times New Roman"/>
        </w:rPr>
        <w:t xml:space="preserve"> and 2.3.4</w:t>
      </w:r>
      <w:r w:rsidR="00593A3B" w:rsidRPr="005344B4">
        <w:rPr>
          <w:rFonts w:ascii="Times New Roman" w:hAnsi="Times New Roman" w:cs="Times New Roman"/>
        </w:rPr>
        <w:t xml:space="preserve"> I situate my research within debates about children’s </w:t>
      </w:r>
      <w:r w:rsidR="005D01F8" w:rsidRPr="005344B4">
        <w:rPr>
          <w:rFonts w:ascii="Times New Roman" w:hAnsi="Times New Roman" w:cs="Times New Roman"/>
        </w:rPr>
        <w:t xml:space="preserve">agency across Childhood Studies and Children’s Geographies. </w:t>
      </w:r>
      <w:r w:rsidR="00200CA0" w:rsidRPr="005344B4">
        <w:rPr>
          <w:rFonts w:ascii="Times New Roman" w:hAnsi="Times New Roman" w:cs="Times New Roman"/>
        </w:rPr>
        <w:t xml:space="preserve">Drawing on the notion of the post-human child, I seek to </w:t>
      </w:r>
      <w:r w:rsidR="002B324E" w:rsidRPr="005344B4">
        <w:rPr>
          <w:rFonts w:ascii="Times New Roman" w:hAnsi="Times New Roman" w:cs="Times New Roman"/>
        </w:rPr>
        <w:t>articulate the</w:t>
      </w:r>
      <w:r w:rsidR="00200CA0" w:rsidRPr="005344B4">
        <w:rPr>
          <w:rFonts w:ascii="Times New Roman" w:hAnsi="Times New Roman" w:cs="Times New Roman"/>
        </w:rPr>
        <w:t xml:space="preserve"> continuity between children and adults</w:t>
      </w:r>
      <w:r w:rsidR="000F683A" w:rsidRPr="005344B4">
        <w:rPr>
          <w:rFonts w:ascii="Times New Roman" w:hAnsi="Times New Roman" w:cs="Times New Roman"/>
        </w:rPr>
        <w:t xml:space="preserve"> whilst recognising children as materially-</w:t>
      </w:r>
      <w:r w:rsidR="000F683A" w:rsidRPr="005344B4">
        <w:rPr>
          <w:rFonts w:ascii="Times New Roman" w:hAnsi="Times New Roman" w:cs="Times New Roman"/>
        </w:rPr>
        <w:lastRenderedPageBreak/>
        <w:t>di</w:t>
      </w:r>
      <w:r w:rsidR="00F94C0F" w:rsidRPr="005344B4">
        <w:rPr>
          <w:rFonts w:ascii="Times New Roman" w:hAnsi="Times New Roman" w:cs="Times New Roman"/>
        </w:rPr>
        <w:t>scursively differentiated</w:t>
      </w:r>
      <w:r w:rsidR="003809F6" w:rsidRPr="005344B4">
        <w:rPr>
          <w:rFonts w:ascii="Times New Roman" w:hAnsi="Times New Roman" w:cs="Times New Roman"/>
        </w:rPr>
        <w:t>. Child</w:t>
      </w:r>
      <w:r w:rsidR="00811FA4" w:rsidRPr="005344B4">
        <w:rPr>
          <w:rFonts w:ascii="Times New Roman" w:hAnsi="Times New Roman" w:cs="Times New Roman"/>
        </w:rPr>
        <w:t>ren</w:t>
      </w:r>
      <w:r w:rsidR="003809F6" w:rsidRPr="005344B4">
        <w:rPr>
          <w:rFonts w:ascii="Times New Roman" w:hAnsi="Times New Roman" w:cs="Times New Roman"/>
        </w:rPr>
        <w:t xml:space="preserve"> and adult</w:t>
      </w:r>
      <w:r w:rsidR="00811FA4" w:rsidRPr="005344B4">
        <w:rPr>
          <w:rFonts w:ascii="Times New Roman" w:hAnsi="Times New Roman" w:cs="Times New Roman"/>
        </w:rPr>
        <w:t xml:space="preserve">s emerge as </w:t>
      </w:r>
      <w:r w:rsidR="00200CA0" w:rsidRPr="005344B4">
        <w:rPr>
          <w:rFonts w:ascii="Times New Roman" w:hAnsi="Times New Roman" w:cs="Times New Roman"/>
        </w:rPr>
        <w:t>becoming</w:t>
      </w:r>
      <w:r w:rsidR="002C316B" w:rsidRPr="005344B4">
        <w:rPr>
          <w:rFonts w:ascii="Times New Roman" w:hAnsi="Times New Roman" w:cs="Times New Roman"/>
        </w:rPr>
        <w:t>-subjects in relation to one-another within wider socio-</w:t>
      </w:r>
      <w:r w:rsidR="002545F7" w:rsidRPr="005344B4">
        <w:rPr>
          <w:rFonts w:ascii="Times New Roman" w:hAnsi="Times New Roman" w:cs="Times New Roman"/>
        </w:rPr>
        <w:t>ecological entanglements. The intergenerational politics of ecological crisis are often expressed in abstract</w:t>
      </w:r>
      <w:r w:rsidR="007E0E2A" w:rsidRPr="005344B4">
        <w:rPr>
          <w:rFonts w:ascii="Times New Roman" w:hAnsi="Times New Roman" w:cs="Times New Roman"/>
        </w:rPr>
        <w:t xml:space="preserve"> </w:t>
      </w:r>
      <w:r w:rsidR="002545F7" w:rsidRPr="005344B4">
        <w:rPr>
          <w:rFonts w:ascii="Times New Roman" w:hAnsi="Times New Roman" w:cs="Times New Roman"/>
        </w:rPr>
        <w:t xml:space="preserve">terms </w:t>
      </w:r>
      <w:r w:rsidR="007E0E2A" w:rsidRPr="005344B4">
        <w:rPr>
          <w:rFonts w:ascii="Times New Roman" w:hAnsi="Times New Roman" w:cs="Times New Roman"/>
        </w:rPr>
        <w:t xml:space="preserve">in which two generations (or more) are </w:t>
      </w:r>
      <w:r w:rsidR="00DD4E7D" w:rsidRPr="005344B4">
        <w:rPr>
          <w:rFonts w:ascii="Times New Roman" w:hAnsi="Times New Roman" w:cs="Times New Roman"/>
        </w:rPr>
        <w:t>placed in opposition. T</w:t>
      </w:r>
      <w:r w:rsidR="00F96765" w:rsidRPr="005344B4">
        <w:rPr>
          <w:rFonts w:ascii="Times New Roman" w:hAnsi="Times New Roman" w:cs="Times New Roman"/>
        </w:rPr>
        <w:t xml:space="preserve">hrough the notion of </w:t>
      </w:r>
      <w:r w:rsidR="001B5BD9" w:rsidRPr="005344B4">
        <w:rPr>
          <w:rFonts w:ascii="Times New Roman" w:hAnsi="Times New Roman" w:cs="Times New Roman"/>
        </w:rPr>
        <w:t>co-becomin</w:t>
      </w:r>
      <w:r w:rsidR="00D208B9" w:rsidRPr="005344B4">
        <w:rPr>
          <w:rFonts w:ascii="Times New Roman" w:hAnsi="Times New Roman" w:cs="Times New Roman"/>
        </w:rPr>
        <w:t xml:space="preserve">g, I offer a </w:t>
      </w:r>
      <w:r w:rsidR="001B5BD9" w:rsidRPr="005344B4">
        <w:rPr>
          <w:rFonts w:ascii="Times New Roman" w:hAnsi="Times New Roman" w:cs="Times New Roman"/>
        </w:rPr>
        <w:t>situated, embodied and affective understanding of how adults and children</w:t>
      </w:r>
      <w:r w:rsidR="00550964" w:rsidRPr="005344B4">
        <w:rPr>
          <w:rFonts w:ascii="Times New Roman" w:hAnsi="Times New Roman" w:cs="Times New Roman"/>
        </w:rPr>
        <w:t>, as one expression of intergenerational relations</w:t>
      </w:r>
      <w:r w:rsidR="005961EF" w:rsidRPr="005344B4">
        <w:rPr>
          <w:rFonts w:ascii="Times New Roman" w:hAnsi="Times New Roman" w:cs="Times New Roman"/>
        </w:rPr>
        <w:t>,</w:t>
      </w:r>
      <w:r w:rsidR="001B5BD9" w:rsidRPr="005344B4">
        <w:rPr>
          <w:rFonts w:ascii="Times New Roman" w:hAnsi="Times New Roman" w:cs="Times New Roman"/>
        </w:rPr>
        <w:t xml:space="preserve"> </w:t>
      </w:r>
      <w:r w:rsidR="00D82953" w:rsidRPr="005344B4">
        <w:rPr>
          <w:rFonts w:ascii="Times New Roman" w:hAnsi="Times New Roman" w:cs="Times New Roman"/>
        </w:rPr>
        <w:t>shift</w:t>
      </w:r>
      <w:r w:rsidR="001B5BD9" w:rsidRPr="005344B4">
        <w:rPr>
          <w:rFonts w:ascii="Times New Roman" w:hAnsi="Times New Roman" w:cs="Times New Roman"/>
        </w:rPr>
        <w:t xml:space="preserve"> environmental politics through processes of becoming together</w:t>
      </w:r>
    </w:p>
    <w:p w14:paraId="2B19760B" w14:textId="3CD8F794" w:rsidR="00C83B4B" w:rsidRPr="005344B4" w:rsidRDefault="007261C9" w:rsidP="00901009">
      <w:pPr>
        <w:pStyle w:val="Heading3"/>
      </w:pPr>
      <w:bookmarkStart w:id="36" w:name="_Toc213581765"/>
      <w:r w:rsidRPr="005344B4">
        <w:t>2.</w:t>
      </w:r>
      <w:r w:rsidR="00800E00" w:rsidRPr="005344B4">
        <w:t>3</w:t>
      </w:r>
      <w:r w:rsidRPr="005344B4">
        <w:t>.1 Youth</w:t>
      </w:r>
      <w:r w:rsidR="001C5D40" w:rsidRPr="005344B4">
        <w:t xml:space="preserve"> Climate</w:t>
      </w:r>
      <w:r w:rsidRPr="005344B4">
        <w:t xml:space="preserve"> Activism and </w:t>
      </w:r>
      <w:r w:rsidR="007D0A13" w:rsidRPr="005344B4">
        <w:t>Children’s agen</w:t>
      </w:r>
      <w:r w:rsidR="00C83B4B" w:rsidRPr="005344B4">
        <w:t>cy</w:t>
      </w:r>
      <w:bookmarkEnd w:id="36"/>
    </w:p>
    <w:p w14:paraId="2F86BD8E" w14:textId="3EBCA4DC" w:rsidR="00FE4C03" w:rsidRPr="005344B4" w:rsidRDefault="00FE4C03" w:rsidP="009811B0">
      <w:pPr>
        <w:spacing w:line="480" w:lineRule="auto"/>
        <w:rPr>
          <w:rFonts w:cs="Times New Roman"/>
        </w:rPr>
      </w:pPr>
      <w:r w:rsidRPr="005344B4">
        <w:rPr>
          <w:rFonts w:cs="Times New Roman"/>
        </w:rPr>
        <w:t xml:space="preserve">The concepts of agency and the environmental subjects which are mobilised by </w:t>
      </w:r>
      <w:r w:rsidR="005F6699" w:rsidRPr="005344B4">
        <w:rPr>
          <w:rFonts w:cs="Times New Roman"/>
        </w:rPr>
        <w:t>neoliberal environmentalism</w:t>
      </w:r>
      <w:r w:rsidRPr="005344B4">
        <w:rPr>
          <w:rFonts w:cs="Times New Roman"/>
        </w:rPr>
        <w:t xml:space="preserve"> are not only anthropocentric but also adult-centric, working to reinforce a child-adult binary in which children are understood as apolitical subjects who lack agency. Meanwhile, child figures, including that of child as future horizon </w:t>
      </w:r>
      <w:r w:rsidR="00254012" w:rsidRPr="005344B4">
        <w:rPr>
          <w:rFonts w:cs="Times New Roman"/>
        </w:rPr>
        <w:fldChar w:fldCharType="begin"/>
      </w:r>
      <w:r w:rsidR="00254012" w:rsidRPr="005344B4">
        <w:rPr>
          <w:rFonts w:cs="Times New Roman"/>
        </w:rPr>
        <w:instrText xml:space="preserve"> ADDIN ZOTERO_ITEM CSL_CITATION {"citationID":"4Eyf68v2","properties":{"formattedCitation":"(Edelman, 2004)","plainCitation":"(Edelman, 2004)","noteIndex":0},"citationItems":[{"id":1846,"uris":["http://zotero.org/users/6040264/items/U4YRCV4P"],"itemData":{"id":1846,"type":"book","call-number":"HQ76.25 .E34 2004","collection-title":"Series Q","event-place":"Durham","ISBN":"978-0-8223-3359-3","number-of-pages":"191","publisher":"Duke University Press","publisher-place":"Durham","source":"Library of Congress ISBN","title":"No future: queer theory and the death drive","title-short":"No future","author":[{"family":"Edelman","given":"Lee"}],"issued":{"date-parts":[["2004"]]}}}],"schema":"https://github.com/citation-style-language/schema/raw/master/csl-citation.json"} </w:instrText>
      </w:r>
      <w:r w:rsidR="00254012" w:rsidRPr="005344B4">
        <w:rPr>
          <w:rFonts w:cs="Times New Roman"/>
        </w:rPr>
        <w:fldChar w:fldCharType="separate"/>
      </w:r>
      <w:r w:rsidR="00254012" w:rsidRPr="005344B4">
        <w:rPr>
          <w:rFonts w:cs="Times New Roman"/>
        </w:rPr>
        <w:t>(Edelman, 2004)</w:t>
      </w:r>
      <w:r w:rsidR="00254012" w:rsidRPr="005344B4">
        <w:rPr>
          <w:rFonts w:cs="Times New Roman"/>
        </w:rPr>
        <w:fldChar w:fldCharType="end"/>
      </w:r>
      <w:r w:rsidRPr="005344B4">
        <w:rPr>
          <w:rFonts w:cs="Times New Roman"/>
        </w:rPr>
        <w:t xml:space="preserve"> and child as agent of change </w:t>
      </w:r>
      <w:r w:rsidR="00BD5203" w:rsidRPr="005344B4">
        <w:rPr>
          <w:rFonts w:cs="Times New Roman"/>
        </w:rPr>
        <w:fldChar w:fldCharType="begin"/>
      </w:r>
      <w:r w:rsidR="00492628" w:rsidRPr="005344B4">
        <w:rPr>
          <w:rFonts w:cs="Times New Roman"/>
        </w:rPr>
        <w:instrText xml:space="preserve"> ADDIN ZOTERO_ITEM CSL_CITATION {"citationID":"QnWBrnPG","properties":{"formattedCitation":"(Lee, 2013; Andersen, 2018; Lawson {\\i{}et al.}, 2019)","plainCitation":"(Lee, 2013; Andersen, 2018; Lawson et al., 2019)","noteIndex":0},"citationItems":[{"id":720,"uris":["http://zotero.org/users/6040264/items/KFSCVW2I"],"itemData":{"id":720,"type":"chapter","abstract":"The issues that arise at the conjunction of childhood and climate change are complex. They touch on the oldest themes of bio-politics; relations between human and non-human life; the nature of human agency and its traction and influence in the world; the possibilities for deliberate intervention in human and non-human activity. Over the past couple of centuries at least, children have had these themes projected onto their lives and childhood itself has been shaped by its use as a political and scientific test-bed for their examination. Looking to futures, these themes also have profound practical and ethical implications for children, for the distribution of resources essential to life and for intergenerational justice and generational succession (Facer 2011). So as I examine climate change and childhood together, I will advance an argument about the roles that children and childhood can play in responding to climate change. Central to this is my concern that children be seen not only as the resources out of which futures are built — so many bodies to be healthily grown, so many minds to be cultivated — but also as active and creative participants in the construction of futures. To this extent I’m clearly going to be building on views of children as agents that have been developed in recent decades in childhood studies.","collection-title":"Studies in Childhood and Youth","container-title":"Childhood and Biopolitics: Climate Change, Life Processes and Human Futures","event-place":"London","ISBN":"978-1-137-31718-6","language":"en","note":"DOI: 10.1057/9781137317186_6","page":"113-128","publisher":"Palgrave Macmillan UK","publisher-place":"London","source":"Springer Link","title":"Childhood, Climate Change and Human Agency","URL":"https://doi.org/10.1057/9781137317186_6","author":[{"family":"Lee","given":"Nick"}],"editor":[{"family":"Lee","given":"Nick"}],"accessed":{"date-parts":[["2020",2,18]]},"issued":{"date-parts":[["2013"]]}}},{"id":745,"uris":["http://zotero.org/users/6040264/items/PMYB5QTT"],"itemData":{"id":745,"type":"article-journal","container-title":"Environmental Education Research","DOI":"10.1080/13504622.2017.1392487","ISSN":"1350-4622","issue":"7","page":"1076-1076","source":"Taylor and Francis+NEJM","title":"Children as intergenerational environmental change agents: using a negotiated Protocol to foster environmentally responsible behaviour in the family home","title-short":"Children as intergenerational environmental change agents","volume":"24","author":[{"family":"Andersen","given":"Peter"}],"issued":{"date-parts":[["2018",7,3]]}}},{"id":1147,"uris":["http://zotero.org/users/6040264/items/U6RVEJVI"],"itemData":{"id":1147,"type":"article-journal","abstract":"Although research suggests that family dynamics likely play a role in shaping children’s behaviors, few studies focus on environmental behaviors, and none to our knowledge investigate how parents shape climate change mitigation behaviors among their children. We begin to fill this gap through a quantitative case study using matched household-level survey data from 182 coastal North Carolina families (n = 241 parents aged 29–77; n = 182 students aged 11–14) associated with 15 middle school science teachers. Family climate change discussions, parent behaviors, and children’s climate change concern levels predicted the degree to which children will participate in individual-level climate mitigation behaviors. These results provide evidence that promoting climate-related conversations within households may promote climate action even when parents are apathetic about climate change. Similarly, parental behaviors, but not their concern levels, were important predictors of adolescent behaviors. This study highlights novel ways that family dynamics may promote climate change mitigating behaviors and a new pathway to promoting climate mitigation at familial, and ultimately, societal levels.","container-title":"Environmental Education Research","DOI":"10.1080/13504622.2018.1564248","ISSN":"1350-4622","issue":"5","note":"publisher: Routledge\n_eprint: https://doi.org/10.1080/13504622.2018.1564248","page":"678-690","source":"Taylor and Francis+NEJM","title":"Evaluating climate change behaviors and concern in the family context","volume":"25","author":[{"family":"Lawson","given":"Danielle F."},{"family":"Stevenson","given":"Kathryn T."},{"family":"Peterson","given":"M. Nils"},{"family":"Carrier","given":"Sarah J."},{"family":"Seekamp","given":"Erin"},{"family":"Strnad","given":"Renee"}],"issued":{"date-parts":[["2019",5,4]]}}}],"schema":"https://github.com/citation-style-language/schema/raw/master/csl-citation.json"} </w:instrText>
      </w:r>
      <w:r w:rsidR="00BD5203" w:rsidRPr="005344B4">
        <w:rPr>
          <w:rFonts w:cs="Times New Roman"/>
        </w:rPr>
        <w:fldChar w:fldCharType="separate"/>
      </w:r>
      <w:r w:rsidR="00492628" w:rsidRPr="005344B4">
        <w:rPr>
          <w:rFonts w:cs="Times New Roman"/>
        </w:rPr>
        <w:t xml:space="preserve">(Lee, 2013; Andersen, 2018; Lawson </w:t>
      </w:r>
      <w:r w:rsidR="00492628" w:rsidRPr="005344B4">
        <w:rPr>
          <w:rFonts w:cs="Times New Roman"/>
          <w:i/>
          <w:iCs/>
        </w:rPr>
        <w:t>et al.</w:t>
      </w:r>
      <w:r w:rsidR="00492628" w:rsidRPr="005344B4">
        <w:rPr>
          <w:rFonts w:cs="Times New Roman"/>
        </w:rPr>
        <w:t>, 2019)</w:t>
      </w:r>
      <w:r w:rsidR="00BD5203" w:rsidRPr="005344B4">
        <w:rPr>
          <w:rFonts w:cs="Times New Roman"/>
        </w:rPr>
        <w:fldChar w:fldCharType="end"/>
      </w:r>
      <w:r w:rsidRPr="005344B4">
        <w:rPr>
          <w:rFonts w:cs="Times New Roman"/>
        </w:rPr>
        <w:t xml:space="preserve"> proliferate in contemporary climate politics</w:t>
      </w:r>
      <w:r w:rsidR="00492628" w:rsidRPr="005344B4">
        <w:rPr>
          <w:rFonts w:cs="Times New Roman"/>
        </w:rPr>
        <w:t xml:space="preserve">. </w:t>
      </w:r>
      <w:r w:rsidRPr="005344B4">
        <w:rPr>
          <w:rFonts w:cs="Times New Roman"/>
        </w:rPr>
        <w:t xml:space="preserve">Children are figured as passive inheritors of an irreparably damaged planet and active future leaders, in a move which displaces (responsibility for) action into the future and onto young people. Such Anthropocene ‘Child Figures’ signify a shift from dominant figurations of the child as in need of protection to the child as protector, in which the Child is expected to both maintain the primacy of human agency through their leadership, whilst suturing the gap between human and non-human worlds to ensure planetary survival </w:t>
      </w:r>
      <w:r w:rsidRPr="005344B4">
        <w:rPr>
          <w:rFonts w:cs="Times New Roman"/>
        </w:rPr>
        <w:fldChar w:fldCharType="begin"/>
      </w:r>
      <w:r w:rsidR="009C2D75" w:rsidRPr="005344B4">
        <w:rPr>
          <w:rFonts w:cs="Times New Roman"/>
        </w:rPr>
        <w:instrText xml:space="preserve"> ADDIN ZOTERO_ITEM CSL_CITATION {"citationID":"YGm3MAgl","properties":{"formattedCitation":"(Sheldon, 2016; Ashton, 2023)","plainCitation":"(Sheldon, 2016; Ashton, 2023)","noteIndex":0},"citationItems":[{"id":2437,"uris":["http://zotero.org/users/6040264/items/JMVUP9P6"],"itemData":{"id":2437,"type":"book","call-number":"GF75 .S495 2016","event-place":"Minneapolis","ISBN":"978-0-8166-8987-3","number-of-pages":"235","publisher":"University of Minnesota Press","publisher-place":"Minneapolis","source":"Library of Congress ISBN","title":"The child to come: life after the human catastrophe","title-short":"The child to come","author":[{"family":"Sheldon","given":"Rebekah"}],"issued":{"date-parts":[["2016"]]}}},{"id":1610,"uris":["http://zotero.org/users/6040264/items/2ZKLWMKV"],"itemData":{"id":1610,"type":"book","collection-title":"Feminist Thought in Childhood Research","event-place":"London","publisher":"Bloomsbury Academic","publisher-place":"London","title":"Anthropocene Childhoods Speculative Fiction, Racialization and Climate Crisis","author":[{"family":"Ashton","given":"Emily"}],"issued":{"date-parts":[["2023"]]}}}],"schema":"https://github.com/citation-style-language/schema/raw/master/csl-citation.json"} </w:instrText>
      </w:r>
      <w:r w:rsidRPr="005344B4">
        <w:rPr>
          <w:rFonts w:cs="Times New Roman"/>
        </w:rPr>
        <w:fldChar w:fldCharType="separate"/>
      </w:r>
      <w:r w:rsidR="009C2D75" w:rsidRPr="005344B4">
        <w:rPr>
          <w:rFonts w:cs="Times New Roman"/>
        </w:rPr>
        <w:t>(Sheldon, 2016; Ashton, 2023)</w:t>
      </w:r>
      <w:r w:rsidRPr="005344B4">
        <w:rPr>
          <w:rFonts w:cs="Times New Roman"/>
        </w:rPr>
        <w:fldChar w:fldCharType="end"/>
      </w:r>
      <w:r w:rsidRPr="005344B4">
        <w:rPr>
          <w:rFonts w:cs="Times New Roman"/>
        </w:rPr>
        <w:t xml:space="preserve">. This move has not gone unnoticed by children and young people themselves, many of whom actively resist and rework narratives and performances of intergenerational responsibility. Youth activists have become key voices and actors in shaping public perceptions of climate change, urgency and (failed) responsibility, as epitomised by Greta Thunberg and the School Strikes for Climate campaign. Notable within this youth movement is a strong intersectional awareness informed by black and indigenous youth activists connected through social media and other mediating </w:t>
      </w:r>
      <w:r w:rsidRPr="005344B4">
        <w:rPr>
          <w:rFonts w:cs="Times New Roman"/>
        </w:rPr>
        <w:lastRenderedPageBreak/>
        <w:t xml:space="preserve">technologies </w:t>
      </w:r>
      <w:r w:rsidR="00492628" w:rsidRPr="005344B4">
        <w:rPr>
          <w:rFonts w:cs="Times New Roman"/>
        </w:rPr>
        <w:fldChar w:fldCharType="begin"/>
      </w:r>
      <w:r w:rsidR="00492628" w:rsidRPr="005344B4">
        <w:rPr>
          <w:rFonts w:cs="Times New Roman"/>
        </w:rPr>
        <w:instrText xml:space="preserve"> ADDIN ZOTERO_ITEM CSL_CITATION {"citationID":"cdM6Mwi6","properties":{"formattedCitation":"(Ashton, 2023)","plainCitation":"(Ashton, 2023)","noteIndex":0},"citationItems":[{"id":1610,"uris":["http://zotero.org/users/6040264/items/2ZKLWMKV"],"itemData":{"id":1610,"type":"book","collection-title":"Feminist Thought in Childhood Research","event-place":"London","publisher":"Bloomsbury Academic","publisher-place":"London","title":"Anthropocene Childhoods Speculative Fiction, Racialization and Climate Crisis","author":[{"family":"Ashton","given":"Emily"}],"issued":{"date-parts":[["2023"]]}}}],"schema":"https://github.com/citation-style-language/schema/raw/master/csl-citation.json"} </w:instrText>
      </w:r>
      <w:r w:rsidR="00492628" w:rsidRPr="005344B4">
        <w:rPr>
          <w:rFonts w:cs="Times New Roman"/>
        </w:rPr>
        <w:fldChar w:fldCharType="separate"/>
      </w:r>
      <w:r w:rsidR="00492628" w:rsidRPr="005344B4">
        <w:rPr>
          <w:rFonts w:cs="Times New Roman"/>
        </w:rPr>
        <w:t>(Ashton, 2023)</w:t>
      </w:r>
      <w:r w:rsidR="00492628" w:rsidRPr="005344B4">
        <w:rPr>
          <w:rFonts w:cs="Times New Roman"/>
        </w:rPr>
        <w:fldChar w:fldCharType="end"/>
      </w:r>
      <w:r w:rsidRPr="005344B4">
        <w:rPr>
          <w:rStyle w:val="FootnoteReference"/>
          <w:rFonts w:cs="Times New Roman"/>
        </w:rPr>
        <w:footnoteReference w:id="13"/>
      </w:r>
      <w:r w:rsidRPr="005344B4">
        <w:rPr>
          <w:rFonts w:cs="Times New Roman"/>
        </w:rPr>
        <w:t xml:space="preserve"> which have enabled overlapping injustices to be witnessed from disparate geographical locations. </w:t>
      </w:r>
    </w:p>
    <w:p w14:paraId="5F22D00B" w14:textId="2FF4553E" w:rsidR="00FE4C03" w:rsidRPr="005344B4" w:rsidRDefault="00442797" w:rsidP="009811B0">
      <w:pPr>
        <w:spacing w:line="480" w:lineRule="auto"/>
        <w:rPr>
          <w:rFonts w:cs="Times New Roman"/>
        </w:rPr>
      </w:pPr>
      <w:r w:rsidRPr="005344B4">
        <w:rPr>
          <w:rFonts w:cs="Times New Roman"/>
        </w:rPr>
        <w:t xml:space="preserve">The huge surge in children’s environmental activism from 2018 onwards was framed by many in media, government and the public more generally as unexpected or surprising. As Sevasti-Melissa </w:t>
      </w:r>
      <w:proofErr w:type="spellStart"/>
      <w:r w:rsidRPr="005344B4">
        <w:rPr>
          <w:rFonts w:cs="Times New Roman"/>
        </w:rPr>
        <w:t>Nolas</w:t>
      </w:r>
      <w:proofErr w:type="spellEnd"/>
      <w:r w:rsidRPr="005344B4">
        <w:rPr>
          <w:rFonts w:cs="Times New Roman"/>
        </w:rPr>
        <w:t xml:space="preserve"> explains, instances of public claim making through movements such as Fridays for Future and youth strike for climate was underscored by a political knowingness which to some adult commentors found uncomfortable or perplexing. Surprise at the manifestation of such childhood publics quickly turned to efforts to discredit the agency of child activists through constructing them as politically naïve, vulnerable not-yet adults who had been coopeted by their parents or other political interests (Nolas, 2021). This response not only represents a lack of </w:t>
      </w:r>
      <w:r w:rsidR="00FE4C03" w:rsidRPr="005344B4">
        <w:rPr>
          <w:rFonts w:cs="Times New Roman"/>
        </w:rPr>
        <w:t xml:space="preserve">awareness about the diverse roles children have played in political movements historically and geographically, it also reproduces the denial of children’s agency and political capacity associated with Western notions of childhood innocence </w:t>
      </w:r>
      <w:r w:rsidR="00FE4C03" w:rsidRPr="005344B4">
        <w:rPr>
          <w:rFonts w:cs="Times New Roman"/>
        </w:rPr>
        <w:fldChar w:fldCharType="begin"/>
      </w:r>
      <w:r w:rsidR="00C144D0" w:rsidRPr="005344B4">
        <w:rPr>
          <w:rFonts w:cs="Times New Roman"/>
        </w:rPr>
        <w:instrText xml:space="preserve"> ADDIN ZOTERO_ITEM CSL_CITATION {"citationID":"ymfHlVJD","properties":{"formattedCitation":"(Bernstein, 2011)","plainCitation":"(Bernstein, 2011)","noteIndex":0},"citationItems":[{"id":2438,"uris":["http://zotero.org/users/6040264/items/GBXD73VB"],"itemData":{"id":2438,"type":"chapter","abstract":"2013 Book Award Winner from the International Research Society in Children's Literature 2012 Outstanding Book Award Winner from the Association for Theatre in Higher Education 2012 Winner of the Lois P. Rudnick Book Prize presented by the New England American Studies Association 2012 Runner-Up, John Hope Franklin Publication Prize presented by the American Studies Association 2012 Honorable Mention, Distinguished Book Award presented by the Society for the Study of American Women Writers Dissects how \"innocence\" became the exclusive province of white children, covering slavery to the Civil Rights era Beginning in the mid nineteenth century in America, childhood became synonymous with innocence—a reversal of the previously-dominant Calvinist belief that children were depraved, sinful creatures. As the idea of childhood innocence took hold, it became racialized: popular culture constructed white children as innocent and vulnerable while excluding black youth from these qualities. Actors, writers, and visual artists then began pairing white children with African American adults and children, thus transferring the quality of innocence to a variety of racial-political projects—a dynamic that Robin Bernstein calls “racial innocence.” This phenomenon informed racial formation from the mid nineteenth century through the early twentieth. Racial Innocence takes up a rich archive including books, toys, theatrical props, and domestic knickknacks which Bernstein analyzes as “scriptive things” that invite or prompt historically-located practices while allowing for resistance and social improvisation. Integrating performance studies with literary and visual analysis, Bernstein offers singular readings of theatrical productions from blackface minstrelsy to Uncle Tom’s Cabin to The Wonderful Wizard of Oz; literary works by Joel Chandler Harris, Harriet Wilson, and Frances Hodgson Burnett; material culture including Topsy pincushions, Uncle Tom and Little Eva handkerchiefs, and Raggedy Ann dolls; and visual texts ranging from fine portraiture to advertisements for lard substitute. Throughout, Bernstein shows how “innocence” gradually became the exclusive province of white children—until the Civil Rights Movement succeeded not only in legally desegregating public spaces, but in culturally desegregating the concept of childhood itself.","container-title":"Racial Innocence","ISBN":"978-0-8147-8709-0","language":"en","license":"De Gruyter expressly reserves the right to use all content for commercial text and data mining within the meaning of Section 44b of the German Copyright Act.","note":"DOI: 10.18574/nyu/9780814787090.001.0001","publisher":"New York University Press","source":"www.degruyter.com","title":"Racial Innocence: Performing American Childhood from Slavery to Civil Rights","title-short":"Racial Innocence","URL":"https://www.degruyter.com/document/doi/10.18574/nyu/9780814787090.001.0001/html","author":[{"family":"Bernstein","given":"Robin"}],"accessed":{"date-parts":[["2024",4,4]]},"issued":{"date-parts":[["2011",12,1]]}}}],"schema":"https://github.com/citation-style-language/schema/raw/master/csl-citation.json"} </w:instrText>
      </w:r>
      <w:r w:rsidR="00FE4C03" w:rsidRPr="005344B4">
        <w:rPr>
          <w:rFonts w:cs="Times New Roman"/>
        </w:rPr>
        <w:fldChar w:fldCharType="separate"/>
      </w:r>
      <w:r w:rsidR="00C144D0" w:rsidRPr="005344B4">
        <w:rPr>
          <w:rFonts w:cs="Times New Roman"/>
        </w:rPr>
        <w:t>(Bernstein, 2011)</w:t>
      </w:r>
      <w:r w:rsidR="00FE4C03" w:rsidRPr="005344B4">
        <w:rPr>
          <w:rFonts w:cs="Times New Roman"/>
        </w:rPr>
        <w:fldChar w:fldCharType="end"/>
      </w:r>
      <w:r w:rsidR="00FE4C03" w:rsidRPr="005344B4">
        <w:rPr>
          <w:rFonts w:cs="Times New Roman"/>
        </w:rPr>
        <w:t xml:space="preserve">. As I go on to show in my empirical chapters, even very young children possess a capacity to </w:t>
      </w:r>
      <w:r w:rsidR="00FE4C03" w:rsidRPr="005344B4">
        <w:rPr>
          <w:rFonts w:cs="Times New Roman"/>
        </w:rPr>
        <w:lastRenderedPageBreak/>
        <w:t>make political and ethical sense of complex human-</w:t>
      </w:r>
      <w:r w:rsidR="000612AB" w:rsidRPr="005344B4">
        <w:rPr>
          <w:rFonts w:cs="Times New Roman"/>
        </w:rPr>
        <w:t>nature</w:t>
      </w:r>
      <w:r w:rsidR="00FE4C03" w:rsidRPr="005344B4">
        <w:rPr>
          <w:rFonts w:cs="Times New Roman"/>
        </w:rPr>
        <w:t xml:space="preserve"> assemblages in ways which can exceed and unsettle adults’ conceptual understandings (see Chapters </w:t>
      </w:r>
      <w:r w:rsidR="0002255A" w:rsidRPr="005344B4">
        <w:rPr>
          <w:rFonts w:cs="Times New Roman"/>
        </w:rPr>
        <w:t>4</w:t>
      </w:r>
      <w:r w:rsidR="00FE4C03" w:rsidRPr="005344B4">
        <w:rPr>
          <w:rFonts w:cs="Times New Roman"/>
        </w:rPr>
        <w:t xml:space="preserve">, </w:t>
      </w:r>
      <w:r w:rsidR="0002255A" w:rsidRPr="005344B4">
        <w:rPr>
          <w:rFonts w:cs="Times New Roman"/>
        </w:rPr>
        <w:t xml:space="preserve">5 </w:t>
      </w:r>
      <w:r w:rsidR="00FE4C03" w:rsidRPr="005344B4">
        <w:rPr>
          <w:rFonts w:cs="Times New Roman"/>
        </w:rPr>
        <w:t xml:space="preserve">&amp; </w:t>
      </w:r>
      <w:r w:rsidR="0002255A" w:rsidRPr="005344B4">
        <w:rPr>
          <w:rFonts w:cs="Times New Roman"/>
        </w:rPr>
        <w:t>6</w:t>
      </w:r>
      <w:r w:rsidR="00FE4C03" w:rsidRPr="005344B4">
        <w:rPr>
          <w:rFonts w:cs="Times New Roman"/>
        </w:rPr>
        <w:t xml:space="preserve">). </w:t>
      </w:r>
    </w:p>
    <w:p w14:paraId="113814E8" w14:textId="50B4F525" w:rsidR="00FE4C03" w:rsidRPr="005344B4" w:rsidRDefault="008877AE" w:rsidP="009811B0">
      <w:pPr>
        <w:spacing w:line="480" w:lineRule="auto"/>
        <w:rPr>
          <w:rFonts w:cs="Times New Roman"/>
        </w:rPr>
      </w:pPr>
      <w:r w:rsidRPr="005344B4">
        <w:rPr>
          <w:rFonts w:cs="Times New Roman"/>
        </w:rPr>
        <w:t>Theorising</w:t>
      </w:r>
      <w:r w:rsidR="00FE4C03" w:rsidRPr="005344B4">
        <w:rPr>
          <w:rFonts w:cs="Times New Roman"/>
        </w:rPr>
        <w:t xml:space="preserve"> the mutual co-constitution of childhoods and children through the post-human child reveals how children are always-already emerging as political subjects within multispecies entanglements. Mobilising post-human conceptualisations of the child as described in more detail </w:t>
      </w:r>
      <w:r w:rsidR="00575661" w:rsidRPr="005344B4">
        <w:rPr>
          <w:rFonts w:cs="Times New Roman"/>
        </w:rPr>
        <w:t>below, I</w:t>
      </w:r>
      <w:r w:rsidR="00FE4C03" w:rsidRPr="005344B4">
        <w:rPr>
          <w:rFonts w:cs="Times New Roman"/>
        </w:rPr>
        <w:t xml:space="preserve"> seek to challenge the adult-centrism that pervades accounts of environmental politics through rethinking notions of the knowing subject. In order to demonstrate how and why post-humanism is valuable for thinking about children, childhood and child figures in the Anthropocene, I begin with a brief account of the Western construction of childhood which emerged alongside the notion of the Enlightenment subject </w:t>
      </w:r>
      <w:r w:rsidR="00FE4C03" w:rsidRPr="005344B4">
        <w:rPr>
          <w:rFonts w:cs="Times New Roman"/>
        </w:rPr>
        <w:fldChar w:fldCharType="begin"/>
      </w:r>
      <w:r w:rsidR="00C144D0" w:rsidRPr="005344B4">
        <w:rPr>
          <w:rFonts w:cs="Times New Roman"/>
        </w:rPr>
        <w:instrText xml:space="preserve"> ADDIN ZOTERO_ITEM CSL_CITATION {"citationID":"iI5dfU6o","properties":{"formattedCitation":"(Ari\\uc0\\u232{}s, 1986; Cunningham, 1998)","plainCitation":"(Ariès, 1986; Cunningham, 1998)","noteIndex":0},"citationItems":[{"id":2434,"uris":["http://zotero.org/users/6040264/items/A83535KP"],"itemData":{"id":2434,"type":"book","collection-title":"Peregrine books","edition":"Reprinted","event-place":"Harmondsworth","ISBN":"978-0-14-055187-7","language":"eng fre","number-of-pages":"414","publisher":"Penguin Books","publisher-place":"Harmondsworth","source":"K10plus ISBN","title":"Centuries of childhood","author":[{"family":"Ariès","given":"Philippe"}],"issued":{"date-parts":[["1986"]]}}},{"id":2435,"uris":["http://zotero.org/users/6040264/items/FFRSQKEV"],"itemData":{"id":2435,"type":"article-journal","container-title":"The American Historical Review","DOI":"10.2307/2651207","ISSN":"0002-8762","issue":"4","note":"publisher: [Oxford University Press, American Historical Association]","page":"1195-1208","source":"JSTOR","title":"Histories of Childhood","volume":"103","author":[{"family":"Cunningham","given":"Hugh"}],"issued":{"date-parts":[["1998"]]}}}],"schema":"https://github.com/citation-style-language/schema/raw/master/csl-citation.json"} </w:instrText>
      </w:r>
      <w:r w:rsidR="00FE4C03" w:rsidRPr="005344B4">
        <w:rPr>
          <w:rFonts w:cs="Times New Roman"/>
        </w:rPr>
        <w:fldChar w:fldCharType="separate"/>
      </w:r>
      <w:r w:rsidR="00C144D0" w:rsidRPr="005344B4">
        <w:rPr>
          <w:rFonts w:cs="Times New Roman"/>
        </w:rPr>
        <w:t>(Ariès, 1986; Cunningham, 1998)</w:t>
      </w:r>
      <w:r w:rsidR="00FE4C03" w:rsidRPr="005344B4">
        <w:rPr>
          <w:rFonts w:cs="Times New Roman"/>
        </w:rPr>
        <w:fldChar w:fldCharType="end"/>
      </w:r>
      <w:r w:rsidR="00FE4C03" w:rsidRPr="005344B4">
        <w:rPr>
          <w:rFonts w:cs="Times New Roman"/>
        </w:rPr>
        <w:t xml:space="preserve">,  and in modernity became associated with whiteness, innocence, and nature </w:t>
      </w:r>
      <w:r w:rsidR="00FE4C03" w:rsidRPr="005344B4">
        <w:rPr>
          <w:rFonts w:cs="Times New Roman"/>
        </w:rPr>
        <w:fldChar w:fldCharType="begin"/>
      </w:r>
      <w:r w:rsidR="00764104">
        <w:rPr>
          <w:rFonts w:cs="Times New Roman"/>
        </w:rPr>
        <w:instrText xml:space="preserve"> ADDIN ZOTERO_ITEM CSL_CITATION {"citationID":"ntExrQiH","properties":{"formattedCitation":"(Prout, 2010; Bernstein, 2011; Taylor, 2013)","plainCitation":"(Prout, 2010; Bernstein, 2011; Taylor, 2013)","noteIndex":0},"citationItems":[{"id":2438,"uris":["http://zotero.org/users/6040264/items/GBXD73VB"],"itemData":{"id":2438,"type":"chapter","abstract":"2013 Book Award Winner from the International Research Society in Children's Literature 2012 Outstanding Book Award Winner from the Association for Theatre in Higher Education 2012 Winner of the Lois P. Rudnick Book Prize presented by the New England American Studies Association 2012 Runner-Up, John Hope Franklin Publication Prize presented by the American Studies Association 2012 Honorable Mention, Distinguished Book Award presented by the Society for the Study of American Women Writers Dissects how \"innocence\" became the exclusive province of white children, covering slavery to the Civil Rights era Beginning in the mid nineteenth century in America, childhood became synonymous with innocence—a reversal of the previously-dominant Calvinist belief that children were depraved, sinful creatures. As the idea of childhood innocence took hold, it became racialized: popular culture constructed white children as innocent and vulnerable while excluding black youth from these qualities. Actors, writers, and visual artists then began pairing white children with African American adults and children, thus transferring the quality of innocence to a variety of racial-political projects—a dynamic that Robin Bernstein calls “racial innocence.” This phenomenon informed racial formation from the mid nineteenth century through the early twentieth. Racial Innocence takes up a rich archive including books, toys, theatrical props, and domestic knickknacks which Bernstein analyzes as “scriptive things” that invite or prompt historically-located practices while allowing for resistance and social improvisation. Integrating performance studies with literary and visual analysis, Bernstein offers singular readings of theatrical productions from blackface minstrelsy to Uncle Tom’s Cabin to The Wonderful Wizard of Oz; literary works by Joel Chandler Harris, Harriet Wilson, and Frances Hodgson Burnett; material culture including Topsy pincushions, Uncle Tom and Little Eva handkerchiefs, and Raggedy Ann dolls; and visual texts ranging from fine portraiture to advertisements for lard substitute. Throughout, Bernstein shows how “innocence” gradually became the exclusive province of white children—until the Civil Rights Movement succeeded not only in legally desegregating public spaces, but in culturally desegregating the concept of childhood itself.","container-title":"Racial Innocence","ISBN":"978-0-8147-8709-0","language":"en","license":"De Gruyter expressly reserves the right to use all content for commercial text and data mining within the meaning of Section 44b of the German Copyright Act.","note":"DOI: 10.18574/nyu/9780814787090.001.0001","publisher":"New York University Press","source":"www.degruyter.com","title":"Racial Innocence: Performing American Childhood from Slavery to Civil Rights","title-short":"Racial Innocence","URL":"https://www.degruyter.com/document/doi/10.18574/nyu/9780814787090.001.0001/html","author":[{"family":"Bernstein","given":"Robin"}],"accessed":{"date-parts":[["2024",4,4]]},"issued":{"date-parts":[["2011",12,1]]}}},{"id":"Tk1xFl7t/i9WwT4Qi","uris":["http://zotero.org/users/6040264/items/4J5Z9WPG"],"itemData":{"id":294,"type":"book","abstract":"In this fascinating new book, Affrica Taylor encourages an exciting paradigmatic shift in the ways in which childhood and nature are conceived and pedagogically deployed, and invites readers to critically reassess the naturalist childhood discourses that are rife within popular culture and early years education.\n\nThrough adopting a common worlds framework, Reconfiguring the Natures of Childhood generates a number of complex and inclusive ways of seeing and representing the early years. It recasts childhood as:\n\nmessy and implicated rather than pure and innocent;\nsituated and differentiated rather than decontextualized and universal;\nentangled within real world relations rather than protected in a separate space.\n\nThroughout the book, the author follows an intelligent and innovative line of thought which challenges many pre-existing ideas about childhood. Drawing upon cross-disciplinary perspectives, and with international relevance, this book makes an important contribution to the field of childhood studies and early childhood education, and will be a valuable resource for scholars, postgraduate students and higher education teachers.\n\nhttps://www.routledge.com/products/9780415687720","note":"DOI: 10.4324/9780203582046","source":"ResearchGate","title":"Reconfiguring the Natures of Childhood","author":[{"family":"Taylor","given":"Affrica"}],"issued":{"date-parts":[["2013",1,1]]}}},{"id":2421,"uris":["http://zotero.org/users/6040264/items/Q7CDYPGG"],"itemData":{"id":2421,"type":"book","collection-title":"The Future of childhood series","edition":"Transferred to digital print. 2005 - [im Kolophon: Milton Keynes: Lightning Source, 2010]","event-place":"London","ISBN":"978-0-415-25675-9","language":"eng","number-of-pages":"167","publisher":"RoutledgeFalmer","publisher-place":"London","source":"K10plus ISBN","title":"The future of childhood: towards the interdisciplinary study of children","title-short":"The future of childhood","author":[{"family":"Prout","given":"Alan"}],"issued":{"date-parts":[["2010"]]}}}],"schema":"https://github.com/citation-style-language/schema/raw/master/csl-citation.json"} </w:instrText>
      </w:r>
      <w:r w:rsidR="00FE4C03" w:rsidRPr="005344B4">
        <w:rPr>
          <w:rFonts w:cs="Times New Roman"/>
        </w:rPr>
        <w:fldChar w:fldCharType="separate"/>
      </w:r>
      <w:r w:rsidR="00CA1276" w:rsidRPr="005344B4">
        <w:rPr>
          <w:rFonts w:cs="Times New Roman"/>
        </w:rPr>
        <w:t>(Prout, 2010; Bernstein, 2011; Taylor, 2013)</w:t>
      </w:r>
      <w:r w:rsidR="00FE4C03" w:rsidRPr="005344B4">
        <w:rPr>
          <w:rFonts w:cs="Times New Roman"/>
        </w:rPr>
        <w:fldChar w:fldCharType="end"/>
      </w:r>
      <w:r w:rsidR="00FE4C03" w:rsidRPr="005344B4">
        <w:rPr>
          <w:rFonts w:cs="Times New Roman"/>
        </w:rPr>
        <w:t>. The Western notion of the child has been problematised within geography and beyond; within Children’s Geographies particular efforts have been made</w:t>
      </w:r>
      <w:r w:rsidR="00F50054" w:rsidRPr="005344B4">
        <w:rPr>
          <w:rFonts w:cs="Times New Roman"/>
        </w:rPr>
        <w:t xml:space="preserve"> </w:t>
      </w:r>
      <w:r w:rsidR="00FE4C03" w:rsidRPr="005344B4">
        <w:rPr>
          <w:rFonts w:cs="Times New Roman"/>
        </w:rPr>
        <w:t>to reinscribe children</w:t>
      </w:r>
      <w:r w:rsidR="00F50054" w:rsidRPr="005344B4">
        <w:rPr>
          <w:rFonts w:cs="Times New Roman"/>
        </w:rPr>
        <w:t>’s political agency</w:t>
      </w:r>
      <w:r w:rsidR="00852EB0" w:rsidRPr="005344B4">
        <w:rPr>
          <w:rFonts w:cs="Times New Roman"/>
        </w:rPr>
        <w:t xml:space="preserve">. </w:t>
      </w:r>
      <w:r w:rsidR="004F7972" w:rsidRPr="005344B4">
        <w:rPr>
          <w:rFonts w:cs="Times New Roman"/>
        </w:rPr>
        <w:t>The concept of the post-human child</w:t>
      </w:r>
      <w:r w:rsidR="00FE4C03" w:rsidRPr="005344B4">
        <w:rPr>
          <w:rFonts w:cs="Times New Roman"/>
        </w:rPr>
        <w:t xml:space="preserve"> goes further to </w:t>
      </w:r>
      <w:r w:rsidR="004F7972" w:rsidRPr="005344B4">
        <w:rPr>
          <w:rFonts w:cs="Times New Roman"/>
        </w:rPr>
        <w:t>enable</w:t>
      </w:r>
      <w:r w:rsidR="00F50054" w:rsidRPr="005344B4">
        <w:rPr>
          <w:rFonts w:cs="Times New Roman"/>
        </w:rPr>
        <w:t xml:space="preserve"> </w:t>
      </w:r>
      <w:r w:rsidR="00FE4C03" w:rsidRPr="005344B4">
        <w:rPr>
          <w:rFonts w:cs="Times New Roman"/>
        </w:rPr>
        <w:t xml:space="preserve">a recasting of children’s agency which troubles the child-adult binary. Drawing on common worlds scholarship I suggest that the notion of the post-human child reconfigures child-adult relations with implications thinking about family relations, practices and spaces. Children’s geographies, once dismissed as naïve and of limited relevance, has ‘attained some standing’ </w:t>
      </w:r>
      <w:r w:rsidR="00852EB0" w:rsidRPr="005344B4">
        <w:rPr>
          <w:rFonts w:cs="Times New Roman"/>
        </w:rPr>
        <w:fldChar w:fldCharType="begin"/>
      </w:r>
      <w:r w:rsidR="00764104">
        <w:rPr>
          <w:rFonts w:cs="Times New Roman"/>
        </w:rPr>
        <w:instrText xml:space="preserve"> ADDIN ZOTERO_ITEM CSL_CITATION {"citationID":"KvqYKU5u","properties":{"formattedCitation":"(Aitken, 2018a, 2018b)","plainCitation":"(Aitken, 2018a, 2018b)","noteIndex":0},"citationItems":[{"id":2432,"uris":["http://zotero.org/users/6040264/items/2YDL2M6F"],"itemData":{"id":2432,"type":"article-journal","abstract":"This essay traces the evolution of children's geographies as a concept through three phases. First, in the early 1970s as a beginning impression influenced heavily by developmental and environmental psychology. Second, beginning around 1990, children's geographies cohered politically as geographers focused on young people's identity through feminism and Marxism, and global policy initiatives on children's rights. The third phase, covering the last couple of decades, coming from issues of political identity, challenges what we think we know about young people and their geographies, and also advocates a set of loose theories about the ways young people create and re-create spaces and themselves. Cognate disciplines coming to geography for insights about children and their worlds characterize this current phase. To offset this seeming linear progression the essay also notes an involution of the concept that defies clear categories and sequences, but suggests the fluidity of tensions and accommodations that comprises children's geographies.","container-title":"Geographical Review","DOI":"10.1111/gere.12289","ISSN":"1931-0846","issue":"1","language":"en","license":"Copyright © 2017 by the American Geographical Society of New York","note":"_eprint: https://onlinelibrary.wiley.com/doi/pdf/10.1111/gere.12289","page":"3-23","source":"Wiley Online Library","title":"Children's Geographies: Tracing The Evolution and Involution of a Concept","title-short":"Children's Geographies","volume":"108","author":[{"family":"Aitken","given":"Stuart C."}],"issued":{"date-parts":[["2018"]]}}},{"id":"Tk1xFl7t/zM5T7IT2","uris":["http://zotero.org/users/6040264/items/D9D2SAS3"],"itemData":{"id":"4G7v6rCL/UEjI5ota","type":"article-journal","abstract":"This essay traces the evolution of children's geographies as a concept through three phases. First, in the early 1970s as a beginning impression influenced heavily by developmental and environmental psychology. Second, beginning around 1990, children's geographies cohered politically as geographers focused on young people's identity through feminism and Marxism, and global policy initiatives on children's rights. The third phase, covering the last couple of decades, coming from issues of political identity, challenges what we think we know about young people and their geographies, and also advocates a set of loose theories about the ways young people create and re-create spaces and themselves. Cognate disciplines coming to geography for insights about children and their worlds characterize this current phase. To offset this seeming linear progression the essay also notes an involution of the concept that defies clear categories and sequences, but suggests the fluidity of tensions and accommodations that comprises children's geographies.","container-title":"Geographical Review; New York","DOI":"http://dx.doi.org/10.1111/gere.12289","ISSN":"00167428","issue":"1","language":"English","license":"Copyright American Geographical Society Jan 2018","page":"3-23","source":"ProQuest","title":"Children’s Geographies: Tracing the Evolution and Involution of a Concept","title-short":"Children’s Geographies","volume":"108","author":[{"family":"Aitken","given":"Stuart C."}],"issued":{"date-parts":[["2018",1]]}}}],"schema":"https://github.com/citation-style-language/schema/raw/master/csl-citation.json"} </w:instrText>
      </w:r>
      <w:r w:rsidR="00852EB0" w:rsidRPr="005344B4">
        <w:rPr>
          <w:rFonts w:cs="Times New Roman"/>
        </w:rPr>
        <w:fldChar w:fldCharType="separate"/>
      </w:r>
      <w:r w:rsidR="00E43CED" w:rsidRPr="005344B4">
        <w:rPr>
          <w:rFonts w:cs="Times New Roman"/>
        </w:rPr>
        <w:t>(Aitken, 2018a, 2018b)</w:t>
      </w:r>
      <w:r w:rsidR="00852EB0" w:rsidRPr="005344B4">
        <w:rPr>
          <w:rFonts w:cs="Times New Roman"/>
        </w:rPr>
        <w:fldChar w:fldCharType="end"/>
      </w:r>
      <w:r w:rsidR="00FE4C03" w:rsidRPr="005344B4">
        <w:rPr>
          <w:rFonts w:cs="Times New Roman"/>
        </w:rPr>
        <w:t xml:space="preserve"> however theorisations of politics, space and the human subject with geographical scholarship remain firmly adult-centric, with children’s geographies located at the margins. The heuristic of intergenerational politics offers one framework for recognising the role of children and young people as integral to emerging publics and politics, and I seek to position this within a wider post-human turn in which both children and adults (and non-human agents) are recast as intra-active </w:t>
      </w:r>
      <w:proofErr w:type="spellStart"/>
      <w:r w:rsidR="00FE4C03" w:rsidRPr="005344B4">
        <w:rPr>
          <w:rFonts w:cs="Times New Roman"/>
        </w:rPr>
        <w:t>becomings</w:t>
      </w:r>
      <w:proofErr w:type="spellEnd"/>
      <w:r w:rsidR="00FE4C03" w:rsidRPr="005344B4">
        <w:rPr>
          <w:rFonts w:cs="Times New Roman"/>
        </w:rPr>
        <w:t xml:space="preserve"> rather than discursively shaped beings.  </w:t>
      </w:r>
    </w:p>
    <w:p w14:paraId="148BDD8F" w14:textId="5D29A461" w:rsidR="00685B39" w:rsidRPr="005344B4" w:rsidRDefault="00C83B4B" w:rsidP="00901009">
      <w:pPr>
        <w:pStyle w:val="Heading3"/>
      </w:pPr>
      <w:bookmarkStart w:id="37" w:name="_Toc213581766"/>
      <w:r w:rsidRPr="005344B4">
        <w:t>2.3.</w:t>
      </w:r>
      <w:r w:rsidR="00EF71AC" w:rsidRPr="005344B4">
        <w:t xml:space="preserve">2 </w:t>
      </w:r>
      <w:r w:rsidR="00685B39" w:rsidRPr="005344B4">
        <w:t>The Child</w:t>
      </w:r>
      <w:r w:rsidR="00EE7818" w:rsidRPr="005344B4">
        <w:t xml:space="preserve"> as unknowing, innocent, apolitical</w:t>
      </w:r>
      <w:bookmarkEnd w:id="37"/>
    </w:p>
    <w:p w14:paraId="176EF2ED" w14:textId="327F9787" w:rsidR="001F7230" w:rsidRPr="005344B4" w:rsidRDefault="00FC3CF7" w:rsidP="009811B0">
      <w:pPr>
        <w:spacing w:line="480" w:lineRule="auto"/>
        <w:rPr>
          <w:rFonts w:cs="Times New Roman"/>
        </w:rPr>
      </w:pPr>
      <w:r w:rsidRPr="005344B4">
        <w:rPr>
          <w:rFonts w:cs="Times New Roman"/>
        </w:rPr>
        <w:t xml:space="preserve">The idea of childhood as a distinct period of human development which shapes adult subjects and thus requires particular kinds of (adult) intervention are often traced to the philosophy the of Enlightenment </w:t>
      </w:r>
      <w:r w:rsidRPr="005344B4">
        <w:rPr>
          <w:rFonts w:cs="Times New Roman"/>
        </w:rPr>
        <w:lastRenderedPageBreak/>
        <w:t xml:space="preserve">subject </w:t>
      </w:r>
      <w:r w:rsidRPr="005344B4">
        <w:rPr>
          <w:rFonts w:cs="Times New Roman"/>
        </w:rPr>
        <w:fldChar w:fldCharType="begin"/>
      </w:r>
      <w:r w:rsidR="00C144D0" w:rsidRPr="005344B4">
        <w:rPr>
          <w:rFonts w:cs="Times New Roman"/>
        </w:rPr>
        <w:instrText xml:space="preserve"> ADDIN ZOTERO_ITEM CSL_CITATION {"citationID":"DxYRBucK","properties":{"formattedCitation":"(Ari\\uc0\\u232{}s, 1986; Cunningham, 1998)","plainCitation":"(Ariès, 1986; Cunningham, 1998)","noteIndex":0},"citationItems":[{"id":2434,"uris":["http://zotero.org/users/6040264/items/A83535KP"],"itemData":{"id":2434,"type":"book","collection-title":"Peregrine books","edition":"Reprinted","event-place":"Harmondsworth","ISBN":"978-0-14-055187-7","language":"eng fre","number-of-pages":"414","publisher":"Penguin Books","publisher-place":"Harmondsworth","source":"K10plus ISBN","title":"Centuries of childhood","author":[{"family":"Ariès","given":"Philippe"}],"issued":{"date-parts":[["1986"]]}}},{"id":2435,"uris":["http://zotero.org/users/6040264/items/FFRSQKEV"],"itemData":{"id":2435,"type":"article-journal","container-title":"The American Historical Review","DOI":"10.2307/2651207","ISSN":"0002-8762","issue":"4","note":"publisher: [Oxford University Press, American Historical Association]","page":"1195-1208","source":"JSTOR","title":"Histories of Childhood","volume":"103","author":[{"family":"Cunningham","given":"Hugh"}],"issued":{"date-parts":[["1998"]]}}}],"schema":"https://github.com/citation-style-language/schema/raw/master/csl-citation.json"} </w:instrText>
      </w:r>
      <w:r w:rsidRPr="005344B4">
        <w:rPr>
          <w:rFonts w:cs="Times New Roman"/>
        </w:rPr>
        <w:fldChar w:fldCharType="separate"/>
      </w:r>
      <w:r w:rsidR="00C144D0" w:rsidRPr="005344B4">
        <w:rPr>
          <w:rFonts w:cs="Times New Roman"/>
        </w:rPr>
        <w:t>(Ariès, 1986; Cunningham, 1998)</w:t>
      </w:r>
      <w:r w:rsidRPr="005344B4">
        <w:rPr>
          <w:rFonts w:cs="Times New Roman"/>
        </w:rPr>
        <w:fldChar w:fldCharType="end"/>
      </w:r>
      <w:r w:rsidRPr="005344B4">
        <w:rPr>
          <w:rFonts w:cs="Times New Roman"/>
        </w:rPr>
        <w:t>; in which the concept of child emerged in opposition to the rational thinking adult, a social and political being who participates in public life. The scientific account of evolution, human development and teleological progress which emerged alongside this naturalised the idea of childhood as a biological state of immaturity. In the mid-20</w:t>
      </w:r>
      <w:r w:rsidRPr="005344B4">
        <w:rPr>
          <w:rFonts w:cs="Times New Roman"/>
          <w:vertAlign w:val="superscript"/>
        </w:rPr>
        <w:t>th</w:t>
      </w:r>
      <w:r w:rsidRPr="005344B4">
        <w:rPr>
          <w:rFonts w:cs="Times New Roman"/>
        </w:rPr>
        <w:t xml:space="preserve"> Century this approach was expressed in the influential work of child psychologist Jean Piaget. In keeping with wider work within the developmental sciences, Piaget proposed a schema of four distinct phases of cognitive development, through which children pass in chronological order. According to this schema, children’s capacity for knowledge is limited by their developmental phase, with children assumed to develop the capacity for logical thought around the age of 7 and abstract reasoning from the ages of 11-16</w:t>
      </w:r>
      <w:r w:rsidR="00E43CED" w:rsidRPr="005344B4">
        <w:rPr>
          <w:rFonts w:cs="Times New Roman"/>
        </w:rPr>
        <w:t xml:space="preserve"> </w:t>
      </w:r>
      <w:r w:rsidR="00C73E1A" w:rsidRPr="005344B4">
        <w:rPr>
          <w:rFonts w:cs="Times New Roman"/>
        </w:rPr>
        <w:fldChar w:fldCharType="begin"/>
      </w:r>
      <w:r w:rsidR="00E43CED" w:rsidRPr="005344B4">
        <w:rPr>
          <w:rFonts w:cs="Times New Roman"/>
        </w:rPr>
        <w:instrText xml:space="preserve"> ADDIN ZOTERO_ITEM CSL_CITATION {"citationID":"OkwkneOE","properties":{"formattedCitation":"(Piaget and Inhelder, 1973)","plainCitation":"(Piaget and Inhelder, 1973)","noteIndex":0},"citationItems":[{"id":22654,"uris":["http://zotero.org/users/6040264/items/KMRDGC66"],"itemData":{"id":22654,"type":"book","collection-number":"5001","collection-title":"Harper torchbooks","edition":"3rd pr.","event-place":"New York","ISBN":"978-0-465-09500-1","language":"eng","number-of-pages":"173","publisher":"Basic Books","publisher-place":"New York","source":"K10plus ISBN","title":"The psychology of the cild","author":[{"family":"Piaget","given":"Jean"},{"family":"Inhelder","given":"Bärbel"}],"issued":{"date-parts":[["1973"]],"season":"1936"}}}],"schema":"https://github.com/citation-style-language/schema/raw/master/csl-citation.json"} </w:instrText>
      </w:r>
      <w:r w:rsidR="00C73E1A" w:rsidRPr="005344B4">
        <w:rPr>
          <w:rFonts w:cs="Times New Roman"/>
        </w:rPr>
        <w:fldChar w:fldCharType="separate"/>
      </w:r>
      <w:r w:rsidR="00E43CED" w:rsidRPr="005344B4">
        <w:rPr>
          <w:rFonts w:cs="Times New Roman"/>
        </w:rPr>
        <w:t>(Piaget and Inhelder, 1973)</w:t>
      </w:r>
      <w:r w:rsidR="00C73E1A" w:rsidRPr="005344B4">
        <w:rPr>
          <w:rFonts w:cs="Times New Roman"/>
        </w:rPr>
        <w:fldChar w:fldCharType="end"/>
      </w:r>
      <w:r w:rsidRPr="005344B4">
        <w:rPr>
          <w:rFonts w:cs="Times New Roman"/>
        </w:rPr>
        <w:t xml:space="preserve">. These are theorised as biological stages which may be shaped by socio-environmental factors, but that all children are assumed to pass through within a universal model of child development. Children within this developmental paradigm are understood as in the process of </w:t>
      </w:r>
      <w:r w:rsidRPr="005344B4">
        <w:rPr>
          <w:rFonts w:cs="Times New Roman"/>
          <w:i/>
          <w:iCs/>
        </w:rPr>
        <w:t>becoming</w:t>
      </w:r>
      <w:r w:rsidRPr="005344B4">
        <w:rPr>
          <w:rFonts w:cs="Times New Roman"/>
        </w:rPr>
        <w:t xml:space="preserve"> rational, intellectual human </w:t>
      </w:r>
      <w:r w:rsidRPr="005344B4">
        <w:rPr>
          <w:rFonts w:cs="Times New Roman"/>
          <w:i/>
          <w:iCs/>
        </w:rPr>
        <w:t>beings</w:t>
      </w:r>
      <w:r w:rsidRPr="005344B4">
        <w:rPr>
          <w:rFonts w:cs="Times New Roman"/>
        </w:rPr>
        <w:t xml:space="preserve"> whose agency develops alongside their intellectual capacity. I will return to this notion of beings and </w:t>
      </w:r>
      <w:proofErr w:type="spellStart"/>
      <w:r w:rsidRPr="005344B4">
        <w:rPr>
          <w:rFonts w:cs="Times New Roman"/>
        </w:rPr>
        <w:t>becomings</w:t>
      </w:r>
      <w:proofErr w:type="spellEnd"/>
      <w:r w:rsidRPr="005344B4">
        <w:rPr>
          <w:rFonts w:cs="Times New Roman"/>
        </w:rPr>
        <w:t xml:space="preserve"> a little later.  Although in practice, childhoods are multiple and variable, emerging from diverse temporal, geographical, political, social and more-than-human relations </w:t>
      </w:r>
      <w:r w:rsidRPr="005344B4">
        <w:rPr>
          <w:rFonts w:cs="Times New Roman"/>
        </w:rPr>
        <w:fldChar w:fldCharType="begin"/>
      </w:r>
      <w:r w:rsidR="00764104">
        <w:rPr>
          <w:rFonts w:cs="Times New Roman"/>
        </w:rPr>
        <w:instrText xml:space="preserve"> ADDIN ZOTERO_ITEM CSL_CITATION {"citationID":"kjOtWRaJ","properties":{"formattedCitation":"(Taylor, 2013; Aitken, 2018b)","plainCitation":"(Taylor, 2013; Aitken, 2018b)","dontUpdate":true,"noteIndex":0},"citationItems":[{"id":"Tk1xFl7t/i9WwT4Qi","uris":["http://zotero.org/users/6040264/items/4J5Z9WPG"],"itemData":{"id":294,"type":"book","abstract":"In this fascinating new book, Affrica Taylor encourages an exciting paradigmatic shift in the ways in which childhood and nature are conceived and pedagogically deployed, and invites readers to critically reassess the naturalist childhood discourses that are rife within popular culture and early years education.\n\nThrough adopting a common worlds framework, Reconfiguring the Natures of Childhood generates a number of complex and inclusive ways of seeing and representing the early years. It recasts childhood as:\n\nmessy and implicated rather than pure and innocent;\nsituated and differentiated rather than decontextualized and universal;\nentangled within real world relations rather than protected in a separate space.\n\nThroughout the book, the author follows an intelligent and innovative line of thought which challenges many pre-existing ideas about childhood. Drawing upon cross-disciplinary perspectives, and with international relevance, this book makes an important contribution to the field of childhood studies and early childhood education, and will be a valuable resource for scholars, postgraduate students and higher education teachers.\n\nhttps://www.routledge.com/products/9780415687720","note":"DOI: 10.4324/9780203582046","source":"ResearchGate","title":"Reconfiguring the Natures of Childhood","author":[{"family":"Taylor","given":"Affrica"}],"issued":{"date-parts":[["2013",1,1]]}}},{"id":"Tk1xFl7t/zM5T7IT2","uris":["http://zotero.org/users/6040264/items/D9D2SAS3"],"itemData":{"id":330,"type":"article-journal","abstract":"This essay traces the evolution of children's geographies as a concept through three phases. First, in the early 1970s as a beginning impression influenced heavily by developmental and environmental psychology. Second, beginning around 1990, children's geographies cohered politically as geographers focused on young people's identity through feminism and Marxism, and global policy initiatives on children's rights. The third phase, covering the last couple of decades, coming from issues of political identity, challenges what we think we know about young people and their geographies, and also advocates a set of loose theories about the ways young people create and re-create spaces and themselves. Cognate disciplines coming to geography for insights about children and their worlds characterize this current phase. To offset this seeming linear progression the essay also notes an involution of the concept that defies clear categories and sequences, but suggests the fluidity of tensions and accommodations that comprises children's geographies.","container-title":"Geographical Review; New York","DOI":"http://dx.doi.org/10.1111/gere.12289","ISSN":"00167428","issue":"1","language":"English","license":"Copyright American Geographical Society Jan 2018","page":"3-23","source":"ProQuest","title":"Children’s Geographies: Tracing the Evolution and Involution of a Concept","title-short":"Children’s Geographies","volume":"108","author":[{"family":"Aitken","given":"Stuart C."}],"issued":{"date-parts":[["2018",1]]}}}],"schema":"https://github.com/citation-style-language/schema/raw/master/csl-citation.json"} </w:instrText>
      </w:r>
      <w:r w:rsidRPr="005344B4">
        <w:rPr>
          <w:rFonts w:cs="Times New Roman"/>
        </w:rPr>
        <w:fldChar w:fldCharType="separate"/>
      </w:r>
      <w:r w:rsidR="00852EB0" w:rsidRPr="005344B4">
        <w:rPr>
          <w:rFonts w:cs="Times New Roman"/>
        </w:rPr>
        <w:t>(Taylor, 2013; Aitken, 2018)</w:t>
      </w:r>
      <w:r w:rsidRPr="005344B4">
        <w:rPr>
          <w:rFonts w:cs="Times New Roman"/>
        </w:rPr>
        <w:fldChar w:fldCharType="end"/>
      </w:r>
      <w:r w:rsidR="00C917B7" w:rsidRPr="005344B4">
        <w:rPr>
          <w:rFonts w:cs="Times New Roman"/>
        </w:rPr>
        <w:t xml:space="preserve">, the </w:t>
      </w:r>
      <w:r w:rsidRPr="005344B4">
        <w:rPr>
          <w:rFonts w:cs="Times New Roman"/>
        </w:rPr>
        <w:t xml:space="preserve">notion of the universal child developed through Enlightenment political philosophy and developmental science has long dominated understandings of childhood within and beyond the academy </w:t>
      </w:r>
      <w:r w:rsidRPr="005344B4">
        <w:rPr>
          <w:rFonts w:cs="Times New Roman"/>
        </w:rPr>
        <w:fldChar w:fldCharType="begin"/>
      </w:r>
      <w:r w:rsidR="00764104">
        <w:rPr>
          <w:rFonts w:cs="Times New Roman"/>
        </w:rPr>
        <w:instrText xml:space="preserve"> ADDIN ZOTERO_ITEM CSL_CITATION {"citationID":"B47HD6wx","properties":{"formattedCitation":"(Taylor, 2013)","plainCitation":"(Taylor, 2013)","noteIndex":0},"citationItems":[{"id":"Tk1xFl7t/i9WwT4Qi","uris":["http://zotero.org/users/6040264/items/4J5Z9WPG"],"itemData":{"id":294,"type":"book","abstract":"In this fascinating new book, Affrica Taylor encourages an exciting paradigmatic shift in the ways in which childhood and nature are conceived and pedagogically deployed, and invites readers to critically reassess the naturalist childhood discourses that are rife within popular culture and early years education.\n\nThrough adopting a common worlds framework, Reconfiguring the Natures of Childhood generates a number of complex and inclusive ways of seeing and representing the early years. It recasts childhood as:\n\nmessy and implicated rather than pure and innocent;\nsituated and differentiated rather than decontextualized and universal;\nentangled within real world relations rather than protected in a separate space.\n\nThroughout the book, the author follows an intelligent and innovative line of thought which challenges many pre-existing ideas about childhood. Drawing upon cross-disciplinary perspectives, and with international relevance, this book makes an important contribution to the field of childhood studies and early childhood education, and will be a valuable resource for scholars, postgraduate students and higher education teachers.\n\nhttps://www.routledge.com/products/9780415687720","note":"DOI: 10.4324/9780203582046","source":"ResearchGate","title":"Reconfiguring the Natures of Childhood","author":[{"family":"Taylor","given":"Affrica"}],"issued":{"date-parts":[["2013",1,1]]}}}],"schema":"https://github.com/citation-style-language/schema/raw/master/csl-citation.json"} </w:instrText>
      </w:r>
      <w:r w:rsidRPr="005344B4">
        <w:rPr>
          <w:rFonts w:cs="Times New Roman"/>
        </w:rPr>
        <w:fldChar w:fldCharType="separate"/>
      </w:r>
      <w:r w:rsidR="00CA1276" w:rsidRPr="005344B4">
        <w:rPr>
          <w:rFonts w:cs="Times New Roman"/>
        </w:rPr>
        <w:t>(Taylor, 2013)</w:t>
      </w:r>
      <w:r w:rsidRPr="005344B4">
        <w:rPr>
          <w:rFonts w:cs="Times New Roman"/>
        </w:rPr>
        <w:fldChar w:fldCharType="end"/>
      </w:r>
      <w:r w:rsidRPr="005344B4">
        <w:rPr>
          <w:rFonts w:cs="Times New Roman"/>
        </w:rPr>
        <w:t xml:space="preserve">. This account of childhood which positions young people as not-yet-subjects who lack intellectual capacity and are thus dependent upon adult intervention has been potently codified within the UN Convention on the rights of the child; extending the Western concept of childhood internationally and ‘colonising the material, social and historical heterogeneity of the lives of children around the world’ </w:t>
      </w:r>
      <w:r w:rsidRPr="005344B4">
        <w:rPr>
          <w:rFonts w:cs="Times New Roman"/>
        </w:rPr>
        <w:fldChar w:fldCharType="begin"/>
      </w:r>
      <w:r w:rsidR="00C144D0" w:rsidRPr="005344B4">
        <w:rPr>
          <w:rFonts w:cs="Times New Roman"/>
        </w:rPr>
        <w:instrText xml:space="preserve"> ADDIN ZOTERO_ITEM CSL_CITATION {"citationID":"VBER1n6T","properties":{"formattedCitation":"(Fernando, 2001)","plainCitation":"(Fernando, 2001)","noteIndex":0},"citationItems":[{"id":2420,"uris":["http://zotero.org/users/6040264/items/EL74YPFD"],"itemData":{"id":2420,"type":"article-journal","container-title":"The Annals of the American Academy of Political and Social Science","ISSN":"0002-7162","note":"publisher: [Sage Publications, Inc., American Academy of Political and Social Science]","page":"8-24","source":"JSTOR","title":"Children's Rights: Beyond the Impasse","title-short":"Children's Rights","volume":"575","author":[{"family":"Fernando","given":"Jude L."}],"issued":{"date-parts":[["2001"]]}}}],"schema":"https://github.com/citation-style-language/schema/raw/master/csl-citation.json"} </w:instrText>
      </w:r>
      <w:r w:rsidRPr="005344B4">
        <w:rPr>
          <w:rFonts w:cs="Times New Roman"/>
        </w:rPr>
        <w:fldChar w:fldCharType="separate"/>
      </w:r>
      <w:r w:rsidR="00C144D0" w:rsidRPr="005344B4">
        <w:rPr>
          <w:rFonts w:cs="Times New Roman"/>
        </w:rPr>
        <w:t>(Fernando, 2001)</w:t>
      </w:r>
      <w:r w:rsidRPr="005344B4">
        <w:rPr>
          <w:rFonts w:cs="Times New Roman"/>
        </w:rPr>
        <w:fldChar w:fldCharType="end"/>
      </w:r>
      <w:r w:rsidRPr="005344B4">
        <w:rPr>
          <w:rFonts w:cs="Times New Roman"/>
        </w:rPr>
        <w:t xml:space="preserve">. </w:t>
      </w:r>
      <w:r w:rsidR="00C917B7" w:rsidRPr="005344B4">
        <w:rPr>
          <w:rFonts w:cs="Times New Roman"/>
        </w:rPr>
        <w:t>Childhood in this model is understood a</w:t>
      </w:r>
      <w:r w:rsidR="00891E59" w:rsidRPr="005344B4">
        <w:rPr>
          <w:rFonts w:cs="Times New Roman"/>
        </w:rPr>
        <w:t xml:space="preserve">s a period of </w:t>
      </w:r>
      <w:r w:rsidR="001F7230" w:rsidRPr="005344B4">
        <w:rPr>
          <w:rFonts w:cs="Times New Roman"/>
        </w:rPr>
        <w:t>learning,</w:t>
      </w:r>
      <w:r w:rsidR="00645487" w:rsidRPr="005344B4">
        <w:rPr>
          <w:rFonts w:cs="Times New Roman"/>
        </w:rPr>
        <w:t xml:space="preserve"> a period of development</w:t>
      </w:r>
      <w:r w:rsidR="001F7230" w:rsidRPr="005344B4">
        <w:rPr>
          <w:rFonts w:cs="Times New Roman"/>
        </w:rPr>
        <w:t xml:space="preserve"> from an</w:t>
      </w:r>
      <w:r w:rsidR="00D128B9" w:rsidRPr="005344B4">
        <w:rPr>
          <w:rFonts w:cs="Times New Roman"/>
        </w:rPr>
        <w:t xml:space="preserve"> emotional,</w:t>
      </w:r>
      <w:r w:rsidR="001F7230" w:rsidRPr="005344B4">
        <w:rPr>
          <w:rFonts w:cs="Times New Roman"/>
        </w:rPr>
        <w:t xml:space="preserve"> </w:t>
      </w:r>
      <w:r w:rsidR="00575661" w:rsidRPr="005344B4">
        <w:rPr>
          <w:rFonts w:cs="Times New Roman"/>
        </w:rPr>
        <w:t>unknowing ‘</w:t>
      </w:r>
      <w:r w:rsidR="00392223" w:rsidRPr="005344B4">
        <w:rPr>
          <w:rFonts w:cs="Times New Roman"/>
        </w:rPr>
        <w:t xml:space="preserve">becoming’ </w:t>
      </w:r>
      <w:r w:rsidR="001F7230" w:rsidRPr="005344B4">
        <w:rPr>
          <w:rFonts w:cs="Times New Roman"/>
        </w:rPr>
        <w:t>to a</w:t>
      </w:r>
      <w:r w:rsidR="00D128B9" w:rsidRPr="005344B4">
        <w:rPr>
          <w:rFonts w:cs="Times New Roman"/>
        </w:rPr>
        <w:t xml:space="preserve"> rational</w:t>
      </w:r>
      <w:r w:rsidR="001F7230" w:rsidRPr="005344B4">
        <w:rPr>
          <w:rFonts w:cs="Times New Roman"/>
        </w:rPr>
        <w:t xml:space="preserve"> knowing</w:t>
      </w:r>
      <w:r w:rsidR="00392223" w:rsidRPr="005344B4">
        <w:rPr>
          <w:rFonts w:cs="Times New Roman"/>
        </w:rPr>
        <w:t xml:space="preserve">, </w:t>
      </w:r>
      <w:r w:rsidR="00D128B9" w:rsidRPr="005344B4">
        <w:rPr>
          <w:rFonts w:cs="Times New Roman"/>
        </w:rPr>
        <w:t>(</w:t>
      </w:r>
      <w:r w:rsidR="00392223" w:rsidRPr="005344B4">
        <w:rPr>
          <w:rFonts w:cs="Times New Roman"/>
        </w:rPr>
        <w:t>adult</w:t>
      </w:r>
      <w:r w:rsidR="00D128B9" w:rsidRPr="005344B4">
        <w:rPr>
          <w:rFonts w:cs="Times New Roman"/>
        </w:rPr>
        <w:t xml:space="preserve">) </w:t>
      </w:r>
      <w:r w:rsidR="00392223" w:rsidRPr="005344B4">
        <w:rPr>
          <w:rFonts w:cs="Times New Roman"/>
        </w:rPr>
        <w:t>being</w:t>
      </w:r>
      <w:r w:rsidR="00645487" w:rsidRPr="005344B4">
        <w:rPr>
          <w:rFonts w:cs="Times New Roman"/>
        </w:rPr>
        <w:t>.</w:t>
      </w:r>
    </w:p>
    <w:p w14:paraId="340FA53F" w14:textId="7937AC5B" w:rsidR="00FC3CF7" w:rsidRPr="005344B4" w:rsidRDefault="00FC3CF7" w:rsidP="009811B0">
      <w:pPr>
        <w:spacing w:line="480" w:lineRule="auto"/>
        <w:rPr>
          <w:rFonts w:cs="Times New Roman"/>
        </w:rPr>
      </w:pPr>
      <w:r w:rsidRPr="005344B4">
        <w:rPr>
          <w:rFonts w:cs="Times New Roman"/>
        </w:rPr>
        <w:t xml:space="preserve">Whilst the notion of the biological child as a (non)subject who was increasingly excluded from the public realm emerged alongside the Enlightenment subject, associations of children with innocence </w:t>
      </w:r>
      <w:r w:rsidRPr="005344B4">
        <w:rPr>
          <w:rFonts w:cs="Times New Roman"/>
        </w:rPr>
        <w:lastRenderedPageBreak/>
        <w:t>developed later, around the mid-19th Century</w:t>
      </w:r>
      <w:r w:rsidRPr="005344B4">
        <w:rPr>
          <w:rStyle w:val="FootnoteReference"/>
          <w:rFonts w:cs="Times New Roman"/>
        </w:rPr>
        <w:footnoteReference w:id="14"/>
      </w:r>
      <w:r w:rsidRPr="005344B4">
        <w:rPr>
          <w:rFonts w:cs="Times New Roman"/>
        </w:rPr>
        <w:t xml:space="preserve"> </w:t>
      </w:r>
      <w:r w:rsidRPr="005344B4">
        <w:rPr>
          <w:rStyle w:val="FootnoteReference"/>
          <w:rFonts w:cs="Times New Roman"/>
        </w:rPr>
        <w:footnoteReference w:id="15"/>
      </w:r>
      <w:r w:rsidRPr="005344B4">
        <w:rPr>
          <w:rFonts w:cs="Times New Roman"/>
        </w:rPr>
        <w:t xml:space="preserve">. As </w:t>
      </w:r>
      <w:r w:rsidR="00987EE1" w:rsidRPr="005344B4">
        <w:rPr>
          <w:rFonts w:cs="Times New Roman"/>
        </w:rPr>
        <w:t xml:space="preserve">cultural historical Robin </w:t>
      </w:r>
      <w:r w:rsidRPr="005344B4">
        <w:rPr>
          <w:rFonts w:cs="Times New Roman"/>
        </w:rPr>
        <w:t xml:space="preserve">Bernstein </w:t>
      </w:r>
      <w:r w:rsidR="0022423B" w:rsidRPr="005344B4">
        <w:rPr>
          <w:rFonts w:cs="Times New Roman"/>
        </w:rPr>
        <w:fldChar w:fldCharType="begin"/>
      </w:r>
      <w:r w:rsidR="00984641" w:rsidRPr="005344B4">
        <w:rPr>
          <w:rFonts w:cs="Times New Roman"/>
        </w:rPr>
        <w:instrText xml:space="preserve"> ADDIN ZOTERO_ITEM CSL_CITATION {"citationID":"bD2OtyR1","properties":{"formattedCitation":"(2011)","plainCitation":"(2011)","noteIndex":0},"citationItems":[{"id":2438,"uris":["http://zotero.org/users/6040264/items/GBXD73VB"],"itemData":{"id":2438,"type":"chapter","abstract":"2013 Book Award Winner from the International Research Society in Children's Literature 2012 Outstanding Book Award Winner from the Association for Theatre in Higher Education 2012 Winner of the Lois P. Rudnick Book Prize presented by the New England American Studies Association 2012 Runner-Up, John Hope Franklin Publication Prize presented by the American Studies Association 2012 Honorable Mention, Distinguished Book Award presented by the Society for the Study of American Women Writers Dissects how \"innocence\" became the exclusive province of white children, covering slavery to the Civil Rights era Beginning in the mid nineteenth century in America, childhood became synonymous with innocence—a reversal of the previously-dominant Calvinist belief that children were depraved, sinful creatures. As the idea of childhood innocence took hold, it became racialized: popular culture constructed white children as innocent and vulnerable while excluding black youth from these qualities. Actors, writers, and visual artists then began pairing white children with African American adults and children, thus transferring the quality of innocence to a variety of racial-political projects—a dynamic that Robin Bernstein calls “racial innocence.” This phenomenon informed racial formation from the mid nineteenth century through the early twentieth. Racial Innocence takes up a rich archive including books, toys, theatrical props, and domestic knickknacks which Bernstein analyzes as “scriptive things” that invite or prompt historically-located practices while allowing for resistance and social improvisation. Integrating performance studies with literary and visual analysis, Bernstein offers singular readings of theatrical productions from blackface minstrelsy to Uncle Tom’s Cabin to The Wonderful Wizard of Oz; literary works by Joel Chandler Harris, Harriet Wilson, and Frances Hodgson Burnett; material culture including Topsy pincushions, Uncle Tom and Little Eva handkerchiefs, and Raggedy Ann dolls; and visual texts ranging from fine portraiture to advertisements for lard substitute. Throughout, Bernstein shows how “innocence” gradually became the exclusive province of white children—until the Civil Rights Movement succeeded not only in legally desegregating public spaces, but in culturally desegregating the concept of childhood itself.","container-title":"Racial Innocence","ISBN":"978-0-8147-8709-0","language":"en","license":"De Gruyter expressly reserves the right to use all content for commercial text and data mining within the meaning of Section 44b of the German Copyright Act.","note":"DOI: 10.18574/nyu/9780814787090.001.0001","publisher":"New York University Press","source":"www.degruyter.com","title":"Racial Innocence: Performing American Childhood from Slavery to Civil Rights","title-short":"Racial Innocence","URL":"https://www.degruyter.com/document/doi/10.18574/nyu/9780814787090.001.0001/html","author":[{"family":"Bernstein","given":"Robin"}],"accessed":{"date-parts":[["2024",4,4]]},"issued":{"date-parts":[["2011",12,1]]}},"label":"page","suppress-author":true}],"schema":"https://github.com/citation-style-language/schema/raw/master/csl-citation.json"} </w:instrText>
      </w:r>
      <w:r w:rsidR="0022423B" w:rsidRPr="005344B4">
        <w:rPr>
          <w:rFonts w:cs="Times New Roman"/>
        </w:rPr>
        <w:fldChar w:fldCharType="separate"/>
      </w:r>
      <w:r w:rsidR="00984641" w:rsidRPr="005344B4">
        <w:rPr>
          <w:rFonts w:cs="Times New Roman"/>
        </w:rPr>
        <w:t>(2011)</w:t>
      </w:r>
      <w:r w:rsidR="0022423B" w:rsidRPr="005344B4">
        <w:rPr>
          <w:rFonts w:cs="Times New Roman"/>
        </w:rPr>
        <w:fldChar w:fldCharType="end"/>
      </w:r>
      <w:r w:rsidRPr="005344B4">
        <w:rPr>
          <w:rFonts w:cs="Times New Roman"/>
        </w:rPr>
        <w:t xml:space="preserve"> illustrates with reference to child figures</w:t>
      </w:r>
      <w:r w:rsidRPr="005344B4">
        <w:rPr>
          <w:rStyle w:val="FootnoteReference"/>
          <w:rFonts w:cs="Times New Roman"/>
        </w:rPr>
        <w:footnoteReference w:id="16"/>
      </w:r>
      <w:r w:rsidRPr="005344B4">
        <w:rPr>
          <w:rFonts w:cs="Times New Roman"/>
        </w:rPr>
        <w:t xml:space="preserve"> circulating in material culture  in the U.S, the construction of childhood innocence was directly implicated in larger scale racial projects, including slavery, abolition and the ongoing granting and withhold of rights from black subjects. The racial coding of innocence, purity and non-sexuality circulated in child figures and embodied in white children, marks racial and sexual exclusions from the category of child. Yet because childhood is constructed as a natural, biological category, such exclusions are </w:t>
      </w:r>
      <w:proofErr w:type="spellStart"/>
      <w:r w:rsidRPr="005344B4">
        <w:rPr>
          <w:rFonts w:cs="Times New Roman"/>
        </w:rPr>
        <w:t>invisibilised</w:t>
      </w:r>
      <w:proofErr w:type="spellEnd"/>
      <w:r w:rsidRPr="005344B4">
        <w:rPr>
          <w:rFonts w:cs="Times New Roman"/>
        </w:rPr>
        <w:t xml:space="preserve"> through child figures who </w:t>
      </w:r>
      <w:r w:rsidR="00575661" w:rsidRPr="005344B4">
        <w:rPr>
          <w:rFonts w:cs="Times New Roman"/>
        </w:rPr>
        <w:t>appear</w:t>
      </w:r>
      <w:r w:rsidRPr="005344B4">
        <w:rPr>
          <w:rFonts w:cs="Times New Roman"/>
        </w:rPr>
        <w:t xml:space="preserve"> to transcend social categories.  In this way,</w:t>
      </w:r>
      <w:r w:rsidR="00F20393" w:rsidRPr="005344B4">
        <w:rPr>
          <w:rFonts w:cs="Times New Roman"/>
        </w:rPr>
        <w:t xml:space="preserve"> </w:t>
      </w:r>
      <w:r w:rsidRPr="005344B4">
        <w:rPr>
          <w:rFonts w:cs="Times New Roman"/>
        </w:rPr>
        <w:t xml:space="preserve">child figures serve to enact exclusions whilst at the same time naturalising them. ‘Black children are not seen as children’ </w:t>
      </w:r>
      <w:r w:rsidR="00806AC6" w:rsidRPr="005344B4">
        <w:rPr>
          <w:rFonts w:cs="Times New Roman"/>
        </w:rPr>
        <w:fldChar w:fldCharType="begin"/>
      </w:r>
      <w:r w:rsidR="007E75F0" w:rsidRPr="005344B4">
        <w:rPr>
          <w:rFonts w:cs="Times New Roman"/>
        </w:rPr>
        <w:instrText xml:space="preserve"> ADDIN ZOTERO_ITEM CSL_CITATION {"citationID":"Dh5YKvW1","properties":{"formattedCitation":"(Sharpe, 2016, p. 89)","plainCitation":"(Sharpe, 2016, p. 89)","noteIndex":0},"citationItems":[{"id":22659,"uris":["http://zotero.org/users/6040264/items/G9IV57A7"],"itemData":{"id":22659,"type":"book","call-number":"E185.625","event-place":"Durham","ISBN":"978-0-8223-7345-2","number-of-pages":"1","publisher":"Duke University Press","publisher-place":"Durham","source":"Library of Congress ISBN","title":"In the wake: on Blackness and being","title-short":"In the wake","author":[{"family":"Sharpe","given":"Christina Elizabeth"}],"issued":{"date-parts":[["2016"]]}},"locator":"89","label":"page"}],"schema":"https://github.com/citation-style-language/schema/raw/master/csl-citation.json"} </w:instrText>
      </w:r>
      <w:r w:rsidR="00806AC6" w:rsidRPr="005344B4">
        <w:rPr>
          <w:rFonts w:cs="Times New Roman"/>
        </w:rPr>
        <w:fldChar w:fldCharType="separate"/>
      </w:r>
      <w:r w:rsidR="007E75F0" w:rsidRPr="005344B4">
        <w:rPr>
          <w:rFonts w:cs="Times New Roman"/>
        </w:rPr>
        <w:t>(Sharpe, 2016, p. 89)</w:t>
      </w:r>
      <w:r w:rsidR="00806AC6" w:rsidRPr="005344B4">
        <w:rPr>
          <w:rFonts w:cs="Times New Roman"/>
        </w:rPr>
        <w:fldChar w:fldCharType="end"/>
      </w:r>
      <w:r w:rsidRPr="005344B4">
        <w:rPr>
          <w:rFonts w:cs="Times New Roman"/>
        </w:rPr>
        <w:t xml:space="preserve">, rather they are animalised, objectified, sexualised or made adult through their exclusion from the category of the child (Ashton 2023). Similarly, indigenous and queer children face exclusion from the protections offered by the category child </w:t>
      </w:r>
      <w:r w:rsidR="00A51307" w:rsidRPr="005344B4">
        <w:rPr>
          <w:rFonts w:cs="Times New Roman"/>
        </w:rPr>
        <w:fldChar w:fldCharType="begin"/>
      </w:r>
      <w:r w:rsidR="00FF6F1C" w:rsidRPr="005344B4">
        <w:rPr>
          <w:rFonts w:cs="Times New Roman"/>
        </w:rPr>
        <w:instrText xml:space="preserve"> ADDIN ZOTERO_ITEM CSL_CITATION {"citationID":"39DFG3rO","properties":{"formattedCitation":"(Mu\\uc0\\u241{}oz, 2009; Smith, 2025)","plainCitation":"(Muñoz, 2009; Smith, 2025)","noteIndex":0},"citationItems":[{"id":22661,"uris":["http://zotero.org/users/6040264/items/55SZ3QQT"],"itemData":{"id":22661,"type":"book","collection-title":"Sexual cultures","event-place":"New York London","ISBN":"978-0-8147-5728-4","language":"eng","number-of-pages":"223","publisher":"New York University Press","publisher-place":"New York London","source":"K10plus ISBN","title":"Cruising utopia: the then and there of queer futurity","title-short":"Cruising utopia","author":[{"family":"Muñoz","given":"José Esteban"}],"issued":{"date-parts":[["2009"]]}}},{"id":22663,"uris":["http://zotero.org/users/6040264/items/PC69GRYQ"],"itemData":{"id":22663,"type":"article-journal","abstract":"Request PDF | Queer Theory and Native Studies: The Heteronormativity of Settler Colonialism | Queer studies highlights the importance of developing analyses that go beyond identity and representational politics. For Native studies in... | Find, read and cite all the research you need on ResearchGate","container-title":"ResearchGate","DOI":"10.1215/10642684-2009-012","language":"en","source":"www.researchgate.net","title":"Queer Theory and Native Studies: The Heteronormativity of Settler Colonialism | Request PDF","title-short":"Queer Theory and Native Studies","URL":"https://www.researchgate.net/publication/249875208_Queer_Theory_and_Native_Studies_The_Heteronormativity_of_Settler_Colonialism","author":[{"family":"Smith","given":"Andrea"}],"accessed":{"date-parts":[["2025",8,29]]},"issued":{"date-parts":[["2025",8,10]]}}}],"schema":"https://github.com/citation-style-language/schema/raw/master/csl-citation.json"} </w:instrText>
      </w:r>
      <w:r w:rsidR="00A51307" w:rsidRPr="005344B4">
        <w:rPr>
          <w:rFonts w:cs="Times New Roman"/>
        </w:rPr>
        <w:fldChar w:fldCharType="separate"/>
      </w:r>
      <w:r w:rsidR="00FF6F1C" w:rsidRPr="005344B4">
        <w:rPr>
          <w:rFonts w:cs="Times New Roman"/>
        </w:rPr>
        <w:t>(Muñoz, 2009; Smith, 2025)</w:t>
      </w:r>
      <w:r w:rsidR="00A51307" w:rsidRPr="005344B4">
        <w:rPr>
          <w:rFonts w:cs="Times New Roman"/>
        </w:rPr>
        <w:fldChar w:fldCharType="end"/>
      </w:r>
      <w:r w:rsidR="0076587C" w:rsidRPr="005344B4">
        <w:rPr>
          <w:rFonts w:cs="Times New Roman"/>
        </w:rPr>
        <w:t>.</w:t>
      </w:r>
      <w:r w:rsidRPr="005344B4">
        <w:rPr>
          <w:rFonts w:cs="Times New Roman"/>
        </w:rPr>
        <w:t xml:space="preserve"> At the same time, the rights and agency of entire demographic groups can be obscured or restricted through the invocation of childhood. As Kate Manzo’s work on the iconography of the global south demonstrates, the use of imagery of ‘suffering children’ by NGOs working in the global south taps into cultural assumptions of dependence, innocence and the need of protection</w:t>
      </w:r>
      <w:r w:rsidR="0076587C" w:rsidRPr="005344B4">
        <w:rPr>
          <w:rFonts w:cs="Times New Roman"/>
        </w:rPr>
        <w:fldChar w:fldCharType="begin"/>
      </w:r>
      <w:r w:rsidR="0076587C" w:rsidRPr="005344B4">
        <w:rPr>
          <w:rFonts w:cs="Times New Roman"/>
        </w:rPr>
        <w:instrText xml:space="preserve"> ADDIN ZOTERO_ITEM CSL_CITATION {"citationID":"HcsSpDlv","properties":{"formattedCitation":"(Manzo, 2008)","plainCitation":"(Manzo, 2008)","noteIndex":0},"citationItems":[{"id":2441,"uris":["http://zotero.org/users/6040264/items/URLB26CW"],"itemData":{"id":2441,"type":"article-journal","abstract":"Abstract: This paper asks how images of children are used by prominent signatories to NGO codes of conduct. The answer is that images of childhood and shared codes of conduct are both means through which development and relief NGOs produce themselves as rights-based organisations. The iconography of childhood expresses institutional ideals and the key humanitarian values of humanity, neutrality and impartiality, and solidarity. Images of children are useful for NGOs in reinforcing the legitimacy of their ‘emergency’ interventions as well as the very idea of development itself. But the dominant iconography is also inherently paradoxical, as the child image can be read as both a colonial metaphor for the majority world and as a signifier of humanitarian identity. The question then for NGOs using this image in social justice campaigns is whether overtly political accompanying texts can nullify the contradictory subliminal messages that emanate from the iconography of childhood.","container-title":"Antipode","DOI":"10.1111/j.1467-8330.2008.00627.x","ISSN":"1467-8330","issue":"4","language":"en","license":"©2008 The Author Journal compilation © 2008 Editorial Board of Antipode","note":"_eprint: https://onlinelibrary.wiley.com/doi/pdf/10.1111/j.1467-8330.2008.00627.x","page":"632-657","source":"Wiley Online Library","title":"Imaging Humanitarianism: NGO Identity and the Iconography of Childhood","title-short":"Imaging Humanitarianism","volume":"40","author":[{"family":"Manzo","given":"Kate"}],"issued":{"date-parts":[["2008"]]}}}],"schema":"https://github.com/citation-style-language/schema/raw/master/csl-citation.json"} </w:instrText>
      </w:r>
      <w:r w:rsidR="0076587C" w:rsidRPr="005344B4">
        <w:rPr>
          <w:rFonts w:cs="Times New Roman"/>
        </w:rPr>
        <w:fldChar w:fldCharType="separate"/>
      </w:r>
      <w:r w:rsidR="0076587C" w:rsidRPr="005344B4">
        <w:rPr>
          <w:rFonts w:cs="Times New Roman"/>
        </w:rPr>
        <w:t>(Manzo, 2008)</w:t>
      </w:r>
      <w:r w:rsidR="0076587C" w:rsidRPr="005344B4">
        <w:rPr>
          <w:rFonts w:cs="Times New Roman"/>
        </w:rPr>
        <w:fldChar w:fldCharType="end"/>
      </w:r>
      <w:r w:rsidRPr="005344B4">
        <w:rPr>
          <w:rFonts w:cs="Times New Roman"/>
        </w:rPr>
        <w:t xml:space="preserve">. Here a black child figures come to stand in for an entire population, justifying the continuation of paternalistic relations of power and control between the countries in </w:t>
      </w:r>
      <w:r w:rsidR="00575661" w:rsidRPr="005344B4">
        <w:rPr>
          <w:rFonts w:cs="Times New Roman"/>
        </w:rPr>
        <w:t>the global</w:t>
      </w:r>
      <w:r w:rsidRPr="005344B4">
        <w:rPr>
          <w:rFonts w:cs="Times New Roman"/>
        </w:rPr>
        <w:t xml:space="preserve"> north and south. The concept of childhood is thus deeply implicated in racial, </w:t>
      </w:r>
      <w:r w:rsidRPr="005344B4">
        <w:rPr>
          <w:rFonts w:cs="Times New Roman"/>
        </w:rPr>
        <w:lastRenderedPageBreak/>
        <w:t>colonial, patriarchal and heteronormative projects, with child figures playing a pivotal role in the ‘othering’ of raced, classed and gendered subject positions.</w:t>
      </w:r>
    </w:p>
    <w:p w14:paraId="650EABCB" w14:textId="02A53F4C" w:rsidR="00FC3CF7" w:rsidRPr="005344B4" w:rsidRDefault="00FC3CF7" w:rsidP="009811B0">
      <w:pPr>
        <w:spacing w:line="480" w:lineRule="auto"/>
        <w:rPr>
          <w:rFonts w:cs="Times New Roman"/>
        </w:rPr>
      </w:pPr>
      <w:r w:rsidRPr="005344B4">
        <w:rPr>
          <w:rFonts w:cs="Times New Roman"/>
        </w:rPr>
        <w:t>Childhood and ‘child’ are</w:t>
      </w:r>
      <w:r w:rsidR="00C607CE" w:rsidRPr="005344B4">
        <w:rPr>
          <w:rFonts w:cs="Times New Roman"/>
        </w:rPr>
        <w:t xml:space="preserve"> thus</w:t>
      </w:r>
      <w:r w:rsidRPr="005344B4">
        <w:rPr>
          <w:rFonts w:cs="Times New Roman"/>
        </w:rPr>
        <w:t xml:space="preserve"> not natural </w:t>
      </w:r>
      <w:r w:rsidR="00575661" w:rsidRPr="005344B4">
        <w:rPr>
          <w:rFonts w:cs="Times New Roman"/>
        </w:rPr>
        <w:t>categories;</w:t>
      </w:r>
      <w:r w:rsidRPr="005344B4">
        <w:rPr>
          <w:rFonts w:cs="Times New Roman"/>
        </w:rPr>
        <w:t xml:space="preserve"> they are political constructions which participate in the inclusion and exclusion of who counts as ‘a child’ with </w:t>
      </w:r>
      <w:r w:rsidR="000523DF" w:rsidRPr="005344B4">
        <w:rPr>
          <w:rFonts w:cs="Times New Roman"/>
        </w:rPr>
        <w:t>violent</w:t>
      </w:r>
      <w:r w:rsidRPr="005344B4">
        <w:rPr>
          <w:rFonts w:cs="Times New Roman"/>
        </w:rPr>
        <w:t xml:space="preserve"> </w:t>
      </w:r>
      <w:r w:rsidR="000523DF" w:rsidRPr="005344B4">
        <w:rPr>
          <w:rFonts w:cs="Times New Roman"/>
        </w:rPr>
        <w:t>consequences</w:t>
      </w:r>
      <w:r w:rsidRPr="005344B4">
        <w:rPr>
          <w:rFonts w:cs="Times New Roman"/>
        </w:rPr>
        <w:t xml:space="preserve"> in </w:t>
      </w:r>
      <w:r w:rsidR="001F5520" w:rsidRPr="005344B4">
        <w:rPr>
          <w:rFonts w:cs="Times New Roman"/>
        </w:rPr>
        <w:t>many instances</w:t>
      </w:r>
      <w:r w:rsidRPr="005344B4">
        <w:rPr>
          <w:rFonts w:cs="Times New Roman"/>
        </w:rPr>
        <w:t xml:space="preserve">. </w:t>
      </w:r>
      <w:r w:rsidR="001F5520" w:rsidRPr="005344B4">
        <w:rPr>
          <w:rFonts w:cs="Times New Roman"/>
        </w:rPr>
        <w:t xml:space="preserve">Whilst the figure of the child and constructions of childhood are often mobilised for political ends or </w:t>
      </w:r>
      <w:proofErr w:type="gramStart"/>
      <w:r w:rsidR="001F5520" w:rsidRPr="005344B4">
        <w:rPr>
          <w:rFonts w:cs="Times New Roman"/>
        </w:rPr>
        <w:t>in order to</w:t>
      </w:r>
      <w:proofErr w:type="gramEnd"/>
      <w:r w:rsidR="001F5520" w:rsidRPr="005344B4">
        <w:rPr>
          <w:rFonts w:cs="Times New Roman"/>
        </w:rPr>
        <w:t xml:space="preserve"> </w:t>
      </w:r>
      <w:r w:rsidR="009A7EC0" w:rsidRPr="005344B4">
        <w:rPr>
          <w:rFonts w:cs="Times New Roman"/>
        </w:rPr>
        <w:t xml:space="preserve">justify, (re)produce or sediment unequal relations of power, </w:t>
      </w:r>
      <w:r w:rsidRPr="005344B4">
        <w:rPr>
          <w:rFonts w:cs="Times New Roman"/>
        </w:rPr>
        <w:t>children</w:t>
      </w:r>
      <w:r w:rsidR="009A7EC0" w:rsidRPr="005344B4">
        <w:rPr>
          <w:rFonts w:cs="Times New Roman"/>
        </w:rPr>
        <w:t xml:space="preserve"> themselves</w:t>
      </w:r>
      <w:r w:rsidRPr="005344B4">
        <w:rPr>
          <w:rFonts w:cs="Times New Roman"/>
        </w:rPr>
        <w:t xml:space="preserve"> are often rendered apolitical</w:t>
      </w:r>
      <w:r w:rsidR="0075298B" w:rsidRPr="005344B4">
        <w:rPr>
          <w:rFonts w:cs="Times New Roman"/>
        </w:rPr>
        <w:t xml:space="preserve"> through their status of child. Here the status of child signals</w:t>
      </w:r>
      <w:r w:rsidR="00874F22" w:rsidRPr="005344B4">
        <w:rPr>
          <w:rFonts w:cs="Times New Roman"/>
        </w:rPr>
        <w:t xml:space="preserve"> incomplete developments, a child</w:t>
      </w:r>
      <w:r w:rsidRPr="005344B4">
        <w:rPr>
          <w:rFonts w:cs="Times New Roman"/>
        </w:rPr>
        <w:t xml:space="preserve"> lac</w:t>
      </w:r>
      <w:r w:rsidR="00874F22" w:rsidRPr="005344B4">
        <w:rPr>
          <w:rFonts w:cs="Times New Roman"/>
        </w:rPr>
        <w:t>ks</w:t>
      </w:r>
      <w:r w:rsidR="004F7DDF" w:rsidRPr="005344B4">
        <w:rPr>
          <w:rFonts w:cs="Times New Roman"/>
        </w:rPr>
        <w:t xml:space="preserve"> the</w:t>
      </w:r>
      <w:r w:rsidR="00874F22" w:rsidRPr="005344B4">
        <w:rPr>
          <w:rFonts w:cs="Times New Roman"/>
        </w:rPr>
        <w:t xml:space="preserve"> knowledge and</w:t>
      </w:r>
      <w:r w:rsidR="004F7DDF" w:rsidRPr="005344B4">
        <w:rPr>
          <w:rFonts w:cs="Times New Roman"/>
        </w:rPr>
        <w:t xml:space="preserve"> </w:t>
      </w:r>
      <w:r w:rsidRPr="005344B4">
        <w:rPr>
          <w:rFonts w:cs="Times New Roman"/>
        </w:rPr>
        <w:t xml:space="preserve">capacity </w:t>
      </w:r>
      <w:r w:rsidR="00C1477D" w:rsidRPr="005344B4">
        <w:rPr>
          <w:rFonts w:cs="Times New Roman"/>
        </w:rPr>
        <w:t xml:space="preserve">to </w:t>
      </w:r>
      <w:r w:rsidR="00874F22" w:rsidRPr="005344B4">
        <w:rPr>
          <w:rFonts w:cs="Times New Roman"/>
        </w:rPr>
        <w:t>act with</w:t>
      </w:r>
      <w:r w:rsidR="004B144E" w:rsidRPr="005344B4">
        <w:rPr>
          <w:rFonts w:cs="Times New Roman"/>
        </w:rPr>
        <w:t xml:space="preserve"> political</w:t>
      </w:r>
      <w:r w:rsidR="00874F22" w:rsidRPr="005344B4">
        <w:rPr>
          <w:rFonts w:cs="Times New Roman"/>
        </w:rPr>
        <w:t xml:space="preserve"> inten</w:t>
      </w:r>
      <w:r w:rsidR="004F7DDF" w:rsidRPr="005344B4">
        <w:rPr>
          <w:rFonts w:cs="Times New Roman"/>
        </w:rPr>
        <w:t xml:space="preserve">t – </w:t>
      </w:r>
      <w:r w:rsidR="00D45670" w:rsidRPr="005344B4">
        <w:rPr>
          <w:rFonts w:cs="Times New Roman"/>
        </w:rPr>
        <w:t xml:space="preserve">they lack the knowingness that would render them political </w:t>
      </w:r>
      <w:r w:rsidR="00FC4E69" w:rsidRPr="005344B4">
        <w:rPr>
          <w:rFonts w:cs="Times New Roman"/>
        </w:rPr>
        <w:t>beings</w:t>
      </w:r>
      <w:r w:rsidR="004B144E" w:rsidRPr="005344B4">
        <w:rPr>
          <w:rFonts w:cs="Times New Roman"/>
        </w:rPr>
        <w:t>.</w:t>
      </w:r>
      <w:r w:rsidR="00FC4E69" w:rsidRPr="005344B4">
        <w:rPr>
          <w:rFonts w:cs="Times New Roman"/>
        </w:rPr>
        <w:t xml:space="preserve"> In the next section I describe how the status of the child as unknowing</w:t>
      </w:r>
      <w:r w:rsidR="00111655" w:rsidRPr="005344B4">
        <w:rPr>
          <w:rFonts w:cs="Times New Roman"/>
        </w:rPr>
        <w:t xml:space="preserve"> and </w:t>
      </w:r>
      <w:r w:rsidR="00FC4E69" w:rsidRPr="005344B4">
        <w:rPr>
          <w:rFonts w:cs="Times New Roman"/>
        </w:rPr>
        <w:t>apolitical</w:t>
      </w:r>
      <w:r w:rsidR="00111655" w:rsidRPr="005344B4">
        <w:rPr>
          <w:rFonts w:cs="Times New Roman"/>
        </w:rPr>
        <w:t xml:space="preserve"> has been challenged by geographers who have worked with children in a variety of locations and circumstances to demonstrat</w:t>
      </w:r>
      <w:r w:rsidR="009C5C87" w:rsidRPr="005344B4">
        <w:rPr>
          <w:rFonts w:cs="Times New Roman"/>
        </w:rPr>
        <w:t xml:space="preserve">e how children </w:t>
      </w:r>
      <w:r w:rsidR="004B6289" w:rsidRPr="005344B4">
        <w:rPr>
          <w:rFonts w:cs="Times New Roman"/>
        </w:rPr>
        <w:t xml:space="preserve">actively participate in the </w:t>
      </w:r>
      <w:r w:rsidR="0065100D" w:rsidRPr="005344B4">
        <w:rPr>
          <w:rFonts w:cs="Times New Roman"/>
        </w:rPr>
        <w:t xml:space="preserve">construction of social and political worlds, as beings in and of themselves. </w:t>
      </w:r>
    </w:p>
    <w:p w14:paraId="4865BECD" w14:textId="2ECE98A7" w:rsidR="00685B39" w:rsidRPr="005344B4" w:rsidRDefault="00685B39" w:rsidP="00901009">
      <w:pPr>
        <w:pStyle w:val="Heading3"/>
      </w:pPr>
      <w:bookmarkStart w:id="38" w:name="_Toc213581767"/>
      <w:r w:rsidRPr="005344B4">
        <w:t>2.3.3 The child as being and becoming</w:t>
      </w:r>
      <w:bookmarkEnd w:id="38"/>
    </w:p>
    <w:p w14:paraId="709DAC03" w14:textId="6817C5D0" w:rsidR="006A24D8" w:rsidRPr="005344B4" w:rsidRDefault="006A24D8" w:rsidP="009811B0">
      <w:pPr>
        <w:spacing w:line="480" w:lineRule="auto"/>
        <w:rPr>
          <w:rFonts w:cs="Times New Roman"/>
        </w:rPr>
      </w:pPr>
      <w:r w:rsidRPr="005344B4">
        <w:rPr>
          <w:rFonts w:cs="Times New Roman"/>
        </w:rPr>
        <w:t xml:space="preserve">Given the ways in which childhood has been mobilised to justify the granting or withholding of rights from individuals and the subjugation of entire populations - including indigenous people, women, people of colour and queer people – the project to deconstruct childhood as a distinct biological and therefore natural phase of human development has been vital for demonstrating how childhood is productive of relations of power </w:t>
      </w:r>
      <w:r w:rsidRPr="005344B4">
        <w:rPr>
          <w:rFonts w:cs="Times New Roman"/>
        </w:rPr>
        <w:fldChar w:fldCharType="begin"/>
      </w:r>
      <w:r w:rsidR="00764104">
        <w:rPr>
          <w:rFonts w:cs="Times New Roman"/>
        </w:rPr>
        <w:instrText xml:space="preserve"> ADDIN ZOTERO_ITEM CSL_CITATION {"citationID":"hww0RcAb","properties":{"formattedCitation":"(Taylor, 2013)","plainCitation":"(Taylor, 2013)","noteIndex":0},"citationItems":[{"id":"Tk1xFl7t/i9WwT4Qi","uris":["http://zotero.org/users/6040264/items/4J5Z9WPG"],"itemData":{"id":294,"type":"book","abstract":"In this fascinating new book, Affrica Taylor encourages an exciting paradigmatic shift in the ways in which childhood and nature are conceived and pedagogically deployed, and invites readers to critically reassess the naturalist childhood discourses that are rife within popular culture and early years education.\n\nThrough adopting a common worlds framework, Reconfiguring the Natures of Childhood generates a number of complex and inclusive ways of seeing and representing the early years. It recasts childhood as:\n\nmessy and implicated rather than pure and innocent;\nsituated and differentiated rather than decontextualized and universal;\nentangled within real world relations rather than protected in a separate space.\n\nThroughout the book, the author follows an intelligent and innovative line of thought which challenges many pre-existing ideas about childhood. Drawing upon cross-disciplinary perspectives, and with international relevance, this book makes an important contribution to the field of childhood studies and early childhood education, and will be a valuable resource for scholars, postgraduate students and higher education teachers.\n\nhttps://www.routledge.com/products/9780415687720","note":"DOI: 10.4324/9780203582046","source":"ResearchGate","title":"Reconfiguring the Natures of Childhood","author":[{"family":"Taylor","given":"Affrica"}],"issued":{"date-parts":[["2013",1,1]]}}}],"schema":"https://github.com/citation-style-language/schema/raw/master/csl-citation.json"} </w:instrText>
      </w:r>
      <w:r w:rsidRPr="005344B4">
        <w:rPr>
          <w:rFonts w:cs="Times New Roman"/>
        </w:rPr>
        <w:fldChar w:fldCharType="separate"/>
      </w:r>
      <w:r w:rsidR="00CA1276" w:rsidRPr="005344B4">
        <w:rPr>
          <w:rFonts w:cs="Times New Roman"/>
        </w:rPr>
        <w:t>(Taylor, 2013)</w:t>
      </w:r>
      <w:r w:rsidRPr="005344B4">
        <w:rPr>
          <w:rFonts w:cs="Times New Roman"/>
        </w:rPr>
        <w:fldChar w:fldCharType="end"/>
      </w:r>
      <w:r w:rsidRPr="005344B4">
        <w:rPr>
          <w:rFonts w:cs="Times New Roman"/>
        </w:rPr>
        <w:t xml:space="preserve">. However, within the social sciences, this has often led to an overemphasis on childhood as a discursive (social) construct, an approach which unwittingly reinforces the ontological and  epistemological separation of the social from the natural </w:t>
      </w:r>
      <w:r w:rsidRPr="005344B4">
        <w:rPr>
          <w:rFonts w:cs="Times New Roman"/>
        </w:rPr>
        <w:fldChar w:fldCharType="begin"/>
      </w:r>
      <w:r w:rsidR="00C144D0" w:rsidRPr="005344B4">
        <w:rPr>
          <w:rFonts w:cs="Times New Roman"/>
        </w:rPr>
        <w:instrText xml:space="preserve"> ADDIN ZOTERO_ITEM CSL_CITATION {"citationID":"vH34EjEf","properties":{"formattedCitation":"(Prout, 2010)","plainCitation":"(Prout, 2010)","noteIndex":0},"citationItems":[{"id":2421,"uris":["http://zotero.org/users/6040264/items/Q7CDYPGG"],"itemData":{"id":2421,"type":"book","collection-title":"The Future of childhood series","edition":"Transferred to digital print. 2005 - [im Kolophon: Milton Keynes: Lightning Source, 2010]","event-place":"London","ISBN":"978-0-415-25675-9","language":"eng","number-of-pages":"167","publisher":"RoutledgeFalmer","publisher-place":"London","source":"K10plus ISBN","title":"The future of childhood: towards the interdisciplinary study of children","title-short":"The future of childhood","author":[{"family":"Prout","given":"Alan"}],"issued":{"date-parts":[["2010"]]}}}],"schema":"https://github.com/citation-style-language/schema/raw/master/csl-citation.json"} </w:instrText>
      </w:r>
      <w:r w:rsidRPr="005344B4">
        <w:rPr>
          <w:rFonts w:cs="Times New Roman"/>
        </w:rPr>
        <w:fldChar w:fldCharType="separate"/>
      </w:r>
      <w:r w:rsidR="00C144D0" w:rsidRPr="005344B4">
        <w:rPr>
          <w:rFonts w:cs="Times New Roman"/>
        </w:rPr>
        <w:t>(Prout, 2010)</w:t>
      </w:r>
      <w:r w:rsidRPr="005344B4">
        <w:rPr>
          <w:rFonts w:cs="Times New Roman"/>
        </w:rPr>
        <w:fldChar w:fldCharType="end"/>
      </w:r>
      <w:r w:rsidRPr="005344B4">
        <w:rPr>
          <w:rFonts w:cs="Times New Roman"/>
        </w:rPr>
        <w:t>.</w:t>
      </w:r>
      <w:r w:rsidR="00FC401E" w:rsidRPr="005344B4">
        <w:rPr>
          <w:rFonts w:cs="Times New Roman"/>
        </w:rPr>
        <w:t xml:space="preserve"> From this perspective, children</w:t>
      </w:r>
      <w:r w:rsidR="00C76DAE" w:rsidRPr="005344B4">
        <w:rPr>
          <w:rFonts w:cs="Times New Roman"/>
        </w:rPr>
        <w:t xml:space="preserve"> </w:t>
      </w:r>
      <w:r w:rsidR="008A5064" w:rsidRPr="005344B4">
        <w:rPr>
          <w:rFonts w:cs="Times New Roman"/>
        </w:rPr>
        <w:t>are</w:t>
      </w:r>
      <w:r w:rsidR="002A35C2" w:rsidRPr="005344B4">
        <w:rPr>
          <w:rFonts w:cs="Times New Roman"/>
        </w:rPr>
        <w:t xml:space="preserve"> considered as </w:t>
      </w:r>
      <w:r w:rsidR="00C76DAE" w:rsidRPr="005344B4">
        <w:rPr>
          <w:rFonts w:cs="Times New Roman"/>
        </w:rPr>
        <w:t xml:space="preserve">agents who act on the </w:t>
      </w:r>
      <w:r w:rsidR="002A35C2" w:rsidRPr="005344B4">
        <w:rPr>
          <w:rFonts w:cs="Times New Roman"/>
        </w:rPr>
        <w:t xml:space="preserve">natural world, </w:t>
      </w:r>
      <w:r w:rsidR="008A5064" w:rsidRPr="005344B4">
        <w:rPr>
          <w:rFonts w:cs="Times New Roman"/>
        </w:rPr>
        <w:t xml:space="preserve">rather than being in an </w:t>
      </w:r>
      <w:r w:rsidR="00575661" w:rsidRPr="005344B4">
        <w:rPr>
          <w:rFonts w:cs="Times New Roman"/>
        </w:rPr>
        <w:t>interdependent relationship</w:t>
      </w:r>
      <w:r w:rsidR="008A5064" w:rsidRPr="005344B4">
        <w:rPr>
          <w:rFonts w:cs="Times New Roman"/>
        </w:rPr>
        <w:t xml:space="preserve"> with more-than-human agencies. In attempting to deconstruct </w:t>
      </w:r>
      <w:r w:rsidR="00B10B97" w:rsidRPr="005344B4">
        <w:rPr>
          <w:rFonts w:cs="Times New Roman"/>
        </w:rPr>
        <w:t xml:space="preserve">problematic associations of </w:t>
      </w:r>
      <w:r w:rsidR="009B36BE" w:rsidRPr="005344B4">
        <w:rPr>
          <w:rFonts w:cs="Times New Roman"/>
        </w:rPr>
        <w:t>children with ‘nature</w:t>
      </w:r>
      <w:r w:rsidR="00345360" w:rsidRPr="005344B4">
        <w:rPr>
          <w:rFonts w:cs="Times New Roman"/>
        </w:rPr>
        <w:t>’,</w:t>
      </w:r>
      <w:r w:rsidR="00071F33" w:rsidRPr="005344B4">
        <w:rPr>
          <w:rFonts w:cs="Times New Roman"/>
        </w:rPr>
        <w:t xml:space="preserve"> the binary relation of human to nature has been reinforced. For example, the</w:t>
      </w:r>
      <w:r w:rsidRPr="005344B4">
        <w:rPr>
          <w:rFonts w:cs="Times New Roman"/>
        </w:rPr>
        <w:t xml:space="preserve"> relationship between young people and childhood has long been of central concern to Childhood Studies, where it has been primarily understood as a dialectical relation between the discursive power of socially constructed childhoods and the agentic capacity of embodied children </w:t>
      </w:r>
      <w:r w:rsidRPr="005344B4">
        <w:rPr>
          <w:rFonts w:cs="Times New Roman"/>
        </w:rPr>
        <w:lastRenderedPageBreak/>
        <w:t xml:space="preserve">to rework the boundaries of childhood through their everyday experiences </w:t>
      </w:r>
      <w:r w:rsidRPr="005344B4">
        <w:rPr>
          <w:rFonts w:cs="Times New Roman"/>
        </w:rPr>
        <w:fldChar w:fldCharType="begin"/>
      </w:r>
      <w:r w:rsidR="00C144D0" w:rsidRPr="005344B4">
        <w:rPr>
          <w:rFonts w:cs="Times New Roman"/>
        </w:rPr>
        <w:instrText xml:space="preserve"> ADDIN ZOTERO_ITEM CSL_CITATION {"citationID":"fTWt0dlL","properties":{"formattedCitation":"(Ashton, 2022)","plainCitation":"(Ashton, 2022)","noteIndex":0},"citationItems":[{"id":1650,"uris":["http://zotero.org/users/6040264/items/UVR8X8AC"],"itemData":{"id":1650,"type":"article-journal","abstract":"The child-future join is pervasive in childhood studies and popular culture. Instead of disavowing the relation, I consider what might be generated if we “stay with the trouble” of its cocomposition in the making of worlds. To do so, I turn to a zombie child named Melanie from The Girl with All the Gifts to grapple with how the end of the world might not be a cause for mourning, how fiery landscapes can allow for species regeneration, and how viruses might incite counternarratives of community amid contagion.","container-title":"Journal of Childhood Studies","DOI":"10.18357/jcs202219896","ISSN":"2371-4115","language":"en","license":"Copyright (c) 2022 Emily Ashton","page":"92-106","source":"journals.uvic.ca","title":"Speculative Child Figures at the End of the (White) World","author":[{"family":"Ashton","given":"Emily"}],"issued":{"date-parts":[["2022",6,16]]}}}],"schema":"https://github.com/citation-style-language/schema/raw/master/csl-citation.json"} </w:instrText>
      </w:r>
      <w:r w:rsidRPr="005344B4">
        <w:rPr>
          <w:rFonts w:cs="Times New Roman"/>
        </w:rPr>
        <w:fldChar w:fldCharType="separate"/>
      </w:r>
      <w:r w:rsidR="00C144D0" w:rsidRPr="005344B4">
        <w:rPr>
          <w:rFonts w:cs="Times New Roman"/>
        </w:rPr>
        <w:t>(Ashton, 2022)</w:t>
      </w:r>
      <w:r w:rsidRPr="005344B4">
        <w:rPr>
          <w:rFonts w:cs="Times New Roman"/>
        </w:rPr>
        <w:fldChar w:fldCharType="end"/>
      </w:r>
      <w:r w:rsidRPr="005344B4">
        <w:rPr>
          <w:rFonts w:cs="Times New Roman"/>
        </w:rPr>
        <w:t>.</w:t>
      </w:r>
      <w:r w:rsidR="00C70CFE" w:rsidRPr="005344B4">
        <w:rPr>
          <w:rFonts w:cs="Times New Roman"/>
        </w:rPr>
        <w:t xml:space="preserve"> Children thus are not understood as socio-ecological agents. </w:t>
      </w:r>
    </w:p>
    <w:p w14:paraId="4EECE1C2" w14:textId="6E35DEBC" w:rsidR="006A24D8" w:rsidRPr="005344B4" w:rsidRDefault="006A24D8" w:rsidP="009811B0">
      <w:pPr>
        <w:spacing w:line="480" w:lineRule="auto"/>
        <w:rPr>
          <w:rFonts w:cs="Times New Roman"/>
        </w:rPr>
      </w:pPr>
      <w:r w:rsidRPr="005344B4">
        <w:rPr>
          <w:rFonts w:cs="Times New Roman"/>
        </w:rPr>
        <w:t>Children’s Geographies too has long been concerned with ‘the way in which children’s lives, experiences, attitudes and opportunities are socially and spatially constructed’ (James, 1990:1). Tracing the development of Children’s Geographies, Stuart Aitken argues that whilst an initial interest in children’s experiences and understandings of space was broadly informed by developmental science, the discipline emerged as a distinctly political project from the 1990s onwards. Early work focussed on social and cultural (re)production of childhood and the family which entrenched gender and class inequalities and shaped everyday lived experience. At the same time, the policy discourse of Universal Children’s Rights led to debates around what constitutes children and childhood, what sorts of rights these might entail and how they could be upheld across diverse cultural and geographical contexts. The recognition of children as rights bearing subjects enabled some sociologist to argue for a conceptualisation of children as ‘beings’ as opposed to the dominant conception of developmental ‘</w:t>
      </w:r>
      <w:proofErr w:type="spellStart"/>
      <w:r w:rsidRPr="005344B4">
        <w:rPr>
          <w:rFonts w:cs="Times New Roman"/>
        </w:rPr>
        <w:t>becomings</w:t>
      </w:r>
      <w:proofErr w:type="spellEnd"/>
      <w:r w:rsidRPr="005344B4">
        <w:rPr>
          <w:rFonts w:cs="Times New Roman"/>
        </w:rPr>
        <w:t>’. Here the ‘being’ child is seen as a social actor in his or her own right, who is actively constructing his or her own ‘childhood’, and who has views and experiences about being a child (</w:t>
      </w:r>
      <w:proofErr w:type="spellStart"/>
      <w:r w:rsidRPr="005344B4">
        <w:rPr>
          <w:rFonts w:cs="Times New Roman"/>
        </w:rPr>
        <w:t>Uprichard</w:t>
      </w:r>
      <w:proofErr w:type="spellEnd"/>
      <w:r w:rsidRPr="005344B4">
        <w:rPr>
          <w:rFonts w:cs="Times New Roman"/>
        </w:rPr>
        <w:t xml:space="preserve">, 2008). Whilst the ‘child as being’ was critiqued for replacing one static, universalist notion of the child with another (Aitken, 2014), these moves drew attention to the creative, political, and agentic capacities of young people as social agents who actively participate in the construction of their everyday lives and wider socio-spatial relations </w:t>
      </w:r>
      <w:r w:rsidRPr="005344B4">
        <w:rPr>
          <w:rFonts w:cs="Times New Roman"/>
        </w:rPr>
        <w:fldChar w:fldCharType="begin"/>
      </w:r>
      <w:r w:rsidR="00C144D0" w:rsidRPr="005344B4">
        <w:rPr>
          <w:rFonts w:cs="Times New Roman"/>
        </w:rPr>
        <w:instrText xml:space="preserve"> ADDIN ZOTERO_ITEM CSL_CITATION {"citationID":"HYio71qx","properties":{"formattedCitation":"(Uprichard, 2008)","plainCitation":"(Uprichard, 2008)","noteIndex":0},"citationItems":[{"id":1606,"uris":["http://zotero.org/users/6040264/items/QP9M27KW"],"itemData":{"id":1606,"type":"article-journal","abstract":"Notions of ‘being’ and ‘becoming’ are intrinsic to childhood research. Whilst the ‘being’ child is seen as a social actor actively constructing ‘childhood’, the ‘becoming’ child is seen as an ‘adult in the making’, lacking competencies of the ‘adult’ that he or she will ‘become’. However, I argue that both approaches are in themselves problematic. Instead, theorising children as ‘being and becomings’ not only addresses the temporality of childhood that children themselves voice, but presents a conceptually realistic construction suitable to both childhood researchers and practitioners.","container-title":"Children &amp; Society","DOI":"10.1111/j.1099-0860.2007.00110.x","ISSN":"1099-0860","issue":"4","language":"en","note":"_eprint: https://onlinelibrary.wiley.com/doi/pdf/10.1111/j.1099-0860.2007.00110.x","page":"303-313","source":"Wiley Online Library","title":"Children as ‘Being and Becomings’: Children, Childhood and Temporality","title-short":"Children as ‘Being and Becomings’","volume":"22","author":[{"family":"Uprichard","given":"Emma"}],"issued":{"date-parts":[["2008"]]}}}],"schema":"https://github.com/citation-style-language/schema/raw/master/csl-citation.json"} </w:instrText>
      </w:r>
      <w:r w:rsidRPr="005344B4">
        <w:rPr>
          <w:rFonts w:cs="Times New Roman"/>
        </w:rPr>
        <w:fldChar w:fldCharType="separate"/>
      </w:r>
      <w:r w:rsidR="00C144D0" w:rsidRPr="005344B4">
        <w:rPr>
          <w:rFonts w:cs="Times New Roman"/>
        </w:rPr>
        <w:t>(Uprichard, 2008)</w:t>
      </w:r>
      <w:r w:rsidRPr="005344B4">
        <w:rPr>
          <w:rFonts w:cs="Times New Roman"/>
        </w:rPr>
        <w:fldChar w:fldCharType="end"/>
      </w:r>
      <w:r w:rsidRPr="005344B4">
        <w:rPr>
          <w:rFonts w:cs="Times New Roman"/>
        </w:rPr>
        <w:t xml:space="preserve">.  Kirsi Pauliina Kallio’s work with colleagues </w:t>
      </w:r>
      <w:r w:rsidRPr="005344B4">
        <w:rPr>
          <w:rFonts w:cs="Times New Roman"/>
        </w:rPr>
        <w:fldChar w:fldCharType="begin"/>
      </w:r>
      <w:r w:rsidR="00C144D0" w:rsidRPr="005344B4">
        <w:rPr>
          <w:rFonts w:cs="Times New Roman"/>
        </w:rPr>
        <w:instrText xml:space="preserve"> ADDIN ZOTERO_ITEM CSL_CITATION {"citationID":"Lw0D0czk","properties":{"formattedCitation":"(Kallio and H\\uc0\\u228{}kli, 2013; Kallio and Thomas, 2019)","plainCitation":"(Kallio and Häkli, 2013; Kallio and Thomas, 2019)","noteIndex":0},"citationItems":[{"id":2418,"uris":["http://zotero.org/users/6040264/items/RTT3US2G"],"itemData":{"id":2418,"type":"article-journal","container-title":"Space and Polity","DOI":"10.1080/13562576.2013.780710","ISSN":"1356-2576","issue":"1","note":"publisher: Routledge\n_eprint: https://doi.org/10.1080/13562576.2013.780710","page":"1–16","source":"Taylor and Francis+NEJM","title":"Children and Young People's Politics in Everyday Life","volume":"17","author":[{"family":"Kallio","given":"Kirsi Pauliina"},{"family":"Häkli","given":"Jouni"}],"issued":{"date-parts":[["2013",4,1]]}}},{"id":189,"uris":["http://zotero.org/users/6040264/items/TTVZVKWK"],"itemData":{"id":189,"type":"article-journal","abstract":"This special issue introduces a conceptual framework of intergenerational relationality, with the purpose of drawing attention to the question, what exceeds an age's categorical features. In recent interdisciplinary scholarship, wide and diverse range of identities and experiences within different categories of age have been explored. In childhood studies, understandings of children and youth as subjects in their own rights have pushed past a reliance on their existence via their fundamental difference from adults. Another robust literature discusses the ways that categorical power relations embolden adults to exert control onto youth, and the purposes and effects of power relations on the adult and child binary. Despite the sustained and vital arguments foregrounding children and young people's agencies and subjective experiences, these debates have done little to theorize age. In our view, age often remains legible through the same categories that the research started with. That is, by focusing on distinctions, scholarship often renaturalizes age by assuming it as such. As one result, the naturalized position of adults as “non-aged beings” is maintained and reconstructed. To take the study of relational age a step further, this special issue sets out to deflate categorical assumptions of age, and instead proposes that increasing attention is paid to intergenerational encounters and intersubjective age relations.","container-title":"Emotion, Space and Society","DOI":"10.1016/j.emospa.2019.04.004","ISSN":"1755-4586","journalAbbreviation":"Emotion, Space and Society","language":"en","page":"100575","source":"ScienceDirect","title":"Editorial: Intergenerational encounters, intersubjective age relations","title-short":"Editorial","volume":"32","author":[{"family":"Kallio","given":"Kirsi Pauliina"},{"family":"Thomas","given":"Mary E."}],"issued":{"date-parts":[["2019",8,1]]}}}],"schema":"https://github.com/citation-style-language/schema/raw/master/csl-citation.json"} </w:instrText>
      </w:r>
      <w:r w:rsidRPr="005344B4">
        <w:rPr>
          <w:rFonts w:cs="Times New Roman"/>
        </w:rPr>
        <w:fldChar w:fldCharType="separate"/>
      </w:r>
      <w:r w:rsidR="00C144D0" w:rsidRPr="005344B4">
        <w:rPr>
          <w:rFonts w:cs="Times New Roman"/>
        </w:rPr>
        <w:t>(Kallio and Häkli, 2013; Kallio and Thomas, 2019)</w:t>
      </w:r>
      <w:r w:rsidRPr="005344B4">
        <w:rPr>
          <w:rFonts w:cs="Times New Roman"/>
        </w:rPr>
        <w:fldChar w:fldCharType="end"/>
      </w:r>
      <w:r w:rsidR="00FC401E" w:rsidRPr="005344B4">
        <w:rPr>
          <w:rFonts w:cs="Times New Roman"/>
        </w:rPr>
        <w:t xml:space="preserve"> </w:t>
      </w:r>
      <w:r w:rsidRPr="005344B4">
        <w:rPr>
          <w:rFonts w:cs="Times New Roman"/>
        </w:rPr>
        <w:t xml:space="preserve">is exemplary here in illustrating the agency of children in shaping their own lives and environments in the context of the Global North and the socio-political positioning of children within these contexts, as well as their capacity to engage with broader societal issues and processes. Drawing on research with young people in Finland and England, she focuses on the formation of political subjectivity as a dynamic intra-subjective process which is ongoing </w:t>
      </w:r>
      <w:r w:rsidRPr="005344B4">
        <w:rPr>
          <w:rFonts w:cs="Times New Roman"/>
        </w:rPr>
        <w:fldChar w:fldCharType="begin"/>
      </w:r>
      <w:r w:rsidR="00C144D0" w:rsidRPr="005344B4">
        <w:rPr>
          <w:rFonts w:cs="Times New Roman"/>
        </w:rPr>
        <w:instrText xml:space="preserve"> ADDIN ZOTERO_ITEM CSL_CITATION {"citationID":"ZPQNSPdV","properties":{"formattedCitation":"(Kallio, 2016)","plainCitation":"(Kallio, 2016)","noteIndex":0},"citationItems":[{"id":188,"uris":["http://zotero.org/users/6040264/items/C64569XT"],"itemData":{"id":188,"type":"article-journal","abstract":"This article considers the role of intergenerational recognition in processes of subject formation and political development. It leans on a broad conception of ...","archive_location":"Sage UK: London, England","container-title":"Environment and Planning D: Society and Space","DOI":"10.1177/0263775816654916","language":"en","license":"© The Author(s) 2016","note":"publisher: SAGE PublicationsSage UK: London, England","source":"journals-sagepub-com.ezphost.dur.ac.uk","title":"Shaping subjects in everyday encounters: Intergenerational recognition in intersubjective socialisation:","title-short":"Shaping subjects in everyday encounters","URL":"http://journals.sagepub.com/doi/10.1177/0263775816654916","author":[{"family":"Kallio","given":"Kirsi Pauliina"}],"accessed":{"date-parts":[["2020",8,25]]},"issued":{"date-parts":[["2016",6,15]]}}}],"schema":"https://github.com/citation-style-language/schema/raw/master/csl-citation.json"} </w:instrText>
      </w:r>
      <w:r w:rsidRPr="005344B4">
        <w:rPr>
          <w:rFonts w:cs="Times New Roman"/>
        </w:rPr>
        <w:fldChar w:fldCharType="separate"/>
      </w:r>
      <w:r w:rsidR="00C144D0" w:rsidRPr="005344B4">
        <w:rPr>
          <w:rFonts w:cs="Times New Roman"/>
        </w:rPr>
        <w:t>(Kallio, 2016)</w:t>
      </w:r>
      <w:r w:rsidRPr="005344B4">
        <w:rPr>
          <w:rFonts w:cs="Times New Roman"/>
        </w:rPr>
        <w:fldChar w:fldCharType="end"/>
      </w:r>
      <w:r w:rsidRPr="005344B4">
        <w:rPr>
          <w:rFonts w:cs="Times New Roman"/>
        </w:rPr>
        <w:t>.  She introduces the notion of ‘</w:t>
      </w:r>
      <w:proofErr w:type="spellStart"/>
      <w:r w:rsidRPr="005344B4">
        <w:rPr>
          <w:rFonts w:cs="Times New Roman"/>
        </w:rPr>
        <w:t>geosocialisation</w:t>
      </w:r>
      <w:proofErr w:type="spellEnd"/>
      <w:r w:rsidRPr="005344B4">
        <w:rPr>
          <w:rFonts w:cs="Times New Roman"/>
        </w:rPr>
        <w:t xml:space="preserve">’ which refers to the ‘social dynamisms by which political subjectivities are contextually established, maintained, struggled and reformulated in the mundane realities where people lead their lives and learn to be citizens’ </w:t>
      </w:r>
      <w:r w:rsidRPr="005344B4">
        <w:rPr>
          <w:rFonts w:cs="Times New Roman"/>
        </w:rPr>
        <w:fldChar w:fldCharType="begin"/>
      </w:r>
      <w:r w:rsidR="00C144D0" w:rsidRPr="005344B4">
        <w:rPr>
          <w:rFonts w:cs="Times New Roman"/>
        </w:rPr>
        <w:instrText xml:space="preserve"> ADDIN ZOTERO_ITEM CSL_CITATION {"citationID":"kKpXdgIM","properties":{"formattedCitation":"(Kallio, 2018)","plainCitation":"(Kallio, 2018)","noteIndex":0},"citationItems":[{"id":184,"uris":["http://zotero.org/users/6040264/items/78JATT38"],"itemData":{"id":184,"type":"article-journal","abstract":"The paper sets out to develop further geographies of citizenship as based on the topological constitution of lived realities. Instead of identifying new territorial frameworks or scalar dimensions of/for citizenship, topologies of citizenship are attained by tracing the social ties that people adopt, create, maintain, transform, challenge and refuse in their everyday activities. The politics emerging in topological worlds concern the matters that people, as contextual (inter)subject, care for and find important; what makes them attentive towards what happens in their worlds, based on which attitudes concerning certain matters may develop, which may invite people to act for or against them. Drawing from this theoretical framework, the paper outlines a methodological, geosocial approach to studying the relational formation of citizen-subjects, with geosocialization as a key concept describing these processes. The concept refers to the social dynamisms by which political subjectivities are contextually established, maintained, struggled and reformulated in the mundane realities where people lead their lives and learn to be citizens. The paper draws from a research project with 262 youth in Southern Finland and Northern England. By presenting a piece of analysis based mainly on the English sub-study, and with focus on experienced inequalities, it demonstrates how the processes of citizen-subject formation can be traced from narrative research materials by geosocial means.","container-title":"Geografiska Annaler: Series B, Human Geography","DOI":"10.1080/04353684.2017.1390776","ISSN":"0435-3684","issue":"2","note":"publisher: Routledge\n_eprint: https://doi.org/10.1080/04353684.2017.1390776","page":"81-96","source":"Taylor and Francis+NEJM","title":"Citizen-subject formation as geosocialization: a methodological approach on ‘learning to be citizens’","title-short":"Citizen-subject formation as geosocialization","volume":"100","author":[{"family":"Kallio","given":"Kirsi Pauliina"}],"issued":{"date-parts":[["2018",4,3]]}}}],"schema":"https://github.com/citation-style-language/schema/raw/master/csl-citation.json"} </w:instrText>
      </w:r>
      <w:r w:rsidRPr="005344B4">
        <w:rPr>
          <w:rFonts w:cs="Times New Roman"/>
        </w:rPr>
        <w:fldChar w:fldCharType="separate"/>
      </w:r>
      <w:r w:rsidR="00C144D0" w:rsidRPr="005344B4">
        <w:rPr>
          <w:rFonts w:cs="Times New Roman"/>
        </w:rPr>
        <w:t xml:space="preserve">(Kallio, </w:t>
      </w:r>
      <w:r w:rsidR="00C144D0" w:rsidRPr="005344B4">
        <w:rPr>
          <w:rFonts w:cs="Times New Roman"/>
        </w:rPr>
        <w:lastRenderedPageBreak/>
        <w:t>2018)</w:t>
      </w:r>
      <w:r w:rsidRPr="005344B4">
        <w:rPr>
          <w:rFonts w:cs="Times New Roman"/>
        </w:rPr>
        <w:fldChar w:fldCharType="end"/>
      </w:r>
      <w:r w:rsidRPr="005344B4">
        <w:rPr>
          <w:rFonts w:cs="Times New Roman"/>
        </w:rPr>
        <w:t xml:space="preserve">. As a topological concept it draws attention to the sociality of all spatial relations, so whilst acknowledging the structuring conditions which shape </w:t>
      </w:r>
      <w:r w:rsidR="00062213" w:rsidRPr="005344B4">
        <w:rPr>
          <w:rFonts w:cs="Times New Roman"/>
        </w:rPr>
        <w:t>peoples</w:t>
      </w:r>
      <w:r w:rsidRPr="005344B4">
        <w:rPr>
          <w:rFonts w:cs="Times New Roman"/>
        </w:rPr>
        <w:t xml:space="preserve"> lived worlds, </w:t>
      </w:r>
      <w:proofErr w:type="spellStart"/>
      <w:r w:rsidRPr="005344B4">
        <w:rPr>
          <w:rFonts w:cs="Times New Roman"/>
        </w:rPr>
        <w:t>geosocialisation</w:t>
      </w:r>
      <w:proofErr w:type="spellEnd"/>
      <w:r w:rsidRPr="005344B4">
        <w:rPr>
          <w:rFonts w:cs="Times New Roman"/>
        </w:rPr>
        <w:t xml:space="preserve"> accounts for also attends to the ways in which everyday activities constitute the relational worlds within which we live.   The conceptual move to reinscribe the child as being and Kallio’s notion of </w:t>
      </w:r>
      <w:proofErr w:type="spellStart"/>
      <w:r w:rsidRPr="005344B4">
        <w:rPr>
          <w:rFonts w:cs="Times New Roman"/>
        </w:rPr>
        <w:t>geosocialisation</w:t>
      </w:r>
      <w:proofErr w:type="spellEnd"/>
      <w:r w:rsidRPr="005344B4">
        <w:rPr>
          <w:rFonts w:cs="Times New Roman"/>
        </w:rPr>
        <w:t xml:space="preserve">, along with her wider work on children’s political subjectivity works from a humanist concept of subjectivity and politics which has been radically disrupted by the socio-material realities of Anthropocene. This work is pragmatically valuable in seeking to develop existing practices of citizenship, policy-making and other formal political processes to articulate a role for children and young people within these structures. Through careful empirical analysis, it demonstrates the ways in which children’s everyday lives are both conditioned by and actively shape relations of power, political possibilities and thus worlds in the making. Nevertheless, it remains within attempts to deconstruct childhood as a discursive phenomenon through rearticulating a politics of childhood located firmly in the realm of the (human) social, reinforcing the epistemological and ontological separation of nature and culture </w:t>
      </w:r>
      <w:r w:rsidR="00334597" w:rsidRPr="005344B4">
        <w:rPr>
          <w:rFonts w:cs="Times New Roman"/>
        </w:rPr>
        <w:fldChar w:fldCharType="begin"/>
      </w:r>
      <w:r w:rsidR="00764104">
        <w:rPr>
          <w:rFonts w:cs="Times New Roman"/>
        </w:rPr>
        <w:instrText xml:space="preserve"> ADDIN ZOTERO_ITEM CSL_CITATION {"citationID":"rHudk8SH","properties":{"formattedCitation":"(Prout, 2010; Taylor, 2013)","plainCitation":"(Prout, 2010; Taylor, 2013)","noteIndex":0},"citationItems":[{"id":2421,"uris":["http://zotero.org/users/6040264/items/Q7CDYPGG"],"itemData":{"id":2421,"type":"book","collection-title":"The Future of childhood series","edition":"Transferred to digital print. 2005 - [im Kolophon: Milton Keynes: Lightning Source, 2010]","event-place":"London","ISBN":"978-0-415-25675-9","language":"eng","number-of-pages":"167","publisher":"RoutledgeFalmer","publisher-place":"London","source":"K10plus ISBN","title":"The future of childhood: towards the interdisciplinary study of children","title-short":"The future of childhood","author":[{"family":"Prout","given":"Alan"}],"issued":{"date-parts":[["2010"]]}}},{"id":"Tk1xFl7t/i9WwT4Qi","uris":["http://zotero.org/users/6040264/items/4J5Z9WPG"],"itemData":{"id":"30atPWFw/leado9C2","type":"book","abstract":"In this fascinating new book, Affrica Taylor encourages an exciting paradigmatic shift in the ways in which childhood and nature are conceived and pedagogically deployed, and invites readers to critically reassess the naturalist childhood discourses that are rife within popular culture and early years education.\n\nThrough adopting a common worlds framework, Reconfiguring the Natures of Childhood generates a number of complex and inclusive ways of seeing and representing the early years. It recasts childhood as:\n\nmessy and implicated rather than pure and innocent;\nsituated and differentiated rather than decontextualized and universal;\nentangled within real world relations rather than protected in a separate space.\n\nThroughout the book, the author follows an intelligent and innovative line of thought which challenges many pre-existing ideas about childhood. Drawing upon cross-disciplinary perspectives, and with international relevance, this book makes an important contribution to the field of childhood studies and early childhood education, and will be a valuable resource for scholars, postgraduate students and higher education teachers.\n\nhttps://www.routledge.com/products/9780415687720","note":"DOI: 10.4324/9780203582046","source":"ResearchGate","title":"Reconfiguring the Natures of Childhood","author":[{"family":"Taylor","given":"Affrica"}],"issued":{"date-parts":[["2013",1,1]]}}}],"schema":"https://github.com/citation-style-language/schema/raw/master/csl-citation.json"} </w:instrText>
      </w:r>
      <w:r w:rsidR="00334597" w:rsidRPr="005344B4">
        <w:rPr>
          <w:rFonts w:cs="Times New Roman"/>
        </w:rPr>
        <w:fldChar w:fldCharType="separate"/>
      </w:r>
      <w:r w:rsidR="00CA1276" w:rsidRPr="005344B4">
        <w:rPr>
          <w:rFonts w:cs="Times New Roman"/>
        </w:rPr>
        <w:t>(Prout, 2010; Taylor, 2013)</w:t>
      </w:r>
      <w:r w:rsidR="00334597" w:rsidRPr="005344B4">
        <w:rPr>
          <w:rFonts w:cs="Times New Roman"/>
        </w:rPr>
        <w:fldChar w:fldCharType="end"/>
      </w:r>
      <w:r w:rsidRPr="005344B4">
        <w:rPr>
          <w:rFonts w:cs="Times New Roman"/>
        </w:rPr>
        <w:t xml:space="preserve">. As Stuart Aitken argues ‘while perhaps politically expedient, a focus on children as “beings” forecloses the possibility of children “becoming other”; that is, something different from “becoming-the-same” as adults’ (Aitken 2018:14). The notion of the post-human child explored in more detail below </w:t>
      </w:r>
      <w:proofErr w:type="gramStart"/>
      <w:r w:rsidRPr="005344B4">
        <w:rPr>
          <w:rFonts w:cs="Times New Roman"/>
        </w:rPr>
        <w:t>opens up</w:t>
      </w:r>
      <w:proofErr w:type="gramEnd"/>
      <w:r w:rsidRPr="005344B4">
        <w:rPr>
          <w:rFonts w:cs="Times New Roman"/>
        </w:rPr>
        <w:t xml:space="preserve"> space for this ‘becoming-other’, which I argue allows for the reconfiguration of intergenerational relations to engage differently with the ethical and political challenges of Anthropocene. </w:t>
      </w:r>
    </w:p>
    <w:p w14:paraId="63E353C5" w14:textId="2CD5EA8E" w:rsidR="003000E6" w:rsidRPr="00823604" w:rsidRDefault="00823604" w:rsidP="00823604">
      <w:pPr>
        <w:pStyle w:val="Heading3"/>
      </w:pPr>
      <w:bookmarkStart w:id="39" w:name="_Toc213581768"/>
      <w:r w:rsidRPr="00823604">
        <w:t>2.</w:t>
      </w:r>
      <w:r>
        <w:t>3.4</w:t>
      </w:r>
      <w:r w:rsidRPr="00823604">
        <w:t xml:space="preserve"> </w:t>
      </w:r>
      <w:r w:rsidR="003000E6" w:rsidRPr="00823604">
        <w:t>Conceptualising child-adult relations as co-becoming</w:t>
      </w:r>
      <w:bookmarkEnd w:id="39"/>
      <w:r w:rsidR="003000E6" w:rsidRPr="00823604">
        <w:t xml:space="preserve"> </w:t>
      </w:r>
    </w:p>
    <w:p w14:paraId="350090F6" w14:textId="036F8C81" w:rsidR="003000E6" w:rsidRPr="005344B4" w:rsidRDefault="003000E6" w:rsidP="009811B0">
      <w:pPr>
        <w:spacing w:line="480" w:lineRule="auto"/>
        <w:rPr>
          <w:rFonts w:cs="Times New Roman"/>
        </w:rPr>
      </w:pPr>
      <w:r w:rsidRPr="005344B4">
        <w:rPr>
          <w:rFonts w:cs="Times New Roman"/>
        </w:rPr>
        <w:t>As above, the notions of child and childhood that dominate in Western philosophical traditions assume that the development of subjectivity involves ‘psychological and social processes that equate a child’s becoming with development towards ‘being’ – a particular located body in time and space which can be objectively identified, quantified, observed’</w:t>
      </w:r>
      <w:r w:rsidRPr="005344B4">
        <w:rPr>
          <w:rFonts w:cs="Times New Roman"/>
        </w:rPr>
        <w:fldChar w:fldCharType="begin"/>
      </w:r>
      <w:r w:rsidRPr="005344B4">
        <w:rPr>
          <w:rFonts w:cs="Times New Roman"/>
        </w:rPr>
        <w:instrText xml:space="preserve"> ADDIN ZOTERO_ITEM CSL_CITATION {"citationID":"ogpRL75c","properties":{"formattedCitation":"(Murris and Borcherds, 2019, p. 198)","plainCitation":"(Murris and Borcherds, 2019, p. 198)","noteIndex":0},"citationItems":[{"id":1016,"uris":["http://zotero.org/users/6040264/items/K4H58RUF"],"itemData":{"id":1016,"type":"chapter","container-title":"Feminist Research for 21st-century Childhoods: Common Worlds Methods","ISBN":"978-1-350-05657-2","note":"DOI: 10.5040/9781350056602","page":"197-208","publisher":"Bloomsbury Academic","source":"DOI.org (Crossref)","title":"Childing: A different sense of time","URL":"https://www.bloomsburycollections.com/book/feminist-research-for-21st-century-childhoods-common-worlds-methods","editor":[{"family":"Hodgins","given":"B. Denise"}],"author":[{"family":"Murris","given":"Karin"},{"family":"Borcherds","given":"Clara"}],"accessed":{"date-parts":[["2021",12,13]]},"issued":{"date-parts":[["2019"]]}},"locator":"198","label":"page"}],"schema":"https://github.com/citation-style-language/schema/raw/master/csl-citation.json"} </w:instrText>
      </w:r>
      <w:r w:rsidRPr="005344B4">
        <w:rPr>
          <w:rFonts w:cs="Times New Roman"/>
        </w:rPr>
        <w:fldChar w:fldCharType="separate"/>
      </w:r>
      <w:r w:rsidRPr="005344B4">
        <w:rPr>
          <w:rFonts w:cs="Times New Roman"/>
        </w:rPr>
        <w:t>(Murris and Borcherds, 2019, p. 198)</w:t>
      </w:r>
      <w:r w:rsidRPr="005344B4">
        <w:rPr>
          <w:rFonts w:cs="Times New Roman"/>
        </w:rPr>
        <w:fldChar w:fldCharType="end"/>
      </w:r>
      <w:r w:rsidRPr="005344B4">
        <w:rPr>
          <w:rFonts w:cs="Times New Roman"/>
        </w:rPr>
        <w:t xml:space="preserve">. Children are denied as political agents and knowing subjects on account of their supposed immaturity, their perceived ‘lack’ in relation to adults who </w:t>
      </w:r>
      <w:proofErr w:type="gramStart"/>
      <w:r w:rsidRPr="005344B4">
        <w:rPr>
          <w:rFonts w:cs="Times New Roman"/>
        </w:rPr>
        <w:t>are considered to be</w:t>
      </w:r>
      <w:proofErr w:type="gramEnd"/>
      <w:r w:rsidRPr="005344B4">
        <w:rPr>
          <w:rFonts w:cs="Times New Roman"/>
        </w:rPr>
        <w:t xml:space="preserve"> socially and psychologically developed. The role of the adult is to support the correct development of the child into adulthood through education, </w:t>
      </w:r>
      <w:r w:rsidRPr="005344B4">
        <w:rPr>
          <w:rFonts w:cs="Times New Roman"/>
        </w:rPr>
        <w:lastRenderedPageBreak/>
        <w:t>discipline, socialisation, etc. Critical post-humanism offers a different starting point for the development of the subject. Karan Barad’s development of relational ontology argues that all subjects emerge from the relational entanglements of human and non-human bodies; the ontological starting point for a sense of agency in the world is relationality rather than individuality</w:t>
      </w:r>
      <w:r w:rsidRPr="005344B4">
        <w:rPr>
          <w:rFonts w:cs="Times New Roman"/>
        </w:rPr>
        <w:fldChar w:fldCharType="begin"/>
      </w:r>
      <w:r w:rsidRPr="005344B4">
        <w:rPr>
          <w:rFonts w:cs="Times New Roman"/>
        </w:rPr>
        <w:instrText xml:space="preserve"> ADDIN ZOTERO_ITEM CSL_CITATION {"citationID":"x5gvENNa","properties":{"formattedCitation":"(Barad, 2007; Kleinman, 2012)","plainCitation":"(Barad, 2007; Kleinman, 2012)","noteIndex":0},"citationItems":[{"id":1339,"uris":["http://zotero.org/users/6040264/items/7LVABFXP"],"itemData":{"id":1339,"type":"book","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8812-8","language":"English","note":"OCLC: 844917449","source":"Open WorldCat","title":"Meeting the universe halfway quantum physics and the entanglement of matter and meaning","URL":"http://dx.doi.org/10.1215/9780822388128","author":[{"family":"Barad","given":"Karen"}],"accessed":{"date-parts":[["2022",1,26]]},"issued":{"date-parts":[["2007"]]}}},{"id":2335,"uris":["http://zotero.org/users/6040264/items/BN2W3MR2"],"itemData":{"id":2335,"type":"article-journal","container-title":"Mouse","page":"76-81","title":"Intra-actions: Interview with Karen Barad.","volume":"34","author":[{"family":"Kleinman","given":"Adam"}],"issued":{"date-parts":[["2012"]]}}}],"schema":"https://github.com/citation-style-language/schema/raw/master/csl-citation.json"} </w:instrText>
      </w:r>
      <w:r w:rsidRPr="005344B4">
        <w:rPr>
          <w:rFonts w:cs="Times New Roman"/>
        </w:rPr>
        <w:fldChar w:fldCharType="separate"/>
      </w:r>
      <w:r w:rsidRPr="005344B4">
        <w:rPr>
          <w:rFonts w:cs="Times New Roman"/>
        </w:rPr>
        <w:t>(Barad, 2007; Kleinman, 2012)</w:t>
      </w:r>
      <w:r w:rsidRPr="005344B4">
        <w:rPr>
          <w:rFonts w:cs="Times New Roman"/>
        </w:rPr>
        <w:fldChar w:fldCharType="end"/>
      </w:r>
      <w:r w:rsidRPr="005344B4">
        <w:rPr>
          <w:rFonts w:cs="Times New Roman"/>
        </w:rPr>
        <w:t>. This unsettles the Western paradigm of childhood development, in which children are perceived as ‘</w:t>
      </w:r>
      <w:proofErr w:type="spellStart"/>
      <w:r w:rsidRPr="005344B4">
        <w:rPr>
          <w:rFonts w:cs="Times New Roman"/>
        </w:rPr>
        <w:t>becomings</w:t>
      </w:r>
      <w:proofErr w:type="spellEnd"/>
      <w:r w:rsidRPr="005344B4">
        <w:rPr>
          <w:rFonts w:cs="Times New Roman"/>
        </w:rPr>
        <w:t>’, developing towards fully formed adult ‘</w:t>
      </w:r>
      <w:proofErr w:type="gramStart"/>
      <w:r w:rsidRPr="005344B4">
        <w:rPr>
          <w:rFonts w:cs="Times New Roman"/>
        </w:rPr>
        <w:t>beings’</w:t>
      </w:r>
      <w:proofErr w:type="gramEnd"/>
      <w:r w:rsidRPr="005344B4">
        <w:rPr>
          <w:rFonts w:cs="Times New Roman"/>
        </w:rPr>
        <w:t xml:space="preserve">.  Instead, adults and children are both reconfigured as subjects in process, bodies which are becoming-with myriad others in ongoing intra-actions. Material and discursive intra-actions are what constitute a sense of self and the performance of agency; thus encounters, relations and intra-actions in and with the worlds around us become fundamental to understanding the emergence of subjects. This reconfiguration of subjectivity offers a new starting place for thinking about the agencies of children; how children come to know, learn and matter, what they can affect, and their intra-active relations other becoming subjects, including adults. </w:t>
      </w:r>
    </w:p>
    <w:p w14:paraId="065212E2" w14:textId="3CAA7198" w:rsidR="00C83B4B" w:rsidRPr="005344B4" w:rsidRDefault="00546DBE" w:rsidP="00901009">
      <w:pPr>
        <w:pStyle w:val="Heading2"/>
      </w:pPr>
      <w:bookmarkStart w:id="40" w:name="_Toc213581769"/>
      <w:r w:rsidRPr="005344B4">
        <w:t>2.</w:t>
      </w:r>
      <w:r w:rsidR="00823604">
        <w:t>4</w:t>
      </w:r>
      <w:r w:rsidR="00685B39" w:rsidRPr="005344B4">
        <w:t xml:space="preserve"> </w:t>
      </w:r>
      <w:r w:rsidR="003000E6" w:rsidRPr="005344B4">
        <w:t>Common Worlds</w:t>
      </w:r>
      <w:bookmarkEnd w:id="40"/>
      <w:r w:rsidR="003000E6" w:rsidRPr="005344B4">
        <w:t xml:space="preserve"> </w:t>
      </w:r>
    </w:p>
    <w:p w14:paraId="5FA53111" w14:textId="4680034B" w:rsidR="00D73412" w:rsidRPr="005344B4" w:rsidRDefault="00E7028D" w:rsidP="009811B0">
      <w:pPr>
        <w:spacing w:line="480" w:lineRule="auto"/>
        <w:rPr>
          <w:rFonts w:cs="Times New Roman"/>
        </w:rPr>
      </w:pPr>
      <w:r w:rsidRPr="005344B4">
        <w:rPr>
          <w:rFonts w:cs="Times New Roman"/>
        </w:rPr>
        <w:t>Recent scholarship across childhood studies, education studies and children’s geography engages creatively with the challenges of Anthropocene through rethinking the child.</w:t>
      </w:r>
      <w:r w:rsidR="00AB1670" w:rsidRPr="005344B4">
        <w:rPr>
          <w:rFonts w:cs="Times New Roman"/>
        </w:rPr>
        <w:t xml:space="preserve"> Conceptualisations of</w:t>
      </w:r>
      <w:r w:rsidRPr="005344B4">
        <w:rPr>
          <w:rFonts w:cs="Times New Roman"/>
        </w:rPr>
        <w:t xml:space="preserve"> ‘Children of the Anthropocene’ </w:t>
      </w:r>
      <w:r w:rsidR="00C62012" w:rsidRPr="005344B4">
        <w:rPr>
          <w:rFonts w:cs="Times New Roman"/>
        </w:rPr>
        <w:fldChar w:fldCharType="begin"/>
      </w:r>
      <w:r w:rsidR="00C62012" w:rsidRPr="005344B4">
        <w:rPr>
          <w:rFonts w:cs="Times New Roman"/>
        </w:rPr>
        <w:instrText xml:space="preserve"> ADDIN ZOTERO_ITEM CSL_CITATION {"citationID":"ntkCig5j","properties":{"formattedCitation":"(Somerville, 2017)","plainCitation":"(Somerville, 2017)","noteIndex":0},"citationItems":[{"id":2353,"uris":["http://zotero.org/users/6040264/items/XZ93UYMN"],"itemData":{"id":2353,"type":"article-journal","abstract":"In her Deleuzean analysis of advanced capitalism, Braidotti notes that all previous emancipatory positions have been co-opted by the marketplace and that even our earth others – animals, seeds, plants, and the Earth as a whole – have been subsumed by advanced capitalism. This article addresses the need for a reconceptualised critical qualitative inquiry within the context of advanced capitalism and increasing recognition of human-induced changes in the planet's biosphere. Justice is understood in relation to the more-than-human world and its entangled children born into the 21st century. Stenger's recommendation of thinking with the more-than-human is adapted to thinking methodologically with children in an experiment designed to explore intra-action. The article concludes that following children in their playful encounters opens a space where matter and meaning, time and space, and the being of the adult researcher is reshaped into an entangled material world.","container-title":"International Review of Qualitative Research","DOI":"10.1525/irqr.2017.10.4.395","ISSN":"1940-8447","issue":"4","language":"en","note":"publisher: SAGE Publications Inc","page":"395-410","source":"SAGE Journals","title":"Thinking Critically with Children of the Anthropocene: (Un)Learning the Subject in Qualitative and Postqualitative Inquiry","title-short":"Thinking Critically with Children of the Anthropocene","volume":"10","author":[{"family":"Somerville","given":"Margaret"}],"issued":{"date-parts":[["2017",12,1]]}}}],"schema":"https://github.com/citation-style-language/schema/raw/master/csl-citation.json"} </w:instrText>
      </w:r>
      <w:r w:rsidR="00C62012" w:rsidRPr="005344B4">
        <w:rPr>
          <w:rFonts w:cs="Times New Roman"/>
        </w:rPr>
        <w:fldChar w:fldCharType="separate"/>
      </w:r>
      <w:r w:rsidR="00C62012" w:rsidRPr="005344B4">
        <w:rPr>
          <w:rFonts w:cs="Times New Roman"/>
        </w:rPr>
        <w:t>(Somerville, 2017)</w:t>
      </w:r>
      <w:r w:rsidR="00C62012" w:rsidRPr="005344B4">
        <w:rPr>
          <w:rFonts w:cs="Times New Roman"/>
        </w:rPr>
        <w:fldChar w:fldCharType="end"/>
      </w:r>
      <w:r w:rsidRPr="005344B4">
        <w:rPr>
          <w:rFonts w:cs="Times New Roman"/>
        </w:rPr>
        <w:t xml:space="preserve"> and ‘Anthropocene Childhoods’ </w:t>
      </w:r>
      <w:r w:rsidR="00C62012" w:rsidRPr="005344B4">
        <w:rPr>
          <w:rFonts w:cs="Times New Roman"/>
        </w:rPr>
        <w:fldChar w:fldCharType="begin"/>
      </w:r>
      <w:r w:rsidR="00C62012" w:rsidRPr="005344B4">
        <w:rPr>
          <w:rFonts w:cs="Times New Roman"/>
        </w:rPr>
        <w:instrText xml:space="preserve"> ADDIN ZOTERO_ITEM CSL_CITATION {"citationID":"5cgae8UA","properties":{"formattedCitation":"(Ashton, 2023)","plainCitation":"(Ashton, 2023)","noteIndex":0},"citationItems":[{"id":1610,"uris":["http://zotero.org/users/6040264/items/2ZKLWMKV"],"itemData":{"id":1610,"type":"book","collection-title":"Feminist Thought in Childhood Research","event-place":"London","publisher":"Bloomsbury Academic","publisher-place":"London","title":"Anthropocene Childhoods Speculative Fiction, Racialization and Climate Crisis","author":[{"family":"Ashton","given":"Emily"}],"issued":{"date-parts":[["2023"]]}}}],"schema":"https://github.com/citation-style-language/schema/raw/master/csl-citation.json"} </w:instrText>
      </w:r>
      <w:r w:rsidR="00C62012" w:rsidRPr="005344B4">
        <w:rPr>
          <w:rFonts w:cs="Times New Roman"/>
        </w:rPr>
        <w:fldChar w:fldCharType="separate"/>
      </w:r>
      <w:r w:rsidR="00C62012" w:rsidRPr="005344B4">
        <w:rPr>
          <w:rFonts w:cs="Times New Roman"/>
        </w:rPr>
        <w:t>(Ashton, 2023)</w:t>
      </w:r>
      <w:r w:rsidR="00C62012" w:rsidRPr="005344B4">
        <w:rPr>
          <w:rFonts w:cs="Times New Roman"/>
        </w:rPr>
        <w:fldChar w:fldCharType="end"/>
      </w:r>
      <w:r w:rsidRPr="005344B4">
        <w:rPr>
          <w:rFonts w:cs="Times New Roman"/>
        </w:rPr>
        <w:t xml:space="preserve"> offer a heuristic framing for thinking about the ways in which ‘new figures of the human, new figures of life, and new relations among life and perception’ emerge</w:t>
      </w:r>
      <w:r w:rsidR="00886E54" w:rsidRPr="005344B4">
        <w:rPr>
          <w:rFonts w:cs="Times New Roman"/>
        </w:rPr>
        <w:t xml:space="preserve"> </w:t>
      </w:r>
      <w:r w:rsidR="00886E54" w:rsidRPr="005344B4">
        <w:rPr>
          <w:rFonts w:cs="Times New Roman"/>
        </w:rPr>
        <w:fldChar w:fldCharType="begin"/>
      </w:r>
      <w:r w:rsidR="00CA1276" w:rsidRPr="005344B4">
        <w:rPr>
          <w:rFonts w:cs="Times New Roman"/>
        </w:rPr>
        <w:instrText xml:space="preserve"> ADDIN ZOTERO_ITEM CSL_CITATION {"citationID":"EdnIVfiz","properties":{"formattedCitation":"(Colebrook, 2010)","plainCitation":"(Colebrook, 2010)","noteIndex":0},"citationItems":[{"id":22818,"uris":["http://zotero.org/users/6040264/items/2Y66DABW"],"itemData":{"id":22818,"type":"chapter","collection-title":"Living Books About Life","container-title":"Extinction","publisher":"Open Humanities Press JISC","title":"Introduction: Extinction. Framing the End of the Species","URL":"https://www.livingbooksaboutlife.org/pdfs/bookarchive/Extinction.pdf","author":[{"family":"Colebrook","given":"Claire"}],"accessed":{"date-parts":[["2025",9,18]]},"issued":{"date-parts":[["2010"]]}}}],"schema":"https://github.com/citation-style-language/schema/raw/master/csl-citation.json"} </w:instrText>
      </w:r>
      <w:r w:rsidR="00886E54" w:rsidRPr="005344B4">
        <w:rPr>
          <w:rFonts w:cs="Times New Roman"/>
        </w:rPr>
        <w:fldChar w:fldCharType="separate"/>
      </w:r>
      <w:r w:rsidR="00CA1276" w:rsidRPr="005344B4">
        <w:rPr>
          <w:rFonts w:cs="Times New Roman"/>
        </w:rPr>
        <w:t>(Colebrook, 2010)</w:t>
      </w:r>
      <w:r w:rsidR="00886E54" w:rsidRPr="005344B4">
        <w:rPr>
          <w:rFonts w:cs="Times New Roman"/>
        </w:rPr>
        <w:fldChar w:fldCharType="end"/>
      </w:r>
      <w:r w:rsidR="009153E0" w:rsidRPr="005344B4">
        <w:rPr>
          <w:rFonts w:cs="Times New Roman"/>
        </w:rPr>
        <w:t xml:space="preserve"> </w:t>
      </w:r>
      <w:r w:rsidRPr="005344B4">
        <w:rPr>
          <w:rFonts w:cs="Times New Roman"/>
        </w:rPr>
        <w:t xml:space="preserve">(Colebrook, 2010). </w:t>
      </w:r>
      <w:r w:rsidR="00714EAD" w:rsidRPr="005344B4">
        <w:rPr>
          <w:rFonts w:cs="Times New Roman"/>
        </w:rPr>
        <w:t>As outlined earlier, Anthropocene</w:t>
      </w:r>
      <w:r w:rsidRPr="005344B4">
        <w:rPr>
          <w:rFonts w:cs="Times New Roman"/>
        </w:rPr>
        <w:t xml:space="preserve"> debates destabilise the</w:t>
      </w:r>
      <w:r w:rsidR="00714EAD" w:rsidRPr="005344B4">
        <w:rPr>
          <w:rFonts w:cs="Times New Roman"/>
        </w:rPr>
        <w:t xml:space="preserve"> binary logic of modernity and unsettle the modernist notion</w:t>
      </w:r>
      <w:r w:rsidRPr="005344B4">
        <w:rPr>
          <w:rFonts w:cs="Times New Roman"/>
        </w:rPr>
        <w:t xml:space="preserve"> of</w:t>
      </w:r>
      <w:r w:rsidR="00714EAD" w:rsidRPr="005344B4">
        <w:rPr>
          <w:rFonts w:cs="Times New Roman"/>
        </w:rPr>
        <w:t xml:space="preserve"> teleological</w:t>
      </w:r>
      <w:r w:rsidRPr="005344B4">
        <w:rPr>
          <w:rFonts w:cs="Times New Roman"/>
        </w:rPr>
        <w:t xml:space="preserve"> progress</w:t>
      </w:r>
      <w:r w:rsidR="00AB1670" w:rsidRPr="005344B4">
        <w:rPr>
          <w:rFonts w:cs="Times New Roman"/>
        </w:rPr>
        <w:t xml:space="preserve">. </w:t>
      </w:r>
      <w:r w:rsidR="00174D52" w:rsidRPr="005344B4">
        <w:rPr>
          <w:rFonts w:cs="Times New Roman"/>
        </w:rPr>
        <w:t xml:space="preserve">This </w:t>
      </w:r>
      <w:r w:rsidR="002158B0" w:rsidRPr="005344B4">
        <w:rPr>
          <w:rFonts w:cs="Times New Roman"/>
        </w:rPr>
        <w:t xml:space="preserve">modernist paradigm underpins </w:t>
      </w:r>
      <w:r w:rsidRPr="005344B4">
        <w:rPr>
          <w:rFonts w:cs="Times New Roman"/>
        </w:rPr>
        <w:t>Western education</w:t>
      </w:r>
      <w:r w:rsidR="002158B0" w:rsidRPr="005344B4">
        <w:rPr>
          <w:rFonts w:cs="Times New Roman"/>
        </w:rPr>
        <w:t xml:space="preserve"> models</w:t>
      </w:r>
      <w:r w:rsidRPr="005344B4">
        <w:rPr>
          <w:rFonts w:cs="Times New Roman"/>
        </w:rPr>
        <w:t xml:space="preserve"> </w:t>
      </w:r>
      <w:r w:rsidR="00334597" w:rsidRPr="005344B4">
        <w:rPr>
          <w:rFonts w:cs="Times New Roman"/>
        </w:rPr>
        <w:fldChar w:fldCharType="begin"/>
      </w:r>
      <w:r w:rsidR="00334597" w:rsidRPr="005344B4">
        <w:rPr>
          <w:rFonts w:cs="Times New Roman"/>
        </w:rPr>
        <w:instrText xml:space="preserve"> ADDIN ZOTERO_ITEM CSL_CITATION {"citationID":"xm4PNBuY","properties":{"formattedCitation":"(Taylor, 2017; Kraftl, Taylor and Pacini-Ketchabaw, 2020)","plainCitation":"(Taylor, 2017; Kraftl, Taylor and Pacini-Ketchabaw, 2020)","noteIndex":0},"citationItems":[{"id":110,"uris":["http://zotero.org/users/6040264/items/SFWEN38Y"],"itemData":{"id":110,"type":"article-journal","abstract":"Interdisciplinary Anthropocene debates are prompting calls for a paradigm shift in thinking about what it means to be human and about our place and agency in the world. Within environmental education, sustainability remains centre stage and oddly disconnected from these Anthropocene debates. Framed by humanist principles, most sustainability education promotes humans as the primary change agents and environmental stewards. Although well-meaning, stewardship pedagogies do not provide the paradigm shift that is needed to respond to the implications of the Anthropocene. Anthropocene-attuned ‘common worlds’ pedagogies move beyond the limits of humanist stewardship framings. Based upon a more-than-human relational ontology, common world pedagogies reposition childhood and learning within inextricably entangled life-worlds, and seek to learn from what is already going on in these worlds. This article illustrates how a common worlds approach to learning ‘with’ nonhuman others rather than ‘about’ them and ‘on their behalf’ offers an alternative to stewardship pedagogies.","container-title":"Environmental Education Research","DOI":"10.1080/13504622.2017.1325452","ISSN":"1350-4622","issue":"10","note":"publisher: Routledge\n_eprint: https://doi.org/10.1080/13504622.2017.1325452","page":"1448-1461","source":"Taylor and Francis+NEJM","title":"Beyond stewardship: common world pedagogies for the Anthropocene","title-short":"Beyond stewardship","volume":"23","author":[{"family":"Taylor","given":"Affrica"}],"issued":{"date-parts":[["2017",11,26]]}}},{"id":1107,"uris":["http://zotero.org/users/6040264/items/TQ3FX3A4"],"itemData":{"id":1107,"type":"article-journal","abstract":"Childhood studies scholars have increasingly sought to examine the complex entanglements of children's lives with nonhuman materials, animals, plants and earthly processes. Doing so has enabled new insights into children's relationships with global challenges such as climate change. Now, researchers from many disciplines are reflecting critically upon whether such challenges can be obviously ascribed to human activity, suggesting that we are entering a new (geological) epoch: the Anthropocene. The present collection of papers offers a range of empirically-informed, critical and theoretical analyses of the (possible) relationships between children and the Anthropocene. This paper frames the key debates covered in the symposium, introducing recent scholarship in childhood studies and opening out critical reflections on the term ‘Anthropocene’. It also provides an introduction to the papers making up the symposium.","container-title":"Discourse: Studies in the Cultural Politics of Education","DOI":"10.1080/01596306.2020.1779448","ISSN":"0159-6306","issue":"3","note":"publisher: Routledge\n_eprint: https://doi.org/10.1080/01596306.2020.1779448","page":"333-339","source":"Taylor and Francis+NEJM","title":"Introduction to Symposium: childhood studies in the Anthropocene","title-short":"Introduction to Symposium","volume":"41","author":[{"family":"Kraftl","given":"Peter"},{"family":"Taylor","given":"Affrica"},{"family":"Pacini-Ketchabaw","given":"Veronica"}],"issued":{"date-parts":[["2020",5,3]]}}}],"schema":"https://github.com/citation-style-language/schema/raw/master/csl-citation.json"} </w:instrText>
      </w:r>
      <w:r w:rsidR="00334597" w:rsidRPr="005344B4">
        <w:rPr>
          <w:rFonts w:cs="Times New Roman"/>
        </w:rPr>
        <w:fldChar w:fldCharType="separate"/>
      </w:r>
      <w:r w:rsidR="00334597" w:rsidRPr="005344B4">
        <w:rPr>
          <w:rFonts w:cs="Times New Roman"/>
        </w:rPr>
        <w:t>(Taylor, 2017; Kraftl, Taylor and Pacini-Ketchabaw, 2020)</w:t>
      </w:r>
      <w:r w:rsidR="00334597" w:rsidRPr="005344B4">
        <w:rPr>
          <w:rFonts w:cs="Times New Roman"/>
        </w:rPr>
        <w:fldChar w:fldCharType="end"/>
      </w:r>
      <w:r w:rsidRPr="005344B4">
        <w:rPr>
          <w:rFonts w:cs="Times New Roman"/>
        </w:rPr>
        <w:t xml:space="preserve"> and the bio-social model of development from child to adult </w:t>
      </w:r>
      <w:r w:rsidR="00334597" w:rsidRPr="005344B4">
        <w:rPr>
          <w:rFonts w:cs="Times New Roman"/>
        </w:rPr>
        <w:fldChar w:fldCharType="begin"/>
      </w:r>
      <w:r w:rsidR="00334597" w:rsidRPr="005344B4">
        <w:rPr>
          <w:rFonts w:cs="Times New Roman"/>
        </w:rPr>
        <w:instrText xml:space="preserve"> ADDIN ZOTERO_ITEM CSL_CITATION {"citationID":"3uPZiz4e","properties":{"formattedCitation":"(Ashton, 2022)","plainCitation":"(Ashton, 2022)","noteIndex":0},"citationItems":[{"id":1650,"uris":["http://zotero.org/users/6040264/items/UVR8X8AC"],"itemData":{"id":1650,"type":"article-journal","abstract":"The child-future join is pervasive in childhood studies and popular culture. Instead of disavowing the relation, I consider what might be generated if we “stay with the trouble” of its cocomposition in the making of worlds. To do so, I turn to a zombie child named Melanie from The Girl with All the Gifts to grapple with how the end of the world might not be a cause for mourning, how fiery landscapes can allow for species regeneration, and how viruses might incite counternarratives of community amid contagion.","container-title":"Journal of Childhood Studies","DOI":"10.18357/jcs202219896","ISSN":"2371-4115","language":"en","license":"Copyright (c) 2022 Emily Ashton","page":"92-106","source":"journals.uvic.ca","title":"Speculative Child Figures at the End of the (White) World","author":[{"family":"Ashton","given":"Emily"}],"issued":{"date-parts":[["2022",6,16]]}}}],"schema":"https://github.com/citation-style-language/schema/raw/master/csl-citation.json"} </w:instrText>
      </w:r>
      <w:r w:rsidR="00334597" w:rsidRPr="005344B4">
        <w:rPr>
          <w:rFonts w:cs="Times New Roman"/>
        </w:rPr>
        <w:fldChar w:fldCharType="separate"/>
      </w:r>
      <w:r w:rsidR="00334597" w:rsidRPr="005344B4">
        <w:rPr>
          <w:rFonts w:cs="Times New Roman"/>
        </w:rPr>
        <w:t>(Ashton, 2022)</w:t>
      </w:r>
      <w:r w:rsidR="00334597" w:rsidRPr="005344B4">
        <w:rPr>
          <w:rFonts w:cs="Times New Roman"/>
        </w:rPr>
        <w:fldChar w:fldCharType="end"/>
      </w:r>
      <w:r w:rsidR="008323E9" w:rsidRPr="005344B4">
        <w:rPr>
          <w:rFonts w:cs="Times New Roman"/>
        </w:rPr>
        <w:t xml:space="preserve">; thus the concept of Anthropocene provokes </w:t>
      </w:r>
      <w:r w:rsidR="00026320" w:rsidRPr="005344B4">
        <w:rPr>
          <w:rFonts w:cs="Times New Roman"/>
        </w:rPr>
        <w:t>a rethinking of both</w:t>
      </w:r>
      <w:r w:rsidR="00AB1670" w:rsidRPr="005344B4">
        <w:rPr>
          <w:rFonts w:cs="Times New Roman"/>
        </w:rPr>
        <w:t xml:space="preserve"> </w:t>
      </w:r>
      <w:r w:rsidR="008323E9" w:rsidRPr="005344B4">
        <w:rPr>
          <w:rFonts w:cs="Times New Roman"/>
        </w:rPr>
        <w:t xml:space="preserve">child development and </w:t>
      </w:r>
      <w:r w:rsidR="00026320" w:rsidRPr="005344B4">
        <w:rPr>
          <w:rFonts w:cs="Times New Roman"/>
        </w:rPr>
        <w:t xml:space="preserve">childhood </w:t>
      </w:r>
      <w:r w:rsidR="002158B0" w:rsidRPr="005344B4">
        <w:rPr>
          <w:rFonts w:cs="Times New Roman"/>
        </w:rPr>
        <w:t>education</w:t>
      </w:r>
      <w:r w:rsidR="00AB1670" w:rsidRPr="005344B4">
        <w:rPr>
          <w:rFonts w:cs="Times New Roman"/>
        </w:rPr>
        <w:t xml:space="preserve"> </w:t>
      </w:r>
      <w:r w:rsidRPr="005344B4">
        <w:rPr>
          <w:rFonts w:cs="Times New Roman"/>
        </w:rPr>
        <w:t xml:space="preserve">. </w:t>
      </w:r>
      <w:r w:rsidR="00C53A7E" w:rsidRPr="005344B4">
        <w:rPr>
          <w:rFonts w:cs="Times New Roman"/>
        </w:rPr>
        <w:t>This is the conceptual starting point for</w:t>
      </w:r>
      <w:r w:rsidR="00D73412" w:rsidRPr="005344B4">
        <w:rPr>
          <w:rFonts w:cs="Times New Roman"/>
        </w:rPr>
        <w:t xml:space="preserve"> experimental pedagogies explored by</w:t>
      </w:r>
      <w:r w:rsidR="00C53A7E" w:rsidRPr="005344B4">
        <w:rPr>
          <w:rFonts w:cs="Times New Roman"/>
        </w:rPr>
        <w:t xml:space="preserve"> Common Worlds</w:t>
      </w:r>
      <w:r w:rsidR="00D73412" w:rsidRPr="005344B4">
        <w:rPr>
          <w:rFonts w:cs="Times New Roman"/>
        </w:rPr>
        <w:t xml:space="preserve"> education</w:t>
      </w:r>
      <w:r w:rsidR="00C53A7E" w:rsidRPr="005344B4">
        <w:rPr>
          <w:rFonts w:cs="Times New Roman"/>
        </w:rPr>
        <w:t xml:space="preserve"> </w:t>
      </w:r>
      <w:r w:rsidR="00D73412" w:rsidRPr="005344B4">
        <w:rPr>
          <w:rFonts w:cs="Times New Roman"/>
        </w:rPr>
        <w:t>practitioners</w:t>
      </w:r>
      <w:r w:rsidR="00DE12E4" w:rsidRPr="005344B4">
        <w:rPr>
          <w:rFonts w:cs="Times New Roman"/>
        </w:rPr>
        <w:t xml:space="preserve"> and childhood scholars</w:t>
      </w:r>
      <w:r w:rsidR="00D73412" w:rsidRPr="005344B4">
        <w:rPr>
          <w:rFonts w:cs="Times New Roman"/>
        </w:rPr>
        <w:t>.</w:t>
      </w:r>
    </w:p>
    <w:p w14:paraId="0815B23F" w14:textId="653E8AFC" w:rsidR="00B8797C" w:rsidRPr="005344B4" w:rsidRDefault="00FD2403" w:rsidP="00A61B04">
      <w:pPr>
        <w:spacing w:line="480" w:lineRule="auto"/>
        <w:rPr>
          <w:rFonts w:cs="Times New Roman"/>
        </w:rPr>
      </w:pPr>
      <w:r w:rsidRPr="005344B4">
        <w:rPr>
          <w:rFonts w:cs="Times New Roman"/>
        </w:rPr>
        <w:t xml:space="preserve">Common Worlds is a theoretical, methodological, and pedagogical </w:t>
      </w:r>
      <w:r w:rsidR="00C502B8" w:rsidRPr="005344B4">
        <w:rPr>
          <w:rFonts w:cs="Times New Roman"/>
        </w:rPr>
        <w:t>orientation</w:t>
      </w:r>
      <w:r w:rsidRPr="005344B4">
        <w:rPr>
          <w:rFonts w:cs="Times New Roman"/>
        </w:rPr>
        <w:t xml:space="preserve"> that foregrounds the entanglement of humans, non-humans, environments, materials, more-than-human beings, technologies</w:t>
      </w:r>
      <w:r w:rsidR="003E12F5" w:rsidRPr="005344B4">
        <w:rPr>
          <w:rFonts w:cs="Times New Roman"/>
        </w:rPr>
        <w:t xml:space="preserve"> </w:t>
      </w:r>
      <w:r w:rsidR="003E12F5" w:rsidRPr="005344B4">
        <w:rPr>
          <w:rFonts w:cs="Times New Roman"/>
        </w:rPr>
        <w:lastRenderedPageBreak/>
        <w:t>and land in responding to Anthropocene challenges</w:t>
      </w:r>
      <w:r w:rsidR="00C502B8" w:rsidRPr="005344B4">
        <w:rPr>
          <w:rFonts w:cs="Times New Roman"/>
        </w:rPr>
        <w:t xml:space="preserve">. </w:t>
      </w:r>
      <w:r w:rsidR="00A61B04" w:rsidRPr="005344B4">
        <w:rPr>
          <w:rFonts w:cs="Times New Roman"/>
        </w:rPr>
        <w:t xml:space="preserve">It is a theoretically informed, ethical approach </w:t>
      </w:r>
      <w:r w:rsidR="00F309D1" w:rsidRPr="005344B4">
        <w:rPr>
          <w:rFonts w:cs="Times New Roman"/>
        </w:rPr>
        <w:t>to</w:t>
      </w:r>
      <w:r w:rsidR="003E12F5" w:rsidRPr="005344B4">
        <w:rPr>
          <w:rFonts w:cs="Times New Roman"/>
        </w:rPr>
        <w:t xml:space="preserve"> actively</w:t>
      </w:r>
      <w:r w:rsidR="00F309D1" w:rsidRPr="005344B4">
        <w:rPr>
          <w:rFonts w:cs="Times New Roman"/>
        </w:rPr>
        <w:t xml:space="preserve"> </w:t>
      </w:r>
      <w:r w:rsidR="003E12F5" w:rsidRPr="005344B4">
        <w:rPr>
          <w:rFonts w:cs="Times New Roman"/>
        </w:rPr>
        <w:t>reshaping our</w:t>
      </w:r>
      <w:r w:rsidR="00F309D1" w:rsidRPr="005344B4">
        <w:rPr>
          <w:rFonts w:cs="Times New Roman"/>
        </w:rPr>
        <w:t xml:space="preserve"> relations with/in the more-than-human worlds</w:t>
      </w:r>
      <w:r w:rsidR="003E12F5" w:rsidRPr="005344B4">
        <w:rPr>
          <w:rFonts w:cs="Times New Roman"/>
        </w:rPr>
        <w:t xml:space="preserve">, primarily </w:t>
      </w:r>
      <w:r w:rsidR="0050745D" w:rsidRPr="005344B4">
        <w:rPr>
          <w:rFonts w:cs="Times New Roman"/>
        </w:rPr>
        <w:t>within childhood education</w:t>
      </w:r>
      <w:r w:rsidR="00F309D1" w:rsidRPr="005344B4">
        <w:rPr>
          <w:rFonts w:cs="Times New Roman"/>
        </w:rPr>
        <w:t xml:space="preserve">. The </w:t>
      </w:r>
      <w:r w:rsidR="00C502B8" w:rsidRPr="005344B4">
        <w:rPr>
          <w:rFonts w:cs="Times New Roman"/>
        </w:rPr>
        <w:t>Common Worlds</w:t>
      </w:r>
      <w:r w:rsidR="00137071" w:rsidRPr="005344B4">
        <w:rPr>
          <w:rFonts w:cs="Times New Roman"/>
        </w:rPr>
        <w:t xml:space="preserve"> Research</w:t>
      </w:r>
      <w:r w:rsidR="00C502B8" w:rsidRPr="005344B4">
        <w:rPr>
          <w:rFonts w:cs="Times New Roman"/>
        </w:rPr>
        <w:t xml:space="preserve"> </w:t>
      </w:r>
      <w:r w:rsidR="00137071" w:rsidRPr="005344B4">
        <w:rPr>
          <w:rFonts w:cs="Times New Roman"/>
        </w:rPr>
        <w:t>C</w:t>
      </w:r>
      <w:r w:rsidR="00C502B8" w:rsidRPr="005344B4">
        <w:rPr>
          <w:rFonts w:cs="Times New Roman"/>
        </w:rPr>
        <w:t>ollective</w:t>
      </w:r>
      <w:r w:rsidR="00A61B04" w:rsidRPr="005344B4">
        <w:rPr>
          <w:rFonts w:cs="Times New Roman"/>
        </w:rPr>
        <w:t xml:space="preserve"> </w:t>
      </w:r>
      <w:r w:rsidR="00F309D1" w:rsidRPr="005344B4">
        <w:rPr>
          <w:rFonts w:cs="Times New Roman"/>
        </w:rPr>
        <w:t>was co-founded</w:t>
      </w:r>
      <w:r w:rsidR="007917F2" w:rsidRPr="005344B4">
        <w:rPr>
          <w:rFonts w:cs="Times New Roman"/>
        </w:rPr>
        <w:t xml:space="preserve"> by feminist childhood scholars Affrica Taylor, Veronica Pacini-</w:t>
      </w:r>
      <w:proofErr w:type="spellStart"/>
      <w:r w:rsidR="007917F2" w:rsidRPr="005344B4">
        <w:rPr>
          <w:rFonts w:cs="Times New Roman"/>
        </w:rPr>
        <w:t>Ketchabaw</w:t>
      </w:r>
      <w:proofErr w:type="spellEnd"/>
      <w:r w:rsidR="007917F2" w:rsidRPr="005344B4">
        <w:rPr>
          <w:rFonts w:cs="Times New Roman"/>
        </w:rPr>
        <w:t xml:space="preserve"> and Mindy Blaise in the 2010s</w:t>
      </w:r>
      <w:r w:rsidR="00265616" w:rsidRPr="005344B4">
        <w:rPr>
          <w:rFonts w:cs="Times New Roman"/>
        </w:rPr>
        <w:t xml:space="preserve"> and is an interdisciplinary network which the fields of early childhood education, children’s and more-than-human geographies, environmental education, feminisms, and Indigenous and environmental humanities.</w:t>
      </w:r>
      <w:r w:rsidR="00E967CB" w:rsidRPr="005344B4">
        <w:rPr>
          <w:rFonts w:cs="Times New Roman"/>
        </w:rPr>
        <w:t xml:space="preserve"> Geographically, the project has </w:t>
      </w:r>
      <w:r w:rsidR="00587AE1" w:rsidRPr="005344B4">
        <w:rPr>
          <w:rFonts w:cs="Times New Roman"/>
        </w:rPr>
        <w:t>developed</w:t>
      </w:r>
      <w:r w:rsidR="008A0C7C" w:rsidRPr="005344B4">
        <w:rPr>
          <w:rFonts w:cs="Times New Roman"/>
        </w:rPr>
        <w:t xml:space="preserve"> in the settler-colonial context</w:t>
      </w:r>
      <w:r w:rsidR="00587AE1" w:rsidRPr="005344B4">
        <w:rPr>
          <w:rFonts w:cs="Times New Roman"/>
        </w:rPr>
        <w:t>s</w:t>
      </w:r>
      <w:r w:rsidR="008A0C7C" w:rsidRPr="005344B4">
        <w:rPr>
          <w:rFonts w:cs="Times New Roman"/>
        </w:rPr>
        <w:t xml:space="preserve"> of </w:t>
      </w:r>
      <w:r w:rsidR="00E967CB" w:rsidRPr="005344B4">
        <w:rPr>
          <w:rFonts w:cs="Times New Roman"/>
        </w:rPr>
        <w:t>North America and Australi</w:t>
      </w:r>
      <w:r w:rsidR="008A0C7C" w:rsidRPr="005344B4">
        <w:rPr>
          <w:rFonts w:cs="Times New Roman"/>
        </w:rPr>
        <w:t xml:space="preserve">a. As such it is </w:t>
      </w:r>
      <w:r w:rsidR="00D45867" w:rsidRPr="005344B4">
        <w:rPr>
          <w:rFonts w:cs="Times New Roman"/>
        </w:rPr>
        <w:t xml:space="preserve">deeply </w:t>
      </w:r>
      <w:r w:rsidR="008A0C7C" w:rsidRPr="005344B4">
        <w:rPr>
          <w:rFonts w:cs="Times New Roman"/>
        </w:rPr>
        <w:t>concerned with</w:t>
      </w:r>
      <w:r w:rsidR="00D45867" w:rsidRPr="005344B4">
        <w:rPr>
          <w:rFonts w:cs="Times New Roman"/>
        </w:rPr>
        <w:t xml:space="preserve"> questions of</w:t>
      </w:r>
      <w:r w:rsidR="008A0C7C" w:rsidRPr="005344B4">
        <w:rPr>
          <w:rFonts w:cs="Times New Roman"/>
        </w:rPr>
        <w:t xml:space="preserve"> justice in relation to ecological cris</w:t>
      </w:r>
      <w:r w:rsidR="00D45867" w:rsidRPr="005344B4">
        <w:rPr>
          <w:rFonts w:cs="Times New Roman"/>
        </w:rPr>
        <w:t>es as a historical and ongoing process</w:t>
      </w:r>
      <w:r w:rsidR="008A0C7C" w:rsidRPr="005344B4">
        <w:rPr>
          <w:rFonts w:cs="Times New Roman"/>
        </w:rPr>
        <w:t>, colonial histories and the ethical implications of our entanglements. It seeks to unsettle Euro-Western, anthropocentric, developmentalist frameworks which have long dominated childhood studies and pedagogy in early education settings</w:t>
      </w:r>
      <w:r w:rsidR="00B8797C" w:rsidRPr="005344B4">
        <w:rPr>
          <w:rFonts w:cs="Times New Roman"/>
        </w:rPr>
        <w:t xml:space="preserve">. </w:t>
      </w:r>
    </w:p>
    <w:p w14:paraId="20FC9CCD" w14:textId="4FA2C8CC" w:rsidR="00B8797C" w:rsidRPr="005344B4" w:rsidRDefault="00DD149F" w:rsidP="00A61B04">
      <w:pPr>
        <w:spacing w:line="480" w:lineRule="auto"/>
        <w:rPr>
          <w:rFonts w:cs="Times New Roman"/>
        </w:rPr>
      </w:pPr>
      <w:r w:rsidRPr="005344B4">
        <w:rPr>
          <w:rFonts w:cs="Times New Roman"/>
        </w:rPr>
        <w:t xml:space="preserve">The notion of common worlds draws on </w:t>
      </w:r>
      <w:r w:rsidR="00617DDE" w:rsidRPr="005344B4">
        <w:rPr>
          <w:rFonts w:cs="Times New Roman"/>
        </w:rPr>
        <w:t>post-human theory</w:t>
      </w:r>
      <w:r w:rsidR="00292CDF" w:rsidRPr="005344B4">
        <w:rPr>
          <w:rFonts w:cs="Times New Roman"/>
        </w:rPr>
        <w:t xml:space="preserve"> and critiques of </w:t>
      </w:r>
      <w:r w:rsidR="008171FE" w:rsidRPr="005344B4">
        <w:rPr>
          <w:rFonts w:cs="Times New Roman"/>
        </w:rPr>
        <w:t>modernity</w:t>
      </w:r>
      <w:r w:rsidR="00292CDF" w:rsidRPr="005344B4">
        <w:rPr>
          <w:rFonts w:cs="Times New Roman"/>
        </w:rPr>
        <w:t>, as outlined below</w:t>
      </w:r>
    </w:p>
    <w:p w14:paraId="392F9F9D" w14:textId="1B1A9827" w:rsidR="00B8797C" w:rsidRPr="005344B4" w:rsidRDefault="00DD149F" w:rsidP="00DD149F">
      <w:pPr>
        <w:spacing w:line="480" w:lineRule="auto"/>
        <w:ind w:left="720"/>
        <w:rPr>
          <w:rFonts w:cs="Times New Roman"/>
        </w:rPr>
      </w:pPr>
      <w:r w:rsidRPr="005344B4">
        <w:rPr>
          <w:rFonts w:cs="Times New Roman"/>
        </w:rPr>
        <w:t>‘</w:t>
      </w:r>
      <w:r w:rsidR="00B8797C" w:rsidRPr="005344B4">
        <w:rPr>
          <w:rFonts w:cs="Times New Roman"/>
        </w:rPr>
        <w:t>The notion of common worlds is an inclusive, more than human notion that helps us to avoid the divisive distinction that is often drawn between human societies and natural environments (Haraway, 2013; Latour, 2004). By re-situating our lives within indivisible common worlds, our research focuses upon the ways in which our past, present and future lives are entangled with those of other beings, non- living entities, technologies, elements, discourses, forces, landforms.</w:t>
      </w:r>
      <w:r w:rsidRPr="005344B4">
        <w:rPr>
          <w:rFonts w:cs="Times New Roman"/>
        </w:rPr>
        <w:t>’</w:t>
      </w:r>
      <w:r w:rsidR="00292CDF" w:rsidRPr="005344B4">
        <w:rPr>
          <w:rFonts w:cs="Times New Roman"/>
        </w:rPr>
        <w:t xml:space="preserve"> </w:t>
      </w:r>
      <w:r w:rsidR="00292CDF" w:rsidRPr="005344B4">
        <w:rPr>
          <w:rFonts w:cs="Times New Roman"/>
        </w:rPr>
        <w:fldChar w:fldCharType="begin"/>
      </w:r>
      <w:r w:rsidR="00546DBE" w:rsidRPr="005344B4">
        <w:rPr>
          <w:rFonts w:cs="Times New Roman"/>
        </w:rPr>
        <w:instrText xml:space="preserve"> ADDIN ZOTERO_ITEM CSL_CITATION {"citationID":"wn5RLgFN","properties":{"formattedCitation":"(Common Worlds, 2025)","plainCitation":"(Common Worlds, 2025)","noteIndex":0},"citationItems":[{"id":22870,"uris":["http://zotero.org/users/6040264/items/WPZZCQYP"],"itemData":{"id":22870,"type":"webpage","abstract":"The Collective is a gathering of scholars, educators, and interdisciplinary allies who think with feminist, anticolonial ethics","container-title":"Common Worlds Research Collective | Worlding, Commoning, and Inheriting","language":"en-CA","title":"About the Collective","URL":"https://www.commonworlds.net/about-the-collective","author":[{"family":"Common Worlds","given":""}],"accessed":{"date-parts":[["2025",10,10]]},"issued":{"date-parts":[["2025"]]}}}],"schema":"https://github.com/citation-style-language/schema/raw/master/csl-citation.json"} </w:instrText>
      </w:r>
      <w:r w:rsidR="00292CDF" w:rsidRPr="005344B4">
        <w:rPr>
          <w:rFonts w:cs="Times New Roman"/>
        </w:rPr>
        <w:fldChar w:fldCharType="separate"/>
      </w:r>
      <w:r w:rsidR="00546DBE" w:rsidRPr="005344B4">
        <w:rPr>
          <w:rFonts w:cs="Times New Roman"/>
        </w:rPr>
        <w:t>(Common Worlds, 2025)</w:t>
      </w:r>
      <w:r w:rsidR="00292CDF" w:rsidRPr="005344B4">
        <w:rPr>
          <w:rFonts w:cs="Times New Roman"/>
        </w:rPr>
        <w:fldChar w:fldCharType="end"/>
      </w:r>
    </w:p>
    <w:p w14:paraId="1D59C140" w14:textId="26F26733" w:rsidR="00C502B8" w:rsidRPr="005344B4" w:rsidRDefault="005C5C6C" w:rsidP="00A34825">
      <w:pPr>
        <w:spacing w:line="480" w:lineRule="auto"/>
        <w:rPr>
          <w:rFonts w:cs="Times New Roman"/>
        </w:rPr>
      </w:pPr>
      <w:r w:rsidRPr="005344B4">
        <w:rPr>
          <w:rFonts w:cs="Times New Roman"/>
        </w:rPr>
        <w:t xml:space="preserve">Common worlds is both a lens and a call to do research, teaching, and pedagogy differently: more relational, more-than-human, place-aware, attuned to environmental and colonial legacies and responsive to the messiness of life </w:t>
      </w:r>
      <w:r w:rsidR="00587AE1" w:rsidRPr="005344B4">
        <w:rPr>
          <w:rFonts w:cs="Times New Roman"/>
        </w:rPr>
        <w:fldChar w:fldCharType="begin"/>
      </w:r>
      <w:r w:rsidR="00587AE1" w:rsidRPr="005344B4">
        <w:rPr>
          <w:rFonts w:cs="Times New Roman"/>
        </w:rPr>
        <w:instrText xml:space="preserve"> ADDIN ZOTERO_ITEM CSL_CITATION {"citationID":"UFkpRe3X","properties":{"formattedCitation":"(Hodgins, 2019)","plainCitation":"(Hodgins, 2019)","noteIndex":0},"citationItems":[{"id":1075,"uris":["http://zotero.org/users/6040264/items/7XH6VQWU"],"itemData":{"id":1075,"type":"book","event-place":"London, UNITED KINGDOM","ISBN":"978-1-350-05659-6","publisher":"Bloomsbury Publishing Plc","publisher-place":"London, UNITED KINGDOM","source":"ProQuest Ebook Central","title":"Feminist Research for 21st-Century Childhoods: Common Worlds Methods","title-short":"Feminist Research for 21st-Century Childhoods","URL":"http://ebookcentral.proquest.com/lib/durham/detail.action?docID=5716645","author":[{"family":"Hodgins","given":"B. Denise"}],"accessed":{"date-parts":[["2021",11,29]]},"issued":{"date-parts":[["2019"]]}}}],"schema":"https://github.com/citation-style-language/schema/raw/master/csl-citation.json"} </w:instrText>
      </w:r>
      <w:r w:rsidR="00587AE1" w:rsidRPr="005344B4">
        <w:rPr>
          <w:rFonts w:cs="Times New Roman"/>
        </w:rPr>
        <w:fldChar w:fldCharType="separate"/>
      </w:r>
      <w:r w:rsidR="00587AE1" w:rsidRPr="005344B4">
        <w:rPr>
          <w:rFonts w:cs="Times New Roman"/>
        </w:rPr>
        <w:t>(Hodgins, 2019)</w:t>
      </w:r>
      <w:r w:rsidR="00587AE1" w:rsidRPr="005344B4">
        <w:rPr>
          <w:rFonts w:cs="Times New Roman"/>
        </w:rPr>
        <w:fldChar w:fldCharType="end"/>
      </w:r>
      <w:r w:rsidRPr="005344B4">
        <w:rPr>
          <w:rFonts w:cs="Times New Roman"/>
        </w:rPr>
        <w:t>.</w:t>
      </w:r>
    </w:p>
    <w:p w14:paraId="069641B2" w14:textId="03195DE9" w:rsidR="00A34825" w:rsidRPr="005344B4" w:rsidRDefault="00A34825" w:rsidP="00A34825">
      <w:pPr>
        <w:spacing w:line="480" w:lineRule="auto"/>
        <w:rPr>
          <w:rFonts w:cs="Times New Roman"/>
        </w:rPr>
      </w:pPr>
      <w:r w:rsidRPr="005344B4">
        <w:rPr>
          <w:rFonts w:cs="Times New Roman"/>
        </w:rPr>
        <w:t xml:space="preserve">Common worlds thinking and practice has developed through pedagogic experimentation in formal education settings, primarily early years settings, and can be considered a response to the limits of other types of environmental education which position the child as the learner and the adult as the knower. Mainstream sustainability and environmental education tends to reinscribe human exceptionalism, </w:t>
      </w:r>
      <w:r w:rsidRPr="005344B4">
        <w:rPr>
          <w:rFonts w:cs="Times New Roman"/>
        </w:rPr>
        <w:lastRenderedPageBreak/>
        <w:t xml:space="preserve">positioning children as responsible actors who can influence pro-environmental behaviours in the family home </w:t>
      </w:r>
      <w:r w:rsidRPr="005344B4">
        <w:rPr>
          <w:rFonts w:cs="Times New Roman"/>
        </w:rPr>
        <w:fldChar w:fldCharType="begin"/>
      </w:r>
      <w:r w:rsidRPr="005344B4">
        <w:rPr>
          <w:rFonts w:cs="Times New Roman"/>
        </w:rPr>
        <w:instrText xml:space="preserve"> ADDIN ZOTERO_ITEM CSL_CITATION {"citationID":"BN8fICWl","properties":{"formattedCitation":"(Lee, 2013; Andersen, 2018)","plainCitation":"(Lee, 2013; Andersen, 2018)","noteIndex":0},"citationItems":[{"id":720,"uris":["http://zotero.org/users/6040264/items/KFSCVW2I"],"itemData":{"id":720,"type":"chapter","abstract":"The issues that arise at the conjunction of childhood and climate change are complex. They touch on the oldest themes of bio-politics; relations between human and non-human life; the nature of human agency and its traction and influence in the world; the possibilities for deliberate intervention in human and non-human activity. Over the past couple of centuries at least, children have had these themes projected onto their lives and childhood itself has been shaped by its use as a political and scientific test-bed for their examination. Looking to futures, these themes also have profound practical and ethical implications for children, for the distribution of resources essential to life and for intergenerational justice and generational succession (Facer 2011). So as I examine climate change and childhood together, I will advance an argument about the roles that children and childhood can play in responding to climate change. Central to this is my concern that children be seen not only as the resources out of which futures are built — so many bodies to be healthily grown, so many minds to be cultivated — but also as active and creative participants in the construction of futures. To this extent I’m clearly going to be building on views of children as agents that have been developed in recent decades in childhood studies.","collection-title":"Studies in Childhood and Youth","container-title":"Childhood and Biopolitics: Climate Change, Life Processes and Human Futures","event-place":"London","ISBN":"978-1-137-31718-6","language":"en","note":"DOI: 10.1057/9781137317186_6","page":"113-128","publisher":"Palgrave Macmillan UK","publisher-place":"London","source":"Springer Link","title":"Childhood, Climate Change and Human Agency","URL":"https://doi.org/10.1057/9781137317186_6","author":[{"family":"Lee","given":"Nick"}],"editor":[{"family":"Lee","given":"Nick"}],"accessed":{"date-parts":[["2020",2,18]]},"issued":{"date-parts":[["2013"]]}}},{"id":745,"uris":["http://zotero.org/users/6040264/items/PMYB5QTT"],"itemData":{"id":745,"type":"article-journal","container-title":"Environmental Education Research","DOI":"10.1080/13504622.2017.1392487","ISSN":"1350-4622","issue":"7","page":"1076-1076","source":"Taylor and Francis+NEJM","title":"Children as intergenerational environmental change agents: using a negotiated Protocol to foster environmentally responsible behaviour in the family home","title-short":"Children as intergenerational environmental change agents","volume":"24","author":[{"family":"Andersen","given":"Peter"}],"issued":{"date-parts":[["2018",7,3]]}}}],"schema":"https://github.com/citation-style-language/schema/raw/master/csl-citation.json"} </w:instrText>
      </w:r>
      <w:r w:rsidRPr="005344B4">
        <w:rPr>
          <w:rFonts w:cs="Times New Roman"/>
        </w:rPr>
        <w:fldChar w:fldCharType="separate"/>
      </w:r>
      <w:r w:rsidRPr="005344B4">
        <w:rPr>
          <w:rFonts w:cs="Times New Roman"/>
        </w:rPr>
        <w:t>(Lee, 2013; Andersen, 2018)</w:t>
      </w:r>
      <w:r w:rsidRPr="005344B4">
        <w:rPr>
          <w:rFonts w:cs="Times New Roman"/>
        </w:rPr>
        <w:fldChar w:fldCharType="end"/>
      </w:r>
      <w:r w:rsidRPr="005344B4">
        <w:rPr>
          <w:rFonts w:cs="Times New Roman"/>
        </w:rPr>
        <w:t xml:space="preserve">. Neoliberal environmentalism often shapes environmental pedagogy in formal education spaces, where ‘petro-pedagogies’ can restrict political imaginaries </w:t>
      </w:r>
      <w:r w:rsidRPr="005344B4">
        <w:rPr>
          <w:rFonts w:cs="Times New Roman"/>
        </w:rPr>
        <w:fldChar w:fldCharType="begin"/>
      </w:r>
      <w:r w:rsidRPr="005344B4">
        <w:rPr>
          <w:rFonts w:cs="Times New Roman"/>
        </w:rPr>
        <w:instrText xml:space="preserve"> ADDIN ZOTERO_ITEM CSL_CITATION {"citationID":"1sjsbgYM","properties":{"formattedCitation":"(Eaton and Day, 2019)","plainCitation":"(Eaton and Day, 2019)","noteIndex":0},"citationItems":[{"id":735,"uris":["http://zotero.org/users/6040264/items/JUWB5FJS"],"itemData":{"id":735,"type":"article-journal","abstract":"The corporate control of energy production and the reach of fossil capital into civil and political society can be understood as a regime of obstruction that is preventing necessary action on climate change and blocking a just energy transition. In addition to overt forms of economic power and influence, hegemonic power is central to the fossil fuel industry’s regime of obstruction. Based on 29 interviews and an analysis of third-party teaching resources, this article shows how teaching practices and resources work to centre, legitimize, and entrench a set of beliefs relating to climate change, energy, and environmentalism that align with the interests of fossil fuel industry actors in Saskatchewan, Canada. We argue that these pedagogical practices promote student subjectivities consistent with neoliberal environmentalism centred on individual actions designed to insulate fossil fuel industries from criticism and dissuade young people from questioning or understanding the role of corporate power in the climate crisis. Furthermore, this petro-pedagogy intends to restrict the imagination of possible climate solutions to individual acts of conservation that fail to challenge the structural growth of fossil fuel consumption. This paper advances these teaching practices and resources as a ‘pedagogical arm’ of the regime of obstruction.","container-title":"Environmental Education Research","DOI":"10.1080/13504622.2019.1650164","ISSN":"1350-4622","issue":"0","page":"1-17","source":"Taylor and Francis+NEJM","title":"Petro-pedagogy: fossil fuel interests and the obstruction of climate justice in public education","title-short":"Petro-pedagogy","volume":"0","author":[{"family":"Eaton","given":"Emily M."},{"family":"Day","given":"Nick A."}],"issued":{"date-parts":[["2019",9,5]]}}}],"schema":"https://github.com/citation-style-language/schema/raw/master/csl-citation.json"} </w:instrText>
      </w:r>
      <w:r w:rsidRPr="005344B4">
        <w:rPr>
          <w:rFonts w:cs="Times New Roman"/>
        </w:rPr>
        <w:fldChar w:fldCharType="separate"/>
      </w:r>
      <w:r w:rsidRPr="005344B4">
        <w:rPr>
          <w:rFonts w:cs="Times New Roman"/>
        </w:rPr>
        <w:t>(Eaton and Day, 2019)</w:t>
      </w:r>
      <w:r w:rsidRPr="005344B4">
        <w:rPr>
          <w:rFonts w:cs="Times New Roman"/>
        </w:rPr>
        <w:fldChar w:fldCharType="end"/>
      </w:r>
      <w:r w:rsidRPr="005344B4">
        <w:rPr>
          <w:rFonts w:cs="Times New Roman"/>
        </w:rPr>
        <w:t xml:space="preserve">. </w:t>
      </w:r>
      <w:r w:rsidR="0002042B" w:rsidRPr="005344B4">
        <w:rPr>
          <w:rFonts w:cs="Times New Roman"/>
        </w:rPr>
        <w:t>Within environmental education, there</w:t>
      </w:r>
      <w:r w:rsidRPr="005344B4">
        <w:rPr>
          <w:rFonts w:cs="Times New Roman"/>
        </w:rPr>
        <w:t xml:space="preserve"> has been a</w:t>
      </w:r>
      <w:r w:rsidR="0002042B" w:rsidRPr="005344B4">
        <w:rPr>
          <w:rFonts w:cs="Times New Roman"/>
        </w:rPr>
        <w:t xml:space="preserve"> recent</w:t>
      </w:r>
      <w:r w:rsidRPr="005344B4">
        <w:rPr>
          <w:rFonts w:cs="Times New Roman"/>
        </w:rPr>
        <w:t xml:space="preserve"> turn towards new materialist, more-than-human pedagogies, which seek to reassemble environmental and sustainability education to counter human exceptionalism </w:t>
      </w:r>
      <w:r w:rsidRPr="005344B4">
        <w:rPr>
          <w:rFonts w:cs="Times New Roman"/>
        </w:rPr>
        <w:fldChar w:fldCharType="begin"/>
      </w:r>
      <w:r w:rsidRPr="005344B4">
        <w:rPr>
          <w:rFonts w:cs="Times New Roman"/>
        </w:rPr>
        <w:instrText xml:space="preserve"> ADDIN ZOTERO_ITEM CSL_CITATION {"citationID":"j2jGV8r4","properties":{"formattedCitation":"(Tuck, McKenzie and McCoy, 2014; Mannion, 2019)","plainCitation":"(Tuck, McKenzie and McCoy, 2014; Mannion, 2019)","noteIndex":0},"citationItems":[{"id":762,"uris":["http://zotero.org/users/6040264/items/XPYW3CFK"],"itemData":{"id":762,"type":"article-journal","abstract":"This editorial introduces a special issue of Environmental Education Research titled ‘Land education: Indigenous, post-colonial, and decolonizing perspectives on place and environmental education research.’ The editorial begins with an overview of each of the nine articles in the issue and their contributions to land and environmental education, before outlining features of land education in more detail. ‘Key considerations’ of land education are discussed, including: Land and settler colonialism, Land and Indigenous cosmologies, Land and Indigenous agency and resistance, and The significance of naming. The editorial engages the question ‘Why land education?’ by drawing distinctions between land education and current forms of place-based education. It closes with a discussion of modes and methods of land education research.","container-title":"Environmental Education Research","DOI":"10.1080/13504622.2013.877708","ISSN":"1350-4622","issue":"1","note":"publisher: Routledge\n_eprint: https://doi.org/10.1080/13504622.2013.877708","page":"1-23","source":"Taylor and Francis+NEJM","title":"Land education: Indigenous, post-colonial, and decolonizing perspectives on place and environmental education research","title-short":"Land education","volume":"20","author":[{"family":"Tuck","given":"Eve"},{"family":"McKenzie","given":"Marcia"},{"family":"McCoy","given":"Kate"}],"issued":{"date-parts":[["2014",1,2]]}}},{"id":738,"uris":["http://zotero.org/users/6040264/items/5LVLGAW2"],"itemData":{"id":738,"type":"article-journal","abstract":"A growing number of scholars call for the use of New Materialist frameworks for research across social and natural sciences. In general, however, there is little rigorous, in-depth or detailed advice on how postqualitative research is to be empirically conducted. Also, what the implications might be for environmental and sustainability education remain unclear. In response, drawing on data from a place-responsive heritage education project, employing theory from Deleuze and Guattari, I provide orientations for Assemblage Pedagogy and Assemblage Research. Assemblage Pedagogy involves educating for more sustainable ways of life through: (1) Interrupting existing education assemblages and experimenting with new approaches, (2) Practicing, relating, and entangling ‘from the middle’, involving the human and more-than-human to actualise the capacities and relations needed, and, (3) Evoking and performing new practices and expressions designed to create more sustainable ways of life. Wider implications for researching environmental and sustainability education are considered.","container-title":"Environmental Education Research","DOI":"10.1080/13504622.2018.1536926","ISSN":"1350-4622","issue":"0","page":"1-20","source":"Taylor and Francis+NEJM","title":"Re-assembling environmental and sustainability education: orientations from new materialism","title-short":"Re-assembling environmental and sustainability education","volume":"0","author":[{"family":"Mannion","given":"Greg"}],"issued":{"date-parts":[["2019",1,12]]}}}],"schema":"https://github.com/citation-style-language/schema/raw/master/csl-citation.json"} </w:instrText>
      </w:r>
      <w:r w:rsidRPr="005344B4">
        <w:rPr>
          <w:rFonts w:cs="Times New Roman"/>
        </w:rPr>
        <w:fldChar w:fldCharType="separate"/>
      </w:r>
      <w:r w:rsidRPr="005344B4">
        <w:rPr>
          <w:rFonts w:cs="Times New Roman"/>
        </w:rPr>
        <w:t>(Tuck, McKenzie and McCoy, 2014; Mannion, 2019)</w:t>
      </w:r>
      <w:r w:rsidRPr="005344B4">
        <w:rPr>
          <w:rFonts w:cs="Times New Roman"/>
        </w:rPr>
        <w:fldChar w:fldCharType="end"/>
      </w:r>
      <w:r w:rsidRPr="005344B4">
        <w:rPr>
          <w:rFonts w:cs="Times New Roman"/>
        </w:rPr>
        <w:t xml:space="preserve">. Much of this innovative practice originates in settler-colonial </w:t>
      </w:r>
      <w:r w:rsidR="00062213" w:rsidRPr="005344B4">
        <w:rPr>
          <w:rFonts w:cs="Times New Roman"/>
        </w:rPr>
        <w:t>contexts and</w:t>
      </w:r>
      <w:r w:rsidRPr="005344B4">
        <w:rPr>
          <w:rFonts w:cs="Times New Roman"/>
        </w:rPr>
        <w:t xml:space="preserve"> draws on the decolonising praxis of land-based education (Tuck, McKenzie, and McCoy 2014). Common World pedagogies are one such approach which engage directly with the challenges of Anthropocene and the epistemological challenges it makes to the dominant paradigms of ‘progress’ and ‘development’ underpinning Western education and notions of childhood. I draw on Common Worlds </w:t>
      </w:r>
      <w:r w:rsidR="00A30B16" w:rsidRPr="005344B4">
        <w:rPr>
          <w:rFonts w:cs="Times New Roman"/>
        </w:rPr>
        <w:t xml:space="preserve">scholarship </w:t>
      </w:r>
      <w:r w:rsidRPr="005344B4">
        <w:rPr>
          <w:rFonts w:cs="Times New Roman"/>
        </w:rPr>
        <w:t xml:space="preserve">to bridge the gap between critical geographies of children, which emphasize children’s agency, and education studies which focuses on children’s environmentalism to draw attention to children as relationally emerging ecological agents.  Developing an environmental pedagogy based on the entanglements of socio-natures, the post-human theorisation of the child and decolonial praxis, Common Worlds practitioners offer response-able ethical orientations to worlding with children. Through varied experimental child-world encounters, both staged and unexpected, they demonstrate how anthropocentric notions of agency may be unsettled through telling different types of stories with children as a method for coming to know the world differently. As such, Common Worlds offers an approach to child-adult relations which recognises their vitality for recuperative, reparative and imaginative modes of encounter which enable different political and ethical affordances. </w:t>
      </w:r>
    </w:p>
    <w:p w14:paraId="225E3393" w14:textId="045A3B74" w:rsidR="00E7028D" w:rsidRPr="005344B4" w:rsidRDefault="00546DBE" w:rsidP="009811B0">
      <w:pPr>
        <w:spacing w:line="480" w:lineRule="auto"/>
        <w:rPr>
          <w:rFonts w:cs="Times New Roman"/>
        </w:rPr>
      </w:pPr>
      <w:r w:rsidRPr="005344B4">
        <w:rPr>
          <w:rFonts w:cs="Times New Roman"/>
        </w:rPr>
        <w:t xml:space="preserve">A Common Worlds framework </w:t>
      </w:r>
      <w:r w:rsidR="00D528FF" w:rsidRPr="005344B4">
        <w:rPr>
          <w:rFonts w:cs="Times New Roman"/>
        </w:rPr>
        <w:t xml:space="preserve">mobilises the concept of the post-human child </w:t>
      </w:r>
      <w:r w:rsidR="00E667F8" w:rsidRPr="005344B4">
        <w:rPr>
          <w:rFonts w:cs="Times New Roman"/>
        </w:rPr>
        <w:t>as a way of moving beyond the modernist concept of the human child</w:t>
      </w:r>
      <w:r w:rsidR="00A752FC" w:rsidRPr="005344B4">
        <w:rPr>
          <w:rFonts w:cs="Times New Roman"/>
        </w:rPr>
        <w:t xml:space="preserve"> outlined above. </w:t>
      </w:r>
      <w:r w:rsidR="00E7028D" w:rsidRPr="005344B4">
        <w:rPr>
          <w:rFonts w:cs="Times New Roman"/>
        </w:rPr>
        <w:t xml:space="preserve">The post-human concept of child enables an understanding of the ways in which childhood and children mutually co-constitute one another – and extends this to account for wider entanglements. Drawing on the work of Karen Barad </w:t>
      </w:r>
      <w:r w:rsidR="00334597" w:rsidRPr="005344B4">
        <w:rPr>
          <w:rFonts w:cs="Times New Roman"/>
        </w:rPr>
        <w:fldChar w:fldCharType="begin"/>
      </w:r>
      <w:r w:rsidR="00334597" w:rsidRPr="005344B4">
        <w:rPr>
          <w:rFonts w:cs="Times New Roman"/>
        </w:rPr>
        <w:instrText xml:space="preserve"> ADDIN ZOTERO_ITEM CSL_CITATION {"citationID":"IygPTT1h","properties":{"formattedCitation":"(Barad, 2007)","plainCitation":"(Barad, 2007)","noteIndex":0},"citationItems":[{"id":1339,"uris":["http://zotero.org/users/6040264/items/7LVABFXP"],"itemData":{"id":1339,"type":"book","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8812-8","language":"English","note":"OCLC: 844917449","source":"Open WorldCat","title":"Meeting the universe halfway quantum physics and the entanglement of matter and meaning","URL":"http://dx.doi.org/10.1215/9780822388128","author":[{"family":"Barad","given":"Karen"}],"accessed":{"date-parts":[["2022",1,26]]},"issued":{"date-parts":[["2007"]]}}}],"schema":"https://github.com/citation-style-language/schema/raw/master/csl-citation.json"} </w:instrText>
      </w:r>
      <w:r w:rsidR="00334597" w:rsidRPr="005344B4">
        <w:rPr>
          <w:rFonts w:cs="Times New Roman"/>
        </w:rPr>
        <w:fldChar w:fldCharType="separate"/>
      </w:r>
      <w:r w:rsidR="00334597" w:rsidRPr="005344B4">
        <w:rPr>
          <w:rFonts w:cs="Times New Roman"/>
        </w:rPr>
        <w:t>(Barad, 2007)</w:t>
      </w:r>
      <w:r w:rsidR="00334597" w:rsidRPr="005344B4">
        <w:rPr>
          <w:rFonts w:cs="Times New Roman"/>
        </w:rPr>
        <w:fldChar w:fldCharType="end"/>
      </w:r>
      <w:r w:rsidR="00E7028D" w:rsidRPr="005344B4">
        <w:rPr>
          <w:rFonts w:cs="Times New Roman"/>
        </w:rPr>
        <w:t xml:space="preserve">, this approach to childhood moves beyond the conceptualisation of a dialectical relationship between embodied, agentic children on the one hand and the social construction of </w:t>
      </w:r>
      <w:r w:rsidR="00E7028D" w:rsidRPr="005344B4">
        <w:rPr>
          <w:rFonts w:cs="Times New Roman"/>
        </w:rPr>
        <w:lastRenderedPageBreak/>
        <w:t>childhood on the other, through insisting that nature and culture, or child and childhood are mutually constituted</w:t>
      </w:r>
      <w:r w:rsidR="0065100D" w:rsidRPr="005344B4">
        <w:rPr>
          <w:rStyle w:val="FootnoteReference"/>
          <w:rFonts w:cs="Times New Roman"/>
        </w:rPr>
        <w:footnoteReference w:id="17"/>
      </w:r>
      <w:r w:rsidR="00E7028D" w:rsidRPr="005344B4">
        <w:rPr>
          <w:rFonts w:cs="Times New Roman"/>
        </w:rPr>
        <w:t xml:space="preserve">  through emergent relations </w:t>
      </w:r>
      <w:r w:rsidR="00334597" w:rsidRPr="005344B4">
        <w:rPr>
          <w:rFonts w:cs="Times New Roman"/>
        </w:rPr>
        <w:fldChar w:fldCharType="begin"/>
      </w:r>
      <w:r w:rsidR="00764104">
        <w:rPr>
          <w:rFonts w:cs="Times New Roman"/>
        </w:rPr>
        <w:instrText xml:space="preserve"> ADDIN ZOTERO_ITEM CSL_CITATION {"citationID":"iScBc1qO","properties":{"formattedCitation":"(Lenz-Taguchi, 2010; Taylor, 2013; Aitken, 2018a)","plainCitation":"(Lenz-Taguchi, 2010; Taylor, 2013; Aitken, 2018a)","dontUpdate":true,"noteIndex":0},"citationItems":[{"id":2426,"uris":["http://zotero.org/users/6040264/items/GUF7CRZC"],"itemData":{"id":2426,"type":"book","call-number":"LB1139.23 .L46 2010","collection-title":"Contesting early childhood","event-place":"London ; New York","ISBN":"978-0-415-46444-4","note":"OCLC: ocn237881059","number-of-pages":"199","publisher":"Routledge","publisher-place":"London ; New York","source":"Library of Congress ISBN","title":"Going beyond the theory/practice divide in early childhood education: introducing an intra-active pedagogy","title-short":"Going beyond the theory/practice divide in early childhood education","author":[{"family":"Lenz-Taguchi","given":"Hillevi"}],"issued":{"date-parts":[["2010"]]}}},{"id":"Tk1xFl7t/i9WwT4Qi","uris":["http://zotero.org/users/6040264/items/4J5Z9WPG"],"itemData":{"id":"30atPWFw/leado9C2","type":"book","abstract":"In this fascinating new book, Affrica Taylor encourages an exciting paradigmatic shift in the ways in which childhood and nature are conceived and pedagogically deployed, and invites readers to critically reassess the naturalist childhood discourses that are rife within popular culture and early years education.\n\nThrough adopting a common worlds framework, Reconfiguring the Natures of Childhood generates a number of complex and inclusive ways of seeing and representing the early years. It recasts childhood as:\n\nmessy and implicated rather than pure and innocent;\nsituated and differentiated rather than decontextualized and universal;\nentangled within real world relations rather than protected in a separate space.\n\nThroughout the book, the author follows an intelligent and innovative line of thought which challenges many pre-existing ideas about childhood. Drawing upon cross-disciplinary perspectives, and with international relevance, this book makes an important contribution to the field of childhood studies and early childhood education, and will be a valuable resource for scholars, postgraduate students and higher education teachers.\n\nhttps://www.routledge.com/products/9780415687720","note":"DOI: 10.4324/9780203582046","source":"ResearchGate","title":"Reconfiguring the Natures of Childhood","author":[{"family":"Taylor","given":"Affrica"}],"issued":{"date-parts":[["2013",1,1]]}}},{"id":2432,"uris":["http://zotero.org/users/6040264/items/2YDL2M6F"],"itemData":{"id":2432,"type":"article-journal","abstract":"This essay traces the evolution of children's geographies as a concept through three phases. First, in the early 1970s as a beginning impression influenced heavily by developmental and environmental psychology. Second, beginning around 1990, children's geographies cohered politically as geographers focused on young people's identity through feminism and Marxism, and global policy initiatives on children's rights. The third phase, covering the last couple of decades, coming from issues of political identity, challenges what we think we know about young people and their geographies, and also advocates a set of loose theories about the ways young people create and re-create spaces and themselves. Cognate disciplines coming to geography for insights about children and their worlds characterize this current phase. To offset this seeming linear progression the essay also notes an involution of the concept that defies clear categories and sequences, but suggests the fluidity of tensions and accommodations that comprises children's geographies.","container-title":"Geographical Review","DOI":"10.1111/gere.12289","ISSN":"1931-0846","issue":"1","language":"en","license":"Copyright © 2017 by the American Geographical Society of New York","note":"_eprint: https://onlinelibrary.wiley.com/doi/pdf/10.1111/gere.12289","page":"3-23","source":"Wiley Online Library","title":"Children's Geographies: Tracing The Evolution and Involution of a Concept","title-short":"Children's Geographies","volume":"108","author":[{"family":"Aitken","given":"Stuart C."}],"issued":{"date-parts":[["2018"]]}}}],"schema":"https://github.com/citation-style-language/schema/raw/master/csl-citation.json"} </w:instrText>
      </w:r>
      <w:r w:rsidR="00334597" w:rsidRPr="005344B4">
        <w:rPr>
          <w:rFonts w:cs="Times New Roman"/>
        </w:rPr>
        <w:fldChar w:fldCharType="separate"/>
      </w:r>
      <w:r w:rsidR="00CA1276" w:rsidRPr="005344B4">
        <w:rPr>
          <w:rFonts w:cs="Times New Roman"/>
        </w:rPr>
        <w:t>(Lenz-Taguchi, 2010; Taylor, 2013; Aitken, 2018)</w:t>
      </w:r>
      <w:r w:rsidR="00334597" w:rsidRPr="005344B4">
        <w:rPr>
          <w:rFonts w:cs="Times New Roman"/>
        </w:rPr>
        <w:fldChar w:fldCharType="end"/>
      </w:r>
      <w:r w:rsidR="00E7028D" w:rsidRPr="005344B4">
        <w:rPr>
          <w:rFonts w:cs="Times New Roman"/>
        </w:rPr>
        <w:t xml:space="preserve">. This constitutes both a refusal of childhood as natural and biological whilst acknowledging that childhood as a relational process of becoming in which children embody different affordances, affective capacities and sensibilities in particular encounters </w:t>
      </w:r>
      <w:r w:rsidR="00CA1276" w:rsidRPr="005344B4">
        <w:rPr>
          <w:rFonts w:cs="Times New Roman"/>
        </w:rPr>
        <w:fldChar w:fldCharType="begin"/>
      </w:r>
      <w:r w:rsidR="00CA1276" w:rsidRPr="005344B4">
        <w:rPr>
          <w:rFonts w:cs="Times New Roman"/>
        </w:rPr>
        <w:instrText xml:space="preserve"> ADDIN ZOTERO_ITEM CSL_CITATION {"citationID":"i8zOiBOX","properties":{"formattedCitation":"(Marshall, 2013; Aitken, 2018a; Curti, 2019)","plainCitation":"(Marshall, 2013; Aitken, 2018a; Curti, 2019)","noteIndex":0},"citationItems":[{"id":2419,"uris":["http://zotero.org/users/6040264/items/9TC2DENP"],"itemData":{"id":2419,"type":"article-journal","abstract":"This paper examines the ways in which Palestinian children variously perform and transform the discourse of trauma and the aesthetic of suffering that have come to dominate representations of Palestinian childhood and the Palestinian struggle in general. It is argued that everyday beauty in the lives of Palestinian refugee children, as found in mundane spaces and enacted through interpersonal relationships, constitutes an aesthetic disruption to the dominant representation of trauma as put forward by international humanitarian aid organisations and development agencies. Far from being restricted to the immediacy of everyday spaces and interactions, however, everyday beauty is located within wider national and religious geographical imaginaries, and likewise forms the basis of critiques of social and political injustice, and demands for a more just and equitable future. It is argued that children enact an everyday Islamic ethic of beauty as part of a wider political demand for life itself.","container-title":"Space and Polity","DOI":"10.1080/13562576.2013.780713","ISSN":"1356-2576","issue":"1","note":"publisher: Routledge\n_eprint: https://doi.org/10.1080/13562576.2013.780713","page":"53–73","source":"Taylor and Francis+NEJM","title":"‘All the Beautiful Things’: Trauma, Aesthetics and the Politics of Palestinian Childhood","title-short":"‘All the Beautiful Things’","volume":"17","author":[{"family":"Marshall","given":"David Jones"}],"issued":{"date-parts":[["2013",4,1]]}}},{"id":2432,"uris":["http://zotero.org/users/6040264/items/2YDL2M6F"],"itemData":{"id":2432,"type":"article-journal","abstract":"This essay traces the evolution of children's geographies as a concept through three phases. First, in the early 1970s as a beginning impression influenced heavily by developmental and environmental psychology. Second, beginning around 1990, children's geographies cohered politically as geographers focused on young people's identity through feminism and Marxism, and global policy initiatives on children's rights. The third phase, covering the last couple of decades, coming from issues of political identity, challenges what we think we know about young people and their geographies, and also advocates a set of loose theories about the ways young people create and re-create spaces and themselves. Cognate disciplines coming to geography for insights about children and their worlds characterize this current phase. To offset this seeming linear progression the essay also notes an involution of the concept that defies clear categories and sequences, but suggests the fluidity of tensions and accommodations that comprises children's geographies.","container-title":"Geographical Review","DOI":"10.1111/gere.12289","ISSN":"1931-0846","issue":"1","language":"en","license":"Copyright © 2017 by the American Geographical Society of New York","note":"_eprint: https://onlinelibrary.wiley.com/doi/pdf/10.1111/gere.12289","page":"3-23","source":"Wiley Online Library","title":"Children's Geographies: Tracing The Evolution and Involution of a Concept","title-short":"Children's Geographies","volume":"108","author":[{"family":"Aitken","given":"Stuart C."}],"issued":{"date-parts":[["2018"]]}}},{"id":2414,"uris":["http://zotero.org/users/6040264/items/2XDKWEG4"],"itemData":{"id":2414,"type":"chapter","collection-number":"volume 1","collection-title":"Geographies of children and young people / Tracey Skelton, editor-in-chief","container-title":"Establishing geographies of children and young people","event-place":"Singapore","ISBN":"978-981-287-040-7","language":"eng","page":"203-222","publisher":"Springer Reference","publisher-place":"Singapore","source":"K10plus ISBN","title":"Spinosa and the Spider: Theorizing Childhood as Capacities of Affection and Affect.","editor":[{"family":"Skelton","given":"Tracey"},{"family":"Aitken","given":"Stuart C."}],"author":[{"family":"Curti","given":"Giorgio Hadi"}],"issued":{"date-parts":[["2019"]]}}}],"schema":"https://github.com/citation-style-language/schema/raw/master/csl-citation.json"} </w:instrText>
      </w:r>
      <w:r w:rsidR="00CA1276" w:rsidRPr="005344B4">
        <w:rPr>
          <w:rFonts w:cs="Times New Roman"/>
        </w:rPr>
        <w:fldChar w:fldCharType="separate"/>
      </w:r>
      <w:r w:rsidR="00CA1276" w:rsidRPr="005344B4">
        <w:rPr>
          <w:rFonts w:cs="Times New Roman"/>
        </w:rPr>
        <w:t>(Marshall, 2013; Aitken, 2018a; Curti, 2019)</w:t>
      </w:r>
      <w:r w:rsidR="00CA1276" w:rsidRPr="005344B4">
        <w:rPr>
          <w:rFonts w:cs="Times New Roman"/>
        </w:rPr>
        <w:fldChar w:fldCharType="end"/>
      </w:r>
      <w:r w:rsidR="00E7028D" w:rsidRPr="005344B4">
        <w:rPr>
          <w:rFonts w:cs="Times New Roman"/>
        </w:rPr>
        <w:t xml:space="preserve">. </w:t>
      </w:r>
      <w:r w:rsidR="009F03E2" w:rsidRPr="005344B4">
        <w:rPr>
          <w:rFonts w:cs="Times New Roman"/>
        </w:rPr>
        <w:t>Here, children are recognised as materially-discursively differentiated</w:t>
      </w:r>
      <w:r w:rsidR="009F03E2" w:rsidRPr="005344B4">
        <w:rPr>
          <w:rFonts w:cs="Times New Roman"/>
          <w:i/>
          <w:iCs/>
        </w:rPr>
        <w:t xml:space="preserve"> from</w:t>
      </w:r>
      <w:r w:rsidR="009F03E2" w:rsidRPr="005344B4">
        <w:rPr>
          <w:rFonts w:cs="Times New Roman"/>
        </w:rPr>
        <w:t xml:space="preserve"> adults, however rather than considering this to be a binary relation of children </w:t>
      </w:r>
      <w:r w:rsidR="00091148" w:rsidRPr="005344B4">
        <w:rPr>
          <w:rFonts w:cs="Times New Roman"/>
          <w:i/>
          <w:iCs/>
        </w:rPr>
        <w:t>to</w:t>
      </w:r>
      <w:r w:rsidR="009F03E2" w:rsidRPr="005344B4">
        <w:rPr>
          <w:rFonts w:cs="Times New Roman"/>
          <w:i/>
          <w:iCs/>
        </w:rPr>
        <w:t xml:space="preserve"> </w:t>
      </w:r>
      <w:r w:rsidR="009F03E2" w:rsidRPr="005344B4">
        <w:rPr>
          <w:rFonts w:cs="Times New Roman"/>
        </w:rPr>
        <w:t>adults</w:t>
      </w:r>
      <w:r w:rsidR="00091148" w:rsidRPr="005344B4">
        <w:rPr>
          <w:rFonts w:cs="Times New Roman"/>
        </w:rPr>
        <w:t>,</w:t>
      </w:r>
      <w:r w:rsidR="00E84CB0" w:rsidRPr="005344B4">
        <w:rPr>
          <w:rFonts w:cs="Times New Roman"/>
        </w:rPr>
        <w:t xml:space="preserve"> there is a continuity in the ways in which children and adult are both states of </w:t>
      </w:r>
      <w:r w:rsidR="00E84CB0" w:rsidRPr="005344B4">
        <w:rPr>
          <w:rFonts w:cs="Times New Roman"/>
          <w:i/>
          <w:iCs/>
        </w:rPr>
        <w:t>becoming</w:t>
      </w:r>
      <w:r w:rsidR="00E84CB0" w:rsidRPr="005344B4">
        <w:rPr>
          <w:rFonts w:cs="Times New Roman"/>
        </w:rPr>
        <w:t xml:space="preserve"> which mutually constitute one another. </w:t>
      </w:r>
      <w:r w:rsidR="005E6B0A" w:rsidRPr="005344B4">
        <w:rPr>
          <w:rFonts w:cs="Times New Roman"/>
        </w:rPr>
        <w:t>Children thus inhabit different sensibilities, relations, bodies to adults vis-à-vis their relations with emergent childhoods</w:t>
      </w:r>
      <w:r w:rsidR="00737D71" w:rsidRPr="005344B4">
        <w:rPr>
          <w:rFonts w:cs="Times New Roman"/>
        </w:rPr>
        <w:t>.</w:t>
      </w:r>
      <w:r w:rsidR="005E6B0A" w:rsidRPr="005344B4">
        <w:rPr>
          <w:rFonts w:cs="Times New Roman"/>
        </w:rPr>
        <w:t xml:space="preserve">  </w:t>
      </w:r>
      <w:r w:rsidR="00087AA4">
        <w:rPr>
          <w:rFonts w:cs="Times New Roman"/>
        </w:rPr>
        <w:t>‘</w:t>
      </w:r>
      <w:r w:rsidR="00737D71" w:rsidRPr="005344B4">
        <w:rPr>
          <w:rFonts w:cs="Times New Roman"/>
        </w:rPr>
        <w:t>Emergent childhoods</w:t>
      </w:r>
      <w:r w:rsidR="00087AA4">
        <w:rPr>
          <w:rFonts w:cs="Times New Roman"/>
        </w:rPr>
        <w:t>’</w:t>
      </w:r>
      <w:r w:rsidR="00737D71" w:rsidRPr="005344B4">
        <w:rPr>
          <w:rFonts w:cs="Times New Roman"/>
        </w:rPr>
        <w:t xml:space="preserve"> refers to the process of becoming child in relation to discursive shaping of childhood as well as the experiences of embodied children, that is as </w:t>
      </w:r>
      <w:r w:rsidR="006E7E92" w:rsidRPr="005344B4">
        <w:rPr>
          <w:rFonts w:cs="Times New Roman"/>
        </w:rPr>
        <w:t xml:space="preserve">a </w:t>
      </w:r>
      <w:r w:rsidR="00737D71" w:rsidRPr="005344B4">
        <w:rPr>
          <w:rFonts w:cs="Times New Roman"/>
        </w:rPr>
        <w:t xml:space="preserve">child’s life unfolds their experiences are shaped by and actively shape notions of childhood. This is the discursive-material relation of child-childhood. This matters to my study because I </w:t>
      </w:r>
      <w:r w:rsidR="009B015E" w:rsidRPr="005344B4">
        <w:rPr>
          <w:rFonts w:cs="Times New Roman"/>
        </w:rPr>
        <w:t xml:space="preserve">argue that childhood sensibilities can challenge, unsettle and even rupture </w:t>
      </w:r>
      <w:r w:rsidR="00C87D4F" w:rsidRPr="005344B4">
        <w:rPr>
          <w:rFonts w:cs="Times New Roman"/>
        </w:rPr>
        <w:t xml:space="preserve">the </w:t>
      </w:r>
      <w:proofErr w:type="spellStart"/>
      <w:r w:rsidR="00C87D4F" w:rsidRPr="005344B4">
        <w:rPr>
          <w:rFonts w:cs="Times New Roman"/>
        </w:rPr>
        <w:t>affects</w:t>
      </w:r>
      <w:proofErr w:type="spellEnd"/>
      <w:r w:rsidR="00C87D4F" w:rsidRPr="005344B4">
        <w:rPr>
          <w:rFonts w:cs="Times New Roman"/>
        </w:rPr>
        <w:t xml:space="preserve"> of neoliberal environmentalism</w:t>
      </w:r>
      <w:r w:rsidR="00D00803" w:rsidRPr="005344B4">
        <w:rPr>
          <w:rFonts w:cs="Times New Roman"/>
        </w:rPr>
        <w:t>.</w:t>
      </w:r>
      <w:r w:rsidR="006E7E92" w:rsidRPr="005344B4">
        <w:rPr>
          <w:rFonts w:cs="Times New Roman"/>
        </w:rPr>
        <w:t xml:space="preserve"> </w:t>
      </w:r>
      <w:r w:rsidR="001227CB" w:rsidRPr="005344B4">
        <w:rPr>
          <w:rFonts w:cs="Times New Roman"/>
        </w:rPr>
        <w:t xml:space="preserve">Adults </w:t>
      </w:r>
      <w:r w:rsidR="001227CB" w:rsidRPr="005344B4">
        <w:rPr>
          <w:rFonts w:cs="Times New Roman"/>
          <w:i/>
          <w:iCs/>
        </w:rPr>
        <w:t xml:space="preserve">too </w:t>
      </w:r>
      <w:r w:rsidR="001227CB" w:rsidRPr="005344B4">
        <w:rPr>
          <w:rFonts w:cs="Times New Roman"/>
        </w:rPr>
        <w:t xml:space="preserve">have a relationship with childhood and are </w:t>
      </w:r>
      <w:r w:rsidR="001227CB" w:rsidRPr="005344B4">
        <w:rPr>
          <w:rFonts w:cs="Times New Roman"/>
          <w:i/>
          <w:iCs/>
        </w:rPr>
        <w:t xml:space="preserve">also </w:t>
      </w:r>
      <w:r w:rsidR="001227CB" w:rsidRPr="005344B4">
        <w:rPr>
          <w:rFonts w:cs="Times New Roman"/>
        </w:rPr>
        <w:t>in an emergent state of becoming in relation to children in their lives, child figures and notions of childhood, including their own childhood experiences.</w:t>
      </w:r>
      <w:r w:rsidR="003823C1" w:rsidRPr="005344B4">
        <w:rPr>
          <w:rFonts w:cs="Times New Roman"/>
        </w:rPr>
        <w:t xml:space="preserve"> I explore this in more detail below, as it is critical to the theory of change this thesis proposes</w:t>
      </w:r>
      <w:r w:rsidR="00F57078" w:rsidRPr="005344B4">
        <w:rPr>
          <w:rFonts w:cs="Times New Roman"/>
        </w:rPr>
        <w:t>;</w:t>
      </w:r>
      <w:r w:rsidR="003823C1" w:rsidRPr="005344B4">
        <w:rPr>
          <w:rFonts w:cs="Times New Roman"/>
        </w:rPr>
        <w:t xml:space="preserve"> namely that children, childhood and child figures play a critical role in recasting ethic</w:t>
      </w:r>
      <w:r w:rsidR="00F57078" w:rsidRPr="005344B4">
        <w:rPr>
          <w:rFonts w:cs="Times New Roman"/>
        </w:rPr>
        <w:t>al</w:t>
      </w:r>
      <w:r w:rsidR="003823C1" w:rsidRPr="005344B4">
        <w:rPr>
          <w:rFonts w:cs="Times New Roman"/>
        </w:rPr>
        <w:t xml:space="preserve"> relations </w:t>
      </w:r>
      <w:r w:rsidR="00F57078" w:rsidRPr="005344B4">
        <w:rPr>
          <w:rFonts w:cs="Times New Roman"/>
        </w:rPr>
        <w:t>between humans and more than hum</w:t>
      </w:r>
      <w:r w:rsidR="005D40E9" w:rsidRPr="005344B4">
        <w:rPr>
          <w:rFonts w:cs="Times New Roman"/>
        </w:rPr>
        <w:t xml:space="preserve">an agents. </w:t>
      </w:r>
      <w:r w:rsidR="00E7028D" w:rsidRPr="005344B4">
        <w:rPr>
          <w:rFonts w:cs="Times New Roman"/>
        </w:rPr>
        <w:t xml:space="preserve">Drawing this out empirically requires an attention  to the ‘in-between of intra-activities’ </w:t>
      </w:r>
      <w:r w:rsidR="00CA1276" w:rsidRPr="005344B4">
        <w:rPr>
          <w:rFonts w:cs="Times New Roman"/>
        </w:rPr>
        <w:fldChar w:fldCharType="begin"/>
      </w:r>
      <w:r w:rsidR="00A67BF3" w:rsidRPr="005344B4">
        <w:rPr>
          <w:rFonts w:cs="Times New Roman"/>
        </w:rPr>
        <w:instrText xml:space="preserve"> ADDIN ZOTERO_ITEM CSL_CITATION {"citationID":"o0a7ANIR","properties":{"formattedCitation":"(Lenz-Taguchi, 2010, p. 29)","plainCitation":"(Lenz-Taguchi, 2010, p. 29)","noteIndex":0},"citationItems":[{"id":2426,"uris":["http://zotero.org/users/6040264/items/GUF7CRZC"],"itemData":{"id":2426,"type":"book","call-number":"LB1139.23 .L46 2010","collection-title":"Contesting early childhood","event-place":"London ; New York","ISBN":"978-0-415-46444-4","note":"OCLC: ocn237881059","number-of-pages":"199","publisher":"Routledge","publisher-place":"London ; New York","source":"Library of Congress ISBN","title":"Going beyond the theory/practice divide in early childhood education: introducing an intra-active pedagogy","title-short":"Going beyond the theory/practice divide in early childhood education","author":[{"family":"Lenz-Taguchi","given":"Hillevi"}],"issued":{"date-parts":[["2010"]]}},"locator":"29","label":"page"}],"schema":"https://github.com/citation-style-language/schema/raw/master/csl-citation.json"} </w:instrText>
      </w:r>
      <w:r w:rsidR="00CA1276" w:rsidRPr="005344B4">
        <w:rPr>
          <w:rFonts w:cs="Times New Roman"/>
        </w:rPr>
        <w:fldChar w:fldCharType="separate"/>
      </w:r>
      <w:r w:rsidR="00A67BF3" w:rsidRPr="005344B4">
        <w:rPr>
          <w:rFonts w:cs="Times New Roman"/>
        </w:rPr>
        <w:t>(Lenz-Taguchi, 2010, p. 29)</w:t>
      </w:r>
      <w:r w:rsidR="00CA1276" w:rsidRPr="005344B4">
        <w:rPr>
          <w:rFonts w:cs="Times New Roman"/>
        </w:rPr>
        <w:fldChar w:fldCharType="end"/>
      </w:r>
      <w:r w:rsidR="00A67BF3" w:rsidRPr="005344B4">
        <w:rPr>
          <w:rFonts w:cs="Times New Roman"/>
        </w:rPr>
        <w:t xml:space="preserve"> </w:t>
      </w:r>
      <w:r w:rsidR="00E7028D" w:rsidRPr="005344B4">
        <w:rPr>
          <w:rFonts w:cs="Times New Roman"/>
        </w:rPr>
        <w:t xml:space="preserve">that is, a focus how matter and meaning emerge from particular encounters. This forms the theoretical foundation for my methodological approach, in which I tune in, attend to and notice with children as interactive agents in the co-constitution of environmental politics. </w:t>
      </w:r>
    </w:p>
    <w:p w14:paraId="4CC4B6C9" w14:textId="572AE69E" w:rsidR="00743037" w:rsidRPr="005344B4" w:rsidRDefault="00E7028D" w:rsidP="009811B0">
      <w:pPr>
        <w:spacing w:line="480" w:lineRule="auto"/>
        <w:rPr>
          <w:rFonts w:cs="Times New Roman"/>
        </w:rPr>
      </w:pPr>
      <w:r w:rsidRPr="005344B4">
        <w:rPr>
          <w:rFonts w:cs="Times New Roman"/>
        </w:rPr>
        <w:t xml:space="preserve">The concept of the post-human child also enables a queering of an assumed connection or affinity between children and nature. Queering here works to deromanticize this relationship; ‘to render it less assuredly natural and normal and to reconfigure is as infinitely more dynamic and complex’ in order to </w:t>
      </w:r>
      <w:r w:rsidRPr="005344B4">
        <w:rPr>
          <w:rFonts w:cs="Times New Roman"/>
        </w:rPr>
        <w:lastRenderedPageBreak/>
        <w:t xml:space="preserve">‘politicize, reorient and reconfigure it as a lively and </w:t>
      </w:r>
      <w:proofErr w:type="spellStart"/>
      <w:r w:rsidRPr="005344B4">
        <w:rPr>
          <w:rFonts w:cs="Times New Roman"/>
        </w:rPr>
        <w:t>unforeclosed</w:t>
      </w:r>
      <w:proofErr w:type="spellEnd"/>
      <w:r w:rsidRPr="005344B4">
        <w:rPr>
          <w:rFonts w:cs="Times New Roman"/>
        </w:rPr>
        <w:t xml:space="preserve"> set of relations within a different set of political and ethical affordances’ </w:t>
      </w:r>
      <w:r w:rsidRPr="005344B4">
        <w:rPr>
          <w:rFonts w:cs="Times New Roman"/>
        </w:rPr>
        <w:fldChar w:fldCharType="begin"/>
      </w:r>
      <w:r w:rsidR="00764104">
        <w:rPr>
          <w:rFonts w:cs="Times New Roman"/>
        </w:rPr>
        <w:instrText xml:space="preserve"> ADDIN ZOTERO_ITEM CSL_CITATION {"citationID":"QF9GSzMx","properties":{"formattedCitation":"(Taylor, 2013, p. xiii)","plainCitation":"(Taylor, 2013, p. xiii)","noteIndex":0},"citationItems":[{"id":"Tk1xFl7t/i9WwT4Qi","uris":["http://zotero.org/users/6040264/items/4J5Z9WPG"],"itemData":{"id":294,"type":"book","abstract":"In this fascinating new book, Affrica Taylor encourages an exciting paradigmatic shift in the ways in which childhood and nature are conceived and pedagogically deployed, and invites readers to critically reassess the naturalist childhood discourses that are rife within popular culture and early years education.\n\nThrough adopting a common worlds framework, Reconfiguring the Natures of Childhood generates a number of complex and inclusive ways of seeing and representing the early years. It recasts childhood as:\n\nmessy and implicated rather than pure and innocent;\nsituated and differentiated rather than decontextualized and universal;\nentangled within real world relations rather than protected in a separate space.\n\nThroughout the book, the author follows an intelligent and innovative line of thought which challenges many pre-existing ideas about childhood. Drawing upon cross-disciplinary perspectives, and with international relevance, this book makes an important contribution to the field of childhood studies and early childhood education, and will be a valuable resource for scholars, postgraduate students and higher education teachers.\n\nhttps://www.routledge.com/products/9780415687720","note":"DOI: 10.4324/9780203582046","source":"ResearchGate","title":"Reconfiguring the Natures of Childhood","author":[{"family":"Taylor","given":"Affrica"}],"issued":{"date-parts":[["2013",1,1]]}},"locator":"xiii","label":"page"}],"schema":"https://github.com/citation-style-language/schema/raw/master/csl-citation.json"} </w:instrText>
      </w:r>
      <w:r w:rsidRPr="005344B4">
        <w:rPr>
          <w:rFonts w:cs="Times New Roman"/>
        </w:rPr>
        <w:fldChar w:fldCharType="separate"/>
      </w:r>
      <w:r w:rsidR="00CA1276" w:rsidRPr="005344B4">
        <w:rPr>
          <w:rFonts w:cs="Times New Roman"/>
        </w:rPr>
        <w:t>(Taylor, 2013, p. xiii)</w:t>
      </w:r>
      <w:r w:rsidRPr="005344B4">
        <w:rPr>
          <w:rFonts w:cs="Times New Roman"/>
        </w:rPr>
        <w:fldChar w:fldCharType="end"/>
      </w:r>
      <w:r w:rsidRPr="005344B4">
        <w:rPr>
          <w:rFonts w:cs="Times New Roman"/>
        </w:rPr>
        <w:t xml:space="preserve">. </w:t>
      </w:r>
      <w:r w:rsidR="00B972F4" w:rsidRPr="005344B4">
        <w:rPr>
          <w:rFonts w:cs="Times New Roman"/>
        </w:rPr>
        <w:t>Common Worlds Scholar Affrica Taylor uses ‘queer’ here to envision and draw out relations which are otherwise obscured by recourse to an idea of what is ‘natural’ in the emerging relations children from within more-than-human worlds.</w:t>
      </w:r>
      <w:r w:rsidRPr="005344B4">
        <w:rPr>
          <w:rFonts w:cs="Times New Roman"/>
        </w:rPr>
        <w:t xml:space="preserve">  Rather than jettisoning nature or ‘the environment’ as purely social constructions </w:t>
      </w:r>
      <w:r w:rsidRPr="005344B4">
        <w:rPr>
          <w:rFonts w:cs="Times New Roman"/>
        </w:rPr>
        <w:fldChar w:fldCharType="begin"/>
      </w:r>
      <w:r w:rsidR="00764104">
        <w:rPr>
          <w:rFonts w:cs="Times New Roman"/>
        </w:rPr>
        <w:instrText xml:space="preserve"> ADDIN ZOTERO_ITEM CSL_CITATION {"citationID":"gF4dFJnr","properties":{"formattedCitation":"(Taylor, 2013)","plainCitation":"(Taylor, 2013)","noteIndex":0},"citationItems":[{"id":"Tk1xFl7t/i9WwT4Qi","uris":["http://zotero.org/users/6040264/items/4J5Z9WPG"],"itemData":{"id":294,"type":"book","abstract":"In this fascinating new book, Affrica Taylor encourages an exciting paradigmatic shift in the ways in which childhood and nature are conceived and pedagogically deployed, and invites readers to critically reassess the naturalist childhood discourses that are rife within popular culture and early years education.\n\nThrough adopting a common worlds framework, Reconfiguring the Natures of Childhood generates a number of complex and inclusive ways of seeing and representing the early years. It recasts childhood as:\n\nmessy and implicated rather than pure and innocent;\nsituated and differentiated rather than decontextualized and universal;\nentangled within real world relations rather than protected in a separate space.\n\nThroughout the book, the author follows an intelligent and innovative line of thought which challenges many pre-existing ideas about childhood. Drawing upon cross-disciplinary perspectives, and with international relevance, this book makes an important contribution to the field of childhood studies and early childhood education, and will be a valuable resource for scholars, postgraduate students and higher education teachers.\n\nhttps://www.routledge.com/products/9780415687720","note":"DOI: 10.4324/9780203582046","source":"ResearchGate","title":"Reconfiguring the Natures of Childhood","author":[{"family":"Taylor","given":"Affrica"}],"issued":{"date-parts":[["2013",1,1]]}}}],"schema":"https://github.com/citation-style-language/schema/raw/master/csl-citation.json"} </w:instrText>
      </w:r>
      <w:r w:rsidRPr="005344B4">
        <w:rPr>
          <w:rFonts w:cs="Times New Roman"/>
        </w:rPr>
        <w:fldChar w:fldCharType="separate"/>
      </w:r>
      <w:r w:rsidR="00CA1276" w:rsidRPr="005344B4">
        <w:rPr>
          <w:rFonts w:cs="Times New Roman"/>
        </w:rPr>
        <w:t>(Taylor, 2013)</w:t>
      </w:r>
      <w:r w:rsidRPr="005344B4">
        <w:rPr>
          <w:rFonts w:cs="Times New Roman"/>
        </w:rPr>
        <w:fldChar w:fldCharType="end"/>
      </w:r>
      <w:r w:rsidRPr="005344B4">
        <w:rPr>
          <w:rFonts w:cs="Times New Roman"/>
        </w:rPr>
        <w:t xml:space="preserve">, </w:t>
      </w:r>
      <w:r w:rsidR="002963BD" w:rsidRPr="005344B4">
        <w:rPr>
          <w:rFonts w:cs="Times New Roman"/>
        </w:rPr>
        <w:t xml:space="preserve">a queering of childhood engages </w:t>
      </w:r>
      <w:r w:rsidRPr="005344B4">
        <w:rPr>
          <w:rFonts w:cs="Times New Roman"/>
        </w:rPr>
        <w:t>with how meaning is made about nature and environment</w:t>
      </w:r>
      <w:r w:rsidR="002963BD" w:rsidRPr="005344B4">
        <w:rPr>
          <w:rFonts w:cs="Times New Roman"/>
        </w:rPr>
        <w:t xml:space="preserve"> </w:t>
      </w:r>
      <w:r w:rsidR="00AC3CFD" w:rsidRPr="005344B4">
        <w:rPr>
          <w:rFonts w:cs="Times New Roman"/>
        </w:rPr>
        <w:t xml:space="preserve">in relation to </w:t>
      </w:r>
      <w:r w:rsidR="00A92591" w:rsidRPr="005344B4">
        <w:rPr>
          <w:rFonts w:cs="Times New Roman"/>
        </w:rPr>
        <w:t>childhood</w:t>
      </w:r>
      <w:r w:rsidR="00AC3CFD" w:rsidRPr="005344B4">
        <w:rPr>
          <w:rFonts w:cs="Times New Roman"/>
        </w:rPr>
        <w:t xml:space="preserve"> as an emergent property, and through children’s encounters with/in more than human worlds.</w:t>
      </w:r>
      <w:r w:rsidRPr="005344B4">
        <w:rPr>
          <w:rFonts w:cs="Times New Roman"/>
        </w:rPr>
        <w:t xml:space="preserve"> </w:t>
      </w:r>
      <w:r w:rsidR="00CC5764" w:rsidRPr="005344B4">
        <w:rPr>
          <w:rFonts w:cs="Times New Roman"/>
        </w:rPr>
        <w:t>It points towards</w:t>
      </w:r>
      <w:r w:rsidR="00C42F41" w:rsidRPr="005344B4">
        <w:rPr>
          <w:rFonts w:cs="Times New Roman"/>
        </w:rPr>
        <w:t xml:space="preserve"> the</w:t>
      </w:r>
      <w:r w:rsidR="00CC5764" w:rsidRPr="005344B4">
        <w:rPr>
          <w:rFonts w:cs="Times New Roman"/>
        </w:rPr>
        <w:t xml:space="preserve"> multiple, overlapping and even contradictory</w:t>
      </w:r>
      <w:r w:rsidR="00C42F41" w:rsidRPr="005344B4">
        <w:rPr>
          <w:rFonts w:cs="Times New Roman"/>
        </w:rPr>
        <w:t xml:space="preserve"> subject positions that we adopt </w:t>
      </w:r>
      <w:r w:rsidR="003A4589" w:rsidRPr="005344B4">
        <w:rPr>
          <w:rFonts w:cs="Times New Roman"/>
        </w:rPr>
        <w:t>within socio-ecological entanglements. Starting with a concept of childhood as relational, emergent and entangled, common world scholarship ask</w:t>
      </w:r>
      <w:r w:rsidR="00062213">
        <w:rPr>
          <w:rFonts w:cs="Times New Roman"/>
        </w:rPr>
        <w:t>s</w:t>
      </w:r>
      <w:r w:rsidR="003A4589" w:rsidRPr="005344B4">
        <w:rPr>
          <w:rFonts w:cs="Times New Roman"/>
        </w:rPr>
        <w:t xml:space="preserve"> </w:t>
      </w:r>
      <w:r w:rsidRPr="005344B4">
        <w:rPr>
          <w:rFonts w:cs="Times New Roman"/>
        </w:rPr>
        <w:t xml:space="preserve">how </w:t>
      </w:r>
      <w:r w:rsidR="00A92591" w:rsidRPr="005344B4">
        <w:rPr>
          <w:rFonts w:cs="Times New Roman"/>
        </w:rPr>
        <w:t xml:space="preserve">do </w:t>
      </w:r>
      <w:r w:rsidRPr="005344B4">
        <w:rPr>
          <w:rFonts w:cs="Times New Roman"/>
        </w:rPr>
        <w:t xml:space="preserve">agency and politics emerge from </w:t>
      </w:r>
      <w:r w:rsidR="00A92591" w:rsidRPr="005344B4">
        <w:rPr>
          <w:rFonts w:cs="Times New Roman"/>
        </w:rPr>
        <w:t xml:space="preserve">children’s </w:t>
      </w:r>
      <w:r w:rsidRPr="005344B4">
        <w:rPr>
          <w:rFonts w:cs="Times New Roman"/>
        </w:rPr>
        <w:t>sense-making encounters</w:t>
      </w:r>
      <w:r w:rsidR="008334F8">
        <w:rPr>
          <w:rFonts w:cs="Times New Roman"/>
        </w:rPr>
        <w:t>? H</w:t>
      </w:r>
      <w:r w:rsidRPr="005344B4">
        <w:rPr>
          <w:rFonts w:cs="Times New Roman"/>
        </w:rPr>
        <w:t xml:space="preserve">ow </w:t>
      </w:r>
      <w:r w:rsidR="00A67FDC" w:rsidRPr="005344B4">
        <w:rPr>
          <w:rFonts w:cs="Times New Roman"/>
        </w:rPr>
        <w:t>might this</w:t>
      </w:r>
      <w:r w:rsidRPr="005344B4">
        <w:rPr>
          <w:rFonts w:cs="Times New Roman"/>
        </w:rPr>
        <w:t xml:space="preserve"> recast relations to bring about </w:t>
      </w:r>
      <w:r w:rsidR="00A92591" w:rsidRPr="005344B4">
        <w:rPr>
          <w:rFonts w:cs="Times New Roman"/>
        </w:rPr>
        <w:t xml:space="preserve">different </w:t>
      </w:r>
      <w:r w:rsidRPr="005344B4">
        <w:rPr>
          <w:rFonts w:cs="Times New Roman"/>
        </w:rPr>
        <w:t>kinds of world-makings or enviro</w:t>
      </w:r>
      <w:r w:rsidR="00546DBE" w:rsidRPr="005344B4">
        <w:rPr>
          <w:rFonts w:cs="Times New Roman"/>
        </w:rPr>
        <w:t>n</w:t>
      </w:r>
      <w:r w:rsidRPr="005344B4">
        <w:rPr>
          <w:rFonts w:cs="Times New Roman"/>
        </w:rPr>
        <w:t>mentalisms</w:t>
      </w:r>
      <w:r w:rsidR="008334F8">
        <w:rPr>
          <w:rFonts w:cs="Times New Roman"/>
        </w:rPr>
        <w:t>?</w:t>
      </w:r>
    </w:p>
    <w:p w14:paraId="33548ED7" w14:textId="634B00B7" w:rsidR="0081259E" w:rsidRPr="005344B4" w:rsidRDefault="0081259E" w:rsidP="00673B24">
      <w:pPr>
        <w:pStyle w:val="Heading3"/>
      </w:pPr>
      <w:bookmarkStart w:id="41" w:name="_Toc213581770"/>
      <w:r>
        <w:t>2.</w:t>
      </w:r>
      <w:r w:rsidR="00823604">
        <w:t>4.1</w:t>
      </w:r>
      <w:r>
        <w:t xml:space="preserve"> </w:t>
      </w:r>
      <w:r w:rsidR="00546DBE" w:rsidRPr="0081259E">
        <w:t>The Post-Human Child</w:t>
      </w:r>
      <w:bookmarkEnd w:id="41"/>
    </w:p>
    <w:p w14:paraId="1025DBD9" w14:textId="55B26E2E" w:rsidR="003000E6" w:rsidRDefault="003000E6" w:rsidP="009811B0">
      <w:pPr>
        <w:spacing w:line="480" w:lineRule="auto"/>
        <w:rPr>
          <w:rFonts w:cs="Times New Roman"/>
        </w:rPr>
      </w:pPr>
      <w:r w:rsidRPr="005344B4">
        <w:rPr>
          <w:rFonts w:cs="Times New Roman"/>
        </w:rPr>
        <w:t xml:space="preserve">Common Worlds educators and researchers apply the notion of the post-human child in order to see and know the world differently, recognising children as always-already entangled with non-human beings, materialities, discursive and inheritances </w:t>
      </w:r>
      <w:r w:rsidRPr="005344B4">
        <w:rPr>
          <w:rFonts w:cs="Times New Roman"/>
        </w:rPr>
        <w:fldChar w:fldCharType="begin"/>
      </w:r>
      <w:r w:rsidRPr="005344B4">
        <w:rPr>
          <w:rFonts w:cs="Times New Roman"/>
        </w:rPr>
        <w:instrText xml:space="preserve"> ADDIN ZOTERO_ITEM CSL_CITATION {"citationID":"9WxdjUJS","properties":{"formattedCitation":"(Hodgins, 2019)","plainCitation":"(Hodgins, 2019)","noteIndex":0},"citationItems":[{"id":1075,"uris":["http://zotero.org/users/6040264/items/7XH6VQWU"],"itemData":{"id":1075,"type":"book","event-place":"London, UNITED KINGDOM","ISBN":"978-1-350-05659-6","publisher":"Bloomsbury Publishing Plc","publisher-place":"London, UNITED KINGDOM","source":"ProQuest Ebook Central","title":"Feminist Research for 21st-Century Childhoods: Common Worlds Methods","title-short":"Feminist Research for 21st-Century Childhoods","URL":"http://ebookcentral.proquest.com/lib/durham/detail.action?docID=5716645","author":[{"family":"Hodgins","given":"B. Denise"}],"accessed":{"date-parts":[["2021",11,29]]},"issued":{"date-parts":[["2019"]]}}}],"schema":"https://github.com/citation-style-language/schema/raw/master/csl-citation.json"} </w:instrText>
      </w:r>
      <w:r w:rsidRPr="005344B4">
        <w:rPr>
          <w:rFonts w:cs="Times New Roman"/>
        </w:rPr>
        <w:fldChar w:fldCharType="separate"/>
      </w:r>
      <w:r w:rsidRPr="005344B4">
        <w:rPr>
          <w:rFonts w:cs="Times New Roman"/>
        </w:rPr>
        <w:t>(Hodgins, 2019)</w:t>
      </w:r>
      <w:r w:rsidRPr="005344B4">
        <w:rPr>
          <w:rFonts w:cs="Times New Roman"/>
        </w:rPr>
        <w:fldChar w:fldCharType="end"/>
      </w:r>
      <w:r w:rsidRPr="005344B4">
        <w:rPr>
          <w:rFonts w:cs="Times New Roman"/>
        </w:rPr>
        <w:t xml:space="preserve">. They acknowledge both adults and children as emerging subjects in process, and consider the ways in which they, as educators, might intervene to shape processes of becoming with by telling different stories about the relations between humans and non-human beings and objects </w:t>
      </w:r>
      <w:r w:rsidRPr="005344B4">
        <w:rPr>
          <w:rFonts w:cs="Times New Roman"/>
        </w:rPr>
        <w:fldChar w:fldCharType="begin"/>
      </w:r>
      <w:r w:rsidRPr="005344B4">
        <w:rPr>
          <w:rFonts w:cs="Times New Roman"/>
        </w:rPr>
        <w:instrText xml:space="preserve"> ADDIN ZOTERO_ITEM CSL_CITATION {"citationID":"YzWlaQTj","properties":{"formattedCitation":"(Nelson, Pacini-Ketchabaw and Nxumalo, 2018; Nxumalo, 2018)","plainCitation":"(Nelson, Pacini-Ketchabaw and Nxumalo, 2018; Nxumalo, 2018)","noteIndex":0},"citationItems":[{"id":238,"uris":["http://zotero.org/users/6040264/items/HPGRY5RZ"],"itemData":{"id":238,"type":"article-journal","abstract":"This paper introduces common worlding approaches in early childhood education as possibilities for situating educational practices within current times of environmental precarity. Particularly, it offers new questions to early childhood nature education practices that reinscribe settler colonial and Euro-Western binary logics.","container-title":"Journal of Childhood Studies; Prospect Bay","DOI":"http://dx.doi.org/10.18357/jcs.v43i1.18261","ISSN":"23714107","issue":"1","language":"English","license":"© 2018. This work is published under http://creativecommons.org/licenses/by-nc/4.0/ (the “License”). Notwithstanding the ProQuest Terms and Conditions, you may use this content in accordance with the terms of the License.","page":"4-14","source":"ProQuest","title":"Rethinking Nature-Based Approaches in Early Childhood Education: Common Worlding Practices","title-short":"Rethinking Nature-Based Approaches in Early Childhood Education","volume":"43","author":[{"family":"Nelson","given":"Narda"},{"family":"Pacini-Ketchabaw","given":"Veronica"},{"family":"Nxumalo","given":"Fikile"}],"issued":{"date-parts":[["2018"]]}}},{"id":240,"uris":["http://zotero.org/users/6040264/items/FPL7PULR"],"itemData":{"id":240,"type":"article-journal","abstract":"This article examines children’s encounters with dead and dying bumble bees in their everyday entangled lives. Within the context of an early childhood classroom located in suburban British Columbia, Canada, the article stories situated and emergent bee–child worldings to illustrate possibilities for learning with other species in anthropogenically damaged worlds. I pay attention to some of the ways in which children’s and educators’ practices have shifted away from encountering bees predominantly as objects of scientific knowledge towards more relational, embodied, and affective immersion in the lives and deaths of bumble bees. Situating these practices within current bumble bee vulnerabilities, I consider how children’s and educators’ inquiries might be viewed as pedagogies that matter for learning to live less destructively with others in current times of anthropogenic change.","container-title":"Journal of Early Childhood Research","DOI":"10.1177/1476718X17715499","ISSN":"1476-718X","issue":"2","journalAbbreviation":"Journal of Early Childhood Research","language":"en","page":"148-159","source":"SAGE Journals","title":"Stories for living on a damaged planet: Environmental education in a preschool classroom","title-short":"Stories for living on a damaged planet","volume":"16","author":[{"family":"Nxumalo","given":"Fikile"}],"issued":{"date-parts":[["2018",6,1]]}}}],"schema":"https://github.com/citation-style-language/schema/raw/master/csl-citation.json"} </w:instrText>
      </w:r>
      <w:r w:rsidRPr="005344B4">
        <w:rPr>
          <w:rFonts w:cs="Times New Roman"/>
        </w:rPr>
        <w:fldChar w:fldCharType="separate"/>
      </w:r>
      <w:r w:rsidRPr="005344B4">
        <w:rPr>
          <w:rFonts w:cs="Times New Roman"/>
        </w:rPr>
        <w:t>(Nelson, Pacini-Ketchabaw and Nxumalo, 2018; Nxumalo, 2018)</w:t>
      </w:r>
      <w:r w:rsidRPr="005344B4">
        <w:rPr>
          <w:rFonts w:cs="Times New Roman"/>
        </w:rPr>
        <w:fldChar w:fldCharType="end"/>
      </w:r>
      <w:r w:rsidRPr="005344B4">
        <w:rPr>
          <w:rFonts w:cs="Times New Roman"/>
        </w:rPr>
        <w:t xml:space="preserve">. They attend to the affective, embodied, sensorial and historical presences that haunt their attempts to learn with children and their life worlds </w:t>
      </w:r>
      <w:r w:rsidRPr="005344B4">
        <w:rPr>
          <w:rFonts w:cs="Times New Roman"/>
        </w:rPr>
        <w:fldChar w:fldCharType="begin"/>
      </w:r>
      <w:r w:rsidRPr="005344B4">
        <w:rPr>
          <w:rFonts w:cs="Times New Roman"/>
        </w:rPr>
        <w:instrText xml:space="preserve"> ADDIN ZOTERO_ITEM CSL_CITATION {"citationID":"IyfhQx7U","properties":{"formattedCitation":"(Taylor and Blaise, 2014; Malone and Crinall, 2023)","plainCitation":"(Taylor and Blaise, 2014; Malone and Crinall, 2023)","noteIndex":0},"citationItems":[{"id":616,"uris":["http://zotero.org/users/6040264/items/H6J4X6VK"],"itemData":{"id":616,"type":"article-journal","abstract":"This paper sets out to queer education's normative human-centric assumptions and to de-centre the straight and narrow vision of the child as only ever becoming an autonomous individual learner. It re-focuses upon the more-than-human learning that takes place when we pay attention to queerer aspects of children's, as well as our own, entangled becomings in the common worlds in which we live. In this case, the entangled becomings are those of children and dogs. Drawing upon Donna Haraway's notion of ‘queer worlding’ and Karen Barad's assertion of ‘nature's queer performativity’, the authors explore how we might go about ‘queer worlding’ childhood. Using deconstructive and diffractive methods, they trace a selection of entangled child–dog events across three sites: the streets of Hong Kong; an Australian early childhood education bush setting; and an exhibition in a Swedish art museum. Through narrating some of the more disconcerting aspects of these events, the authors reveal how we might tap into the ‘queer worlding’ ways in which the world is acting on us, even as we are acting on it.","container-title":"Discourse: Studies in the Cultural Politics of Education","DOI":"10.1080/01596306.2014.888842","ISSN":"0159-6306","issue":"3","page":"377-392","source":"Taylor and Francis+NEJM","title":"Queer worlding childhood","volume":"35","author":[{"family":"Taylor","given":"Affrica"},{"family":"Blaise","given":"Mindy"}],"issued":{"date-parts":[["2014",5,4]]}}},{"id":1841,"uris":["http://zotero.org/users/6040264/items/L9HDAV8K"],"itemData":{"id":1841,"type":"article-journal","DOI":"https://doi.org/10.1080/14733285.2023.2219624","ISSN":"1473-3285","language":"en","title":"Children as worlding but not only: holding space for unknowing and undoing, unfolding and ongoing","title-short":"Children as worlding but not only","URL":"https://www.tandfonline.com/doi/epdf/10.1080/14733285.2023.2219624","author":[{"family":"Malone","given":"Karen"},{"family":"Crinall","given":"Sarah"}],"accessed":{"date-parts":[["2023",6,6]]},"issued":{"date-parts":[["2023"]]}}}],"schema":"https://github.com/citation-style-language/schema/raw/master/csl-citation.json"} </w:instrText>
      </w:r>
      <w:r w:rsidRPr="005344B4">
        <w:rPr>
          <w:rFonts w:cs="Times New Roman"/>
        </w:rPr>
        <w:fldChar w:fldCharType="separate"/>
      </w:r>
      <w:r w:rsidRPr="005344B4">
        <w:rPr>
          <w:rFonts w:cs="Times New Roman"/>
        </w:rPr>
        <w:t>(Taylor and Blaise, 2014; Malone and Crinall, 2023)</w:t>
      </w:r>
      <w:r w:rsidRPr="005344B4">
        <w:rPr>
          <w:rFonts w:cs="Times New Roman"/>
        </w:rPr>
        <w:fldChar w:fldCharType="end"/>
      </w:r>
      <w:r w:rsidRPr="005344B4">
        <w:rPr>
          <w:rFonts w:cs="Times New Roman"/>
        </w:rPr>
        <w:t xml:space="preserve">. As a methodology which has developed mostly in the settler colonial contexts of Australia, the United States and Canada, there is an ethical commitment to acknowledging the inheritances and ongoing violences that research is implicated in. As Common Worlds scholar Denise Hodgins writes, ‘we are accountable—or, with Haraway, response-able—for that which we inherit and (continue to) put into the world. We are implicated. It matters that this work is from places rooted in ongoing settler colonialism, racial injustice and environmental’ </w:t>
      </w:r>
      <w:r w:rsidRPr="005344B4">
        <w:rPr>
          <w:rFonts w:cs="Times New Roman"/>
        </w:rPr>
        <w:fldChar w:fldCharType="begin"/>
      </w:r>
      <w:r w:rsidRPr="005344B4">
        <w:rPr>
          <w:rFonts w:cs="Times New Roman"/>
        </w:rPr>
        <w:instrText xml:space="preserve"> ADDIN ZOTERO_ITEM CSL_CITATION {"citationID":"eFw5KBF7","properties":{"formattedCitation":"(Hodgins, 2019, p. 27)","plainCitation":"(Hodgins, 2019, p. 27)","noteIndex":0},"citationItems":[{"id":1075,"uris":["http://zotero.org/users/6040264/items/7XH6VQWU"],"itemData":{"id":1075,"type":"book","event-place":"London, UNITED KINGDOM","ISBN":"978-1-350-05659-6","publisher":"Bloomsbury Publishing Plc","publisher-place":"London, UNITED KINGDOM","source":"ProQuest Ebook Central","title":"Feminist Research for 21st-Century Childhoods: Common Worlds Methods","title-short":"Feminist Research for 21st-Century Childhoods","URL":"http://ebookcentral.proquest.com/lib/durham/detail.action?docID=5716645","author":[{"family":"Hodgins","given":"B. Denise"}],"accessed":{"date-parts":[["2021",11,29]]},"issued":{"date-parts":[["2019"]]}},"locator":"27","label":"page"}],"schema":"https://github.com/citation-style-language/schema/raw/master/csl-citation.json"} </w:instrText>
      </w:r>
      <w:r w:rsidRPr="005344B4">
        <w:rPr>
          <w:rFonts w:cs="Times New Roman"/>
        </w:rPr>
        <w:fldChar w:fldCharType="separate"/>
      </w:r>
      <w:r w:rsidRPr="005344B4">
        <w:rPr>
          <w:rFonts w:cs="Times New Roman"/>
        </w:rPr>
        <w:t>(Hodgins, 2019, p. 27)</w:t>
      </w:r>
      <w:r w:rsidRPr="005344B4">
        <w:rPr>
          <w:rFonts w:cs="Times New Roman"/>
        </w:rPr>
        <w:fldChar w:fldCharType="end"/>
      </w:r>
      <w:r w:rsidRPr="005344B4">
        <w:rPr>
          <w:rFonts w:cs="Times New Roman"/>
        </w:rPr>
        <w:t xml:space="preserve">. A key question which animates the writing </w:t>
      </w:r>
      <w:r w:rsidRPr="005344B4">
        <w:rPr>
          <w:rFonts w:cs="Times New Roman"/>
        </w:rPr>
        <w:lastRenderedPageBreak/>
        <w:t xml:space="preserve">and story-telling central to common world praxis is ‘how might we think with alternative narratives to encounter ethically, politically and otherwise, while recognising that we are complicit and entangled in our efforts?’ (Hodgins 2019, p.6). </w:t>
      </w:r>
    </w:p>
    <w:p w14:paraId="74EA613D" w14:textId="77777777" w:rsidR="005344B4" w:rsidRPr="005344B4" w:rsidRDefault="005344B4" w:rsidP="009811B0">
      <w:pPr>
        <w:spacing w:line="480" w:lineRule="auto"/>
        <w:rPr>
          <w:rFonts w:cs="Times New Roman"/>
        </w:rPr>
      </w:pPr>
    </w:p>
    <w:p w14:paraId="78B2119C" w14:textId="638CFDF2" w:rsidR="003000E6" w:rsidRPr="005344B4" w:rsidRDefault="00673B24" w:rsidP="00673B24">
      <w:pPr>
        <w:pStyle w:val="Heading3"/>
      </w:pPr>
      <w:bookmarkStart w:id="42" w:name="_Toc213581771"/>
      <w:r>
        <w:t>2.4.</w:t>
      </w:r>
      <w:r w:rsidR="0035406F">
        <w:t>2</w:t>
      </w:r>
      <w:r>
        <w:t xml:space="preserve"> </w:t>
      </w:r>
      <w:r w:rsidR="00685B39" w:rsidRPr="005344B4">
        <w:t>Common worlds as a</w:t>
      </w:r>
      <w:r w:rsidR="00C01350" w:rsidRPr="005344B4">
        <w:t xml:space="preserve"> recuperative</w:t>
      </w:r>
      <w:r w:rsidR="00685B39" w:rsidRPr="005344B4">
        <w:t xml:space="preserve"> </w:t>
      </w:r>
      <w:r w:rsidR="005924E5" w:rsidRPr="005344B4">
        <w:t xml:space="preserve">praxis </w:t>
      </w:r>
      <w:r w:rsidR="00C01350" w:rsidRPr="005344B4">
        <w:t>for change</w:t>
      </w:r>
      <w:bookmarkEnd w:id="42"/>
    </w:p>
    <w:p w14:paraId="172D493D" w14:textId="29438530" w:rsidR="001E2AB4" w:rsidRPr="005344B4" w:rsidRDefault="00930A07" w:rsidP="009811B0">
      <w:pPr>
        <w:spacing w:line="480" w:lineRule="auto"/>
        <w:rPr>
          <w:rFonts w:cs="Times New Roman"/>
        </w:rPr>
      </w:pPr>
      <w:r w:rsidRPr="005344B4">
        <w:rPr>
          <w:rFonts w:cs="Times New Roman"/>
        </w:rPr>
        <w:t>T</w:t>
      </w:r>
      <w:r w:rsidR="000E4A77" w:rsidRPr="005344B4">
        <w:rPr>
          <w:rFonts w:cs="Times New Roman"/>
        </w:rPr>
        <w:t xml:space="preserve">he ways in which </w:t>
      </w:r>
      <w:r w:rsidR="00EC61D2" w:rsidRPr="005344B4">
        <w:rPr>
          <w:rFonts w:cs="Times New Roman"/>
        </w:rPr>
        <w:t>‘</w:t>
      </w:r>
      <w:r w:rsidR="000E4A77" w:rsidRPr="005344B4">
        <w:rPr>
          <w:rFonts w:cs="Times New Roman"/>
        </w:rPr>
        <w:t>the environment</w:t>
      </w:r>
      <w:r w:rsidR="00EC61D2" w:rsidRPr="005344B4">
        <w:rPr>
          <w:rFonts w:cs="Times New Roman"/>
        </w:rPr>
        <w:t>’</w:t>
      </w:r>
      <w:r w:rsidR="000E4A77" w:rsidRPr="005344B4">
        <w:rPr>
          <w:rFonts w:cs="Times New Roman"/>
        </w:rPr>
        <w:t xml:space="preserve"> has </w:t>
      </w:r>
      <w:r w:rsidR="00EC61D2" w:rsidRPr="005344B4">
        <w:rPr>
          <w:rFonts w:cs="Times New Roman"/>
        </w:rPr>
        <w:t xml:space="preserve">become a matter of public concern through neoliberal environmentalism has led to the </w:t>
      </w:r>
      <w:r w:rsidR="001E0C7C" w:rsidRPr="005344B4">
        <w:rPr>
          <w:rFonts w:cs="Times New Roman"/>
        </w:rPr>
        <w:t>de-politicization</w:t>
      </w:r>
      <w:r w:rsidR="00EC61D2" w:rsidRPr="005344B4">
        <w:rPr>
          <w:rFonts w:cs="Times New Roman"/>
        </w:rPr>
        <w:t xml:space="preserve"> of </w:t>
      </w:r>
      <w:r w:rsidR="001E0C7C" w:rsidRPr="005344B4">
        <w:rPr>
          <w:rFonts w:cs="Times New Roman"/>
        </w:rPr>
        <w:t xml:space="preserve">ecological crises – it has </w:t>
      </w:r>
      <w:r w:rsidR="0070274E" w:rsidRPr="005344B4">
        <w:rPr>
          <w:rFonts w:cs="Times New Roman"/>
        </w:rPr>
        <w:t>entrenched</w:t>
      </w:r>
      <w:r w:rsidR="005031AA" w:rsidRPr="005344B4">
        <w:rPr>
          <w:rFonts w:cs="Times New Roman"/>
        </w:rPr>
        <w:t xml:space="preserve"> </w:t>
      </w:r>
      <w:r w:rsidR="009B4B74" w:rsidRPr="005344B4">
        <w:rPr>
          <w:rFonts w:cs="Times New Roman"/>
        </w:rPr>
        <w:t>the subordination of nature to humans</w:t>
      </w:r>
      <w:r w:rsidR="00B66670" w:rsidRPr="005344B4">
        <w:rPr>
          <w:rFonts w:cs="Times New Roman"/>
        </w:rPr>
        <w:t>, limited the mode of response</w:t>
      </w:r>
      <w:r w:rsidR="00164398" w:rsidRPr="005344B4">
        <w:rPr>
          <w:rFonts w:cs="Times New Roman"/>
        </w:rPr>
        <w:t xml:space="preserve"> and defined the terms of debate</w:t>
      </w:r>
      <w:r w:rsidR="00BB035D" w:rsidRPr="005344B4">
        <w:rPr>
          <w:rFonts w:cs="Times New Roman"/>
        </w:rPr>
        <w:t xml:space="preserve">, thus foreclosing the realms of the </w:t>
      </w:r>
      <w:r w:rsidR="001D3CA6" w:rsidRPr="005344B4">
        <w:rPr>
          <w:rFonts w:cs="Times New Roman"/>
        </w:rPr>
        <w:t xml:space="preserve">possible. </w:t>
      </w:r>
      <w:r w:rsidR="00132D14" w:rsidRPr="005344B4">
        <w:rPr>
          <w:rFonts w:cs="Times New Roman"/>
        </w:rPr>
        <w:t>Eric Swyngedouw argues that in o</w:t>
      </w:r>
      <w:r w:rsidR="00EE6F73" w:rsidRPr="005344B4">
        <w:rPr>
          <w:rFonts w:cs="Times New Roman"/>
        </w:rPr>
        <w:t>rder to break out of the depoliticized politics of consensus which characterises mainstream or neoliberal environmentalism, there is a need to</w:t>
      </w:r>
      <w:r w:rsidR="00571D00" w:rsidRPr="005344B4">
        <w:rPr>
          <w:rFonts w:cs="Times New Roman"/>
        </w:rPr>
        <w:t xml:space="preserve"> fully endorse the heterogeneity of</w:t>
      </w:r>
      <w:r w:rsidR="0065302A" w:rsidRPr="005344B4">
        <w:rPr>
          <w:rFonts w:cs="Times New Roman"/>
        </w:rPr>
        <w:t xml:space="preserve"> socio-natural relations, encompassing the ‘multitude of natures and a multitude of existing, possible or practical’ relations between humans and non-human natures</w:t>
      </w:r>
      <w:r w:rsidR="00F43A66" w:rsidRPr="005344B4">
        <w:rPr>
          <w:rFonts w:cs="Times New Roman"/>
        </w:rPr>
        <w:t xml:space="preserve"> </w:t>
      </w:r>
      <w:r w:rsidR="00F43A66" w:rsidRPr="005344B4">
        <w:rPr>
          <w:rFonts w:cs="Times New Roman"/>
        </w:rPr>
        <w:fldChar w:fldCharType="begin"/>
      </w:r>
      <w:r w:rsidR="000836E0" w:rsidRPr="005344B4">
        <w:rPr>
          <w:rFonts w:cs="Times New Roman"/>
        </w:rPr>
        <w:instrText xml:space="preserve"> ADDIN ZOTERO_ITEM CSL_CITATION {"citationID":"7dhaYy6z","properties":{"formattedCitation":"(Swyngedouw, 2011, p. 225)","plainCitation":"(Swyngedouw, 2011, p. 225)","noteIndex":0},"citationItems":[{"id":956,"uris":["http://zotero.org/users/6040264/items/E9MJBJ7Q"],"itemData":{"id":956,"type":"article-journal","abstract":"Nobel-price winning atmospheric chemist Paul Crutzen introduced in 2000 the concept of the Anthropocene as the name for the successor geological period to the Holocene. The Holocene started about 12,000 years ago and is characterized by the relatively stable and temperate climatic and environmental conditions that were conducive to the development of human societies. Until recently, human development had relatively little impact on the dynamics of geological time. Although disagreement exists over the exact birth date of the Anthropocene, it is indisputable that the impact of human activity on the geo-climatic environment became more pronounced from the industrial revolution onwards, leading to a situation in which humans are now widely considered to have an eco-geologically critical impact on the earth's bio-physical system. The most obvious example is the accumulation of greenhouse gases like CO\n              2\n              and Methane (CH\n              4\n              ) in the atmosphere and the changes this induces in climatic dynamics. Others are the growing homogenization of biodiversity as a result of human-induced species migration, mass extinction and bio-diversity loss, the manufacturing of new (sub-)species through genetic modification, or the geodetic consequences resulting from, for example, large dam construction, mining and changing sea-levels.","container-title":"Royal Institute of Philosophy Supplement","DOI":"10.1017/S1358246111000300","ISSN":"1358-2461, 1755-3555","journalAbbreviation":"Roy. Inst. Philos. Suppl.","language":"en","page":"253-274","source":"DOI.org (Crossref)","title":"Depoliticized Environments: The End of Nature, Climate Change and the Post-Political Condition","title-short":"Depoliticized Environments","volume":"69","author":[{"family":"Swyngedouw","given":"Erik"}],"issued":{"date-parts":[["2011",10]]}},"locator":"225","label":"page"}],"schema":"https://github.com/citation-style-language/schema/raw/master/csl-citation.json"} </w:instrText>
      </w:r>
      <w:r w:rsidR="00F43A66" w:rsidRPr="005344B4">
        <w:rPr>
          <w:rFonts w:cs="Times New Roman"/>
        </w:rPr>
        <w:fldChar w:fldCharType="separate"/>
      </w:r>
      <w:r w:rsidR="000836E0" w:rsidRPr="005344B4">
        <w:rPr>
          <w:rFonts w:cs="Times New Roman"/>
        </w:rPr>
        <w:t>(Swyngedouw, 2011, p. 225)</w:t>
      </w:r>
      <w:r w:rsidR="00F43A66" w:rsidRPr="005344B4">
        <w:rPr>
          <w:rFonts w:cs="Times New Roman"/>
        </w:rPr>
        <w:fldChar w:fldCharType="end"/>
      </w:r>
      <w:r w:rsidR="0065302A" w:rsidRPr="005344B4">
        <w:rPr>
          <w:rFonts w:cs="Times New Roman"/>
        </w:rPr>
        <w:t>.</w:t>
      </w:r>
      <w:r w:rsidR="00156F11" w:rsidRPr="005344B4">
        <w:rPr>
          <w:rFonts w:cs="Times New Roman"/>
        </w:rPr>
        <w:t xml:space="preserve"> </w:t>
      </w:r>
      <w:r w:rsidR="0015787A" w:rsidRPr="005344B4">
        <w:rPr>
          <w:rFonts w:cs="Times New Roman"/>
        </w:rPr>
        <w:t>One way</w:t>
      </w:r>
      <w:r w:rsidR="00A668CE" w:rsidRPr="005344B4">
        <w:rPr>
          <w:rFonts w:cs="Times New Roman"/>
        </w:rPr>
        <w:t xml:space="preserve"> that</w:t>
      </w:r>
      <w:r w:rsidR="00DA01A3" w:rsidRPr="005344B4">
        <w:rPr>
          <w:rFonts w:cs="Times New Roman"/>
        </w:rPr>
        <w:t xml:space="preserve"> researchers have sought to do this is through attending to </w:t>
      </w:r>
      <w:r w:rsidR="00B83BC6" w:rsidRPr="005344B4">
        <w:rPr>
          <w:rFonts w:cs="Times New Roman"/>
        </w:rPr>
        <w:t xml:space="preserve">multiple and situated </w:t>
      </w:r>
      <w:proofErr w:type="spellStart"/>
      <w:r w:rsidR="00B83BC6" w:rsidRPr="005344B4">
        <w:rPr>
          <w:rFonts w:cs="Times New Roman"/>
        </w:rPr>
        <w:t>environmentalities</w:t>
      </w:r>
      <w:proofErr w:type="spellEnd"/>
      <w:r w:rsidR="00B83BC6" w:rsidRPr="005344B4">
        <w:rPr>
          <w:rFonts w:cs="Times New Roman"/>
        </w:rPr>
        <w:t xml:space="preserve"> </w:t>
      </w:r>
      <w:r w:rsidR="000836E0" w:rsidRPr="005344B4">
        <w:rPr>
          <w:rFonts w:cs="Times New Roman"/>
        </w:rPr>
        <w:fldChar w:fldCharType="begin"/>
      </w:r>
      <w:r w:rsidR="000836E0" w:rsidRPr="005344B4">
        <w:rPr>
          <w:rFonts w:cs="Times New Roman"/>
        </w:rPr>
        <w:instrText xml:space="preserve"> ADDIN ZOTERO_ITEM CSL_CITATION {"citationID":"ESoTjRio","properties":{"formattedCitation":"(Agrawal, 2005; Fletcher, 2017; MacGregor, 2021)","plainCitation":"(Agrawal, 2005; Fletcher, 2017; MacGregor, 2021)","noteIndex":0},"citationItems":[{"id":564,"uris":["http://zotero.org/users/6040264/items/FZE5U8K2"],"itemData":{"id":564,"type":"article-journal","abstract":"This paper examines how and for what reasons rural residents come to care about the environment. Focusing on Kumaon, India, it explores the deep and durable relationship between government and subjectivity and shows how regulatory strategies associated with and resulting from community decision making help transform those who participate in government. Using evidence drawn from the archival record and fieldwork conducted over two time periods, it analyzes the extent to which varying levels of involvement in institutional regimes of environmental regulation facilitate new ways of understanding the environment. On the basis of this analysis, it outlines a framework of understanding that permits the joint consideration of the technologies of power and self that are responsible for the emergence of new political subjects.","container-title":"Current Anthropology","DOI":"10.1086/427122","ISSN":"0011-3204","issue":"2","journalAbbreviation":"Current Anthropology","page":"161-190","source":"journals.uchicago.edu (Atypon)","title":"Environmentality: Community, Intimate Government, and the Making of Environmental Subjects in Kumaon, India","title-short":"Environmentality","volume":"46","author":[{"family":"Agrawal","given":"Arun"}],"issued":{"date-parts":[["2005",4,1]]}}},{"id":567,"uris":["http://zotero.org/users/6040264/items/IVGKHX3Y"],"itemData":{"id":567,"type":"article-journal","abstract":"This article reviews an emerging body of research applying a “multiple governmentalities” perspective derived from Michel Foucault to the study of environmental politics. Previous application of the popular governmentality concept to understand such politics had largely overlooked the multiple forms of governmentality, described in Foucault’s later work, that may intersect in a given context. This paper outlines the evolution of Foucault’s discussion of governmentality and its implications for the study of environmental politics. It then reviews recent research concerning environmental politics employing a multiple governmentalities perspective. It finishes by distilling overarching patterns from this literature and suggesting new directions for future research to explore.","container-title":"Geoforum","DOI":"10.1016/j.geoforum.2017.06.009","ISSN":"0016-7185","journalAbbreviation":"Geoforum","language":"en","page":"311-315","source":"ScienceDirect","title":"Environmentality unbound: Multiple governmentalities in environmental politics","title-short":"Environmentality unbound","volume":"85","author":[{"family":"Fletcher","given":"Robert"}],"issued":{"date-parts":[["2017",10,1]]}}},{"id":2219,"uris":["http://zotero.org/users/6040264/items/V37KMG8H"],"itemData":{"id":2219,"type":"article-journal","abstract":"This article analyses a unique case of local environmental activism in order to think through the puzzle of how to interpret the transformative potential of the forms of small-scale collective action that have recently emerged in neoliberal cities of the Global North. In response to the call by J.K. Gibson-Graham and others for research that is less driven by abstract theory and more attuned to context and ambivalent possibilities, I present the findings of research co-produced with Upping It, a small activist group that uses innovative tactics to clean, green and rehabilitate stigmatized neighbourhoods in Moss Side, Manchester. By enacting forms of interstitial politics, Upping It makes a tangible difference in the lives of ordinary people and creates conditions necessary for politicization, while also participating in unfair and unsustainable local systems. Their story offers rich material for considering the strengths and limitations of two theoretical framings that appear to dominate the literature on micro-political movements: the post-political and new environmentalism framings. These frames, and the criticisms that have been made about them, help to identify two key insights from Upping It that are useful for better capturing the ambiguities and tensions of their kind of struggle in the current conjuncture. Firstly, we can see the importance of including justice-oriented activisms, which in this case might be seen as a form of defensive everyday environmentalism, in the emerging picture of new urban movements. Secondly, Upping It highlights the value of finding modest transformative potential in the cracks and on the margins of urban politics.","container-title":"Social Movement Studies","DOI":"10.1080/14742837.2019.1677224","ISSN":"1474-2837","issue":"3","note":"publisher: Routledge\n_eprint: https://doi.org/10.1080/14742837.2019.1677224","page":"329-345","source":"Taylor and Francis+NEJM","title":"Finding transformative potential in the cracks? The ambiguities of urban environmental activism in a neoliberal city","title-short":"Finding transformative potential in the cracks?","volume":"20","author":[{"family":"MacGregor","given":"Sherilyn"}],"issued":{"date-parts":[["2021",5,4]]}}}],"schema":"https://github.com/citation-style-language/schema/raw/master/csl-citation.json"} </w:instrText>
      </w:r>
      <w:r w:rsidR="000836E0" w:rsidRPr="005344B4">
        <w:rPr>
          <w:rFonts w:cs="Times New Roman"/>
        </w:rPr>
        <w:fldChar w:fldCharType="separate"/>
      </w:r>
      <w:r w:rsidR="000836E0" w:rsidRPr="005344B4">
        <w:rPr>
          <w:rFonts w:cs="Times New Roman"/>
        </w:rPr>
        <w:t>(Agrawal, 2005; Fletcher, 2017; MacGregor, 2021)</w:t>
      </w:r>
      <w:r w:rsidR="000836E0" w:rsidRPr="005344B4">
        <w:rPr>
          <w:rFonts w:cs="Times New Roman"/>
        </w:rPr>
        <w:fldChar w:fldCharType="end"/>
      </w:r>
      <w:r w:rsidR="003D31FA">
        <w:rPr>
          <w:rFonts w:cs="Times New Roman"/>
        </w:rPr>
        <w:t>,</w:t>
      </w:r>
      <w:r w:rsidR="00B95192" w:rsidRPr="005344B4">
        <w:rPr>
          <w:rFonts w:cs="Times New Roman"/>
        </w:rPr>
        <w:t xml:space="preserve"> including those which exceed or the notion of the sovereign individual</w:t>
      </w:r>
      <w:r w:rsidR="00686681" w:rsidRPr="005344B4">
        <w:rPr>
          <w:rFonts w:cs="Times New Roman"/>
        </w:rPr>
        <w:t xml:space="preserve"> (human) s</w:t>
      </w:r>
      <w:r w:rsidR="00B95192" w:rsidRPr="005344B4">
        <w:rPr>
          <w:rFonts w:cs="Times New Roman"/>
        </w:rPr>
        <w:t xml:space="preserve">ubject </w:t>
      </w:r>
      <w:r w:rsidR="000836E0" w:rsidRPr="005344B4">
        <w:rPr>
          <w:rFonts w:cs="Times New Roman"/>
        </w:rPr>
        <w:fldChar w:fldCharType="begin"/>
      </w:r>
      <w:r w:rsidR="000836E0" w:rsidRPr="005344B4">
        <w:rPr>
          <w:rFonts w:cs="Times New Roman"/>
        </w:rPr>
        <w:instrText xml:space="preserve"> ADDIN ZOTERO_ITEM CSL_CITATION {"citationID":"us3ZeL81","properties":{"formattedCitation":"(Ford and Norgaard, 2020)","plainCitation":"(Ford and Norgaard, 2020)","noteIndex":0},"citationItems":[{"id":534,"uris":["http://zotero.org/users/6040264/items/PGEKTVXH"],"itemData":{"id":534,"type":"article-journal","abstract":"Public climate conversations are inattentive to how differences in social location and culture shape people’s knowledge of and responses to climate change. Instead, emphases on climate apathy and climate skepticism overrepresent privileged sensibilities, marginalizing those who fall outside of what Black feminist theorist Audre Lorde calls “the mythical norm” (1987). In so doing, predominant approaches obscure forms of climate engagement that do not resemble researcher identified pro-environmental behaviors. In order to illustrate relationships between social location, culture, and response to climate change, we apply the notion of environmental subjectivities in a secondary analysis of climate engagement in two communities, one of which resembles and one of which lies outside the “mythical” norm. Both members of the Karuk Tribe and urban homesteaders frame climate change as symptoms of unsustainable political-economic structures. Yet differences in the structural location of each community result in divergent understandings of and practices in relation to the changing climate. These divergent community understandings and practices cannot be explained by individual preferences or cultural differences alone. Instead, the concept of environmental subjectivities (1) calls attention to the situated knowledges of climate change that emerge in relation to differences of indigeneity, race, and class, (2) relates community environmental practices to interlocking power structures, and (3) illustrates how elite narratives obscure the role of the colonial, settler, capitalist state in the generation of climate emissions.","container-title":"Climatic Change","DOI":"10.1007/s10584-019-02632-1","ISSN":"1573-1480","journalAbbreviation":"Climatic Change","language":"en","source":"Springer Link","title":"Whose everyday climate cultures? Environmental subjectivities and invisibility in climate change discourse","title-short":"Whose everyday climate cultures?","URL":"https://doi.org/10.1007/s10584-019-02632-1","author":[{"family":"Ford","given":"Allison"},{"family":"Norgaard","given":"Kari Marie"}],"accessed":{"date-parts":[["2020",1,16]]},"issued":{"date-parts":[["2020",1,9]]}}}],"schema":"https://github.com/citation-style-language/schema/raw/master/csl-citation.json"} </w:instrText>
      </w:r>
      <w:r w:rsidR="000836E0" w:rsidRPr="005344B4">
        <w:rPr>
          <w:rFonts w:cs="Times New Roman"/>
        </w:rPr>
        <w:fldChar w:fldCharType="separate"/>
      </w:r>
      <w:r w:rsidR="000836E0" w:rsidRPr="005344B4">
        <w:rPr>
          <w:rFonts w:cs="Times New Roman"/>
        </w:rPr>
        <w:t>(Ford and Norgaard, 2020)</w:t>
      </w:r>
      <w:r w:rsidR="000836E0" w:rsidRPr="005344B4">
        <w:rPr>
          <w:rFonts w:cs="Times New Roman"/>
        </w:rPr>
        <w:fldChar w:fldCharType="end"/>
      </w:r>
      <w:r w:rsidR="0065302A" w:rsidRPr="005344B4">
        <w:rPr>
          <w:rFonts w:cs="Times New Roman"/>
        </w:rPr>
        <w:t xml:space="preserve">. </w:t>
      </w:r>
      <w:r w:rsidR="00DB6F6D" w:rsidRPr="005344B4">
        <w:rPr>
          <w:rFonts w:cs="Times New Roman"/>
        </w:rPr>
        <w:t>Whilst</w:t>
      </w:r>
      <w:r w:rsidR="00EB7F9B" w:rsidRPr="005344B4">
        <w:rPr>
          <w:rFonts w:cs="Times New Roman"/>
        </w:rPr>
        <w:t xml:space="preserve"> Agrawal, MacGregor and Ford and Norg</w:t>
      </w:r>
      <w:r w:rsidR="000836E0" w:rsidRPr="005344B4">
        <w:rPr>
          <w:rFonts w:cs="Times New Roman"/>
        </w:rPr>
        <w:t>a</w:t>
      </w:r>
      <w:r w:rsidR="00EB7F9B" w:rsidRPr="005344B4">
        <w:rPr>
          <w:rFonts w:cs="Times New Roman"/>
        </w:rPr>
        <w:t>ard provide empirically rich account</w:t>
      </w:r>
      <w:r w:rsidR="002375FA" w:rsidRPr="005344B4">
        <w:rPr>
          <w:rFonts w:cs="Times New Roman"/>
        </w:rPr>
        <w:t>s</w:t>
      </w:r>
      <w:r w:rsidR="00EB7F9B" w:rsidRPr="005344B4">
        <w:rPr>
          <w:rFonts w:cs="Times New Roman"/>
        </w:rPr>
        <w:t xml:space="preserve"> of situated </w:t>
      </w:r>
      <w:r w:rsidR="001B4A54" w:rsidRPr="005344B4">
        <w:rPr>
          <w:rFonts w:cs="Times New Roman"/>
        </w:rPr>
        <w:t xml:space="preserve">processes of environmental subjecthood, </w:t>
      </w:r>
      <w:r w:rsidR="00DB6F6D" w:rsidRPr="005344B4">
        <w:rPr>
          <w:rFonts w:cs="Times New Roman"/>
        </w:rPr>
        <w:t xml:space="preserve">this work is exceptional </w:t>
      </w:r>
      <w:r w:rsidR="001B4A54" w:rsidRPr="005344B4">
        <w:rPr>
          <w:rFonts w:cs="Times New Roman"/>
        </w:rPr>
        <w:t xml:space="preserve">amidst </w:t>
      </w:r>
      <w:r w:rsidR="001E2AB4" w:rsidRPr="005344B4">
        <w:rPr>
          <w:rFonts w:cs="Times New Roman"/>
        </w:rPr>
        <w:t xml:space="preserve">wider literature on </w:t>
      </w:r>
      <w:r w:rsidR="00CE3DB5" w:rsidRPr="005344B4">
        <w:rPr>
          <w:rFonts w:cs="Times New Roman"/>
        </w:rPr>
        <w:t xml:space="preserve">environmental subjectivity and emerging work on climate subjects </w:t>
      </w:r>
      <w:r w:rsidR="001E2AB4" w:rsidRPr="005344B4">
        <w:rPr>
          <w:rFonts w:cs="Times New Roman"/>
        </w:rPr>
        <w:t>which tends to focus on governance and the discursive shaping of subjects</w:t>
      </w:r>
      <w:r w:rsidR="002375FA" w:rsidRPr="005344B4">
        <w:rPr>
          <w:rFonts w:cs="Times New Roman"/>
        </w:rPr>
        <w:t xml:space="preserve">. </w:t>
      </w:r>
    </w:p>
    <w:p w14:paraId="3D975F42" w14:textId="49AE90AB" w:rsidR="00B33A4A" w:rsidRPr="005344B4" w:rsidRDefault="00CE3DB5" w:rsidP="009811B0">
      <w:pPr>
        <w:spacing w:line="480" w:lineRule="auto"/>
        <w:rPr>
          <w:rFonts w:cs="Times New Roman"/>
        </w:rPr>
      </w:pPr>
      <w:r w:rsidRPr="005344B4">
        <w:rPr>
          <w:rFonts w:cs="Times New Roman"/>
        </w:rPr>
        <w:t xml:space="preserve"> </w:t>
      </w:r>
      <w:r w:rsidR="00072323" w:rsidRPr="005344B4">
        <w:rPr>
          <w:rFonts w:cs="Times New Roman"/>
        </w:rPr>
        <w:t xml:space="preserve">Research on emerging environmentalisms </w:t>
      </w:r>
      <w:r w:rsidR="006537BE" w:rsidRPr="005344B4">
        <w:rPr>
          <w:rFonts w:cs="Times New Roman"/>
        </w:rPr>
        <w:t>often focuses</w:t>
      </w:r>
      <w:r w:rsidR="00072323" w:rsidRPr="005344B4">
        <w:rPr>
          <w:rFonts w:cs="Times New Roman"/>
        </w:rPr>
        <w:t xml:space="preserve"> on new forms of activism</w:t>
      </w:r>
      <w:r w:rsidR="00F70181" w:rsidRPr="005344B4">
        <w:rPr>
          <w:rFonts w:cs="Times New Roman"/>
        </w:rPr>
        <w:t xml:space="preserve">, including place-based activism </w:t>
      </w:r>
      <w:r w:rsidR="006537BE" w:rsidRPr="005344B4">
        <w:rPr>
          <w:rFonts w:cs="Times New Roman"/>
        </w:rPr>
        <w:t xml:space="preserve">such as transition towns, energy cooperatives ad food justice movements </w:t>
      </w:r>
      <w:r w:rsidR="00ED0597" w:rsidRPr="005344B4">
        <w:rPr>
          <w:rFonts w:cs="Times New Roman"/>
        </w:rPr>
        <w:fldChar w:fldCharType="begin"/>
      </w:r>
      <w:r w:rsidR="00ED0597" w:rsidRPr="005344B4">
        <w:rPr>
          <w:rFonts w:cs="Times New Roman"/>
        </w:rPr>
        <w:instrText xml:space="preserve"> ADDIN ZOTERO_ITEM CSL_CITATION {"citationID":"pV0WsfN0","properties":{"formattedCitation":"(MacGregor, 2021)","plainCitation":"(MacGregor, 2021)","noteIndex":0},"citationItems":[{"id":2219,"uris":["http://zotero.org/users/6040264/items/V37KMG8H"],"itemData":{"id":2219,"type":"article-journal","abstract":"This article analyses a unique case of local environmental activism in order to think through the puzzle of how to interpret the transformative potential of the forms of small-scale collective action that have recently emerged in neoliberal cities of the Global North. In response to the call by J.K. Gibson-Graham and others for research that is less driven by abstract theory and more attuned to context and ambivalent possibilities, I present the findings of research co-produced with Upping It, a small activist group that uses innovative tactics to clean, green and rehabilitate stigmatized neighbourhoods in Moss Side, Manchester. By enacting forms of interstitial politics, Upping It makes a tangible difference in the lives of ordinary people and creates conditions necessary for politicization, while also participating in unfair and unsustainable local systems. Their story offers rich material for considering the strengths and limitations of two theoretical framings that appear to dominate the literature on micro-political movements: the post-political and new environmentalism framings. These frames, and the criticisms that have been made about them, help to identify two key insights from Upping It that are useful for better capturing the ambiguities and tensions of their kind of struggle in the current conjuncture. Firstly, we can see the importance of including justice-oriented activisms, which in this case might be seen as a form of defensive everyday environmentalism, in the emerging picture of new urban movements. Secondly, Upping It highlights the value of finding modest transformative potential in the cracks and on the margins of urban politics.","container-title":"Social Movement Studies","DOI":"10.1080/14742837.2019.1677224","ISSN":"1474-2837","issue":"3","note":"publisher: Routledge\n_eprint: https://doi.org/10.1080/14742837.2019.1677224","page":"329-345","source":"Taylor and Francis+NEJM","title":"Finding transformative potential in the cracks? The ambiguities of urban environmental activism in a neoliberal city","title-short":"Finding transformative potential in the cracks?","volume":"20","author":[{"family":"MacGregor","given":"Sherilyn"}],"issued":{"date-parts":[["2021",5,4]]}}}],"schema":"https://github.com/citation-style-language/schema/raw/master/csl-citation.json"} </w:instrText>
      </w:r>
      <w:r w:rsidR="00ED0597" w:rsidRPr="005344B4">
        <w:rPr>
          <w:rFonts w:cs="Times New Roman"/>
        </w:rPr>
        <w:fldChar w:fldCharType="separate"/>
      </w:r>
      <w:r w:rsidR="00ED0597" w:rsidRPr="005344B4">
        <w:rPr>
          <w:rFonts w:cs="Times New Roman"/>
        </w:rPr>
        <w:t>(MacGregor, 2021)</w:t>
      </w:r>
      <w:r w:rsidR="00ED0597" w:rsidRPr="005344B4">
        <w:rPr>
          <w:rFonts w:cs="Times New Roman"/>
        </w:rPr>
        <w:fldChar w:fldCharType="end"/>
      </w:r>
      <w:r w:rsidR="006537BE" w:rsidRPr="005344B4">
        <w:rPr>
          <w:rFonts w:cs="Times New Roman"/>
        </w:rPr>
        <w:t>as well as the emergence of climate activisms</w:t>
      </w:r>
      <w:r w:rsidR="00ED0597" w:rsidRPr="005344B4">
        <w:rPr>
          <w:rFonts w:cs="Times New Roman"/>
        </w:rPr>
        <w:t xml:space="preserve"> </w:t>
      </w:r>
      <w:r w:rsidR="00ED0597" w:rsidRPr="005344B4">
        <w:rPr>
          <w:rFonts w:cs="Times New Roman"/>
        </w:rPr>
        <w:fldChar w:fldCharType="begin"/>
      </w:r>
      <w:r w:rsidR="00ED0597" w:rsidRPr="005344B4">
        <w:rPr>
          <w:rFonts w:cs="Times New Roman"/>
        </w:rPr>
        <w:instrText xml:space="preserve"> ADDIN ZOTERO_ITEM CSL_CITATION {"citationID":"MqptAZwc","properties":{"formattedCitation":"(Skovdal and Benwell, 2021)","plainCitation":"(Skovdal and Benwell, 2021)","noteIndex":0},"citationItems":[{"id":2039,"uris":["http://zotero.org/users/6040264/items/TIAQER38"],"itemData":{"id":2039,"type":"article-journal","abstract":"The growing climate crisis has shown how children and young people can be a political force to be reckoned with. While Greta Thunberg and many other young climate activists from around the world personify this force, there is another – largely hidden – story to be told about the everyday practices that young people adopt, in our homes, in our schools and in local communities to respond to environmental concerns. This issue brings together leading commentators to advance the future direction of research into young people’s everyday climate crisis activism. In this editorial introduction, we outline some of the new terrains for research, analysis and action that these articles collectively open up. The journal Children’s Geographies invites scholars to consider it as a place for the publication of articles that respond to the agenda-setting outlined in this collection and further advance work on young people’s everyday climate crisis activism.","container-title":"Children's Geographies","DOI":"10.1080/14733285.2021.1924360","ISSN":"1473-3285","issue":"3","note":"publisher: Routledge\n_eprint: https://doi.org/10.1080/14733285.2021.1924360","page":"259-266","source":"Taylor and Francis+NEJM","title":"Young people’s everyday climate crisis activism: new terrains for research, analysis and action","title-short":"Young people’s everyday climate crisis activism","volume":"19","author":[{"family":"Skovdal","given":"Morten"},{"family":"Benwell","given":"Matthew C."}],"issued":{"date-parts":[["2021",5,4]]}}}],"schema":"https://github.com/citation-style-language/schema/raw/master/csl-citation.json"} </w:instrText>
      </w:r>
      <w:r w:rsidR="00ED0597" w:rsidRPr="005344B4">
        <w:rPr>
          <w:rFonts w:cs="Times New Roman"/>
        </w:rPr>
        <w:fldChar w:fldCharType="separate"/>
      </w:r>
      <w:r w:rsidR="00ED0597" w:rsidRPr="005344B4">
        <w:rPr>
          <w:rFonts w:cs="Times New Roman"/>
        </w:rPr>
        <w:t>(Skovdal and Benwell, 2021)</w:t>
      </w:r>
      <w:r w:rsidR="00ED0597" w:rsidRPr="005344B4">
        <w:rPr>
          <w:rFonts w:cs="Times New Roman"/>
        </w:rPr>
        <w:fldChar w:fldCharType="end"/>
      </w:r>
      <w:r w:rsidR="00F04E52" w:rsidRPr="005344B4">
        <w:rPr>
          <w:rFonts w:cs="Times New Roman"/>
        </w:rPr>
        <w:t xml:space="preserve">. </w:t>
      </w:r>
      <w:r w:rsidR="006A6AAB" w:rsidRPr="005344B4">
        <w:rPr>
          <w:rFonts w:cs="Times New Roman"/>
        </w:rPr>
        <w:t>Sherilyn MacGregor</w:t>
      </w:r>
      <w:r w:rsidR="00E57FEC" w:rsidRPr="005344B4">
        <w:rPr>
          <w:rFonts w:cs="Times New Roman"/>
        </w:rPr>
        <w:t xml:space="preserve"> (2021) </w:t>
      </w:r>
      <w:r w:rsidR="00BA4ADD" w:rsidRPr="005344B4">
        <w:rPr>
          <w:rFonts w:cs="Times New Roman"/>
        </w:rPr>
        <w:t>argues that</w:t>
      </w:r>
      <w:r w:rsidR="002F523D" w:rsidRPr="005344B4">
        <w:rPr>
          <w:rFonts w:cs="Times New Roman"/>
        </w:rPr>
        <w:t xml:space="preserve"> th</w:t>
      </w:r>
      <w:r w:rsidR="00BA4ADD" w:rsidRPr="005344B4">
        <w:rPr>
          <w:rFonts w:cs="Times New Roman"/>
        </w:rPr>
        <w:t xml:space="preserve">e </w:t>
      </w:r>
      <w:r w:rsidR="002F523D" w:rsidRPr="005344B4">
        <w:rPr>
          <w:rFonts w:cs="Times New Roman"/>
        </w:rPr>
        <w:t xml:space="preserve">literature </w:t>
      </w:r>
      <w:r w:rsidR="00BA4ADD" w:rsidRPr="005344B4">
        <w:rPr>
          <w:rFonts w:cs="Times New Roman"/>
        </w:rPr>
        <w:t xml:space="preserve">on emerging environmentalism </w:t>
      </w:r>
      <w:r w:rsidR="00342B68" w:rsidRPr="005344B4">
        <w:rPr>
          <w:rFonts w:cs="Times New Roman"/>
        </w:rPr>
        <w:t>tends to</w:t>
      </w:r>
      <w:r w:rsidR="002F523D" w:rsidRPr="005344B4">
        <w:rPr>
          <w:rFonts w:cs="Times New Roman"/>
        </w:rPr>
        <w:t xml:space="preserve"> focus on evaluating the transformative potential of </w:t>
      </w:r>
      <w:proofErr w:type="gramStart"/>
      <w:r w:rsidR="00BA4ADD" w:rsidRPr="005344B4">
        <w:rPr>
          <w:rFonts w:cs="Times New Roman"/>
        </w:rPr>
        <w:t>particular modes</w:t>
      </w:r>
      <w:proofErr w:type="gramEnd"/>
      <w:r w:rsidR="00BA4ADD" w:rsidRPr="005344B4">
        <w:rPr>
          <w:rFonts w:cs="Times New Roman"/>
        </w:rPr>
        <w:t xml:space="preserve"> of response – often downplaying empirical ambiguity </w:t>
      </w:r>
      <w:proofErr w:type="gramStart"/>
      <w:r w:rsidR="00BA4ADD" w:rsidRPr="005344B4">
        <w:rPr>
          <w:rFonts w:cs="Times New Roman"/>
        </w:rPr>
        <w:t>in order to</w:t>
      </w:r>
      <w:proofErr w:type="gramEnd"/>
      <w:r w:rsidR="00BA4ADD" w:rsidRPr="005344B4">
        <w:rPr>
          <w:rFonts w:cs="Times New Roman"/>
        </w:rPr>
        <w:t xml:space="preserve"> develop </w:t>
      </w:r>
      <w:r w:rsidR="00032A4B" w:rsidRPr="005344B4">
        <w:rPr>
          <w:rFonts w:cs="Times New Roman"/>
        </w:rPr>
        <w:t>or contribute to ‘</w:t>
      </w:r>
      <w:r w:rsidR="00BA4ADD" w:rsidRPr="005344B4">
        <w:rPr>
          <w:rFonts w:cs="Times New Roman"/>
        </w:rPr>
        <w:t>strong theo</w:t>
      </w:r>
      <w:r w:rsidR="00032A4B" w:rsidRPr="005344B4">
        <w:rPr>
          <w:rFonts w:cs="Times New Roman"/>
        </w:rPr>
        <w:t xml:space="preserve">rising’ of change. </w:t>
      </w:r>
      <w:r w:rsidR="00342B68" w:rsidRPr="005344B4">
        <w:rPr>
          <w:rFonts w:cs="Times New Roman"/>
        </w:rPr>
        <w:t>Such theories of change fall into two camps – the ‘new environmentalisms’ or ‘environmental post-politics’. The first</w:t>
      </w:r>
      <w:r w:rsidR="004C2119" w:rsidRPr="005344B4">
        <w:rPr>
          <w:rFonts w:cs="Times New Roman"/>
        </w:rPr>
        <w:t xml:space="preserve"> </w:t>
      </w:r>
      <w:r w:rsidR="00A15B4D" w:rsidRPr="005344B4">
        <w:rPr>
          <w:rFonts w:cs="Times New Roman"/>
        </w:rPr>
        <w:t>tends to celebrat</w:t>
      </w:r>
      <w:r w:rsidR="00C0234A" w:rsidRPr="005344B4">
        <w:rPr>
          <w:rFonts w:cs="Times New Roman"/>
        </w:rPr>
        <w:t xml:space="preserve">e the </w:t>
      </w:r>
      <w:r w:rsidR="00A15B4D" w:rsidRPr="005344B4">
        <w:rPr>
          <w:rFonts w:cs="Times New Roman"/>
        </w:rPr>
        <w:lastRenderedPageBreak/>
        <w:t xml:space="preserve">emergence </w:t>
      </w:r>
      <w:r w:rsidR="00C0234A" w:rsidRPr="005344B4">
        <w:rPr>
          <w:rFonts w:cs="Times New Roman"/>
        </w:rPr>
        <w:t xml:space="preserve">of </w:t>
      </w:r>
      <w:r w:rsidR="00A15B4D" w:rsidRPr="005344B4">
        <w:rPr>
          <w:rFonts w:cs="Times New Roman"/>
        </w:rPr>
        <w:t>prefigurative practices</w:t>
      </w:r>
      <w:r w:rsidR="00C0234A" w:rsidRPr="005344B4">
        <w:rPr>
          <w:rFonts w:cs="Times New Roman"/>
        </w:rPr>
        <w:t xml:space="preserve">, often elevating their significance beyond what the empirical data can show. The second argues that </w:t>
      </w:r>
      <w:r w:rsidR="00A7119A" w:rsidRPr="005344B4">
        <w:rPr>
          <w:rFonts w:cs="Times New Roman"/>
        </w:rPr>
        <w:t xml:space="preserve">the limits of collective and locally based </w:t>
      </w:r>
      <w:r w:rsidR="004F4653" w:rsidRPr="005344B4">
        <w:rPr>
          <w:rFonts w:cs="Times New Roman"/>
        </w:rPr>
        <w:t xml:space="preserve">green practices movements do little to trouble the post-political condition </w:t>
      </w:r>
      <w:r w:rsidR="00874F50" w:rsidRPr="005344B4">
        <w:rPr>
          <w:rFonts w:cs="Times New Roman"/>
        </w:rPr>
        <w:t>we find oursel</w:t>
      </w:r>
      <w:r w:rsidR="00216ACC" w:rsidRPr="005344B4">
        <w:rPr>
          <w:rFonts w:cs="Times New Roman"/>
        </w:rPr>
        <w:t>ves</w:t>
      </w:r>
      <w:r w:rsidR="00874F50" w:rsidRPr="005344B4">
        <w:rPr>
          <w:rFonts w:cs="Times New Roman"/>
        </w:rPr>
        <w:t xml:space="preserve"> </w:t>
      </w:r>
      <w:r w:rsidR="008334F8" w:rsidRPr="005344B4">
        <w:rPr>
          <w:rFonts w:cs="Times New Roman"/>
        </w:rPr>
        <w:t>in -</w:t>
      </w:r>
      <w:r w:rsidR="00874F50" w:rsidRPr="005344B4">
        <w:rPr>
          <w:rFonts w:cs="Times New Roman"/>
        </w:rPr>
        <w:t xml:space="preserve"> they are merely ‘coping strategies’ which tinker </w:t>
      </w:r>
      <w:r w:rsidR="00B674A5" w:rsidRPr="005344B4">
        <w:rPr>
          <w:rFonts w:cs="Times New Roman"/>
        </w:rPr>
        <w:t xml:space="preserve">at the edges rather than radically or substantively </w:t>
      </w:r>
      <w:r w:rsidR="009B4B74" w:rsidRPr="005344B4">
        <w:rPr>
          <w:rFonts w:cs="Times New Roman"/>
        </w:rPr>
        <w:t>subverting</w:t>
      </w:r>
      <w:r w:rsidR="00B674A5" w:rsidRPr="005344B4">
        <w:rPr>
          <w:rFonts w:cs="Times New Roman"/>
        </w:rPr>
        <w:t xml:space="preserve"> the neoliberal consensus. </w:t>
      </w:r>
      <w:r w:rsidR="006B41BA" w:rsidRPr="005344B4">
        <w:rPr>
          <w:rFonts w:cs="Times New Roman"/>
        </w:rPr>
        <w:t xml:space="preserve">She argues that whilst </w:t>
      </w:r>
      <w:proofErr w:type="gramStart"/>
      <w:r w:rsidR="00245D33" w:rsidRPr="005344B4">
        <w:rPr>
          <w:rFonts w:cs="Times New Roman"/>
        </w:rPr>
        <w:t>both of these</w:t>
      </w:r>
      <w:proofErr w:type="gramEnd"/>
      <w:r w:rsidR="00245D33" w:rsidRPr="005344B4">
        <w:rPr>
          <w:rFonts w:cs="Times New Roman"/>
        </w:rPr>
        <w:t xml:space="preserve"> </w:t>
      </w:r>
      <w:r w:rsidR="006B41BA" w:rsidRPr="005344B4">
        <w:rPr>
          <w:rFonts w:cs="Times New Roman"/>
        </w:rPr>
        <w:t xml:space="preserve">approaches offer </w:t>
      </w:r>
      <w:r w:rsidR="00894056" w:rsidRPr="005344B4">
        <w:rPr>
          <w:rFonts w:cs="Times New Roman"/>
        </w:rPr>
        <w:t>useful</w:t>
      </w:r>
      <w:r w:rsidR="006B41BA" w:rsidRPr="005344B4">
        <w:rPr>
          <w:rFonts w:cs="Times New Roman"/>
        </w:rPr>
        <w:t xml:space="preserve"> critical tools for </w:t>
      </w:r>
      <w:r w:rsidR="00894056" w:rsidRPr="005344B4">
        <w:rPr>
          <w:rFonts w:cs="Times New Roman"/>
        </w:rPr>
        <w:t xml:space="preserve">making sense of environmentalism, </w:t>
      </w:r>
      <w:r w:rsidR="00BA1254" w:rsidRPr="005344B4">
        <w:rPr>
          <w:rFonts w:cs="Times New Roman"/>
        </w:rPr>
        <w:t xml:space="preserve">there is a tendency to ‘put theory in the </w:t>
      </w:r>
      <w:r w:rsidR="008334F8" w:rsidRPr="005344B4">
        <w:rPr>
          <w:rFonts w:cs="Times New Roman"/>
        </w:rPr>
        <w:t>driver’s</w:t>
      </w:r>
      <w:r w:rsidR="00BA1254" w:rsidRPr="005344B4">
        <w:rPr>
          <w:rFonts w:cs="Times New Roman"/>
        </w:rPr>
        <w:t xml:space="preserve"> </w:t>
      </w:r>
      <w:r w:rsidR="00A752EE" w:rsidRPr="005344B4">
        <w:rPr>
          <w:rFonts w:cs="Times New Roman"/>
        </w:rPr>
        <w:t>seat’ limiting ‘the capacity to illuminate interesting ambiguities to be found in the diverse strategies that are emerging in response to environmental problems’ in contemporary times.</w:t>
      </w:r>
      <w:r w:rsidR="00BF5C2E" w:rsidRPr="005344B4">
        <w:rPr>
          <w:rFonts w:cs="Times New Roman"/>
        </w:rPr>
        <w:t xml:space="preserve"> </w:t>
      </w:r>
      <w:r w:rsidR="00E705CF" w:rsidRPr="005344B4">
        <w:rPr>
          <w:rFonts w:cs="Times New Roman"/>
        </w:rPr>
        <w:t>Here theory can become to</w:t>
      </w:r>
      <w:r w:rsidR="00A3257B" w:rsidRPr="005344B4">
        <w:rPr>
          <w:rFonts w:cs="Times New Roman"/>
        </w:rPr>
        <w:t xml:space="preserve">o </w:t>
      </w:r>
      <w:r w:rsidR="00E705CF" w:rsidRPr="005344B4">
        <w:rPr>
          <w:rFonts w:cs="Times New Roman"/>
        </w:rPr>
        <w:t>abstract to accurately capture what</w:t>
      </w:r>
      <w:r w:rsidR="00A3257B" w:rsidRPr="005344B4">
        <w:rPr>
          <w:rFonts w:cs="Times New Roman"/>
        </w:rPr>
        <w:t xml:space="preserve"> is</w:t>
      </w:r>
      <w:r w:rsidR="00E705CF" w:rsidRPr="005344B4">
        <w:rPr>
          <w:rFonts w:cs="Times New Roman"/>
        </w:rPr>
        <w:t xml:space="preserve"> happe</w:t>
      </w:r>
      <w:r w:rsidR="00A3257B" w:rsidRPr="005344B4">
        <w:rPr>
          <w:rFonts w:cs="Times New Roman"/>
        </w:rPr>
        <w:t>ning</w:t>
      </w:r>
      <w:r w:rsidR="00E705CF" w:rsidRPr="005344B4">
        <w:rPr>
          <w:rFonts w:cs="Times New Roman"/>
        </w:rPr>
        <w:t xml:space="preserve"> in practice</w:t>
      </w:r>
      <w:r w:rsidR="00A3257B" w:rsidRPr="005344B4">
        <w:rPr>
          <w:rFonts w:cs="Times New Roman"/>
        </w:rPr>
        <w:t>.</w:t>
      </w:r>
      <w:r w:rsidR="00E705CF" w:rsidRPr="005344B4">
        <w:rPr>
          <w:rFonts w:cs="Times New Roman"/>
        </w:rPr>
        <w:t xml:space="preserve"> </w:t>
      </w:r>
      <w:r w:rsidR="003A7E69" w:rsidRPr="005344B4">
        <w:rPr>
          <w:rFonts w:cs="Times New Roman"/>
        </w:rPr>
        <w:t>At the same time, there is a tendency to read for dominance rather than difference, which can lead to rein</w:t>
      </w:r>
      <w:r w:rsidR="00E705CF" w:rsidRPr="005344B4">
        <w:rPr>
          <w:rFonts w:cs="Times New Roman"/>
        </w:rPr>
        <w:t xml:space="preserve">scribing </w:t>
      </w:r>
      <w:proofErr w:type="spellStart"/>
      <w:r w:rsidR="003A7E69" w:rsidRPr="005344B4">
        <w:rPr>
          <w:rFonts w:cs="Times New Roman"/>
        </w:rPr>
        <w:t>capital</w:t>
      </w:r>
      <w:r w:rsidR="00E705CF" w:rsidRPr="005344B4">
        <w:rPr>
          <w:rFonts w:cs="Times New Roman"/>
        </w:rPr>
        <w:t>o</w:t>
      </w:r>
      <w:r w:rsidR="003A7E69" w:rsidRPr="005344B4">
        <w:rPr>
          <w:rFonts w:cs="Times New Roman"/>
        </w:rPr>
        <w:t>centrism</w:t>
      </w:r>
      <w:proofErr w:type="spellEnd"/>
      <w:r w:rsidR="003A7E69" w:rsidRPr="005344B4">
        <w:rPr>
          <w:rFonts w:cs="Times New Roman"/>
        </w:rPr>
        <w:t xml:space="preserve"> in their analysis. She </w:t>
      </w:r>
      <w:r w:rsidR="002C3BAD" w:rsidRPr="005344B4">
        <w:rPr>
          <w:rFonts w:cs="Times New Roman"/>
        </w:rPr>
        <w:t>arg</w:t>
      </w:r>
      <w:r w:rsidR="00B27521" w:rsidRPr="005344B4">
        <w:rPr>
          <w:rFonts w:cs="Times New Roman"/>
        </w:rPr>
        <w:t>u</w:t>
      </w:r>
      <w:r w:rsidR="002C3BAD" w:rsidRPr="005344B4">
        <w:rPr>
          <w:rFonts w:cs="Times New Roman"/>
        </w:rPr>
        <w:t>es that transformative potential is better identified through weak theorising</w:t>
      </w:r>
      <w:r w:rsidR="00B27521" w:rsidRPr="005344B4">
        <w:rPr>
          <w:rFonts w:cs="Times New Roman"/>
        </w:rPr>
        <w:t xml:space="preserve"> </w:t>
      </w:r>
      <w:r w:rsidR="00BF01AE" w:rsidRPr="005344B4">
        <w:rPr>
          <w:rFonts w:cs="Times New Roman"/>
        </w:rPr>
        <w:t xml:space="preserve">‘‘reading for difference rather than domination’ - </w:t>
      </w:r>
      <w:proofErr w:type="gramStart"/>
      <w:r w:rsidR="00BF01AE" w:rsidRPr="005344B4">
        <w:rPr>
          <w:rFonts w:cs="Times New Roman"/>
        </w:rPr>
        <w:t>in order to</w:t>
      </w:r>
      <w:proofErr w:type="gramEnd"/>
      <w:r w:rsidR="00BF01AE" w:rsidRPr="005344B4">
        <w:rPr>
          <w:rFonts w:cs="Times New Roman"/>
        </w:rPr>
        <w:t xml:space="preserve"> render visible </w:t>
      </w:r>
      <w:r w:rsidR="003E35DB" w:rsidRPr="005344B4">
        <w:rPr>
          <w:rFonts w:cs="Times New Roman"/>
        </w:rPr>
        <w:t xml:space="preserve">diverse and perhaps unexpected </w:t>
      </w:r>
      <w:r w:rsidR="00BF01AE" w:rsidRPr="005344B4">
        <w:rPr>
          <w:rFonts w:cs="Times New Roman"/>
        </w:rPr>
        <w:t>forms of agency that emerge amidst neoliberal governance and ‘in the meantime’</w:t>
      </w:r>
      <w:r w:rsidR="008334F8" w:rsidRPr="005344B4">
        <w:rPr>
          <w:rFonts w:cs="Times New Roman"/>
        </w:rPr>
        <w:t>’ (</w:t>
      </w:r>
      <w:r w:rsidR="00BF01AE" w:rsidRPr="005344B4">
        <w:rPr>
          <w:rFonts w:cs="Times New Roman"/>
        </w:rPr>
        <w:t>Gibson-Graham 2014: 2798-9).</w:t>
      </w:r>
      <w:r w:rsidR="006855CC" w:rsidRPr="005344B4">
        <w:rPr>
          <w:rFonts w:cs="Times New Roman"/>
        </w:rPr>
        <w:t xml:space="preserve"> </w:t>
      </w:r>
      <w:r w:rsidR="005873CE" w:rsidRPr="005344B4">
        <w:rPr>
          <w:rFonts w:cs="Times New Roman"/>
        </w:rPr>
        <w:t>Whilst wishing to</w:t>
      </w:r>
      <w:r w:rsidR="006855CC" w:rsidRPr="005344B4">
        <w:rPr>
          <w:rFonts w:cs="Times New Roman"/>
        </w:rPr>
        <w:t xml:space="preserve"> account for the persistence of the figure of th</w:t>
      </w:r>
      <w:r w:rsidR="002B7361" w:rsidRPr="005344B4">
        <w:rPr>
          <w:rFonts w:cs="Times New Roman"/>
        </w:rPr>
        <w:t>e responsible individua</w:t>
      </w:r>
      <w:r w:rsidR="005873CE" w:rsidRPr="005344B4">
        <w:rPr>
          <w:rFonts w:cs="Times New Roman"/>
        </w:rPr>
        <w:t>l</w:t>
      </w:r>
      <w:r w:rsidR="002B7361" w:rsidRPr="005344B4">
        <w:rPr>
          <w:rFonts w:cs="Times New Roman"/>
        </w:rPr>
        <w:t xml:space="preserve"> in environmental politics and the affective hold in has on us,</w:t>
      </w:r>
      <w:r w:rsidR="00534800" w:rsidRPr="005344B4">
        <w:rPr>
          <w:rFonts w:cs="Times New Roman"/>
        </w:rPr>
        <w:t xml:space="preserve"> </w:t>
      </w:r>
      <w:r w:rsidR="002B7361" w:rsidRPr="005344B4">
        <w:rPr>
          <w:rFonts w:cs="Times New Roman"/>
        </w:rPr>
        <w:t xml:space="preserve">I </w:t>
      </w:r>
      <w:r w:rsidR="005873CE" w:rsidRPr="005344B4">
        <w:rPr>
          <w:rFonts w:cs="Times New Roman"/>
        </w:rPr>
        <w:t>want to avoid reinscribing it – instead attending to heterogeneity and ambiguity in the spaces it surfaces and circulates.</w:t>
      </w:r>
      <w:r w:rsidR="00B63964" w:rsidRPr="005344B4">
        <w:rPr>
          <w:rFonts w:cs="Times New Roman"/>
        </w:rPr>
        <w:t xml:space="preserve"> I follow MacGregor</w:t>
      </w:r>
      <w:r w:rsidR="00EE7A66">
        <w:rPr>
          <w:rFonts w:cs="Times New Roman"/>
        </w:rPr>
        <w:t>’</w:t>
      </w:r>
      <w:r w:rsidR="00B63964" w:rsidRPr="005344B4">
        <w:rPr>
          <w:rFonts w:cs="Times New Roman"/>
        </w:rPr>
        <w:t xml:space="preserve">s lead, and that of Gibson-Graham, in reading for difference, as a praxis of research which is oriented towards </w:t>
      </w:r>
      <w:r w:rsidR="00827CE4" w:rsidRPr="005344B4">
        <w:rPr>
          <w:rFonts w:cs="Times New Roman"/>
        </w:rPr>
        <w:t>expanding the realms of the possible.</w:t>
      </w:r>
      <w:r w:rsidR="00B63964" w:rsidRPr="005344B4">
        <w:rPr>
          <w:rFonts w:cs="Times New Roman"/>
        </w:rPr>
        <w:t xml:space="preserve"> </w:t>
      </w:r>
    </w:p>
    <w:p w14:paraId="1292784F" w14:textId="53380CFE" w:rsidR="009D777B" w:rsidRPr="005344B4" w:rsidRDefault="005873CE" w:rsidP="009811B0">
      <w:pPr>
        <w:spacing w:line="480" w:lineRule="auto"/>
        <w:rPr>
          <w:rFonts w:cs="Times New Roman"/>
          <w:color w:val="000000" w:themeColor="text1"/>
        </w:rPr>
      </w:pPr>
      <w:r w:rsidRPr="005344B4">
        <w:rPr>
          <w:rFonts w:cs="Times New Roman"/>
        </w:rPr>
        <w:t xml:space="preserve"> </w:t>
      </w:r>
      <w:r w:rsidR="00534800" w:rsidRPr="005344B4">
        <w:rPr>
          <w:rFonts w:cs="Times New Roman"/>
        </w:rPr>
        <w:t xml:space="preserve">A parallel can be found in Common World </w:t>
      </w:r>
      <w:r w:rsidR="00922DF6" w:rsidRPr="005344B4">
        <w:rPr>
          <w:rFonts w:cs="Times New Roman"/>
        </w:rPr>
        <w:t xml:space="preserve">approaches, </w:t>
      </w:r>
      <w:r w:rsidR="009D777B" w:rsidRPr="005344B4">
        <w:rPr>
          <w:rFonts w:cs="Times New Roman"/>
          <w:color w:val="000000" w:themeColor="text1"/>
        </w:rPr>
        <w:t xml:space="preserve">which </w:t>
      </w:r>
      <w:r w:rsidR="00851135" w:rsidRPr="005344B4">
        <w:rPr>
          <w:rFonts w:cs="Times New Roman"/>
          <w:color w:val="000000" w:themeColor="text1"/>
        </w:rPr>
        <w:t xml:space="preserve">offer ‘strategies towards unsettling Euro-Western and neoliberal frameworks of being in the world’ </w:t>
      </w:r>
      <w:r w:rsidR="00851135" w:rsidRPr="005344B4">
        <w:rPr>
          <w:rFonts w:cs="Times New Roman"/>
          <w:color w:val="000000" w:themeColor="text1"/>
        </w:rPr>
        <w:fldChar w:fldCharType="begin"/>
      </w:r>
      <w:r w:rsidR="00851135" w:rsidRPr="005344B4">
        <w:rPr>
          <w:rFonts w:cs="Times New Roman"/>
          <w:color w:val="000000" w:themeColor="text1"/>
        </w:rPr>
        <w:instrText xml:space="preserve"> ADDIN ZOTERO_ITEM CSL_CITATION {"citationID":"3hOvmYjB","properties":{"formattedCitation":"(Hodgins, 2019, p. 6)","plainCitation":"(Hodgins, 2019, p. 6)","noteIndex":0},"citationItems":[{"id":1075,"uris":["http://zotero.org/users/6040264/items/7XH6VQWU"],"itemData":{"id":1075,"type":"book","event-place":"London, UNITED KINGDOM","ISBN":"978-1-350-05659-6","publisher":"Bloomsbury Publishing Plc","publisher-place":"London, UNITED KINGDOM","source":"ProQuest Ebook Central","title":"Feminist Research for 21st-Century Childhoods: Common Worlds Methods","title-short":"Feminist Research for 21st-Century Childhoods","URL":"http://ebookcentral.proquest.com/lib/durham/detail.action?docID=5716645","author":[{"family":"Hodgins","given":"B. Denise"}],"accessed":{"date-parts":[["2021",11,29]]},"issued":{"date-parts":[["2019"]]}},"locator":"6","label":"page"}],"schema":"https://github.com/citation-style-language/schema/raw/master/csl-citation.json"} </w:instrText>
      </w:r>
      <w:r w:rsidR="00851135" w:rsidRPr="005344B4">
        <w:rPr>
          <w:rFonts w:cs="Times New Roman"/>
          <w:color w:val="000000" w:themeColor="text1"/>
        </w:rPr>
        <w:fldChar w:fldCharType="separate"/>
      </w:r>
      <w:r w:rsidR="00851135" w:rsidRPr="005344B4">
        <w:rPr>
          <w:rFonts w:cs="Times New Roman"/>
        </w:rPr>
        <w:t>(Hodgins, 2019, p. 6)</w:t>
      </w:r>
      <w:r w:rsidR="00851135" w:rsidRPr="005344B4">
        <w:rPr>
          <w:rFonts w:cs="Times New Roman"/>
          <w:color w:val="000000" w:themeColor="text1"/>
        </w:rPr>
        <w:fldChar w:fldCharType="end"/>
      </w:r>
      <w:r w:rsidR="00851135" w:rsidRPr="005344B4">
        <w:rPr>
          <w:rFonts w:cs="Times New Roman"/>
          <w:color w:val="000000" w:themeColor="text1"/>
        </w:rPr>
        <w:t>, through attending to, noticing and becoming with children and the more-than-human beings that inhabit their worlds.</w:t>
      </w:r>
      <w:r w:rsidR="006855CC" w:rsidRPr="005344B4">
        <w:rPr>
          <w:rFonts w:cs="Times New Roman"/>
        </w:rPr>
        <w:t xml:space="preserve"> It is a praxis rather than a detached theoretical position</w:t>
      </w:r>
      <w:r w:rsidR="009F2C6C" w:rsidRPr="005344B4">
        <w:rPr>
          <w:rFonts w:cs="Times New Roman"/>
        </w:rPr>
        <w:t xml:space="preserve">. Putting theory into action is challenging, but Common World scholars </w:t>
      </w:r>
      <w:r w:rsidR="000121B6" w:rsidRPr="005344B4">
        <w:rPr>
          <w:rFonts w:cs="Times New Roman"/>
        </w:rPr>
        <w:t>translate speculative ethical</w:t>
      </w:r>
      <w:r w:rsidR="009F2C6C" w:rsidRPr="005344B4">
        <w:rPr>
          <w:rFonts w:cs="Times New Roman"/>
        </w:rPr>
        <w:t xml:space="preserve"> </w:t>
      </w:r>
      <w:r w:rsidR="000121B6" w:rsidRPr="005344B4">
        <w:rPr>
          <w:rFonts w:cs="Times New Roman"/>
        </w:rPr>
        <w:t>orientation in</w:t>
      </w:r>
      <w:r w:rsidR="00424EA2" w:rsidRPr="005344B4">
        <w:rPr>
          <w:rFonts w:cs="Times New Roman"/>
        </w:rPr>
        <w:t>to</w:t>
      </w:r>
      <w:r w:rsidR="00922DF6" w:rsidRPr="005344B4">
        <w:rPr>
          <w:rFonts w:cs="Times New Roman"/>
          <w:color w:val="000000" w:themeColor="text1"/>
        </w:rPr>
        <w:t xml:space="preserve"> pedagogical practice</w:t>
      </w:r>
      <w:r w:rsidR="00AC787F" w:rsidRPr="005344B4">
        <w:rPr>
          <w:rFonts w:cs="Times New Roman"/>
          <w:color w:val="000000" w:themeColor="text1"/>
        </w:rPr>
        <w:t xml:space="preserve">. </w:t>
      </w:r>
      <w:r w:rsidR="000121B6" w:rsidRPr="005344B4">
        <w:rPr>
          <w:rFonts w:cs="Times New Roman"/>
          <w:color w:val="000000" w:themeColor="text1"/>
        </w:rPr>
        <w:t xml:space="preserve">They </w:t>
      </w:r>
      <w:r w:rsidR="00922DF6" w:rsidRPr="005344B4">
        <w:rPr>
          <w:rFonts w:cs="Times New Roman"/>
          <w:color w:val="000000" w:themeColor="text1"/>
        </w:rPr>
        <w:t xml:space="preserve">aim to decentre the child and to reconfigure adult-child relations through the concept of the post-human child – a child embedded in material, political and storied more-than-human worlds. Common Worlds approaches begin from the proposition that interactions between and across children, adults and more-than-human others can work at a microscale to recast the political and ethical dilemmas of living and dying well in </w:t>
      </w:r>
      <w:r w:rsidR="00922DF6" w:rsidRPr="005344B4">
        <w:rPr>
          <w:rFonts w:cs="Times New Roman"/>
          <w:color w:val="000000" w:themeColor="text1"/>
        </w:rPr>
        <w:lastRenderedPageBreak/>
        <w:t>multispecies worlds. In this way they offer modest, recuperative strategies which are oriented to bringing new worlds into being through caring for and learning with children.</w:t>
      </w:r>
      <w:r w:rsidR="009D777B" w:rsidRPr="005344B4">
        <w:rPr>
          <w:rFonts w:cs="Times New Roman"/>
          <w:color w:val="000000" w:themeColor="text1"/>
        </w:rPr>
        <w:t xml:space="preserve"> </w:t>
      </w:r>
      <w:r w:rsidR="00AC787F" w:rsidRPr="005344B4">
        <w:rPr>
          <w:rFonts w:cs="Times New Roman"/>
          <w:color w:val="000000" w:themeColor="text1"/>
        </w:rPr>
        <w:t xml:space="preserve">The theory of change </w:t>
      </w:r>
      <w:r w:rsidR="000121B6" w:rsidRPr="005344B4">
        <w:rPr>
          <w:rFonts w:cs="Times New Roman"/>
          <w:color w:val="000000" w:themeColor="text1"/>
        </w:rPr>
        <w:t>employed</w:t>
      </w:r>
      <w:r w:rsidR="00AC787F" w:rsidRPr="005344B4">
        <w:rPr>
          <w:rFonts w:cs="Times New Roman"/>
          <w:color w:val="000000" w:themeColor="text1"/>
        </w:rPr>
        <w:t xml:space="preserve"> here</w:t>
      </w:r>
      <w:r w:rsidR="000121B6" w:rsidRPr="005344B4">
        <w:rPr>
          <w:rFonts w:cs="Times New Roman"/>
          <w:color w:val="000000" w:themeColor="text1"/>
        </w:rPr>
        <w:t xml:space="preserve"> is open-ended </w:t>
      </w:r>
      <w:r w:rsidR="003B4B01" w:rsidRPr="005344B4">
        <w:rPr>
          <w:rFonts w:cs="Times New Roman"/>
          <w:color w:val="000000" w:themeColor="text1"/>
        </w:rPr>
        <w:t>–</w:t>
      </w:r>
      <w:r w:rsidR="000121B6" w:rsidRPr="005344B4">
        <w:rPr>
          <w:rFonts w:cs="Times New Roman"/>
          <w:color w:val="000000" w:themeColor="text1"/>
        </w:rPr>
        <w:t xml:space="preserve"> </w:t>
      </w:r>
      <w:r w:rsidR="003B4B01" w:rsidRPr="005344B4">
        <w:rPr>
          <w:rFonts w:cs="Times New Roman"/>
          <w:color w:val="000000" w:themeColor="text1"/>
        </w:rPr>
        <w:t xml:space="preserve">it does not claim to have the answers or </w:t>
      </w:r>
      <w:r w:rsidR="008334F8" w:rsidRPr="005344B4">
        <w:rPr>
          <w:rFonts w:cs="Times New Roman"/>
          <w:color w:val="000000" w:themeColor="text1"/>
        </w:rPr>
        <w:t>propose</w:t>
      </w:r>
      <w:r w:rsidR="003B4B01" w:rsidRPr="005344B4">
        <w:rPr>
          <w:rFonts w:cs="Times New Roman"/>
          <w:color w:val="000000" w:themeColor="text1"/>
        </w:rPr>
        <w:t xml:space="preserve"> a notion of ‘right’ action</w:t>
      </w:r>
      <w:r w:rsidR="007B0B9B" w:rsidRPr="005344B4">
        <w:rPr>
          <w:rFonts w:cs="Times New Roman"/>
          <w:color w:val="000000" w:themeColor="text1"/>
        </w:rPr>
        <w:t xml:space="preserve">. </w:t>
      </w:r>
      <w:r w:rsidR="008334F8" w:rsidRPr="005344B4">
        <w:rPr>
          <w:rFonts w:cs="Times New Roman"/>
          <w:color w:val="000000" w:themeColor="text1"/>
        </w:rPr>
        <w:t>Instead,</w:t>
      </w:r>
      <w:r w:rsidR="007B0B9B" w:rsidRPr="005344B4">
        <w:rPr>
          <w:rFonts w:cs="Times New Roman"/>
          <w:color w:val="000000" w:themeColor="text1"/>
        </w:rPr>
        <w:t xml:space="preserve"> it seeks to be responsive to emergent questions of justice and agency in entangled worlds. </w:t>
      </w:r>
      <w:r w:rsidR="009D777B" w:rsidRPr="005344B4">
        <w:rPr>
          <w:rFonts w:cs="Times New Roman"/>
          <w:color w:val="000000" w:themeColor="text1"/>
        </w:rPr>
        <w:t xml:space="preserve">This includes taking seriously the questions children ask as opportunities for refiguring historical narratives of progress </w:t>
      </w:r>
      <w:r w:rsidR="00216ACC" w:rsidRPr="005344B4">
        <w:rPr>
          <w:rFonts w:cs="Times New Roman"/>
          <w:color w:val="000000" w:themeColor="text1"/>
        </w:rPr>
        <w:fldChar w:fldCharType="begin"/>
      </w:r>
      <w:r w:rsidR="00216ACC" w:rsidRPr="005344B4">
        <w:rPr>
          <w:rFonts w:cs="Times New Roman"/>
          <w:color w:val="000000" w:themeColor="text1"/>
        </w:rPr>
        <w:instrText xml:space="preserve"> ADDIN ZOTERO_ITEM CSL_CITATION {"citationID":"aVEuR2k1","properties":{"formattedCitation":"(Nelson, Pacini-Ketchabaw and Nxumalo, 2018)","plainCitation":"(Nelson, Pacini-Ketchabaw and Nxumalo, 2018)","noteIndex":0},"citationItems":[{"id":238,"uris":["http://zotero.org/users/6040264/items/HPGRY5RZ"],"itemData":{"id":238,"type":"article-journal","abstract":"This paper introduces common worlding approaches in early childhood education as possibilities for situating educational practices within current times of environmental precarity. Particularly, it offers new questions to early childhood nature education practices that reinscribe settler colonial and Euro-Western binary logics.","container-title":"Journal of Childhood Studies; Prospect Bay","DOI":"http://dx.doi.org/10.18357/jcs.v43i1.18261","ISSN":"23714107","issue":"1","language":"English","license":"© 2018. This work is published under http://creativecommons.org/licenses/by-nc/4.0/ (the “License”). Notwithstanding the ProQuest Terms and Conditions, you may use this content in accordance with the terms of the License.","page":"4-14","source":"ProQuest","title":"Rethinking Nature-Based Approaches in Early Childhood Education: Common Worlding Practices","title-short":"Rethinking Nature-Based Approaches in Early Childhood Education","volume":"43","author":[{"family":"Nelson","given":"Narda"},{"family":"Pacini-Ketchabaw","given":"Veronica"},{"family":"Nxumalo","given":"Fikile"}],"issued":{"date-parts":[["2018"]]}}}],"schema":"https://github.com/citation-style-language/schema/raw/master/csl-citation.json"} </w:instrText>
      </w:r>
      <w:r w:rsidR="00216ACC" w:rsidRPr="005344B4">
        <w:rPr>
          <w:rFonts w:cs="Times New Roman"/>
          <w:color w:val="000000" w:themeColor="text1"/>
        </w:rPr>
        <w:fldChar w:fldCharType="separate"/>
      </w:r>
      <w:r w:rsidR="00216ACC" w:rsidRPr="005344B4">
        <w:rPr>
          <w:rFonts w:cs="Times New Roman"/>
        </w:rPr>
        <w:t>(Nelson, Pacini-Ketchabaw and Nxumalo, 2018)</w:t>
      </w:r>
      <w:r w:rsidR="00216ACC" w:rsidRPr="005344B4">
        <w:rPr>
          <w:rFonts w:cs="Times New Roman"/>
          <w:color w:val="000000" w:themeColor="text1"/>
        </w:rPr>
        <w:fldChar w:fldCharType="end"/>
      </w:r>
      <w:r w:rsidR="00216ACC" w:rsidRPr="005344B4">
        <w:rPr>
          <w:rFonts w:cs="Times New Roman"/>
          <w:color w:val="000000" w:themeColor="text1"/>
        </w:rPr>
        <w:t>,</w:t>
      </w:r>
      <w:r w:rsidR="009D777B" w:rsidRPr="005344B4">
        <w:rPr>
          <w:rFonts w:cs="Times New Roman"/>
          <w:color w:val="000000" w:themeColor="text1"/>
        </w:rPr>
        <w:t xml:space="preserve"> drawing attention to moments of encounter between human children and non-humans as moments for knowing and being otherwise </w:t>
      </w:r>
      <w:r w:rsidR="00216ACC" w:rsidRPr="005344B4">
        <w:rPr>
          <w:rFonts w:cs="Times New Roman"/>
          <w:color w:val="000000" w:themeColor="text1"/>
        </w:rPr>
        <w:fldChar w:fldCharType="begin"/>
      </w:r>
      <w:r w:rsidR="00216ACC" w:rsidRPr="005344B4">
        <w:rPr>
          <w:rFonts w:cs="Times New Roman"/>
          <w:color w:val="000000" w:themeColor="text1"/>
        </w:rPr>
        <w:instrText xml:space="preserve"> ADDIN ZOTERO_ITEM CSL_CITATION {"citationID":"HrUxhy1P","properties":{"formattedCitation":"(Taylor and Blaise, 2014)","plainCitation":"(Taylor and Blaise, 2014)","noteIndex":0},"citationItems":[{"id":616,"uris":["http://zotero.org/users/6040264/items/H6J4X6VK"],"itemData":{"id":616,"type":"article-journal","abstract":"This paper sets out to queer education's normative human-centric assumptions and to de-centre the straight and narrow vision of the child as only ever becoming an autonomous individual learner. It re-focuses upon the more-than-human learning that takes place when we pay attention to queerer aspects of children's, as well as our own, entangled becomings in the common worlds in which we live. In this case, the entangled becomings are those of children and dogs. Drawing upon Donna Haraway's notion of ‘queer worlding’ and Karen Barad's assertion of ‘nature's queer performativity’, the authors explore how we might go about ‘queer worlding’ childhood. Using deconstructive and diffractive methods, they trace a selection of entangled child–dog events across three sites: the streets of Hong Kong; an Australian early childhood education bush setting; and an exhibition in a Swedish art museum. Through narrating some of the more disconcerting aspects of these events, the authors reveal how we might tap into the ‘queer worlding’ ways in which the world is acting on us, even as we are acting on it.","container-title":"Discourse: Studies in the Cultural Politics of Education","DOI":"10.1080/01596306.2014.888842","ISSN":"0159-6306","issue":"3","page":"377-392","source":"Taylor and Francis+NEJM","title":"Queer worlding childhood","volume":"35","author":[{"family":"Taylor","given":"Affrica"},{"family":"Blaise","given":"Mindy"}],"issued":{"date-parts":[["2014",5,4]]}}}],"schema":"https://github.com/citation-style-language/schema/raw/master/csl-citation.json"} </w:instrText>
      </w:r>
      <w:r w:rsidR="00216ACC" w:rsidRPr="005344B4">
        <w:rPr>
          <w:rFonts w:cs="Times New Roman"/>
          <w:color w:val="000000" w:themeColor="text1"/>
        </w:rPr>
        <w:fldChar w:fldCharType="separate"/>
      </w:r>
      <w:r w:rsidR="00216ACC" w:rsidRPr="005344B4">
        <w:rPr>
          <w:rFonts w:cs="Times New Roman"/>
        </w:rPr>
        <w:t>(Taylor and Blaise, 2014)</w:t>
      </w:r>
      <w:r w:rsidR="00216ACC" w:rsidRPr="005344B4">
        <w:rPr>
          <w:rFonts w:cs="Times New Roman"/>
          <w:color w:val="000000" w:themeColor="text1"/>
        </w:rPr>
        <w:fldChar w:fldCharType="end"/>
      </w:r>
      <w:r w:rsidR="009D777B" w:rsidRPr="005344B4">
        <w:rPr>
          <w:rFonts w:cs="Times New Roman"/>
          <w:color w:val="000000" w:themeColor="text1"/>
        </w:rPr>
        <w:t xml:space="preserve"> and attending to minor stories as a way of countering the grand narratives of Anthropocene</w:t>
      </w:r>
      <w:r w:rsidR="00216ACC" w:rsidRPr="005344B4">
        <w:rPr>
          <w:rFonts w:cs="Times New Roman"/>
          <w:color w:val="000000" w:themeColor="text1"/>
        </w:rPr>
        <w:t xml:space="preserve"> </w:t>
      </w:r>
      <w:r w:rsidR="00216ACC" w:rsidRPr="005344B4">
        <w:rPr>
          <w:rFonts w:cs="Times New Roman"/>
          <w:color w:val="000000" w:themeColor="text1"/>
        </w:rPr>
        <w:fldChar w:fldCharType="begin"/>
      </w:r>
      <w:r w:rsidR="00216ACC" w:rsidRPr="005344B4">
        <w:rPr>
          <w:rFonts w:cs="Times New Roman"/>
          <w:color w:val="000000" w:themeColor="text1"/>
        </w:rPr>
        <w:instrText xml:space="preserve"> ADDIN ZOTERO_ITEM CSL_CITATION {"citationID":"2FUQj8PR","properties":{"formattedCitation":"(Taylor, 2020)","plainCitation":"(Taylor, 2020)","noteIndex":0},"citationItems":[{"id":1106,"uris":["http://zotero.org/users/6040264/items/RBNJIVQX"],"itemData":{"id":1106,"type":"article-journal","abstract":"The naming of the Anthropocene (or epoch of Man) portends precarious futures for twenty-first century children. In deciding how best to respond, feminist scholars warn against perpetuating the heroicism and grandiosity of Man-to-the-rescue scripts. Instead they suggest paying close attention to what is already going on in the world beyond the dominion of Man, and refiguring our place in this more-than-human world by telling different kinds of stories. The author responds by recounting minor stories from a common worlds research project about a group of young Australian children's confronting encounters with wild European rabbits. These stories illustrate how assumed-to-be minor players are quietly getting on with the job of inheriting and cohabiting damaged worlds without recourse to human heroicism and dominion. She argues that by scaling down, researching and thinking with minor players outside of the main game, childhood studies is well positioned to counter the conceits of the Anthropos.","container-title":"Discourse: Studies in the Cultural Politics of Education","DOI":"10.1080/01596306.2019.1583822","ISSN":"0159-6306","issue":"3","note":"publisher: Routledge\n_eprint: https://doi.org/10.1080/01596306.2019.1583822","page":"340-358","source":"Taylor and Francis+NEJM","title":"Countering the conceits of the Anthropos: scaling down and researching with minor players","title-short":"Countering the conceits of the Anthropos","volume":"41","author":[{"family":"Taylor","given":"Affrica"}],"issued":{"date-parts":[["2020",5,3]]}}}],"schema":"https://github.com/citation-style-language/schema/raw/master/csl-citation.json"} </w:instrText>
      </w:r>
      <w:r w:rsidR="00216ACC" w:rsidRPr="005344B4">
        <w:rPr>
          <w:rFonts w:cs="Times New Roman"/>
          <w:color w:val="000000" w:themeColor="text1"/>
        </w:rPr>
        <w:fldChar w:fldCharType="separate"/>
      </w:r>
      <w:r w:rsidR="00216ACC" w:rsidRPr="005344B4">
        <w:rPr>
          <w:rFonts w:cs="Times New Roman"/>
        </w:rPr>
        <w:t>(Taylor, 2020)</w:t>
      </w:r>
      <w:r w:rsidR="00216ACC" w:rsidRPr="005344B4">
        <w:rPr>
          <w:rFonts w:cs="Times New Roman"/>
          <w:color w:val="000000" w:themeColor="text1"/>
        </w:rPr>
        <w:fldChar w:fldCharType="end"/>
      </w:r>
      <w:r w:rsidR="009D777B" w:rsidRPr="005344B4">
        <w:rPr>
          <w:rFonts w:cs="Times New Roman"/>
          <w:color w:val="000000" w:themeColor="text1"/>
        </w:rPr>
        <w:t xml:space="preserve">. Here the stories we tell and perform to and with children about our (human) response-abilities, capacities and agencies hold potential for generating different ways of being, knowing and acting in the world, for both children and adults.  </w:t>
      </w:r>
    </w:p>
    <w:p w14:paraId="24B5AFBE" w14:textId="0503A8AA" w:rsidR="00743037" w:rsidRDefault="00922DF6" w:rsidP="009811B0">
      <w:pPr>
        <w:spacing w:line="480" w:lineRule="auto"/>
        <w:rPr>
          <w:rFonts w:cs="Times New Roman"/>
          <w:color w:val="000000" w:themeColor="text1"/>
        </w:rPr>
      </w:pPr>
      <w:r w:rsidRPr="005344B4">
        <w:rPr>
          <w:rFonts w:cs="Times New Roman"/>
          <w:color w:val="000000" w:themeColor="text1"/>
        </w:rPr>
        <w:t xml:space="preserve"> In this thesis I seek to bridge the gap between family geographies and Common Worlds approaches attending to parent-child relations through the </w:t>
      </w:r>
      <w:proofErr w:type="spellStart"/>
      <w:r w:rsidRPr="005344B4">
        <w:rPr>
          <w:rFonts w:cs="Times New Roman"/>
          <w:color w:val="000000" w:themeColor="text1"/>
        </w:rPr>
        <w:t>ethico</w:t>
      </w:r>
      <w:proofErr w:type="spellEnd"/>
      <w:r w:rsidRPr="005344B4">
        <w:rPr>
          <w:rFonts w:cs="Times New Roman"/>
          <w:color w:val="000000" w:themeColor="text1"/>
        </w:rPr>
        <w:t>-onto-epistemological orientation of Common Wo</w:t>
      </w:r>
      <w:r w:rsidR="00EE7A66">
        <w:rPr>
          <w:rFonts w:cs="Times New Roman"/>
          <w:color w:val="000000" w:themeColor="text1"/>
        </w:rPr>
        <w:t>r</w:t>
      </w:r>
      <w:r w:rsidRPr="005344B4">
        <w:rPr>
          <w:rFonts w:cs="Times New Roman"/>
          <w:color w:val="000000" w:themeColor="text1"/>
        </w:rPr>
        <w:t>lds. Whilst the pedagogy and method of common worlds have developed in practice through innovative environmental education in early years education settings</w:t>
      </w:r>
      <w:r w:rsidRPr="005344B4">
        <w:rPr>
          <w:rStyle w:val="FootnoteReference"/>
          <w:rFonts w:cs="Times New Roman"/>
          <w:color w:val="000000" w:themeColor="text1"/>
        </w:rPr>
        <w:footnoteReference w:id="18"/>
      </w:r>
      <w:r w:rsidRPr="005344B4">
        <w:rPr>
          <w:rFonts w:cs="Times New Roman"/>
          <w:color w:val="000000" w:themeColor="text1"/>
        </w:rPr>
        <w:t>, I situate my study across a range of informal sites of learning and becoming – indeed from a Common Worlds perspective, any space which generates encounters with more-than-human worlds can be a site for intra-active (un)knowing, (un)doing and (un)folding.</w:t>
      </w:r>
    </w:p>
    <w:p w14:paraId="6DB9DA35" w14:textId="77777777" w:rsidR="005344B4" w:rsidRPr="005344B4" w:rsidRDefault="005344B4" w:rsidP="009811B0">
      <w:pPr>
        <w:spacing w:line="480" w:lineRule="auto"/>
        <w:rPr>
          <w:rFonts w:cs="Times New Roman"/>
        </w:rPr>
      </w:pPr>
    </w:p>
    <w:p w14:paraId="50A4DDDC" w14:textId="4DD76BB3" w:rsidR="00C01350" w:rsidRPr="00673B24" w:rsidRDefault="00673B24" w:rsidP="00673B24">
      <w:pPr>
        <w:pStyle w:val="Heading2"/>
      </w:pPr>
      <w:bookmarkStart w:id="43" w:name="_Toc213581772"/>
      <w:r>
        <w:t xml:space="preserve">2.5 </w:t>
      </w:r>
      <w:r w:rsidR="00C01350" w:rsidRPr="00673B24">
        <w:t>Conclusion</w:t>
      </w:r>
      <w:bookmarkEnd w:id="43"/>
      <w:r>
        <w:t xml:space="preserve"> </w:t>
      </w:r>
    </w:p>
    <w:p w14:paraId="07FA918C" w14:textId="0BE78576" w:rsidR="004163B5" w:rsidRPr="005344B4" w:rsidRDefault="008C23E3" w:rsidP="009811B0">
      <w:pPr>
        <w:spacing w:line="480" w:lineRule="auto"/>
        <w:rPr>
          <w:rFonts w:cs="Times New Roman"/>
        </w:rPr>
      </w:pPr>
      <w:r w:rsidRPr="005344B4">
        <w:rPr>
          <w:rFonts w:cs="Times New Roman"/>
        </w:rPr>
        <w:t>In this chapter I have outlined</w:t>
      </w:r>
      <w:r w:rsidR="00516AC6" w:rsidRPr="005344B4">
        <w:rPr>
          <w:rFonts w:cs="Times New Roman"/>
        </w:rPr>
        <w:t xml:space="preserve"> </w:t>
      </w:r>
      <w:r w:rsidR="00884C7D" w:rsidRPr="005344B4">
        <w:rPr>
          <w:rFonts w:cs="Times New Roman"/>
        </w:rPr>
        <w:t xml:space="preserve">the </w:t>
      </w:r>
      <w:r w:rsidR="00516AC6" w:rsidRPr="005344B4">
        <w:rPr>
          <w:rFonts w:cs="Times New Roman"/>
        </w:rPr>
        <w:t xml:space="preserve">key concepts </w:t>
      </w:r>
      <w:r w:rsidR="00884C7D" w:rsidRPr="005344B4">
        <w:rPr>
          <w:rFonts w:cs="Times New Roman"/>
        </w:rPr>
        <w:t>tha</w:t>
      </w:r>
      <w:r w:rsidR="00281F9A" w:rsidRPr="005344B4">
        <w:rPr>
          <w:rFonts w:cs="Times New Roman"/>
        </w:rPr>
        <w:t>t I make use of, situat</w:t>
      </w:r>
      <w:r w:rsidR="00FD770C" w:rsidRPr="005344B4">
        <w:rPr>
          <w:rFonts w:cs="Times New Roman"/>
        </w:rPr>
        <w:t>ing</w:t>
      </w:r>
      <w:r w:rsidR="00281F9A" w:rsidRPr="005344B4">
        <w:rPr>
          <w:rFonts w:cs="Times New Roman"/>
        </w:rPr>
        <w:t xml:space="preserve"> them in their social and political context </w:t>
      </w:r>
      <w:proofErr w:type="gramStart"/>
      <w:r w:rsidR="00281F9A" w:rsidRPr="005344B4">
        <w:rPr>
          <w:rFonts w:cs="Times New Roman"/>
        </w:rPr>
        <w:t>in order to</w:t>
      </w:r>
      <w:proofErr w:type="gramEnd"/>
      <w:r w:rsidR="00281F9A" w:rsidRPr="005344B4">
        <w:rPr>
          <w:rFonts w:cs="Times New Roman"/>
        </w:rPr>
        <w:t xml:space="preserve"> demonstrate their significance. T</w:t>
      </w:r>
      <w:r w:rsidR="00FD770C" w:rsidRPr="005344B4">
        <w:rPr>
          <w:rFonts w:cs="Times New Roman"/>
        </w:rPr>
        <w:t xml:space="preserve">his includes using a loose definition of the </w:t>
      </w:r>
      <w:r w:rsidR="00FD770C" w:rsidRPr="005344B4">
        <w:rPr>
          <w:rFonts w:cs="Times New Roman"/>
        </w:rPr>
        <w:lastRenderedPageBreak/>
        <w:t xml:space="preserve">term ‘environmental politics </w:t>
      </w:r>
      <w:r w:rsidR="008334F8" w:rsidRPr="005344B4">
        <w:rPr>
          <w:rFonts w:cs="Times New Roman"/>
        </w:rPr>
        <w:t>‘</w:t>
      </w:r>
      <w:proofErr w:type="gramStart"/>
      <w:r w:rsidR="008334F8" w:rsidRPr="005344B4">
        <w:rPr>
          <w:rFonts w:cs="Times New Roman"/>
        </w:rPr>
        <w:t>in</w:t>
      </w:r>
      <w:r w:rsidR="00FD770C" w:rsidRPr="005344B4">
        <w:rPr>
          <w:rFonts w:cs="Times New Roman"/>
        </w:rPr>
        <w:t xml:space="preserve"> order to</w:t>
      </w:r>
      <w:proofErr w:type="gramEnd"/>
      <w:r w:rsidR="00FD770C" w:rsidRPr="005344B4">
        <w:rPr>
          <w:rFonts w:cs="Times New Roman"/>
        </w:rPr>
        <w:t xml:space="preserve"> capture heterogeneity in </w:t>
      </w:r>
      <w:r w:rsidR="00B1054C" w:rsidRPr="005344B4">
        <w:rPr>
          <w:rFonts w:cs="Times New Roman"/>
        </w:rPr>
        <w:t xml:space="preserve">the ways in which </w:t>
      </w:r>
      <w:r w:rsidR="00A06071" w:rsidRPr="005344B4">
        <w:rPr>
          <w:rFonts w:cs="Times New Roman"/>
        </w:rPr>
        <w:t xml:space="preserve">children and their parents make sense of </w:t>
      </w:r>
      <w:r w:rsidR="000201F0" w:rsidRPr="005344B4">
        <w:rPr>
          <w:rFonts w:cs="Times New Roman"/>
        </w:rPr>
        <w:t>ecological crises; identifying the figure of the responsible individual in environmental discourse;</w:t>
      </w:r>
      <w:r w:rsidR="00F70006" w:rsidRPr="005344B4">
        <w:rPr>
          <w:rFonts w:cs="Times New Roman"/>
        </w:rPr>
        <w:t xml:space="preserve"> and situating this withing a particular set of socio-natural relations I refer to as neoliberal environmentalism. I go on to identify affects as </w:t>
      </w:r>
      <w:r w:rsidR="004163B5" w:rsidRPr="005344B4">
        <w:rPr>
          <w:rFonts w:cs="Times New Roman"/>
        </w:rPr>
        <w:t xml:space="preserve">co-constitutive of environmental </w:t>
      </w:r>
      <w:r w:rsidR="008334F8" w:rsidRPr="005344B4">
        <w:rPr>
          <w:rFonts w:cs="Times New Roman"/>
        </w:rPr>
        <w:t>politics and</w:t>
      </w:r>
      <w:r w:rsidR="004163B5" w:rsidRPr="005344B4">
        <w:rPr>
          <w:rFonts w:cs="Times New Roman"/>
        </w:rPr>
        <w:t xml:space="preserve"> draw on affect theory </w:t>
      </w:r>
      <w:r w:rsidR="00C86E13" w:rsidRPr="005344B4">
        <w:rPr>
          <w:rFonts w:cs="Times New Roman"/>
        </w:rPr>
        <w:t xml:space="preserve">via Closs-Stephens </w:t>
      </w:r>
      <w:proofErr w:type="gramStart"/>
      <w:r w:rsidR="00992D58" w:rsidRPr="005344B4">
        <w:rPr>
          <w:rFonts w:cs="Times New Roman"/>
        </w:rPr>
        <w:t>in order to</w:t>
      </w:r>
      <w:proofErr w:type="gramEnd"/>
      <w:r w:rsidR="00992D58" w:rsidRPr="005344B4">
        <w:rPr>
          <w:rFonts w:cs="Times New Roman"/>
        </w:rPr>
        <w:t xml:space="preserve"> outline the primary focus of the empirical chapters – that is the </w:t>
      </w:r>
      <w:r w:rsidR="006C7713" w:rsidRPr="005344B4">
        <w:rPr>
          <w:rFonts w:cs="Times New Roman"/>
        </w:rPr>
        <w:t xml:space="preserve">ways in </w:t>
      </w:r>
      <w:r w:rsidR="008334F8" w:rsidRPr="005344B4">
        <w:rPr>
          <w:rFonts w:cs="Times New Roman"/>
        </w:rPr>
        <w:t>which agency</w:t>
      </w:r>
      <w:r w:rsidR="008B3D6F" w:rsidRPr="005344B4">
        <w:rPr>
          <w:rFonts w:cs="Times New Roman"/>
        </w:rPr>
        <w:t xml:space="preserve"> emerges from affective encounters </w:t>
      </w:r>
      <w:r w:rsidR="00CC6DE6" w:rsidRPr="005344B4">
        <w:rPr>
          <w:rFonts w:cs="Times New Roman"/>
        </w:rPr>
        <w:t xml:space="preserve">with environmental storylines, performances, objects and imaginaries.  </w:t>
      </w:r>
      <w:r w:rsidR="00455C59" w:rsidRPr="005344B4">
        <w:rPr>
          <w:rFonts w:cs="Times New Roman"/>
        </w:rPr>
        <w:t>In the next section, I conside</w:t>
      </w:r>
      <w:r w:rsidR="0069013C" w:rsidRPr="005344B4">
        <w:rPr>
          <w:rFonts w:cs="Times New Roman"/>
        </w:rPr>
        <w:t xml:space="preserve">r how children have been considered as (not-yet) subjects </w:t>
      </w:r>
      <w:r w:rsidR="008334F8" w:rsidRPr="005344B4">
        <w:rPr>
          <w:rFonts w:cs="Times New Roman"/>
        </w:rPr>
        <w:t>historically and</w:t>
      </w:r>
      <w:r w:rsidR="0069013C" w:rsidRPr="005344B4">
        <w:rPr>
          <w:rFonts w:cs="Times New Roman"/>
        </w:rPr>
        <w:t xml:space="preserve"> </w:t>
      </w:r>
      <w:r w:rsidR="00876E3E" w:rsidRPr="005344B4">
        <w:rPr>
          <w:rFonts w:cs="Times New Roman"/>
        </w:rPr>
        <w:t>employ the concept of the post-human child to reconfigure the notion of the environmental subject</w:t>
      </w:r>
      <w:r w:rsidR="004272C1" w:rsidRPr="005344B4">
        <w:rPr>
          <w:rFonts w:cs="Times New Roman"/>
        </w:rPr>
        <w:t xml:space="preserve">. Here I argue that children and adults are entangled in processes of becoming subjects in relation to unfolding socio-natural entanglements – that is there is potential to become otherwise in taking seriously the </w:t>
      </w:r>
      <w:r w:rsidR="00D36447" w:rsidRPr="005344B4">
        <w:rPr>
          <w:rFonts w:cs="Times New Roman"/>
        </w:rPr>
        <w:t xml:space="preserve">concerns, questions and sensibilities of young children in the ongoing process of responding to ecological crises. </w:t>
      </w:r>
      <w:r w:rsidR="00846A01" w:rsidRPr="005344B4">
        <w:rPr>
          <w:rFonts w:cs="Times New Roman"/>
        </w:rPr>
        <w:t>The</w:t>
      </w:r>
      <w:r w:rsidR="00C65396" w:rsidRPr="005344B4">
        <w:rPr>
          <w:rFonts w:cs="Times New Roman"/>
        </w:rPr>
        <w:t xml:space="preserve"> researching and writing of this thesis </w:t>
      </w:r>
      <w:r w:rsidR="00731D95" w:rsidRPr="005344B4">
        <w:rPr>
          <w:rFonts w:cs="Times New Roman"/>
        </w:rPr>
        <w:t>have</w:t>
      </w:r>
      <w:r w:rsidR="00846A01" w:rsidRPr="005344B4">
        <w:rPr>
          <w:rFonts w:cs="Times New Roman"/>
        </w:rPr>
        <w:t xml:space="preserve"> been shaped in relation to reading and learning from Common World practitioner</w:t>
      </w:r>
      <w:r w:rsidR="00AB2BBE" w:rsidRPr="005344B4">
        <w:rPr>
          <w:rFonts w:cs="Times New Roman"/>
        </w:rPr>
        <w:t>s</w:t>
      </w:r>
      <w:r w:rsidR="00846A01" w:rsidRPr="005344B4">
        <w:rPr>
          <w:rFonts w:cs="Times New Roman"/>
        </w:rPr>
        <w:t xml:space="preserve"> and approaches, which </w:t>
      </w:r>
      <w:r w:rsidR="00AB2BBE" w:rsidRPr="005344B4">
        <w:rPr>
          <w:rFonts w:cs="Times New Roman"/>
        </w:rPr>
        <w:t>is where I first came across the notion of the post-human child and its potential for re</w:t>
      </w:r>
      <w:r w:rsidR="00B747D5" w:rsidRPr="005344B4">
        <w:rPr>
          <w:rFonts w:cs="Times New Roman"/>
        </w:rPr>
        <w:t>casting ethical and political commitments to more-than-human others</w:t>
      </w:r>
      <w:r w:rsidR="00B9277E" w:rsidRPr="005344B4">
        <w:rPr>
          <w:rFonts w:cs="Times New Roman"/>
        </w:rPr>
        <w:t xml:space="preserve">. Common </w:t>
      </w:r>
      <w:r w:rsidR="00731D95">
        <w:rPr>
          <w:rFonts w:cs="Times New Roman"/>
        </w:rPr>
        <w:t>W</w:t>
      </w:r>
      <w:r w:rsidR="00B9277E" w:rsidRPr="005344B4">
        <w:rPr>
          <w:rFonts w:cs="Times New Roman"/>
        </w:rPr>
        <w:t xml:space="preserve">orlds </w:t>
      </w:r>
      <w:r w:rsidR="00731D95" w:rsidRPr="005344B4">
        <w:rPr>
          <w:rFonts w:cs="Times New Roman"/>
        </w:rPr>
        <w:t>provide</w:t>
      </w:r>
      <w:r w:rsidR="00731D95">
        <w:rPr>
          <w:rFonts w:cs="Times New Roman"/>
        </w:rPr>
        <w:t>s</w:t>
      </w:r>
      <w:r w:rsidR="00B9277E" w:rsidRPr="005344B4">
        <w:rPr>
          <w:rFonts w:cs="Times New Roman"/>
        </w:rPr>
        <w:t xml:space="preserve"> a theoretical framework and ethos for the thesis, as well as shaping the methods</w:t>
      </w:r>
      <w:r w:rsidR="00752D86" w:rsidRPr="005344B4">
        <w:rPr>
          <w:rFonts w:cs="Times New Roman"/>
        </w:rPr>
        <w:t xml:space="preserve"> I employed which</w:t>
      </w:r>
      <w:r w:rsidR="00B9277E" w:rsidRPr="005344B4">
        <w:rPr>
          <w:rFonts w:cs="Times New Roman"/>
        </w:rPr>
        <w:t xml:space="preserve"> I </w:t>
      </w:r>
      <w:r w:rsidR="00752D86" w:rsidRPr="005344B4">
        <w:rPr>
          <w:rFonts w:cs="Times New Roman"/>
        </w:rPr>
        <w:t xml:space="preserve">describe in more detail in the next chapter. </w:t>
      </w:r>
    </w:p>
    <w:p w14:paraId="7C98F11B" w14:textId="2846AD68" w:rsidR="0065720A" w:rsidRPr="005344B4" w:rsidRDefault="0065720A" w:rsidP="009811B0">
      <w:pPr>
        <w:spacing w:line="480" w:lineRule="auto"/>
        <w:rPr>
          <w:rFonts w:cs="Times New Roman"/>
        </w:rPr>
      </w:pPr>
      <w:r w:rsidRPr="005344B4">
        <w:rPr>
          <w:rFonts w:cs="Times New Roman"/>
        </w:rPr>
        <w:t xml:space="preserve">Whilst indigenous scholars, anthropologists and post-human theorists among others have pointed to the multiplicity of meanings and enactments of responsibility within diverse relationships to time, place and non-human natures; neoliberal responsibility retains a powerful normative and discursive function in British politics, socio-cultural values and constructions of agency and selfhood. Further, ideas about individual responsibility have played an important role in the establishment of neoliberal environmentalism in the UK and beyond, constraining environmental subjectivities and politics within a framework of governance which fails to grapple with the structural and historical causes of ecological breakdown and catastrophic climate change. There is a need to attend to the persistence of responsibilisation in mainstream environmental discourse and the role this plays in the production of environmental ‘post-politics’. Tracing ideas about responsibility across the sites, spaces and encounters </w:t>
      </w:r>
      <w:r w:rsidRPr="005344B4">
        <w:rPr>
          <w:rFonts w:cs="Times New Roman"/>
        </w:rPr>
        <w:lastRenderedPageBreak/>
        <w:t>which seek to shape environmental subjectivities is vital for understanding how responsibility is negotiated, resisted, appropriated or (re)produced by children and adults. Borrowing a phrase from Ursula Heisse to state the ongoing importance of staying with debates which appear to have been exhausted,</w:t>
      </w:r>
      <w:r w:rsidR="00731D95">
        <w:rPr>
          <w:rFonts w:cs="Times New Roman"/>
        </w:rPr>
        <w:t xml:space="preserve"> </w:t>
      </w:r>
      <w:r w:rsidRPr="005344B4">
        <w:rPr>
          <w:rFonts w:cs="Times New Roman"/>
        </w:rPr>
        <w:t xml:space="preserve">‘Some of this critique may appear obvious, perhaps even banal to those acquainted’ with critiques of individual responsibility for ecological problems which are structurally embedded, however the fact remains that this retains be an important cultural, political and affective force means it requires continued attention. Through attending to the narratives, activities and affects circulating within heterotopic spaces of environmentalism, we can also draw attention to where and how the hegemonic logic of neoliberal environmentalism is starting to fray. Through looking at how parents and their children encounter, imagine and understand ecological crisis in the UK, we can attend to the different kinds of responsibilities and relations of care which overlap in the embodied, affective and interdependent processes of subject-becoming in Anthropocene times. </w:t>
      </w:r>
    </w:p>
    <w:p w14:paraId="716E0576" w14:textId="59E79C4A" w:rsidR="00960CDB" w:rsidRPr="005344B4" w:rsidRDefault="00960CDB" w:rsidP="0059353C">
      <w:pPr>
        <w:shd w:val="clear" w:color="auto" w:fill="FFFFFF" w:themeFill="background1"/>
        <w:spacing w:line="480" w:lineRule="auto"/>
        <w:rPr>
          <w:rFonts w:cs="Times New Roman"/>
        </w:rPr>
      </w:pPr>
      <w:r w:rsidRPr="005344B4">
        <w:rPr>
          <w:rFonts w:cs="Times New Roman"/>
        </w:rPr>
        <w:t xml:space="preserve">In this chapter, I have illustrated some of the ways in which children and young people have come to figure in contemporary environmental and climate change discourse and politics in the UK context, and the ways in which young people themselves have creatively reworked claims for intergenerational responsibility and justice. A key concern of this thesis is to avoid a recentring of children as responsible neoliberal subjects, whilst recognising the active role that children play in emerging notions of post-human agency and in shaping environmental politics. Whilst I take children as a starting point for this inquiry, I decentre them by focussing instead on the relations between children and their parents, to consider how agency emerges through intra-active child-adult </w:t>
      </w:r>
      <w:proofErr w:type="spellStart"/>
      <w:r w:rsidRPr="005344B4">
        <w:rPr>
          <w:rFonts w:cs="Times New Roman"/>
        </w:rPr>
        <w:t>becomings</w:t>
      </w:r>
      <w:proofErr w:type="spellEnd"/>
      <w:r w:rsidRPr="005344B4">
        <w:rPr>
          <w:rFonts w:cs="Times New Roman"/>
        </w:rPr>
        <w:t xml:space="preserve">. Rather than employing a Western notion of childhood as development towards adulthood, I mobilise the post-human theorisations of the child to attend to both children and adults are emerging through ongoing encounters with one another, as well as myriad other forces, agents, affects and inheritances, in particular spaces. These spaces are the museum, the festival and the protests – sites which mobilise </w:t>
      </w:r>
      <w:proofErr w:type="gramStart"/>
      <w:r w:rsidRPr="005344B4">
        <w:rPr>
          <w:rFonts w:cs="Times New Roman"/>
        </w:rPr>
        <w:t>particular problematisations</w:t>
      </w:r>
      <w:proofErr w:type="gramEnd"/>
      <w:r w:rsidRPr="005344B4">
        <w:rPr>
          <w:rFonts w:cs="Times New Roman"/>
        </w:rPr>
        <w:t xml:space="preserve"> of the environment and seek to construct or reinforce associated notions of environmental subjectivity. The mutual emergence of children and childhoods through </w:t>
      </w:r>
      <w:proofErr w:type="gramStart"/>
      <w:r w:rsidRPr="005344B4">
        <w:rPr>
          <w:rFonts w:cs="Times New Roman"/>
        </w:rPr>
        <w:t>particular historical</w:t>
      </w:r>
      <w:proofErr w:type="gramEnd"/>
      <w:r w:rsidRPr="005344B4">
        <w:rPr>
          <w:rFonts w:cs="Times New Roman"/>
        </w:rPr>
        <w:t xml:space="preserve">, material, geographical and more than human entanglements recognises that children can </w:t>
      </w:r>
      <w:r w:rsidRPr="005344B4">
        <w:rPr>
          <w:rFonts w:cs="Times New Roman"/>
        </w:rPr>
        <w:lastRenderedPageBreak/>
        <w:t xml:space="preserve">embody different agentic capacities to adults, however what these capacities look like is specific to the </w:t>
      </w:r>
      <w:proofErr w:type="spellStart"/>
      <w:r w:rsidRPr="005344B4">
        <w:rPr>
          <w:rFonts w:cs="Times New Roman"/>
        </w:rPr>
        <w:t>worlds</w:t>
      </w:r>
      <w:proofErr w:type="spellEnd"/>
      <w:r w:rsidRPr="005344B4">
        <w:rPr>
          <w:rFonts w:cs="Times New Roman"/>
        </w:rPr>
        <w:t xml:space="preserve"> children inhabit and co-</w:t>
      </w:r>
      <w:r w:rsidR="000F787A" w:rsidRPr="005344B4">
        <w:rPr>
          <w:rFonts w:cs="Times New Roman"/>
        </w:rPr>
        <w:t>constitute</w:t>
      </w:r>
      <w:r w:rsidRPr="005344B4">
        <w:rPr>
          <w:rFonts w:cs="Times New Roman"/>
        </w:rPr>
        <w:t>. At the same time, acknowledging both children and adults as int</w:t>
      </w:r>
      <w:r w:rsidR="001450AE" w:rsidRPr="005344B4">
        <w:rPr>
          <w:rFonts w:cs="Times New Roman"/>
        </w:rPr>
        <w:t>ra-</w:t>
      </w:r>
      <w:r w:rsidRPr="005344B4">
        <w:rPr>
          <w:rFonts w:cs="Times New Roman"/>
        </w:rPr>
        <w:t xml:space="preserve">active </w:t>
      </w:r>
      <w:proofErr w:type="spellStart"/>
      <w:r w:rsidRPr="005344B4">
        <w:rPr>
          <w:rFonts w:cs="Times New Roman"/>
        </w:rPr>
        <w:t>becomings</w:t>
      </w:r>
      <w:proofErr w:type="spellEnd"/>
      <w:r w:rsidRPr="005344B4">
        <w:rPr>
          <w:rFonts w:cs="Times New Roman"/>
        </w:rPr>
        <w:t xml:space="preserve"> generates a horizonal relationality in which both children and </w:t>
      </w:r>
      <w:r w:rsidR="000F787A" w:rsidRPr="005344B4">
        <w:rPr>
          <w:rFonts w:cs="Times New Roman"/>
        </w:rPr>
        <w:t>adults</w:t>
      </w:r>
      <w:r w:rsidRPr="005344B4">
        <w:rPr>
          <w:rFonts w:cs="Times New Roman"/>
        </w:rPr>
        <w:t xml:space="preserve"> are acknowledged as mutually agentic. Bridging Kallio’s work on the political subjectivity of children with Common Worlds recasting of the child as becoming in multi-species worlds, this offers a different starting point for understanding intergenerational relations. Both children and adults are actively engaged in and thus response-able to the </w:t>
      </w:r>
      <w:proofErr w:type="spellStart"/>
      <w:r w:rsidRPr="005344B4">
        <w:rPr>
          <w:rFonts w:cs="Times New Roman"/>
        </w:rPr>
        <w:t>ongoingness</w:t>
      </w:r>
      <w:proofErr w:type="spellEnd"/>
      <w:r w:rsidRPr="005344B4">
        <w:rPr>
          <w:rFonts w:cs="Times New Roman"/>
        </w:rPr>
        <w:t xml:space="preserve"> of multi-species worlds. </w:t>
      </w:r>
      <w:r w:rsidR="00E51634" w:rsidRPr="005344B4">
        <w:rPr>
          <w:rFonts w:cs="Times New Roman"/>
        </w:rPr>
        <w:t>The implications of this study are not that we (adults, practitioners, researchers) should seek to ‘</w:t>
      </w:r>
      <w:r w:rsidR="00A15B04" w:rsidRPr="005344B4">
        <w:rPr>
          <w:rFonts w:cs="Times New Roman"/>
        </w:rPr>
        <w:t>improve</w:t>
      </w:r>
      <w:r w:rsidR="00E51634" w:rsidRPr="005344B4">
        <w:rPr>
          <w:rFonts w:cs="Times New Roman"/>
        </w:rPr>
        <w:t>’ children</w:t>
      </w:r>
      <w:r w:rsidR="00A15B04" w:rsidRPr="005344B4">
        <w:rPr>
          <w:rFonts w:cs="Times New Roman"/>
        </w:rPr>
        <w:t xml:space="preserve">, but rather contribute to other projects which </w:t>
      </w:r>
      <w:r w:rsidR="00BF19D3" w:rsidRPr="005344B4">
        <w:rPr>
          <w:rFonts w:cs="Times New Roman"/>
        </w:rPr>
        <w:t xml:space="preserve">consider ‘how we, adults, can improve our own response-ability towards a less exclusionary way of knowing about subjectivities.' </w:t>
      </w:r>
      <w:r w:rsidR="00216ACC" w:rsidRPr="005344B4">
        <w:rPr>
          <w:rFonts w:cs="Times New Roman"/>
        </w:rPr>
        <w:fldChar w:fldCharType="begin"/>
      </w:r>
      <w:r w:rsidR="00A76977" w:rsidRPr="005344B4">
        <w:rPr>
          <w:rFonts w:cs="Times New Roman"/>
        </w:rPr>
        <w:instrText xml:space="preserve"> ADDIN ZOTERO_ITEM CSL_CITATION {"citationID":"tN1wKbeC","properties":{"formattedCitation":"(Tembo, 2024)","plainCitation":"(Tembo, 2024)","dontUpdate":true,"noteIndex":0},"citationItems":[{"id":2390,"uris":["http://zotero.org/users/6040264/items/KICZSUWB"],"itemData":{"id":2390,"type":"article-journal","abstract":"This paper examines the formation of children’s subjectivities, related to the metaphysical conditions of being and becoming a subject, within outdoor early childhood provision in Scotland. It applies a sociomaterial metaphysical framework to propose an alternative way of understanding how subjectivities come to form in early childhood environments, bringing together Spinozist monism in relation to Deleuze and Guattari’s concepts of assemblage and affect. Methodologically, an ethnographic approach inspired partly by the postqualitative field of scholarship is employed to gather data on children’s subjectivities at Wood Fire, a primarily outdoor early childhood setting. The data produced in this study affords an opportunity to understand the materiality and relationality of primarily outdoor early childhood provision through which subjectivities are in-formed. Thus, they demonstrate a more expanded understanding of how we, humans, are produced as individuals in specific encounters through processes of ‘affective sociomaterialisation’. Practically, this carries implications for how researchers might attune to the child’s sense of self on more expansive terms through processes of affective sociomaterialisation.","container-title":"Children's Geographies","DOI":"10.1080/14733285.2024.2335192","ISSN":"1473-3285","issue":"0","note":"publisher: Routledge\n_eprint: https://doi.org/10.1080/14733285.2024.2335192","page":"1–18","source":"Taylor and Francis+NEJM","title":"Attuning to processes of affective sociomaterialisation: exploring subjectivity and identity in outdoor early childhood provision in Scotland, UK","title-short":"Attuning to processes of affective sociomaterialisation","volume":"0","author":[{"family":"Tembo","given":"Shaddai"}],"issued":{"date-parts":[["2024"]]}}}],"schema":"https://github.com/citation-style-language/schema/raw/master/csl-citation.json"} </w:instrText>
      </w:r>
      <w:r w:rsidR="00216ACC" w:rsidRPr="005344B4">
        <w:rPr>
          <w:rFonts w:cs="Times New Roman"/>
        </w:rPr>
        <w:fldChar w:fldCharType="separate"/>
      </w:r>
      <w:r w:rsidR="00C02AA7" w:rsidRPr="005344B4">
        <w:rPr>
          <w:rFonts w:cs="Times New Roman"/>
        </w:rPr>
        <w:t>(Tembo, 2024a)</w:t>
      </w:r>
      <w:r w:rsidR="00216ACC" w:rsidRPr="005344B4">
        <w:rPr>
          <w:rFonts w:cs="Times New Roman"/>
        </w:rPr>
        <w:fldChar w:fldCharType="end"/>
      </w:r>
      <w:r w:rsidR="00216ACC" w:rsidRPr="005344B4">
        <w:rPr>
          <w:rFonts w:cs="Times New Roman"/>
        </w:rPr>
        <w:t>.</w:t>
      </w:r>
    </w:p>
    <w:p w14:paraId="45BA14CD" w14:textId="5382EAB9" w:rsidR="00E311CF" w:rsidRPr="005344B4" w:rsidRDefault="00E311CF" w:rsidP="0059353C">
      <w:pPr>
        <w:shd w:val="clear" w:color="auto" w:fill="FFFFFF" w:themeFill="background1"/>
        <w:spacing w:line="480" w:lineRule="auto"/>
        <w:rPr>
          <w:rFonts w:eastAsiaTheme="majorEastAsia" w:cs="Times New Roman"/>
          <w:color w:val="0F4761" w:themeColor="accent1" w:themeShade="BF"/>
          <w:sz w:val="40"/>
          <w:szCs w:val="40"/>
        </w:rPr>
      </w:pPr>
      <w:r w:rsidRPr="005344B4">
        <w:rPr>
          <w:rFonts w:cs="Times New Roman"/>
        </w:rPr>
        <w:br w:type="page"/>
      </w:r>
    </w:p>
    <w:p w14:paraId="7A0802E5" w14:textId="6448538C" w:rsidR="00FF6497" w:rsidRPr="005344B4" w:rsidRDefault="00740C73" w:rsidP="00901009">
      <w:pPr>
        <w:pStyle w:val="Heading1"/>
      </w:pPr>
      <w:bookmarkStart w:id="44" w:name="_Toc213581773"/>
      <w:r w:rsidRPr="005344B4">
        <w:lastRenderedPageBreak/>
        <w:t>Chapter 3</w:t>
      </w:r>
      <w:r w:rsidR="006D0436" w:rsidRPr="005344B4">
        <w:t xml:space="preserve"> Methods</w:t>
      </w:r>
      <w:bookmarkEnd w:id="44"/>
    </w:p>
    <w:p w14:paraId="08097C19" w14:textId="32F70A20" w:rsidR="00F711B5" w:rsidRPr="002D4D39" w:rsidRDefault="00F42DCE" w:rsidP="00901009">
      <w:pPr>
        <w:pStyle w:val="Heading2"/>
      </w:pPr>
      <w:bookmarkStart w:id="45" w:name="_Toc213581774"/>
      <w:r w:rsidRPr="002D4D39">
        <w:t>3.1</w:t>
      </w:r>
      <w:r w:rsidR="0035406F">
        <w:t xml:space="preserve"> </w:t>
      </w:r>
      <w:r w:rsidR="00F94118" w:rsidRPr="002D4D39">
        <w:t>Introduction</w:t>
      </w:r>
      <w:bookmarkEnd w:id="45"/>
    </w:p>
    <w:p w14:paraId="02CEAE04" w14:textId="77777777" w:rsidR="00EA55FE" w:rsidRPr="005344B4" w:rsidRDefault="00EA55FE" w:rsidP="009811B0">
      <w:pPr>
        <w:spacing w:line="480" w:lineRule="auto"/>
        <w:ind w:left="720"/>
        <w:rPr>
          <w:rFonts w:cs="Times New Roman"/>
          <w:i/>
          <w:iCs/>
        </w:rPr>
      </w:pPr>
      <w:r w:rsidRPr="005344B4">
        <w:rPr>
          <w:rFonts w:cs="Times New Roman"/>
          <w:i/>
          <w:iCs/>
        </w:rPr>
        <w:t xml:space="preserve">Judy: It's not like, separate. It’s not like Oh, climate change is over here and have I raised my children is over here. It's </w:t>
      </w:r>
      <w:proofErr w:type="gramStart"/>
      <w:r w:rsidRPr="005344B4">
        <w:rPr>
          <w:rFonts w:cs="Times New Roman"/>
          <w:i/>
          <w:iCs/>
        </w:rPr>
        <w:t>like, actually</w:t>
      </w:r>
      <w:proofErr w:type="gramEnd"/>
      <w:r w:rsidRPr="005344B4">
        <w:rPr>
          <w:rFonts w:cs="Times New Roman"/>
          <w:i/>
          <w:iCs/>
        </w:rPr>
        <w:t>. These issues are all like intertwined and -</w:t>
      </w:r>
    </w:p>
    <w:p w14:paraId="4DF690DD" w14:textId="77777777" w:rsidR="00EA55FE" w:rsidRPr="005344B4" w:rsidRDefault="00EA55FE" w:rsidP="009811B0">
      <w:pPr>
        <w:spacing w:line="480" w:lineRule="auto"/>
        <w:ind w:left="720"/>
        <w:rPr>
          <w:rFonts w:cs="Times New Roman"/>
          <w:i/>
          <w:iCs/>
        </w:rPr>
      </w:pPr>
      <w:proofErr w:type="gramStart"/>
      <w:r w:rsidRPr="005344B4">
        <w:rPr>
          <w:rFonts w:cs="Times New Roman"/>
          <w:i/>
          <w:iCs/>
        </w:rPr>
        <w:t>Actually, it's</w:t>
      </w:r>
      <w:proofErr w:type="gramEnd"/>
      <w:r w:rsidRPr="005344B4">
        <w:rPr>
          <w:rFonts w:cs="Times New Roman"/>
          <w:i/>
          <w:iCs/>
        </w:rPr>
        <w:t xml:space="preserve"> about -</w:t>
      </w:r>
    </w:p>
    <w:p w14:paraId="07205E16" w14:textId="77777777" w:rsidR="00EA55FE" w:rsidRPr="005344B4" w:rsidRDefault="00EA55FE" w:rsidP="009811B0">
      <w:pPr>
        <w:spacing w:line="480" w:lineRule="auto"/>
        <w:ind w:left="720"/>
        <w:rPr>
          <w:rFonts w:cs="Times New Roman"/>
          <w:i/>
          <w:iCs/>
        </w:rPr>
      </w:pPr>
      <w:r w:rsidRPr="005344B4">
        <w:rPr>
          <w:rFonts w:cs="Times New Roman"/>
          <w:i/>
          <w:iCs/>
        </w:rPr>
        <w:t>I don't know. I'm working this stuff out for myself, you know.</w:t>
      </w:r>
    </w:p>
    <w:p w14:paraId="7FC61667" w14:textId="77777777" w:rsidR="00EA55FE" w:rsidRPr="005344B4" w:rsidRDefault="00EA55FE" w:rsidP="009811B0">
      <w:pPr>
        <w:spacing w:line="480" w:lineRule="auto"/>
        <w:ind w:left="720"/>
        <w:rPr>
          <w:rFonts w:cs="Times New Roman"/>
          <w:i/>
          <w:iCs/>
        </w:rPr>
      </w:pPr>
      <w:r w:rsidRPr="005344B4">
        <w:rPr>
          <w:rFonts w:cs="Times New Roman"/>
          <w:i/>
          <w:iCs/>
        </w:rPr>
        <w:t>Yeah.</w:t>
      </w:r>
    </w:p>
    <w:p w14:paraId="6D567842" w14:textId="77777777" w:rsidR="00EA55FE" w:rsidRPr="005344B4" w:rsidRDefault="00EA55FE" w:rsidP="009811B0">
      <w:pPr>
        <w:spacing w:line="480" w:lineRule="auto"/>
        <w:ind w:left="720"/>
        <w:rPr>
          <w:rFonts w:cs="Times New Roman"/>
          <w:i/>
          <w:iCs/>
        </w:rPr>
      </w:pPr>
      <w:r w:rsidRPr="005344B4">
        <w:rPr>
          <w:rFonts w:cs="Times New Roman"/>
          <w:i/>
          <w:iCs/>
        </w:rPr>
        <w:t>Me: Yeah, yeah, me too.</w:t>
      </w:r>
    </w:p>
    <w:p w14:paraId="11DAD396" w14:textId="58B51A89" w:rsidR="009E0744" w:rsidRPr="005344B4" w:rsidRDefault="00EA55FE" w:rsidP="009811B0">
      <w:pPr>
        <w:spacing w:line="480" w:lineRule="auto"/>
        <w:rPr>
          <w:rFonts w:cs="Times New Roman"/>
        </w:rPr>
      </w:pPr>
      <w:r w:rsidRPr="005344B4">
        <w:rPr>
          <w:rFonts w:cs="Times New Roman"/>
        </w:rPr>
        <w:t xml:space="preserve">In the above exchange, I ask Judy, an XR parent-activist who attended The Big One with her two young children why she had begun to cry at the start of our call. My reply – ‘Yeah, yeah, me too’ was not a conscious attempt to ‘generate rapport’ with my interviewee, it was an honest response from me, speaking as a parent, trying to remain alive to the political and ethical challenges of our times whilst raising small children. I  don’t consider myself an expert in knowing how to live with ecological catastrophe; many of my interviewees had a far better grasp of climate science than I, nor a disembodied researcher seeking to represent the distant concerns of others; like all beings I am living through the </w:t>
      </w:r>
      <w:r w:rsidR="00596008" w:rsidRPr="005344B4">
        <w:rPr>
          <w:rFonts w:cs="Times New Roman"/>
        </w:rPr>
        <w:t xml:space="preserve">socio-material shifts and uncertainty </w:t>
      </w:r>
      <w:r w:rsidRPr="005344B4">
        <w:rPr>
          <w:rFonts w:cs="Times New Roman"/>
        </w:rPr>
        <w:t xml:space="preserve">of </w:t>
      </w:r>
      <w:r w:rsidR="00596008" w:rsidRPr="005344B4">
        <w:rPr>
          <w:rFonts w:cs="Times New Roman"/>
        </w:rPr>
        <w:t xml:space="preserve">unfolding </w:t>
      </w:r>
      <w:r w:rsidRPr="005344B4">
        <w:rPr>
          <w:rFonts w:cs="Times New Roman"/>
        </w:rPr>
        <w:t xml:space="preserve">Anthropocene and I am materially, politically and emotionally entangled in </w:t>
      </w:r>
      <w:r w:rsidR="00065E47" w:rsidRPr="005344B4">
        <w:rPr>
          <w:rFonts w:cs="Times New Roman"/>
        </w:rPr>
        <w:t>its</w:t>
      </w:r>
      <w:r w:rsidRPr="005344B4">
        <w:rPr>
          <w:rFonts w:cs="Times New Roman"/>
        </w:rPr>
        <w:t xml:space="preserve"> (re)production.</w:t>
      </w:r>
      <w:r w:rsidR="009E0744" w:rsidRPr="005344B4">
        <w:rPr>
          <w:rFonts w:cs="Times New Roman"/>
        </w:rPr>
        <w:t xml:space="preserve"> </w:t>
      </w:r>
    </w:p>
    <w:p w14:paraId="29506C25" w14:textId="7815C19F" w:rsidR="00EA55FE" w:rsidRPr="005344B4" w:rsidRDefault="00EA55FE" w:rsidP="009811B0">
      <w:pPr>
        <w:spacing w:line="480" w:lineRule="auto"/>
        <w:rPr>
          <w:rFonts w:cs="Times New Roman"/>
        </w:rPr>
      </w:pPr>
      <w:r w:rsidRPr="005344B4">
        <w:rPr>
          <w:rFonts w:cs="Times New Roman"/>
        </w:rPr>
        <w:t xml:space="preserve"> This thesis is both an analysis of some of the spaces, relations and practices which make up emerging environmental politics in the UK, as well as a personal journey in figuring out what role I might play, as a white, ciswoman, parent, post-graduate researcher and aspiring academic in co-constituting response-able orientations towards multispecies worlds. Living within, thinking about, researching and writing this thesis has been a deeply personal journey.  I have embraced the experiential and affective personal connections I have to this topic through autoethnography and emotive interviews, an experience which has, at times, been deeply discomforting. At other times I have sought a critical distance through piecing together fragments of ethnographic data with theoretical insights</w:t>
      </w:r>
      <w:r w:rsidR="006A7E5C" w:rsidRPr="005344B4">
        <w:rPr>
          <w:rFonts w:cs="Times New Roman"/>
        </w:rPr>
        <w:t xml:space="preserve"> from</w:t>
      </w:r>
      <w:r w:rsidRPr="005344B4">
        <w:rPr>
          <w:rFonts w:cs="Times New Roman"/>
        </w:rPr>
        <w:t xml:space="preserve"> </w:t>
      </w:r>
      <w:r w:rsidR="00C66A2C" w:rsidRPr="005344B4">
        <w:rPr>
          <w:rFonts w:cs="Times New Roman"/>
        </w:rPr>
        <w:t xml:space="preserve">feminist </w:t>
      </w:r>
      <w:r w:rsidR="00C66A2C" w:rsidRPr="005344B4">
        <w:rPr>
          <w:rFonts w:cs="Times New Roman"/>
        </w:rPr>
        <w:lastRenderedPageBreak/>
        <w:t>post-human ethics</w:t>
      </w:r>
      <w:r w:rsidR="006A7E5C" w:rsidRPr="005344B4">
        <w:rPr>
          <w:rFonts w:cs="Times New Roman"/>
        </w:rPr>
        <w:t xml:space="preserve"> and</w:t>
      </w:r>
      <w:r w:rsidR="00C66A2C" w:rsidRPr="005344B4">
        <w:rPr>
          <w:rFonts w:cs="Times New Roman"/>
        </w:rPr>
        <w:t xml:space="preserve"> affect theory</w:t>
      </w:r>
      <w:r w:rsidRPr="005344B4">
        <w:rPr>
          <w:rFonts w:cs="Times New Roman"/>
        </w:rPr>
        <w:t>. This piecing together is a process of bricolage which allows me to tell a story about the</w:t>
      </w:r>
      <w:r w:rsidR="007023CA" w:rsidRPr="005344B4">
        <w:rPr>
          <w:rFonts w:cs="Times New Roman"/>
        </w:rPr>
        <w:t xml:space="preserve"> </w:t>
      </w:r>
      <w:proofErr w:type="spellStart"/>
      <w:r w:rsidR="007023CA" w:rsidRPr="005344B4">
        <w:rPr>
          <w:rFonts w:cs="Times New Roman"/>
        </w:rPr>
        <w:t>affects</w:t>
      </w:r>
      <w:proofErr w:type="spellEnd"/>
      <w:r w:rsidR="007023CA" w:rsidRPr="005344B4">
        <w:rPr>
          <w:rFonts w:cs="Times New Roman"/>
        </w:rPr>
        <w:t xml:space="preserve"> and potentials </w:t>
      </w:r>
      <w:r w:rsidRPr="005344B4">
        <w:rPr>
          <w:rFonts w:cs="Times New Roman"/>
        </w:rPr>
        <w:t xml:space="preserve">of parent-child intra-actions in spaces which aim to inform, educate or mobilise families to act in relation to ecological crisis. </w:t>
      </w:r>
    </w:p>
    <w:p w14:paraId="0F2C5E43" w14:textId="4D5F71D3" w:rsidR="00EA55FE" w:rsidRPr="005344B4" w:rsidRDefault="00EA55FE" w:rsidP="009811B0">
      <w:pPr>
        <w:spacing w:line="480" w:lineRule="auto"/>
        <w:rPr>
          <w:rFonts w:cs="Times New Roman"/>
        </w:rPr>
      </w:pPr>
      <w:r w:rsidRPr="005344B4">
        <w:rPr>
          <w:rFonts w:cs="Times New Roman"/>
        </w:rPr>
        <w:t xml:space="preserve">In this methodology chapter, I </w:t>
      </w:r>
      <w:r w:rsidR="008B1C2B" w:rsidRPr="005344B4">
        <w:rPr>
          <w:rFonts w:cs="Times New Roman"/>
        </w:rPr>
        <w:t xml:space="preserve">give a brief overview of the three sites </w:t>
      </w:r>
      <w:r w:rsidR="00A941F1" w:rsidRPr="005344B4">
        <w:rPr>
          <w:rFonts w:cs="Times New Roman"/>
        </w:rPr>
        <w:t>in which I situate my research</w:t>
      </w:r>
      <w:r w:rsidR="0013734A" w:rsidRPr="005344B4">
        <w:rPr>
          <w:rFonts w:cs="Times New Roman"/>
        </w:rPr>
        <w:t>.</w:t>
      </w:r>
      <w:r w:rsidR="00A941F1" w:rsidRPr="005344B4">
        <w:rPr>
          <w:rFonts w:cs="Times New Roman"/>
        </w:rPr>
        <w:t xml:space="preserve"> These sites were chosen because they </w:t>
      </w:r>
      <w:r w:rsidR="0013734A" w:rsidRPr="005344B4">
        <w:rPr>
          <w:rFonts w:cs="Times New Roman"/>
        </w:rPr>
        <w:t>foreground</w:t>
      </w:r>
      <w:r w:rsidR="00A941F1" w:rsidRPr="005344B4">
        <w:rPr>
          <w:rFonts w:cs="Times New Roman"/>
        </w:rPr>
        <w:t xml:space="preserve"> family engagement with environmental </w:t>
      </w:r>
      <w:r w:rsidR="0013734A" w:rsidRPr="005344B4">
        <w:rPr>
          <w:rFonts w:cs="Times New Roman"/>
        </w:rPr>
        <w:t xml:space="preserve">politics, as spaces which seek to inform, educate or otherwise persuade </w:t>
      </w:r>
      <w:r w:rsidR="00DF42D4" w:rsidRPr="005344B4">
        <w:rPr>
          <w:rFonts w:cs="Times New Roman"/>
        </w:rPr>
        <w:t xml:space="preserve">individuals to respond to ecological problems. I argue that these sites </w:t>
      </w:r>
      <w:r w:rsidR="00C73C90" w:rsidRPr="005344B4">
        <w:rPr>
          <w:rFonts w:cs="Times New Roman"/>
        </w:rPr>
        <w:t xml:space="preserve">contain potential as heterotopias; they provide a temporal and spatial break from everyday routines and rhythms, and as such </w:t>
      </w:r>
      <w:r w:rsidR="00B15A42" w:rsidRPr="005344B4">
        <w:rPr>
          <w:rFonts w:cs="Times New Roman"/>
        </w:rPr>
        <w:t>can</w:t>
      </w:r>
      <w:r w:rsidR="00C73C90" w:rsidRPr="005344B4">
        <w:rPr>
          <w:rFonts w:cs="Times New Roman"/>
        </w:rPr>
        <w:t xml:space="preserve"> offer opportunit</w:t>
      </w:r>
      <w:r w:rsidR="00B15A42" w:rsidRPr="005344B4">
        <w:rPr>
          <w:rFonts w:cs="Times New Roman"/>
        </w:rPr>
        <w:t>ies</w:t>
      </w:r>
      <w:r w:rsidR="00C73C90" w:rsidRPr="005344B4">
        <w:rPr>
          <w:rFonts w:cs="Times New Roman"/>
        </w:rPr>
        <w:t>, however</w:t>
      </w:r>
      <w:r w:rsidR="00EE7A66">
        <w:rPr>
          <w:rFonts w:cs="Times New Roman"/>
        </w:rPr>
        <w:t xml:space="preserve"> </w:t>
      </w:r>
      <w:r w:rsidR="00C73C90" w:rsidRPr="005344B4">
        <w:rPr>
          <w:rFonts w:cs="Times New Roman"/>
        </w:rPr>
        <w:t>flee</w:t>
      </w:r>
      <w:r w:rsidR="00EE7A66">
        <w:rPr>
          <w:rFonts w:cs="Times New Roman"/>
        </w:rPr>
        <w:t>t</w:t>
      </w:r>
      <w:r w:rsidR="00C73C90" w:rsidRPr="005344B4">
        <w:rPr>
          <w:rFonts w:cs="Times New Roman"/>
        </w:rPr>
        <w:t>ing</w:t>
      </w:r>
      <w:r w:rsidR="00EE7A66">
        <w:rPr>
          <w:rFonts w:cs="Times New Roman"/>
        </w:rPr>
        <w:t>,</w:t>
      </w:r>
      <w:r w:rsidR="00C73C90" w:rsidRPr="005344B4">
        <w:rPr>
          <w:rFonts w:cs="Times New Roman"/>
        </w:rPr>
        <w:t xml:space="preserve"> to ‘float and think big’  </w:t>
      </w:r>
      <w:r w:rsidR="00BF2CAE" w:rsidRPr="005344B4">
        <w:rPr>
          <w:rFonts w:cs="Times New Roman"/>
        </w:rPr>
        <w:fldChar w:fldCharType="begin"/>
      </w:r>
      <w:r w:rsidR="00BF2CAE" w:rsidRPr="005344B4">
        <w:rPr>
          <w:rFonts w:cs="Times New Roman"/>
        </w:rPr>
        <w:instrText xml:space="preserve"> ADDIN ZOTERO_ITEM CSL_CITATION {"citationID":"idt4T5U2","properties":{"formattedCitation":"(Berlant and Greenwald, 2012)","plainCitation":"(Berlant and Greenwald, 2012)","noteIndex":0},"citationItems":[{"id":2410,"uris":["http://zotero.org/users/6040264/items/3YZ44CFT"],"itemData":{"id":2410,"type":"article-journal","container-title":"Qui Parle","DOI":"10.5250/quiparle.20.2.0071","ISSN":"1041-8385","issue":"2","note":"publisher: Duke University Press","page":"71-89","source":"JSTOR","title":"Affect in the End Times: A Conversation with Lauren Berlant","title-short":"Affect in the End Times","volume":"20","author":[{"family":"Berlant","given":"Lauren"},{"family":"Greenwald","given":"Jordan"}],"issued":{"date-parts":[["2012"]]}}}],"schema":"https://github.com/citation-style-language/schema/raw/master/csl-citation.json"} </w:instrText>
      </w:r>
      <w:r w:rsidR="00BF2CAE" w:rsidRPr="005344B4">
        <w:rPr>
          <w:rFonts w:cs="Times New Roman"/>
        </w:rPr>
        <w:fldChar w:fldCharType="separate"/>
      </w:r>
      <w:r w:rsidR="00BF2CAE" w:rsidRPr="005344B4">
        <w:rPr>
          <w:rFonts w:cs="Times New Roman"/>
        </w:rPr>
        <w:t>(Berlant and Greenwald, 2012)</w:t>
      </w:r>
      <w:r w:rsidR="00BF2CAE" w:rsidRPr="005344B4">
        <w:rPr>
          <w:rFonts w:cs="Times New Roman"/>
        </w:rPr>
        <w:fldChar w:fldCharType="end"/>
      </w:r>
      <w:r w:rsidR="00C73C90" w:rsidRPr="005344B4">
        <w:rPr>
          <w:rFonts w:cs="Times New Roman"/>
        </w:rPr>
        <w:t>– that is a chance to reflect upon the status quo</w:t>
      </w:r>
      <w:r w:rsidR="006A3333" w:rsidRPr="005344B4">
        <w:rPr>
          <w:rFonts w:cs="Times New Roman"/>
        </w:rPr>
        <w:t xml:space="preserve"> and imagine other ways of being. </w:t>
      </w:r>
      <w:r w:rsidR="00B15A42" w:rsidRPr="005344B4">
        <w:rPr>
          <w:rFonts w:cs="Times New Roman"/>
        </w:rPr>
        <w:t>I go on to</w:t>
      </w:r>
      <w:r w:rsidR="00BC6BC5" w:rsidRPr="005344B4">
        <w:rPr>
          <w:rFonts w:cs="Times New Roman"/>
        </w:rPr>
        <w:t xml:space="preserve"> describe i</w:t>
      </w:r>
      <w:r w:rsidR="00C6121C" w:rsidRPr="005344B4">
        <w:rPr>
          <w:rFonts w:cs="Times New Roman"/>
        </w:rPr>
        <w:t xml:space="preserve">n </w:t>
      </w:r>
      <w:r w:rsidR="00BC6BC5" w:rsidRPr="005344B4">
        <w:rPr>
          <w:rFonts w:cs="Times New Roman"/>
        </w:rPr>
        <w:t xml:space="preserve">detail the ethnographic </w:t>
      </w:r>
      <w:r w:rsidR="00143FF8" w:rsidRPr="005344B4">
        <w:rPr>
          <w:rFonts w:cs="Times New Roman"/>
        </w:rPr>
        <w:t xml:space="preserve">mode of research that I embodied whilst participating in and observing each site. </w:t>
      </w:r>
      <w:r w:rsidR="000F2F7D" w:rsidRPr="005344B4">
        <w:rPr>
          <w:rFonts w:cs="Times New Roman"/>
        </w:rPr>
        <w:t>This includes</w:t>
      </w:r>
      <w:r w:rsidR="006C3846" w:rsidRPr="005344B4">
        <w:rPr>
          <w:rFonts w:cs="Times New Roman"/>
        </w:rPr>
        <w:t xml:space="preserve"> autoethnography</w:t>
      </w:r>
      <w:r w:rsidR="00C6121C" w:rsidRPr="005344B4">
        <w:rPr>
          <w:rFonts w:cs="Times New Roman"/>
        </w:rPr>
        <w:t>;</w:t>
      </w:r>
      <w:r w:rsidR="00E137D9" w:rsidRPr="005344B4">
        <w:rPr>
          <w:rFonts w:cs="Times New Roman"/>
        </w:rPr>
        <w:t xml:space="preserve"> listening (t</w:t>
      </w:r>
      <w:r w:rsidR="006C3846" w:rsidRPr="005344B4">
        <w:rPr>
          <w:rFonts w:cs="Times New Roman"/>
        </w:rPr>
        <w:t xml:space="preserve">uning in to </w:t>
      </w:r>
      <w:r w:rsidR="00975F38" w:rsidRPr="005344B4">
        <w:rPr>
          <w:rFonts w:cs="Times New Roman"/>
        </w:rPr>
        <w:t>children’s</w:t>
      </w:r>
      <w:r w:rsidR="006C3846" w:rsidRPr="005344B4">
        <w:rPr>
          <w:rFonts w:cs="Times New Roman"/>
        </w:rPr>
        <w:t xml:space="preserve"> </w:t>
      </w:r>
      <w:r w:rsidR="00975F38" w:rsidRPr="005344B4">
        <w:rPr>
          <w:rFonts w:cs="Times New Roman"/>
        </w:rPr>
        <w:t>idiosyncratic modes of sense-making</w:t>
      </w:r>
      <w:r w:rsidR="00E137D9" w:rsidRPr="005344B4">
        <w:rPr>
          <w:rFonts w:cs="Times New Roman"/>
        </w:rPr>
        <w:t>)</w:t>
      </w:r>
      <w:r w:rsidR="00C6121C" w:rsidRPr="005344B4">
        <w:rPr>
          <w:rFonts w:cs="Times New Roman"/>
        </w:rPr>
        <w:t>;</w:t>
      </w:r>
      <w:r w:rsidR="00E137D9" w:rsidRPr="005344B4">
        <w:rPr>
          <w:rFonts w:cs="Times New Roman"/>
        </w:rPr>
        <w:t xml:space="preserve"> observing (</w:t>
      </w:r>
      <w:r w:rsidR="00975F38" w:rsidRPr="005344B4">
        <w:rPr>
          <w:rFonts w:cs="Times New Roman"/>
        </w:rPr>
        <w:t>attending to interactions between children and adults</w:t>
      </w:r>
      <w:r w:rsidR="00E137D9" w:rsidRPr="005344B4">
        <w:rPr>
          <w:rFonts w:cs="Times New Roman"/>
        </w:rPr>
        <w:t>)</w:t>
      </w:r>
      <w:r w:rsidR="00C6121C" w:rsidRPr="005344B4">
        <w:rPr>
          <w:rFonts w:cs="Times New Roman"/>
        </w:rPr>
        <w:t>;</w:t>
      </w:r>
      <w:r w:rsidR="00975F38" w:rsidRPr="005344B4">
        <w:rPr>
          <w:rFonts w:cs="Times New Roman"/>
        </w:rPr>
        <w:t xml:space="preserve"> informal chats and semi-formal interviews. I discuss some </w:t>
      </w:r>
      <w:r w:rsidR="00C6121C" w:rsidRPr="005344B4">
        <w:rPr>
          <w:rFonts w:cs="Times New Roman"/>
        </w:rPr>
        <w:t>of the</w:t>
      </w:r>
      <w:r w:rsidR="00975F38" w:rsidRPr="005344B4">
        <w:rPr>
          <w:rFonts w:cs="Times New Roman"/>
        </w:rPr>
        <w:t xml:space="preserve"> practicalities of collecting data</w:t>
      </w:r>
      <w:r w:rsidR="00075E96" w:rsidRPr="005344B4">
        <w:rPr>
          <w:rFonts w:cs="Times New Roman"/>
        </w:rPr>
        <w:t xml:space="preserve"> and </w:t>
      </w:r>
      <w:r w:rsidR="0004358E" w:rsidRPr="005344B4">
        <w:rPr>
          <w:rFonts w:cs="Times New Roman"/>
        </w:rPr>
        <w:t>the ethical considerations of the study pertaining to researching with my children, seeking informed consent from children and their parents and the emoti</w:t>
      </w:r>
      <w:r w:rsidR="0003328C" w:rsidRPr="005344B4">
        <w:rPr>
          <w:rFonts w:cs="Times New Roman"/>
        </w:rPr>
        <w:t>ve experiences</w:t>
      </w:r>
      <w:r w:rsidR="0004358E" w:rsidRPr="005344B4">
        <w:rPr>
          <w:rFonts w:cs="Times New Roman"/>
        </w:rPr>
        <w:t xml:space="preserve"> of conducting a study on </w:t>
      </w:r>
      <w:r w:rsidR="0003328C" w:rsidRPr="005344B4">
        <w:rPr>
          <w:rFonts w:cs="Times New Roman"/>
        </w:rPr>
        <w:t>ecological crisis. Throughout the study, I adopted a</w:t>
      </w:r>
      <w:r w:rsidR="00081EEA" w:rsidRPr="005344B4">
        <w:rPr>
          <w:rFonts w:cs="Times New Roman"/>
        </w:rPr>
        <w:t xml:space="preserve"> </w:t>
      </w:r>
      <w:r w:rsidR="0003328C" w:rsidRPr="005344B4">
        <w:rPr>
          <w:rFonts w:cs="Times New Roman"/>
        </w:rPr>
        <w:t xml:space="preserve">relational ethic of care with </w:t>
      </w:r>
      <w:r w:rsidR="00081EEA" w:rsidRPr="005344B4">
        <w:rPr>
          <w:rFonts w:cs="Times New Roman"/>
        </w:rPr>
        <w:t xml:space="preserve">participants particularly those I interviewed, which I discuss with reference to some examples. </w:t>
      </w:r>
      <w:r w:rsidR="00065E47" w:rsidRPr="005344B4">
        <w:rPr>
          <w:rFonts w:cs="Times New Roman"/>
        </w:rPr>
        <w:t>Finally,</w:t>
      </w:r>
      <w:r w:rsidR="003645CA" w:rsidRPr="005344B4">
        <w:rPr>
          <w:rFonts w:cs="Times New Roman"/>
        </w:rPr>
        <w:t xml:space="preserve"> I identify some of the limits of the study. </w:t>
      </w:r>
    </w:p>
    <w:p w14:paraId="64AAAD7E" w14:textId="0A47B429" w:rsidR="00EA55FE" w:rsidRPr="005344B4" w:rsidRDefault="00EA55FE" w:rsidP="009811B0">
      <w:pPr>
        <w:spacing w:line="480" w:lineRule="auto"/>
        <w:rPr>
          <w:rFonts w:cs="Times New Roman"/>
        </w:rPr>
      </w:pPr>
      <w:r w:rsidRPr="005344B4">
        <w:rPr>
          <w:rFonts w:cs="Times New Roman"/>
        </w:rPr>
        <w:t>Whilst both my theoretical framing and methodological approach draw on post-human</w:t>
      </w:r>
      <w:r w:rsidR="005E0256" w:rsidRPr="005344B4">
        <w:rPr>
          <w:rFonts w:cs="Times New Roman"/>
        </w:rPr>
        <w:t xml:space="preserve">ist </w:t>
      </w:r>
      <w:r w:rsidRPr="005344B4">
        <w:rPr>
          <w:rFonts w:cs="Times New Roman"/>
        </w:rPr>
        <w:t xml:space="preserve">approaches to acknowledging and participating in more-than-human worlds, the empirical focus of my thesis is child-adult interactions in particular sites which aim to discursively shape environmental subjects. It is influenced by Common Worlds </w:t>
      </w:r>
      <w:r w:rsidR="00065E47" w:rsidRPr="005344B4">
        <w:rPr>
          <w:rFonts w:cs="Times New Roman"/>
        </w:rPr>
        <w:t>methodology but</w:t>
      </w:r>
      <w:r w:rsidRPr="005344B4">
        <w:rPr>
          <w:rFonts w:cs="Times New Roman"/>
        </w:rPr>
        <w:t xml:space="preserve"> doesn’t employ explicitly more-than-human methods. Rather, I take an embodied approach of noticing, attuning to and being affected by</w:t>
      </w:r>
      <w:r w:rsidR="00127DCE" w:rsidRPr="005344B4">
        <w:rPr>
          <w:rFonts w:cs="Times New Roman"/>
        </w:rPr>
        <w:t xml:space="preserve"> </w:t>
      </w:r>
      <w:r w:rsidR="00BF2CAE" w:rsidRPr="005344B4">
        <w:rPr>
          <w:rFonts w:cs="Times New Roman"/>
        </w:rPr>
        <w:fldChar w:fldCharType="begin"/>
      </w:r>
      <w:r w:rsidR="00BF2CAE" w:rsidRPr="005344B4">
        <w:rPr>
          <w:rFonts w:cs="Times New Roman"/>
        </w:rPr>
        <w:instrText xml:space="preserve"> ADDIN ZOTERO_ITEM CSL_CITATION {"citationID":"Kvgoz1YI","properties":{"formattedCitation":"(Stewart, 2011)","plainCitation":"(Stewart, 2011)","noteIndex":0},"citationItems":[{"id":1888,"uris":["http://zotero.org/users/6040264/items/AZR9Z9YW"],"itemData":{"id":1888,"type":"article-journal","abstract":"This paper proposes an analytic attention to the charged atmospheres of everyday life. It asks how circulating forces are generated as atmospheres per se, how they spawn worlds, animate forms of attachment and detachment, and become the live background of living in and living through things. Writing through several small cases selected out of countless potentially describable moments and scenes in which the sense of something happening becomes tactile, I try to open a proliferative list of questions about how forces come to reside in experiences, conditions, things, dreams, landscapes, imaginaries, and lived sensory moments. How do people dwelling in them become attuned to the sense of something coming into existence or something waning, sagging, dissipating, enduring, or resonating with what is lost or promising? I suggest that atmospheric attunements are palpable and sensory yet imaginary and uncontained, material yet abstract. They have rhythms, valences, moods, sensations, tempos, and lifespans. They can pull the senses into alert or incite distraction or denial.","container-title":"Environment and Planning D: Society and Space","DOI":"10.1068/d9109","ISSN":"0263-7758","issue":"3","journalAbbreviation":"Environ Plan D","language":"en","note":"publisher: SAGE Publications Ltd STM","page":"445-453","source":"SAGE Journals","title":"Atmospheric Attunements","volume":"29","author":[{"family":"Stewart","given":"Kathleen"}],"issued":{"date-parts":[["2011",6,1]]}}}],"schema":"https://github.com/citation-style-language/schema/raw/master/csl-citation.json"} </w:instrText>
      </w:r>
      <w:r w:rsidR="00BF2CAE" w:rsidRPr="005344B4">
        <w:rPr>
          <w:rFonts w:cs="Times New Roman"/>
        </w:rPr>
        <w:fldChar w:fldCharType="separate"/>
      </w:r>
      <w:r w:rsidR="00BF2CAE" w:rsidRPr="005344B4">
        <w:rPr>
          <w:rFonts w:cs="Times New Roman"/>
        </w:rPr>
        <w:t>(Stewart, 2011)</w:t>
      </w:r>
      <w:r w:rsidR="00BF2CAE" w:rsidRPr="005344B4">
        <w:rPr>
          <w:rFonts w:cs="Times New Roman"/>
        </w:rPr>
        <w:fldChar w:fldCharType="end"/>
      </w:r>
      <w:r w:rsidR="00BF2CAE" w:rsidRPr="005344B4">
        <w:rPr>
          <w:rFonts w:cs="Times New Roman"/>
        </w:rPr>
        <w:t xml:space="preserve">, </w:t>
      </w:r>
      <w:r w:rsidR="00786C62" w:rsidRPr="005344B4">
        <w:rPr>
          <w:rFonts w:cs="Times New Roman"/>
        </w:rPr>
        <w:t xml:space="preserve"> holding this in tension with the discursive framings, narratives and political aims of each site. </w:t>
      </w:r>
      <w:r w:rsidR="00596008" w:rsidRPr="005344B4">
        <w:rPr>
          <w:rFonts w:cs="Times New Roman"/>
        </w:rPr>
        <w:t xml:space="preserve"> </w:t>
      </w:r>
      <w:r w:rsidR="00786C62" w:rsidRPr="005344B4">
        <w:rPr>
          <w:rFonts w:cs="Times New Roman"/>
        </w:rPr>
        <w:t>Following</w:t>
      </w:r>
      <w:r w:rsidR="00596008" w:rsidRPr="005344B4">
        <w:rPr>
          <w:rFonts w:cs="Times New Roman"/>
        </w:rPr>
        <w:t xml:space="preserve"> Angharad Closs-S</w:t>
      </w:r>
      <w:r w:rsidR="00786C62" w:rsidRPr="005344B4">
        <w:rPr>
          <w:rFonts w:cs="Times New Roman"/>
        </w:rPr>
        <w:t>tephens</w:t>
      </w:r>
      <w:r w:rsidR="00BF2CAE" w:rsidRPr="005344B4">
        <w:rPr>
          <w:rFonts w:cs="Times New Roman"/>
        </w:rPr>
        <w:t xml:space="preserve"> (2022)</w:t>
      </w:r>
      <w:r w:rsidR="00786C62" w:rsidRPr="005344B4">
        <w:rPr>
          <w:rFonts w:cs="Times New Roman"/>
        </w:rPr>
        <w:t xml:space="preserve">, I </w:t>
      </w:r>
      <w:r w:rsidR="001A7724" w:rsidRPr="005344B4">
        <w:rPr>
          <w:rFonts w:cs="Times New Roman"/>
        </w:rPr>
        <w:t>draw</w:t>
      </w:r>
      <w:r w:rsidR="00786C62" w:rsidRPr="005344B4">
        <w:rPr>
          <w:rFonts w:cs="Times New Roman"/>
        </w:rPr>
        <w:t xml:space="preserve"> on </w:t>
      </w:r>
      <w:r w:rsidR="001A7724" w:rsidRPr="005344B4">
        <w:rPr>
          <w:rFonts w:cs="Times New Roman"/>
        </w:rPr>
        <w:t>my experience of the sites to focus on</w:t>
      </w:r>
      <w:r w:rsidR="00AE76A3" w:rsidRPr="005344B4">
        <w:rPr>
          <w:rFonts w:cs="Times New Roman"/>
        </w:rPr>
        <w:t xml:space="preserve"> what </w:t>
      </w:r>
      <w:proofErr w:type="gramStart"/>
      <w:r w:rsidR="00AE76A3" w:rsidRPr="005344B4">
        <w:rPr>
          <w:rFonts w:cs="Times New Roman"/>
        </w:rPr>
        <w:t>actually unfolds</w:t>
      </w:r>
      <w:proofErr w:type="gramEnd"/>
      <w:r w:rsidR="00AE76A3" w:rsidRPr="005344B4">
        <w:rPr>
          <w:rFonts w:cs="Times New Roman"/>
        </w:rPr>
        <w:t xml:space="preserve"> within each </w:t>
      </w:r>
      <w:proofErr w:type="gramStart"/>
      <w:r w:rsidR="00AE76A3" w:rsidRPr="005344B4">
        <w:rPr>
          <w:rFonts w:cs="Times New Roman"/>
        </w:rPr>
        <w:t>particular space-time</w:t>
      </w:r>
      <w:proofErr w:type="gramEnd"/>
      <w:r w:rsidR="00786C62" w:rsidRPr="005344B4">
        <w:rPr>
          <w:rFonts w:cs="Times New Roman"/>
        </w:rPr>
        <w:t xml:space="preserve">. </w:t>
      </w:r>
      <w:r w:rsidRPr="005344B4">
        <w:rPr>
          <w:rFonts w:cs="Times New Roman"/>
        </w:rPr>
        <w:t xml:space="preserve"> The fragments of this thesis have been collected through autoethnographic and ethnographic research encounters including interviews. Multispecies relations </w:t>
      </w:r>
      <w:r w:rsidRPr="005344B4">
        <w:rPr>
          <w:rFonts w:cs="Times New Roman"/>
        </w:rPr>
        <w:lastRenderedPageBreak/>
        <w:t xml:space="preserve">play </w:t>
      </w:r>
      <w:r w:rsidR="00480FA8" w:rsidRPr="005344B4">
        <w:rPr>
          <w:rFonts w:cs="Times New Roman"/>
        </w:rPr>
        <w:t xml:space="preserve">a </w:t>
      </w:r>
      <w:r w:rsidRPr="005344B4">
        <w:rPr>
          <w:rFonts w:cs="Times New Roman"/>
        </w:rPr>
        <w:t xml:space="preserve">smaller role in the analysis; however non-human others are present throughout the sites, and another story could be told about the multiple ways in which these interact with child-adult relation in human families with different affects and </w:t>
      </w:r>
      <w:proofErr w:type="spellStart"/>
      <w:r w:rsidRPr="005344B4">
        <w:rPr>
          <w:rFonts w:cs="Times New Roman"/>
        </w:rPr>
        <w:t>agencements</w:t>
      </w:r>
      <w:proofErr w:type="spellEnd"/>
      <w:r w:rsidRPr="005344B4">
        <w:rPr>
          <w:rFonts w:cs="Times New Roman"/>
        </w:rPr>
        <w:t>. Here, the intra-active relations between discourse and materiality, as described by Barad (2007), are of interest</w:t>
      </w:r>
      <w:r w:rsidR="00225809" w:rsidRPr="005344B4">
        <w:rPr>
          <w:rFonts w:cs="Times New Roman"/>
        </w:rPr>
        <w:t xml:space="preserve">. These </w:t>
      </w:r>
      <w:r w:rsidRPr="005344B4">
        <w:rPr>
          <w:rFonts w:cs="Times New Roman"/>
        </w:rPr>
        <w:t xml:space="preserve">are drawn out through a diffractive </w:t>
      </w:r>
      <w:r w:rsidR="00225809" w:rsidRPr="005344B4">
        <w:rPr>
          <w:rFonts w:cs="Times New Roman"/>
        </w:rPr>
        <w:t>analysis</w:t>
      </w:r>
      <w:r w:rsidRPr="005344B4">
        <w:rPr>
          <w:rFonts w:cs="Times New Roman"/>
        </w:rPr>
        <w:t>, working across diverse bodies of literature and thought to the highlight potentiality of each in relation to family.</w:t>
      </w:r>
      <w:r w:rsidR="007D64AE" w:rsidRPr="005344B4">
        <w:rPr>
          <w:rFonts w:cs="Times New Roman"/>
        </w:rPr>
        <w:t xml:space="preserve"> The process of diffractive analysis is explained in more detail in section 3.5 below.</w:t>
      </w:r>
      <w:r w:rsidRPr="005344B4">
        <w:rPr>
          <w:rFonts w:cs="Times New Roman"/>
        </w:rPr>
        <w:t xml:space="preserve">  Working across three heterotopic sites, I use ethnographic and autoethnographic enquiry to develop a collage-like composition of which demonstrates the multiple and heterogenous ways in which family spaces, practices and interactions are both situated within and contribute to shifting environmental politics. I do so </w:t>
      </w:r>
      <w:proofErr w:type="gramStart"/>
      <w:r w:rsidRPr="005344B4">
        <w:rPr>
          <w:rFonts w:cs="Times New Roman"/>
        </w:rPr>
        <w:t>in order to</w:t>
      </w:r>
      <w:proofErr w:type="gramEnd"/>
      <w:r w:rsidRPr="005344B4">
        <w:rPr>
          <w:rFonts w:cs="Times New Roman"/>
        </w:rPr>
        <w:t xml:space="preserve"> suggest that the family constitutes an important and often overlooked</w:t>
      </w:r>
      <w:r w:rsidR="00C7621F" w:rsidRPr="005344B4">
        <w:rPr>
          <w:rFonts w:cs="Times New Roman"/>
        </w:rPr>
        <w:t xml:space="preserve"> site of environmental politics. </w:t>
      </w:r>
      <w:r w:rsidRPr="005344B4">
        <w:rPr>
          <w:rFonts w:cs="Times New Roman"/>
        </w:rPr>
        <w:t xml:space="preserve">  </w:t>
      </w:r>
    </w:p>
    <w:p w14:paraId="25FC069B" w14:textId="6D95506F" w:rsidR="00F94118" w:rsidRPr="002D4D39" w:rsidRDefault="00F42DCE" w:rsidP="00901009">
      <w:pPr>
        <w:pStyle w:val="Heading2"/>
      </w:pPr>
      <w:bookmarkStart w:id="46" w:name="_Toc213581775"/>
      <w:r w:rsidRPr="002D4D39">
        <w:t>3.2 Sites of Research</w:t>
      </w:r>
      <w:bookmarkEnd w:id="46"/>
    </w:p>
    <w:p w14:paraId="2B688881" w14:textId="0C66BDB5" w:rsidR="00A978D8" w:rsidRPr="005344B4" w:rsidRDefault="00A978D8" w:rsidP="009811B0">
      <w:pPr>
        <w:spacing w:line="480" w:lineRule="auto"/>
        <w:rPr>
          <w:rFonts w:cs="Times New Roman"/>
        </w:rPr>
      </w:pPr>
      <w:r w:rsidRPr="005344B4">
        <w:rPr>
          <w:rFonts w:cs="Times New Roman"/>
        </w:rPr>
        <w:t xml:space="preserve">The study is </w:t>
      </w:r>
      <w:r w:rsidR="00EC53C5" w:rsidRPr="005344B4">
        <w:rPr>
          <w:rFonts w:cs="Times New Roman"/>
        </w:rPr>
        <w:t>a multi-sited ethnography in</w:t>
      </w:r>
      <w:r w:rsidRPr="005344B4">
        <w:rPr>
          <w:rFonts w:cs="Times New Roman"/>
        </w:rPr>
        <w:t xml:space="preserve"> three socio-cultural spaces which </w:t>
      </w:r>
      <w:r w:rsidR="00F91627" w:rsidRPr="005344B4">
        <w:rPr>
          <w:rFonts w:cs="Times New Roman"/>
        </w:rPr>
        <w:t>foreground</w:t>
      </w:r>
      <w:r w:rsidRPr="005344B4">
        <w:rPr>
          <w:rFonts w:cs="Times New Roman"/>
        </w:rPr>
        <w:t xml:space="preserve"> family engagement with themes ecological crise</w:t>
      </w:r>
      <w:r w:rsidR="00EC53C5" w:rsidRPr="005344B4">
        <w:rPr>
          <w:rFonts w:cs="Times New Roman"/>
        </w:rPr>
        <w:t>s</w:t>
      </w:r>
      <w:r w:rsidR="00764A80" w:rsidRPr="005344B4">
        <w:rPr>
          <w:rFonts w:cs="Times New Roman"/>
        </w:rPr>
        <w:t>. The are the</w:t>
      </w:r>
      <w:r w:rsidRPr="005344B4">
        <w:rPr>
          <w:rFonts w:cs="Times New Roman"/>
        </w:rPr>
        <w:t xml:space="preserve"> temporary exhibition </w:t>
      </w:r>
      <w:r w:rsidRPr="005344B4">
        <w:rPr>
          <w:rFonts w:cs="Times New Roman"/>
          <w:i/>
          <w:iCs/>
        </w:rPr>
        <w:t>Our Broken Planet</w:t>
      </w:r>
      <w:r w:rsidRPr="005344B4">
        <w:rPr>
          <w:rFonts w:cs="Times New Roman"/>
        </w:rPr>
        <w:t xml:space="preserve"> at the Natural History Museum (2021/22), The Festival of Thrift, a two-day Sustainability festival in Redcar (September 2022); and The Big One (October 2022) a mass climate protest held over </w:t>
      </w:r>
      <w:r w:rsidR="00764A80" w:rsidRPr="005344B4">
        <w:rPr>
          <w:rFonts w:cs="Times New Roman"/>
        </w:rPr>
        <w:t>four</w:t>
      </w:r>
      <w:r w:rsidRPr="005344B4">
        <w:rPr>
          <w:rFonts w:cs="Times New Roman"/>
        </w:rPr>
        <w:t xml:space="preserve"> days in London coordinated by Extinction Rebellion. These three sites have been selected to offer a spectrum of viewpoints an</w:t>
      </w:r>
      <w:r w:rsidR="00956284" w:rsidRPr="005344B4">
        <w:rPr>
          <w:rFonts w:cs="Times New Roman"/>
        </w:rPr>
        <w:t>d storylines</w:t>
      </w:r>
      <w:r w:rsidR="00653E7B">
        <w:rPr>
          <w:rFonts w:cs="Times New Roman"/>
        </w:rPr>
        <w:t xml:space="preserve"> (see 1.1.2)</w:t>
      </w:r>
    </w:p>
    <w:p w14:paraId="4AA63134" w14:textId="3318913B" w:rsidR="00442175" w:rsidRPr="005344B4" w:rsidRDefault="00782869" w:rsidP="009811B0">
      <w:pPr>
        <w:spacing w:line="480" w:lineRule="auto"/>
        <w:rPr>
          <w:rFonts w:cs="Times New Roman"/>
        </w:rPr>
      </w:pPr>
      <w:r w:rsidRPr="005344B4">
        <w:rPr>
          <w:rFonts w:cs="Times New Roman"/>
        </w:rPr>
        <w:t>All three sites aim to inform, educate and persuade attendees to act in relation to environmental problems; they participate in the co-construction of environmental discourses, imaginaries and affects</w:t>
      </w:r>
      <w:r w:rsidR="00BE4254" w:rsidRPr="005344B4">
        <w:rPr>
          <w:rFonts w:cs="Times New Roman"/>
        </w:rPr>
        <w:t xml:space="preserve"> </w:t>
      </w:r>
      <w:r w:rsidR="00BE4254" w:rsidRPr="005344B4">
        <w:rPr>
          <w:rFonts w:cs="Times New Roman"/>
        </w:rPr>
        <w:fldChar w:fldCharType="begin"/>
      </w:r>
      <w:r w:rsidR="00BE4254" w:rsidRPr="005344B4">
        <w:rPr>
          <w:rFonts w:cs="Times New Roman"/>
        </w:rPr>
        <w:instrText xml:space="preserve"> ADDIN ZOTERO_ITEM CSL_CITATION {"citationID":"DhT1BeYj","properties":{"formattedCitation":"(Brace and Geoghegan, 2011)","plainCitation":"(Brace and Geoghegan, 2011)","noteIndex":0},"citationItems":[{"id":1135,"uris":["http://zotero.org/users/6040264/items/ZHGBTUZ8"],"itemData":{"id":1135,"type":"article-journal","abstract":"In this paper we bring together work on landscape, temporality and lay knowledges to propose new ways of understanding climate change. A focus on the familiar landscapes of everyday life offers an opportunity to examine how climate change could be researched as a relational phenomenon, understood on a local level, with distinctive spatialities and temporalities. Climate change can be observed in relation to landscape but also felt, sensed, apprehended emotionally as part of the fabric of everyday life in which acceptance, denial, resignation and action co-exist as personal and social responses to the local manifestations of a global problem.","container-title":"Progress in Human Geography","DOI":"10.1177/0309132510376259","ISSN":"0309-1325","issue":"3","journalAbbreviation":"Progress in Human Geography","language":"en","note":"publisher: SAGE Publications Ltd","page":"284-302","source":"SAGE Journals","title":"Human geographies of climate change: Landscape, temporality, and lay knowledges","title-short":"Human geographies of climate change","volume":"35","author":[{"family":"Brace","given":"Catherine"},{"family":"Geoghegan","given":"Hilary"}],"issued":{"date-parts":[["2011",6,1]]}}}],"schema":"https://github.com/citation-style-language/schema/raw/master/csl-citation.json"} </w:instrText>
      </w:r>
      <w:r w:rsidR="00BE4254" w:rsidRPr="005344B4">
        <w:rPr>
          <w:rFonts w:cs="Times New Roman"/>
        </w:rPr>
        <w:fldChar w:fldCharType="separate"/>
      </w:r>
      <w:r w:rsidR="00BE4254" w:rsidRPr="005344B4">
        <w:rPr>
          <w:rFonts w:cs="Times New Roman"/>
        </w:rPr>
        <w:t>(Brace and Geoghegan, 2011)</w:t>
      </w:r>
      <w:r w:rsidR="00BE4254" w:rsidRPr="005344B4">
        <w:rPr>
          <w:rFonts w:cs="Times New Roman"/>
        </w:rPr>
        <w:fldChar w:fldCharType="end"/>
      </w:r>
      <w:r w:rsidRPr="005344B4">
        <w:rPr>
          <w:rFonts w:cs="Times New Roman"/>
        </w:rPr>
        <w:t xml:space="preserve">. </w:t>
      </w:r>
      <w:r w:rsidR="004D6E95" w:rsidRPr="005344B4">
        <w:rPr>
          <w:rFonts w:cs="Times New Roman"/>
        </w:rPr>
        <w:t xml:space="preserve">Each site mobilises different </w:t>
      </w:r>
      <w:r w:rsidR="000C5EE3" w:rsidRPr="005344B4">
        <w:rPr>
          <w:rFonts w:cs="Times New Roman"/>
        </w:rPr>
        <w:t xml:space="preserve">modes of environmentalism </w:t>
      </w:r>
      <w:r w:rsidR="00D21AE5" w:rsidRPr="005344B4">
        <w:rPr>
          <w:rFonts w:cs="Times New Roman"/>
        </w:rPr>
        <w:t>through</w:t>
      </w:r>
      <w:r w:rsidR="000C5EE3" w:rsidRPr="005344B4">
        <w:rPr>
          <w:rFonts w:cs="Times New Roman"/>
        </w:rPr>
        <w:t xml:space="preserve"> different forms; museum objects, </w:t>
      </w:r>
      <w:r w:rsidR="00984E42" w:rsidRPr="005344B4">
        <w:rPr>
          <w:rFonts w:cs="Times New Roman"/>
        </w:rPr>
        <w:t>performances</w:t>
      </w:r>
      <w:r w:rsidR="000C5EE3" w:rsidRPr="005344B4">
        <w:rPr>
          <w:rFonts w:cs="Times New Roman"/>
        </w:rPr>
        <w:t xml:space="preserve">, </w:t>
      </w:r>
      <w:r w:rsidR="00984E42" w:rsidRPr="005344B4">
        <w:rPr>
          <w:rFonts w:cs="Times New Roman"/>
        </w:rPr>
        <w:t xml:space="preserve">storytelling, craft activities, singing, </w:t>
      </w:r>
      <w:r w:rsidR="00B24BDB" w:rsidRPr="005344B4">
        <w:rPr>
          <w:rFonts w:cs="Times New Roman"/>
        </w:rPr>
        <w:t xml:space="preserve">slogans and banners. </w:t>
      </w:r>
      <w:r w:rsidR="00D21AE5" w:rsidRPr="005344B4">
        <w:rPr>
          <w:rFonts w:cs="Times New Roman"/>
        </w:rPr>
        <w:t xml:space="preserve">Whilst each </w:t>
      </w:r>
      <w:r w:rsidR="00A21823" w:rsidRPr="005344B4">
        <w:rPr>
          <w:rFonts w:cs="Times New Roman"/>
        </w:rPr>
        <w:t>site has been orchestrated with a</w:t>
      </w:r>
      <w:r w:rsidR="00D21AE5" w:rsidRPr="005344B4">
        <w:rPr>
          <w:rFonts w:cs="Times New Roman"/>
        </w:rPr>
        <w:t xml:space="preserve"> clear discursive function and political aim</w:t>
      </w:r>
      <w:r w:rsidR="00A21823" w:rsidRPr="005344B4">
        <w:rPr>
          <w:rFonts w:cs="Times New Roman"/>
        </w:rPr>
        <w:t xml:space="preserve">, </w:t>
      </w:r>
      <w:r w:rsidR="00035480" w:rsidRPr="005344B4">
        <w:rPr>
          <w:rFonts w:cs="Times New Roman"/>
        </w:rPr>
        <w:t xml:space="preserve">focussing too heavily on </w:t>
      </w:r>
      <w:r w:rsidR="00087AA4" w:rsidRPr="005344B4">
        <w:rPr>
          <w:rFonts w:cs="Times New Roman"/>
        </w:rPr>
        <w:t>these obscures</w:t>
      </w:r>
      <w:r w:rsidR="00F91627" w:rsidRPr="005344B4">
        <w:rPr>
          <w:rFonts w:cs="Times New Roman"/>
        </w:rPr>
        <w:t xml:space="preserve"> </w:t>
      </w:r>
      <w:r w:rsidR="00035480" w:rsidRPr="005344B4">
        <w:rPr>
          <w:rFonts w:cs="Times New Roman"/>
        </w:rPr>
        <w:t xml:space="preserve">the heterogeneity of narratives, activities and encounters that takes place within each. Whilst the Museum exhibit is very tightly scripted, the Festival and the Protest are </w:t>
      </w:r>
      <w:r w:rsidR="00561D3D" w:rsidRPr="005344B4">
        <w:rPr>
          <w:rFonts w:cs="Times New Roman"/>
        </w:rPr>
        <w:t xml:space="preserve">less formally </w:t>
      </w:r>
      <w:r w:rsidR="00D32E7B" w:rsidRPr="005344B4">
        <w:rPr>
          <w:rFonts w:cs="Times New Roman"/>
        </w:rPr>
        <w:t>orchestrated</w:t>
      </w:r>
      <w:r w:rsidR="00561D3D" w:rsidRPr="005344B4">
        <w:rPr>
          <w:rFonts w:cs="Times New Roman"/>
        </w:rPr>
        <w:t xml:space="preserve">, with diverse activities being </w:t>
      </w:r>
      <w:r w:rsidR="00442175" w:rsidRPr="005344B4">
        <w:rPr>
          <w:rFonts w:cs="Times New Roman"/>
        </w:rPr>
        <w:t>offered</w:t>
      </w:r>
      <w:r w:rsidR="00561D3D" w:rsidRPr="005344B4">
        <w:rPr>
          <w:rFonts w:cs="Times New Roman"/>
        </w:rPr>
        <w:t xml:space="preserve"> by volunteers, performers, artists </w:t>
      </w:r>
      <w:r w:rsidR="00BF4F7C" w:rsidRPr="005344B4">
        <w:rPr>
          <w:rFonts w:cs="Times New Roman"/>
        </w:rPr>
        <w:lastRenderedPageBreak/>
        <w:t xml:space="preserve">and vendors. Across all sites, </w:t>
      </w:r>
      <w:r w:rsidR="00442175" w:rsidRPr="005344B4">
        <w:rPr>
          <w:rFonts w:cs="Times New Roman"/>
        </w:rPr>
        <w:t xml:space="preserve">the interactions and encounters between people co-constitute the </w:t>
      </w:r>
      <w:r w:rsidR="00EC53C5" w:rsidRPr="005344B4">
        <w:rPr>
          <w:rFonts w:cs="Times New Roman"/>
        </w:rPr>
        <w:t xml:space="preserve">space and the </w:t>
      </w:r>
      <w:r w:rsidR="00442175" w:rsidRPr="005344B4">
        <w:rPr>
          <w:rFonts w:cs="Times New Roman"/>
        </w:rPr>
        <w:t>affects</w:t>
      </w:r>
      <w:r w:rsidR="00EC53C5" w:rsidRPr="005344B4">
        <w:rPr>
          <w:rFonts w:cs="Times New Roman"/>
        </w:rPr>
        <w:t xml:space="preserve"> which circulate within it</w:t>
      </w:r>
      <w:r w:rsidR="00442175" w:rsidRPr="005344B4">
        <w:rPr>
          <w:rFonts w:cs="Times New Roman"/>
        </w:rPr>
        <w:t xml:space="preserve"> – such that encounters within each site always exceed </w:t>
      </w:r>
      <w:r w:rsidR="00D57B8A" w:rsidRPr="005344B4">
        <w:rPr>
          <w:rFonts w:cs="Times New Roman"/>
        </w:rPr>
        <w:t>attempts</w:t>
      </w:r>
      <w:r w:rsidR="00442175" w:rsidRPr="005344B4">
        <w:rPr>
          <w:rFonts w:cs="Times New Roman"/>
        </w:rPr>
        <w:t xml:space="preserve"> at orchestration. It is this excess that I am particularly interested in. </w:t>
      </w:r>
    </w:p>
    <w:p w14:paraId="01B83864" w14:textId="0F929F5F" w:rsidR="00782869" w:rsidRPr="005344B4" w:rsidRDefault="00442175" w:rsidP="009811B0">
      <w:pPr>
        <w:spacing w:line="480" w:lineRule="auto"/>
        <w:rPr>
          <w:rFonts w:cs="Times New Roman"/>
        </w:rPr>
      </w:pPr>
      <w:r w:rsidRPr="005344B4">
        <w:rPr>
          <w:rFonts w:cs="Times New Roman"/>
        </w:rPr>
        <w:t xml:space="preserve">In the final </w:t>
      </w:r>
      <w:r w:rsidR="00CE540D" w:rsidRPr="005344B4">
        <w:rPr>
          <w:rFonts w:cs="Times New Roman"/>
        </w:rPr>
        <w:t xml:space="preserve">part of this section, I argue that sites such as these are particularly conducive to </w:t>
      </w:r>
      <w:r w:rsidR="00CF22A5" w:rsidRPr="005344B4">
        <w:rPr>
          <w:rFonts w:cs="Times New Roman"/>
        </w:rPr>
        <w:t>generating new encounters, questions, interjections which contain the potential for unsettling narrow forms of environmentalism. I conceptualise them as</w:t>
      </w:r>
      <w:r w:rsidR="00782869" w:rsidRPr="005344B4">
        <w:rPr>
          <w:rFonts w:cs="Times New Roman"/>
        </w:rPr>
        <w:t xml:space="preserve"> heterotopic sites, where intergenerational interactions take place in ‘other than everyday’ settings. Whilst family relations and activities are often situated within accounts of ‘the everyday’, these diverse sites can be considered temporally and spatially distinct from the rhythms and places of everyday life - counter spaces which are decidedly ‘other’ yet not wholly removed from the everyday </w:t>
      </w:r>
      <w:r w:rsidR="00782869" w:rsidRPr="005344B4">
        <w:rPr>
          <w:rFonts w:cs="Times New Roman"/>
        </w:rPr>
        <w:fldChar w:fldCharType="begin"/>
      </w:r>
      <w:r w:rsidR="00C144D0" w:rsidRPr="005344B4">
        <w:rPr>
          <w:rFonts w:cs="Times New Roman"/>
        </w:rPr>
        <w:instrText xml:space="preserve"> ADDIN ZOTERO_ITEM CSL_CITATION {"citationID":"wXJCBglf","properties":{"formattedCitation":"(Foucault 1986, 24)","plainCitation":"(Foucault 1986, 24)","dontUpdate":true,"noteIndex":0},"citationItems":[{"id":2279,"uris":["http://zotero.org/users/6040264/items/249NZ5K7"],"itemData":{"id":2279,"type":"article-journal","container-title":"Diacritics","DOI":"10.2307/464648","ISSN":"0300-7162","issue":"1","note":"publisher: Johns Hopkins University Press","page":"22-27","source":"JSTOR","title":"Of Other Spaces","volume":"16","author":[{"family":"Foucault","given":"Michel"}],"translator":[{"family":"Miskowiec","given":"Jay"}],"issued":{"date-parts":[["1986"]]}},"locator":"24","label":"page"}],"schema":"https://github.com/citation-style-language/schema/raw/master/csl-citation.json"} </w:instrText>
      </w:r>
      <w:r w:rsidR="00782869" w:rsidRPr="005344B4">
        <w:rPr>
          <w:rFonts w:cs="Times New Roman"/>
        </w:rPr>
        <w:fldChar w:fldCharType="separate"/>
      </w:r>
      <w:r w:rsidR="00782869" w:rsidRPr="005344B4">
        <w:rPr>
          <w:rFonts w:cs="Times New Roman"/>
        </w:rPr>
        <w:t>(Foucault 1986)</w:t>
      </w:r>
      <w:r w:rsidR="00782869" w:rsidRPr="005344B4">
        <w:rPr>
          <w:rFonts w:cs="Times New Roman"/>
        </w:rPr>
        <w:fldChar w:fldCharType="end"/>
      </w:r>
      <w:r w:rsidR="00782869" w:rsidRPr="005344B4">
        <w:rPr>
          <w:rFonts w:cs="Times New Roman"/>
        </w:rPr>
        <w:t xml:space="preserve">. They are distinct from utopias as they are ‘real places, places that do exist and that are formed in the very founding of society’ (ibid, 24) but differ from everyday spaces in their functions and their relations to other spaces and times. Thinking these sites through the lens of the heterotopic means focusing attention on the ways in which they reflect and unsettle ways of knowing the world.  </w:t>
      </w:r>
    </w:p>
    <w:p w14:paraId="312D4635" w14:textId="7DF4BE19" w:rsidR="000D1515" w:rsidRPr="005344B4" w:rsidRDefault="00F42DCE" w:rsidP="00901009">
      <w:pPr>
        <w:pStyle w:val="Heading3"/>
      </w:pPr>
      <w:bookmarkStart w:id="47" w:name="_Toc213581776"/>
      <w:r w:rsidRPr="005344B4">
        <w:t>3.2.</w:t>
      </w:r>
      <w:r w:rsidR="00DA3322" w:rsidRPr="005344B4">
        <w:t>1</w:t>
      </w:r>
      <w:r w:rsidRPr="005344B4">
        <w:t xml:space="preserve"> </w:t>
      </w:r>
      <w:r w:rsidR="000D1515" w:rsidRPr="005344B4">
        <w:t>The Museum</w:t>
      </w:r>
      <w:bookmarkEnd w:id="47"/>
    </w:p>
    <w:p w14:paraId="132BA2EA" w14:textId="4E1BC802" w:rsidR="006D6681" w:rsidRPr="005344B4" w:rsidRDefault="006D6681" w:rsidP="009811B0">
      <w:pPr>
        <w:spacing w:line="480" w:lineRule="auto"/>
        <w:rPr>
          <w:rFonts w:cs="Times New Roman"/>
        </w:rPr>
      </w:pPr>
      <w:r w:rsidRPr="005344B4">
        <w:rPr>
          <w:rFonts w:cs="Times New Roman"/>
        </w:rPr>
        <w:t>Our Broken Planet: How we got here and ways to fix it (OBP) was a temporary exhibition at the Natural History Museum, London</w:t>
      </w:r>
      <w:r w:rsidR="006E6C0F" w:rsidRPr="005344B4">
        <w:rPr>
          <w:rFonts w:cs="Times New Roman"/>
        </w:rPr>
        <w:t xml:space="preserve"> </w:t>
      </w:r>
      <w:r w:rsidR="003D3481" w:rsidRPr="005344B4">
        <w:rPr>
          <w:rFonts w:cs="Times New Roman"/>
        </w:rPr>
        <w:t>f</w:t>
      </w:r>
      <w:r w:rsidRPr="005344B4">
        <w:rPr>
          <w:rFonts w:cs="Times New Roman"/>
        </w:rPr>
        <w:t xml:space="preserve">rom May 2021-August 2022, complemented by an online program of workshops, videos and other interactive resources. It was launched to coincide with the Museum’s Strategy to 2031 which seeks to outline the Museum’s mission in responding to Planetary emergency, in part through programming which aims to ‘Create Advocates for the Planet’ </w:t>
      </w:r>
      <w:r w:rsidRPr="005344B4">
        <w:rPr>
          <w:rFonts w:cs="Times New Roman"/>
        </w:rPr>
        <w:fldChar w:fldCharType="begin"/>
      </w:r>
      <w:r w:rsidR="00C144D0" w:rsidRPr="005344B4">
        <w:rPr>
          <w:rFonts w:cs="Times New Roman"/>
        </w:rPr>
        <w:instrText xml:space="preserve"> ADDIN ZOTERO_ITEM CSL_CITATION {"citationID":"N9A7aiVg","properties":{"formattedCitation":"(NHM, 2020)","plainCitation":"(NHM, 2020)","noteIndex":0},"citationItems":[{"id":1287,"uris":["http://zotero.org/users/6040264/items/FEHMMSAN"],"itemData":{"id":1287,"type":"document","publisher":"Natural History Museum","title":"A Planetary Emergency: Our Response. Strategy to 2031","URL":"https://www.nhm.ac.uk/content/dam/nhmwww/about-us/our-vision/strategy-to-2031.pdf","author":[{"family":"NHM","given":""}],"accessed":{"date-parts":[["2022",5,10]]},"issued":{"date-parts":[["2020"]]}}}],"schema":"https://github.com/citation-style-language/schema/raw/master/csl-citation.json"} </w:instrText>
      </w:r>
      <w:r w:rsidRPr="005344B4">
        <w:rPr>
          <w:rFonts w:cs="Times New Roman"/>
        </w:rPr>
        <w:fldChar w:fldCharType="separate"/>
      </w:r>
      <w:r w:rsidR="00C144D0" w:rsidRPr="005344B4">
        <w:rPr>
          <w:rFonts w:cs="Times New Roman"/>
        </w:rPr>
        <w:t>(NHM, 2020)</w:t>
      </w:r>
      <w:r w:rsidRPr="005344B4">
        <w:rPr>
          <w:rFonts w:cs="Times New Roman"/>
        </w:rPr>
        <w:fldChar w:fldCharType="end"/>
      </w:r>
      <w:r w:rsidRPr="005344B4">
        <w:rPr>
          <w:rFonts w:cs="Times New Roman"/>
        </w:rPr>
        <w:t xml:space="preserve">. The exhibition received close to a million visitors during this time, exceeding expectations and leading to the development an annual youth programme,   Generation Hope </w:t>
      </w:r>
      <w:r w:rsidRPr="005344B4">
        <w:rPr>
          <w:rFonts w:cs="Times New Roman"/>
        </w:rPr>
        <w:fldChar w:fldCharType="begin"/>
      </w:r>
      <w:r w:rsidR="00C144D0" w:rsidRPr="005344B4">
        <w:rPr>
          <w:rFonts w:cs="Times New Roman"/>
        </w:rPr>
        <w:instrText xml:space="preserve"> ADDIN ZOTERO_ITEM CSL_CITATION {"citationID":"zqo4oX4n","properties":{"formattedCitation":"(NHM, 2024)","plainCitation":"(NHM, 2024)","noteIndex":0},"citationItems":[{"id":2272,"uris":["http://zotero.org/users/6040264/items/EGH9L47P"],"itemData":{"id":2272,"type":"webpage","language":"en","title":"Natural History Museum announces return of Generation Hope: Act for the Planet","title-short":"Natural History Museum announces return of Generation Hope","URL":"https://www.nhm.ac.uk/press-office/press-releases/natural-history-museum-announces-return-of-generation-hope--act-0.html","author":[{"family":"NHM","given":""}],"accessed":{"date-parts":[["2024",3,21]]},"issued":{"date-parts":[["2024"]]}}}],"schema":"https://github.com/citation-style-language/schema/raw/master/csl-citation.json"} </w:instrText>
      </w:r>
      <w:r w:rsidRPr="005344B4">
        <w:rPr>
          <w:rFonts w:cs="Times New Roman"/>
        </w:rPr>
        <w:fldChar w:fldCharType="separate"/>
      </w:r>
      <w:r w:rsidR="00C144D0" w:rsidRPr="005344B4">
        <w:rPr>
          <w:rFonts w:cs="Times New Roman"/>
        </w:rPr>
        <w:t>(NHM, 2024)</w:t>
      </w:r>
      <w:r w:rsidRPr="005344B4">
        <w:rPr>
          <w:rFonts w:cs="Times New Roman"/>
        </w:rPr>
        <w:fldChar w:fldCharType="end"/>
      </w:r>
      <w:r w:rsidRPr="005344B4">
        <w:rPr>
          <w:rFonts w:cs="Times New Roman"/>
        </w:rPr>
        <w:t xml:space="preserve">. During the exceptionally hot summer of 2022, I made two visits to Our Broken Planet, the first across three days in July, the second was a </w:t>
      </w:r>
      <w:r w:rsidR="00065E47" w:rsidRPr="005344B4">
        <w:rPr>
          <w:rFonts w:cs="Times New Roman"/>
        </w:rPr>
        <w:t>one-day</w:t>
      </w:r>
      <w:r w:rsidRPr="005344B4">
        <w:rPr>
          <w:rFonts w:cs="Times New Roman"/>
        </w:rPr>
        <w:t xml:space="preserve"> visit in August with my </w:t>
      </w:r>
      <w:r w:rsidR="00065E47" w:rsidRPr="005344B4">
        <w:rPr>
          <w:rFonts w:cs="Times New Roman"/>
        </w:rPr>
        <w:t>4-year-old</w:t>
      </w:r>
      <w:r w:rsidRPr="005344B4">
        <w:rPr>
          <w:rFonts w:cs="Times New Roman"/>
        </w:rPr>
        <w:t xml:space="preserve"> daughter. Across these visits I was able to speak to two members of the audience insights team as well as five science educators who supported family engagement with the exhibition.</w:t>
      </w:r>
      <w:r w:rsidR="005B1011" w:rsidRPr="005344B4">
        <w:rPr>
          <w:rFonts w:cs="Times New Roman"/>
        </w:rPr>
        <w:t xml:space="preserve"> I was supported in my visits by</w:t>
      </w:r>
      <w:r w:rsidR="002E51BB" w:rsidRPr="005344B4">
        <w:rPr>
          <w:rFonts w:cs="Times New Roman"/>
        </w:rPr>
        <w:t xml:space="preserve"> the</w:t>
      </w:r>
      <w:r w:rsidR="00F132BA" w:rsidRPr="005344B4">
        <w:rPr>
          <w:rFonts w:cs="Times New Roman"/>
        </w:rPr>
        <w:t xml:space="preserve"> Senior Learning </w:t>
      </w:r>
      <w:r w:rsidR="00F132BA" w:rsidRPr="005344B4">
        <w:rPr>
          <w:rFonts w:cs="Times New Roman"/>
        </w:rPr>
        <w:lastRenderedPageBreak/>
        <w:t xml:space="preserve">Advocate and Researcher who I had been put in touch with via </w:t>
      </w:r>
      <w:r w:rsidR="004146CA" w:rsidRPr="005344B4">
        <w:rPr>
          <w:rFonts w:cs="Times New Roman"/>
        </w:rPr>
        <w:t xml:space="preserve">personal networks, who introduced me to members of the Learning and Engagement team. </w:t>
      </w:r>
      <w:r w:rsidRPr="005344B4">
        <w:rPr>
          <w:rFonts w:cs="Times New Roman"/>
        </w:rPr>
        <w:t>During these visits I familiarised myself with the exhibits and spent time observing how groups of adults and children used the space. Although I spoke to some attendees, most did not want to stop and talk to a researcher for long</w:t>
      </w:r>
      <w:r w:rsidRPr="005344B4">
        <w:rPr>
          <w:rStyle w:val="FootnoteReference"/>
          <w:rFonts w:cs="Times New Roman"/>
        </w:rPr>
        <w:footnoteReference w:id="19"/>
      </w:r>
      <w:r w:rsidRPr="005344B4">
        <w:rPr>
          <w:rFonts w:cs="Times New Roman"/>
        </w:rPr>
        <w:t>. I found that listening in to conversations between adults and children allowed a much richer perspective account of such dynamic relations than attempting a rushed conversation with family groups</w:t>
      </w:r>
      <w:r w:rsidRPr="005344B4">
        <w:rPr>
          <w:rStyle w:val="FootnoteReference"/>
          <w:rFonts w:cs="Times New Roman"/>
        </w:rPr>
        <w:footnoteReference w:id="20"/>
      </w:r>
      <w:r w:rsidRPr="005344B4">
        <w:rPr>
          <w:rFonts w:cs="Times New Roman"/>
        </w:rPr>
        <w:t xml:space="preserve"> at the end of their visits. </w:t>
      </w:r>
    </w:p>
    <w:p w14:paraId="0C15A408" w14:textId="5559CACD" w:rsidR="006D6681" w:rsidRPr="005344B4" w:rsidRDefault="00641C69" w:rsidP="009811B0">
      <w:pPr>
        <w:spacing w:line="480" w:lineRule="auto"/>
        <w:rPr>
          <w:rFonts w:cs="Times New Roman"/>
        </w:rPr>
      </w:pPr>
      <w:r w:rsidRPr="005344B4">
        <w:rPr>
          <w:rFonts w:cs="Times New Roman"/>
        </w:rPr>
        <w:t>I am grateful to s</w:t>
      </w:r>
      <w:r w:rsidR="006D6681" w:rsidRPr="005344B4">
        <w:rPr>
          <w:rFonts w:cs="Times New Roman"/>
        </w:rPr>
        <w:t>taff at the museum</w:t>
      </w:r>
      <w:r w:rsidRPr="005344B4">
        <w:rPr>
          <w:rFonts w:cs="Times New Roman"/>
        </w:rPr>
        <w:t xml:space="preserve"> who</w:t>
      </w:r>
      <w:r w:rsidR="006D6681" w:rsidRPr="005344B4">
        <w:rPr>
          <w:rFonts w:cs="Times New Roman"/>
        </w:rPr>
        <w:t xml:space="preserve"> were exceptionally welcoming and helpful, all those who I approached spoke freely about their thoughts and experiences of working on or in the Our Broken Planet exhibition. T</w:t>
      </w:r>
      <w:r w:rsidR="00566D9D" w:rsidRPr="005344B4">
        <w:rPr>
          <w:rFonts w:cs="Times New Roman"/>
        </w:rPr>
        <w:t>hrough informal conversations</w:t>
      </w:r>
      <w:r w:rsidR="00355F7E" w:rsidRPr="005344B4">
        <w:rPr>
          <w:rFonts w:cs="Times New Roman"/>
        </w:rPr>
        <w:t xml:space="preserve">, the </w:t>
      </w:r>
      <w:r w:rsidR="006D6681" w:rsidRPr="005344B4">
        <w:rPr>
          <w:rFonts w:cs="Times New Roman"/>
        </w:rPr>
        <w:t xml:space="preserve">Science Educators </w:t>
      </w:r>
      <w:r w:rsidR="00355F7E" w:rsidRPr="005344B4">
        <w:rPr>
          <w:rFonts w:cs="Times New Roman"/>
        </w:rPr>
        <w:t xml:space="preserve">I spoke to </w:t>
      </w:r>
      <w:r w:rsidR="001A0814" w:rsidRPr="005344B4">
        <w:rPr>
          <w:rFonts w:cs="Times New Roman"/>
        </w:rPr>
        <w:t>offer</w:t>
      </w:r>
      <w:r w:rsidR="00355F7E" w:rsidRPr="005344B4">
        <w:rPr>
          <w:rFonts w:cs="Times New Roman"/>
        </w:rPr>
        <w:t xml:space="preserve"> </w:t>
      </w:r>
      <w:r w:rsidR="006D6681" w:rsidRPr="005344B4">
        <w:rPr>
          <w:rFonts w:cs="Times New Roman"/>
        </w:rPr>
        <w:t xml:space="preserve">a unique perspective on the ways in which families had interacted with and responded to the exhibition, having interacted with many of the 12,000 family visitors over its duration. In addition, the audience insights team </w:t>
      </w:r>
      <w:r w:rsidR="006D6681" w:rsidRPr="005344B4">
        <w:rPr>
          <w:rFonts w:cs="Times New Roman"/>
        </w:rPr>
        <w:lastRenderedPageBreak/>
        <w:t xml:space="preserve">provided me with a summary of the summative evaluation of the exhibit, as well as a sample of 500 comment cards left by visitors of all ages at the gallery exit. </w:t>
      </w:r>
    </w:p>
    <w:p w14:paraId="3AD8330F" w14:textId="77777777" w:rsidR="006D6681" w:rsidRPr="005344B4" w:rsidRDefault="006D6681" w:rsidP="009811B0">
      <w:pPr>
        <w:spacing w:line="480" w:lineRule="auto"/>
        <w:rPr>
          <w:rFonts w:cs="Times New Roman"/>
        </w:rPr>
      </w:pPr>
    </w:p>
    <w:p w14:paraId="0A890B70" w14:textId="77777777" w:rsidR="00413A15" w:rsidRPr="005344B4" w:rsidRDefault="00F42DCE" w:rsidP="00901009">
      <w:pPr>
        <w:pStyle w:val="Heading3"/>
      </w:pPr>
      <w:bookmarkStart w:id="48" w:name="_Toc213581777"/>
      <w:r w:rsidRPr="005344B4">
        <w:t>3.</w:t>
      </w:r>
      <w:r w:rsidR="00DA3322" w:rsidRPr="005344B4">
        <w:t>2.2</w:t>
      </w:r>
      <w:r w:rsidR="000D1515" w:rsidRPr="005344B4">
        <w:t>The Festival</w:t>
      </w:r>
      <w:bookmarkEnd w:id="48"/>
      <w:r w:rsidR="000D1515" w:rsidRPr="005344B4">
        <w:t xml:space="preserve"> </w:t>
      </w:r>
    </w:p>
    <w:p w14:paraId="7CE12C50" w14:textId="726CB22E" w:rsidR="00413A15" w:rsidRPr="005344B4" w:rsidRDefault="00413A15" w:rsidP="009811B0">
      <w:pPr>
        <w:spacing w:line="480" w:lineRule="auto"/>
        <w:rPr>
          <w:rFonts w:cs="Times New Roman"/>
        </w:rPr>
      </w:pPr>
      <w:r w:rsidRPr="005344B4">
        <w:rPr>
          <w:rFonts w:cs="Times New Roman"/>
        </w:rPr>
        <w:t>The Festival of Thrift is a free, two-day arts and culture event focussed on the theme of sustainability which takes place annually in the penultimate weekend of September in Redcar, North-East England. I am a regular attendee at the festival, having attended every year with my children, husband, extended family, and friends since 2018</w:t>
      </w:r>
      <w:r w:rsidRPr="005344B4">
        <w:rPr>
          <w:rStyle w:val="FootnoteReference"/>
          <w:rFonts w:cs="Times New Roman"/>
        </w:rPr>
        <w:footnoteReference w:id="21"/>
      </w:r>
      <w:r w:rsidRPr="005344B4">
        <w:rPr>
          <w:rFonts w:cs="Times New Roman"/>
        </w:rPr>
        <w:t xml:space="preserve">. Whilst these past experiences have also informed the account provided in </w:t>
      </w:r>
      <w:r w:rsidR="00D74738" w:rsidRPr="005344B4">
        <w:rPr>
          <w:rFonts w:cs="Times New Roman"/>
        </w:rPr>
        <w:t>C</w:t>
      </w:r>
      <w:r w:rsidRPr="005344B4">
        <w:rPr>
          <w:rFonts w:cs="Times New Roman"/>
        </w:rPr>
        <w:t xml:space="preserve">hapter </w:t>
      </w:r>
      <w:r w:rsidR="00D74738" w:rsidRPr="005344B4">
        <w:rPr>
          <w:rFonts w:cs="Times New Roman"/>
        </w:rPr>
        <w:t>5</w:t>
      </w:r>
      <w:r w:rsidRPr="005344B4">
        <w:rPr>
          <w:rFonts w:cs="Times New Roman"/>
        </w:rPr>
        <w:t>, for the most part the observations made in response to my research questions were made during the Festival on 24</w:t>
      </w:r>
      <w:r w:rsidRPr="005344B4">
        <w:rPr>
          <w:rFonts w:cs="Times New Roman"/>
          <w:vertAlign w:val="superscript"/>
        </w:rPr>
        <w:t>th</w:t>
      </w:r>
      <w:r w:rsidRPr="005344B4">
        <w:rPr>
          <w:rFonts w:cs="Times New Roman"/>
        </w:rPr>
        <w:t>-25</w:t>
      </w:r>
      <w:r w:rsidRPr="005344B4">
        <w:rPr>
          <w:rFonts w:cs="Times New Roman"/>
          <w:vertAlign w:val="superscript"/>
        </w:rPr>
        <w:t>th</w:t>
      </w:r>
      <w:r w:rsidRPr="005344B4">
        <w:rPr>
          <w:rFonts w:cs="Times New Roman"/>
        </w:rPr>
        <w:t xml:space="preserve"> September 2022. I attended on both days, Saturday and Sunday spending most of Saturday with my children and husband and attending alone on Sunday. Prior to attending the festival, I had contacted the organisers to outline my research and seek consent to include the Festival in my project. </w:t>
      </w:r>
      <w:r w:rsidR="00016485" w:rsidRPr="005344B4">
        <w:rPr>
          <w:rFonts w:cs="Times New Roman"/>
        </w:rPr>
        <w:t>It took me some time to get in touch with the organisers,</w:t>
      </w:r>
      <w:r w:rsidR="004146CA" w:rsidRPr="005344B4">
        <w:rPr>
          <w:rFonts w:cs="Times New Roman"/>
        </w:rPr>
        <w:t xml:space="preserve"> eventually getting a direct contact through a colleague at Durham University. This</w:t>
      </w:r>
      <w:r w:rsidR="00363943" w:rsidRPr="005344B4">
        <w:rPr>
          <w:rFonts w:cs="Times New Roman"/>
        </w:rPr>
        <w:t xml:space="preserve"> may have been because</w:t>
      </w:r>
      <w:r w:rsidR="00016485" w:rsidRPr="005344B4">
        <w:rPr>
          <w:rFonts w:cs="Times New Roman"/>
        </w:rPr>
        <w:t xml:space="preserve"> the Festival was going through a change in directors</w:t>
      </w:r>
      <w:r w:rsidR="00B67B4C" w:rsidRPr="005344B4">
        <w:rPr>
          <w:rFonts w:cs="Times New Roman"/>
        </w:rPr>
        <w:t xml:space="preserve"> as well as returning to a physical event after a </w:t>
      </w:r>
      <w:r w:rsidR="00075E96" w:rsidRPr="005344B4">
        <w:rPr>
          <w:rFonts w:cs="Times New Roman"/>
        </w:rPr>
        <w:t>two-year</w:t>
      </w:r>
      <w:r w:rsidR="00B67B4C" w:rsidRPr="005344B4">
        <w:rPr>
          <w:rFonts w:cs="Times New Roman"/>
        </w:rPr>
        <w:t xml:space="preserve"> break. Whilst they were</w:t>
      </w:r>
      <w:r w:rsidR="00016485" w:rsidRPr="005344B4">
        <w:rPr>
          <w:rFonts w:cs="Times New Roman"/>
        </w:rPr>
        <w:t xml:space="preserve"> </w:t>
      </w:r>
      <w:r w:rsidRPr="005344B4">
        <w:rPr>
          <w:rFonts w:cs="Times New Roman"/>
        </w:rPr>
        <w:t>happy to facilitate my attendance as a researche</w:t>
      </w:r>
      <w:r w:rsidR="00B67B4C" w:rsidRPr="005344B4">
        <w:rPr>
          <w:rFonts w:cs="Times New Roman"/>
        </w:rPr>
        <w:t xml:space="preserve">r, they were not available to speak to me </w:t>
      </w:r>
      <w:r w:rsidR="00075E96" w:rsidRPr="005344B4">
        <w:rPr>
          <w:rFonts w:cs="Times New Roman"/>
        </w:rPr>
        <w:t>at any length</w:t>
      </w:r>
      <w:r w:rsidR="00B67B4C" w:rsidRPr="005344B4">
        <w:rPr>
          <w:rFonts w:cs="Times New Roman"/>
        </w:rPr>
        <w:t xml:space="preserve">. </w:t>
      </w:r>
      <w:r w:rsidRPr="005344B4">
        <w:rPr>
          <w:rFonts w:cs="Times New Roman"/>
        </w:rPr>
        <w:t xml:space="preserve">However, I was able to </w:t>
      </w:r>
      <w:r w:rsidR="004A4124" w:rsidRPr="005344B4">
        <w:rPr>
          <w:rFonts w:cs="Times New Roman"/>
        </w:rPr>
        <w:t>informally interview five</w:t>
      </w:r>
      <w:r w:rsidRPr="005344B4">
        <w:rPr>
          <w:rFonts w:cs="Times New Roman"/>
        </w:rPr>
        <w:t xml:space="preserve"> creative practitioners who were running activities for younger children across the festival both before and after the event. This included a session entitled ‘The Kids are alright’ a storytelling, discussion and debate workshop aimed at children aged 3-8 and their families and a ‘Bubble blower workshop’ </w:t>
      </w:r>
      <w:r w:rsidR="00065E47" w:rsidRPr="005344B4">
        <w:rPr>
          <w:rFonts w:cs="Times New Roman"/>
        </w:rPr>
        <w:t>aimed at</w:t>
      </w:r>
      <w:r w:rsidRPr="005344B4">
        <w:rPr>
          <w:rFonts w:cs="Times New Roman"/>
        </w:rPr>
        <w:t xml:space="preserve"> children aged 5-13.</w:t>
      </w:r>
    </w:p>
    <w:p w14:paraId="57220F26" w14:textId="46887AF0" w:rsidR="000D1515" w:rsidRPr="005344B4" w:rsidRDefault="00DA3322" w:rsidP="00901009">
      <w:pPr>
        <w:pStyle w:val="Heading3"/>
      </w:pPr>
      <w:bookmarkStart w:id="49" w:name="_Toc213581778"/>
      <w:r w:rsidRPr="005344B4">
        <w:t xml:space="preserve">3.2.3 </w:t>
      </w:r>
      <w:r w:rsidR="000D1515" w:rsidRPr="005344B4">
        <w:t xml:space="preserve">The </w:t>
      </w:r>
      <w:r w:rsidR="00F42DCE" w:rsidRPr="005344B4">
        <w:t>Protest</w:t>
      </w:r>
      <w:bookmarkEnd w:id="49"/>
    </w:p>
    <w:p w14:paraId="06ABB76F" w14:textId="4B4F22A9" w:rsidR="00E12543" w:rsidRPr="005344B4" w:rsidRDefault="00E12543" w:rsidP="009811B0">
      <w:pPr>
        <w:spacing w:line="480" w:lineRule="auto"/>
        <w:rPr>
          <w:rFonts w:cs="Times New Roman"/>
        </w:rPr>
      </w:pPr>
      <w:r w:rsidRPr="005344B4">
        <w:rPr>
          <w:rFonts w:cs="Times New Roman"/>
        </w:rPr>
        <w:t xml:space="preserve">The Big One was a mass gathering in Westminster, London in April 2023 coordinated by climate activist movement Extinction Rebellion and supported by many other environmental and climate </w:t>
      </w:r>
      <w:r w:rsidRPr="005344B4">
        <w:rPr>
          <w:rFonts w:cs="Times New Roman"/>
        </w:rPr>
        <w:lastRenderedPageBreak/>
        <w:t xml:space="preserve">organisations, charities and grassroots collectives. It was a four-day event from 21st – 24th April and involved static ‘stalls’ hosted by different climate and environment organisations outside the Houses of Parliament, a family march on Saturday and a program of coordinated pickets, performances and other protests around various government departments and agencies in the surrounding area. Extinction Rebellion Families, a subgroup of XR which aims to facilitate parents, guardians and their children to take part in climate activism, coordinated a programme of </w:t>
      </w:r>
      <w:r w:rsidR="008C388B" w:rsidRPr="005344B4">
        <w:rPr>
          <w:rFonts w:cs="Times New Roman"/>
        </w:rPr>
        <w:t>‘</w:t>
      </w:r>
      <w:r w:rsidRPr="005344B4">
        <w:rPr>
          <w:rFonts w:cs="Times New Roman"/>
        </w:rPr>
        <w:t>family friendly</w:t>
      </w:r>
      <w:r w:rsidR="008C388B" w:rsidRPr="005344B4">
        <w:rPr>
          <w:rFonts w:cs="Times New Roman"/>
        </w:rPr>
        <w:t>’</w:t>
      </w:r>
      <w:r w:rsidRPr="005344B4">
        <w:rPr>
          <w:rFonts w:cs="Times New Roman"/>
        </w:rPr>
        <w:t xml:space="preserve"> activities over the four days. Several climate and environmental groups formed around family and parental identities, e.g. Mothers Climate Action Network (Mothers CAN), Parents for Future and Mothers Rise Up facilitated different activities for this program and held a large space within the protest site for children and their families to gather, talk, have picnics, feed babies, blow bubbles and play with </w:t>
      </w:r>
      <w:proofErr w:type="spellStart"/>
      <w:r w:rsidRPr="005344B4">
        <w:rPr>
          <w:rFonts w:cs="Times New Roman"/>
        </w:rPr>
        <w:t>lego</w:t>
      </w:r>
      <w:proofErr w:type="spellEnd"/>
      <w:r w:rsidRPr="005344B4">
        <w:rPr>
          <w:rFonts w:cs="Times New Roman"/>
        </w:rPr>
        <w:t xml:space="preserve">. </w:t>
      </w:r>
    </w:p>
    <w:p w14:paraId="1C38D449" w14:textId="477CB5ED" w:rsidR="005B2F36" w:rsidRPr="005344B4" w:rsidRDefault="00342A3D" w:rsidP="009811B0">
      <w:pPr>
        <w:spacing w:line="480" w:lineRule="auto"/>
        <w:rPr>
          <w:rFonts w:cs="Times New Roman"/>
        </w:rPr>
      </w:pPr>
      <w:r w:rsidRPr="005344B4">
        <w:rPr>
          <w:rFonts w:cs="Times New Roman"/>
        </w:rPr>
        <w:t>Across the weekend</w:t>
      </w:r>
      <w:r w:rsidR="009471EA" w:rsidRPr="005344B4">
        <w:rPr>
          <w:rFonts w:cs="Times New Roman"/>
        </w:rPr>
        <w:t xml:space="preserve"> event I chatted informally with activists,</w:t>
      </w:r>
      <w:r w:rsidR="00AA5968" w:rsidRPr="005344B4">
        <w:rPr>
          <w:rFonts w:cs="Times New Roman"/>
        </w:rPr>
        <w:t xml:space="preserve"> particularly those marching with groups affiliated with parental identity such as Mums for Lungs.  I</w:t>
      </w:r>
      <w:r w:rsidRPr="005344B4">
        <w:rPr>
          <w:rFonts w:cs="Times New Roman"/>
        </w:rPr>
        <w:t xml:space="preserve"> </w:t>
      </w:r>
      <w:r w:rsidR="009471EA" w:rsidRPr="005344B4">
        <w:rPr>
          <w:rFonts w:cs="Times New Roman"/>
        </w:rPr>
        <w:t xml:space="preserve">joined the March for Biodiversity </w:t>
      </w:r>
      <w:r w:rsidRPr="005344B4">
        <w:rPr>
          <w:rFonts w:cs="Times New Roman"/>
        </w:rPr>
        <w:t xml:space="preserve">on Saturday </w:t>
      </w:r>
      <w:r w:rsidR="00AA5968" w:rsidRPr="005344B4">
        <w:rPr>
          <w:rFonts w:cs="Times New Roman"/>
        </w:rPr>
        <w:t xml:space="preserve">alongside </w:t>
      </w:r>
      <w:r w:rsidR="009471EA" w:rsidRPr="005344B4">
        <w:rPr>
          <w:rFonts w:cs="Times New Roman"/>
        </w:rPr>
        <w:t>a family</w:t>
      </w:r>
      <w:r w:rsidR="000413CE" w:rsidRPr="005344B4">
        <w:rPr>
          <w:rFonts w:cs="Times New Roman"/>
        </w:rPr>
        <w:t xml:space="preserve"> of 5</w:t>
      </w:r>
      <w:r w:rsidR="00AA5968" w:rsidRPr="005344B4">
        <w:rPr>
          <w:rFonts w:cs="Times New Roman"/>
        </w:rPr>
        <w:t>;</w:t>
      </w:r>
      <w:r w:rsidR="000413CE" w:rsidRPr="005344B4">
        <w:rPr>
          <w:rFonts w:cs="Times New Roman"/>
        </w:rPr>
        <w:t xml:space="preserve"> a mum, dad</w:t>
      </w:r>
      <w:r w:rsidRPr="005344B4">
        <w:rPr>
          <w:rFonts w:cs="Times New Roman"/>
        </w:rPr>
        <w:t>,</w:t>
      </w:r>
      <w:r w:rsidR="000413CE" w:rsidRPr="005344B4">
        <w:rPr>
          <w:rFonts w:cs="Times New Roman"/>
        </w:rPr>
        <w:t xml:space="preserve"> two children </w:t>
      </w:r>
      <w:r w:rsidRPr="005344B4">
        <w:rPr>
          <w:rFonts w:cs="Times New Roman"/>
        </w:rPr>
        <w:t xml:space="preserve">aged 5 and 8 </w:t>
      </w:r>
      <w:r w:rsidR="000413CE" w:rsidRPr="005344B4">
        <w:rPr>
          <w:rFonts w:cs="Times New Roman"/>
        </w:rPr>
        <w:t xml:space="preserve">and a grandmother. </w:t>
      </w:r>
      <w:r w:rsidR="00B10DA2" w:rsidRPr="005344B4">
        <w:rPr>
          <w:rFonts w:cs="Times New Roman"/>
        </w:rPr>
        <w:t xml:space="preserve">My observations of The Big One </w:t>
      </w:r>
      <w:r w:rsidR="007E1B66" w:rsidRPr="005344B4">
        <w:rPr>
          <w:rFonts w:cs="Times New Roman"/>
        </w:rPr>
        <w:t>are contextualised through long term personal and research interest</w:t>
      </w:r>
      <w:r w:rsidR="00AA5968" w:rsidRPr="005344B4">
        <w:rPr>
          <w:rFonts w:cs="Times New Roman"/>
        </w:rPr>
        <w:t xml:space="preserve"> </w:t>
      </w:r>
      <w:r w:rsidR="007E1B66" w:rsidRPr="005344B4">
        <w:rPr>
          <w:rFonts w:cs="Times New Roman"/>
        </w:rPr>
        <w:t xml:space="preserve">in the </w:t>
      </w:r>
      <w:r w:rsidR="00065E47" w:rsidRPr="005344B4">
        <w:rPr>
          <w:rFonts w:cs="Times New Roman"/>
        </w:rPr>
        <w:t>XR Movement</w:t>
      </w:r>
      <w:r w:rsidR="007E1B66" w:rsidRPr="005344B4">
        <w:rPr>
          <w:rFonts w:cs="Times New Roman"/>
        </w:rPr>
        <w:t xml:space="preserve"> which I have followed since 2017, attending </w:t>
      </w:r>
      <w:proofErr w:type="gramStart"/>
      <w:r w:rsidR="007E1B66" w:rsidRPr="005344B4">
        <w:rPr>
          <w:rFonts w:cs="Times New Roman"/>
        </w:rPr>
        <w:t>a number of</w:t>
      </w:r>
      <w:proofErr w:type="gramEnd"/>
      <w:r w:rsidR="007E1B66" w:rsidRPr="005344B4">
        <w:rPr>
          <w:rFonts w:cs="Times New Roman"/>
        </w:rPr>
        <w:t xml:space="preserve"> events in London and supporting a protest event in the Northeast in 2018. </w:t>
      </w:r>
      <w:r w:rsidR="00AA5968" w:rsidRPr="005344B4">
        <w:rPr>
          <w:rFonts w:cs="Times New Roman"/>
        </w:rPr>
        <w:t xml:space="preserve">Following the </w:t>
      </w:r>
      <w:r w:rsidR="00106054" w:rsidRPr="005344B4">
        <w:rPr>
          <w:rFonts w:cs="Times New Roman"/>
        </w:rPr>
        <w:t>Big One, I</w:t>
      </w:r>
      <w:r w:rsidR="00233C55" w:rsidRPr="005344B4">
        <w:rPr>
          <w:rFonts w:cs="Times New Roman"/>
        </w:rPr>
        <w:t xml:space="preserve"> interviewed 9 parent-activists who had attended The Big One with their young children</w:t>
      </w:r>
      <w:r w:rsidR="00E73D70" w:rsidRPr="005344B4">
        <w:rPr>
          <w:rFonts w:cs="Times New Roman"/>
        </w:rPr>
        <w:t>. Th</w:t>
      </w:r>
      <w:r w:rsidR="00431FDB" w:rsidRPr="005344B4">
        <w:rPr>
          <w:rFonts w:cs="Times New Roman"/>
        </w:rPr>
        <w:t>ese were the only formal interviews undertaken as part of this project. My interview process</w:t>
      </w:r>
      <w:r w:rsidR="00E73D70" w:rsidRPr="005344B4">
        <w:rPr>
          <w:rFonts w:cs="Times New Roman"/>
        </w:rPr>
        <w:t xml:space="preserve"> is </w:t>
      </w:r>
      <w:r w:rsidR="00431FDB" w:rsidRPr="005344B4">
        <w:rPr>
          <w:rFonts w:cs="Times New Roman"/>
        </w:rPr>
        <w:t>covered in more detail in Section 3.4.</w:t>
      </w:r>
    </w:p>
    <w:p w14:paraId="04A8C8C9" w14:textId="6A1B2C54" w:rsidR="00E12543" w:rsidRPr="005344B4" w:rsidRDefault="00E12543" w:rsidP="009811B0">
      <w:pPr>
        <w:spacing w:line="480" w:lineRule="auto"/>
        <w:rPr>
          <w:rFonts w:cs="Times New Roman"/>
        </w:rPr>
      </w:pPr>
      <w:r w:rsidRPr="005344B4">
        <w:rPr>
          <w:rFonts w:cs="Times New Roman"/>
        </w:rPr>
        <w:t>Mass demonstrations in the capital city have been one of the most visible embodiments of XR UK, and have taken place regularly since 2018, with regular ‘rebellions’ organised in in Autumn and Spring. The most recent of these before The Big One had been the Weekend of Resistance, 14</w:t>
      </w:r>
      <w:r w:rsidRPr="005344B4">
        <w:rPr>
          <w:rFonts w:cs="Times New Roman"/>
          <w:vertAlign w:val="superscript"/>
        </w:rPr>
        <w:t>th</w:t>
      </w:r>
      <w:r w:rsidRPr="005344B4">
        <w:rPr>
          <w:rFonts w:cs="Times New Roman"/>
        </w:rPr>
        <w:t>-16</w:t>
      </w:r>
      <w:r w:rsidRPr="005344B4">
        <w:rPr>
          <w:rFonts w:cs="Times New Roman"/>
          <w:vertAlign w:val="superscript"/>
        </w:rPr>
        <w:t>th</w:t>
      </w:r>
      <w:r w:rsidRPr="005344B4">
        <w:rPr>
          <w:rFonts w:cs="Times New Roman"/>
        </w:rPr>
        <w:t xml:space="preserve"> October 2022. I attended the Reclaim our Future March from Hyde Park to Parliament Square on Sunday 16</w:t>
      </w:r>
      <w:r w:rsidRPr="005344B4">
        <w:rPr>
          <w:rFonts w:cs="Times New Roman"/>
          <w:vertAlign w:val="superscript"/>
        </w:rPr>
        <w:t>th</w:t>
      </w:r>
      <w:r w:rsidRPr="005344B4">
        <w:rPr>
          <w:rFonts w:cs="Times New Roman"/>
        </w:rPr>
        <w:t xml:space="preserve"> October. Many of the activists I spoke to here were disappointed by the low turn-out for this event led by XR youth, and it marked a turning point in strategy for XR UK. As explored in more detail in chapter XX, a focus on non-violent direct action which causes significant disruption and results in large numbers of people being </w:t>
      </w:r>
      <w:r w:rsidR="00065E47" w:rsidRPr="005344B4">
        <w:rPr>
          <w:rFonts w:cs="Times New Roman"/>
        </w:rPr>
        <w:t>arrested has</w:t>
      </w:r>
      <w:r w:rsidRPr="005344B4">
        <w:rPr>
          <w:rFonts w:cs="Times New Roman"/>
        </w:rPr>
        <w:t xml:space="preserve"> characterised the activities and wider strategy of Extinction </w:t>
      </w:r>
      <w:r w:rsidRPr="005344B4">
        <w:rPr>
          <w:rFonts w:cs="Times New Roman"/>
        </w:rPr>
        <w:lastRenderedPageBreak/>
        <w:t xml:space="preserve">Rebellion. However, in response to decreasing numbers at national protests and wider discontent within the movement around the strategy of mass arrest, XR UK announced in early 2023 that that they would temporarily halt disruptive public action in favour of building a more inclusive movement and developing their support base. The Big One acted as an opportunity for XR to rebuild their support base and align themselves with a braod coalition of environmental campaigning groups in an effort to ‘prioritise attendance over arrest and relationships over roadblocks’  </w:t>
      </w:r>
      <w:r w:rsidRPr="005344B4">
        <w:rPr>
          <w:rFonts w:cs="Times New Roman"/>
        </w:rPr>
        <w:fldChar w:fldCharType="begin"/>
      </w:r>
      <w:r w:rsidR="00C144D0" w:rsidRPr="005344B4">
        <w:rPr>
          <w:rFonts w:cs="Times New Roman"/>
        </w:rPr>
        <w:instrText xml:space="preserve"> ADDIN ZOTERO_ITEM CSL_CITATION {"citationID":"wzkSfkUo","properties":{"formattedCitation":"(Rebellion, 2022)","plainCitation":"(Rebellion, 2022)","noteIndex":0},"citationItems":[{"id":1780,"uris":["http://zotero.org/users/6040264/items/4G44MEKA"],"itemData":{"id":1780,"type":"post-weblog","abstract":"As we ring in the new year, we make a controversial resolution to temporarily shift away from public disruption as a primary tactic. We recognise and celebrate the power of disruption to raise the alarm and believe that constantly evolving tactics is a necessary approach.","container-title":"Extinction Rebellion UK","language":"en-GB","title":"WE QUIT","URL":"https://extinctionrebellion.uk/2022/12/31/we-quit/","author":[{"family":"Rebellion","given":"Extinction"}],"accessed":{"date-parts":[["2023",7,13]]},"issued":{"date-parts":[["2022",12,31]]}}}],"schema":"https://github.com/citation-style-language/schema/raw/master/csl-citation.json"} </w:instrText>
      </w:r>
      <w:r w:rsidRPr="005344B4">
        <w:rPr>
          <w:rFonts w:cs="Times New Roman"/>
        </w:rPr>
        <w:fldChar w:fldCharType="separate"/>
      </w:r>
      <w:r w:rsidR="00C144D0" w:rsidRPr="005344B4">
        <w:rPr>
          <w:rFonts w:cs="Times New Roman"/>
        </w:rPr>
        <w:t>(Rebellion, 2022)</w:t>
      </w:r>
      <w:r w:rsidRPr="005344B4">
        <w:rPr>
          <w:rFonts w:cs="Times New Roman"/>
        </w:rPr>
        <w:fldChar w:fldCharType="end"/>
      </w:r>
      <w:r w:rsidRPr="005344B4">
        <w:rPr>
          <w:rFonts w:cs="Times New Roman"/>
        </w:rPr>
        <w:t xml:space="preserve">. </w:t>
      </w:r>
    </w:p>
    <w:p w14:paraId="5A2B87FB" w14:textId="27FE5FE4" w:rsidR="00E12543" w:rsidRPr="005344B4" w:rsidRDefault="00E12543" w:rsidP="009811B0">
      <w:pPr>
        <w:spacing w:line="480" w:lineRule="auto"/>
        <w:rPr>
          <w:rFonts w:cs="Times New Roman"/>
        </w:rPr>
      </w:pPr>
      <w:r w:rsidRPr="005344B4">
        <w:rPr>
          <w:rFonts w:cs="Times New Roman"/>
        </w:rPr>
        <w:t xml:space="preserve">Although the actions taken by XR families are designed to be safe, inclusive and accessible for families, protests can be highly volatile spaces in which situations evolve or escalate rapidly. As a researcher working in a protest site, it is important to remain vigilant to any changes in the activity of the crowd or atmosphere which suggest an escalation in tensions between protesters and onlookers, counter-protestors or police. Whilst I would be comfortable to take my children to a large climate march, and have taken them to smaller demonstrations in the past, I decided not to bring them to The Big One because I felt that having my attention split between looking after them in a protest environment whilst trying to attend to the protest as a research site could make me less perceptive to the risks. Ultimately, it turned out to be a peaceful, safe protest, where no arrests were made. </w:t>
      </w:r>
    </w:p>
    <w:p w14:paraId="396700D5" w14:textId="77777777" w:rsidR="00CE339D" w:rsidRPr="005344B4" w:rsidRDefault="00CE339D" w:rsidP="009811B0">
      <w:pPr>
        <w:spacing w:line="480" w:lineRule="auto"/>
        <w:rPr>
          <w:rFonts w:cs="Times New Roman"/>
        </w:rPr>
      </w:pPr>
    </w:p>
    <w:p w14:paraId="6268F6D9" w14:textId="1954F11B" w:rsidR="00BC33C6" w:rsidRPr="005344B4" w:rsidRDefault="00BC33C6" w:rsidP="009811B0">
      <w:pPr>
        <w:spacing w:line="480" w:lineRule="auto"/>
        <w:rPr>
          <w:rFonts w:cs="Times New Roman"/>
        </w:rPr>
        <w:sectPr w:rsidR="00BC33C6" w:rsidRPr="005344B4">
          <w:pgSz w:w="11906" w:h="16838"/>
          <w:pgMar w:top="1440" w:right="1440" w:bottom="1440" w:left="1440" w:header="708" w:footer="708" w:gutter="0"/>
          <w:cols w:space="708"/>
          <w:docGrid w:linePitch="360"/>
        </w:sectPr>
      </w:pPr>
    </w:p>
    <w:tbl>
      <w:tblPr>
        <w:tblStyle w:val="TableGrid"/>
        <w:tblpPr w:leftFromText="180" w:rightFromText="180" w:vertAnchor="text" w:horzAnchor="margin" w:tblpY="856"/>
        <w:tblW w:w="14966" w:type="dxa"/>
        <w:tblLook w:val="04A0" w:firstRow="1" w:lastRow="0" w:firstColumn="1" w:lastColumn="0" w:noHBand="0" w:noVBand="1"/>
      </w:tblPr>
      <w:tblGrid>
        <w:gridCol w:w="1539"/>
        <w:gridCol w:w="1766"/>
        <w:gridCol w:w="2135"/>
        <w:gridCol w:w="1748"/>
        <w:gridCol w:w="1810"/>
        <w:gridCol w:w="5968"/>
      </w:tblGrid>
      <w:tr w:rsidR="00E247AC" w:rsidRPr="00E247AC" w14:paraId="2688A77D" w14:textId="77777777" w:rsidTr="00E247AC">
        <w:trPr>
          <w:trHeight w:val="824"/>
        </w:trPr>
        <w:tc>
          <w:tcPr>
            <w:tcW w:w="1539" w:type="dxa"/>
          </w:tcPr>
          <w:p w14:paraId="47262F15" w14:textId="77777777" w:rsidR="00E247AC" w:rsidRPr="00E247AC" w:rsidRDefault="00E247AC" w:rsidP="00E247AC">
            <w:pPr>
              <w:spacing w:line="276" w:lineRule="auto"/>
              <w:rPr>
                <w:rFonts w:ascii="Calibri" w:hAnsi="Calibri" w:cs="Calibri"/>
                <w:b/>
                <w:bCs/>
              </w:rPr>
            </w:pPr>
          </w:p>
        </w:tc>
        <w:tc>
          <w:tcPr>
            <w:tcW w:w="1766" w:type="dxa"/>
          </w:tcPr>
          <w:p w14:paraId="1EE92547" w14:textId="77777777" w:rsidR="00E247AC" w:rsidRPr="00E247AC" w:rsidRDefault="00E247AC" w:rsidP="00E247AC">
            <w:pPr>
              <w:spacing w:line="276" w:lineRule="auto"/>
              <w:rPr>
                <w:rFonts w:ascii="Calibri" w:hAnsi="Calibri" w:cs="Calibri"/>
                <w:b/>
                <w:bCs/>
              </w:rPr>
            </w:pPr>
            <w:r w:rsidRPr="00E247AC">
              <w:rPr>
                <w:rFonts w:ascii="Calibri" w:hAnsi="Calibri" w:cs="Calibri"/>
                <w:b/>
                <w:bCs/>
              </w:rPr>
              <w:t>Dates</w:t>
            </w:r>
          </w:p>
        </w:tc>
        <w:tc>
          <w:tcPr>
            <w:tcW w:w="2135" w:type="dxa"/>
          </w:tcPr>
          <w:p w14:paraId="7147D6CD" w14:textId="77777777" w:rsidR="00E247AC" w:rsidRPr="00E247AC" w:rsidRDefault="00E247AC" w:rsidP="00E247AC">
            <w:pPr>
              <w:spacing w:line="276" w:lineRule="auto"/>
              <w:rPr>
                <w:rFonts w:ascii="Calibri" w:hAnsi="Calibri" w:cs="Calibri"/>
                <w:b/>
                <w:bCs/>
              </w:rPr>
            </w:pPr>
            <w:r w:rsidRPr="00E247AC">
              <w:rPr>
                <w:rFonts w:ascii="Calibri" w:hAnsi="Calibri" w:cs="Calibri"/>
                <w:b/>
                <w:bCs/>
              </w:rPr>
              <w:t>Attending with my children</w:t>
            </w:r>
          </w:p>
        </w:tc>
        <w:tc>
          <w:tcPr>
            <w:tcW w:w="1748" w:type="dxa"/>
          </w:tcPr>
          <w:p w14:paraId="6C0877A6" w14:textId="77777777" w:rsidR="00E247AC" w:rsidRPr="00E247AC" w:rsidRDefault="00E247AC" w:rsidP="00E247AC">
            <w:pPr>
              <w:spacing w:line="276" w:lineRule="auto"/>
              <w:rPr>
                <w:rFonts w:ascii="Calibri" w:hAnsi="Calibri" w:cs="Calibri"/>
                <w:b/>
                <w:bCs/>
              </w:rPr>
            </w:pPr>
            <w:r w:rsidRPr="00E247AC">
              <w:rPr>
                <w:rFonts w:ascii="Calibri" w:hAnsi="Calibri" w:cs="Calibri"/>
                <w:b/>
                <w:bCs/>
              </w:rPr>
              <w:t>Ethnographic observations</w:t>
            </w:r>
          </w:p>
        </w:tc>
        <w:tc>
          <w:tcPr>
            <w:tcW w:w="1810" w:type="dxa"/>
          </w:tcPr>
          <w:p w14:paraId="1BE2FAD7" w14:textId="77777777" w:rsidR="00E247AC" w:rsidRPr="00E247AC" w:rsidRDefault="00E247AC" w:rsidP="00E247AC">
            <w:pPr>
              <w:spacing w:line="276" w:lineRule="auto"/>
              <w:rPr>
                <w:rFonts w:ascii="Calibri" w:hAnsi="Calibri" w:cs="Calibri"/>
                <w:b/>
                <w:bCs/>
              </w:rPr>
            </w:pPr>
            <w:r w:rsidRPr="00E247AC">
              <w:rPr>
                <w:rFonts w:ascii="Calibri" w:hAnsi="Calibri" w:cs="Calibri"/>
                <w:b/>
                <w:bCs/>
              </w:rPr>
              <w:t>Interviews</w:t>
            </w:r>
          </w:p>
        </w:tc>
        <w:tc>
          <w:tcPr>
            <w:tcW w:w="5968" w:type="dxa"/>
          </w:tcPr>
          <w:p w14:paraId="6DBDD45B" w14:textId="77777777" w:rsidR="00E247AC" w:rsidRPr="00E247AC" w:rsidRDefault="00E247AC" w:rsidP="00E247AC">
            <w:pPr>
              <w:spacing w:line="276" w:lineRule="auto"/>
              <w:rPr>
                <w:rFonts w:ascii="Calibri" w:hAnsi="Calibri" w:cs="Calibri"/>
                <w:b/>
                <w:bCs/>
              </w:rPr>
            </w:pPr>
            <w:r w:rsidRPr="00E247AC">
              <w:rPr>
                <w:rFonts w:ascii="Calibri" w:hAnsi="Calibri" w:cs="Calibri"/>
                <w:b/>
                <w:bCs/>
              </w:rPr>
              <w:t>Other data</w:t>
            </w:r>
          </w:p>
        </w:tc>
      </w:tr>
      <w:tr w:rsidR="00E247AC" w:rsidRPr="00E247AC" w14:paraId="629EF9ED" w14:textId="77777777" w:rsidTr="00E247AC">
        <w:trPr>
          <w:trHeight w:val="1649"/>
        </w:trPr>
        <w:tc>
          <w:tcPr>
            <w:tcW w:w="1539" w:type="dxa"/>
          </w:tcPr>
          <w:p w14:paraId="638E26C6" w14:textId="77777777" w:rsidR="00E247AC" w:rsidRPr="00E247AC" w:rsidRDefault="00E247AC" w:rsidP="00E247AC">
            <w:pPr>
              <w:spacing w:line="276" w:lineRule="auto"/>
              <w:rPr>
                <w:rFonts w:ascii="Calibri" w:hAnsi="Calibri" w:cs="Calibri"/>
                <w:b/>
                <w:bCs/>
              </w:rPr>
            </w:pPr>
            <w:r w:rsidRPr="00E247AC">
              <w:rPr>
                <w:rFonts w:ascii="Calibri" w:hAnsi="Calibri" w:cs="Calibri"/>
                <w:b/>
                <w:bCs/>
              </w:rPr>
              <w:t>Our Broken Planet</w:t>
            </w:r>
          </w:p>
        </w:tc>
        <w:tc>
          <w:tcPr>
            <w:tcW w:w="1766" w:type="dxa"/>
          </w:tcPr>
          <w:p w14:paraId="5F7254E4" w14:textId="77777777" w:rsidR="00E247AC" w:rsidRPr="00E247AC" w:rsidRDefault="00E247AC" w:rsidP="00E247AC">
            <w:pPr>
              <w:spacing w:line="276" w:lineRule="auto"/>
              <w:rPr>
                <w:rFonts w:ascii="Calibri" w:hAnsi="Calibri" w:cs="Calibri"/>
              </w:rPr>
            </w:pPr>
            <w:r w:rsidRPr="00E247AC">
              <w:rPr>
                <w:rFonts w:ascii="Calibri" w:hAnsi="Calibri" w:cs="Calibri"/>
              </w:rPr>
              <w:t>May 2021- August 2022</w:t>
            </w:r>
          </w:p>
        </w:tc>
        <w:tc>
          <w:tcPr>
            <w:tcW w:w="2135" w:type="dxa"/>
          </w:tcPr>
          <w:p w14:paraId="402F9C4C" w14:textId="77777777" w:rsidR="00E247AC" w:rsidRPr="00E247AC" w:rsidRDefault="00E247AC" w:rsidP="00E247AC">
            <w:pPr>
              <w:spacing w:line="276" w:lineRule="auto"/>
              <w:rPr>
                <w:rFonts w:ascii="Calibri" w:hAnsi="Calibri" w:cs="Calibri"/>
              </w:rPr>
            </w:pPr>
            <w:r w:rsidRPr="00E247AC">
              <w:rPr>
                <w:rFonts w:ascii="Calibri" w:hAnsi="Calibri" w:cs="Calibri"/>
              </w:rPr>
              <w:t>23</w:t>
            </w:r>
            <w:r w:rsidRPr="00E247AC">
              <w:rPr>
                <w:rFonts w:ascii="Calibri" w:hAnsi="Calibri" w:cs="Calibri"/>
                <w:vertAlign w:val="superscript"/>
              </w:rPr>
              <w:t>rd</w:t>
            </w:r>
            <w:r w:rsidRPr="00E247AC">
              <w:rPr>
                <w:rFonts w:ascii="Calibri" w:hAnsi="Calibri" w:cs="Calibri"/>
              </w:rPr>
              <w:t xml:space="preserve"> August 2022</w:t>
            </w:r>
          </w:p>
        </w:tc>
        <w:tc>
          <w:tcPr>
            <w:tcW w:w="1748" w:type="dxa"/>
          </w:tcPr>
          <w:p w14:paraId="7D8BF7E8" w14:textId="77777777" w:rsidR="00E247AC" w:rsidRPr="00E247AC" w:rsidRDefault="00E247AC" w:rsidP="00E247AC">
            <w:pPr>
              <w:spacing w:line="276" w:lineRule="auto"/>
              <w:rPr>
                <w:rFonts w:ascii="Calibri" w:hAnsi="Calibri" w:cs="Calibri"/>
              </w:rPr>
            </w:pPr>
            <w:r w:rsidRPr="00E247AC">
              <w:rPr>
                <w:rFonts w:ascii="Calibri" w:hAnsi="Calibri" w:cs="Calibri"/>
              </w:rPr>
              <w:t>8</w:t>
            </w:r>
            <w:r w:rsidRPr="00E247AC">
              <w:rPr>
                <w:rFonts w:ascii="Calibri" w:hAnsi="Calibri" w:cs="Calibri"/>
                <w:vertAlign w:val="superscript"/>
              </w:rPr>
              <w:t>th</w:t>
            </w:r>
            <w:r w:rsidRPr="00E247AC">
              <w:rPr>
                <w:rFonts w:ascii="Calibri" w:hAnsi="Calibri" w:cs="Calibri"/>
              </w:rPr>
              <w:t>-10</w:t>
            </w:r>
            <w:r w:rsidRPr="00E247AC">
              <w:rPr>
                <w:rFonts w:ascii="Calibri" w:hAnsi="Calibri" w:cs="Calibri"/>
                <w:vertAlign w:val="superscript"/>
              </w:rPr>
              <w:t>th</w:t>
            </w:r>
            <w:r w:rsidRPr="00E247AC">
              <w:rPr>
                <w:rFonts w:ascii="Calibri" w:hAnsi="Calibri" w:cs="Calibri"/>
              </w:rPr>
              <w:t xml:space="preserve"> August 2022</w:t>
            </w:r>
          </w:p>
        </w:tc>
        <w:tc>
          <w:tcPr>
            <w:tcW w:w="1810" w:type="dxa"/>
          </w:tcPr>
          <w:p w14:paraId="7DB2797C" w14:textId="77777777" w:rsidR="00E247AC" w:rsidRPr="00E247AC" w:rsidRDefault="00E247AC" w:rsidP="00E247AC">
            <w:pPr>
              <w:spacing w:line="276" w:lineRule="auto"/>
              <w:rPr>
                <w:rFonts w:ascii="Calibri" w:hAnsi="Calibri" w:cs="Calibri"/>
              </w:rPr>
            </w:pPr>
            <w:r w:rsidRPr="00E247AC">
              <w:rPr>
                <w:rFonts w:ascii="Calibri" w:hAnsi="Calibri" w:cs="Calibri"/>
              </w:rPr>
              <w:t>N/A</w:t>
            </w:r>
          </w:p>
        </w:tc>
        <w:tc>
          <w:tcPr>
            <w:tcW w:w="5968" w:type="dxa"/>
          </w:tcPr>
          <w:p w14:paraId="42EB9424" w14:textId="77777777" w:rsidR="00E247AC" w:rsidRPr="00E247AC" w:rsidRDefault="00E247AC" w:rsidP="00E247AC">
            <w:pPr>
              <w:spacing w:line="276" w:lineRule="auto"/>
              <w:rPr>
                <w:rFonts w:ascii="Calibri" w:hAnsi="Calibri" w:cs="Calibri"/>
              </w:rPr>
            </w:pPr>
            <w:r w:rsidRPr="00E247AC">
              <w:rPr>
                <w:rFonts w:ascii="Calibri" w:hAnsi="Calibri" w:cs="Calibri"/>
              </w:rPr>
              <w:t>500 comment cards left by visitors of all ages, summative evaluation, recorded interviews with the exhibit curators (publicly available) exhibit text and photos, other publicly available NHM documents, e.g. Museum Strategy</w:t>
            </w:r>
          </w:p>
        </w:tc>
      </w:tr>
      <w:tr w:rsidR="00E247AC" w:rsidRPr="00E247AC" w14:paraId="6C08E0E9" w14:textId="77777777" w:rsidTr="00E247AC">
        <w:trPr>
          <w:trHeight w:val="1226"/>
        </w:trPr>
        <w:tc>
          <w:tcPr>
            <w:tcW w:w="1539" w:type="dxa"/>
          </w:tcPr>
          <w:p w14:paraId="07E6D291" w14:textId="77777777" w:rsidR="00E247AC" w:rsidRPr="00E247AC" w:rsidRDefault="00E247AC" w:rsidP="00E247AC">
            <w:pPr>
              <w:spacing w:line="276" w:lineRule="auto"/>
              <w:rPr>
                <w:rFonts w:ascii="Calibri" w:hAnsi="Calibri" w:cs="Calibri"/>
                <w:b/>
                <w:bCs/>
              </w:rPr>
            </w:pPr>
            <w:r w:rsidRPr="00E247AC">
              <w:rPr>
                <w:rFonts w:ascii="Calibri" w:hAnsi="Calibri" w:cs="Calibri"/>
                <w:b/>
                <w:bCs/>
              </w:rPr>
              <w:t>The Festival of Thrift</w:t>
            </w:r>
          </w:p>
        </w:tc>
        <w:tc>
          <w:tcPr>
            <w:tcW w:w="1766" w:type="dxa"/>
          </w:tcPr>
          <w:p w14:paraId="3D28B382" w14:textId="5E84DEA8" w:rsidR="00E247AC" w:rsidRPr="00E247AC" w:rsidRDefault="00E247AC" w:rsidP="00E247AC">
            <w:pPr>
              <w:spacing w:line="276" w:lineRule="auto"/>
              <w:rPr>
                <w:rFonts w:ascii="Calibri" w:hAnsi="Calibri" w:cs="Calibri"/>
              </w:rPr>
            </w:pPr>
            <w:r w:rsidRPr="00E247AC">
              <w:rPr>
                <w:rFonts w:ascii="Calibri" w:hAnsi="Calibri" w:cs="Calibri"/>
              </w:rPr>
              <w:t>24</w:t>
            </w:r>
            <w:r w:rsidRPr="00E247AC">
              <w:rPr>
                <w:rFonts w:ascii="Calibri" w:hAnsi="Calibri" w:cs="Calibri"/>
                <w:vertAlign w:val="superscript"/>
              </w:rPr>
              <w:t>th</w:t>
            </w:r>
            <w:r w:rsidRPr="00E247AC">
              <w:rPr>
                <w:rFonts w:ascii="Calibri" w:hAnsi="Calibri" w:cs="Calibri"/>
              </w:rPr>
              <w:t>- 25</w:t>
            </w:r>
            <w:r w:rsidR="008C518F" w:rsidRPr="00E247AC">
              <w:rPr>
                <w:rFonts w:ascii="Calibri" w:hAnsi="Calibri" w:cs="Calibri"/>
                <w:vertAlign w:val="superscript"/>
              </w:rPr>
              <w:t>th</w:t>
            </w:r>
            <w:r w:rsidR="008C518F" w:rsidRPr="00E247AC">
              <w:rPr>
                <w:rFonts w:ascii="Calibri" w:hAnsi="Calibri" w:cs="Calibri"/>
              </w:rPr>
              <w:t xml:space="preserve"> September</w:t>
            </w:r>
            <w:r w:rsidRPr="00E247AC">
              <w:rPr>
                <w:rFonts w:ascii="Calibri" w:hAnsi="Calibri" w:cs="Calibri"/>
              </w:rPr>
              <w:t xml:space="preserve"> 2022</w:t>
            </w:r>
          </w:p>
        </w:tc>
        <w:tc>
          <w:tcPr>
            <w:tcW w:w="2135" w:type="dxa"/>
          </w:tcPr>
          <w:p w14:paraId="5D7B49DB" w14:textId="70C54CB6" w:rsidR="00E247AC" w:rsidRPr="00E247AC" w:rsidRDefault="00E247AC" w:rsidP="00E247AC">
            <w:pPr>
              <w:spacing w:line="276" w:lineRule="auto"/>
              <w:rPr>
                <w:rFonts w:ascii="Calibri" w:hAnsi="Calibri" w:cs="Calibri"/>
              </w:rPr>
            </w:pPr>
            <w:r w:rsidRPr="00E247AC">
              <w:rPr>
                <w:rFonts w:ascii="Calibri" w:hAnsi="Calibri" w:cs="Calibri"/>
              </w:rPr>
              <w:t>24</w:t>
            </w:r>
            <w:r w:rsidR="008C518F" w:rsidRPr="00E247AC">
              <w:rPr>
                <w:rFonts w:ascii="Calibri" w:hAnsi="Calibri" w:cs="Calibri"/>
                <w:vertAlign w:val="superscript"/>
              </w:rPr>
              <w:t>th</w:t>
            </w:r>
            <w:r w:rsidR="008C518F" w:rsidRPr="00E247AC">
              <w:rPr>
                <w:rFonts w:ascii="Calibri" w:hAnsi="Calibri" w:cs="Calibri"/>
              </w:rPr>
              <w:t xml:space="preserve"> September</w:t>
            </w:r>
            <w:r w:rsidRPr="00E247AC">
              <w:rPr>
                <w:rFonts w:ascii="Calibri" w:hAnsi="Calibri" w:cs="Calibri"/>
              </w:rPr>
              <w:t xml:space="preserve"> 2022</w:t>
            </w:r>
          </w:p>
        </w:tc>
        <w:tc>
          <w:tcPr>
            <w:tcW w:w="1748" w:type="dxa"/>
          </w:tcPr>
          <w:p w14:paraId="5DCD4946" w14:textId="362394F4" w:rsidR="00E247AC" w:rsidRPr="00E247AC" w:rsidRDefault="00E247AC" w:rsidP="00E247AC">
            <w:pPr>
              <w:spacing w:line="276" w:lineRule="auto"/>
              <w:rPr>
                <w:rFonts w:ascii="Calibri" w:hAnsi="Calibri" w:cs="Calibri"/>
              </w:rPr>
            </w:pPr>
            <w:r w:rsidRPr="00E247AC">
              <w:rPr>
                <w:rFonts w:ascii="Calibri" w:hAnsi="Calibri" w:cs="Calibri"/>
              </w:rPr>
              <w:t>24</w:t>
            </w:r>
            <w:r w:rsidRPr="00E247AC">
              <w:rPr>
                <w:rFonts w:ascii="Calibri" w:hAnsi="Calibri" w:cs="Calibri"/>
                <w:vertAlign w:val="superscript"/>
              </w:rPr>
              <w:t>th</w:t>
            </w:r>
            <w:r w:rsidRPr="00E247AC">
              <w:rPr>
                <w:rFonts w:ascii="Calibri" w:hAnsi="Calibri" w:cs="Calibri"/>
              </w:rPr>
              <w:t xml:space="preserve"> - 25</w:t>
            </w:r>
            <w:r w:rsidR="008C518F" w:rsidRPr="00E247AC">
              <w:rPr>
                <w:rFonts w:ascii="Calibri" w:hAnsi="Calibri" w:cs="Calibri"/>
                <w:vertAlign w:val="superscript"/>
              </w:rPr>
              <w:t>th</w:t>
            </w:r>
            <w:r w:rsidR="008C518F" w:rsidRPr="00E247AC">
              <w:rPr>
                <w:rFonts w:ascii="Calibri" w:hAnsi="Calibri" w:cs="Calibri"/>
              </w:rPr>
              <w:t xml:space="preserve"> September</w:t>
            </w:r>
            <w:r w:rsidRPr="00E247AC">
              <w:rPr>
                <w:rFonts w:ascii="Calibri" w:hAnsi="Calibri" w:cs="Calibri"/>
              </w:rPr>
              <w:t xml:space="preserve"> 2022</w:t>
            </w:r>
          </w:p>
        </w:tc>
        <w:tc>
          <w:tcPr>
            <w:tcW w:w="1810" w:type="dxa"/>
          </w:tcPr>
          <w:p w14:paraId="2780DFCB" w14:textId="77777777" w:rsidR="00E247AC" w:rsidRPr="00E247AC" w:rsidRDefault="00E247AC" w:rsidP="00E247AC">
            <w:pPr>
              <w:spacing w:line="276" w:lineRule="auto"/>
              <w:rPr>
                <w:rFonts w:ascii="Calibri" w:hAnsi="Calibri" w:cs="Calibri"/>
              </w:rPr>
            </w:pPr>
            <w:r w:rsidRPr="00E247AC">
              <w:rPr>
                <w:rFonts w:ascii="Calibri" w:hAnsi="Calibri" w:cs="Calibri"/>
              </w:rPr>
              <w:t>N/A</w:t>
            </w:r>
          </w:p>
        </w:tc>
        <w:tc>
          <w:tcPr>
            <w:tcW w:w="5968" w:type="dxa"/>
          </w:tcPr>
          <w:p w14:paraId="16162EAA" w14:textId="77777777" w:rsidR="00E247AC" w:rsidRPr="00E247AC" w:rsidRDefault="00E247AC" w:rsidP="00E247AC">
            <w:pPr>
              <w:spacing w:line="276" w:lineRule="auto"/>
              <w:rPr>
                <w:rFonts w:ascii="Calibri" w:hAnsi="Calibri" w:cs="Calibri"/>
              </w:rPr>
            </w:pPr>
            <w:r w:rsidRPr="00E247AC">
              <w:rPr>
                <w:rFonts w:ascii="Calibri" w:hAnsi="Calibri" w:cs="Calibri"/>
              </w:rPr>
              <w:t>Recollections from previous visits, informal discussion with family workshop facilitators before and after, publicly available documents e.g. festival programme, annual report</w:t>
            </w:r>
          </w:p>
        </w:tc>
      </w:tr>
      <w:tr w:rsidR="00E247AC" w:rsidRPr="00E247AC" w14:paraId="604AA79E" w14:textId="77777777" w:rsidTr="00E247AC">
        <w:trPr>
          <w:trHeight w:val="1649"/>
        </w:trPr>
        <w:tc>
          <w:tcPr>
            <w:tcW w:w="1539" w:type="dxa"/>
          </w:tcPr>
          <w:p w14:paraId="2BA92A7B" w14:textId="77777777" w:rsidR="00E247AC" w:rsidRPr="00E247AC" w:rsidRDefault="00E247AC" w:rsidP="00E247AC">
            <w:pPr>
              <w:spacing w:line="276" w:lineRule="auto"/>
              <w:rPr>
                <w:rFonts w:ascii="Calibri" w:hAnsi="Calibri" w:cs="Calibri"/>
                <w:b/>
                <w:bCs/>
              </w:rPr>
            </w:pPr>
            <w:r w:rsidRPr="00E247AC">
              <w:rPr>
                <w:rFonts w:ascii="Calibri" w:hAnsi="Calibri" w:cs="Calibri"/>
                <w:b/>
                <w:bCs/>
              </w:rPr>
              <w:t>The Big One</w:t>
            </w:r>
          </w:p>
        </w:tc>
        <w:tc>
          <w:tcPr>
            <w:tcW w:w="1766" w:type="dxa"/>
          </w:tcPr>
          <w:p w14:paraId="13CF7073" w14:textId="77777777" w:rsidR="00E247AC" w:rsidRPr="00E247AC" w:rsidRDefault="00E247AC" w:rsidP="00E247AC">
            <w:pPr>
              <w:spacing w:line="276" w:lineRule="auto"/>
              <w:rPr>
                <w:rFonts w:ascii="Calibri" w:hAnsi="Calibri" w:cs="Calibri"/>
              </w:rPr>
            </w:pPr>
            <w:r w:rsidRPr="00E247AC">
              <w:rPr>
                <w:rFonts w:ascii="Calibri" w:hAnsi="Calibri" w:cs="Calibri"/>
              </w:rPr>
              <w:t>21-24th</w:t>
            </w:r>
            <w:r w:rsidRPr="00E247AC">
              <w:rPr>
                <w:rFonts w:ascii="Calibri" w:hAnsi="Calibri" w:cs="Calibri"/>
                <w:vertAlign w:val="superscript"/>
              </w:rPr>
              <w:t>st</w:t>
            </w:r>
            <w:r w:rsidRPr="00E247AC">
              <w:rPr>
                <w:rFonts w:ascii="Calibri" w:hAnsi="Calibri" w:cs="Calibri"/>
              </w:rPr>
              <w:t xml:space="preserve"> April 2023</w:t>
            </w:r>
          </w:p>
        </w:tc>
        <w:tc>
          <w:tcPr>
            <w:tcW w:w="2135" w:type="dxa"/>
          </w:tcPr>
          <w:p w14:paraId="1819B55C" w14:textId="77777777" w:rsidR="00E247AC" w:rsidRPr="00E247AC" w:rsidRDefault="00E247AC" w:rsidP="00E247AC">
            <w:pPr>
              <w:spacing w:line="276" w:lineRule="auto"/>
              <w:rPr>
                <w:rFonts w:ascii="Calibri" w:hAnsi="Calibri" w:cs="Calibri"/>
              </w:rPr>
            </w:pPr>
            <w:r w:rsidRPr="00E247AC">
              <w:rPr>
                <w:rFonts w:ascii="Calibri" w:hAnsi="Calibri" w:cs="Calibri"/>
              </w:rPr>
              <w:t>N/A</w:t>
            </w:r>
          </w:p>
        </w:tc>
        <w:tc>
          <w:tcPr>
            <w:tcW w:w="1748" w:type="dxa"/>
          </w:tcPr>
          <w:p w14:paraId="2D4F4C23" w14:textId="77777777" w:rsidR="00E247AC" w:rsidRPr="00E247AC" w:rsidRDefault="00E247AC" w:rsidP="00E247AC">
            <w:pPr>
              <w:spacing w:line="276" w:lineRule="auto"/>
              <w:rPr>
                <w:rFonts w:ascii="Calibri" w:hAnsi="Calibri" w:cs="Calibri"/>
              </w:rPr>
            </w:pPr>
            <w:r w:rsidRPr="00E247AC">
              <w:rPr>
                <w:rFonts w:ascii="Calibri" w:hAnsi="Calibri" w:cs="Calibri"/>
              </w:rPr>
              <w:t>21</w:t>
            </w:r>
            <w:r w:rsidRPr="00E247AC">
              <w:rPr>
                <w:rFonts w:ascii="Calibri" w:hAnsi="Calibri" w:cs="Calibri"/>
                <w:vertAlign w:val="superscript"/>
              </w:rPr>
              <w:t>st</w:t>
            </w:r>
            <w:r w:rsidRPr="00E247AC">
              <w:rPr>
                <w:rFonts w:ascii="Calibri" w:hAnsi="Calibri" w:cs="Calibri"/>
              </w:rPr>
              <w:t xml:space="preserve"> – 23</w:t>
            </w:r>
            <w:r w:rsidRPr="00E247AC">
              <w:rPr>
                <w:rFonts w:ascii="Calibri" w:hAnsi="Calibri" w:cs="Calibri"/>
                <w:vertAlign w:val="superscript"/>
              </w:rPr>
              <w:t>rd</w:t>
            </w:r>
            <w:r w:rsidRPr="00E247AC">
              <w:rPr>
                <w:rFonts w:ascii="Calibri" w:hAnsi="Calibri" w:cs="Calibri"/>
              </w:rPr>
              <w:t xml:space="preserve"> April 2023</w:t>
            </w:r>
          </w:p>
        </w:tc>
        <w:tc>
          <w:tcPr>
            <w:tcW w:w="1810" w:type="dxa"/>
          </w:tcPr>
          <w:p w14:paraId="562899A7" w14:textId="77777777" w:rsidR="00E247AC" w:rsidRPr="00E247AC" w:rsidRDefault="00E247AC" w:rsidP="00E247AC">
            <w:pPr>
              <w:spacing w:line="276" w:lineRule="auto"/>
              <w:rPr>
                <w:rFonts w:ascii="Calibri" w:hAnsi="Calibri" w:cs="Calibri"/>
              </w:rPr>
            </w:pPr>
            <w:r w:rsidRPr="00E247AC">
              <w:rPr>
                <w:rFonts w:ascii="Calibri" w:hAnsi="Calibri" w:cs="Calibri"/>
              </w:rPr>
              <w:t>9 interviews with 10 attendees (7 parents, 3 children)</w:t>
            </w:r>
          </w:p>
        </w:tc>
        <w:tc>
          <w:tcPr>
            <w:tcW w:w="5968" w:type="dxa"/>
          </w:tcPr>
          <w:p w14:paraId="6E9B8BAF" w14:textId="77777777" w:rsidR="00E247AC" w:rsidRPr="00E247AC" w:rsidRDefault="00E247AC" w:rsidP="00E247AC">
            <w:pPr>
              <w:spacing w:line="276" w:lineRule="auto"/>
              <w:rPr>
                <w:rFonts w:ascii="Calibri" w:hAnsi="Calibri" w:cs="Calibri"/>
              </w:rPr>
            </w:pPr>
            <w:r w:rsidRPr="00E247AC">
              <w:rPr>
                <w:rFonts w:ascii="Calibri" w:hAnsi="Calibri" w:cs="Calibri"/>
              </w:rPr>
              <w:t>Additional participant observation during Reclaim our Future March – 16</w:t>
            </w:r>
            <w:r w:rsidRPr="00E247AC">
              <w:rPr>
                <w:rFonts w:ascii="Calibri" w:hAnsi="Calibri" w:cs="Calibri"/>
                <w:vertAlign w:val="superscript"/>
              </w:rPr>
              <w:t>th</w:t>
            </w:r>
            <w:r w:rsidRPr="00E247AC">
              <w:rPr>
                <w:rFonts w:ascii="Calibri" w:hAnsi="Calibri" w:cs="Calibri"/>
              </w:rPr>
              <w:t xml:space="preserve"> October 2022, publicly available documentation </w:t>
            </w:r>
          </w:p>
        </w:tc>
      </w:tr>
    </w:tbl>
    <w:p w14:paraId="007A4F0D" w14:textId="0C20FA24" w:rsidR="00CE339D" w:rsidRPr="00E247AC" w:rsidRDefault="00CE339D" w:rsidP="00E247AC">
      <w:pPr>
        <w:spacing w:line="480" w:lineRule="auto"/>
        <w:rPr>
          <w:rFonts w:ascii="Calibri" w:hAnsi="Calibri" w:cs="Calibri"/>
        </w:rPr>
      </w:pPr>
    </w:p>
    <w:p w14:paraId="78E6E301" w14:textId="250525F0" w:rsidR="00BC33C6" w:rsidRPr="005344B4" w:rsidRDefault="00915EA0" w:rsidP="00E247AC">
      <w:pPr>
        <w:pStyle w:val="Caption"/>
        <w:keepNext/>
        <w:rPr>
          <w:rFonts w:ascii="Times New Roman" w:hAnsi="Times New Roman" w:cs="Times New Roman"/>
        </w:rPr>
        <w:sectPr w:rsidR="00BC33C6" w:rsidRPr="005344B4" w:rsidSect="00BC33C6">
          <w:pgSz w:w="16838" w:h="11906" w:orient="landscape"/>
          <w:pgMar w:top="1440" w:right="1440" w:bottom="1440" w:left="1440" w:header="708" w:footer="708" w:gutter="0"/>
          <w:cols w:space="708"/>
          <w:docGrid w:linePitch="360"/>
        </w:sectPr>
      </w:pPr>
      <w:bookmarkStart w:id="50" w:name="_Toc212304541"/>
      <w:r w:rsidRPr="005344B4">
        <w:rPr>
          <w:rFonts w:ascii="Times New Roman" w:hAnsi="Times New Roman" w:cs="Times New Roman"/>
        </w:rPr>
        <w:t xml:space="preserve">Table </w:t>
      </w:r>
      <w:r w:rsidRPr="005344B4">
        <w:rPr>
          <w:rFonts w:ascii="Times New Roman" w:hAnsi="Times New Roman" w:cs="Times New Roman"/>
        </w:rPr>
        <w:fldChar w:fldCharType="begin"/>
      </w:r>
      <w:r w:rsidRPr="005344B4">
        <w:rPr>
          <w:rFonts w:ascii="Times New Roman" w:hAnsi="Times New Roman" w:cs="Times New Roman"/>
        </w:rPr>
        <w:instrText xml:space="preserve"> SEQ Table \* ARABIC </w:instrText>
      </w:r>
      <w:r w:rsidRPr="005344B4">
        <w:rPr>
          <w:rFonts w:ascii="Times New Roman" w:hAnsi="Times New Roman" w:cs="Times New Roman"/>
        </w:rPr>
        <w:fldChar w:fldCharType="separate"/>
      </w:r>
      <w:r w:rsidR="009C387C">
        <w:rPr>
          <w:rFonts w:ascii="Times New Roman" w:hAnsi="Times New Roman" w:cs="Times New Roman"/>
          <w:noProof/>
        </w:rPr>
        <w:t>2</w:t>
      </w:r>
      <w:r w:rsidRPr="005344B4">
        <w:rPr>
          <w:rFonts w:ascii="Times New Roman" w:hAnsi="Times New Roman" w:cs="Times New Roman"/>
        </w:rPr>
        <w:fldChar w:fldCharType="end"/>
      </w:r>
      <w:r w:rsidRPr="005344B4">
        <w:rPr>
          <w:rFonts w:ascii="Times New Roman" w:hAnsi="Times New Roman" w:cs="Times New Roman"/>
        </w:rPr>
        <w:t xml:space="preserve"> Summary of site visits and data collecte</w:t>
      </w:r>
      <w:bookmarkEnd w:id="50"/>
      <w:r w:rsidR="00E247AC">
        <w:rPr>
          <w:rFonts w:ascii="Times New Roman" w:hAnsi="Times New Roman" w:cs="Times New Roman"/>
        </w:rPr>
        <w:t>d</w:t>
      </w:r>
    </w:p>
    <w:p w14:paraId="497A686A" w14:textId="2CED1A4D" w:rsidR="00F42DCE" w:rsidRPr="005344B4" w:rsidRDefault="00DA3322" w:rsidP="00901009">
      <w:pPr>
        <w:pStyle w:val="Heading3"/>
      </w:pPr>
      <w:bookmarkStart w:id="51" w:name="_Toc213581779"/>
      <w:r w:rsidRPr="005344B4">
        <w:lastRenderedPageBreak/>
        <w:t xml:space="preserve">3.2.4 </w:t>
      </w:r>
      <w:r w:rsidR="00F42DCE" w:rsidRPr="005344B4">
        <w:t>Heterotopi</w:t>
      </w:r>
      <w:r w:rsidR="00E40885" w:rsidRPr="005344B4">
        <w:t>a as method</w:t>
      </w:r>
      <w:r w:rsidR="001D3C02" w:rsidRPr="005344B4">
        <w:t>ology</w:t>
      </w:r>
      <w:bookmarkEnd w:id="51"/>
    </w:p>
    <w:p w14:paraId="15DD66BB" w14:textId="26167BC4" w:rsidR="004A30DC" w:rsidRPr="005344B4" w:rsidRDefault="0067072B" w:rsidP="009811B0">
      <w:pPr>
        <w:spacing w:line="480" w:lineRule="auto"/>
        <w:rPr>
          <w:rFonts w:cs="Times New Roman"/>
        </w:rPr>
      </w:pPr>
      <w:r w:rsidRPr="005344B4">
        <w:rPr>
          <w:rFonts w:cs="Times New Roman"/>
        </w:rPr>
        <w:t>The choice of sites was a practical one</w:t>
      </w:r>
      <w:r w:rsidR="00BC3BDA" w:rsidRPr="005344B4">
        <w:rPr>
          <w:rFonts w:cs="Times New Roman"/>
        </w:rPr>
        <w:t xml:space="preserve">; whilst different forms of environmentalism surface throughout everyday </w:t>
      </w:r>
      <w:r w:rsidR="00DA1007" w:rsidRPr="005344B4">
        <w:rPr>
          <w:rFonts w:cs="Times New Roman"/>
        </w:rPr>
        <w:t xml:space="preserve">family life and interactions, it was harder than expected to find spaces where environmentalism is the primary </w:t>
      </w:r>
      <w:r w:rsidR="00744BED" w:rsidRPr="005344B4">
        <w:rPr>
          <w:rFonts w:cs="Times New Roman"/>
        </w:rPr>
        <w:t>focus</w:t>
      </w:r>
      <w:r w:rsidR="00DA1007" w:rsidRPr="005344B4">
        <w:rPr>
          <w:rFonts w:cs="Times New Roman"/>
        </w:rPr>
        <w:t xml:space="preserve"> and families are the </w:t>
      </w:r>
      <w:r w:rsidR="00744BED" w:rsidRPr="005344B4">
        <w:rPr>
          <w:rFonts w:cs="Times New Roman"/>
        </w:rPr>
        <w:t>primary</w:t>
      </w:r>
      <w:r w:rsidR="00DA1007" w:rsidRPr="005344B4">
        <w:rPr>
          <w:rFonts w:cs="Times New Roman"/>
        </w:rPr>
        <w:t xml:space="preserve"> audience</w:t>
      </w:r>
      <w:r w:rsidR="00D96DC0" w:rsidRPr="005344B4">
        <w:rPr>
          <w:rFonts w:cs="Times New Roman"/>
        </w:rPr>
        <w:t xml:space="preserve">. This was partly </w:t>
      </w:r>
      <w:r w:rsidR="00662A6B" w:rsidRPr="005344B4">
        <w:rPr>
          <w:rFonts w:cs="Times New Roman"/>
        </w:rPr>
        <w:t xml:space="preserve">because </w:t>
      </w:r>
      <w:r w:rsidR="00D604E5" w:rsidRPr="005344B4">
        <w:rPr>
          <w:rFonts w:cs="Times New Roman"/>
        </w:rPr>
        <w:t xml:space="preserve">COVID-19 </w:t>
      </w:r>
      <w:r w:rsidR="00662A6B" w:rsidRPr="005344B4">
        <w:rPr>
          <w:rFonts w:cs="Times New Roman"/>
        </w:rPr>
        <w:t>restrictions were only just being lifted</w:t>
      </w:r>
      <w:r w:rsidR="00BE47C7" w:rsidRPr="005344B4">
        <w:rPr>
          <w:rFonts w:cs="Times New Roman"/>
        </w:rPr>
        <w:t>;</w:t>
      </w:r>
      <w:r w:rsidR="00AE2CBB" w:rsidRPr="005344B4">
        <w:rPr>
          <w:rFonts w:cs="Times New Roman"/>
        </w:rPr>
        <w:t xml:space="preserve"> many physical events and spaces were only just </w:t>
      </w:r>
      <w:r w:rsidR="00D80ADA" w:rsidRPr="005344B4">
        <w:rPr>
          <w:rFonts w:cs="Times New Roman"/>
        </w:rPr>
        <w:t>reopening</w:t>
      </w:r>
      <w:r w:rsidR="00BC375B" w:rsidRPr="005344B4">
        <w:rPr>
          <w:rFonts w:cs="Times New Roman"/>
        </w:rPr>
        <w:t xml:space="preserve">. </w:t>
      </w:r>
      <w:r w:rsidR="00543992" w:rsidRPr="005344B4">
        <w:rPr>
          <w:rFonts w:cs="Times New Roman"/>
        </w:rPr>
        <w:t>All three sites share a pedagogic function;</w:t>
      </w:r>
      <w:r w:rsidR="00A8765D" w:rsidRPr="005344B4">
        <w:rPr>
          <w:rFonts w:cs="Times New Roman"/>
        </w:rPr>
        <w:t xml:space="preserve"> the organisers of each site aim to teach their audiences something. In</w:t>
      </w:r>
      <w:r w:rsidR="00543992" w:rsidRPr="005344B4">
        <w:rPr>
          <w:rFonts w:cs="Times New Roman"/>
        </w:rPr>
        <w:t xml:space="preserve"> </w:t>
      </w:r>
      <w:r w:rsidR="00BC375B" w:rsidRPr="005344B4">
        <w:rPr>
          <w:rFonts w:cs="Times New Roman"/>
        </w:rPr>
        <w:t xml:space="preserve">the museum </w:t>
      </w:r>
      <w:r w:rsidR="007361FF" w:rsidRPr="005344B4">
        <w:rPr>
          <w:rFonts w:cs="Times New Roman"/>
        </w:rPr>
        <w:t>and festival</w:t>
      </w:r>
      <w:r w:rsidR="00543992" w:rsidRPr="005344B4">
        <w:rPr>
          <w:rFonts w:cs="Times New Roman"/>
        </w:rPr>
        <w:t xml:space="preserve"> this may be considered a form </w:t>
      </w:r>
      <w:r w:rsidR="00584619">
        <w:rPr>
          <w:rFonts w:cs="Times New Roman"/>
        </w:rPr>
        <w:t xml:space="preserve">of </w:t>
      </w:r>
      <w:r w:rsidR="00543992" w:rsidRPr="005344B4">
        <w:rPr>
          <w:rFonts w:cs="Times New Roman"/>
        </w:rPr>
        <w:t>environmental</w:t>
      </w:r>
      <w:r w:rsidR="007361FF" w:rsidRPr="005344B4">
        <w:rPr>
          <w:rFonts w:cs="Times New Roman"/>
        </w:rPr>
        <w:t xml:space="preserve"> governance</w:t>
      </w:r>
      <w:r w:rsidR="006E3851" w:rsidRPr="005344B4">
        <w:rPr>
          <w:rFonts w:cs="Times New Roman"/>
        </w:rPr>
        <w:t>, whilst the educational imperative in the protest site is more to do with a form or unlearning, and the development of an activist subject</w:t>
      </w:r>
      <w:r w:rsidR="00487A36" w:rsidRPr="005344B4">
        <w:rPr>
          <w:rFonts w:cs="Times New Roman"/>
        </w:rPr>
        <w:t xml:space="preserve">ivity (see chapter 6). However, </w:t>
      </w:r>
      <w:r w:rsidR="007361FF" w:rsidRPr="005344B4">
        <w:rPr>
          <w:rFonts w:cs="Times New Roman"/>
        </w:rPr>
        <w:t>viewing them solely as site</w:t>
      </w:r>
      <w:r w:rsidR="006F5E32" w:rsidRPr="005344B4">
        <w:rPr>
          <w:rFonts w:cs="Times New Roman"/>
        </w:rPr>
        <w:t>s</w:t>
      </w:r>
      <w:r w:rsidR="007361FF" w:rsidRPr="005344B4">
        <w:rPr>
          <w:rFonts w:cs="Times New Roman"/>
        </w:rPr>
        <w:t xml:space="preserve"> of education or subject formation</w:t>
      </w:r>
      <w:r w:rsidR="00786A21" w:rsidRPr="005344B4">
        <w:rPr>
          <w:rFonts w:cs="Times New Roman"/>
        </w:rPr>
        <w:t xml:space="preserve"> overlooks their potential as sites of becoming</w:t>
      </w:r>
      <w:r w:rsidR="006F5E32" w:rsidRPr="005344B4">
        <w:rPr>
          <w:rFonts w:cs="Times New Roman"/>
        </w:rPr>
        <w:t xml:space="preserve">, </w:t>
      </w:r>
      <w:r w:rsidR="00786A21" w:rsidRPr="005344B4">
        <w:rPr>
          <w:rFonts w:cs="Times New Roman"/>
        </w:rPr>
        <w:t>glo</w:t>
      </w:r>
      <w:r w:rsidR="006F5E32" w:rsidRPr="005344B4">
        <w:rPr>
          <w:rFonts w:cs="Times New Roman"/>
        </w:rPr>
        <w:t>ssing</w:t>
      </w:r>
      <w:r w:rsidR="00786A21" w:rsidRPr="005344B4">
        <w:rPr>
          <w:rFonts w:cs="Times New Roman"/>
        </w:rPr>
        <w:t xml:space="preserve"> over the ambiguities that arise as children and their parents encounter frameworks, storylines and </w:t>
      </w:r>
      <w:r w:rsidR="00AA2F41" w:rsidRPr="005344B4">
        <w:rPr>
          <w:rFonts w:cs="Times New Roman"/>
        </w:rPr>
        <w:t>figures</w:t>
      </w:r>
      <w:r w:rsidR="00726B68" w:rsidRPr="005344B4">
        <w:rPr>
          <w:rFonts w:cs="Times New Roman"/>
        </w:rPr>
        <w:t>.</w:t>
      </w:r>
      <w:r w:rsidR="007A4938" w:rsidRPr="005344B4">
        <w:rPr>
          <w:rFonts w:cs="Times New Roman"/>
        </w:rPr>
        <w:t xml:space="preserve"> </w:t>
      </w:r>
      <w:r w:rsidR="00E70CA8" w:rsidRPr="005344B4">
        <w:rPr>
          <w:rFonts w:cs="Times New Roman"/>
        </w:rPr>
        <w:t xml:space="preserve">Over time, I came to conceptualise these sites in terms of their heterotopic potential, building on the work of geographers Peter Johnson </w:t>
      </w:r>
      <w:r w:rsidR="007B0CFD" w:rsidRPr="005344B4">
        <w:rPr>
          <w:rFonts w:cs="Times New Roman"/>
        </w:rPr>
        <w:fldChar w:fldCharType="begin"/>
      </w:r>
      <w:r w:rsidR="00A21459" w:rsidRPr="005344B4">
        <w:rPr>
          <w:rFonts w:cs="Times New Roman"/>
        </w:rPr>
        <w:instrText xml:space="preserve"> ADDIN ZOTERO_ITEM CSL_CITATION {"citationID":"LV5mwBn6","properties":{"formattedCitation":"(2013)","plainCitation":"(2013)","noteIndex":0},"citationItems":[{"id":1122,"uris":["http://zotero.org/users/6040264/items/VYHIFVIZ"],"itemData":{"id":1122,"type":"article-journal","abstract":"This article explores the ongoing fascination with Foucault's brief and rather sketchy idea of heterotopia. Drawing out some key lessons from the most sustained interpretations of this curious spatio-temporal concept, it addresses weaknesses and potential contradictions and goes on to highlight trends and emerging themes in studies that incorporate the notion. The article argues that although the uses of Foucault's accounts of heterotopia are bewilderingly diverse, heterotopias are most productively understood in the context of Foucault's insistence on ‘making difference’ and their adoption as a tool of analysis to illuminate the multifaceted features of cultural and social spaces and to invent new ones.","container-title":"Geography Compass","DOI":"10.1111/gec3.12079","ISSN":"1749-8198","issue":"11","language":"en","note":"_eprint: https://onlinelibrary.wiley.com/doi/pdf/10.1111/gec3.12079","page":"790-803","source":"Wiley Online Library","title":"The Geographies of Heterotopia","volume":"7","author":[{"family":"Johnson","given":"Peter"}],"issued":{"date-parts":[["2013"]]}},"suppress-author":true}],"schema":"https://github.com/citation-style-language/schema/raw/master/csl-citation.json"} </w:instrText>
      </w:r>
      <w:r w:rsidR="007B0CFD" w:rsidRPr="005344B4">
        <w:rPr>
          <w:rFonts w:cs="Times New Roman"/>
        </w:rPr>
        <w:fldChar w:fldCharType="separate"/>
      </w:r>
      <w:r w:rsidR="00A21459" w:rsidRPr="005344B4">
        <w:rPr>
          <w:rFonts w:cs="Times New Roman"/>
        </w:rPr>
        <w:t>(2013)</w:t>
      </w:r>
      <w:r w:rsidR="007B0CFD" w:rsidRPr="005344B4">
        <w:rPr>
          <w:rFonts w:cs="Times New Roman"/>
        </w:rPr>
        <w:fldChar w:fldCharType="end"/>
      </w:r>
      <w:r w:rsidR="00E70CA8" w:rsidRPr="005344B4">
        <w:rPr>
          <w:rFonts w:cs="Times New Roman"/>
        </w:rPr>
        <w:t xml:space="preserve"> and Matthew Gandy</w:t>
      </w:r>
      <w:r w:rsidR="00A21459" w:rsidRPr="005344B4">
        <w:rPr>
          <w:rFonts w:cs="Times New Roman"/>
        </w:rPr>
        <w:t xml:space="preserve"> </w:t>
      </w:r>
      <w:r w:rsidR="00A21459" w:rsidRPr="005344B4">
        <w:rPr>
          <w:rFonts w:cs="Times New Roman"/>
        </w:rPr>
        <w:fldChar w:fldCharType="begin"/>
      </w:r>
      <w:r w:rsidR="00A408A6" w:rsidRPr="005344B4">
        <w:rPr>
          <w:rFonts w:cs="Times New Roman"/>
        </w:rPr>
        <w:instrText xml:space="preserve"> ADDIN ZOTERO_ITEM CSL_CITATION {"citationID":"VuKIHTx4","properties":{"formattedCitation":"(2012b)","plainCitation":"(2012b)","dontUpdate":true,"noteIndex":0},"citationItems":[{"id":2282,"uris":["http://zotero.org/users/6040264/items/ZANDYZDQ"],"itemData":{"id":2282,"type":"article-journal","abstract":"This paper explores the interdisciplinary terrain of ?queer ecology? by using the example of an urban cemetery in North London as an empirical and conceptual starting point. Though the term ?queer ecology? has cropped up a few times it has yet to be addressed directly in order to consider how the seemingly disparate fields of queer theory and urban ecology might benefit from closer interaction. It will be suggested that the theoretical synthesis represented by queer ecology serves to expand the conceptual and material scope of both fields: queer theory is revealed to have only a partially developed engagement with urban nature whilst critical strands of urban ecology such as urban political ecology have yet to connect in a systematic way with queer theory, posthumanism, or new conceptions of complexity emerging from within the science of ecology itself. It is concluded that queer ecology may enrich our understanding of both urban materiality and the role of metaphors in urban theory. In particular, the idea of queer ecology illuminates the possibility for site-specific ?heterotopic alliances? in the contemporary city.","container-title":"Environment and Planning D: Society and Space","DOI":"10.1068/d10511","ISSN":"0263-7758","issue":"4","journalAbbreviation":"Environ Plan D","note":"publisher: SAGE Publications Ltd STM","page":"727-747","source":"SAGE Journals","title":"Queer Ecology: Nature, Sexuality, and Heterotopic Alliances","title-short":"Queer Ecology","volume":"30","author":[{"family":"Gandy","given":"Matthew"}],"issued":{"date-parts":[["2012",8,1]]}},"suppress-author":true}],"schema":"https://github.com/citation-style-language/schema/raw/master/csl-citation.json"} </w:instrText>
      </w:r>
      <w:r w:rsidR="00A21459" w:rsidRPr="005344B4">
        <w:rPr>
          <w:rFonts w:cs="Times New Roman"/>
        </w:rPr>
        <w:fldChar w:fldCharType="separate"/>
      </w:r>
      <w:r w:rsidR="002B16EC" w:rsidRPr="005344B4">
        <w:rPr>
          <w:rFonts w:cs="Times New Roman"/>
        </w:rPr>
        <w:t>(2012)</w:t>
      </w:r>
      <w:r w:rsidR="00A21459" w:rsidRPr="005344B4">
        <w:rPr>
          <w:rFonts w:cs="Times New Roman"/>
        </w:rPr>
        <w:fldChar w:fldCharType="end"/>
      </w:r>
      <w:r w:rsidR="0069595B" w:rsidRPr="005344B4">
        <w:rPr>
          <w:rFonts w:cs="Times New Roman"/>
        </w:rPr>
        <w:t>, in which heterotopic spaces work</w:t>
      </w:r>
      <w:r w:rsidR="00651AE2" w:rsidRPr="005344B4">
        <w:rPr>
          <w:rFonts w:cs="Times New Roman"/>
        </w:rPr>
        <w:t xml:space="preserve"> to</w:t>
      </w:r>
      <w:r w:rsidR="003F214F" w:rsidRPr="005344B4">
        <w:rPr>
          <w:rFonts w:cs="Times New Roman"/>
        </w:rPr>
        <w:t xml:space="preserve"> </w:t>
      </w:r>
      <w:r w:rsidR="00651AE2" w:rsidRPr="005344B4">
        <w:rPr>
          <w:rFonts w:cs="Times New Roman"/>
        </w:rPr>
        <w:t>unsettle the status quo</w:t>
      </w:r>
      <w:r w:rsidR="003F54A2" w:rsidRPr="005344B4">
        <w:rPr>
          <w:rFonts w:cs="Times New Roman"/>
        </w:rPr>
        <w:t xml:space="preserve"> and queer binary relations. </w:t>
      </w:r>
    </w:p>
    <w:p w14:paraId="5022B578" w14:textId="323C07D7" w:rsidR="00022A17" w:rsidRPr="005344B4" w:rsidRDefault="00072157" w:rsidP="009811B0">
      <w:pPr>
        <w:spacing w:line="480" w:lineRule="auto"/>
        <w:rPr>
          <w:rFonts w:cs="Times New Roman"/>
        </w:rPr>
      </w:pPr>
      <w:r w:rsidRPr="005344B4">
        <w:rPr>
          <w:rFonts w:cs="Times New Roman"/>
        </w:rPr>
        <w:t>The</w:t>
      </w:r>
      <w:r w:rsidR="002E3A9F" w:rsidRPr="005344B4">
        <w:rPr>
          <w:rFonts w:cs="Times New Roman"/>
        </w:rPr>
        <w:t xml:space="preserve"> </w:t>
      </w:r>
      <w:r w:rsidR="006D0372" w:rsidRPr="005344B4">
        <w:rPr>
          <w:rFonts w:cs="Times New Roman"/>
        </w:rPr>
        <w:t>Museum</w:t>
      </w:r>
      <w:r w:rsidR="002E3A9F" w:rsidRPr="005344B4">
        <w:rPr>
          <w:rFonts w:cs="Times New Roman"/>
        </w:rPr>
        <w:t xml:space="preserve"> and the Festival were both identified as </w:t>
      </w:r>
      <w:r w:rsidRPr="005344B4">
        <w:rPr>
          <w:rFonts w:cs="Times New Roman"/>
        </w:rPr>
        <w:t>he</w:t>
      </w:r>
      <w:r w:rsidR="0049263F" w:rsidRPr="005344B4">
        <w:rPr>
          <w:rFonts w:cs="Times New Roman"/>
        </w:rPr>
        <w:t>terotopias</w:t>
      </w:r>
      <w:r w:rsidR="002E3A9F" w:rsidRPr="005344B4">
        <w:rPr>
          <w:rFonts w:cs="Times New Roman"/>
        </w:rPr>
        <w:t xml:space="preserve"> </w:t>
      </w:r>
      <w:r w:rsidR="002E3A9F" w:rsidRPr="005344B4">
        <w:rPr>
          <w:rFonts w:cs="Times New Roman"/>
          <w:i/>
          <w:iCs/>
        </w:rPr>
        <w:t>par excellence</w:t>
      </w:r>
      <w:r w:rsidR="002E3A9F" w:rsidRPr="005344B4">
        <w:rPr>
          <w:rFonts w:cs="Times New Roman"/>
        </w:rPr>
        <w:t xml:space="preserve"> by Foucault in his brief </w:t>
      </w:r>
      <w:r w:rsidR="0049263F" w:rsidRPr="005344B4">
        <w:rPr>
          <w:rFonts w:cs="Times New Roman"/>
        </w:rPr>
        <w:t>writings</w:t>
      </w:r>
      <w:r w:rsidRPr="005344B4">
        <w:rPr>
          <w:rFonts w:cs="Times New Roman"/>
        </w:rPr>
        <w:t xml:space="preserve">, so </w:t>
      </w:r>
      <w:r w:rsidR="009968DF" w:rsidRPr="005344B4">
        <w:rPr>
          <w:rFonts w:cs="Times New Roman"/>
        </w:rPr>
        <w:t>employing the</w:t>
      </w:r>
      <w:r w:rsidRPr="005344B4">
        <w:rPr>
          <w:rFonts w:cs="Times New Roman"/>
        </w:rPr>
        <w:t xml:space="preserve"> concept within this project is by no means novel. </w:t>
      </w:r>
      <w:r w:rsidR="00331E2E" w:rsidRPr="005344B4">
        <w:rPr>
          <w:rFonts w:cs="Times New Roman"/>
        </w:rPr>
        <w:t xml:space="preserve">Perhaps because </w:t>
      </w:r>
      <w:r w:rsidRPr="005344B4">
        <w:rPr>
          <w:rFonts w:cs="Times New Roman"/>
        </w:rPr>
        <w:t xml:space="preserve">the concept </w:t>
      </w:r>
      <w:r w:rsidR="00C13613" w:rsidRPr="005344B4">
        <w:rPr>
          <w:rFonts w:cs="Times New Roman"/>
        </w:rPr>
        <w:t>is so vaguely and somewhat inconsistently defined by Foucault</w:t>
      </w:r>
      <w:r w:rsidR="00331E2E" w:rsidRPr="005344B4">
        <w:rPr>
          <w:rFonts w:cs="Times New Roman"/>
        </w:rPr>
        <w:t>, it has</w:t>
      </w:r>
      <w:r w:rsidR="0034449A" w:rsidRPr="005344B4">
        <w:rPr>
          <w:rFonts w:cs="Times New Roman"/>
        </w:rPr>
        <w:t xml:space="preserve"> proliferated </w:t>
      </w:r>
      <w:r w:rsidR="00331E2E" w:rsidRPr="005344B4">
        <w:rPr>
          <w:rFonts w:cs="Times New Roman"/>
        </w:rPr>
        <w:t xml:space="preserve">across a range of disciplines, sites and topics </w:t>
      </w:r>
      <w:r w:rsidR="0034449A" w:rsidRPr="005344B4">
        <w:rPr>
          <w:rFonts w:cs="Times New Roman"/>
        </w:rPr>
        <w:t>where it</w:t>
      </w:r>
      <w:r w:rsidR="00331E2E" w:rsidRPr="005344B4">
        <w:rPr>
          <w:rFonts w:cs="Times New Roman"/>
        </w:rPr>
        <w:t xml:space="preserve"> </w:t>
      </w:r>
      <w:r w:rsidR="0034449A" w:rsidRPr="005344B4">
        <w:rPr>
          <w:rFonts w:cs="Times New Roman"/>
        </w:rPr>
        <w:t>i</w:t>
      </w:r>
      <w:r w:rsidR="004A30DC" w:rsidRPr="005344B4">
        <w:rPr>
          <w:rFonts w:cs="Times New Roman"/>
        </w:rPr>
        <w:t>s</w:t>
      </w:r>
      <w:r w:rsidR="0034449A" w:rsidRPr="005344B4">
        <w:rPr>
          <w:rFonts w:cs="Times New Roman"/>
        </w:rPr>
        <w:t xml:space="preserve"> interpreted in various ways to name</w:t>
      </w:r>
      <w:r w:rsidR="00331E2E" w:rsidRPr="005344B4">
        <w:rPr>
          <w:rFonts w:cs="Times New Roman"/>
        </w:rPr>
        <w:t xml:space="preserve"> </w:t>
      </w:r>
      <w:r w:rsidR="0034449A" w:rsidRPr="005344B4">
        <w:rPr>
          <w:rFonts w:cs="Times New Roman"/>
        </w:rPr>
        <w:t>spatial difference.</w:t>
      </w:r>
      <w:r w:rsidR="00491945" w:rsidRPr="005344B4">
        <w:rPr>
          <w:rFonts w:cs="Times New Roman"/>
        </w:rPr>
        <w:t xml:space="preserve"> </w:t>
      </w:r>
      <w:r w:rsidR="004A30DC" w:rsidRPr="005344B4">
        <w:rPr>
          <w:rFonts w:cs="Times New Roman"/>
        </w:rPr>
        <w:t>This issue with this, as Arun Sal</w:t>
      </w:r>
      <w:r w:rsidR="00491945" w:rsidRPr="005344B4">
        <w:rPr>
          <w:rFonts w:cs="Times New Roman"/>
        </w:rPr>
        <w:t>danha points out, is that an insistence on defining sites of absolute otherness</w:t>
      </w:r>
      <w:r w:rsidR="008E4EF1" w:rsidRPr="005344B4">
        <w:rPr>
          <w:rFonts w:cs="Times New Roman"/>
        </w:rPr>
        <w:t xml:space="preserve"> </w:t>
      </w:r>
      <w:r w:rsidR="00C576F8" w:rsidRPr="005344B4">
        <w:rPr>
          <w:rFonts w:cs="Times New Roman"/>
        </w:rPr>
        <w:t xml:space="preserve">depends upon a notion of `society' as a totality in which some spaces relate to it in terms of inversion, novelty, and neutralisation’ </w:t>
      </w:r>
      <w:r w:rsidR="00C576F8" w:rsidRPr="005344B4">
        <w:rPr>
          <w:rFonts w:cs="Times New Roman"/>
        </w:rPr>
        <w:fldChar w:fldCharType="begin"/>
      </w:r>
      <w:r w:rsidR="00DB7E2B" w:rsidRPr="005344B4">
        <w:rPr>
          <w:rFonts w:cs="Times New Roman"/>
        </w:rPr>
        <w:instrText xml:space="preserve"> ADDIN ZOTERO_ITEM CSL_CITATION {"citationID":"ECwAmgCq","properties":{"formattedCitation":"(Saldanha, 2008, p. 2093)","plainCitation":"(Saldanha, 2008, p. 2093)","noteIndex":0},"citationItems":[{"id":22872,"uris":["http://zotero.org/users/6040264/items/W2QR9YFI"],"itemData":{"id":22872,"type":"article-journal","abstract":"The concept of heterotopia was introduced and immediately abandoned by Michel Foucault in 1966–67, but it quickly diffused across human geography, urban theory, and cultural studies during the 1990s. Notwithstanding the deserved impact of Foucault's overall work on these fields, there are some conceptual problems with the heterotopia concept. While the desire for a single term to probe spatial difference is understandable, the author takes issue with the kind of space envisioned in heterotopology. From a close reading of Foucault's notes, and with the help of Deleuze, Derrida, and Althusser, it is suggested that the spatiality of Foucault's heterotopology repeats certain flaws of the structuralism in vogue in 1960s France. In order for heterotopias to be ‘absolutely different’ from ‘all the rest’ of space, Foucault needs to posit a totality to society and to perform a ‘slice of time‘. The author ends by briefly examining how the structuralist tendency of heterotopology has pervaded some recent Anglophone adoptions of Foucault. As both geography and postcolonial theory have shown, slicing time often conceals particularist suppositions and is therefore inadequate to account for the multiplicity and unevenness of geographical change.","container-title":"Environment and Planning A: Economy and Space","DOI":"10.1068/a39336","ISSN":"0308-518X","issue":"9","journalAbbreviation":"Environ Plan A","language":"EN","note":"publisher: SAGE Publications Ltd","page":"2080-2096","source":"SAGE Journals","title":"Heterotopia and Structuralism","volume":"40","author":[{"family":"Saldanha","given":"Arun"}],"issued":{"date-parts":[["2008",9,1]]}},"locator":"2093","label":"page"}],"schema":"https://github.com/citation-style-language/schema/raw/master/csl-citation.json"} </w:instrText>
      </w:r>
      <w:r w:rsidR="00C576F8" w:rsidRPr="005344B4">
        <w:rPr>
          <w:rFonts w:cs="Times New Roman"/>
        </w:rPr>
        <w:fldChar w:fldCharType="separate"/>
      </w:r>
      <w:r w:rsidR="00DB7E2B" w:rsidRPr="005344B4">
        <w:rPr>
          <w:rFonts w:cs="Times New Roman"/>
        </w:rPr>
        <w:t>(Saldanha, 2008, p. 2093)</w:t>
      </w:r>
      <w:r w:rsidR="00C576F8" w:rsidRPr="005344B4">
        <w:rPr>
          <w:rFonts w:cs="Times New Roman"/>
        </w:rPr>
        <w:fldChar w:fldCharType="end"/>
      </w:r>
      <w:r w:rsidR="00DB7E2B" w:rsidRPr="005344B4">
        <w:rPr>
          <w:rFonts w:cs="Times New Roman"/>
        </w:rPr>
        <w:t xml:space="preserve">. I recognise the </w:t>
      </w:r>
      <w:r w:rsidR="006E241F" w:rsidRPr="005344B4">
        <w:rPr>
          <w:rFonts w:cs="Times New Roman"/>
        </w:rPr>
        <w:t>political and ethical risks of the structuralist logic underpinning definition of otherness in relation to a</w:t>
      </w:r>
      <w:r w:rsidR="00AF135B" w:rsidRPr="005344B4">
        <w:rPr>
          <w:rFonts w:cs="Times New Roman"/>
        </w:rPr>
        <w:t xml:space="preserve">n apparent centre or norm. </w:t>
      </w:r>
      <w:r w:rsidR="008C518F" w:rsidRPr="005344B4">
        <w:rPr>
          <w:rFonts w:cs="Times New Roman"/>
        </w:rPr>
        <w:t>However,</w:t>
      </w:r>
      <w:r w:rsidR="00AF135B" w:rsidRPr="005344B4">
        <w:rPr>
          <w:rFonts w:cs="Times New Roman"/>
        </w:rPr>
        <w:t xml:space="preserve"> I am careful here to recognise that </w:t>
      </w:r>
      <w:r w:rsidR="00D4459E" w:rsidRPr="005344B4">
        <w:rPr>
          <w:rFonts w:cs="Times New Roman"/>
        </w:rPr>
        <w:t xml:space="preserve">these sites are not </w:t>
      </w:r>
      <w:r w:rsidR="00BB5D16" w:rsidRPr="005344B4">
        <w:rPr>
          <w:rFonts w:cs="Times New Roman"/>
        </w:rPr>
        <w:t xml:space="preserve">in opposition to </w:t>
      </w:r>
      <w:r w:rsidR="00DC33A1" w:rsidRPr="005344B4">
        <w:rPr>
          <w:rFonts w:cs="Times New Roman"/>
        </w:rPr>
        <w:t>the spaces of the everyday</w:t>
      </w:r>
      <w:r w:rsidR="005845B5" w:rsidRPr="005344B4">
        <w:rPr>
          <w:rFonts w:cs="Times New Roman"/>
        </w:rPr>
        <w:t xml:space="preserve">. </w:t>
      </w:r>
      <w:r w:rsidR="008C518F" w:rsidRPr="005344B4">
        <w:rPr>
          <w:rFonts w:cs="Times New Roman"/>
        </w:rPr>
        <w:t>Indeed,</w:t>
      </w:r>
      <w:r w:rsidR="005845B5" w:rsidRPr="005344B4">
        <w:rPr>
          <w:rFonts w:cs="Times New Roman"/>
        </w:rPr>
        <w:t xml:space="preserve"> they </w:t>
      </w:r>
      <w:r w:rsidR="00A97F0E" w:rsidRPr="005344B4">
        <w:rPr>
          <w:rFonts w:cs="Times New Roman"/>
        </w:rPr>
        <w:t>contain</w:t>
      </w:r>
      <w:r w:rsidR="005845B5" w:rsidRPr="005344B4">
        <w:rPr>
          <w:rFonts w:cs="Times New Roman"/>
        </w:rPr>
        <w:t xml:space="preserve"> everyday relations of parents to their children</w:t>
      </w:r>
      <w:r w:rsidR="003F69E7" w:rsidRPr="005344B4">
        <w:rPr>
          <w:rFonts w:cs="Times New Roman"/>
        </w:rPr>
        <w:t xml:space="preserve">, whilst spaces like the museum are everyday spaces for those who work there. </w:t>
      </w:r>
      <w:r w:rsidR="008C518F" w:rsidRPr="005344B4">
        <w:rPr>
          <w:rFonts w:cs="Times New Roman"/>
        </w:rPr>
        <w:t>Instead,</w:t>
      </w:r>
      <w:r w:rsidR="00DC33A1" w:rsidRPr="005344B4">
        <w:rPr>
          <w:rFonts w:cs="Times New Roman"/>
        </w:rPr>
        <w:t xml:space="preserve"> I </w:t>
      </w:r>
      <w:r w:rsidR="0001753B" w:rsidRPr="005344B4">
        <w:rPr>
          <w:rFonts w:cs="Times New Roman"/>
        </w:rPr>
        <w:t>conceptualise</w:t>
      </w:r>
      <w:r w:rsidR="00DC33A1" w:rsidRPr="005344B4">
        <w:rPr>
          <w:rFonts w:cs="Times New Roman"/>
        </w:rPr>
        <w:t xml:space="preserve"> them as spaces which offer a break, however fleeting, </w:t>
      </w:r>
      <w:r w:rsidR="0001753B" w:rsidRPr="005344B4">
        <w:rPr>
          <w:rFonts w:cs="Times New Roman"/>
        </w:rPr>
        <w:t>from the rhythms and routines of everyday life</w:t>
      </w:r>
      <w:r w:rsidR="00771FB6" w:rsidRPr="005344B4">
        <w:rPr>
          <w:rFonts w:cs="Times New Roman"/>
        </w:rPr>
        <w:t xml:space="preserve">. I argue that given the pressures </w:t>
      </w:r>
      <w:r w:rsidR="00D6119C" w:rsidRPr="005344B4">
        <w:rPr>
          <w:rFonts w:cs="Times New Roman"/>
        </w:rPr>
        <w:t xml:space="preserve">of everyday neoliberal life, particularly the intensification of family life explored in Chapter </w:t>
      </w:r>
      <w:r w:rsidR="00D6119C" w:rsidRPr="005344B4">
        <w:rPr>
          <w:rFonts w:cs="Times New Roman"/>
        </w:rPr>
        <w:lastRenderedPageBreak/>
        <w:t xml:space="preserve">1, </w:t>
      </w:r>
      <w:r w:rsidR="00401950" w:rsidRPr="005344B4">
        <w:rPr>
          <w:rFonts w:cs="Times New Roman"/>
        </w:rPr>
        <w:t xml:space="preserve">spaces which allow us to step outside of our everyday concerns and contemplate bigger </w:t>
      </w:r>
      <w:r w:rsidR="00EC0F68" w:rsidRPr="005344B4">
        <w:rPr>
          <w:rFonts w:cs="Times New Roman"/>
        </w:rPr>
        <w:t xml:space="preserve">political and ethical concerns are more vital than ever. </w:t>
      </w:r>
      <w:r w:rsidR="00771FB6" w:rsidRPr="005344B4">
        <w:rPr>
          <w:rFonts w:cs="Times New Roman"/>
        </w:rPr>
        <w:t xml:space="preserve"> </w:t>
      </w:r>
      <w:r w:rsidR="00EC0F68" w:rsidRPr="005344B4">
        <w:rPr>
          <w:rFonts w:cs="Times New Roman"/>
        </w:rPr>
        <w:t>D</w:t>
      </w:r>
      <w:r w:rsidR="00122500" w:rsidRPr="005344B4">
        <w:rPr>
          <w:rFonts w:cs="Times New Roman"/>
        </w:rPr>
        <w:t xml:space="preserve">rawing my theoretical and </w:t>
      </w:r>
      <w:r w:rsidR="0068620D" w:rsidRPr="005344B4">
        <w:rPr>
          <w:rFonts w:cs="Times New Roman"/>
        </w:rPr>
        <w:t>empirical</w:t>
      </w:r>
      <w:r w:rsidR="00122500" w:rsidRPr="005344B4">
        <w:rPr>
          <w:rFonts w:cs="Times New Roman"/>
        </w:rPr>
        <w:t xml:space="preserve"> insights together, </w:t>
      </w:r>
      <w:r w:rsidR="0049263F" w:rsidRPr="005344B4">
        <w:rPr>
          <w:rFonts w:cs="Times New Roman"/>
        </w:rPr>
        <w:t xml:space="preserve">I argue that </w:t>
      </w:r>
      <w:r w:rsidR="003E6300" w:rsidRPr="005344B4">
        <w:rPr>
          <w:rFonts w:cs="Times New Roman"/>
        </w:rPr>
        <w:t>heterotopic spaces are vital to the enlivening of environmental politics because they provide a spatial and temp</w:t>
      </w:r>
      <w:r w:rsidR="000F2847" w:rsidRPr="005344B4">
        <w:rPr>
          <w:rFonts w:cs="Times New Roman"/>
        </w:rPr>
        <w:t xml:space="preserve">oral break, from the pressures of everyday life, </w:t>
      </w:r>
      <w:r w:rsidR="00022A17" w:rsidRPr="005344B4">
        <w:rPr>
          <w:rFonts w:cs="Times New Roman"/>
        </w:rPr>
        <w:t xml:space="preserve">creating imaginative openings for being-knowing-doing otherwise. Here I briefly outline what I mean by heterotopia as </w:t>
      </w:r>
      <w:r w:rsidR="00EC0F68" w:rsidRPr="005344B4">
        <w:rPr>
          <w:rFonts w:cs="Times New Roman"/>
        </w:rPr>
        <w:t>methodology</w:t>
      </w:r>
      <w:r w:rsidR="00022A17" w:rsidRPr="005344B4">
        <w:rPr>
          <w:rFonts w:cs="Times New Roman"/>
        </w:rPr>
        <w:t xml:space="preserve">; I develop </w:t>
      </w:r>
      <w:r w:rsidR="006A1FE1" w:rsidRPr="005344B4">
        <w:rPr>
          <w:rFonts w:cs="Times New Roman"/>
        </w:rPr>
        <w:t xml:space="preserve">my </w:t>
      </w:r>
      <w:r w:rsidR="00022A17" w:rsidRPr="005344B4">
        <w:rPr>
          <w:rFonts w:cs="Times New Roman"/>
        </w:rPr>
        <w:t>argument</w:t>
      </w:r>
      <w:r w:rsidR="006A1FE1" w:rsidRPr="005344B4">
        <w:rPr>
          <w:rFonts w:cs="Times New Roman"/>
        </w:rPr>
        <w:t xml:space="preserve"> </w:t>
      </w:r>
      <w:r w:rsidR="00053A8B" w:rsidRPr="005344B4">
        <w:rPr>
          <w:rFonts w:cs="Times New Roman"/>
        </w:rPr>
        <w:t>on the value of heterotopic spaces to environmental politics</w:t>
      </w:r>
      <w:r w:rsidR="00022A17" w:rsidRPr="005344B4">
        <w:rPr>
          <w:rFonts w:cs="Times New Roman"/>
        </w:rPr>
        <w:t xml:space="preserve"> further in my empirical chapters, particularly </w:t>
      </w:r>
      <w:r w:rsidR="002C7694" w:rsidRPr="005344B4">
        <w:rPr>
          <w:rFonts w:cs="Times New Roman"/>
        </w:rPr>
        <w:t>C</w:t>
      </w:r>
      <w:r w:rsidR="00022A17" w:rsidRPr="005344B4">
        <w:rPr>
          <w:rFonts w:cs="Times New Roman"/>
        </w:rPr>
        <w:t xml:space="preserve">hapter </w:t>
      </w:r>
      <w:r w:rsidR="002C7694" w:rsidRPr="005344B4">
        <w:rPr>
          <w:rFonts w:cs="Times New Roman"/>
        </w:rPr>
        <w:t>5</w:t>
      </w:r>
      <w:r w:rsidR="00022A17" w:rsidRPr="005344B4">
        <w:rPr>
          <w:rFonts w:cs="Times New Roman"/>
        </w:rPr>
        <w:t xml:space="preserve">. </w:t>
      </w:r>
    </w:p>
    <w:p w14:paraId="2245D5D9" w14:textId="77CD77DD" w:rsidR="00EC0F68" w:rsidRPr="005344B4" w:rsidRDefault="00EC0F68" w:rsidP="009811B0">
      <w:pPr>
        <w:spacing w:line="480" w:lineRule="auto"/>
        <w:rPr>
          <w:rFonts w:cs="Times New Roman"/>
        </w:rPr>
      </w:pPr>
      <w:r w:rsidRPr="005344B4">
        <w:rPr>
          <w:rFonts w:cs="Times New Roman"/>
        </w:rPr>
        <w:t xml:space="preserve">Foucault was as concerned with methods of study as he was with the object of study, thus Johnson argues that Foucault introduced </w:t>
      </w:r>
      <w:proofErr w:type="spellStart"/>
      <w:r w:rsidRPr="005344B4">
        <w:rPr>
          <w:rFonts w:cs="Times New Roman"/>
        </w:rPr>
        <w:t>heterotopian</w:t>
      </w:r>
      <w:proofErr w:type="spellEnd"/>
      <w:r w:rsidRPr="005344B4">
        <w:rPr>
          <w:rFonts w:cs="Times New Roman"/>
        </w:rPr>
        <w:t xml:space="preserve"> thinking </w:t>
      </w:r>
      <w:r w:rsidRPr="005344B4">
        <w:rPr>
          <w:rFonts w:cs="Times New Roman"/>
          <w:i/>
          <w:iCs/>
        </w:rPr>
        <w:t xml:space="preserve">as a method </w:t>
      </w:r>
      <w:r w:rsidRPr="005344B4">
        <w:rPr>
          <w:rFonts w:cs="Times New Roman"/>
        </w:rPr>
        <w:t xml:space="preserve">of looking at and diversifying space.  The concept of heterotopia is only very briefly sketched out in Foucault’s work, but in terms of a framework for examining </w:t>
      </w:r>
      <w:proofErr w:type="spellStart"/>
      <w:r w:rsidRPr="005344B4">
        <w:rPr>
          <w:rFonts w:cs="Times New Roman"/>
        </w:rPr>
        <w:t>spatio</w:t>
      </w:r>
      <w:proofErr w:type="spellEnd"/>
      <w:r w:rsidRPr="005344B4">
        <w:rPr>
          <w:rFonts w:cs="Times New Roman"/>
        </w:rPr>
        <w:t xml:space="preserve">-temporal configurations, </w:t>
      </w:r>
      <w:proofErr w:type="spellStart"/>
      <w:r w:rsidRPr="005344B4">
        <w:rPr>
          <w:rFonts w:cs="Times New Roman"/>
        </w:rPr>
        <w:t>heterotopian</w:t>
      </w:r>
      <w:proofErr w:type="spellEnd"/>
      <w:r w:rsidRPr="005344B4">
        <w:rPr>
          <w:rFonts w:cs="Times New Roman"/>
        </w:rPr>
        <w:t xml:space="preserve"> thinking focuses scholarly attention on how spaces enable critical reflection on the status quo.  I argue that rather than a method, towards heterotopia thinking is in fact </w:t>
      </w:r>
      <w:r w:rsidR="008C518F" w:rsidRPr="005344B4">
        <w:rPr>
          <w:rFonts w:cs="Times New Roman"/>
        </w:rPr>
        <w:t>a methodology</w:t>
      </w:r>
      <w:r w:rsidRPr="005344B4">
        <w:rPr>
          <w:rFonts w:cs="Times New Roman"/>
        </w:rPr>
        <w:t xml:space="preserve">. That is, it draws together the philosophical and conceptual frameworks which underpin the choice of </w:t>
      </w:r>
      <w:r w:rsidR="008C518F" w:rsidRPr="005344B4">
        <w:rPr>
          <w:rFonts w:cs="Times New Roman"/>
        </w:rPr>
        <w:t>methods with</w:t>
      </w:r>
      <w:r w:rsidRPr="005344B4">
        <w:rPr>
          <w:rFonts w:cs="Times New Roman"/>
        </w:rPr>
        <w:t xml:space="preserve"> ethical commitments towards the intended outcomes of research.</w:t>
      </w:r>
      <w:r w:rsidRPr="005344B4">
        <w:rPr>
          <w:rFonts w:cs="Times New Roman"/>
          <w:i/>
          <w:iCs/>
        </w:rPr>
        <w:t xml:space="preserve"> </w:t>
      </w:r>
      <w:r w:rsidRPr="005344B4">
        <w:rPr>
          <w:rFonts w:cs="Times New Roman"/>
        </w:rPr>
        <w:t>My argument is that as a methodological approach to research,</w:t>
      </w:r>
      <w:r w:rsidRPr="005344B4">
        <w:rPr>
          <w:rFonts w:cs="Times New Roman"/>
          <w:i/>
          <w:iCs/>
        </w:rPr>
        <w:t xml:space="preserve"> </w:t>
      </w:r>
      <w:proofErr w:type="spellStart"/>
      <w:r w:rsidRPr="005344B4">
        <w:rPr>
          <w:rFonts w:cs="Times New Roman"/>
        </w:rPr>
        <w:t>heterotopian</w:t>
      </w:r>
      <w:proofErr w:type="spellEnd"/>
      <w:r w:rsidRPr="005344B4">
        <w:rPr>
          <w:rFonts w:cs="Times New Roman"/>
        </w:rPr>
        <w:t xml:space="preserve"> thinking</w:t>
      </w:r>
      <w:r w:rsidRPr="005344B4">
        <w:rPr>
          <w:rFonts w:cs="Times New Roman"/>
          <w:i/>
          <w:iCs/>
        </w:rPr>
        <w:t xml:space="preserve"> </w:t>
      </w:r>
      <w:r w:rsidRPr="005344B4">
        <w:rPr>
          <w:rFonts w:cs="Times New Roman"/>
        </w:rPr>
        <w:t xml:space="preserve">requires not only reading for heterotopic affordances but actively seeking to carve out, expand and contribute to generative, other than everyday spaces in our research and writing. </w:t>
      </w:r>
    </w:p>
    <w:p w14:paraId="525882A3" w14:textId="35CE51F2" w:rsidR="00A74446" w:rsidRPr="005344B4" w:rsidRDefault="00B72BA5" w:rsidP="009811B0">
      <w:pPr>
        <w:spacing w:line="480" w:lineRule="auto"/>
        <w:rPr>
          <w:rFonts w:cs="Times New Roman"/>
        </w:rPr>
      </w:pPr>
      <w:r w:rsidRPr="005344B4">
        <w:rPr>
          <w:rFonts w:cs="Times New Roman"/>
        </w:rPr>
        <w:t>Heterotopia offers a</w:t>
      </w:r>
      <w:r w:rsidR="009E5148" w:rsidRPr="005344B4">
        <w:rPr>
          <w:rFonts w:cs="Times New Roman"/>
        </w:rPr>
        <w:t xml:space="preserve"> starting point for conceptualising the ways in which other than everyday sites of environmentalism contain unsettling potentialities which ‘disrupt established thought, practice and subjectivities…resist the settling of binary thinking and…assist in formulating new relationships and alliances </w:t>
      </w:r>
      <w:r w:rsidR="009E5148" w:rsidRPr="005344B4">
        <w:rPr>
          <w:rFonts w:cs="Times New Roman"/>
        </w:rPr>
        <w:fldChar w:fldCharType="begin"/>
      </w:r>
      <w:r w:rsidR="00C144D0" w:rsidRPr="005344B4">
        <w:rPr>
          <w:rFonts w:cs="Times New Roman"/>
        </w:rPr>
        <w:instrText xml:space="preserve"> ADDIN ZOTERO_ITEM CSL_CITATION {"citationID":"nVC5QCyJ","properties":{"formattedCitation":"(Johnson, 2013)","plainCitation":"(Johnson, 2013)","noteIndex":0},"citationItems":[{"id":1122,"uris":["http://zotero.org/users/6040264/items/VYHIFVIZ"],"itemData":{"id":1122,"type":"article-journal","abstract":"This article explores the ongoing fascination with Foucault's brief and rather sketchy idea of heterotopia. Drawing out some key lessons from the most sustained interpretations of this curious spatio-temporal concept, it addresses weaknesses and potential contradictions and goes on to highlight trends and emerging themes in studies that incorporate the notion. The article argues that although the uses of Foucault's accounts of heterotopia are bewilderingly diverse, heterotopias are most productively understood in the context of Foucault's insistence on ‘making difference’ and their adoption as a tool of analysis to illuminate the multifaceted features of cultural and social spaces and to invent new ones.","container-title":"Geography Compass","DOI":"10.1111/gec3.12079","ISSN":"1749-8198","issue":"11","language":"en","note":"_eprint: https://onlinelibrary.wiley.com/doi/pdf/10.1111/gec3.12079","page":"790-803","source":"Wiley Online Library","title":"The Geographies of Heterotopia","volume":"7","author":[{"family":"Johnson","given":"Peter"}],"issued":{"date-parts":[["2013"]]}}}],"schema":"https://github.com/citation-style-language/schema/raw/master/csl-citation.json"} </w:instrText>
      </w:r>
      <w:r w:rsidR="009E5148" w:rsidRPr="005344B4">
        <w:rPr>
          <w:rFonts w:cs="Times New Roman"/>
        </w:rPr>
        <w:fldChar w:fldCharType="separate"/>
      </w:r>
      <w:r w:rsidR="00C144D0" w:rsidRPr="005344B4">
        <w:rPr>
          <w:rFonts w:cs="Times New Roman"/>
        </w:rPr>
        <w:t>(Johnson, 2013)</w:t>
      </w:r>
      <w:r w:rsidR="009E5148" w:rsidRPr="005344B4">
        <w:rPr>
          <w:rFonts w:cs="Times New Roman"/>
        </w:rPr>
        <w:fldChar w:fldCharType="end"/>
      </w:r>
      <w:r w:rsidR="009E5148" w:rsidRPr="005344B4">
        <w:rPr>
          <w:rFonts w:cs="Times New Roman"/>
        </w:rPr>
        <w:t xml:space="preserve">. It allows for a mode of analysis which focuses on how entanglements across all three sites unsettle neoliberal environmentalism. This raises critical questions about the role of such spaces in shaping a sense of agency, both collective and individual, in Anthropocene times. In the museum, the festival and the protest I direct my attention to where the ‘everyday’ of family relations are confronted with environmental politics in ‘other’ spaces, and how this unsettles or reinforces concepts of the relationality between non-human agency (nature), human agency and the capacity for change. </w:t>
      </w:r>
    </w:p>
    <w:p w14:paraId="4F4568FC" w14:textId="294A7F51" w:rsidR="00E40885" w:rsidRPr="005344B4" w:rsidRDefault="00E40885" w:rsidP="009811B0">
      <w:pPr>
        <w:spacing w:line="480" w:lineRule="auto"/>
        <w:rPr>
          <w:rFonts w:cs="Times New Roman"/>
        </w:rPr>
      </w:pPr>
      <w:r w:rsidRPr="005344B4">
        <w:rPr>
          <w:rFonts w:cs="Times New Roman"/>
        </w:rPr>
        <w:lastRenderedPageBreak/>
        <w:t xml:space="preserve">The Festival, the Museum and the Protest are organised around different rhythms than those of everyday commitments and responsibilities such as working hours, or the school run.  </w:t>
      </w:r>
      <w:r w:rsidR="002C7694" w:rsidRPr="005344B4">
        <w:rPr>
          <w:rFonts w:cs="Times New Roman"/>
        </w:rPr>
        <w:t>In</w:t>
      </w:r>
      <w:r w:rsidRPr="005344B4">
        <w:rPr>
          <w:rFonts w:cs="Times New Roman"/>
        </w:rPr>
        <w:t xml:space="preserve"> a break with the temporal rhythms of the everyday, the timing of The Big One, over a long weekend from Friday to Monday, meant that attendees took time off work and allowed their children to miss school to attend. They also generate a ‘confrontation’ </w:t>
      </w:r>
      <w:r w:rsidR="002C7694" w:rsidRPr="005344B4">
        <w:rPr>
          <w:rFonts w:cs="Times New Roman"/>
        </w:rPr>
        <w:fldChar w:fldCharType="begin"/>
      </w:r>
      <w:r w:rsidR="002C7694" w:rsidRPr="005344B4">
        <w:rPr>
          <w:rFonts w:cs="Times New Roman"/>
        </w:rPr>
        <w:instrText xml:space="preserve"> ADDIN ZOTERO_ITEM CSL_CITATION {"citationID":"SqULbyUN","properties":{"formattedCitation":"(Wainwright, 2020)","plainCitation":"(Wainwright, 2020)","noteIndex":0},"citationItems":[{"id":2067,"uris":["http://zotero.org/users/6040264/items/UCRLSUIR"],"itemData":{"id":2067,"type":"article-journal","container-title":"GeoHumanities","DOI":"10.1080/2373566X.2020.1735475","ISSN":"2373-566X, 2373-5678","issue":"1","journalAbbreviation":"GeoHumanities","language":"en","page":"205-214","source":"DOI.org (Crossref)","title":"How Not to Think about Climate Change","volume":"6","author":[{"family":"Wainwright","given":"Joel"}],"issued":{"date-parts":[["2020",1,2]]}}}],"schema":"https://github.com/citation-style-language/schema/raw/master/csl-citation.json"} </w:instrText>
      </w:r>
      <w:r w:rsidR="002C7694" w:rsidRPr="005344B4">
        <w:rPr>
          <w:rFonts w:cs="Times New Roman"/>
        </w:rPr>
        <w:fldChar w:fldCharType="separate"/>
      </w:r>
      <w:r w:rsidR="002C7694" w:rsidRPr="005344B4">
        <w:rPr>
          <w:rFonts w:cs="Times New Roman"/>
        </w:rPr>
        <w:t>(Wainwright, 2020)</w:t>
      </w:r>
      <w:r w:rsidR="002C7694" w:rsidRPr="005344B4">
        <w:rPr>
          <w:rFonts w:cs="Times New Roman"/>
        </w:rPr>
        <w:fldChar w:fldCharType="end"/>
      </w:r>
      <w:r w:rsidRPr="005344B4">
        <w:rPr>
          <w:rFonts w:cs="Times New Roman"/>
        </w:rPr>
        <w:t xml:space="preserve"> or encounter ecological crises – albeit one which is mediated through aesthetic forms. The combination of this ‘confrontation’ together with the heterotopic nature of the sites is what makes them fertile spaces for the generation and circulation of affects which trouble the figure of the responsible individual, holding the possibility for other modes of political and ethical agency to emerge. </w:t>
      </w:r>
    </w:p>
    <w:p w14:paraId="34D96AB5" w14:textId="3B713945" w:rsidR="00E40885" w:rsidRPr="005344B4" w:rsidRDefault="00E40885" w:rsidP="009811B0">
      <w:pPr>
        <w:spacing w:line="480" w:lineRule="auto"/>
        <w:rPr>
          <w:rFonts w:cs="Times New Roman"/>
        </w:rPr>
      </w:pPr>
      <w:r w:rsidRPr="005344B4">
        <w:rPr>
          <w:rFonts w:cs="Times New Roman"/>
        </w:rPr>
        <w:t xml:space="preserve">As well as marking a </w:t>
      </w:r>
      <w:proofErr w:type="spellStart"/>
      <w:r w:rsidRPr="005344B4">
        <w:rPr>
          <w:rFonts w:cs="Times New Roman"/>
        </w:rPr>
        <w:t>spatio</w:t>
      </w:r>
      <w:proofErr w:type="spellEnd"/>
      <w:r w:rsidRPr="005344B4">
        <w:rPr>
          <w:rFonts w:cs="Times New Roman"/>
        </w:rPr>
        <w:t>-temporal break, heterotopias are also identified by the way in which they juxtapose in a single site, several other spaces that are otherwise incompatible</w:t>
      </w:r>
      <w:r w:rsidRPr="005344B4">
        <w:rPr>
          <w:rStyle w:val="FootnoteReference"/>
          <w:rFonts w:cs="Times New Roman"/>
        </w:rPr>
        <w:footnoteReference w:id="22"/>
      </w:r>
      <w:r w:rsidRPr="005344B4">
        <w:rPr>
          <w:rFonts w:cs="Times New Roman"/>
        </w:rPr>
        <w:t>. This gathering of other spaces and times enables heterotopic sites to ‘mirror, distort and react to all remaining space</w:t>
      </w:r>
      <w:r w:rsidR="008C518F" w:rsidRPr="005344B4">
        <w:rPr>
          <w:rFonts w:cs="Times New Roman"/>
        </w:rPr>
        <w:t>’ (</w:t>
      </w:r>
      <w:r w:rsidRPr="005344B4">
        <w:rPr>
          <w:rFonts w:cs="Times New Roman"/>
        </w:rPr>
        <w:t xml:space="preserve">Johnson 2013, 794). Through gathering and reflecting function, heterotopias can illuminate the status quo and unsettle common sense understandings, ‘both revealing and destabilizing the foundations of knowledge’ </w:t>
      </w:r>
      <w:r w:rsidR="00001975" w:rsidRPr="005344B4">
        <w:rPr>
          <w:rFonts w:cs="Times New Roman"/>
        </w:rPr>
        <w:fldChar w:fldCharType="begin"/>
      </w:r>
      <w:r w:rsidR="0015208B" w:rsidRPr="005344B4">
        <w:rPr>
          <w:rFonts w:cs="Times New Roman"/>
        </w:rPr>
        <w:instrText xml:space="preserve"> ADDIN ZOTERO_ITEM CSL_CITATION {"citationID":"M2EfNVjk","properties":{"formattedCitation":"(Beckett, Bagguley and Campbell, 2017, p. 171)","plainCitation":"(Beckett, Bagguley and Campbell, 2017, p. 171)","noteIndex":0},"citationItems":[{"id":978,"uris":["http://zotero.org/users/6040264/items/YP4W9EHS"],"itemData":{"id":978,"type":"article-journal","abstract":"In this article we explore and develop the utility for social movement studies of Michel Foucault’s conceptualization of heterotopia. Informed by Foucault’s theorizing, we propose a heuristic typology of social movement heterotopias. Five heterotopia ‘types’ are considered: ‘contained’, ‘mobile’, ‘cloud’, ‘encounter’ and ‘rhizomic’. Each has particular attributes, but all challenge normal, routine politics. They do so by being, from the perspective of state and capital, either in the ‘wrong’ place, moving in the ‘wrong’ way, or involving the ‘wrong’, connections, affinities or organization. These are ‘constructed-types’, proposed for the purpose of description, comparison and prediction. These social movement heterotopias are different types of space that facilitate practices of resistance and transgression. We situate Foucault’s writing on heterotopia at a pivotal moment in his intellectual career, when he became increasingly concerned with how particular mechanisms for modulating the creative force of resistance/power are invented, the types of bodies they craft and the politics they make possible. We propose an interpretation of heterotopia that relates it to his later work on power, resistance and freedom, and the interplay of his ideas with those of Gilles Deleuze.","container-title":"Social Movement Studies","DOI":"10.1080/14742837.2016.1252666","ISSN":"1474-2837, 1474-2829","issue":"2","journalAbbreviation":"Social Movement Studies","language":"en","page":"169-181","source":"DOI.org (Crossref)","title":"Foucault, social movements and heterotopic horizons: rupturing the order of things","title-short":"Foucault, social movements and heterotopic horizons","volume":"16","author":[{"family":"Beckett","given":"Angharad E."},{"family":"Bagguley","given":"Paul"},{"family":"Campbell","given":"Tom"}],"issued":{"date-parts":[["2017",3,4]]}},"locator":"171","label":"page"}],"schema":"https://github.com/citation-style-language/schema/raw/master/csl-citation.json"} </w:instrText>
      </w:r>
      <w:r w:rsidR="00001975" w:rsidRPr="005344B4">
        <w:rPr>
          <w:rFonts w:cs="Times New Roman"/>
        </w:rPr>
        <w:fldChar w:fldCharType="separate"/>
      </w:r>
      <w:r w:rsidR="0015208B" w:rsidRPr="005344B4">
        <w:rPr>
          <w:rFonts w:cs="Times New Roman"/>
        </w:rPr>
        <w:t>(Beckett, Bagguley and Campbell, 2017, p. 171)</w:t>
      </w:r>
      <w:r w:rsidR="00001975" w:rsidRPr="005344B4">
        <w:rPr>
          <w:rFonts w:cs="Times New Roman"/>
        </w:rPr>
        <w:fldChar w:fldCharType="end"/>
      </w:r>
      <w:r w:rsidRPr="005344B4">
        <w:rPr>
          <w:rFonts w:cs="Times New Roman"/>
        </w:rPr>
        <w:t xml:space="preserve">. Defined in this way, the concept of heterotopia draws attention to how particular sites gather in other spaces and times to allow for critical reflection and an unsettling of dominant ideologies. The museum, the festival and the protest are considered to generate potentiality </w:t>
      </w:r>
      <w:r w:rsidR="008C518F" w:rsidRPr="005344B4">
        <w:rPr>
          <w:rFonts w:cs="Times New Roman"/>
        </w:rPr>
        <w:t>for intergenerational</w:t>
      </w:r>
      <w:r w:rsidRPr="005344B4">
        <w:rPr>
          <w:rFonts w:cs="Times New Roman"/>
        </w:rPr>
        <w:t xml:space="preserve"> becoming-with because of their quality as other than everyday spaces in which different kinds of atmospheres, affects and affordances circulate. As </w:t>
      </w:r>
      <w:proofErr w:type="spellStart"/>
      <w:r w:rsidRPr="005344B4">
        <w:rPr>
          <w:rFonts w:cs="Times New Roman"/>
        </w:rPr>
        <w:t>spatio</w:t>
      </w:r>
      <w:proofErr w:type="spellEnd"/>
      <w:r w:rsidRPr="005344B4">
        <w:rPr>
          <w:rFonts w:cs="Times New Roman"/>
        </w:rPr>
        <w:t xml:space="preserve">-temporally different from everyday spaces, routines and rhythms, they are more likely to foreground the kinds of </w:t>
      </w:r>
      <w:r w:rsidRPr="005344B4">
        <w:rPr>
          <w:rFonts w:cs="Times New Roman"/>
        </w:rPr>
        <w:lastRenderedPageBreak/>
        <w:t>encounters with difference, the unexpected or the transgressive</w:t>
      </w:r>
      <w:r w:rsidRPr="005344B4">
        <w:rPr>
          <w:rStyle w:val="FootnoteReference"/>
          <w:rFonts w:cs="Times New Roman"/>
        </w:rPr>
        <w:footnoteReference w:id="23"/>
      </w:r>
      <w:r w:rsidRPr="005344B4">
        <w:rPr>
          <w:rFonts w:cs="Times New Roman"/>
        </w:rPr>
        <w:t xml:space="preserve"> which can prompt dialogic and performative processes of parent-child of becoming moral and political agents </w:t>
      </w:r>
      <w:r w:rsidRPr="005344B4">
        <w:rPr>
          <w:rFonts w:cs="Times New Roman"/>
        </w:rPr>
        <w:fldChar w:fldCharType="begin"/>
      </w:r>
      <w:r w:rsidR="00886E54" w:rsidRPr="005344B4">
        <w:rPr>
          <w:rFonts w:cs="Times New Roman"/>
        </w:rPr>
        <w:instrText xml:space="preserve"> ADDIN ZOTERO_ITEM CSL_CITATION {"citationID":"3PVq0PZb","properties":{"formattedCitation":"(Harris and Valentine, 2017; H\\uc0\\u246{}rschelmann, 2017; Malone and Crinall, 2023)","plainCitation":"(Harris and Valentine, 2017; Hörschelmann, 2017; Malone and Crinall, 2023)","noteIndex":0},"citationItems":[{"id":1466,"uris":["http://zotero.org/users/6040264/items/LRKQ6NPM"],"itemData":{"id":1466,"type":"article-journal","abstract":"Research on children and young people commonly focuses on the present experiences of childhood. Yet Philo, C. [2003. “‘To Go Back up the Side Hill’: Memories, Imaginations and Reveries of Childhood.” Children's Geographies 1 (1): 7–24] has argued that we might also access the ‘worlds’ of children and childhood through the memories or recollections of adults, given that we have all been children once. In response, this paper explores the narratives of adults reflecting on their childhood experiences and in particular, on the formation of their attitudes towards difference. The paper offers a means of understanding how adults reflect on their childhood encounters with difference, how their attitudes towards difference are developed over time and the extent to which these childhood narratives are carried into adult lives. This is not to suggest that early experiences are deterministic. Rather, individuals can reflect on their own lives and encounters and choose to change or react to wider social relations in new ways such that they produce and embody new dispositions.","container-title":"Children's Geographies","DOI":"10.1080/14733285.2016.1269153","ISSN":"1473-3285","issue":"5","note":"publisher: Routledge\n_eprint: https://doi.org/10.1080/14733285.2016.1269153","page":"505-516","source":"Taylor and Francis+NEJM","title":"Childhood narratives: adult reflections on encounters with difference in everyday spaces","title-short":"Childhood narratives","volume":"15","author":[{"family":"Harris","given":"Catherine"},{"family":"Valentine","given":"Gill"}],"issued":{"date-parts":[["2017",9,3]]}}},{"id":2338,"uris":["http://zotero.org/users/6040264/items/JY3MR7D7"],"itemData":{"id":2338,"type":"chapter","abstract":"This chapter considers the paradox of children's simultaneous exclusion from, and inclusion in, security politics from the angle of everyday militarism, since it is through militaristic politics and cultures that the geopolitical comes to touch most intimately on children's lives. It starts with the recognition that childhood, war and (in)security are emotive terms that draw much of their meaning from the relations between them. The chapter argues that an important step towards addressing the contradictions is to 'start at home' by tracing the presence of war in western children's lives and considering when, how and why it can be contested. Comparisons between countries with different cultural histories of war, in this case Britain and Germany, can also be an effective way of challenging the normalization of militarism, as the transgressions that are sensed in one context may provoke reflection on what is or is not deemed acceptable in another.","container-title":"Children, Young People and Critical Geopolitics","ISBN":"978-1-315-56282-7","language":"en","note":"container-title: Children, Young People and Critical Geopolitics\nDOI: 10.4324/9781315562827-2","page":"29-44","publisher":"Routledge","source":"www-taylorfrancis-com.ezphost.dur.ac.uk","title":"Crossing Points: Contesting Militarism in the Spaces of Children's Everyday Lives in Britain and Germany","URL":"https://www.taylorfrancis.com/chapters/edit/10.4324/9781315562827-2/crossing-points-contesting-militarism-spaces-children-everyday-lives-britain-germany-kathrin-h%C3%B6rschelmann","author":[{"family":"Hörschelmann","given":"Kathrin"}],"accessed":{"date-parts":[["2023",1,10]]},"issued":{"date-parts":[["2017",5,15]]}}},{"id":1841,"uris":["http://zotero.org/users/6040264/items/L9HDAV8K"],"itemData":{"id":1841,"type":"article-journal","DOI":"https://doi.org/10.1080/14733285.2023.2219624","ISSN":"1473-3285","language":"en","title":"Children as worlding but not only: holding space for unknowing and undoing, unfolding and ongoing","title-short":"Children as worlding but not only","URL":"https://www.tandfonline.com/doi/epdf/10.1080/14733285.2023.2219624","author":[{"family":"Malone","given":"Karen"},{"family":"Crinall","given":"Sarah"}],"accessed":{"date-parts":[["2023",6,6]]},"issued":{"date-parts":[["2023"]]}}}],"schema":"https://github.com/citation-style-language/schema/raw/master/csl-citation.json"} </w:instrText>
      </w:r>
      <w:r w:rsidRPr="005344B4">
        <w:rPr>
          <w:rFonts w:cs="Times New Roman"/>
        </w:rPr>
        <w:fldChar w:fldCharType="separate"/>
      </w:r>
      <w:r w:rsidRPr="005344B4">
        <w:rPr>
          <w:rFonts w:cs="Times New Roman"/>
        </w:rPr>
        <w:t>(Harris and Valentine, 2017; Hörschelmann, 2017; Malone and Crinall, 2023)</w:t>
      </w:r>
      <w:r w:rsidRPr="005344B4">
        <w:rPr>
          <w:rFonts w:cs="Times New Roman"/>
        </w:rPr>
        <w:fldChar w:fldCharType="end"/>
      </w:r>
      <w:r w:rsidRPr="005344B4">
        <w:rPr>
          <w:rFonts w:cs="Times New Roman"/>
        </w:rPr>
        <w:t xml:space="preserve">. Here heterotopia is employed as method – as  a conceptual and empirical starting point for attending to that which reflects, unsettles, and queers in particular spaces </w:t>
      </w:r>
      <w:r w:rsidRPr="005344B4">
        <w:rPr>
          <w:rFonts w:cs="Times New Roman"/>
        </w:rPr>
        <w:fldChar w:fldCharType="begin"/>
      </w:r>
      <w:r w:rsidR="00764104">
        <w:rPr>
          <w:rFonts w:cs="Times New Roman"/>
        </w:rPr>
        <w:instrText xml:space="preserve"> ADDIN ZOTERO_ITEM CSL_CITATION {"citationID":"1rt83aLZ","properties":{"formattedCitation":"(Gandy, 2012a; Johnson, 2013)","plainCitation":"(Gandy, 2012a; Johnson, 2013)","dontUpdate":true,"noteIndex":0},"citationItems":[{"id":1122,"uris":["http://zotero.org/users/6040264/items/VYHIFVIZ"],"itemData":{"id":1122,"type":"article-journal","abstract":"This article explores the ongoing fascination with Foucault's brief and rather sketchy idea of heterotopia. Drawing out some key lessons from the most sustained interpretations of this curious spatio-temporal concept, it addresses weaknesses and potential contradictions and goes on to highlight trends and emerging themes in studies that incorporate the notion. The article argues that although the uses of Foucault's accounts of heterotopia are bewilderingly diverse, heterotopias are most productively understood in the context of Foucault's insistence on ‘making difference’ and their adoption as a tool of analysis to illuminate the multifaceted features of cultural and social spaces and to invent new ones.","container-title":"Geography Compass","DOI":"10.1111/gec3.12079","ISSN":"1749-8198","issue":"11","language":"en","note":"_eprint: https://onlinelibrary.wiley.com/doi/pdf/10.1111/gec3.12079","page":"790-803","source":"Wiley Online Library","title":"The Geographies of Heterotopia","volume":"7","author":[{"family":"Johnson","given":"Peter"}],"issued":{"date-parts":[["2013"]]}}},{"id":"Tk1xFl7t/vFLDqT8R","uris":["http://zotero.org/users/6040264/items/P3IPJVZN"],"itemData":{"id":20931,"type":"article-journal","abstract":"This paper explores the interdisciplinary terrain of ?queer ecology? by using the example of an urban cemetery in North London as an empirical and conceptual starting point. Though the term ?queer ecology? has cropped up a few times it has yet to be addressed directly in order to consider how the seemingly disparate fields of queer theory and urban ecology might benefit from closer interaction. It will be suggested that the theoretical synthesis represented by queer ecology serves to expand the conceptual and material scope of both fields: queer theory is revealed to have only a partially developed engagement with urban nature whilst critical strands of urban ecology such as urban political ecology have yet to connect in a systematic way with queer theory, posthumanism, or new conceptions of complexity emerging from within the science of ecology itself. It is concluded that queer ecology may enrich our understanding of both urban materiality and the role of metaphors in urban theory. In particular, the idea of queer ecology illuminates the possibility for site-specific ?heterotopic alliances? in the contemporary city.","container-title":"Environment and Planning D: Society and Space","DOI":"10.1068/d10511","ISSN":"0263-7758","issue":"4","journalAbbreviation":"Environ Plan D","note":"publisher: SAGE Publications Ltd STM","page":"727-747","source":"SAGE Journals","title":"Queer Ecology: Nature, Sexuality, and Heterotopic Alliances","title-short":"Queer Ecology","volume":"30","author":[{"family":"Gandy","given":"Matthew"}],"issued":{"date-parts":[["2012",8,1]]}}}],"schema":"https://github.com/citation-style-language/schema/raw/master/csl-citation.json"} </w:instrText>
      </w:r>
      <w:r w:rsidRPr="005344B4">
        <w:rPr>
          <w:rFonts w:cs="Times New Roman"/>
        </w:rPr>
        <w:fldChar w:fldCharType="separate"/>
      </w:r>
      <w:r w:rsidRPr="005344B4">
        <w:rPr>
          <w:rFonts w:cs="Times New Roman"/>
        </w:rPr>
        <w:t>(Gandy, 2012; Johnson, 2013)</w:t>
      </w:r>
      <w:r w:rsidRPr="005344B4">
        <w:rPr>
          <w:rFonts w:cs="Times New Roman"/>
        </w:rPr>
        <w:fldChar w:fldCharType="end"/>
      </w:r>
      <w:r w:rsidRPr="005344B4">
        <w:rPr>
          <w:rFonts w:cs="Times New Roman"/>
        </w:rPr>
        <w:t xml:space="preserve">. </w:t>
      </w:r>
    </w:p>
    <w:p w14:paraId="480EC815" w14:textId="1943AF40" w:rsidR="005F70C3" w:rsidRPr="005344B4" w:rsidRDefault="00E40885" w:rsidP="009811B0">
      <w:pPr>
        <w:spacing w:line="480" w:lineRule="auto"/>
        <w:rPr>
          <w:rFonts w:cs="Times New Roman"/>
        </w:rPr>
      </w:pPr>
      <w:r w:rsidRPr="005344B4">
        <w:rPr>
          <w:rFonts w:cs="Times New Roman"/>
        </w:rPr>
        <w:t xml:space="preserve">In times of ecological crisis, </w:t>
      </w:r>
      <w:r w:rsidR="005F5632" w:rsidRPr="005344B4">
        <w:rPr>
          <w:rFonts w:cs="Times New Roman"/>
        </w:rPr>
        <w:t>t</w:t>
      </w:r>
      <w:r w:rsidRPr="005344B4">
        <w:rPr>
          <w:rFonts w:cs="Times New Roman"/>
        </w:rPr>
        <w:t>he urgencies of the everyday can squeeze out the capacity for ‘thinking big’</w:t>
      </w:r>
      <w:r w:rsidR="005F5632" w:rsidRPr="005344B4">
        <w:rPr>
          <w:rFonts w:cs="Times New Roman"/>
        </w:rPr>
        <w:fldChar w:fldCharType="begin"/>
      </w:r>
      <w:r w:rsidR="005F5632" w:rsidRPr="005344B4">
        <w:rPr>
          <w:rFonts w:cs="Times New Roman"/>
        </w:rPr>
        <w:instrText xml:space="preserve"> ADDIN ZOTERO_ITEM CSL_CITATION {"citationID":"UMaMP8wl","properties":{"formattedCitation":"(Berlant and Greenwald, 2012)","plainCitation":"(Berlant and Greenwald, 2012)","noteIndex":0},"citationItems":[{"id":2410,"uris":["http://zotero.org/users/6040264/items/3YZ44CFT"],"itemData":{"id":2410,"type":"article-journal","container-title":"Qui Parle","DOI":"10.5250/quiparle.20.2.0071","ISSN":"1041-8385","issue":"2","note":"publisher: Duke University Press","page":"71-89","source":"JSTOR","title":"Affect in the End Times: A Conversation with Lauren Berlant","title-short":"Affect in the End Times","volume":"20","author":[{"family":"Berlant","given":"Lauren"},{"family":"Greenwald","given":"Jordan"}],"issued":{"date-parts":[["2012"]]}}}],"schema":"https://github.com/citation-style-language/schema/raw/master/csl-citation.json"} </w:instrText>
      </w:r>
      <w:r w:rsidR="005F5632" w:rsidRPr="005344B4">
        <w:rPr>
          <w:rFonts w:cs="Times New Roman"/>
        </w:rPr>
        <w:fldChar w:fldCharType="separate"/>
      </w:r>
      <w:r w:rsidR="005F5632" w:rsidRPr="005344B4">
        <w:rPr>
          <w:rFonts w:cs="Times New Roman"/>
        </w:rPr>
        <w:t>(Berlant and Greenwald, 2012)</w:t>
      </w:r>
      <w:r w:rsidR="005F5632" w:rsidRPr="005344B4">
        <w:rPr>
          <w:rFonts w:cs="Times New Roman"/>
        </w:rPr>
        <w:fldChar w:fldCharType="end"/>
      </w:r>
      <w:r w:rsidRPr="005344B4">
        <w:rPr>
          <w:rFonts w:cs="Times New Roman"/>
        </w:rPr>
        <w:t>; spaces which allow for the creative unsettling, critical reflection or playful re-imagining are urgently required. Heterotopia as method thus becomes more than attending to and describing heterotopic spaces, but expanding them, contributing to them and enabling other than everyday spaces to flourish. Developing the concept of heterotopia as method</w:t>
      </w:r>
      <w:r w:rsidR="005F5632" w:rsidRPr="005344B4">
        <w:rPr>
          <w:rFonts w:cs="Times New Roman"/>
        </w:rPr>
        <w:t>ology</w:t>
      </w:r>
      <w:r w:rsidRPr="005344B4">
        <w:rPr>
          <w:rFonts w:cs="Times New Roman"/>
        </w:rPr>
        <w:t>, I suggest that researchers should</w:t>
      </w:r>
      <w:r w:rsidR="00C03842" w:rsidRPr="005344B4">
        <w:rPr>
          <w:rFonts w:cs="Times New Roman"/>
        </w:rPr>
        <w:t xml:space="preserve"> seek to</w:t>
      </w:r>
      <w:r w:rsidRPr="005344B4">
        <w:rPr>
          <w:rFonts w:cs="Times New Roman"/>
        </w:rPr>
        <w:t xml:space="preserve"> incorporate </w:t>
      </w:r>
      <w:r w:rsidR="00C03842" w:rsidRPr="005344B4">
        <w:rPr>
          <w:rFonts w:cs="Times New Roman"/>
        </w:rPr>
        <w:t xml:space="preserve">heterotopic </w:t>
      </w:r>
      <w:r w:rsidRPr="005344B4">
        <w:rPr>
          <w:rFonts w:cs="Times New Roman"/>
        </w:rPr>
        <w:t xml:space="preserve">spaces into research processes, actively curating spaces ‘to float and think big’ which reach beyond the walls of the university. That is, heterotopia is as method which enables and supports people to </w:t>
      </w:r>
      <w:proofErr w:type="gramStart"/>
      <w:r w:rsidRPr="005344B4">
        <w:rPr>
          <w:rFonts w:cs="Times New Roman"/>
        </w:rPr>
        <w:t>gather together</w:t>
      </w:r>
      <w:proofErr w:type="gramEnd"/>
      <w:r w:rsidRPr="005344B4">
        <w:rPr>
          <w:rFonts w:cs="Times New Roman"/>
        </w:rPr>
        <w:t xml:space="preserve"> in places that generate critical reflection on the patterns, rhythms and politics that determine our everyday lives.</w:t>
      </w:r>
      <w:r w:rsidR="006A3067" w:rsidRPr="005344B4">
        <w:rPr>
          <w:rFonts w:cs="Times New Roman"/>
        </w:rPr>
        <w:t xml:space="preserve"> </w:t>
      </w:r>
      <w:r w:rsidR="00C03842" w:rsidRPr="005344B4">
        <w:rPr>
          <w:rFonts w:cs="Times New Roman"/>
        </w:rPr>
        <w:t>Whilst this is not something I was able to do within the scope of this project, it is something I have aspired t</w:t>
      </w:r>
      <w:r w:rsidR="002740CE" w:rsidRPr="005344B4">
        <w:rPr>
          <w:rFonts w:cs="Times New Roman"/>
        </w:rPr>
        <w:t>owards</w:t>
      </w:r>
      <w:r w:rsidR="00C03842" w:rsidRPr="005344B4">
        <w:rPr>
          <w:rFonts w:cs="Times New Roman"/>
        </w:rPr>
        <w:t xml:space="preserve"> through </w:t>
      </w:r>
      <w:r w:rsidR="002740CE" w:rsidRPr="005344B4">
        <w:rPr>
          <w:rFonts w:cs="Times New Roman"/>
        </w:rPr>
        <w:t xml:space="preserve">collage-making workshops (Cartwright and </w:t>
      </w:r>
      <w:proofErr w:type="spellStart"/>
      <w:r w:rsidR="002740CE" w:rsidRPr="005344B4">
        <w:rPr>
          <w:rFonts w:cs="Times New Roman"/>
        </w:rPr>
        <w:t>Edwards,</w:t>
      </w:r>
      <w:proofErr w:type="spellEnd"/>
      <w:r w:rsidR="002740CE" w:rsidRPr="005344B4">
        <w:rPr>
          <w:rFonts w:cs="Times New Roman"/>
        </w:rPr>
        <w:t xml:space="preserve"> forthcoming), and certainly a position I intend to take forward into future research. </w:t>
      </w:r>
    </w:p>
    <w:p w14:paraId="6402F36F" w14:textId="0356A0E9" w:rsidR="00740C73" w:rsidRPr="002D4D39" w:rsidRDefault="0036739C" w:rsidP="00901009">
      <w:pPr>
        <w:pStyle w:val="Heading2"/>
      </w:pPr>
      <w:bookmarkStart w:id="52" w:name="_Toc213581780"/>
      <w:r w:rsidRPr="002D4D39">
        <w:t xml:space="preserve">3.3 </w:t>
      </w:r>
      <w:r w:rsidR="00052EA0" w:rsidRPr="002D4D39">
        <w:t>Et</w:t>
      </w:r>
      <w:r w:rsidR="00432241" w:rsidRPr="002D4D39">
        <w:t>hnograph</w:t>
      </w:r>
      <w:r w:rsidR="00367650" w:rsidRPr="002D4D39">
        <w:t>y as an approach</w:t>
      </w:r>
      <w:bookmarkEnd w:id="52"/>
    </w:p>
    <w:p w14:paraId="1485756B" w14:textId="739D9A5F" w:rsidR="00DC0961" w:rsidRPr="005344B4" w:rsidRDefault="000D6528" w:rsidP="009811B0">
      <w:pPr>
        <w:spacing w:line="480" w:lineRule="auto"/>
        <w:rPr>
          <w:rFonts w:cs="Times New Roman"/>
        </w:rPr>
      </w:pPr>
      <w:r w:rsidRPr="005344B4">
        <w:rPr>
          <w:rFonts w:cs="Times New Roman"/>
        </w:rPr>
        <w:t>E</w:t>
      </w:r>
      <w:r w:rsidR="00DF6A0D" w:rsidRPr="005344B4">
        <w:rPr>
          <w:rFonts w:cs="Times New Roman"/>
        </w:rPr>
        <w:t>thnography has long been valued by social researchers</w:t>
      </w:r>
      <w:r w:rsidRPr="005344B4">
        <w:rPr>
          <w:rFonts w:cs="Times New Roman"/>
        </w:rPr>
        <w:t xml:space="preserve"> who wish to </w:t>
      </w:r>
      <w:r w:rsidR="002A672A" w:rsidRPr="005344B4">
        <w:rPr>
          <w:rFonts w:cs="Times New Roman"/>
        </w:rPr>
        <w:t>contextualise their</w:t>
      </w:r>
      <w:r w:rsidR="00735001" w:rsidRPr="005344B4">
        <w:rPr>
          <w:rFonts w:cs="Times New Roman"/>
        </w:rPr>
        <w:t xml:space="preserve"> </w:t>
      </w:r>
      <w:r w:rsidR="002A672A" w:rsidRPr="005344B4">
        <w:rPr>
          <w:rFonts w:cs="Times New Roman"/>
        </w:rPr>
        <w:t>research</w:t>
      </w:r>
      <w:r w:rsidR="00735001" w:rsidRPr="005344B4">
        <w:rPr>
          <w:rFonts w:cs="Times New Roman"/>
        </w:rPr>
        <w:t xml:space="preserve"> </w:t>
      </w:r>
      <w:r w:rsidR="002A672A" w:rsidRPr="005344B4">
        <w:rPr>
          <w:rFonts w:cs="Times New Roman"/>
        </w:rPr>
        <w:t>accounting for the complexities and particularities of socio-cultural worlds through</w:t>
      </w:r>
      <w:r w:rsidRPr="005344B4">
        <w:rPr>
          <w:rFonts w:cs="Times New Roman"/>
        </w:rPr>
        <w:t xml:space="preserve"> ‘thick description</w:t>
      </w:r>
      <w:r w:rsidR="009E10C5" w:rsidRPr="005344B4">
        <w:rPr>
          <w:rFonts w:cs="Times New Roman"/>
        </w:rPr>
        <w:t>’</w:t>
      </w:r>
      <w:r w:rsidR="00122500" w:rsidRPr="005344B4">
        <w:rPr>
          <w:rFonts w:cs="Times New Roman"/>
        </w:rPr>
        <w:t xml:space="preserve"> </w:t>
      </w:r>
      <w:r w:rsidR="00B86701" w:rsidRPr="005344B4">
        <w:rPr>
          <w:rFonts w:cs="Times New Roman"/>
        </w:rPr>
        <w:fldChar w:fldCharType="begin"/>
      </w:r>
      <w:r w:rsidR="00B86701" w:rsidRPr="005344B4">
        <w:rPr>
          <w:rFonts w:cs="Times New Roman"/>
        </w:rPr>
        <w:instrText xml:space="preserve"> ADDIN ZOTERO_ITEM CSL_CITATION {"citationID":"Scfhw03k","properties":{"formattedCitation":"(Geertz, 1973)","plainCitation":"(Geertz, 1973)","noteIndex":0},"citationItems":[{"id":2292,"uris":["http://zotero.org/users/6040264/items/8LTGWFID"],"itemData":{"id":2292,"type":"book","call-number":"GN315 .G36","event-place":"New York","ISBN":"978-0-465-09719-7","number-of-pages":"470","publisher":"Basic Books","publisher-place":"New York","source":"Library of Congress ISBN","title":"The interpretation of cultures: selected essays","title-short":"The interpretation of cultures","author":[{"family":"Geertz","given":"Clifford"}],"issued":{"date-parts":[["1973"]]}}}],"schema":"https://github.com/citation-style-language/schema/raw/master/csl-citation.json"} </w:instrText>
      </w:r>
      <w:r w:rsidR="00B86701" w:rsidRPr="005344B4">
        <w:rPr>
          <w:rFonts w:cs="Times New Roman"/>
        </w:rPr>
        <w:fldChar w:fldCharType="separate"/>
      </w:r>
      <w:r w:rsidR="00B86701" w:rsidRPr="005344B4">
        <w:rPr>
          <w:rFonts w:cs="Times New Roman"/>
        </w:rPr>
        <w:t>(Geertz, 1973)</w:t>
      </w:r>
      <w:r w:rsidR="00B86701" w:rsidRPr="005344B4">
        <w:rPr>
          <w:rFonts w:cs="Times New Roman"/>
        </w:rPr>
        <w:fldChar w:fldCharType="end"/>
      </w:r>
      <w:r w:rsidR="002A672A" w:rsidRPr="005344B4">
        <w:rPr>
          <w:rFonts w:cs="Times New Roman"/>
        </w:rPr>
        <w:t xml:space="preserve">. </w:t>
      </w:r>
      <w:r w:rsidR="009E10C5" w:rsidRPr="005344B4">
        <w:rPr>
          <w:rFonts w:cs="Times New Roman"/>
        </w:rPr>
        <w:t>For researchers of affect, emotion and embodied encounter, ethnography</w:t>
      </w:r>
      <w:r w:rsidR="00CC6364" w:rsidRPr="005344B4">
        <w:rPr>
          <w:rFonts w:cs="Times New Roman"/>
        </w:rPr>
        <w:t xml:space="preserve"> </w:t>
      </w:r>
      <w:r w:rsidR="002A672A" w:rsidRPr="005344B4">
        <w:rPr>
          <w:rFonts w:cs="Times New Roman"/>
        </w:rPr>
        <w:t>is a method which</w:t>
      </w:r>
      <w:r w:rsidR="0090064D" w:rsidRPr="005344B4">
        <w:rPr>
          <w:rFonts w:cs="Times New Roman"/>
        </w:rPr>
        <w:t xml:space="preserve"> </w:t>
      </w:r>
      <w:r w:rsidR="00253449" w:rsidRPr="005344B4">
        <w:rPr>
          <w:rFonts w:cs="Times New Roman"/>
        </w:rPr>
        <w:t>privileges</w:t>
      </w:r>
      <w:r w:rsidR="00BB2FB2" w:rsidRPr="005344B4">
        <w:rPr>
          <w:rFonts w:cs="Times New Roman"/>
        </w:rPr>
        <w:t xml:space="preserve"> </w:t>
      </w:r>
      <w:r w:rsidR="0090064D" w:rsidRPr="005344B4">
        <w:rPr>
          <w:rFonts w:cs="Times New Roman"/>
        </w:rPr>
        <w:t>experience</w:t>
      </w:r>
      <w:r w:rsidR="00CC6364" w:rsidRPr="005344B4">
        <w:rPr>
          <w:rFonts w:cs="Times New Roman"/>
        </w:rPr>
        <w:t xml:space="preserve"> </w:t>
      </w:r>
      <w:r w:rsidR="00CC6364" w:rsidRPr="005344B4">
        <w:rPr>
          <w:rFonts w:cs="Times New Roman"/>
        </w:rPr>
        <w:fldChar w:fldCharType="begin"/>
      </w:r>
      <w:r w:rsidR="00CC6364" w:rsidRPr="005344B4">
        <w:rPr>
          <w:rFonts w:cs="Times New Roman"/>
        </w:rPr>
        <w:instrText xml:space="preserve"> ADDIN ZOTERO_ITEM CSL_CITATION {"citationID":"6zj9sMrk","properties":{"formattedCitation":"(Vannini, 2015)","plainCitation":"(Vannini, 2015)","noteIndex":0},"citationItems":[{"id":2330,"uris":["http://zotero.org/users/6040264/items/K54I7IGA"],"itemData":{"id":2330,"type":"article-journal","abstract":"Over the last decade and a half, socio-cultural geographies have witnessed a genuine explosion of interest in the ethnographic tradition. Such interest is due in part to the increasing acceptance of non-representational ideas across the field and the way these ideas have constructively informed the long-standing debate on the analytics, esthetics, and politics of ethnographic representation. Non-representational theoretical ideas have influenced the way ethnographers tackle important methodological and conceptual undercurrents in their work, such as vitality, performativity, corporeality, sensuality, and mobility. This article aims to capture a few of the characteristics of this constantly evolving non-representational ethnographic style. Non-representational ethnography seeks to cultivate an affinity for the analysis of events, practices, assemblages, structures of feeling, and the backgrounds of everyday life against which relations unfold in their myriad potentials. Non-representational ethnography emphasizes the fleeting, viscous, lively, embodied, material, more-than-human, precognitive, non-discursive dimensions of spatially and temporally complex lifeworlds.","container-title":"cultural geographies","DOI":"10.1177/1474474014555657","ISSN":"1474-4740","issue":"2","language":"en","note":"publisher: SAGE Publications Ltd","page":"317-327","source":"SAGE Journals","title":"Non-representational ethnography: new ways of animating lifeworlds","title-short":"Non-representational ethnography","volume":"22","author":[{"family":"Vannini","given":"Phillip"}],"issued":{"date-parts":[["2015",4,1]]}}}],"schema":"https://github.com/citation-style-language/schema/raw/master/csl-citation.json"} </w:instrText>
      </w:r>
      <w:r w:rsidR="00CC6364" w:rsidRPr="005344B4">
        <w:rPr>
          <w:rFonts w:cs="Times New Roman"/>
        </w:rPr>
        <w:fldChar w:fldCharType="separate"/>
      </w:r>
      <w:r w:rsidR="00CC6364" w:rsidRPr="005344B4">
        <w:rPr>
          <w:rFonts w:cs="Times New Roman"/>
        </w:rPr>
        <w:t>(Vannini, 2015)</w:t>
      </w:r>
      <w:r w:rsidR="00CC6364" w:rsidRPr="005344B4">
        <w:rPr>
          <w:rFonts w:cs="Times New Roman"/>
        </w:rPr>
        <w:fldChar w:fldCharType="end"/>
      </w:r>
      <w:r w:rsidR="00CC6364" w:rsidRPr="005344B4">
        <w:rPr>
          <w:rFonts w:cs="Times New Roman"/>
        </w:rPr>
        <w:t xml:space="preserve">, </w:t>
      </w:r>
      <w:r w:rsidR="00DC0961" w:rsidRPr="005344B4">
        <w:rPr>
          <w:rFonts w:cs="Times New Roman"/>
        </w:rPr>
        <w:t xml:space="preserve">where experience is understood as ‘much more than </w:t>
      </w:r>
      <w:r w:rsidR="00DC0961" w:rsidRPr="005344B4">
        <w:rPr>
          <w:rFonts w:cs="Times New Roman"/>
        </w:rPr>
        <w:lastRenderedPageBreak/>
        <w:t xml:space="preserve">attending to emotions or the inner lives of social beings. It is about understanding how we are all situated in relation to structures of exploitation and that the task of building other worlds will have to address the ways we live in common.' </w:t>
      </w:r>
      <w:r w:rsidR="006B7B61" w:rsidRPr="005344B4">
        <w:rPr>
          <w:rFonts w:cs="Times New Roman"/>
        </w:rPr>
        <w:fldChar w:fldCharType="begin"/>
      </w:r>
      <w:r w:rsidR="00D23FE6" w:rsidRPr="005344B4">
        <w:rPr>
          <w:rFonts w:cs="Times New Roman"/>
        </w:rPr>
        <w:instrText xml:space="preserve"> ADDIN ZOTERO_ITEM CSL_CITATION {"citationID":"pc3Up0GA","properties":{"formattedCitation":"(A. Closs Stephens, 2022, p. 8)","plainCitation":"(A. Closs Stephens, 2022, p. 8)","noteIndex":0},"citationItems":[{"id":22192,"uris":["http://zotero.org/users/6040264/items/7MN3KAJJ"],"itemData":{"id":22192,"type":"book","abstract":"\"Identity is widely acknowledged to be a felt experience, yet questions of atmosphere, mood and public sentiments are rarely made central to understanding the global politics of nationalism. This book asks what difference it makes when we address national identity as principally an affective force? National Affects traces how ideas about 'us and them' take form in ordinary spaces, in ways that are both deeply felt and hardly noticeable, in studies of global events that range from the London 2012 Olympic Games to responses to acts of terror, the European refugee crisis and 'Brexit'. In this timely intervention, Angharad Closs Stephens addresses the affective dimensions of being together to open new angles in the study of nationalism and global politics. She asks how the nation is felt in everyday life, as well as differently experienced, and investigates different forms of enacting being together to generate new insights in the study of national identity. National Affects draws on academic theories in the study of Politics, International Relations and Human Geography, as well as stories, performance works and novels, to establish a new tone of critical enquiry. Informed by longstanding critical interrogations of the politics of 'us and them', this book argues that these ideas are not as stable as they are often made to seem. Drawing on a combination of artistic and academic interventions, this book offers a refreshing approach to conceptualising the politics of nationalism, identity and citizenship. In its focus on everyday atmospheres, it identifies new registers for intervening politically. Overall, National Affects outlines other ways of imagining and practising being political together, beyond the exclusionary politics of nationalism\"--","event-place":"London New York","ISBN":"978-0-7556-4143-7","language":"eng","number-of-pages":"1","publisher":"Bloomsbury Academic","publisher-place":"London New York","source":"K10plus ISBN","title":"National affects: the everyday atmospheres of being political","title-short":"National affects","author":[{"family":"Closs Stephens","given":"Angharad"}],"issued":{"date-parts":[["2022"]]}},"locator":"8","label":"page"}],"schema":"https://github.com/citation-style-language/schema/raw/master/csl-citation.json"} </w:instrText>
      </w:r>
      <w:r w:rsidR="006B7B61" w:rsidRPr="005344B4">
        <w:rPr>
          <w:rFonts w:cs="Times New Roman"/>
        </w:rPr>
        <w:fldChar w:fldCharType="separate"/>
      </w:r>
      <w:r w:rsidR="00D23FE6" w:rsidRPr="005344B4">
        <w:rPr>
          <w:rFonts w:cs="Times New Roman"/>
        </w:rPr>
        <w:t>(A. Closs Stephens, 2022, p. 8)</w:t>
      </w:r>
      <w:r w:rsidR="006B7B61" w:rsidRPr="005344B4">
        <w:rPr>
          <w:rFonts w:cs="Times New Roman"/>
        </w:rPr>
        <w:fldChar w:fldCharType="end"/>
      </w:r>
      <w:r w:rsidR="002F156E" w:rsidRPr="005344B4">
        <w:rPr>
          <w:rFonts w:cs="Times New Roman"/>
        </w:rPr>
        <w:t xml:space="preserve">. </w:t>
      </w:r>
      <w:r w:rsidR="00913B27" w:rsidRPr="005344B4">
        <w:rPr>
          <w:rFonts w:cs="Times New Roman"/>
        </w:rPr>
        <w:t>The researcher’s embodied experience of a situation or ev</w:t>
      </w:r>
      <w:r w:rsidR="00C259CB" w:rsidRPr="005344B4">
        <w:rPr>
          <w:rFonts w:cs="Times New Roman"/>
        </w:rPr>
        <w:t>ent is a starting point</w:t>
      </w:r>
      <w:r w:rsidR="00144DE8" w:rsidRPr="005344B4">
        <w:rPr>
          <w:rFonts w:cs="Times New Roman"/>
        </w:rPr>
        <w:t xml:space="preserve"> for exploring commonalities and differences in experience and for attuning to the </w:t>
      </w:r>
      <w:r w:rsidR="00BC6701" w:rsidRPr="005344B4">
        <w:rPr>
          <w:rFonts w:cs="Times New Roman"/>
        </w:rPr>
        <w:t xml:space="preserve">affects, atmospheres and encounters as they unfold place in particular space-times (Stewart, 2011). </w:t>
      </w:r>
      <w:r w:rsidR="00A37124" w:rsidRPr="005344B4">
        <w:rPr>
          <w:rFonts w:cs="Times New Roman"/>
        </w:rPr>
        <w:t xml:space="preserve">It enables an analysis which situates experience within wider </w:t>
      </w:r>
      <w:r w:rsidR="00E74DC9" w:rsidRPr="005344B4">
        <w:rPr>
          <w:rFonts w:cs="Times New Roman"/>
        </w:rPr>
        <w:t xml:space="preserve">the </w:t>
      </w:r>
      <w:r w:rsidR="00A37124" w:rsidRPr="005344B4">
        <w:rPr>
          <w:rFonts w:cs="Times New Roman"/>
        </w:rPr>
        <w:t>socio-</w:t>
      </w:r>
      <w:r w:rsidR="00E74DC9" w:rsidRPr="005344B4">
        <w:rPr>
          <w:rFonts w:cs="Times New Roman"/>
        </w:rPr>
        <w:t>cultural</w:t>
      </w:r>
      <w:r w:rsidR="00A37124" w:rsidRPr="005344B4">
        <w:rPr>
          <w:rFonts w:cs="Times New Roman"/>
        </w:rPr>
        <w:t xml:space="preserve">, political, economic and ecological </w:t>
      </w:r>
      <w:r w:rsidR="00E74DC9" w:rsidRPr="005344B4">
        <w:rPr>
          <w:rFonts w:cs="Times New Roman"/>
        </w:rPr>
        <w:t>processes which constitute the contemporary moment</w:t>
      </w:r>
      <w:r w:rsidR="00A37124" w:rsidRPr="005344B4">
        <w:rPr>
          <w:rFonts w:cs="Times New Roman"/>
        </w:rPr>
        <w:t xml:space="preserve">. </w:t>
      </w:r>
    </w:p>
    <w:p w14:paraId="0E65B571" w14:textId="3029C9EA" w:rsidR="005F210E" w:rsidRPr="005344B4" w:rsidRDefault="007E7AF0" w:rsidP="009811B0">
      <w:pPr>
        <w:spacing w:line="480" w:lineRule="auto"/>
        <w:rPr>
          <w:rFonts w:cs="Times New Roman"/>
        </w:rPr>
      </w:pPr>
      <w:r w:rsidRPr="005344B4">
        <w:rPr>
          <w:rFonts w:cs="Times New Roman"/>
        </w:rPr>
        <w:t xml:space="preserve">Events, </w:t>
      </w:r>
      <w:r w:rsidR="000E32C6" w:rsidRPr="005344B4">
        <w:rPr>
          <w:rFonts w:cs="Times New Roman"/>
        </w:rPr>
        <w:t>temp</w:t>
      </w:r>
      <w:r w:rsidR="00AD7877" w:rsidRPr="005344B4">
        <w:rPr>
          <w:rFonts w:cs="Times New Roman"/>
        </w:rPr>
        <w:t xml:space="preserve">orary or time-limited </w:t>
      </w:r>
      <w:r w:rsidR="00365611" w:rsidRPr="005344B4">
        <w:rPr>
          <w:rFonts w:cs="Times New Roman"/>
        </w:rPr>
        <w:t>‘</w:t>
      </w:r>
      <w:r w:rsidR="005E7D3A" w:rsidRPr="005344B4">
        <w:rPr>
          <w:rFonts w:cs="Times New Roman"/>
        </w:rPr>
        <w:t>activities, gatherings and collective activities</w:t>
      </w:r>
      <w:r w:rsidR="00365611" w:rsidRPr="005344B4">
        <w:rPr>
          <w:rFonts w:cs="Times New Roman"/>
        </w:rPr>
        <w:t xml:space="preserve">’ </w:t>
      </w:r>
      <w:r w:rsidR="0008155B" w:rsidRPr="005344B4">
        <w:rPr>
          <w:rFonts w:cs="Times New Roman"/>
        </w:rPr>
        <w:fldChar w:fldCharType="begin"/>
      </w:r>
      <w:r w:rsidR="0008155B" w:rsidRPr="005344B4">
        <w:rPr>
          <w:rFonts w:cs="Times New Roman"/>
        </w:rPr>
        <w:instrText xml:space="preserve"> ADDIN ZOTERO_ITEM CSL_CITATION {"citationID":"nsGu9MT6","properties":{"formattedCitation":"(Koch, 2023)","plainCitation":"(Koch, 2023)","noteIndex":0},"citationItems":[{"id":22819,"uris":["http://zotero.org/users/6040264/items/BV6WF3EZ"],"itemData":{"id":22819,"type":"article-journal","abstract":"Event ethnography is a methodological tool that involves ethnographic research on or at events. “Events” are activities, gatherings, and collective experiences that are limited in time and are highly diverse in their scope, organization, and thematic organization. Because of their temporary nature, events serve as unique venues for the convergence of actors who are usually spatially, temporally, and socially dispersed. Ethnographic research at events thus offers scholars a useful window onto how power relations are formed through the concentrated interaction among individuals, ideas, affects, and infrastructures. This article defines “event ethnography” and surveys the existing literature that examines events through ethnographic research. It suggests that taking events seriously for fieldwork has the potential to open up new questions for political geographers and other scholars interested in power and politics.","container-title":"Geography Compass","DOI":"10.1111/gec3.12729","ISSN":"1749-8198","issue":"12","language":"en","license":"© 2023 The Authors. Geography Compass published by John Wiley &amp; Sons Ltd.","note":"_eprint: https://compass.onlinelibrary.wiley.com/doi/pdf/10.1111/gec3.12729","page":"e12729","source":"Wiley Online Library","title":"Event ethnography: Studying power and politics through events","title-short":"Event ethnography","volume":"17","author":[{"family":"Koch","given":"Natalie"}],"issued":{"date-parts":[["2023"]]}}}],"schema":"https://github.com/citation-style-language/schema/raw/master/csl-citation.json"} </w:instrText>
      </w:r>
      <w:r w:rsidR="0008155B" w:rsidRPr="005344B4">
        <w:rPr>
          <w:rFonts w:cs="Times New Roman"/>
        </w:rPr>
        <w:fldChar w:fldCharType="separate"/>
      </w:r>
      <w:r w:rsidR="0008155B" w:rsidRPr="005344B4">
        <w:rPr>
          <w:rFonts w:cs="Times New Roman"/>
        </w:rPr>
        <w:t>(Koch, 2023)</w:t>
      </w:r>
      <w:r w:rsidR="0008155B" w:rsidRPr="005344B4">
        <w:rPr>
          <w:rFonts w:cs="Times New Roman"/>
        </w:rPr>
        <w:fldChar w:fldCharType="end"/>
      </w:r>
      <w:r w:rsidR="005A0255" w:rsidRPr="005344B4">
        <w:rPr>
          <w:rStyle w:val="FootnoteReference"/>
          <w:rFonts w:cs="Times New Roman"/>
        </w:rPr>
        <w:footnoteReference w:id="24"/>
      </w:r>
      <w:r w:rsidR="005E7D3A" w:rsidRPr="005344B4">
        <w:rPr>
          <w:rFonts w:cs="Times New Roman"/>
        </w:rPr>
        <w:t>’</w:t>
      </w:r>
      <w:r w:rsidR="00422FB1" w:rsidRPr="005344B4">
        <w:rPr>
          <w:rFonts w:cs="Times New Roman"/>
        </w:rPr>
        <w:t xml:space="preserve"> pose </w:t>
      </w:r>
      <w:r w:rsidR="00764B33" w:rsidRPr="005344B4">
        <w:rPr>
          <w:rFonts w:cs="Times New Roman"/>
        </w:rPr>
        <w:t>practical</w:t>
      </w:r>
      <w:r w:rsidR="00354D17" w:rsidRPr="005344B4">
        <w:rPr>
          <w:rFonts w:cs="Times New Roman"/>
        </w:rPr>
        <w:t xml:space="preserve"> </w:t>
      </w:r>
      <w:r w:rsidR="00AA08E0" w:rsidRPr="005344B4">
        <w:rPr>
          <w:rFonts w:cs="Times New Roman"/>
        </w:rPr>
        <w:t>difficulties</w:t>
      </w:r>
      <w:r w:rsidR="00422FB1" w:rsidRPr="005344B4">
        <w:rPr>
          <w:rFonts w:cs="Times New Roman"/>
        </w:rPr>
        <w:t>, given that the time spent within them may be brief</w:t>
      </w:r>
      <w:r w:rsidR="00764B33" w:rsidRPr="005344B4">
        <w:rPr>
          <w:rFonts w:cs="Times New Roman"/>
        </w:rPr>
        <w:t xml:space="preserve">, and a researcher can only be in one </w:t>
      </w:r>
      <w:r w:rsidR="00532F98" w:rsidRPr="005344B4">
        <w:rPr>
          <w:rFonts w:cs="Times New Roman"/>
        </w:rPr>
        <w:t>p</w:t>
      </w:r>
      <w:r w:rsidR="00764B33" w:rsidRPr="005344B4">
        <w:rPr>
          <w:rFonts w:cs="Times New Roman"/>
        </w:rPr>
        <w:t xml:space="preserve">lace at any one time – meaning they miss out on </w:t>
      </w:r>
      <w:r w:rsidR="00B22F2F" w:rsidRPr="005344B4">
        <w:rPr>
          <w:rFonts w:cs="Times New Roman"/>
        </w:rPr>
        <w:t>what may be significant encounters elsewhere. This was particularly true for The Big One and the Festival of Thrift, both of which covered a larger area than the Museum exhibition</w:t>
      </w:r>
      <w:r w:rsidR="00532F98" w:rsidRPr="005344B4">
        <w:rPr>
          <w:rFonts w:cs="Times New Roman"/>
        </w:rPr>
        <w:t>, whilst each had multiple activities running synchronously.</w:t>
      </w:r>
      <w:r w:rsidR="003519AD" w:rsidRPr="005344B4">
        <w:rPr>
          <w:rFonts w:cs="Times New Roman"/>
        </w:rPr>
        <w:t xml:space="preserve"> </w:t>
      </w:r>
      <w:r w:rsidR="000C52A4" w:rsidRPr="005344B4">
        <w:rPr>
          <w:rFonts w:cs="Times New Roman"/>
        </w:rPr>
        <w:t>As an experiential method, e</w:t>
      </w:r>
      <w:r w:rsidR="003519AD" w:rsidRPr="005344B4">
        <w:rPr>
          <w:rFonts w:cs="Times New Roman"/>
        </w:rPr>
        <w:t>thnographic enquiry</w:t>
      </w:r>
      <w:r w:rsidR="000C52A4" w:rsidRPr="005344B4">
        <w:rPr>
          <w:rFonts w:cs="Times New Roman"/>
        </w:rPr>
        <w:t xml:space="preserve"> always</w:t>
      </w:r>
      <w:r w:rsidR="003519AD" w:rsidRPr="005344B4">
        <w:rPr>
          <w:rFonts w:cs="Times New Roman"/>
        </w:rPr>
        <w:t xml:space="preserve"> generates a necessarily partial </w:t>
      </w:r>
      <w:r w:rsidR="00EC53C5" w:rsidRPr="005344B4">
        <w:rPr>
          <w:rFonts w:cs="Times New Roman"/>
        </w:rPr>
        <w:t xml:space="preserve">and situated </w:t>
      </w:r>
      <w:r w:rsidR="003519AD" w:rsidRPr="005344B4">
        <w:rPr>
          <w:rFonts w:cs="Times New Roman"/>
        </w:rPr>
        <w:t xml:space="preserve">account </w:t>
      </w:r>
      <w:r w:rsidR="0008155B" w:rsidRPr="005344B4">
        <w:rPr>
          <w:rFonts w:cs="Times New Roman"/>
        </w:rPr>
        <w:fldChar w:fldCharType="begin"/>
      </w:r>
      <w:r w:rsidR="00E712C1" w:rsidRPr="005344B4">
        <w:rPr>
          <w:rFonts w:cs="Times New Roman"/>
        </w:rPr>
        <w:instrText xml:space="preserve"> ADDIN ZOTERO_ITEM CSL_CITATION {"citationID":"VsXEmRRX","properties":{"formattedCitation":"(Haraway, 1988; Marcus, 1995)","plainCitation":"(Haraway, 1988; Marcus, 1995)","noteIndex":0},"citationItems":[{"id":1095,"uris":["http://zotero.org/users/6040264/items/PPDB2WKY"],"itemData":{"id":1095,"type":"article-journal","container-title":"Feminist Studies","DOI":"10.2307/3178066","ISSN":"0046-3663","issue":"3","note":"publisher: Feminist Studies, Inc.","page":"575-599","source":"JSTOR","title":"Situated Knowledges: The Science Question in Feminism and the Privilege of Partial Perspective","title-short":"Situated Knowledges","volume":"14","author":[{"family":"Haraway","given":"Donna"}],"issued":{"date-parts":[["1988"]]}}},{"id":22822,"uris":["http://zotero.org/users/6040264/items/P6QX7IMB"],"itemData":{"id":22822,"type":"article-journal","abstract":"This review surveys an emergent methodological trend in anthropological research that concerns the adaptation of long-standing modes of ethnographic practices to more complex objects of study. Ethnography moves from its conventional single-site location, contextualized by macro-constructions of a larger social order, such as the capitalist world system, to multiple sites of observation and participation that cross-cut dichotomies such as the \"local\" and the \"global,\" the \"lifeworld\" and the \"system.\" Resulting ethnographies are therefore both in and out of the world system. The anxieties to which this methodological shift gives rise are considered in terms of testing the limits of ethnography, attenuating the power of fieldwork, and losing the perspective of the subaltern. The emergence of multi-sited ethnography is located within new spheres of interdisciplinary work, including media studies, science and technology studies, and cultural studies broadly. Several \"tracking\" strategies that shape multi-sited ethnographic research are considered. The review concludes with observations about the reflexive persona of the ethnographer as \"circumstantial activist\" in which methodological discussions about multi-sited research in anthropology are now being developed.","container-title":"Annual Review of Anthropology","ISSN":"0084-6570","note":"publisher: Annual Reviews","page":"95-117","source":"JSTOR","title":"Ethnography in/of the World System: The Emergence of Multi-Sited Ethnography","title-short":"Ethnography in/of the World System","volume":"24","author":[{"family":"Marcus","given":"George E."}],"issued":{"date-parts":[["1995"]]}}}],"schema":"https://github.com/citation-style-language/schema/raw/master/csl-citation.json"} </w:instrText>
      </w:r>
      <w:r w:rsidR="0008155B" w:rsidRPr="005344B4">
        <w:rPr>
          <w:rFonts w:cs="Times New Roman"/>
        </w:rPr>
        <w:fldChar w:fldCharType="separate"/>
      </w:r>
      <w:r w:rsidR="00E712C1" w:rsidRPr="005344B4">
        <w:rPr>
          <w:rFonts w:cs="Times New Roman"/>
        </w:rPr>
        <w:t>(Haraway, 1988; Marcus, 1995)</w:t>
      </w:r>
      <w:r w:rsidR="0008155B" w:rsidRPr="005344B4">
        <w:rPr>
          <w:rFonts w:cs="Times New Roman"/>
        </w:rPr>
        <w:fldChar w:fldCharType="end"/>
      </w:r>
      <w:r w:rsidR="003031DE" w:rsidRPr="005344B4">
        <w:rPr>
          <w:rFonts w:cs="Times New Roman"/>
        </w:rPr>
        <w:t>,</w:t>
      </w:r>
      <w:r w:rsidR="003519AD" w:rsidRPr="005344B4">
        <w:rPr>
          <w:rFonts w:cs="Times New Roman"/>
        </w:rPr>
        <w:t xml:space="preserve"> where the researcher’s positionality, comportment, relations within and to a particular site shape research encounters and the body of data collected.  </w:t>
      </w:r>
      <w:r w:rsidR="000C52A4" w:rsidRPr="005344B4">
        <w:rPr>
          <w:rFonts w:cs="Times New Roman"/>
        </w:rPr>
        <w:t xml:space="preserve">In the case of event ethnography, one way to generate a more holistic account </w:t>
      </w:r>
      <w:r w:rsidR="00B73E8F" w:rsidRPr="005344B4">
        <w:rPr>
          <w:rFonts w:cs="Times New Roman"/>
        </w:rPr>
        <w:t xml:space="preserve">is to recruit multiple ethnographers to report on a single event, so that </w:t>
      </w:r>
      <w:r w:rsidR="00596FB7" w:rsidRPr="005344B4">
        <w:rPr>
          <w:rFonts w:cs="Times New Roman"/>
        </w:rPr>
        <w:t>more of the activities in a large site can be experiences and reported upon</w:t>
      </w:r>
      <w:r w:rsidR="00C637D0" w:rsidRPr="005344B4">
        <w:rPr>
          <w:rFonts w:cs="Times New Roman"/>
        </w:rPr>
        <w:t>.</w:t>
      </w:r>
      <w:r w:rsidR="00596FB7" w:rsidRPr="005344B4">
        <w:rPr>
          <w:rFonts w:cs="Times New Roman"/>
        </w:rPr>
        <w:t xml:space="preserve"> </w:t>
      </w:r>
      <w:r w:rsidR="00E323FA" w:rsidRPr="005344B4">
        <w:rPr>
          <w:rFonts w:cs="Times New Roman"/>
        </w:rPr>
        <w:t xml:space="preserve">Within the limits of my funding, this was not an option, so my approach draws on my own experiences of each site which I attended both on my own and in the case of the Museum and the festival, on separate occasions with my young family. </w:t>
      </w:r>
      <w:r w:rsidR="00AE427E" w:rsidRPr="005344B4">
        <w:rPr>
          <w:rFonts w:cs="Times New Roman"/>
        </w:rPr>
        <w:t xml:space="preserve">Guided by an approach which neither privileges discourse or materiality but rather ‘the in-between of intra-activities’ </w:t>
      </w:r>
      <w:r w:rsidR="00AE427E" w:rsidRPr="005344B4">
        <w:rPr>
          <w:rFonts w:cs="Times New Roman"/>
        </w:rPr>
        <w:fldChar w:fldCharType="begin"/>
      </w:r>
      <w:r w:rsidR="00C144D0" w:rsidRPr="005344B4">
        <w:rPr>
          <w:rFonts w:cs="Times New Roman"/>
        </w:rPr>
        <w:instrText xml:space="preserve"> ADDIN ZOTERO_ITEM CSL_CITATION {"citationID":"Undrhjor","properties":{"formattedCitation":"(Lenz-Taguchi, 2010, p. 29)","plainCitation":"(Lenz-Taguchi, 2010, p. 29)","noteIndex":0},"citationItems":[{"id":2426,"uris":["http://zotero.org/users/6040264/items/GUF7CRZC"],"itemData":{"id":2426,"type":"book","call-number":"LB1139.23 .L46 2010","collection-title":"Contesting early childhood","event-place":"London ; New York","ISBN":"978-0-415-46444-4","note":"OCLC: ocn237881059","number-of-pages":"199","publisher":"Routledge","publisher-place":"London ; New York","source":"Library of Congress ISBN","title":"Going beyond the theory/practice divide in early childhood education: introducing an intra-active pedagogy","title-short":"Going beyond the theory/practice divide in early childhood education","author":[{"family":"Lenz-Taguchi","given":"Hillevi"}],"issued":{"date-parts":[["2010"]]}},"locator":"29","label":"page"}],"schema":"https://github.com/citation-style-language/schema/raw/master/csl-citation.json"} </w:instrText>
      </w:r>
      <w:r w:rsidR="00AE427E" w:rsidRPr="005344B4">
        <w:rPr>
          <w:rFonts w:cs="Times New Roman"/>
        </w:rPr>
        <w:fldChar w:fldCharType="separate"/>
      </w:r>
      <w:r w:rsidR="00C144D0" w:rsidRPr="005344B4">
        <w:rPr>
          <w:rFonts w:cs="Times New Roman"/>
        </w:rPr>
        <w:t>(Lenz-Taguchi, 2010, p. 29)</w:t>
      </w:r>
      <w:r w:rsidR="00AE427E" w:rsidRPr="005344B4">
        <w:rPr>
          <w:rFonts w:cs="Times New Roman"/>
        </w:rPr>
        <w:fldChar w:fldCharType="end"/>
      </w:r>
      <w:r w:rsidR="00AE427E" w:rsidRPr="005344B4">
        <w:rPr>
          <w:rFonts w:cs="Times New Roman"/>
        </w:rPr>
        <w:t xml:space="preserve"> –</w:t>
      </w:r>
      <w:r w:rsidR="00E323FA" w:rsidRPr="005344B4">
        <w:rPr>
          <w:rFonts w:cs="Times New Roman"/>
        </w:rPr>
        <w:t xml:space="preserve"> I attend to</w:t>
      </w:r>
      <w:r w:rsidR="00AE427E" w:rsidRPr="005344B4">
        <w:rPr>
          <w:rFonts w:cs="Times New Roman"/>
        </w:rPr>
        <w:t xml:space="preserve"> both to the dominant discourses of environmentalism which shape each site, whilst also observing and </w:t>
      </w:r>
      <w:r w:rsidR="00E323FA" w:rsidRPr="005344B4">
        <w:rPr>
          <w:rFonts w:cs="Times New Roman"/>
        </w:rPr>
        <w:t xml:space="preserve">feeling what happens in each site. </w:t>
      </w:r>
      <w:r w:rsidR="005F210E" w:rsidRPr="005344B4">
        <w:rPr>
          <w:rFonts w:cs="Times New Roman"/>
        </w:rPr>
        <w:t>Drawing on my experiences</w:t>
      </w:r>
      <w:r w:rsidR="009E3855" w:rsidRPr="005344B4">
        <w:rPr>
          <w:rFonts w:cs="Times New Roman"/>
        </w:rPr>
        <w:t xml:space="preserve"> and the experiences of others as observed and discussed in conversation and interview</w:t>
      </w:r>
      <w:r w:rsidR="005F210E" w:rsidRPr="005344B4">
        <w:rPr>
          <w:rFonts w:cs="Times New Roman"/>
        </w:rPr>
        <w:t xml:space="preserve">, </w:t>
      </w:r>
      <w:r w:rsidR="00E56E41" w:rsidRPr="005344B4">
        <w:rPr>
          <w:rFonts w:cs="Times New Roman"/>
        </w:rPr>
        <w:t>I sought to make become ‘</w:t>
      </w:r>
      <w:r w:rsidR="00AE427E" w:rsidRPr="005344B4">
        <w:rPr>
          <w:rFonts w:cs="Times New Roman"/>
        </w:rPr>
        <w:t xml:space="preserve">attentive to the nimbus of affects </w:t>
      </w:r>
      <w:r w:rsidR="00AE427E" w:rsidRPr="005344B4">
        <w:rPr>
          <w:rFonts w:cs="Times New Roman"/>
        </w:rPr>
        <w:lastRenderedPageBreak/>
        <w:t xml:space="preserve">whose dynamics move along and make worlds, situations, environments’ </w:t>
      </w:r>
      <w:r w:rsidR="00AE427E" w:rsidRPr="005344B4">
        <w:rPr>
          <w:rFonts w:cs="Times New Roman"/>
        </w:rPr>
        <w:fldChar w:fldCharType="begin"/>
      </w:r>
      <w:r w:rsidR="00C144D0" w:rsidRPr="005344B4">
        <w:rPr>
          <w:rFonts w:cs="Times New Roman"/>
        </w:rPr>
        <w:instrText xml:space="preserve"> ADDIN ZOTERO_ITEM CSL_CITATION {"citationID":"EqKE4da3","properties":{"formattedCitation":"(Berlant and Greenwald, 2012, p. 88)","plainCitation":"(Berlant and Greenwald, 2012, p. 88)","noteIndex":0},"citationItems":[{"id":2410,"uris":["http://zotero.org/users/6040264/items/3YZ44CFT"],"itemData":{"id":2410,"type":"article-journal","container-title":"Qui Parle","DOI":"10.5250/quiparle.20.2.0071","ISSN":"1041-8385","issue":"2","note":"publisher: Duke University Press","page":"71-89","source":"JSTOR","title":"Affect in the End Times: A Conversation with Lauren Berlant","title-short":"Affect in the End Times","volume":"20","author":[{"family":"Berlant","given":"Lauren"},{"family":"Greenwald","given":"Jordan"}],"issued":{"date-parts":[["2012"]]}},"locator":"88","label":"page"}],"schema":"https://github.com/citation-style-language/schema/raw/master/csl-citation.json"} </w:instrText>
      </w:r>
      <w:r w:rsidR="00AE427E" w:rsidRPr="005344B4">
        <w:rPr>
          <w:rFonts w:cs="Times New Roman"/>
        </w:rPr>
        <w:fldChar w:fldCharType="separate"/>
      </w:r>
      <w:r w:rsidR="00C144D0" w:rsidRPr="005344B4">
        <w:rPr>
          <w:rFonts w:cs="Times New Roman"/>
        </w:rPr>
        <w:t>(Berlant and Greenwald, 2012, p. 88)</w:t>
      </w:r>
      <w:r w:rsidR="00AE427E" w:rsidRPr="005344B4">
        <w:rPr>
          <w:rFonts w:cs="Times New Roman"/>
        </w:rPr>
        <w:fldChar w:fldCharType="end"/>
      </w:r>
      <w:r w:rsidR="005F210E" w:rsidRPr="005344B4">
        <w:rPr>
          <w:rFonts w:cs="Times New Roman"/>
        </w:rPr>
        <w:t>.</w:t>
      </w:r>
      <w:r w:rsidR="009E3855" w:rsidRPr="005344B4">
        <w:rPr>
          <w:rFonts w:cs="Times New Roman"/>
        </w:rPr>
        <w:t xml:space="preserve"> </w:t>
      </w:r>
    </w:p>
    <w:p w14:paraId="74FE4A39" w14:textId="4F8DCD9A" w:rsidR="0025511F" w:rsidRPr="005344B4" w:rsidRDefault="00122500" w:rsidP="009811B0">
      <w:pPr>
        <w:spacing w:line="480" w:lineRule="auto"/>
        <w:rPr>
          <w:rFonts w:cs="Times New Roman"/>
        </w:rPr>
      </w:pPr>
      <w:r w:rsidRPr="005344B4">
        <w:rPr>
          <w:rFonts w:cs="Times New Roman"/>
        </w:rPr>
        <w:t>As Marcus argues, the relative thickness of thinness of a research site</w:t>
      </w:r>
      <w:r w:rsidR="00B55B13" w:rsidRPr="005344B4">
        <w:rPr>
          <w:rFonts w:cs="Times New Roman"/>
        </w:rPr>
        <w:t xml:space="preserve"> in a multi-sited ethnography</w:t>
      </w:r>
      <w:r w:rsidRPr="005344B4">
        <w:rPr>
          <w:rFonts w:cs="Times New Roman"/>
        </w:rPr>
        <w:t xml:space="preserve"> depends not on time spent within </w:t>
      </w:r>
      <w:r w:rsidR="00B55B13" w:rsidRPr="005344B4">
        <w:rPr>
          <w:rFonts w:cs="Times New Roman"/>
        </w:rPr>
        <w:t xml:space="preserve">each site </w:t>
      </w:r>
      <w:r w:rsidRPr="005344B4">
        <w:rPr>
          <w:rFonts w:cs="Times New Roman"/>
        </w:rPr>
        <w:t xml:space="preserve">but on the </w:t>
      </w:r>
      <w:r w:rsidR="00C363DB" w:rsidRPr="005344B4">
        <w:rPr>
          <w:rFonts w:cs="Times New Roman"/>
        </w:rPr>
        <w:t>negotiation of identity and the questions asked across t</w:t>
      </w:r>
      <w:r w:rsidR="001C2044" w:rsidRPr="005344B4">
        <w:rPr>
          <w:rFonts w:cs="Times New Roman"/>
        </w:rPr>
        <w:t xml:space="preserve">he sites </w:t>
      </w:r>
      <w:r w:rsidR="00C363DB" w:rsidRPr="005344B4">
        <w:rPr>
          <w:rFonts w:cs="Times New Roman"/>
        </w:rPr>
        <w:t>(Marcus, 20</w:t>
      </w:r>
      <w:r w:rsidR="001C2044" w:rsidRPr="005344B4">
        <w:rPr>
          <w:rFonts w:cs="Times New Roman"/>
        </w:rPr>
        <w:t>11). Expanding on my research questions (1.1 &amp; 1.2)</w:t>
      </w:r>
      <w:r w:rsidR="00E85481" w:rsidRPr="005344B4">
        <w:rPr>
          <w:rFonts w:cs="Times New Roman"/>
        </w:rPr>
        <w:t xml:space="preserve"> </w:t>
      </w:r>
      <w:r w:rsidR="001C2044" w:rsidRPr="005344B4">
        <w:rPr>
          <w:rFonts w:cs="Times New Roman"/>
        </w:rPr>
        <w:t>the</w:t>
      </w:r>
      <w:r w:rsidR="0025511F" w:rsidRPr="005344B4">
        <w:rPr>
          <w:rFonts w:cs="Times New Roman"/>
        </w:rPr>
        <w:t xml:space="preserve"> following questions guided my collection of data through field notes</w:t>
      </w:r>
      <w:r w:rsidR="009D61E4" w:rsidRPr="005344B4">
        <w:rPr>
          <w:rStyle w:val="FootnoteReference"/>
          <w:rFonts w:cs="Times New Roman"/>
        </w:rPr>
        <w:footnoteReference w:id="25"/>
      </w:r>
      <w:r w:rsidR="0025511F" w:rsidRPr="005344B4">
        <w:rPr>
          <w:rFonts w:cs="Times New Roman"/>
        </w:rPr>
        <w:t xml:space="preserve">, </w:t>
      </w:r>
      <w:r w:rsidR="001C2044" w:rsidRPr="005344B4">
        <w:rPr>
          <w:rFonts w:cs="Times New Roman"/>
        </w:rPr>
        <w:t>photos and collection</w:t>
      </w:r>
      <w:r w:rsidR="0025511F" w:rsidRPr="005344B4">
        <w:rPr>
          <w:rFonts w:cs="Times New Roman"/>
        </w:rPr>
        <w:t xml:space="preserve"> of</w:t>
      </w:r>
      <w:r w:rsidR="001C2044" w:rsidRPr="005344B4">
        <w:rPr>
          <w:rFonts w:cs="Times New Roman"/>
        </w:rPr>
        <w:t xml:space="preserve"> other</w:t>
      </w:r>
      <w:r w:rsidR="0025511F" w:rsidRPr="005344B4">
        <w:rPr>
          <w:rFonts w:cs="Times New Roman"/>
        </w:rPr>
        <w:t xml:space="preserve"> materials relevant to each site</w:t>
      </w:r>
      <w:r w:rsidR="009D61E4" w:rsidRPr="005344B4">
        <w:rPr>
          <w:rFonts w:cs="Times New Roman"/>
        </w:rPr>
        <w:t>.</w:t>
      </w:r>
    </w:p>
    <w:p w14:paraId="3554781F" w14:textId="1CB9B0F0" w:rsidR="00AE427E" w:rsidRPr="005344B4" w:rsidRDefault="0025511F" w:rsidP="009811B0">
      <w:pPr>
        <w:pStyle w:val="ListParagraph"/>
        <w:numPr>
          <w:ilvl w:val="0"/>
          <w:numId w:val="18"/>
        </w:numPr>
        <w:spacing w:line="480" w:lineRule="auto"/>
        <w:rPr>
          <w:rFonts w:cs="Times New Roman"/>
        </w:rPr>
      </w:pPr>
      <w:r w:rsidRPr="005344B4">
        <w:rPr>
          <w:rFonts w:cs="Times New Roman"/>
        </w:rPr>
        <w:t>W</w:t>
      </w:r>
      <w:r w:rsidR="00AE427E" w:rsidRPr="005344B4">
        <w:rPr>
          <w:rFonts w:cs="Times New Roman"/>
        </w:rPr>
        <w:t>hat does each site aim to do?</w:t>
      </w:r>
      <w:r w:rsidR="00715C75" w:rsidRPr="005344B4">
        <w:rPr>
          <w:rFonts w:cs="Times New Roman"/>
        </w:rPr>
        <w:t xml:space="preserve"> </w:t>
      </w:r>
      <w:r w:rsidR="00AE427E" w:rsidRPr="005344B4">
        <w:rPr>
          <w:rFonts w:cs="Times New Roman"/>
        </w:rPr>
        <w:t>How is it situated within broader discourses of environmentalism and contemporary environmental politics in the UK?</w:t>
      </w:r>
    </w:p>
    <w:p w14:paraId="04911D53" w14:textId="77777777" w:rsidR="00AE427E" w:rsidRPr="005344B4" w:rsidRDefault="00AE427E" w:rsidP="009811B0">
      <w:pPr>
        <w:pStyle w:val="ListParagraph"/>
        <w:numPr>
          <w:ilvl w:val="0"/>
          <w:numId w:val="18"/>
        </w:numPr>
        <w:spacing w:line="480" w:lineRule="auto"/>
        <w:rPr>
          <w:rFonts w:cs="Times New Roman"/>
        </w:rPr>
      </w:pPr>
      <w:r w:rsidRPr="005344B4">
        <w:rPr>
          <w:rFonts w:cs="Times New Roman"/>
        </w:rPr>
        <w:t>What concepts of family/childhood shape each site – how are families/individual positioned across each site?</w:t>
      </w:r>
    </w:p>
    <w:p w14:paraId="4E1EA762" w14:textId="77777777" w:rsidR="00AE427E" w:rsidRPr="005344B4" w:rsidRDefault="00AE427E" w:rsidP="009811B0">
      <w:pPr>
        <w:pStyle w:val="ListParagraph"/>
        <w:numPr>
          <w:ilvl w:val="0"/>
          <w:numId w:val="18"/>
        </w:numPr>
        <w:spacing w:line="480" w:lineRule="auto"/>
        <w:rPr>
          <w:rFonts w:cs="Times New Roman"/>
        </w:rPr>
      </w:pPr>
      <w:r w:rsidRPr="005344B4">
        <w:rPr>
          <w:rFonts w:cs="Times New Roman"/>
        </w:rPr>
        <w:t>How is each site materially constituted – what can be seen, heard, felt, experienced in each space?</w:t>
      </w:r>
    </w:p>
    <w:p w14:paraId="09083737" w14:textId="2E96FCDE" w:rsidR="00AE427E" w:rsidRPr="005344B4" w:rsidRDefault="00AE427E" w:rsidP="009811B0">
      <w:pPr>
        <w:pStyle w:val="ListParagraph"/>
        <w:numPr>
          <w:ilvl w:val="0"/>
          <w:numId w:val="18"/>
        </w:numPr>
        <w:spacing w:line="480" w:lineRule="auto"/>
        <w:rPr>
          <w:rFonts w:cs="Times New Roman"/>
        </w:rPr>
      </w:pPr>
      <w:r w:rsidRPr="005344B4">
        <w:rPr>
          <w:rFonts w:cs="Times New Roman"/>
        </w:rPr>
        <w:t xml:space="preserve">What kinds of interactions and encounters take place between adults and children across each site? How does each space enable or afford other-than-everyday encounters with discourses of environment and material more-than-human </w:t>
      </w:r>
      <w:r w:rsidR="008C518F" w:rsidRPr="005344B4">
        <w:rPr>
          <w:rFonts w:cs="Times New Roman"/>
        </w:rPr>
        <w:t>worlds?</w:t>
      </w:r>
    </w:p>
    <w:p w14:paraId="13ACCD29" w14:textId="61AD7FF3" w:rsidR="0025511F" w:rsidRPr="005344B4" w:rsidRDefault="008C518F" w:rsidP="009811B0">
      <w:pPr>
        <w:spacing w:line="480" w:lineRule="auto"/>
        <w:rPr>
          <w:rFonts w:cs="Times New Roman"/>
        </w:rPr>
      </w:pPr>
      <w:r w:rsidRPr="005344B4">
        <w:rPr>
          <w:rFonts w:cs="Times New Roman"/>
        </w:rPr>
        <w:t>In my</w:t>
      </w:r>
      <w:r w:rsidR="0025511F" w:rsidRPr="005344B4">
        <w:rPr>
          <w:rFonts w:cs="Times New Roman"/>
        </w:rPr>
        <w:t xml:space="preserve"> analysis, I dr</w:t>
      </w:r>
      <w:r w:rsidR="002E66B3" w:rsidRPr="005344B4">
        <w:rPr>
          <w:rFonts w:cs="Times New Roman"/>
        </w:rPr>
        <w:t>a</w:t>
      </w:r>
      <w:r w:rsidR="0025511F" w:rsidRPr="005344B4">
        <w:rPr>
          <w:rFonts w:cs="Times New Roman"/>
        </w:rPr>
        <w:t xml:space="preserve">w on Common worlds thinking, </w:t>
      </w:r>
      <w:r w:rsidR="00091E7C" w:rsidRPr="005344B4">
        <w:rPr>
          <w:rFonts w:cs="Times New Roman"/>
        </w:rPr>
        <w:t>theories of affect, t</w:t>
      </w:r>
      <w:r w:rsidR="0025511F" w:rsidRPr="005344B4">
        <w:rPr>
          <w:rFonts w:cs="Times New Roman"/>
        </w:rPr>
        <w:t>he post-human child, and the concept of Heterotopia as method to ask –</w:t>
      </w:r>
    </w:p>
    <w:p w14:paraId="1E8CC0BA" w14:textId="25E2DF75" w:rsidR="0025511F" w:rsidRPr="005344B4" w:rsidRDefault="0025511F" w:rsidP="009811B0">
      <w:pPr>
        <w:pStyle w:val="ListParagraph"/>
        <w:numPr>
          <w:ilvl w:val="0"/>
          <w:numId w:val="19"/>
        </w:numPr>
        <w:spacing w:line="480" w:lineRule="auto"/>
        <w:rPr>
          <w:rFonts w:cs="Times New Roman"/>
        </w:rPr>
      </w:pPr>
      <w:r w:rsidRPr="005344B4">
        <w:rPr>
          <w:rFonts w:cs="Times New Roman"/>
        </w:rPr>
        <w:t>W</w:t>
      </w:r>
      <w:r w:rsidR="00AE427E" w:rsidRPr="005344B4">
        <w:rPr>
          <w:rFonts w:cs="Times New Roman"/>
        </w:rPr>
        <w:t>hat openings, possibilities and orientations do these sites thus offer for recasting the political and ethical concerns of Anthropocene</w:t>
      </w:r>
      <w:r w:rsidRPr="005344B4">
        <w:rPr>
          <w:rFonts w:cs="Times New Roman"/>
        </w:rPr>
        <w:t xml:space="preserve">? </w:t>
      </w:r>
    </w:p>
    <w:p w14:paraId="0D979E52" w14:textId="77777777" w:rsidR="0025511F" w:rsidRPr="005344B4" w:rsidRDefault="0025511F" w:rsidP="009811B0">
      <w:pPr>
        <w:pStyle w:val="ListParagraph"/>
        <w:numPr>
          <w:ilvl w:val="0"/>
          <w:numId w:val="19"/>
        </w:numPr>
        <w:spacing w:line="480" w:lineRule="auto"/>
        <w:rPr>
          <w:rFonts w:cs="Times New Roman"/>
        </w:rPr>
      </w:pPr>
      <w:r w:rsidRPr="005344B4">
        <w:rPr>
          <w:rFonts w:cs="Times New Roman"/>
        </w:rPr>
        <w:t>W</w:t>
      </w:r>
      <w:r w:rsidR="00AE427E" w:rsidRPr="005344B4">
        <w:rPr>
          <w:rFonts w:cs="Times New Roman"/>
        </w:rPr>
        <w:t xml:space="preserve">hat do they suggest about how and where heterogenous environmental politics are emerging? </w:t>
      </w:r>
      <w:r w:rsidRPr="005344B4">
        <w:rPr>
          <w:rFonts w:cs="Times New Roman"/>
        </w:rPr>
        <w:t xml:space="preserve"> </w:t>
      </w:r>
    </w:p>
    <w:p w14:paraId="1B3AFFF1" w14:textId="2BCDB4A3" w:rsidR="00AE427E" w:rsidRPr="005344B4" w:rsidRDefault="0025511F" w:rsidP="009811B0">
      <w:pPr>
        <w:pStyle w:val="ListParagraph"/>
        <w:numPr>
          <w:ilvl w:val="0"/>
          <w:numId w:val="19"/>
        </w:numPr>
        <w:spacing w:line="480" w:lineRule="auto"/>
        <w:rPr>
          <w:rFonts w:cs="Times New Roman"/>
        </w:rPr>
      </w:pPr>
      <w:r w:rsidRPr="005344B4">
        <w:rPr>
          <w:rFonts w:cs="Times New Roman"/>
        </w:rPr>
        <w:t>W</w:t>
      </w:r>
      <w:r w:rsidR="00AE427E" w:rsidRPr="005344B4">
        <w:rPr>
          <w:rFonts w:cs="Times New Roman"/>
        </w:rPr>
        <w:t>hat potentiality for unlearning, unknowing, unbecoming as modes of subjecthood for catastrophic times?</w:t>
      </w:r>
    </w:p>
    <w:p w14:paraId="3D6483C2" w14:textId="7C5597EC" w:rsidR="009D177A" w:rsidRPr="005344B4" w:rsidRDefault="009D177A" w:rsidP="009811B0">
      <w:pPr>
        <w:spacing w:line="480" w:lineRule="auto"/>
        <w:rPr>
          <w:rFonts w:cs="Times New Roman"/>
        </w:rPr>
      </w:pPr>
      <w:r w:rsidRPr="005344B4">
        <w:rPr>
          <w:rFonts w:cs="Times New Roman"/>
        </w:rPr>
        <w:lastRenderedPageBreak/>
        <w:t>Below I outline in more detail the</w:t>
      </w:r>
      <w:r w:rsidR="003F5A68" w:rsidRPr="005344B4">
        <w:rPr>
          <w:rFonts w:cs="Times New Roman"/>
        </w:rPr>
        <w:t xml:space="preserve"> method</w:t>
      </w:r>
      <w:r w:rsidR="005A26C1" w:rsidRPr="005344B4">
        <w:rPr>
          <w:rFonts w:cs="Times New Roman"/>
        </w:rPr>
        <w:t>s</w:t>
      </w:r>
      <w:r w:rsidR="003F5A68" w:rsidRPr="005344B4">
        <w:rPr>
          <w:rFonts w:cs="Times New Roman"/>
        </w:rPr>
        <w:t xml:space="preserve"> of listening and observing I employed </w:t>
      </w:r>
      <w:r w:rsidR="005A26C1" w:rsidRPr="005344B4">
        <w:rPr>
          <w:rFonts w:cs="Times New Roman"/>
        </w:rPr>
        <w:t>to attend to children’s</w:t>
      </w:r>
      <w:r w:rsidRPr="005344B4">
        <w:rPr>
          <w:rFonts w:cs="Times New Roman"/>
        </w:rPr>
        <w:t xml:space="preserve"> interactions and sense-making, and how </w:t>
      </w:r>
      <w:r w:rsidR="00A402F0" w:rsidRPr="005344B4">
        <w:rPr>
          <w:rFonts w:cs="Times New Roman"/>
        </w:rPr>
        <w:t>autoethnographic</w:t>
      </w:r>
      <w:r w:rsidR="004C1D8A" w:rsidRPr="005344B4">
        <w:rPr>
          <w:rFonts w:cs="Times New Roman"/>
        </w:rPr>
        <w:t xml:space="preserve"> experience </w:t>
      </w:r>
      <w:r w:rsidR="003D4454" w:rsidRPr="005344B4">
        <w:rPr>
          <w:rFonts w:cs="Times New Roman"/>
        </w:rPr>
        <w:t>enabled a sensitivity</w:t>
      </w:r>
      <w:r w:rsidR="004C1D8A" w:rsidRPr="005344B4">
        <w:rPr>
          <w:rFonts w:cs="Times New Roman"/>
        </w:rPr>
        <w:t xml:space="preserve"> to </w:t>
      </w:r>
      <w:r w:rsidR="003D4454" w:rsidRPr="005344B4">
        <w:rPr>
          <w:rFonts w:cs="Times New Roman"/>
        </w:rPr>
        <w:t xml:space="preserve">the </w:t>
      </w:r>
      <w:r w:rsidR="004C1D8A" w:rsidRPr="005344B4">
        <w:rPr>
          <w:rFonts w:cs="Times New Roman"/>
        </w:rPr>
        <w:t xml:space="preserve">constitutive tensions of environmentalism, </w:t>
      </w:r>
      <w:r w:rsidR="008D65EE" w:rsidRPr="005344B4">
        <w:rPr>
          <w:rFonts w:cs="Times New Roman"/>
        </w:rPr>
        <w:t>parenting and</w:t>
      </w:r>
      <w:r w:rsidR="00A402F0" w:rsidRPr="005344B4">
        <w:rPr>
          <w:rFonts w:cs="Times New Roman"/>
        </w:rPr>
        <w:t xml:space="preserve"> forms of</w:t>
      </w:r>
      <w:r w:rsidR="002A0E90" w:rsidRPr="005344B4">
        <w:rPr>
          <w:rFonts w:cs="Times New Roman"/>
        </w:rPr>
        <w:t xml:space="preserve"> adult-child relations.  </w:t>
      </w:r>
      <w:r w:rsidR="0079736E" w:rsidRPr="005344B4">
        <w:rPr>
          <w:rFonts w:cs="Times New Roman"/>
        </w:rPr>
        <w:t>Finally, I describe my process of analysis as a diffractive</w:t>
      </w:r>
      <w:r w:rsidR="00444695" w:rsidRPr="005344B4">
        <w:rPr>
          <w:rFonts w:cs="Times New Roman"/>
        </w:rPr>
        <w:fldChar w:fldCharType="begin"/>
      </w:r>
      <w:r w:rsidR="00444695" w:rsidRPr="005344B4">
        <w:rPr>
          <w:rFonts w:cs="Times New Roman"/>
        </w:rPr>
        <w:instrText xml:space="preserve"> ADDIN ZOTERO_ITEM CSL_CITATION {"citationID":"trc5ZYF3","properties":{"formattedCitation":"(Barad, 2007; Mazzei, 2014)","plainCitation":"(Barad, 2007; Mazzei, 2014)","noteIndex":0},"citationItems":[{"id":1339,"uris":["http://zotero.org/users/6040264/items/7LVABFXP"],"itemData":{"id":1339,"type":"book","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8812-8","language":"English","note":"OCLC: 844917449","source":"Open WorldCat","title":"Meeting the universe halfway quantum physics and the entanglement of matter and meaning","URL":"http://dx.doi.org/10.1215/9780822388128","author":[{"family":"Barad","given":"Karen"}],"accessed":{"date-parts":[["2022",1,26]]},"issued":{"date-parts":[["2007"]]}}},{"id":2316,"uris":["http://zotero.org/users/6040264/items/MA5JA3GP"],"itemData":{"id":2316,"type":"article-journal","abstract":"In this article, I use Karen Barad’s concept of diffraction as a methodological practice of reading “insights through one another” in response to the editors’ call for examples of analysis after coding in qualitative inquiry. A diffractive reading of data through multiple theoretical insights moves qualitative analysis away from habitual normative readings toward a diffractive reading that spreads thought in unpredictable patterns producing different knowledge. In response to the editors’ pedagogical approach for the issue, the article focuses on an example from previously collected interview data and how a diffractive analysis produces questions and knowledge that are only possible in analysis after coding in qualitative inquiry.","container-title":"Qualitative Inquiry","DOI":"10.1177/1077800414530257","ISSN":"1077-8004","issue":"6","language":"en","note":"publisher: SAGE Publications Inc","page":"742-746","source":"SAGE Journals","title":"Beyond an Easy Sense: A Diffractive Analysis","title-short":"Beyond an Easy Sense","volume":"20","author":[{"family":"Mazzei","given":"Lisa A."}],"issued":{"date-parts":[["2014",7,1]]}}}],"schema":"https://github.com/citation-style-language/schema/raw/master/csl-citation.json"} </w:instrText>
      </w:r>
      <w:r w:rsidR="00444695" w:rsidRPr="005344B4">
        <w:rPr>
          <w:rFonts w:cs="Times New Roman"/>
        </w:rPr>
        <w:fldChar w:fldCharType="separate"/>
      </w:r>
      <w:r w:rsidR="00444695" w:rsidRPr="005344B4">
        <w:rPr>
          <w:rFonts w:cs="Times New Roman"/>
        </w:rPr>
        <w:t>(Barad, 2007; Mazzei, 2014)</w:t>
      </w:r>
      <w:r w:rsidR="00444695" w:rsidRPr="005344B4">
        <w:rPr>
          <w:rFonts w:cs="Times New Roman"/>
        </w:rPr>
        <w:fldChar w:fldCharType="end"/>
      </w:r>
      <w:r w:rsidR="0079736E" w:rsidRPr="005344B4">
        <w:rPr>
          <w:rFonts w:cs="Times New Roman"/>
        </w:rPr>
        <w:t xml:space="preserve">, drawing on </w:t>
      </w:r>
      <w:r w:rsidR="00914B2C" w:rsidRPr="005344B4">
        <w:rPr>
          <w:rFonts w:cs="Times New Roman"/>
        </w:rPr>
        <w:t xml:space="preserve">multiple theoretical readings in order to attend to the ‘in-between’ of environmental discourse and the </w:t>
      </w:r>
      <w:r w:rsidR="0098318D" w:rsidRPr="005344B4">
        <w:rPr>
          <w:rFonts w:cs="Times New Roman"/>
        </w:rPr>
        <w:t xml:space="preserve">myriad other affects, intra-actions and encounters which </w:t>
      </w:r>
      <w:r w:rsidR="004A71DD" w:rsidRPr="005344B4">
        <w:rPr>
          <w:rFonts w:cs="Times New Roman"/>
        </w:rPr>
        <w:t>constitute</w:t>
      </w:r>
      <w:r w:rsidR="0098318D" w:rsidRPr="005344B4">
        <w:rPr>
          <w:rFonts w:cs="Times New Roman"/>
        </w:rPr>
        <w:t xml:space="preserve"> </w:t>
      </w:r>
      <w:r w:rsidR="00D725DD" w:rsidRPr="005344B4">
        <w:rPr>
          <w:rFonts w:cs="Times New Roman"/>
        </w:rPr>
        <w:t>ongoing processes of ecological agency.</w:t>
      </w:r>
    </w:p>
    <w:p w14:paraId="3E90F082" w14:textId="5DF0BE08" w:rsidR="003548A0" w:rsidRPr="005344B4" w:rsidRDefault="00432241" w:rsidP="00901009">
      <w:pPr>
        <w:pStyle w:val="Heading3"/>
      </w:pPr>
      <w:bookmarkStart w:id="53" w:name="_Toc213581781"/>
      <w:r w:rsidRPr="005344B4">
        <w:t xml:space="preserve">3.3.1 Tuning in, </w:t>
      </w:r>
      <w:r w:rsidR="00A11EBA" w:rsidRPr="005344B4">
        <w:t>attending</w:t>
      </w:r>
      <w:r w:rsidRPr="005344B4">
        <w:t xml:space="preserve"> to and noticing with children</w:t>
      </w:r>
      <w:bookmarkEnd w:id="53"/>
    </w:p>
    <w:p w14:paraId="40156602" w14:textId="42591895" w:rsidR="0045563B" w:rsidRPr="005344B4" w:rsidRDefault="008171FE" w:rsidP="009811B0">
      <w:pPr>
        <w:spacing w:line="480" w:lineRule="auto"/>
        <w:rPr>
          <w:rFonts w:cs="Times New Roman"/>
        </w:rPr>
      </w:pPr>
      <w:r w:rsidRPr="005344B4">
        <w:rPr>
          <w:rFonts w:cs="Times New Roman"/>
        </w:rPr>
        <w:t>Auto ethnographical</w:t>
      </w:r>
      <w:r w:rsidR="0045563B" w:rsidRPr="005344B4">
        <w:rPr>
          <w:rFonts w:cs="Times New Roman"/>
        </w:rPr>
        <w:t xml:space="preserve"> enquiry led me to conceptualise the int</w:t>
      </w:r>
      <w:r w:rsidR="00091E7C" w:rsidRPr="005344B4">
        <w:rPr>
          <w:rFonts w:cs="Times New Roman"/>
        </w:rPr>
        <w:t xml:space="preserve">ra-active </w:t>
      </w:r>
      <w:proofErr w:type="spellStart"/>
      <w:r w:rsidR="00091E7C" w:rsidRPr="005344B4">
        <w:rPr>
          <w:rFonts w:cs="Times New Roman"/>
        </w:rPr>
        <w:t>becomings</w:t>
      </w:r>
      <w:proofErr w:type="spellEnd"/>
      <w:r w:rsidR="0045563B" w:rsidRPr="005344B4">
        <w:rPr>
          <w:rFonts w:cs="Times New Roman"/>
        </w:rPr>
        <w:t xml:space="preserve"> of children and their parents outlined in </w:t>
      </w:r>
      <w:r w:rsidR="00B72BA5" w:rsidRPr="005344B4">
        <w:rPr>
          <w:rFonts w:cs="Times New Roman"/>
        </w:rPr>
        <w:t>Chapter 2</w:t>
      </w:r>
      <w:r w:rsidR="0045563B" w:rsidRPr="005344B4">
        <w:rPr>
          <w:rFonts w:cs="Times New Roman"/>
        </w:rPr>
        <w:t xml:space="preserve">. It is not uncommon for autoethnographic enquiry to shape the ontological framing of research; reflexive ethnographies dissolve the boundaries between researcher and research subject, </w:t>
      </w:r>
      <w:r w:rsidR="00845F33" w:rsidRPr="005344B4">
        <w:rPr>
          <w:rFonts w:cs="Times New Roman"/>
        </w:rPr>
        <w:fldChar w:fldCharType="begin"/>
      </w:r>
      <w:r w:rsidR="00845F33" w:rsidRPr="005344B4">
        <w:rPr>
          <w:rFonts w:cs="Times New Roman"/>
        </w:rPr>
        <w:instrText xml:space="preserve"> ADDIN ZOTERO_ITEM CSL_CITATION {"citationID":"MRFbwgdx","properties":{"formattedCitation":"(Butz and Besio, 2009)","plainCitation":"(Butz and Besio, 2009)","noteIndex":0},"citationItems":[{"id":2299,"uris":["http://zotero.org/users/6040264/items/RR2L96AZ"],"itemData":{"id":2299,"type":"article-journal","abstract":"The term autoethnography was described by Reed-Danahay as ‘a form of self-narrative that places the self within a social context’. We outline autoethnography’s main characteristics, situate it in relation to the so-called ‘crisis of representation’, and describe five loosely configured categories of autoethnographic practice. We argue that all types of authoethnography dissolve to some extent the boundary between authors and objects of representation, as authors become part of what they are studying, and research subjects are re-imagined as reflexive narrators of self. Dismantling the author/represented boundary in this way has implications for how researchers understand their objects of research and ethnographic knowledge itself. The study discusses the relevance for geographers of the various categories of autoethnographic practice and of a broader autoethnographic sensibility.","container-title":"Geography Compass","DOI":"10.1111/j.1749-8198.2009.00279.x","ISSN":"1749-8198","issue":"5","language":"en","note":"_eprint: https://onlinelibrary.wiley.com/doi/pdf/10.1111/j.1749-8198.2009.00279.x","page":"1660-1674","source":"Wiley Online Library","title":"Autoethnography","volume":"3","author":[{"family":"Butz","given":"David"},{"family":"Besio","given":"Kathryn"}],"issued":{"date-parts":[["2009"]]}}}],"schema":"https://github.com/citation-style-language/schema/raw/master/csl-citation.json"} </w:instrText>
      </w:r>
      <w:r w:rsidR="00845F33" w:rsidRPr="005344B4">
        <w:rPr>
          <w:rFonts w:cs="Times New Roman"/>
        </w:rPr>
        <w:fldChar w:fldCharType="separate"/>
      </w:r>
      <w:r w:rsidR="00845F33" w:rsidRPr="005344B4">
        <w:rPr>
          <w:rFonts w:cs="Times New Roman"/>
        </w:rPr>
        <w:t>(Butz and Besio, 2009)</w:t>
      </w:r>
      <w:r w:rsidR="00845F33" w:rsidRPr="005344B4">
        <w:rPr>
          <w:rFonts w:cs="Times New Roman"/>
        </w:rPr>
        <w:fldChar w:fldCharType="end"/>
      </w:r>
      <w:r w:rsidR="00845F33" w:rsidRPr="005344B4">
        <w:rPr>
          <w:rFonts w:cs="Times New Roman"/>
        </w:rPr>
        <w:t xml:space="preserve"> </w:t>
      </w:r>
      <w:r w:rsidR="0045563B" w:rsidRPr="005344B4">
        <w:rPr>
          <w:rFonts w:cs="Times New Roman"/>
        </w:rPr>
        <w:t>enabling closer attention to the multiple entanglements through which relational selves come into being. Experiencing my own children becoming relational beings in the world, whilst I too am becoming</w:t>
      </w:r>
      <w:r w:rsidR="00091E7C" w:rsidRPr="005344B4">
        <w:rPr>
          <w:rFonts w:cs="Times New Roman"/>
        </w:rPr>
        <w:t>-</w:t>
      </w:r>
      <w:r w:rsidR="0045563B" w:rsidRPr="005344B4">
        <w:rPr>
          <w:rFonts w:cs="Times New Roman"/>
        </w:rPr>
        <w:t>parent with and through them</w:t>
      </w:r>
      <w:r w:rsidR="005536CA" w:rsidRPr="005344B4">
        <w:rPr>
          <w:rFonts w:cs="Times New Roman"/>
        </w:rPr>
        <w:t xml:space="preserve"> enlivens </w:t>
      </w:r>
      <w:r w:rsidR="001175D7" w:rsidRPr="005344B4">
        <w:rPr>
          <w:rFonts w:cs="Times New Roman"/>
        </w:rPr>
        <w:t>my</w:t>
      </w:r>
      <w:r w:rsidR="005536CA" w:rsidRPr="005344B4">
        <w:rPr>
          <w:rFonts w:cs="Times New Roman"/>
        </w:rPr>
        <w:t xml:space="preserve"> conceptualisation</w:t>
      </w:r>
      <w:r w:rsidR="001175D7" w:rsidRPr="005344B4">
        <w:rPr>
          <w:rFonts w:cs="Times New Roman"/>
        </w:rPr>
        <w:t xml:space="preserve"> of the</w:t>
      </w:r>
      <w:r w:rsidR="0045563B" w:rsidRPr="005344B4">
        <w:rPr>
          <w:rFonts w:cs="Times New Roman"/>
        </w:rPr>
        <w:t xml:space="preserve"> </w:t>
      </w:r>
      <w:r w:rsidR="001175D7" w:rsidRPr="005344B4">
        <w:rPr>
          <w:rFonts w:cs="Times New Roman"/>
        </w:rPr>
        <w:t>child</w:t>
      </w:r>
      <w:r w:rsidR="0045563B" w:rsidRPr="005344B4">
        <w:rPr>
          <w:rFonts w:cs="Times New Roman"/>
        </w:rPr>
        <w:t xml:space="preserve"> in environmental politics </w:t>
      </w:r>
      <w:r w:rsidR="00845F33" w:rsidRPr="005344B4">
        <w:rPr>
          <w:rFonts w:cs="Times New Roman"/>
        </w:rPr>
        <w:fldChar w:fldCharType="begin"/>
      </w:r>
      <w:r w:rsidR="00845F33" w:rsidRPr="005344B4">
        <w:rPr>
          <w:rFonts w:cs="Times New Roman"/>
        </w:rPr>
        <w:instrText xml:space="preserve"> ADDIN ZOTERO_ITEM CSL_CITATION {"citationID":"YK3NmLGh","properties":{"formattedCitation":"(Edwards, 2023)","plainCitation":"(Edwards, 2023)","noteIndex":0},"citationItems":[{"id":2356,"uris":["http://zotero.org/users/6040264/items/IW8TGVGE"],"itemData":{"id":2356,"type":"article-journal","abstract":"In this Viewpoints paper, I consider the role of family dialogue in shaping political agency and morality in relation to climate change and ecological destruction, drawing on insights from Common Worlds pedagogy. Common Worlds educators and researchers invite adults to attend to the questions children ask about the world as openings for unsettling dominant narratives of extractive settler colonialism. Moving this approach out of the classroom towards other intergenerational encounters, I suggest that interactions between children and parents can offer fleeting encounters for becoming response-able in multispecies worlds. Considering childing as a process of becoming, Common Worlds scholars and educators adopt a process ontology within adult–child interactions, opening up the possibility of adults, too, ‘becoming’ in the space–time of educational encounters. Drawing on conversations with my 5-year-old, I consider how encounters with the children in our lives can offer possibilities for re-casting ethical and political questions of responsibility.","container-title":"Children's Geographies","DOI":"10.1080/14733285.2023.2276279","ISSN":"1473-3285","issue":"0","note":"publisher: Routledge\n_eprint: https://doi.org/10.1080/14733285.2023.2276279","page":"1-7","source":"Taylor and Francis+NEJM","title":"The role of family dialogue in becoming response-able: a common worlds approach","title-short":"The role of family dialogue in becoming response-able","volume":"0","author":[{"family":"Edwards","given":"Leah K."}],"issued":{"date-parts":[["2023"]]}}}],"schema":"https://github.com/citation-style-language/schema/raw/master/csl-citation.json"} </w:instrText>
      </w:r>
      <w:r w:rsidR="00845F33" w:rsidRPr="005344B4">
        <w:rPr>
          <w:rFonts w:cs="Times New Roman"/>
        </w:rPr>
        <w:fldChar w:fldCharType="separate"/>
      </w:r>
      <w:r w:rsidR="00845F33" w:rsidRPr="005344B4">
        <w:rPr>
          <w:rFonts w:cs="Times New Roman"/>
        </w:rPr>
        <w:t>(Edwards, 2023)</w:t>
      </w:r>
      <w:r w:rsidR="00845F33" w:rsidRPr="005344B4">
        <w:rPr>
          <w:rFonts w:cs="Times New Roman"/>
        </w:rPr>
        <w:fldChar w:fldCharType="end"/>
      </w:r>
      <w:r w:rsidR="00845F33" w:rsidRPr="005344B4">
        <w:rPr>
          <w:rFonts w:cs="Times New Roman"/>
        </w:rPr>
        <w:t xml:space="preserve"> </w:t>
      </w:r>
      <w:r w:rsidR="00A83F44" w:rsidRPr="005344B4">
        <w:rPr>
          <w:rFonts w:cs="Times New Roman"/>
        </w:rPr>
        <w:t xml:space="preserve">avoiding </w:t>
      </w:r>
      <w:r w:rsidR="0045563B" w:rsidRPr="005344B4">
        <w:rPr>
          <w:rFonts w:cs="Times New Roman"/>
        </w:rPr>
        <w:t>centring the child as individual agent</w:t>
      </w:r>
      <w:r w:rsidR="00A83F44" w:rsidRPr="005344B4">
        <w:rPr>
          <w:rFonts w:cs="Times New Roman"/>
        </w:rPr>
        <w:t xml:space="preserve"> </w:t>
      </w:r>
      <w:r w:rsidR="0045563B" w:rsidRPr="005344B4">
        <w:rPr>
          <w:rFonts w:cs="Times New Roman"/>
        </w:rPr>
        <w:t>or falling into tropes of the figure of the child</w:t>
      </w:r>
      <w:r w:rsidR="00845F33" w:rsidRPr="005344B4">
        <w:rPr>
          <w:rFonts w:cs="Times New Roman"/>
        </w:rPr>
        <w:t xml:space="preserve"> </w:t>
      </w:r>
      <w:r w:rsidR="00845F33" w:rsidRPr="005344B4">
        <w:rPr>
          <w:rFonts w:cs="Times New Roman"/>
        </w:rPr>
        <w:fldChar w:fldCharType="begin"/>
      </w:r>
      <w:r w:rsidR="00845F33" w:rsidRPr="005344B4">
        <w:rPr>
          <w:rFonts w:cs="Times New Roman"/>
        </w:rPr>
        <w:instrText xml:space="preserve"> ADDIN ZOTERO_ITEM CSL_CITATION {"citationID":"hEtd66zb","properties":{"formattedCitation":"(Edelman, 2004; Bernstein, 2011; Robson, 2025)","plainCitation":"(Edelman, 2004; Bernstein, 2011; Robson, 2025)","noteIndex":0},"citationItems":[{"id":1846,"uris":["http://zotero.org/users/6040264/items/U4YRCV4P"],"itemData":{"id":1846,"type":"book","call-number":"HQ76.25 .E34 2004","collection-title":"Series Q","event-place":"Durham","ISBN":"978-0-8223-3359-3","number-of-pages":"191","publisher":"Duke University Press","publisher-place":"Durham","source":"Library of Congress ISBN","title":"No future: queer theory and the death drive","title-short":"No future","author":[{"family":"Edelman","given":"Lee"}],"issued":{"date-parts":[["2004"]]}}},{"id":2438,"uris":["http://zotero.org/users/6040264/items/GBXD73VB"],"itemData":{"id":2438,"type":"chapter","abstract":"2013 Book Award Winner from the International Research Society in Children's Literature 2012 Outstanding Book Award Winner from the Association for Theatre in Higher Education 2012 Winner of the Lois P. Rudnick Book Prize presented by the New England American Studies Association 2012 Runner-Up, John Hope Franklin Publication Prize presented by the American Studies Association 2012 Honorable Mention, Distinguished Book Award presented by the Society for the Study of American Women Writers Dissects how \"innocence\" became the exclusive province of white children, covering slavery to the Civil Rights era Beginning in the mid nineteenth century in America, childhood became synonymous with innocence—a reversal of the previously-dominant Calvinist belief that children were depraved, sinful creatures. As the idea of childhood innocence took hold, it became racialized: popular culture constructed white children as innocent and vulnerable while excluding black youth from these qualities. Actors, writers, and visual artists then began pairing white children with African American adults and children, thus transferring the quality of innocence to a variety of racial-political projects—a dynamic that Robin Bernstein calls “racial innocence.” This phenomenon informed racial formation from the mid nineteenth century through the early twentieth. Racial Innocence takes up a rich archive including books, toys, theatrical props, and domestic knickknacks which Bernstein analyzes as “scriptive things” that invite or prompt historically-located practices while allowing for resistance and social improvisation. Integrating performance studies with literary and visual analysis, Bernstein offers singular readings of theatrical productions from blackface minstrelsy to Uncle Tom’s Cabin to The Wonderful Wizard of Oz; literary works by Joel Chandler Harris, Harriet Wilson, and Frances Hodgson Burnett; material culture including Topsy pincushions, Uncle Tom and Little Eva handkerchiefs, and Raggedy Ann dolls; and visual texts ranging from fine portraiture to advertisements for lard substitute. Throughout, Bernstein shows how “innocence” gradually became the exclusive province of white children—until the Civil Rights Movement succeeded not only in legally desegregating public spaces, but in culturally desegregating the concept of childhood itself.","container-title":"Racial Innocence","ISBN":"978-0-8147-8709-0","language":"en","license":"De Gruyter expressly reserves the right to use all content for commercial text and data mining within the meaning of Section 44b of the German Copyright Act.","note":"DOI: 10.18574/nyu/9780814787090.001.0001","publisher":"New York University Press","source":"www.degruyter.com","title":"Racial Innocence: Performing American Childhood from Slavery to Civil Rights","title-short":"Racial Innocence","URL":"https://www.degruyter.com/document/doi/10.18574/nyu/9780814787090.001.0001/html","author":[{"family":"Bernstein","given":"Robin"}],"accessed":{"date-parts":[["2024",4,4]]},"issued":{"date-parts":[["2011",12,1]]}}},{"id":22311,"uris":["http://zotero.org/users/6040264/items/SAP2RLHE"],"itemData":{"id":22311,"type":"article-journal","abstract":"Whether it's a speech from a politician, a warning in a scientific article, or activists chanting in the street, the climate crisis is made and remade through competing claims about the future. Across Western environmental movements, such claims often take the form of calls to forestall looming planetary extinction. The belief that we have to act now to avoid a future lost knowingly to self‐inflicted extinction operates through what I term ‘the extinction script’. As a technology of power that regulates climate futures, the extinction script implores the already threatened subject to act now and to do so urgently. Developing Edelman's (2004) concept of reproductive futurism, this paper argues that the extinction script enacts a dominant mode of relation to the future—that of ‘multi‐species reproductive futurism’. To do so, this paper traces and analyses the presence of the extinction script across public performances of activism by focusing upon the environmental movement Extinction Rebellion UK. Drawing from ethnographic fieldwork that spanned across 18 months, this paper offers a novel approach for understanding how individuals imagine collective futures.","container-title":"Transactions of the Institute of British Geographers","DOI":"10.1111/tran.70018","ISSN":"0020-2754, 1475-5661","language":"en","note":"publisher: Wiley","source":"durham-repository.worktribe.com","title":"Before it's too late: The extinction script, multi‐species reproductive futurism and Extinction Rebellion","title-short":"Before it's too late","URL":"https://durham-repository.worktribe.com/output/4088293","author":[{"family":"Robson","given":"Amy"}],"accessed":{"date-parts":[["2025",8,21]]},"issued":{"date-parts":[["2025",6,2]]}}}],"schema":"https://github.com/citation-style-language/schema/raw/master/csl-citation.json"} </w:instrText>
      </w:r>
      <w:r w:rsidR="00845F33" w:rsidRPr="005344B4">
        <w:rPr>
          <w:rFonts w:cs="Times New Roman"/>
        </w:rPr>
        <w:fldChar w:fldCharType="separate"/>
      </w:r>
      <w:r w:rsidR="00845F33" w:rsidRPr="005344B4">
        <w:rPr>
          <w:rFonts w:cs="Times New Roman"/>
        </w:rPr>
        <w:t>(Edelman, 2004; Bernstein, 2011; Robson, 2025)</w:t>
      </w:r>
      <w:r w:rsidR="00845F33" w:rsidRPr="005344B4">
        <w:rPr>
          <w:rFonts w:cs="Times New Roman"/>
        </w:rPr>
        <w:fldChar w:fldCharType="end"/>
      </w:r>
      <w:r w:rsidR="00845F33" w:rsidRPr="005344B4">
        <w:rPr>
          <w:rFonts w:cs="Times New Roman"/>
        </w:rPr>
        <w:t xml:space="preserve">. </w:t>
      </w:r>
      <w:r w:rsidR="0045563B" w:rsidRPr="005344B4">
        <w:rPr>
          <w:rFonts w:cs="Times New Roman"/>
        </w:rPr>
        <w:t xml:space="preserve">It has helped me consider </w:t>
      </w:r>
      <w:r w:rsidR="00A83F44" w:rsidRPr="005344B4">
        <w:rPr>
          <w:rFonts w:cs="Times New Roman"/>
        </w:rPr>
        <w:t>how</w:t>
      </w:r>
      <w:r w:rsidR="0045563B" w:rsidRPr="005344B4">
        <w:rPr>
          <w:rFonts w:cs="Times New Roman"/>
        </w:rPr>
        <w:t xml:space="preserve"> formative encounters exceed interactions within the bounded physical spaces of my fieldwork. For example, my eldest daughter, who accompanied me on a visit to Our Broken Planet aged </w:t>
      </w:r>
      <w:r w:rsidR="000B2E54" w:rsidRPr="005344B4">
        <w:rPr>
          <w:rFonts w:cs="Times New Roman"/>
        </w:rPr>
        <w:t>almost five</w:t>
      </w:r>
      <w:r w:rsidR="0045563B" w:rsidRPr="005344B4">
        <w:rPr>
          <w:rFonts w:cs="Times New Roman"/>
        </w:rPr>
        <w:t xml:space="preserve">, as well as to the Festival of Thrift, continued to ask questions about what she had encountered in the museum long after our visit, and I was able to see how these informed other transgressive socio-natural encounters </w:t>
      </w:r>
      <w:r w:rsidR="003316F9" w:rsidRPr="005344B4">
        <w:rPr>
          <w:rFonts w:cs="Times New Roman"/>
        </w:rPr>
        <w:t>(see 4.</w:t>
      </w:r>
      <w:r w:rsidR="00A150E7" w:rsidRPr="005344B4">
        <w:rPr>
          <w:rFonts w:cs="Times New Roman"/>
        </w:rPr>
        <w:t>2)</w:t>
      </w:r>
      <w:r w:rsidR="0045563B" w:rsidRPr="005344B4">
        <w:rPr>
          <w:rFonts w:cs="Times New Roman"/>
        </w:rPr>
        <w:t>. Attending to and noticing the ways in which my daughters interact with me and others across these sites and beyond allowed me to develop a sensibility towards the everyday encounters and fleeting moments o</w:t>
      </w:r>
      <w:r w:rsidR="00890548" w:rsidRPr="005344B4">
        <w:rPr>
          <w:rFonts w:cs="Times New Roman"/>
        </w:rPr>
        <w:t xml:space="preserve">f child-adult </w:t>
      </w:r>
      <w:r w:rsidR="00261E38" w:rsidRPr="005344B4">
        <w:rPr>
          <w:rFonts w:cs="Times New Roman"/>
        </w:rPr>
        <w:t>recognition</w:t>
      </w:r>
      <w:r w:rsidR="00890548" w:rsidRPr="005344B4">
        <w:rPr>
          <w:rFonts w:cs="Times New Roman"/>
        </w:rPr>
        <w:t xml:space="preserve">. </w:t>
      </w:r>
      <w:r w:rsidR="0045563B" w:rsidRPr="005344B4">
        <w:rPr>
          <w:rFonts w:cs="Times New Roman"/>
        </w:rPr>
        <w:t xml:space="preserve">As Kallio notes, ‘it is challenging, if not impossible, to follow people around in their everyday environments to witness their political formation’ </w:t>
      </w:r>
      <w:r w:rsidR="00A150E7" w:rsidRPr="005344B4">
        <w:rPr>
          <w:rFonts w:cs="Times New Roman"/>
        </w:rPr>
        <w:fldChar w:fldCharType="begin"/>
      </w:r>
      <w:r w:rsidR="00A150E7" w:rsidRPr="005344B4">
        <w:rPr>
          <w:rFonts w:cs="Times New Roman"/>
        </w:rPr>
        <w:instrText xml:space="preserve"> ADDIN ZOTERO_ITEM CSL_CITATION {"citationID":"tHANiOvE","properties":{"formattedCitation":"(Kallio, 2017)","plainCitation":"(Kallio, 2017)","noteIndex":0},"citationItems":[{"id":2340,"uris":["http://zotero.org/users/6040264/items/XKXI24LC"],"itemData":{"id":2340,"type":"article-journal","abstract":"This article considers the role of intergenerational recognition in processes of subject formation and political development. It leans on a broad conception of politics, following a phenomenologically oriented approach and drawing from theories of contextual recognition. Intergenerational recognition is introduced as a key dynamism and practice in intersubjective socialisation, unfolding in everyday environments among ‘significant others’. In these encounters, people take shape and are shaped as political subjects. Empirically, the article is based on research with 129 eleven- to fifteen-year-old girls and boys, including an analysis of their place-based biographies. By introducing different forms of intergenerational (mis)recognition, it shows how the formation of political subjects takes place in the most mundane environments where children and young people lead their lives. In conclusion, the article suggests that ‘political becoming’ deserves increasing attention in critical research and intergenerational recognition ought to be better identified as a social practice. Whether intentional or intuitive, the ways in which adults regard children and young people has both harmful and beneficial effects on the formation of their political subjectivities.","container-title":"Environment and Planning D: Society and Space","DOI":"10.1177/0263775816654916","ISSN":"0263-7758","issue":"1","journalAbbreviation":"Environ Plan D","language":"en","note":"publisher: SAGE Publications Ltd STM","page":"88-106","source":"SAGE Journals","title":"Shaping subjects in everyday encounters: Intergenerational recognition in intersubjective socialisation","title-short":"Shaping subjects in everyday encounters","volume":"35","author":[{"family":"Kallio","given":"Kirsi Pauliina"}],"issued":{"date-parts":[["2017",2,1]]}}}],"schema":"https://github.com/citation-style-language/schema/raw/master/csl-citation.json"} </w:instrText>
      </w:r>
      <w:r w:rsidR="00A150E7" w:rsidRPr="005344B4">
        <w:rPr>
          <w:rFonts w:cs="Times New Roman"/>
        </w:rPr>
        <w:fldChar w:fldCharType="separate"/>
      </w:r>
      <w:r w:rsidR="00A150E7" w:rsidRPr="005344B4">
        <w:rPr>
          <w:rFonts w:cs="Times New Roman"/>
        </w:rPr>
        <w:t>(Kallio, 2017)</w:t>
      </w:r>
      <w:r w:rsidR="00A150E7" w:rsidRPr="005344B4">
        <w:rPr>
          <w:rFonts w:cs="Times New Roman"/>
        </w:rPr>
        <w:fldChar w:fldCharType="end"/>
      </w:r>
      <w:r w:rsidR="00A150E7" w:rsidRPr="005344B4">
        <w:rPr>
          <w:rFonts w:cs="Times New Roman"/>
        </w:rPr>
        <w:t>;</w:t>
      </w:r>
      <w:r w:rsidR="0045563B" w:rsidRPr="005344B4">
        <w:rPr>
          <w:rFonts w:cs="Times New Roman"/>
        </w:rPr>
        <w:t xml:space="preserve"> autoethnography offer</w:t>
      </w:r>
      <w:r w:rsidR="00890548" w:rsidRPr="005344B4">
        <w:rPr>
          <w:rFonts w:cs="Times New Roman"/>
        </w:rPr>
        <w:t>s</w:t>
      </w:r>
      <w:r w:rsidR="0045563B" w:rsidRPr="005344B4">
        <w:rPr>
          <w:rFonts w:cs="Times New Roman"/>
        </w:rPr>
        <w:t xml:space="preserve"> one method for accounting for possible moments of becoming-with</w:t>
      </w:r>
      <w:r w:rsidR="00890548" w:rsidRPr="005344B4">
        <w:rPr>
          <w:rFonts w:cs="Times New Roman"/>
        </w:rPr>
        <w:t xml:space="preserve"> </w:t>
      </w:r>
      <w:r w:rsidR="00A150E7" w:rsidRPr="005344B4">
        <w:rPr>
          <w:rFonts w:cs="Times New Roman"/>
        </w:rPr>
        <w:fldChar w:fldCharType="begin"/>
      </w:r>
      <w:r w:rsidR="00A150E7" w:rsidRPr="005344B4">
        <w:rPr>
          <w:rFonts w:cs="Times New Roman"/>
        </w:rPr>
        <w:instrText xml:space="preserve"> ADDIN ZOTERO_ITEM CSL_CITATION {"citationID":"MCZCxSBA","properties":{"formattedCitation":"(Haraway, 2003)","plainCitation":"(Haraway, 2003)","noteIndex":0},"citationItems":[{"id":885,"uris":["http://zotero.org/users/6040264/items/LUUTP3SP"],"itemData":{"id":885,"type":"book","call-number":"SF422.86 .H37 2003","collection-number":"8","collection-title":"Paradigm","event-place":"Chicago","ISBN":"978-0-9717575-8-5","number-of-pages":"100","publisher":"Prickly Paradigm Press","publisher-place":"Chicago","source":"Library of Congress ISBN","title":"The companion species manifesto: dogs, people, and significant otherness","title-short":"The companion species manifesto","author":[{"family":"Haraway","given":"Donna Jeanne"}],"issued":{"date-parts":[["2003"]]}}}],"schema":"https://github.com/citation-style-language/schema/raw/master/csl-citation.json"} </w:instrText>
      </w:r>
      <w:r w:rsidR="00A150E7" w:rsidRPr="005344B4">
        <w:rPr>
          <w:rFonts w:cs="Times New Roman"/>
        </w:rPr>
        <w:fldChar w:fldCharType="separate"/>
      </w:r>
      <w:r w:rsidR="00A150E7" w:rsidRPr="005344B4">
        <w:rPr>
          <w:rFonts w:cs="Times New Roman"/>
        </w:rPr>
        <w:t>(Haraway, 2003)</w:t>
      </w:r>
      <w:r w:rsidR="00A150E7" w:rsidRPr="005344B4">
        <w:rPr>
          <w:rFonts w:cs="Times New Roman"/>
        </w:rPr>
        <w:fldChar w:fldCharType="end"/>
      </w:r>
      <w:r w:rsidR="00A150E7" w:rsidRPr="005344B4">
        <w:rPr>
          <w:rFonts w:cs="Times New Roman"/>
        </w:rPr>
        <w:t>.</w:t>
      </w:r>
      <w:r w:rsidR="0045563B" w:rsidRPr="005344B4">
        <w:rPr>
          <w:rFonts w:cs="Times New Roman"/>
        </w:rPr>
        <w:t xml:space="preserve"> Situating the study across heterotopic sites which seek to shape environmental subjects was a methodological choice to better understand how discursive </w:t>
      </w:r>
      <w:r w:rsidR="0045563B" w:rsidRPr="005344B4">
        <w:rPr>
          <w:rFonts w:cs="Times New Roman"/>
        </w:rPr>
        <w:lastRenderedPageBreak/>
        <w:t xml:space="preserve">formations entangle with materiality, affective intensities and interpersonal relations to shape environmental politics. </w:t>
      </w:r>
    </w:p>
    <w:p w14:paraId="0FF7377E" w14:textId="3E038D46" w:rsidR="0045563B" w:rsidRPr="005344B4" w:rsidRDefault="0045563B" w:rsidP="009811B0">
      <w:pPr>
        <w:spacing w:line="480" w:lineRule="auto"/>
        <w:rPr>
          <w:rFonts w:cs="Times New Roman"/>
          <w:iCs/>
        </w:rPr>
      </w:pPr>
      <w:r w:rsidRPr="005344B4">
        <w:rPr>
          <w:rFonts w:cs="Times New Roman"/>
        </w:rPr>
        <w:t xml:space="preserve">Kallio draws on Charlies Taylor’s concept of inter-subjective recognition to argue that the ways in which children are recognised and misrecognised in intersubjective encounters are vital to their becoming political subjects. The politics of recognition play out in the intimate sphere of family and relationships with significant others, as well as in the public sphere </w:t>
      </w:r>
      <w:r w:rsidRPr="005344B4">
        <w:rPr>
          <w:rFonts w:cs="Times New Roman"/>
        </w:rPr>
        <w:fldChar w:fldCharType="begin"/>
      </w:r>
      <w:r w:rsidR="00C144D0" w:rsidRPr="005344B4">
        <w:rPr>
          <w:rFonts w:cs="Times New Roman"/>
        </w:rPr>
        <w:instrText xml:space="preserve"> ADDIN ZOTERO_ITEM CSL_CITATION {"citationID":"TTrFrHRw","properties":{"formattedCitation":"(Taylor, 1994)","plainCitation":"(Taylor, 1994)","noteIndex":0},"citationItems":[{"id":2287,"uris":["http://zotero.org/users/6040264/items/QEYP34FF"],"itemData":{"id":2287,"type":"book","call-number":"E184.A1 M84 1994","event-place":"Princeton, N.J","ISBN":"978-0-691-03779-0","number-of-pages":"175","publisher":"Princeton University Press","publisher-place":"Princeton, N.J","source":"Library of Congress ISBN","title":"Multiculturalism: examining the politics of recognition","title-short":"Multiculturalism","author":[{"family":"Taylor","given":"Charles"}],"issued":{"date-parts":[["1994"]]}}}],"schema":"https://github.com/citation-style-language/schema/raw/master/csl-citation.json"} </w:instrText>
      </w:r>
      <w:r w:rsidRPr="005344B4">
        <w:rPr>
          <w:rFonts w:cs="Times New Roman"/>
        </w:rPr>
        <w:fldChar w:fldCharType="separate"/>
      </w:r>
      <w:r w:rsidR="00C144D0" w:rsidRPr="005344B4">
        <w:rPr>
          <w:rFonts w:cs="Times New Roman"/>
        </w:rPr>
        <w:t>(Taylor, 1994)</w:t>
      </w:r>
      <w:r w:rsidRPr="005344B4">
        <w:rPr>
          <w:rFonts w:cs="Times New Roman"/>
        </w:rPr>
        <w:fldChar w:fldCharType="end"/>
      </w:r>
      <w:r w:rsidRPr="005344B4">
        <w:rPr>
          <w:rFonts w:cs="Times New Roman"/>
        </w:rPr>
        <w:t xml:space="preserve">, where different kinds of knowledge, rationality and social standing fundamentally affect the positioning of individual as political agents in the public sphere </w:t>
      </w:r>
      <w:r w:rsidRPr="005344B4">
        <w:rPr>
          <w:rFonts w:cs="Times New Roman"/>
        </w:rPr>
        <w:fldChar w:fldCharType="begin"/>
      </w:r>
      <w:r w:rsidR="00C144D0" w:rsidRPr="005344B4">
        <w:rPr>
          <w:rFonts w:cs="Times New Roman"/>
        </w:rPr>
        <w:instrText xml:space="preserve"> ADDIN ZOTERO_ITEM CSL_CITATION {"citationID":"8kjT5Q00","properties":{"formattedCitation":"(Staeheli, 2008)","plainCitation":"(Staeheli, 2008)","noteIndex":0},"citationItems":[{"id":2341,"uris":["http://zotero.org/users/6040264/items/TWUIUW9G"],"itemData":{"id":2341,"type":"article-journal","container-title":"Progress in Human Geography","DOI":"10.1177/0309132507086880","ISSN":"0309-1325","issue":"4","note":"publisher: SAGE Publications Ltd","page":"561-570","source":"SAGE Journals","title":"Political geography: difference, recognition, and the contested terrains of political claims-making","title-short":"Political geography","volume":"32","author":[{"family":"Staeheli","given":"Lynn A."}],"issued":{"date-parts":[["2008",8,1]]}}}],"schema":"https://github.com/citation-style-language/schema/raw/master/csl-citation.json"} </w:instrText>
      </w:r>
      <w:r w:rsidRPr="005344B4">
        <w:rPr>
          <w:rFonts w:cs="Times New Roman"/>
        </w:rPr>
        <w:fldChar w:fldCharType="separate"/>
      </w:r>
      <w:r w:rsidR="00C144D0" w:rsidRPr="005344B4">
        <w:rPr>
          <w:rFonts w:cs="Times New Roman"/>
        </w:rPr>
        <w:t>(Staeheli, 2008)</w:t>
      </w:r>
      <w:r w:rsidRPr="005344B4">
        <w:rPr>
          <w:rFonts w:cs="Times New Roman"/>
        </w:rPr>
        <w:fldChar w:fldCharType="end"/>
      </w:r>
      <w:r w:rsidRPr="005344B4">
        <w:rPr>
          <w:rFonts w:cs="Times New Roman"/>
        </w:rPr>
        <w:t>. Kallio makes visible fleeting moments and long-lasting relations with significant adults that shape political becoming in the early years. She argues that ‘the recognition of youthful, caring agencies in familial relations builds children and young people into subjects who find themselves important to other people and capable of contributing to their communities’</w:t>
      </w:r>
      <w:r w:rsidR="00C270F0" w:rsidRPr="005344B4">
        <w:rPr>
          <w:rFonts w:cs="Times New Roman"/>
        </w:rPr>
        <w:t xml:space="preserve"> </w:t>
      </w:r>
      <w:r w:rsidR="00C270F0" w:rsidRPr="005344B4">
        <w:rPr>
          <w:rFonts w:cs="Times New Roman"/>
        </w:rPr>
        <w:fldChar w:fldCharType="begin"/>
      </w:r>
      <w:r w:rsidR="00C270F0" w:rsidRPr="005344B4">
        <w:rPr>
          <w:rFonts w:cs="Times New Roman"/>
        </w:rPr>
        <w:instrText xml:space="preserve"> ADDIN ZOTERO_ITEM CSL_CITATION {"citationID":"ltxywTBY","properties":{"formattedCitation":"(2017, p. 29)","plainCitation":"(2017, p. 29)","noteIndex":0},"citationItems":[{"id":2340,"uris":["http://zotero.org/users/6040264/items/XKXI24LC"],"itemData":{"id":2340,"type":"article-journal","abstract":"This article considers the role of intergenerational recognition in processes of subject formation and political development. It leans on a broad conception of politics, following a phenomenologically oriented approach and drawing from theories of contextual recognition. Intergenerational recognition is introduced as a key dynamism and practice in intersubjective socialisation, unfolding in everyday environments among ‘significant others’. In these encounters, people take shape and are shaped as political subjects. Empirically, the article is based on research with 129 eleven- to fifteen-year-old girls and boys, including an analysis of their place-based biographies. By introducing different forms of intergenerational (mis)recognition, it shows how the formation of political subjects takes place in the most mundane environments where children and young people lead their lives. In conclusion, the article suggests that ‘political becoming’ deserves increasing attention in critical research and intergenerational recognition ought to be better identified as a social practice. Whether intentional or intuitive, the ways in which adults regard children and young people has both harmful and beneficial effects on the formation of their political subjectivities.","container-title":"Environment and Planning D: Society and Space","DOI":"10.1177/0263775816654916","ISSN":"0263-7758","issue":"1","journalAbbreviation":"Environ Plan D","language":"en","note":"publisher: SAGE Publications Ltd STM","page":"88-106","source":"SAGE Journals","title":"Shaping subjects in everyday encounters: Intergenerational recognition in intersubjective socialisation","title-short":"Shaping subjects in everyday encounters","volume":"35","author":[{"family":"Kallio","given":"Kirsi Pauliina"}],"issued":{"date-parts":[["2017",2,1]]}},"locator":"29","label":"page","suppress-author":true}],"schema":"https://github.com/citation-style-language/schema/raw/master/csl-citation.json"} </w:instrText>
      </w:r>
      <w:r w:rsidR="00C270F0" w:rsidRPr="005344B4">
        <w:rPr>
          <w:rFonts w:cs="Times New Roman"/>
        </w:rPr>
        <w:fldChar w:fldCharType="separate"/>
      </w:r>
      <w:r w:rsidR="00C270F0" w:rsidRPr="005344B4">
        <w:rPr>
          <w:rFonts w:cs="Times New Roman"/>
        </w:rPr>
        <w:t>(2017, p. 29)</w:t>
      </w:r>
      <w:r w:rsidR="00C270F0" w:rsidRPr="005344B4">
        <w:rPr>
          <w:rFonts w:cs="Times New Roman"/>
        </w:rPr>
        <w:fldChar w:fldCharType="end"/>
      </w:r>
      <w:r w:rsidRPr="005344B4">
        <w:rPr>
          <w:rFonts w:cs="Times New Roman"/>
        </w:rPr>
        <w:t xml:space="preserve">. Conversely, misrecognition of children as caring political subjects can be harmful to a sense of self. She proposes contextual respect as a focal point for intergenerational encounters, in which the respect or disrespect shown towards children and their capacities to know, care for and act significantly impact children’s political becoming because they can also (unintentionally) reveal attitudes towards equality more generally. </w:t>
      </w:r>
      <w:r w:rsidRPr="005344B4">
        <w:rPr>
          <w:rFonts w:cs="Times New Roman"/>
          <w:iCs/>
        </w:rPr>
        <w:t>As discussed further in the empirical chapters, across the Festival and the Museum I witnessed moments of misrecognition, where children’s engagement with or articulation of environmental discourses was brushed off or misunderstood by the adults they were with</w:t>
      </w:r>
      <w:r w:rsidR="00261E38" w:rsidRPr="005344B4">
        <w:rPr>
          <w:rFonts w:cs="Times New Roman"/>
          <w:iCs/>
        </w:rPr>
        <w:t xml:space="preserve"> (See </w:t>
      </w:r>
      <w:r w:rsidR="00C270F0" w:rsidRPr="005344B4">
        <w:rPr>
          <w:rFonts w:cs="Times New Roman"/>
          <w:iCs/>
        </w:rPr>
        <w:t>5.2</w:t>
      </w:r>
      <w:r w:rsidR="00FE7A7A" w:rsidRPr="005344B4">
        <w:rPr>
          <w:rFonts w:cs="Times New Roman"/>
          <w:iCs/>
        </w:rPr>
        <w:t xml:space="preserve"> and </w:t>
      </w:r>
      <w:r w:rsidR="00C270F0" w:rsidRPr="005344B4">
        <w:rPr>
          <w:rFonts w:cs="Times New Roman"/>
          <w:iCs/>
        </w:rPr>
        <w:t>4.3</w:t>
      </w:r>
      <w:r w:rsidR="00FE7A7A" w:rsidRPr="005344B4">
        <w:rPr>
          <w:rFonts w:cs="Times New Roman"/>
          <w:iCs/>
        </w:rPr>
        <w:t>)</w:t>
      </w:r>
      <w:r w:rsidRPr="005344B4">
        <w:rPr>
          <w:rFonts w:cs="Times New Roman"/>
          <w:iCs/>
        </w:rPr>
        <w:t xml:space="preserve">. This was not necessarily intentional – moving through these busy spaces with young children is tiring and it is difficult if not impossible sometimes to keep up with the steady chatter of questions, interjections and noise children make – what </w:t>
      </w:r>
      <w:proofErr w:type="spellStart"/>
      <w:r w:rsidRPr="005344B4">
        <w:rPr>
          <w:rFonts w:cs="Times New Roman"/>
          <w:iCs/>
        </w:rPr>
        <w:t>Nolas</w:t>
      </w:r>
      <w:proofErr w:type="spellEnd"/>
      <w:r w:rsidRPr="005344B4">
        <w:rPr>
          <w:rFonts w:cs="Times New Roman"/>
          <w:iCs/>
        </w:rPr>
        <w:t xml:space="preserve"> refers to as ‘babble’ </w:t>
      </w:r>
      <w:r w:rsidRPr="005344B4">
        <w:rPr>
          <w:rFonts w:cs="Times New Roman"/>
          <w:iCs/>
        </w:rPr>
        <w:fldChar w:fldCharType="begin"/>
      </w:r>
      <w:r w:rsidR="00C144D0" w:rsidRPr="005344B4">
        <w:rPr>
          <w:rFonts w:cs="Times New Roman"/>
          <w:iCs/>
        </w:rPr>
        <w:instrText xml:space="preserve"> ADDIN ZOTERO_ITEM CSL_CITATION {"citationID":"ZVAmeBb6","properties":{"formattedCitation":"(Nolas, 2021)","plainCitation":"(Nolas, 2021)","noteIndex":0},"citationItems":[{"id":1364,"uris":["http://zotero.org/users/6040264/items/ILGGCRXI"],"itemData":{"id":1364,"type":"article-journal","abstract":"The essay reflects on the children’s environmental movement from the perspective of cultural theory, as well as the authors’ own and others’ research on children’s encounters, experiences and engagement in public life. The concepts of political knowingness, childhood publics, and listening publics are evoked to think through the surprise that the children’s environmental movement generated in the public sphere. The idiom is positioned as an audience ‘hearing aid’ for turning babbling into political messages. In so doing we find that the messages from the children’s environmental movement are not out of place in the current humanities and social sciences literatures on the Anthropocene.","container-title":"Children's Geographies","DOI":"10.1080/14733285.2021.1906405","ISSN":"1473-3285","issue":"3","note":"publisher: Routledge\n_eprint: https://doi.org/10.1080/14733285.2021.1906405","page":"324-331","source":"Taylor and Francis+NEJM","title":"Childhood publics in search of an audience: reflections on the children’s environmental movement","title-short":"Childhood publics in search of an audience","volume":"19","author":[{"family":"Nolas","given":"Sevasti-Melissa"}],"issued":{"date-parts":[["2021",5,4]]}}}],"schema":"https://github.com/citation-style-language/schema/raw/master/csl-citation.json"} </w:instrText>
      </w:r>
      <w:r w:rsidRPr="005344B4">
        <w:rPr>
          <w:rFonts w:cs="Times New Roman"/>
          <w:iCs/>
        </w:rPr>
        <w:fldChar w:fldCharType="separate"/>
      </w:r>
      <w:r w:rsidR="00C144D0" w:rsidRPr="005344B4">
        <w:rPr>
          <w:rFonts w:cs="Times New Roman"/>
        </w:rPr>
        <w:t>(Nolas, 2021)</w:t>
      </w:r>
      <w:r w:rsidRPr="005344B4">
        <w:rPr>
          <w:rFonts w:cs="Times New Roman"/>
          <w:iCs/>
        </w:rPr>
        <w:fldChar w:fldCharType="end"/>
      </w:r>
      <w:r w:rsidRPr="005344B4">
        <w:rPr>
          <w:rFonts w:cs="Times New Roman"/>
          <w:iCs/>
        </w:rPr>
        <w:t xml:space="preserve">. Tuning into this babble and the ways in which children are quietened, stilled or scolded reveals intergenerational processes of (mis)recognition which shape how children and their parents, carers and significant familial others enter into geosocial relations as political subjects </w:t>
      </w:r>
      <w:r w:rsidRPr="005344B4">
        <w:rPr>
          <w:rFonts w:cs="Times New Roman"/>
          <w:iCs/>
        </w:rPr>
        <w:fldChar w:fldCharType="begin"/>
      </w:r>
      <w:r w:rsidR="00C144D0" w:rsidRPr="005344B4">
        <w:rPr>
          <w:rFonts w:cs="Times New Roman"/>
          <w:iCs/>
        </w:rPr>
        <w:instrText xml:space="preserve"> ADDIN ZOTERO_ITEM CSL_CITATION {"citationID":"ZJ392ZCU","properties":{"formattedCitation":"(Kallio, 2016, 2018)","plainCitation":"(Kallio, 2016, 2018)","noteIndex":0},"citationItems":[{"id":184,"uris":["http://zotero.org/users/6040264/items/78JATT38"],"itemData":{"id":184,"type":"article-journal","abstract":"The paper sets out to develop further geographies of citizenship as based on the topological constitution of lived realities. Instead of identifying new territorial frameworks or scalar dimensions of/for citizenship, topologies of citizenship are attained by tracing the social ties that people adopt, create, maintain, transform, challenge and refuse in their everyday activities. The politics emerging in topological worlds concern the matters that people, as contextual (inter)subject, care for and find important; what makes them attentive towards what happens in their worlds, based on which attitudes concerning certain matters may develop, which may invite people to act for or against them. Drawing from this theoretical framework, the paper outlines a methodological, geosocial approach to studying the relational formation of citizen-subjects, with geosocialization as a key concept describing these processes. The concept refers to the social dynamisms by which political subjectivities are contextually established, maintained, struggled and reformulated in the mundane realities where people lead their lives and learn to be citizens. The paper draws from a research project with 262 youth in Southern Finland and Northern England. By presenting a piece of analysis based mainly on the English sub-study, and with focus on experienced inequalities, it demonstrates how the processes of citizen-subject formation can be traced from narrative research materials by geosocial means.","container-title":"Geografiska Annaler: Series B, Human Geography","DOI":"10.1080/04353684.2017.1390776","ISSN":"0435-3684","issue":"2","note":"publisher: Routledge\n_eprint: https://doi.org/10.1080/04353684.2017.1390776","page":"81-96","source":"Taylor and Francis+NEJM","title":"Citizen-subject formation as geosocialization: a methodological approach on ‘learning to be citizens’","title-short":"Citizen-subject formation as geosocialization","volume":"100","author":[{"family":"Kallio","given":"Kirsi Pauliina"}],"issued":{"date-parts":[["2018",4,3]]}}},{"id":188,"uris":["http://zotero.org/users/6040264/items/C64569XT"],"itemData":{"id":188,"type":"article-journal","abstract":"This article considers the role of intergenerational recognition in processes of subject formation and political development. It leans on a broad conception of ...","archive_location":"Sage UK: London, England","container-title":"Environment and Planning D: Society and Space","DOI":"10.1177/0263775816654916","language":"en","license":"© The Author(s) 2016","note":"publisher: SAGE PublicationsSage UK: London, England","source":"journals-sagepub-com.ezphost.dur.ac.uk","title":"Shaping subjects in everyday encounters: Intergenerational recognition in intersubjective socialisation:","title-short":"Shaping subjects in everyday encounters","URL":"http://journals.sagepub.com/doi/10.1177/0263775816654916","author":[{"family":"Kallio","given":"Kirsi Pauliina"}],"accessed":{"date-parts":[["2020",8,25]]},"issued":{"date-parts":[["2016",6,15]]}}}],"schema":"https://github.com/citation-style-language/schema/raw/master/csl-citation.json"} </w:instrText>
      </w:r>
      <w:r w:rsidRPr="005344B4">
        <w:rPr>
          <w:rFonts w:cs="Times New Roman"/>
          <w:iCs/>
        </w:rPr>
        <w:fldChar w:fldCharType="separate"/>
      </w:r>
      <w:r w:rsidR="00C144D0" w:rsidRPr="005344B4">
        <w:rPr>
          <w:rFonts w:cs="Times New Roman"/>
        </w:rPr>
        <w:t>(Kallio, 2016, 2018)</w:t>
      </w:r>
      <w:r w:rsidRPr="005344B4">
        <w:rPr>
          <w:rFonts w:cs="Times New Roman"/>
          <w:iCs/>
        </w:rPr>
        <w:fldChar w:fldCharType="end"/>
      </w:r>
      <w:r w:rsidRPr="005344B4">
        <w:rPr>
          <w:rFonts w:cs="Times New Roman"/>
          <w:iCs/>
        </w:rPr>
        <w:t xml:space="preserve">. Listening attentively to children’s babble involves recognising the </w:t>
      </w:r>
      <w:r w:rsidR="00FE7A7A" w:rsidRPr="005344B4">
        <w:rPr>
          <w:rFonts w:cs="Times New Roman"/>
          <w:iCs/>
        </w:rPr>
        <w:t xml:space="preserve">sensory, embodied and idiomatic </w:t>
      </w:r>
      <w:r w:rsidRPr="005344B4">
        <w:rPr>
          <w:rFonts w:cs="Times New Roman"/>
          <w:iCs/>
        </w:rPr>
        <w:t xml:space="preserve">ways in which children make sense of and communicate their encounters with(in) entangled socio-natures as constitutive of worlds. </w:t>
      </w:r>
      <w:proofErr w:type="gramStart"/>
      <w:r w:rsidRPr="005344B4">
        <w:rPr>
          <w:rFonts w:cs="Times New Roman"/>
          <w:iCs/>
        </w:rPr>
        <w:t>That is to say, children</w:t>
      </w:r>
      <w:proofErr w:type="gramEnd"/>
      <w:r w:rsidRPr="005344B4">
        <w:rPr>
          <w:rFonts w:cs="Times New Roman"/>
          <w:iCs/>
        </w:rPr>
        <w:t xml:space="preserve">, like all other beings, are active agents in the </w:t>
      </w:r>
      <w:r w:rsidRPr="005344B4">
        <w:rPr>
          <w:rFonts w:cs="Times New Roman"/>
          <w:iCs/>
        </w:rPr>
        <w:lastRenderedPageBreak/>
        <w:t xml:space="preserve">making of worlds.  </w:t>
      </w:r>
      <w:r w:rsidR="00963B41" w:rsidRPr="005344B4">
        <w:rPr>
          <w:rFonts w:cs="Times New Roman"/>
          <w:iCs/>
        </w:rPr>
        <w:t>This was the bodily comportment I attempted to adopt as a</w:t>
      </w:r>
      <w:r w:rsidR="00D310B3" w:rsidRPr="005344B4">
        <w:rPr>
          <w:rFonts w:cs="Times New Roman"/>
          <w:iCs/>
        </w:rPr>
        <w:t>n ethnographic</w:t>
      </w:r>
      <w:r w:rsidR="00963B41" w:rsidRPr="005344B4">
        <w:rPr>
          <w:rFonts w:cs="Times New Roman"/>
          <w:iCs/>
        </w:rPr>
        <w:t xml:space="preserve"> method of </w:t>
      </w:r>
      <w:r w:rsidR="00D310B3" w:rsidRPr="005344B4">
        <w:rPr>
          <w:rFonts w:cs="Times New Roman"/>
          <w:iCs/>
        </w:rPr>
        <w:t xml:space="preserve">listening and observing. </w:t>
      </w:r>
      <w:r w:rsidRPr="005344B4">
        <w:rPr>
          <w:rFonts w:cs="Times New Roman"/>
          <w:iCs/>
        </w:rPr>
        <w:t xml:space="preserve">I sought to notice and tune into the idiomatic utterances and gestures of children across the three sites in order to recognise them as meaningful and agentic </w:t>
      </w:r>
      <w:r w:rsidRPr="005344B4">
        <w:rPr>
          <w:rFonts w:cs="Times New Roman"/>
          <w:iCs/>
        </w:rPr>
        <w:fldChar w:fldCharType="begin"/>
      </w:r>
      <w:r w:rsidR="00C144D0" w:rsidRPr="005344B4">
        <w:rPr>
          <w:rFonts w:cs="Times New Roman"/>
          <w:iCs/>
        </w:rPr>
        <w:instrText xml:space="preserve"> ADDIN ZOTERO_ITEM CSL_CITATION {"citationID":"YHFUvM7B","properties":{"formattedCitation":"(Nolas, Aruldoss and Varvantakis, 2019)","plainCitation":"(Nolas, Aruldoss and Varvantakis, 2019)","noteIndex":0},"citationItems":[{"id":2286,"uris":["http://zotero.org/users/6040264/items/DTXNSK2H"],"itemData":{"id":2286,"type":"article-journal","abstract":"How do we recognise children’s participation and their relationships with public life? Drawing on evidence from ethnographic fieldwork conducted between 2014 and 2016 for the ERC funded Connectors Study on the relationship between childhood and public life, this article explores the ways in which children communicate their encounters with public life. The contemporary phenomenon of listening without hearing is discussed as this relates to the call for listening to children and the simultaneous failure to hear what they say. Idioms are introduced as an ‘instrument’ for thinking through what it means and feels like to encounter and make sense of childhood and children’s practices of relating to public life. The analysis focuses on three emblematic encounters with six- to eight-year-old children living in Athens, Hyderabad, and London. We argue that dominant understandings of listening to children rely heavily on cognitive, conceptual, and rational models of idealised and largely verbal forms of communication that ignore the affective, embodied, and lived dimensions of making meaning. Through ethnographic thick description, we trouble what it means to tune into children’s worlds and to ‘properly hear’, and in doing so demonstrate the ways in which idioms support an understanding of what matters to children.","container-title":"Sociological Research Online","DOI":"10.1177/1360780418811972","ISSN":"1360-7804","issue":"3","language":"en","note":"publisher: SAGE Publications Ltd","page":"394-413","source":"SAGE Journals","title":"Learning to Listen: Exploring the Idioms of Childhood","title-short":"Learning to Listen","volume":"24","author":[{"family":"Nolas","given":"Sevasti-Melissa"},{"family":"Aruldoss","given":"Vinnarasan"},{"family":"Varvantakis","given":"Christos"}],"issued":{"date-parts":[["2019",9,1]]}}}],"schema":"https://github.com/citation-style-language/schema/raw/master/csl-citation.json"} </w:instrText>
      </w:r>
      <w:r w:rsidRPr="005344B4">
        <w:rPr>
          <w:rFonts w:cs="Times New Roman"/>
          <w:iCs/>
        </w:rPr>
        <w:fldChar w:fldCharType="separate"/>
      </w:r>
      <w:r w:rsidR="00C144D0" w:rsidRPr="005344B4">
        <w:rPr>
          <w:rFonts w:cs="Times New Roman"/>
        </w:rPr>
        <w:t>(Nolas, Aruldoss and Varvantakis, 2019)</w:t>
      </w:r>
      <w:r w:rsidRPr="005344B4">
        <w:rPr>
          <w:rFonts w:cs="Times New Roman"/>
          <w:iCs/>
        </w:rPr>
        <w:fldChar w:fldCharType="end"/>
      </w:r>
      <w:r w:rsidRPr="005344B4">
        <w:rPr>
          <w:rFonts w:cs="Times New Roman"/>
          <w:iCs/>
        </w:rPr>
        <w:t xml:space="preserve">. </w:t>
      </w:r>
    </w:p>
    <w:p w14:paraId="6F3BBBE7" w14:textId="77E1814F" w:rsidR="001F3627" w:rsidRPr="005344B4" w:rsidRDefault="00FE7A7A" w:rsidP="009811B0">
      <w:pPr>
        <w:spacing w:line="480" w:lineRule="auto"/>
        <w:rPr>
          <w:rFonts w:cs="Times New Roman"/>
          <w:iCs/>
        </w:rPr>
      </w:pPr>
      <w:r w:rsidRPr="005344B4">
        <w:rPr>
          <w:rFonts w:cs="Times New Roman"/>
          <w:iCs/>
        </w:rPr>
        <w:t>A brief example illustrates</w:t>
      </w:r>
      <w:r w:rsidR="0045563B" w:rsidRPr="005344B4">
        <w:rPr>
          <w:rFonts w:cs="Times New Roman"/>
          <w:iCs/>
        </w:rPr>
        <w:t xml:space="preserve"> noticing and attuning to moments of </w:t>
      </w:r>
      <w:r w:rsidR="00DF728F" w:rsidRPr="005344B4">
        <w:rPr>
          <w:rFonts w:cs="Times New Roman"/>
          <w:iCs/>
        </w:rPr>
        <w:t>(mis)</w:t>
      </w:r>
      <w:r w:rsidR="0045563B" w:rsidRPr="005344B4">
        <w:rPr>
          <w:rFonts w:cs="Times New Roman"/>
          <w:iCs/>
        </w:rPr>
        <w:t>recognition</w:t>
      </w:r>
      <w:r w:rsidR="00DF728F" w:rsidRPr="005344B4">
        <w:rPr>
          <w:rFonts w:cs="Times New Roman"/>
          <w:iCs/>
        </w:rPr>
        <w:t xml:space="preserve"> d</w:t>
      </w:r>
      <w:r w:rsidR="0045563B" w:rsidRPr="005344B4">
        <w:rPr>
          <w:rFonts w:cs="Times New Roman"/>
          <w:iCs/>
        </w:rPr>
        <w:t>uring a</w:t>
      </w:r>
      <w:r w:rsidR="00DF728F" w:rsidRPr="005344B4">
        <w:rPr>
          <w:rFonts w:cs="Times New Roman"/>
          <w:iCs/>
        </w:rPr>
        <w:t xml:space="preserve">n acrobatic dance performance at the </w:t>
      </w:r>
      <w:r w:rsidR="0045563B" w:rsidRPr="005344B4">
        <w:rPr>
          <w:rFonts w:cs="Times New Roman"/>
          <w:iCs/>
        </w:rPr>
        <w:t xml:space="preserve">Festival of Thrift, </w:t>
      </w:r>
      <w:proofErr w:type="spellStart"/>
      <w:r w:rsidR="00DF728F" w:rsidRPr="005344B4">
        <w:rPr>
          <w:rFonts w:cs="Times New Roman"/>
          <w:i/>
        </w:rPr>
        <w:t>TimeLess</w:t>
      </w:r>
      <w:proofErr w:type="spellEnd"/>
      <w:r w:rsidR="00DF728F" w:rsidRPr="005344B4">
        <w:rPr>
          <w:rFonts w:cs="Times New Roman"/>
          <w:i/>
        </w:rPr>
        <w:t xml:space="preserve"> </w:t>
      </w:r>
      <w:r w:rsidR="00EB6B56" w:rsidRPr="005344B4">
        <w:rPr>
          <w:rFonts w:cs="Times New Roman"/>
          <w:i/>
        </w:rPr>
        <w:fldChar w:fldCharType="begin"/>
      </w:r>
      <w:r w:rsidR="000B4EF8" w:rsidRPr="005344B4">
        <w:rPr>
          <w:rFonts w:cs="Times New Roman"/>
          <w:i/>
        </w:rPr>
        <w:instrText xml:space="preserve"> ADDIN ZOTERO_ITEM CSL_CITATION {"citationID":"lnWfGD9O","properties":{"formattedCitation":"(Joli Vyann, 2022)","plainCitation":"(Joli Vyann, 2022)","noteIndex":0},"citationItems":[{"id":22828,"uris":["http://zotero.org/users/6040264/items/YVPYCSBA"],"itemData":{"id":22828,"type":"webpage","abstract":"Timeless is about the passing of time and the fear that we as humanity are literally running out of it. Joli Vyann uses their unique and dynamic style of d","container-title":"Joli Vyann","language":"en-gb","title":"Timeless","URL":"https://joli-vyann.com/current-shows/https%3A%2F%2Fjoli-vyann.com%2Fcurrent-shows%2Ftimeless","author":[{"family":"Joli Vyann","given":""}],"accessed":{"date-parts":[["2025",9,18]]},"issued":{"date-parts":[["2022"]]}}}],"schema":"https://github.com/citation-style-language/schema/raw/master/csl-citation.json"} </w:instrText>
      </w:r>
      <w:r w:rsidR="00EB6B56" w:rsidRPr="005344B4">
        <w:rPr>
          <w:rFonts w:cs="Times New Roman"/>
          <w:i/>
        </w:rPr>
        <w:fldChar w:fldCharType="separate"/>
      </w:r>
      <w:r w:rsidR="000B4EF8" w:rsidRPr="005344B4">
        <w:rPr>
          <w:rFonts w:cs="Times New Roman"/>
        </w:rPr>
        <w:t>(Joli Vyann, 2022)</w:t>
      </w:r>
      <w:r w:rsidR="00EB6B56" w:rsidRPr="005344B4">
        <w:rPr>
          <w:rFonts w:cs="Times New Roman"/>
          <w:i/>
        </w:rPr>
        <w:fldChar w:fldCharType="end"/>
      </w:r>
      <w:r w:rsidR="00DF728F" w:rsidRPr="005344B4">
        <w:rPr>
          <w:rStyle w:val="FootnoteReference"/>
          <w:rFonts w:cs="Times New Roman"/>
          <w:iCs/>
        </w:rPr>
        <w:footnoteReference w:id="26"/>
      </w:r>
      <w:r w:rsidR="0045563B" w:rsidRPr="005344B4">
        <w:rPr>
          <w:rFonts w:cs="Times New Roman"/>
          <w:iCs/>
        </w:rPr>
        <w:t xml:space="preserve">. During the dramatic performance, in which performers dance acrobatically on, inside and around a 7-metre-tall rotating hourglass, I noticed a little girl’s attention focussed elsewhere, collecting leaves and twigs into an imaginary campfire. Disinterested in the performance, or perhaps unaware of the unfolding spectacle, two other girls joined her, they looked around 4-6 years old. They scampered around, delighting in the size of their ‘campfire’ pile – until an adult couple walked right through it, oblivious to their play. ‘Somebody ruined it!’ one of them cries out, dejected. Another responds ‘I know, build it back!’ The adults they are with, presumably parents or carers, start to join in - nudging leaves toward the new pile with their feet, repairing the damage. Not long after, another adult arrives with tray of hot chips. ‘CHIPS!’ cry the girls excitedly, suddenly abandoning the campfire that had absorbed them completely only moments before.  </w:t>
      </w:r>
    </w:p>
    <w:p w14:paraId="3AA50175" w14:textId="6730E7EC" w:rsidR="0045563B" w:rsidRPr="005344B4" w:rsidRDefault="0045563B" w:rsidP="009811B0">
      <w:pPr>
        <w:spacing w:line="480" w:lineRule="auto"/>
        <w:rPr>
          <w:rFonts w:cs="Times New Roman"/>
          <w:iCs/>
        </w:rPr>
      </w:pPr>
      <w:r w:rsidRPr="005344B4">
        <w:rPr>
          <w:rFonts w:cs="Times New Roman"/>
          <w:iCs/>
        </w:rPr>
        <w:t xml:space="preserve">Children’s play here is an important site of world-making in which they </w:t>
      </w:r>
      <w:r w:rsidR="00C35CC7" w:rsidRPr="005344B4">
        <w:rPr>
          <w:rFonts w:cs="Times New Roman"/>
          <w:iCs/>
        </w:rPr>
        <w:t xml:space="preserve">simultaneously </w:t>
      </w:r>
      <w:r w:rsidRPr="005344B4">
        <w:rPr>
          <w:rFonts w:cs="Times New Roman"/>
          <w:iCs/>
        </w:rPr>
        <w:t xml:space="preserve">inhabit imaginary and real worlds which shape their political and ecological becoming. This becoming-with sticks is not unusual for young children who often form relations with sticks in outdoor spaces </w:t>
      </w:r>
      <w:r w:rsidRPr="005344B4">
        <w:rPr>
          <w:rFonts w:cs="Times New Roman"/>
          <w:iCs/>
        </w:rPr>
        <w:fldChar w:fldCharType="begin"/>
      </w:r>
      <w:r w:rsidR="00C144D0" w:rsidRPr="005344B4">
        <w:rPr>
          <w:rFonts w:cs="Times New Roman"/>
          <w:iCs/>
        </w:rPr>
        <w:instrText xml:space="preserve"> ADDIN ZOTERO_ITEM CSL_CITATION {"citationID":"ggTVy0Zf","properties":{"formattedCitation":"(Rooney, 2019)","plainCitation":"(Rooney, 2019)","noteIndex":0},"citationItems":[{"id":20867,"uris":["http://zotero.org/users/6040264/items/GHFFB6UB"],"itemData":{"id":20867,"type":"chapter","container-title":"Feminist Research for 21st-Century Childhoods: Common Worlds Methods","event-place":"London, UNITED KINGDOM","ISBN":"978-1-350-05659-6","page":"43-52","publisher":"Bloomsbury Publishing Plc","publisher-place":"London, UNITED KINGDOM","source":"ProQuest Ebook Central","title":"Sticking: Children and the lively matter of sticks","URL":"http://ebookcentral.proquest.com/lib/durham/detail.action?docID=5716645","container-author":[{"family":"Hodgins","given":"B. Denise"}],"author":[{"family":"Rooney","given":"Tonya"}],"accessed":{"date-parts":[["2021",11,29]]},"issued":{"date-parts":[["2019"]]}}}],"schema":"https://github.com/citation-style-language/schema/raw/master/csl-citation.json"} </w:instrText>
      </w:r>
      <w:r w:rsidRPr="005344B4">
        <w:rPr>
          <w:rFonts w:cs="Times New Roman"/>
          <w:iCs/>
        </w:rPr>
        <w:fldChar w:fldCharType="separate"/>
      </w:r>
      <w:r w:rsidR="00C144D0" w:rsidRPr="005344B4">
        <w:rPr>
          <w:rFonts w:cs="Times New Roman"/>
        </w:rPr>
        <w:t>(Rooney, 2019)</w:t>
      </w:r>
      <w:r w:rsidRPr="005344B4">
        <w:rPr>
          <w:rFonts w:cs="Times New Roman"/>
          <w:iCs/>
        </w:rPr>
        <w:fldChar w:fldCharType="end"/>
      </w:r>
      <w:r w:rsidRPr="005344B4">
        <w:rPr>
          <w:rFonts w:cs="Times New Roman"/>
          <w:iCs/>
        </w:rPr>
        <w:t xml:space="preserve">. Such interactions with apparently mundane materials are expressive of a child-like sensibility, where playful child-stick relations are motivated by curiosity, joy and pleasure rather than any extrinsic goal or aim. Tembo (2024) describes these autotelic practices as an expression of a child-like subjectivity, in which play is both enrolled in making sense of the world – that is making knowledge about worlds through embodied socio-natural relations – and in the mutual process of becoming subjects in emerging worlds.  The misrecognition of their play by the adult couple demonstrates a wider issue with children’s relative invisibility in public spaces, in which children are encountered but their </w:t>
      </w:r>
      <w:r w:rsidRPr="005344B4">
        <w:rPr>
          <w:rFonts w:cs="Times New Roman"/>
          <w:iCs/>
        </w:rPr>
        <w:lastRenderedPageBreak/>
        <w:t xml:space="preserve">idiomatic modes of communication and gesture are not well understood </w:t>
      </w:r>
      <w:r w:rsidRPr="005344B4">
        <w:rPr>
          <w:rFonts w:cs="Times New Roman"/>
          <w:iCs/>
        </w:rPr>
        <w:fldChar w:fldCharType="begin"/>
      </w:r>
      <w:r w:rsidR="00C144D0" w:rsidRPr="005344B4">
        <w:rPr>
          <w:rFonts w:cs="Times New Roman"/>
          <w:iCs/>
        </w:rPr>
        <w:instrText xml:space="preserve"> ADDIN ZOTERO_ITEM CSL_CITATION {"citationID":"kGwHwEMT","properties":{"formattedCitation":"(Nolas, Aruldoss and Varvantakis, 2019)","plainCitation":"(Nolas, Aruldoss and Varvantakis, 2019)","noteIndex":0},"citationItems":[{"id":2286,"uris":["http://zotero.org/users/6040264/items/DTXNSK2H"],"itemData":{"id":2286,"type":"article-journal","abstract":"How do we recognise children’s participation and their relationships with public life? Drawing on evidence from ethnographic fieldwork conducted between 2014 and 2016 for the ERC funded Connectors Study on the relationship between childhood and public life, this article explores the ways in which children communicate their encounters with public life. The contemporary phenomenon of listening without hearing is discussed as this relates to the call for listening to children and the simultaneous failure to hear what they say. Idioms are introduced as an ‘instrument’ for thinking through what it means and feels like to encounter and make sense of childhood and children’s practices of relating to public life. The analysis focuses on three emblematic encounters with six- to eight-year-old children living in Athens, Hyderabad, and London. We argue that dominant understandings of listening to children rely heavily on cognitive, conceptual, and rational models of idealised and largely verbal forms of communication that ignore the affective, embodied, and lived dimensions of making meaning. Through ethnographic thick description, we trouble what it means to tune into children’s worlds and to ‘properly hear’, and in doing so demonstrate the ways in which idioms support an understanding of what matters to children.","container-title":"Sociological Research Online","DOI":"10.1177/1360780418811972","ISSN":"1360-7804","issue":"3","language":"en","note":"publisher: SAGE Publications Ltd","page":"394-413","source":"SAGE Journals","title":"Learning to Listen: Exploring the Idioms of Childhood","title-short":"Learning to Listen","volume":"24","author":[{"family":"Nolas","given":"Sevasti-Melissa"},{"family":"Aruldoss","given":"Vinnarasan"},{"family":"Varvantakis","given":"Christos"}],"issued":{"date-parts":[["2019",9,1]]}}}],"schema":"https://github.com/citation-style-language/schema/raw/master/csl-citation.json"} </w:instrText>
      </w:r>
      <w:r w:rsidRPr="005344B4">
        <w:rPr>
          <w:rFonts w:cs="Times New Roman"/>
          <w:iCs/>
        </w:rPr>
        <w:fldChar w:fldCharType="separate"/>
      </w:r>
      <w:r w:rsidR="00C144D0" w:rsidRPr="005344B4">
        <w:rPr>
          <w:rFonts w:cs="Times New Roman"/>
        </w:rPr>
        <w:t>(Nolas, Aruldoss and Varvantakis, 2019)</w:t>
      </w:r>
      <w:r w:rsidRPr="005344B4">
        <w:rPr>
          <w:rFonts w:cs="Times New Roman"/>
          <w:iCs/>
        </w:rPr>
        <w:fldChar w:fldCharType="end"/>
      </w:r>
      <w:r w:rsidRPr="005344B4">
        <w:rPr>
          <w:rFonts w:cs="Times New Roman"/>
          <w:iCs/>
        </w:rPr>
        <w:t xml:space="preserve">. The repair work of their parents is both the material repair of their campfire but also the inter-personal repair of the politics of intergenerational recognition </w:t>
      </w:r>
      <w:r w:rsidRPr="005344B4">
        <w:rPr>
          <w:rFonts w:cs="Times New Roman"/>
          <w:iCs/>
        </w:rPr>
        <w:fldChar w:fldCharType="begin"/>
      </w:r>
      <w:r w:rsidR="00C144D0" w:rsidRPr="005344B4">
        <w:rPr>
          <w:rFonts w:cs="Times New Roman"/>
          <w:iCs/>
        </w:rPr>
        <w:instrText xml:space="preserve"> ADDIN ZOTERO_ITEM CSL_CITATION {"citationID":"8X9ID1vD","properties":{"formattedCitation":"(Kallio, 2016)","plainCitation":"(Kallio, 2016)","noteIndex":0},"citationItems":[{"id":188,"uris":["http://zotero.org/users/6040264/items/C64569XT"],"itemData":{"id":188,"type":"article-journal","abstract":"This article considers the role of intergenerational recognition in processes of subject formation and political development. It leans on a broad conception of ...","archive_location":"Sage UK: London, England","container-title":"Environment and Planning D: Society and Space","DOI":"10.1177/0263775816654916","language":"en","license":"© The Author(s) 2016","note":"publisher: SAGE PublicationsSage UK: London, England","source":"journals-sagepub-com.ezphost.dur.ac.uk","title":"Shaping subjects in everyday encounters: Intergenerational recognition in intersubjective socialisation:","title-short":"Shaping subjects in everyday encounters","URL":"http://journals.sagepub.com/doi/10.1177/0263775816654916","author":[{"family":"Kallio","given":"Kirsi Pauliina"}],"accessed":{"date-parts":[["2020",8,25]]},"issued":{"date-parts":[["2016",6,15]]}}}],"schema":"https://github.com/citation-style-language/schema/raw/master/csl-citation.json"} </w:instrText>
      </w:r>
      <w:r w:rsidRPr="005344B4">
        <w:rPr>
          <w:rFonts w:cs="Times New Roman"/>
          <w:iCs/>
        </w:rPr>
        <w:fldChar w:fldCharType="separate"/>
      </w:r>
      <w:r w:rsidR="00C144D0" w:rsidRPr="005344B4">
        <w:rPr>
          <w:rFonts w:cs="Times New Roman"/>
        </w:rPr>
        <w:t>(Kallio, 2016)</w:t>
      </w:r>
      <w:r w:rsidRPr="005344B4">
        <w:rPr>
          <w:rFonts w:cs="Times New Roman"/>
          <w:iCs/>
        </w:rPr>
        <w:fldChar w:fldCharType="end"/>
      </w:r>
      <w:r w:rsidRPr="005344B4">
        <w:rPr>
          <w:rFonts w:cs="Times New Roman"/>
          <w:iCs/>
        </w:rPr>
        <w:t xml:space="preserve">. Through helping to rebuild the </w:t>
      </w:r>
      <w:r w:rsidR="008C518F" w:rsidRPr="005344B4">
        <w:rPr>
          <w:rFonts w:cs="Times New Roman"/>
          <w:iCs/>
        </w:rPr>
        <w:t>campfire, they</w:t>
      </w:r>
      <w:r w:rsidRPr="005344B4">
        <w:rPr>
          <w:rFonts w:cs="Times New Roman"/>
          <w:iCs/>
        </w:rPr>
        <w:t xml:space="preserve"> acknowledge the contextual disrespect shown unwittingly by the adult couple and affirm the value of their effo</w:t>
      </w:r>
      <w:r w:rsidR="00AB344A" w:rsidRPr="005344B4">
        <w:rPr>
          <w:rFonts w:cs="Times New Roman"/>
          <w:iCs/>
        </w:rPr>
        <w:t>r</w:t>
      </w:r>
      <w:r w:rsidRPr="005344B4">
        <w:rPr>
          <w:rFonts w:cs="Times New Roman"/>
          <w:iCs/>
        </w:rPr>
        <w:t xml:space="preserve">ts. They demonstrate an </w:t>
      </w:r>
      <w:proofErr w:type="spellStart"/>
      <w:r w:rsidRPr="005344B4">
        <w:rPr>
          <w:rFonts w:cs="Times New Roman"/>
          <w:iCs/>
        </w:rPr>
        <w:t>attunement</w:t>
      </w:r>
      <w:proofErr w:type="spellEnd"/>
      <w:r w:rsidRPr="005344B4">
        <w:rPr>
          <w:rFonts w:cs="Times New Roman"/>
          <w:iCs/>
        </w:rPr>
        <w:t xml:space="preserve"> to the children’s emotional investment in their play, and to the lack of awareness displayed towards their creative claiming of space. This whole interaction takes place over a few </w:t>
      </w:r>
      <w:r w:rsidR="008C518F" w:rsidRPr="005344B4">
        <w:rPr>
          <w:rFonts w:cs="Times New Roman"/>
          <w:iCs/>
        </w:rPr>
        <w:t>minutes;</w:t>
      </w:r>
      <w:r w:rsidRPr="005344B4">
        <w:rPr>
          <w:rFonts w:cs="Times New Roman"/>
          <w:iCs/>
        </w:rPr>
        <w:t xml:space="preserve"> the game deserted suddenly for the lure of chips. Yet Kallio and </w:t>
      </w:r>
      <w:proofErr w:type="spellStart"/>
      <w:r w:rsidRPr="005344B4">
        <w:rPr>
          <w:rFonts w:cs="Times New Roman"/>
          <w:iCs/>
        </w:rPr>
        <w:t>Nolas</w:t>
      </w:r>
      <w:proofErr w:type="spellEnd"/>
      <w:r w:rsidRPr="005344B4">
        <w:rPr>
          <w:rFonts w:cs="Times New Roman"/>
          <w:iCs/>
        </w:rPr>
        <w:t xml:space="preserve"> argue that such intergenerational </w:t>
      </w:r>
      <w:r w:rsidR="00C06DE7" w:rsidRPr="005344B4">
        <w:rPr>
          <w:rFonts w:cs="Times New Roman"/>
          <w:iCs/>
        </w:rPr>
        <w:t>encounters</w:t>
      </w:r>
      <w:r w:rsidRPr="005344B4">
        <w:rPr>
          <w:rFonts w:cs="Times New Roman"/>
          <w:iCs/>
        </w:rPr>
        <w:t xml:space="preserve">, fleeting though they might be, are </w:t>
      </w:r>
      <w:r w:rsidR="00CD1D0A" w:rsidRPr="005344B4">
        <w:rPr>
          <w:rFonts w:cs="Times New Roman"/>
          <w:iCs/>
        </w:rPr>
        <w:t>nevertheless</w:t>
      </w:r>
      <w:r w:rsidRPr="005344B4">
        <w:rPr>
          <w:rFonts w:cs="Times New Roman"/>
          <w:iCs/>
        </w:rPr>
        <w:t xml:space="preserve"> enrolled in process of political becoming. Here both adults and children play active roles in the shaping of subjectivity.  </w:t>
      </w:r>
    </w:p>
    <w:p w14:paraId="49398E50" w14:textId="5BE10D05" w:rsidR="0045563B" w:rsidRPr="005344B4" w:rsidRDefault="0045563B" w:rsidP="009811B0">
      <w:pPr>
        <w:spacing w:line="480" w:lineRule="auto"/>
        <w:rPr>
          <w:rFonts w:cs="Times New Roman"/>
          <w:iCs/>
        </w:rPr>
      </w:pPr>
      <w:r w:rsidRPr="005344B4">
        <w:rPr>
          <w:rFonts w:cs="Times New Roman"/>
          <w:iCs/>
        </w:rPr>
        <w:t xml:space="preserve">I describe the scene above to illustrate how I sought to tune in and attend to children in intergenerational encounters across the sites, through listening in and observing their babble, idiomatic play and unexpected use of space. Noticing with my own children allowed me to consider how such encounters build and extend across time and space, shaping child-parent becoming in an ongoing process. Tuning in, attending to and noticing with children is a positioned, contingent process of data collection, which I recorded as written observations in situ on my phone, writing these up and reflecting on them later in typed research field notes stored in OneDrive. They generate a necessarily partial account of those encounters which caught my attention, a fraction of the myriad interactions taking place simultaneously across the three sites that I attended.  However, I draw on them to illustrate the ways in which adults and children are enrolled in the intergenerational co-constitution of environmental selfhood and political becoming from which a wider sense of environmental politics </w:t>
      </w:r>
      <w:r w:rsidR="008C518F" w:rsidRPr="005344B4">
        <w:rPr>
          <w:rFonts w:cs="Times New Roman"/>
          <w:iCs/>
        </w:rPr>
        <w:t>emerges</w:t>
      </w:r>
      <w:r w:rsidRPr="005344B4">
        <w:rPr>
          <w:rFonts w:cs="Times New Roman"/>
          <w:iCs/>
        </w:rPr>
        <w:t xml:space="preserve">. </w:t>
      </w:r>
    </w:p>
    <w:p w14:paraId="537169AC" w14:textId="1FED7708" w:rsidR="00432241" w:rsidRPr="005344B4" w:rsidRDefault="00432241" w:rsidP="00901009">
      <w:pPr>
        <w:pStyle w:val="Heading3"/>
      </w:pPr>
      <w:bookmarkStart w:id="54" w:name="_Toc213581782"/>
      <w:r w:rsidRPr="005344B4">
        <w:t>3.3.2 Autoethnography amidst shifti</w:t>
      </w:r>
      <w:r w:rsidR="00A11EBA" w:rsidRPr="005344B4">
        <w:t>ng environmentalisms</w:t>
      </w:r>
      <w:bookmarkEnd w:id="54"/>
    </w:p>
    <w:p w14:paraId="4A312B20" w14:textId="4E597AE4" w:rsidR="00621764" w:rsidRPr="005344B4" w:rsidRDefault="00714A74" w:rsidP="00900C34">
      <w:pPr>
        <w:pStyle w:val="Bibliography"/>
        <w:spacing w:line="480" w:lineRule="auto"/>
        <w:rPr>
          <w:rFonts w:cs="Times New Roman"/>
        </w:rPr>
      </w:pPr>
      <w:r w:rsidRPr="005344B4">
        <w:rPr>
          <w:rFonts w:cs="Times New Roman"/>
        </w:rPr>
        <w:t>Autoethnography is a qualitative research method that combines autobiography and ethnography to explore how individual experiences connect to broader soc</w:t>
      </w:r>
      <w:r w:rsidR="003E0CBC" w:rsidRPr="005344B4">
        <w:rPr>
          <w:rFonts w:cs="Times New Roman"/>
        </w:rPr>
        <w:t>io-political, cultural and environmental issues</w:t>
      </w:r>
      <w:r w:rsidR="00455534" w:rsidRPr="005344B4">
        <w:rPr>
          <w:rFonts w:cs="Times New Roman"/>
        </w:rPr>
        <w:t xml:space="preserve"> (Ellis, Adams &amp; Bochner, 2011; Chang, 2008)</w:t>
      </w:r>
      <w:r w:rsidR="003E0CBC" w:rsidRPr="005344B4">
        <w:rPr>
          <w:rFonts w:cs="Times New Roman"/>
        </w:rPr>
        <w:t>.</w:t>
      </w:r>
      <w:r w:rsidR="00750E73" w:rsidRPr="005344B4">
        <w:rPr>
          <w:rFonts w:eastAsia="Times New Roman" w:cs="Times New Roman"/>
          <w:sz w:val="24"/>
          <w:szCs w:val="24"/>
          <w:lang w:eastAsia="en-GB"/>
        </w:rPr>
        <w:t xml:space="preserve"> </w:t>
      </w:r>
      <w:r w:rsidR="00750E73" w:rsidRPr="005344B4">
        <w:rPr>
          <w:rFonts w:cs="Times New Roman"/>
        </w:rPr>
        <w:t xml:space="preserve">It is which is grounded in reflexivity and the recognition that the researcher is both a participant in and interpreter of </w:t>
      </w:r>
      <w:r w:rsidR="00123B85" w:rsidRPr="005344B4">
        <w:rPr>
          <w:rFonts w:cs="Times New Roman"/>
        </w:rPr>
        <w:t>culture</w:t>
      </w:r>
      <w:r w:rsidR="00750E73" w:rsidRPr="005344B4">
        <w:rPr>
          <w:rFonts w:cs="Times New Roman"/>
        </w:rPr>
        <w:t>.</w:t>
      </w:r>
      <w:r w:rsidR="00123B85" w:rsidRPr="005344B4">
        <w:rPr>
          <w:rFonts w:cs="Times New Roman"/>
        </w:rPr>
        <w:t xml:space="preserve"> A</w:t>
      </w:r>
      <w:r w:rsidR="00750E73" w:rsidRPr="005344B4">
        <w:rPr>
          <w:rFonts w:cs="Times New Roman"/>
        </w:rPr>
        <w:t>utoethnograp</w:t>
      </w:r>
      <w:r w:rsidR="00123B85" w:rsidRPr="005344B4">
        <w:rPr>
          <w:rFonts w:cs="Times New Roman"/>
        </w:rPr>
        <w:t xml:space="preserve">hy </w:t>
      </w:r>
      <w:r w:rsidR="00123B85" w:rsidRPr="005344B4">
        <w:rPr>
          <w:rFonts w:cs="Times New Roman"/>
        </w:rPr>
        <w:lastRenderedPageBreak/>
        <w:t xml:space="preserve">enables a recognition that the </w:t>
      </w:r>
      <w:r w:rsidR="00FA1BAE" w:rsidRPr="005344B4">
        <w:rPr>
          <w:rFonts w:cs="Times New Roman"/>
        </w:rPr>
        <w:t>researcher embodies</w:t>
      </w:r>
      <w:r w:rsidR="00564194" w:rsidRPr="005344B4">
        <w:rPr>
          <w:rFonts w:cs="Times New Roman"/>
        </w:rPr>
        <w:t xml:space="preserve"> a </w:t>
      </w:r>
      <w:r w:rsidR="00FA1BAE" w:rsidRPr="005344B4">
        <w:rPr>
          <w:rFonts w:cs="Times New Roman"/>
        </w:rPr>
        <w:t>subject positio</w:t>
      </w:r>
      <w:r w:rsidR="00564194" w:rsidRPr="005344B4">
        <w:rPr>
          <w:rFonts w:cs="Times New Roman"/>
        </w:rPr>
        <w:t>n</w:t>
      </w:r>
      <w:r w:rsidR="00FA1BAE" w:rsidRPr="005344B4">
        <w:rPr>
          <w:rFonts w:cs="Times New Roman"/>
        </w:rPr>
        <w:t xml:space="preserve"> in relation to their research, </w:t>
      </w:r>
      <w:r w:rsidR="00750E73" w:rsidRPr="005344B4">
        <w:rPr>
          <w:rFonts w:cs="Times New Roman"/>
        </w:rPr>
        <w:t>acknowledging that research and writing are deeply personal, ethical, and political acts.</w:t>
      </w:r>
      <w:r w:rsidR="000E66C0" w:rsidRPr="005344B4">
        <w:rPr>
          <w:rFonts w:cs="Times New Roman"/>
        </w:rPr>
        <w:t xml:space="preserve"> </w:t>
      </w:r>
      <w:r w:rsidR="00455534" w:rsidRPr="005344B4">
        <w:rPr>
          <w:rFonts w:cs="Times New Roman"/>
        </w:rPr>
        <w:t xml:space="preserve">Rather than </w:t>
      </w:r>
      <w:r w:rsidR="008C518F" w:rsidRPr="005344B4">
        <w:rPr>
          <w:rFonts w:cs="Times New Roman"/>
        </w:rPr>
        <w:t>viewing the</w:t>
      </w:r>
      <w:r w:rsidR="008F64B6" w:rsidRPr="005344B4">
        <w:rPr>
          <w:rFonts w:cs="Times New Roman"/>
        </w:rPr>
        <w:t xml:space="preserve"> </w:t>
      </w:r>
      <w:r w:rsidR="00AD06CB" w:rsidRPr="005344B4">
        <w:rPr>
          <w:rFonts w:cs="Times New Roman"/>
        </w:rPr>
        <w:t>researcher’s</w:t>
      </w:r>
      <w:r w:rsidR="008F64B6" w:rsidRPr="005344B4">
        <w:rPr>
          <w:rFonts w:cs="Times New Roman"/>
        </w:rPr>
        <w:t xml:space="preserve"> positionality as a challenge to </w:t>
      </w:r>
      <w:r w:rsidR="007F6051" w:rsidRPr="005344B4">
        <w:rPr>
          <w:rFonts w:cs="Times New Roman"/>
        </w:rPr>
        <w:t xml:space="preserve">academic rigour, </w:t>
      </w:r>
      <w:r w:rsidR="00455534" w:rsidRPr="005344B4">
        <w:rPr>
          <w:rFonts w:cs="Times New Roman"/>
        </w:rPr>
        <w:t>autoethnography s</w:t>
      </w:r>
      <w:r w:rsidR="007F6051" w:rsidRPr="005344B4">
        <w:rPr>
          <w:rFonts w:cs="Times New Roman"/>
        </w:rPr>
        <w:t xml:space="preserve">upports critical interrogation </w:t>
      </w:r>
      <w:r w:rsidR="006511DD" w:rsidRPr="005344B4">
        <w:rPr>
          <w:rFonts w:cs="Times New Roman"/>
        </w:rPr>
        <w:t xml:space="preserve">of </w:t>
      </w:r>
      <w:r w:rsidR="004520DA" w:rsidRPr="005344B4">
        <w:rPr>
          <w:rFonts w:cs="Times New Roman"/>
        </w:rPr>
        <w:t>positionality as a mark of rigour.</w:t>
      </w:r>
      <w:r w:rsidR="000E66C0" w:rsidRPr="005344B4">
        <w:rPr>
          <w:rFonts w:cs="Times New Roman"/>
        </w:rPr>
        <w:t xml:space="preserve"> Drawing a parallel with standpoint feminism, </w:t>
      </w:r>
      <w:r w:rsidR="00871C13" w:rsidRPr="005344B4">
        <w:rPr>
          <w:rFonts w:cs="Times New Roman"/>
        </w:rPr>
        <w:t xml:space="preserve">personal experience is recognised as a site of knowledge that can tell us more about </w:t>
      </w:r>
      <w:r w:rsidR="0030601E" w:rsidRPr="005344B4">
        <w:rPr>
          <w:rFonts w:cs="Times New Roman"/>
        </w:rPr>
        <w:t>broader</w:t>
      </w:r>
      <w:r w:rsidR="00871C13" w:rsidRPr="005344B4">
        <w:rPr>
          <w:rFonts w:cs="Times New Roman"/>
        </w:rPr>
        <w:t xml:space="preserve"> soci</w:t>
      </w:r>
      <w:r w:rsidR="0030601E" w:rsidRPr="005344B4">
        <w:rPr>
          <w:rFonts w:cs="Times New Roman"/>
        </w:rPr>
        <w:t xml:space="preserve">o-political </w:t>
      </w:r>
      <w:r w:rsidR="00871C13" w:rsidRPr="005344B4">
        <w:rPr>
          <w:rFonts w:cs="Times New Roman"/>
        </w:rPr>
        <w:t>structure</w:t>
      </w:r>
      <w:r w:rsidR="0030601E" w:rsidRPr="005344B4">
        <w:rPr>
          <w:rFonts w:cs="Times New Roman"/>
        </w:rPr>
        <w:t>s</w:t>
      </w:r>
      <w:r w:rsidR="00455534" w:rsidRPr="005344B4">
        <w:rPr>
          <w:rFonts w:cs="Times New Roman"/>
        </w:rPr>
        <w:t xml:space="preserve"> (Har</w:t>
      </w:r>
      <w:r w:rsidR="00122DF5" w:rsidRPr="005344B4">
        <w:rPr>
          <w:rFonts w:cs="Times New Roman"/>
        </w:rPr>
        <w:t>ding,</w:t>
      </w:r>
      <w:r w:rsidR="0063061F" w:rsidRPr="005344B4">
        <w:rPr>
          <w:rFonts w:cs="Times New Roman"/>
        </w:rPr>
        <w:t xml:space="preserve"> 1986; Smith, 1987)</w:t>
      </w:r>
      <w:r w:rsidR="0030601E" w:rsidRPr="005344B4">
        <w:rPr>
          <w:rFonts w:cs="Times New Roman"/>
        </w:rPr>
        <w:t>.</w:t>
      </w:r>
      <w:r w:rsidR="00EF1062" w:rsidRPr="005344B4">
        <w:rPr>
          <w:rFonts w:cs="Times New Roman"/>
        </w:rPr>
        <w:t xml:space="preserve"> My autoethnographic approach is evocative as opposed to analytic</w:t>
      </w:r>
      <w:r w:rsidR="00E83251" w:rsidRPr="005344B4">
        <w:rPr>
          <w:rFonts w:cs="Times New Roman"/>
        </w:rPr>
        <w:t xml:space="preserve"> </w:t>
      </w:r>
      <w:r w:rsidR="0063061F" w:rsidRPr="005344B4">
        <w:rPr>
          <w:rFonts w:cs="Times New Roman"/>
        </w:rPr>
        <w:t xml:space="preserve">(Ellis, Adams &amp; Bochner) </w:t>
      </w:r>
      <w:r w:rsidR="00EF1062" w:rsidRPr="005344B4">
        <w:rPr>
          <w:rFonts w:cs="Times New Roman"/>
        </w:rPr>
        <w:t xml:space="preserve">attempting to draw out </w:t>
      </w:r>
      <w:r w:rsidR="006C4CFA" w:rsidRPr="005344B4">
        <w:rPr>
          <w:rFonts w:cs="Times New Roman"/>
        </w:rPr>
        <w:t>t</w:t>
      </w:r>
      <w:r w:rsidR="00EF1062" w:rsidRPr="005344B4">
        <w:rPr>
          <w:rFonts w:cs="Times New Roman"/>
        </w:rPr>
        <w:t xml:space="preserve">he emotional significance of </w:t>
      </w:r>
      <w:r w:rsidR="006C4CFA" w:rsidRPr="005344B4">
        <w:rPr>
          <w:rFonts w:cs="Times New Roman"/>
        </w:rPr>
        <w:t>the contemporary environmental politics</w:t>
      </w:r>
      <w:r w:rsidR="00E83251" w:rsidRPr="005344B4">
        <w:rPr>
          <w:rFonts w:cs="Times New Roman"/>
        </w:rPr>
        <w:t xml:space="preserve"> and how they can surface in everyday life and intimate parent-child relations. </w:t>
      </w:r>
      <w:r w:rsidR="0063061F" w:rsidRPr="005344B4">
        <w:rPr>
          <w:rFonts w:cs="Times New Roman"/>
        </w:rPr>
        <w:t>I</w:t>
      </w:r>
      <w:r w:rsidR="001975B0" w:rsidRPr="005344B4">
        <w:rPr>
          <w:rFonts w:cs="Times New Roman"/>
        </w:rPr>
        <w:t xml:space="preserve">n chapters 4 and 5, reflections on conversations and encounters </w:t>
      </w:r>
      <w:r w:rsidR="00D94C7C" w:rsidRPr="005344B4">
        <w:rPr>
          <w:rFonts w:cs="Times New Roman"/>
        </w:rPr>
        <w:t xml:space="preserve">experienced </w:t>
      </w:r>
      <w:r w:rsidR="001975B0" w:rsidRPr="005344B4">
        <w:rPr>
          <w:rFonts w:cs="Times New Roman"/>
        </w:rPr>
        <w:t xml:space="preserve">with my children </w:t>
      </w:r>
      <w:r w:rsidR="00D94C7C" w:rsidRPr="005344B4">
        <w:rPr>
          <w:rFonts w:cs="Times New Roman"/>
        </w:rPr>
        <w:t>during visits to the research sites and beyond also feature</w:t>
      </w:r>
      <w:r w:rsidR="00900C34" w:rsidRPr="005344B4">
        <w:rPr>
          <w:rFonts w:cs="Times New Roman"/>
        </w:rPr>
        <w:t>. T</w:t>
      </w:r>
      <w:r w:rsidR="00D94C7C" w:rsidRPr="005344B4">
        <w:rPr>
          <w:rFonts w:cs="Times New Roman"/>
        </w:rPr>
        <w:t xml:space="preserve">hey inform my understanding of the ways in which children make sense of </w:t>
      </w:r>
      <w:r w:rsidR="00900C34" w:rsidRPr="005344B4">
        <w:rPr>
          <w:rFonts w:cs="Times New Roman"/>
        </w:rPr>
        <w:t xml:space="preserve">ecological crisis through these spaces. </w:t>
      </w:r>
    </w:p>
    <w:p w14:paraId="57F400B4" w14:textId="39F6C004" w:rsidR="009746C9" w:rsidRPr="005344B4" w:rsidRDefault="009746C9" w:rsidP="00900C34">
      <w:pPr>
        <w:pStyle w:val="Bibliography"/>
        <w:spacing w:line="480" w:lineRule="auto"/>
        <w:rPr>
          <w:rFonts w:cs="Times New Roman"/>
        </w:rPr>
      </w:pPr>
      <w:r w:rsidRPr="005344B4">
        <w:rPr>
          <w:rFonts w:cs="Times New Roman"/>
        </w:rPr>
        <w:t xml:space="preserve">My first child was born 4 weeks before I embarked on the post-graduate journey that would find its summative expression in this thesis. It was 2017, the year that Blue Planet II captured the imagination of the British public and delivered a warning to an audience of 14.1 million of a planet on the brink of collapse. One year later, Extinction Rebellion and Fridays for Future initiated a wave of large-scale climate protests that mobilised the intergenerational framing of climate and ecological catastrophes in their appeals for action and demands for accountability. I followed Extinction Rebellion closely in its early days, impressed by the scale of its mobilisation, moved by its moral appeal and filled with the hope that that if enough people took the same kind of action, radical change would inevitably happen (see </w:t>
      </w:r>
      <w:r w:rsidR="008B4459" w:rsidRPr="005344B4">
        <w:rPr>
          <w:rFonts w:cs="Times New Roman"/>
        </w:rPr>
        <w:t>C</w:t>
      </w:r>
      <w:r w:rsidRPr="005344B4">
        <w:rPr>
          <w:rFonts w:cs="Times New Roman"/>
        </w:rPr>
        <w:t xml:space="preserve">hapter </w:t>
      </w:r>
      <w:r w:rsidR="008B4459" w:rsidRPr="005344B4">
        <w:rPr>
          <w:rFonts w:cs="Times New Roman"/>
        </w:rPr>
        <w:t>6</w:t>
      </w:r>
      <w:r w:rsidRPr="005344B4">
        <w:rPr>
          <w:rFonts w:cs="Times New Roman"/>
        </w:rPr>
        <w:t xml:space="preserve"> for a critique of this strategy). Having recently moved away from London, and still adjusting to the ways in which caring for my baby had limited the mobility and </w:t>
      </w:r>
      <w:r w:rsidR="003F2939" w:rsidRPr="005344B4">
        <w:rPr>
          <w:rFonts w:cs="Times New Roman"/>
        </w:rPr>
        <w:t>i</w:t>
      </w:r>
      <w:r w:rsidRPr="005344B4">
        <w:rPr>
          <w:rFonts w:cs="Times New Roman"/>
        </w:rPr>
        <w:t>ndependence I previously enjoyed</w:t>
      </w:r>
      <w:r w:rsidR="008B4459" w:rsidRPr="005344B4">
        <w:rPr>
          <w:rFonts w:cs="Times New Roman"/>
        </w:rPr>
        <w:t xml:space="preserve"> </w:t>
      </w:r>
      <w:r w:rsidR="008B4459" w:rsidRPr="005344B4">
        <w:rPr>
          <w:rFonts w:cs="Times New Roman"/>
        </w:rPr>
        <w:fldChar w:fldCharType="begin"/>
      </w:r>
      <w:r w:rsidR="008B4459" w:rsidRPr="005344B4">
        <w:rPr>
          <w:rFonts w:cs="Times New Roman"/>
        </w:rPr>
        <w:instrText xml:space="preserve"> ADDIN ZOTERO_ITEM CSL_CITATION {"citationID":"odl7S3pI","properties":{"formattedCitation":"(Boyer and Spinney, 2016)","plainCitation":"(Boyer and Spinney, 2016)","noteIndex":0},"citationItems":[{"id":1176,"uris":["http://zotero.org/users/6040264/items/4CRMT6A9"],"itemData":{"id":1176,"type":"article-journal","abstract":"This paper is about the entanglements or mutually affecting engagements with the material world that occur in the course of trying to becoming mobile with a small baby. Drawing on a rigorous empirical base of 37 interviews with 20 families in East London, we analyse the relationships between discourses of parenting and the material practices of journey-making. Bringing together conceptual work on the new materialism and mobility studies, we advance the concept of mother–baby assemblages as a way to understand mobile motherhood, and consider the emotional and affective dimensions of parenting in public that emerge through journey-making. We argue that the transition to motherhood occurs in part through entanglements with the more than human in the course of becoming mobile (including matter, affects, policies and built form). We further argue that approaching motherhood from the perspective of material entanglements advances geographical scholarship by deepening our understanding of mobility as a relational practice. Finally, we extend conceptual work in Geography as a whole by showing the utility of new materialist philosophy as a means for theorising identity.","container-title":"Environment and Planning D: Society and Space","DOI":"10.1177/0263775815622209","ISSN":"0263-7758","issue":"6","journalAbbreviation":"Environ Plan D","language":"en","note":"publisher: SAGE Publications Ltd STM","page":"1113-1131","source":"SAGE Journals","title":"Motherhood, mobility and materiality: Material entanglements, journey-making and the process of ‘becoming mother’","title-short":"Motherhood, mobility and materiality","volume":"34","author":[{"family":"Boyer","given":"Kate"},{"family":"Spinney","given":"Justin"}],"issued":{"date-parts":[["2016",12,1]]}}}],"schema":"https://github.com/citation-style-language/schema/raw/master/csl-citation.json"} </w:instrText>
      </w:r>
      <w:r w:rsidR="008B4459" w:rsidRPr="005344B4">
        <w:rPr>
          <w:rFonts w:cs="Times New Roman"/>
        </w:rPr>
        <w:fldChar w:fldCharType="separate"/>
      </w:r>
      <w:r w:rsidR="008B4459" w:rsidRPr="005344B4">
        <w:rPr>
          <w:rFonts w:cs="Times New Roman"/>
        </w:rPr>
        <w:t>(Boyer and Spinney, 2016)</w:t>
      </w:r>
      <w:r w:rsidR="008B4459" w:rsidRPr="005344B4">
        <w:rPr>
          <w:rFonts w:cs="Times New Roman"/>
        </w:rPr>
        <w:fldChar w:fldCharType="end"/>
      </w:r>
      <w:r w:rsidR="003F2939" w:rsidRPr="005344B4">
        <w:rPr>
          <w:rFonts w:cs="Times New Roman"/>
        </w:rPr>
        <w:t xml:space="preserve"> </w:t>
      </w:r>
      <w:r w:rsidRPr="005344B4">
        <w:rPr>
          <w:rFonts w:cs="Times New Roman"/>
        </w:rPr>
        <w:t>I watched the initial XR Rebellions unfold on social media and across news media headlines with a mixture of guilt and FOMO</w:t>
      </w:r>
      <w:r w:rsidRPr="005344B4">
        <w:rPr>
          <w:rStyle w:val="FootnoteReference"/>
          <w:rFonts w:cs="Times New Roman"/>
        </w:rPr>
        <w:footnoteReference w:id="27"/>
      </w:r>
      <w:r w:rsidRPr="005344B4">
        <w:rPr>
          <w:rFonts w:cs="Times New Roman"/>
        </w:rPr>
        <w:t xml:space="preserve">. </w:t>
      </w:r>
    </w:p>
    <w:p w14:paraId="46CBE284" w14:textId="609FCB97" w:rsidR="009746C9" w:rsidRPr="005344B4" w:rsidRDefault="009746C9" w:rsidP="009811B0">
      <w:pPr>
        <w:spacing w:line="480" w:lineRule="auto"/>
        <w:rPr>
          <w:rFonts w:cs="Times New Roman"/>
        </w:rPr>
      </w:pPr>
      <w:r w:rsidRPr="005344B4">
        <w:rPr>
          <w:rFonts w:cs="Times New Roman"/>
        </w:rPr>
        <w:t xml:space="preserve">Environmental politics and publics in the UK have shifted significantly in the intervening years, particularly with the onset of the ecological catastrophe of COVID-19. This global pandemic revealed </w:t>
      </w:r>
      <w:r w:rsidRPr="005344B4">
        <w:rPr>
          <w:rFonts w:cs="Times New Roman"/>
        </w:rPr>
        <w:lastRenderedPageBreak/>
        <w:t xml:space="preserve">for many the possibility of radical social change happening very quickly; as well as the fragility of the global economic systems and supply chains which uphold the fantasy of neoliberal economic order. The ‘energy crisis’ soon followed, as relative geopolitical stability broke down between Russia and Europe following Russia’s invasion of Ukraine. The interplay between ecological crises, COVID-19, the invasion of Ukraine, the ‘energy crisis’ and ensuing ‘cost of living crisis’  has been described by global risk forecasters as one of emerging </w:t>
      </w:r>
      <w:proofErr w:type="spellStart"/>
      <w:r w:rsidRPr="005344B4">
        <w:rPr>
          <w:rFonts w:cs="Times New Roman"/>
        </w:rPr>
        <w:t>polycrisis</w:t>
      </w:r>
      <w:proofErr w:type="spellEnd"/>
      <w:r w:rsidRPr="005344B4">
        <w:rPr>
          <w:rFonts w:cs="Times New Roman"/>
        </w:rPr>
        <w:t xml:space="preserve">, ‘a cluster of related global risks with compounding effects, such that the overall impact exceeds the sum of each part’ </w:t>
      </w:r>
      <w:r w:rsidR="00BF7D2B" w:rsidRPr="005344B4">
        <w:rPr>
          <w:rFonts w:cs="Times New Roman"/>
        </w:rPr>
        <w:fldChar w:fldCharType="begin"/>
      </w:r>
      <w:r w:rsidR="009279C5" w:rsidRPr="005344B4">
        <w:rPr>
          <w:rFonts w:cs="Times New Roman"/>
        </w:rPr>
        <w:instrText xml:space="preserve"> ADDIN ZOTERO_ITEM CSL_CITATION {"citationID":"rtJ6Q8nd","properties":{"formattedCitation":"(World Economic Forum, 2023)","plainCitation":"(World Economic Forum, 2023)","noteIndex":0},"citationItems":[{"id":2308,"uris":["http://zotero.org/users/6040264/items/DBC6VCP8"],"itemData":{"id":2308,"type":"post-weblog","abstract":"Coined in the 1970s, ‘polycrisis’ has been popularized by the historian Adam Tooze to describe the interaction of multiple crises at once. Here’s what you need to know.","container-title":"World Economic Forum","language":"en","title":"This is why ‘polycrisis’ is a useful way of looking at the world right now","URL":"https://www.weforum.org/agenda/2023/03/polycrisis-adam-tooze-historian-explains/","author":[{"family":"World Economic Forum","given":""}],"accessed":{"date-parts":[["2024",3,14]]},"issued":{"date-parts":[["2023",3,7]]}}}],"schema":"https://github.com/citation-style-language/schema/raw/master/csl-citation.json"} </w:instrText>
      </w:r>
      <w:r w:rsidR="00BF7D2B" w:rsidRPr="005344B4">
        <w:rPr>
          <w:rFonts w:cs="Times New Roman"/>
        </w:rPr>
        <w:fldChar w:fldCharType="separate"/>
      </w:r>
      <w:r w:rsidR="009279C5" w:rsidRPr="005344B4">
        <w:rPr>
          <w:rFonts w:cs="Times New Roman"/>
        </w:rPr>
        <w:t>(World Economic Forum, 2023)</w:t>
      </w:r>
      <w:r w:rsidR="00BF7D2B" w:rsidRPr="005344B4">
        <w:rPr>
          <w:rFonts w:cs="Times New Roman"/>
        </w:rPr>
        <w:fldChar w:fldCharType="end"/>
      </w:r>
      <w:r w:rsidR="009279C5" w:rsidRPr="005344B4">
        <w:rPr>
          <w:rFonts w:cs="Times New Roman"/>
        </w:rPr>
        <w:t>.</w:t>
      </w:r>
      <w:r w:rsidRPr="005344B4">
        <w:rPr>
          <w:rFonts w:cs="Times New Roman"/>
        </w:rPr>
        <w:t xml:space="preserve">  The World </w:t>
      </w:r>
      <w:r w:rsidR="008C518F" w:rsidRPr="005344B4">
        <w:rPr>
          <w:rFonts w:cs="Times New Roman"/>
        </w:rPr>
        <w:t>Economic</w:t>
      </w:r>
      <w:r w:rsidRPr="005344B4">
        <w:rPr>
          <w:rFonts w:cs="Times New Roman"/>
        </w:rPr>
        <w:t xml:space="preserve"> Forum concludes that rapidly accelerating geopolitical, environmental, societal and technological risks that characterise our current times are likely </w:t>
      </w:r>
      <w:r w:rsidR="00C1267F">
        <w:rPr>
          <w:rFonts w:cs="Times New Roman"/>
        </w:rPr>
        <w:t xml:space="preserve">to </w:t>
      </w:r>
      <w:r w:rsidRPr="005344B4">
        <w:rPr>
          <w:rFonts w:cs="Times New Roman"/>
        </w:rPr>
        <w:t xml:space="preserve">evolve into a </w:t>
      </w:r>
      <w:proofErr w:type="spellStart"/>
      <w:r w:rsidRPr="005344B4">
        <w:rPr>
          <w:rFonts w:cs="Times New Roman"/>
        </w:rPr>
        <w:t>polycrisis</w:t>
      </w:r>
      <w:proofErr w:type="spellEnd"/>
      <w:r w:rsidRPr="005344B4">
        <w:rPr>
          <w:rFonts w:cs="Times New Roman"/>
        </w:rPr>
        <w:t xml:space="preserve"> converging around a global natural resource shortage by 2030 (WEF, 2023). This is just one of many grim predictions which have become integral to living in Anthropocene times, in terms of storying, knowing and governing, as well as experiencing its perilous and unevenly distributed material effects. This is not the first-time humans have had to contemplate or live through world endings </w:t>
      </w:r>
      <w:r w:rsidR="009279C5" w:rsidRPr="005344B4">
        <w:rPr>
          <w:rFonts w:cs="Times New Roman"/>
        </w:rPr>
        <w:fldChar w:fldCharType="begin"/>
      </w:r>
      <w:r w:rsidR="009279C5" w:rsidRPr="005344B4">
        <w:rPr>
          <w:rFonts w:cs="Times New Roman"/>
        </w:rPr>
        <w:instrText xml:space="preserve"> ADDIN ZOTERO_ITEM CSL_CITATION {"citationID":"BbWPzkJJ","properties":{"formattedCitation":"(Danowski and Viveiros de Castro, 2017)","plainCitation":"(Danowski and Viveiros de Castro, 2017)","noteIndex":0},"citationItems":[{"id":2306,"uris":["http://zotero.org/users/6040264/items/768QGI7W"],"itemData":{"id":2306,"type":"book","abstract":"\"The end of the world is a seemingly interminable topic; at least, of course, until it happens. Environmental catastrophe and planetary apocalypse are subjects of enduring fascination and, as ethnographic studies show, human cultures have approached them in very different ways. Indeed, in the face of the growing perception of the dire effects of global warming, some of these visions have been given a new lease on life. Information and analyses concerning the human causes and the catastrophic consequences of the planetary crisis have been accumulating at an ever-increasing rate, mobilising popular opinion as well as academic reflection. In this book, philosopher Deborah Danowski and anthropologist Eduardo Viveiros de Castro offer a bold overview and interpretation of these current discourses on the end of the world, reading them as thought experiments on the decline of the West's anthropological adventure; that is, as attempts, though not necessarily intentional ones, at inventing a mythology that is adequate to the present. This work has important implications for the future development of ecological practices and it will appeal to a broad audience interested in contemporary anthropology, philosophy, and environmentalism\"--","call-number":"BL503 .D3613 2017","event-place":"Malden, MA","ISBN":"978-1-5095-0397-1","language":"eng","number-of-pages":"186","publisher":"Polity","publisher-place":"Malden, MA","source":"Library of Congress ISBN","title":"The ends of the world","author":[{"family":"Danowski","given":"Déborah"},{"family":"Viveiros de Castro","given":"Eduardo Batalha"}],"issued":{"date-parts":[["2017"]]}}}],"schema":"https://github.com/citation-style-language/schema/raw/master/csl-citation.json"} </w:instrText>
      </w:r>
      <w:r w:rsidR="009279C5" w:rsidRPr="005344B4">
        <w:rPr>
          <w:rFonts w:cs="Times New Roman"/>
        </w:rPr>
        <w:fldChar w:fldCharType="separate"/>
      </w:r>
      <w:r w:rsidR="009279C5" w:rsidRPr="005344B4">
        <w:rPr>
          <w:rFonts w:cs="Times New Roman"/>
        </w:rPr>
        <w:t>(Danowski and Viveiros de Castro, 2017)</w:t>
      </w:r>
      <w:r w:rsidR="009279C5" w:rsidRPr="005344B4">
        <w:rPr>
          <w:rFonts w:cs="Times New Roman"/>
        </w:rPr>
        <w:fldChar w:fldCharType="end"/>
      </w:r>
      <w:r w:rsidR="009279C5" w:rsidRPr="005344B4">
        <w:rPr>
          <w:rFonts w:cs="Times New Roman"/>
        </w:rPr>
        <w:t>,</w:t>
      </w:r>
      <w:r w:rsidRPr="005344B4">
        <w:rPr>
          <w:rFonts w:cs="Times New Roman"/>
        </w:rPr>
        <w:t xml:space="preserve"> indeed ‘indigenous people across the globe have experienced the end of the world multiple times over in colonial history’ </w:t>
      </w:r>
      <w:r w:rsidR="009279C5" w:rsidRPr="005344B4">
        <w:rPr>
          <w:rFonts w:cs="Times New Roman"/>
        </w:rPr>
        <w:fldChar w:fldCharType="begin"/>
      </w:r>
      <w:r w:rsidR="009279C5" w:rsidRPr="005344B4">
        <w:rPr>
          <w:rFonts w:cs="Times New Roman"/>
        </w:rPr>
        <w:instrText xml:space="preserve"> ADDIN ZOTERO_ITEM CSL_CITATION {"citationID":"jqrPiDqO","properties":{"formattedCitation":"(Tsing, Mathews and Bubandt, 2019)","plainCitation":"(Tsing, Mathews and Bubandt, 2019)","noteIndex":0},"citationItems":[{"id":2077,"uris":["http://zotero.org/users/6040264/items/QNQ8ELDP"],"itemData":{"id":2077,"type":"article-journal","abstract":"The Anthropocene deserves spatial as well as temporal analysis. “Patchy Anthropocene” is a conceptual tool for noticing landscape structure, with special attention to what we call “modular simplifications” and “feral proliferations.” This introduction suggests guidelines for thinking structurally about more-than-human social relations; “structure” here emerges from phenomenological attunements to specific multispecies histories, rather than being system characteristics. Indeed, we discuss “systems” as thought experiments, that is, imagined holisms that help make sense of structure. Ecological modeling, political economy, and alternative cosmologies are systems experiments that should rub up against each other in learning about the Anthropocene. We address the misleading claim that studies of nonhumans ignore social justice concerns as well as suggesting ways that ethnographers might address “hope” without rose-colored glasses. This introduction offers frames for appreciating the distinguished contributions to this supplement, and it traces key changes in anthropological thinking from the time of this supplement’s predecessor, the Wenner-Gren Foundation–sponsored 1956 volume, Man’s Role in Changing the Face of the Earth. Rather than interrogating philosophies of the Anthropocene, the supplement shows how anthropologists and allies, including historians, ecologists, and biologists, might best offer a critical description.","container-title":"Current Anthropology","DOI":"10.1086/703391","ISSN":"0011-3204","issue":"S20","note":"publisher: The University of Chicago Press","page":"S186-S197","source":"journals.uchicago.edu (Atypon)","title":"Patchy Anthropocene: Landscape Structure, Multispecies History, and the Retooling of Anthropology: An Introduction to Supplement 20","title-short":"Patchy Anthropocene","volume":"60","author":[{"family":"Tsing","given":"Anna Lowenhaupt"},{"family":"Mathews","given":"Andrew S."},{"family":"Bubandt","given":"Nils"}],"issued":{"date-parts":[["2019",8]]}}}],"schema":"https://github.com/citation-style-language/schema/raw/master/csl-citation.json"} </w:instrText>
      </w:r>
      <w:r w:rsidR="009279C5" w:rsidRPr="005344B4">
        <w:rPr>
          <w:rFonts w:cs="Times New Roman"/>
        </w:rPr>
        <w:fldChar w:fldCharType="separate"/>
      </w:r>
      <w:r w:rsidR="009279C5" w:rsidRPr="005344B4">
        <w:rPr>
          <w:rFonts w:cs="Times New Roman"/>
        </w:rPr>
        <w:t>(Tsing, Mathews and Bubandt, 2019)</w:t>
      </w:r>
      <w:r w:rsidR="009279C5" w:rsidRPr="005344B4">
        <w:rPr>
          <w:rFonts w:cs="Times New Roman"/>
        </w:rPr>
        <w:fldChar w:fldCharType="end"/>
      </w:r>
      <w:r w:rsidRPr="005344B4">
        <w:rPr>
          <w:rFonts w:cs="Times New Roman"/>
        </w:rPr>
        <w:t xml:space="preserve">. Learning from such historical and ongoing world-endings is vital for informing ethical and practical orientation towards worldly </w:t>
      </w:r>
      <w:proofErr w:type="spellStart"/>
      <w:r w:rsidRPr="005344B4">
        <w:rPr>
          <w:rFonts w:cs="Times New Roman"/>
        </w:rPr>
        <w:t>futuring</w:t>
      </w:r>
      <w:proofErr w:type="spellEnd"/>
      <w:r w:rsidR="009279C5" w:rsidRPr="005344B4">
        <w:rPr>
          <w:rFonts w:cs="Times New Roman"/>
        </w:rPr>
        <w:t xml:space="preserve"> </w:t>
      </w:r>
      <w:r w:rsidR="009279C5" w:rsidRPr="005344B4">
        <w:rPr>
          <w:rFonts w:cs="Times New Roman"/>
        </w:rPr>
        <w:fldChar w:fldCharType="begin"/>
      </w:r>
      <w:r w:rsidR="000B4EF8" w:rsidRPr="005344B4">
        <w:rPr>
          <w:rFonts w:cs="Times New Roman"/>
        </w:rPr>
        <w:instrText xml:space="preserve"> ADDIN ZOTERO_ITEM CSL_CITATION {"citationID":"7eY1Ymae","properties":{"formattedCitation":"(Mitchell and Chaudhury, 2020; Dekeyser, 2022)","plainCitation":"(Mitchell and Chaudhury, 2020; Dekeyser, 2022)","noteIndex":0},"citationItems":[{"id":1654,"uris":["http://zotero.org/users/6040264/items/FBGBFPRR"],"itemData":{"id":1654,"type":"article-journal","abstract":"We often hear that the ?end of the world? is approaching ? but whose world, exactly, is expected to end? Over the last several decades, a popular and influential literature has emerged, in International Relations (IR), social sciences, and in popular culture, on subjects such as ?human extinction?, ?global catastrophic risks?, and eco-apocalypse. Written by scientists, political scientists, and journalists for wide public audiences,1 this genre diagnoses what it considers the most serious global threats and offers strategies to protect the future of ?humanity?. This article will critically engage this genre to two ends: first, we aim to show that the present apocalyptic narratives embed a series of problematic assumptions which reveal that they are motivated not by a general concern with futures but rather with the task of securing white futures. Second, we seek to highlight how visions drawn from Black, Indigenous and People of Color (BIPOC) futurisms reimagine more just and vibrant futures.","container-title":"International Relations","DOI":"10.1177/0047117820948936","ISSN":"0047-1178","issue":"3","language":"en","note":"publisher: SAGE Publications Ltd","page":"309-332","source":"SAGE Journals","title":"Worlding beyond ‘the’ ‘end’ of ‘the world’: white apocalyptic visions and BIPOC futurisms","title-short":"Worlding beyond ‘the’ ‘end’ of ‘the world’","volume":"34","author":[{"family":"Mitchell","given":"Audra"},{"family":"Chaudhury","given":"Aadita"}],"issued":{"date-parts":[["2020",9,1]]}}},{"id":1416,"uris":["http://zotero.org/users/6040264/items/4N87UK6M"],"itemData":{"id":1416,"type":"article-journal","abstract":"This paper is concerned with the conceptual, discursive, and political inclination within spatial and social thought towards enacting ‘new worlds’, ‘worlds to come’, and ‘possible worlds’. Against the backdrop of this diffuse habit, which I refer to as ‘worldly futuring’, the paper calls attention to the ongoing challenge posed by worldlessness. It asks: what is lost, existentially or politically, in prioritising world-building over world-ending? Articulating a response to this question, the paper examines how the investment in future worlds functions, what it secures, and what it indemnifies against. Definitionally, ‘world’ lacks the ethical designation required to explain its signalling function as a positive horizon of futurity. Worldly futuring instead relies on three connected affirmations: world presents the promise of (meta)stability, of commonality, and of meaning. In prioritising these affirmations, worldly futuring immunises itself against the possibility of their radical absence or violent undoing, thereby working around, against, or sublating the threat of wordlessness. However, building on the scholarship of Derrida on worldless alterity and theorists of black negativity’s political calls for the ‘end of the world’, the central argument of the paper is that working-away worldlessness is neither inherently possible, nor is it necessarily desirable. Despite any attempt at immunisation, worldlessness haunts any project of worldly futuring, showing us that the assumed connection between world and futurity may well be an obstacle to radical futures.","container-title":"Transactions of the Institute of British Geographers","DOI":"10.1111/tran.12579","ISSN":"1475-5661","language":"en","note":"_eprint: https://onlinelibrary.wiley.com/doi/pdf/10.1111/tran.12579","page":"338-350","source":"Wiley Online Library","title":"Worldless futures: on the allure of ‘worlds to come’","title-short":"Worldless futures","volume":"48","author":[{"family":"Dekeyser","given":"Thomas"}],"issued":{"date-parts":[["2022"]]}}}],"schema":"https://github.com/citation-style-language/schema/raw/master/csl-citation.json"} </w:instrText>
      </w:r>
      <w:r w:rsidR="009279C5" w:rsidRPr="005344B4">
        <w:rPr>
          <w:rFonts w:cs="Times New Roman"/>
        </w:rPr>
        <w:fldChar w:fldCharType="separate"/>
      </w:r>
      <w:r w:rsidR="000B4EF8" w:rsidRPr="005344B4">
        <w:rPr>
          <w:rFonts w:cs="Times New Roman"/>
        </w:rPr>
        <w:t>(Mitchell and Chaudhury, 2020; Dekeyser, 2022)</w:t>
      </w:r>
      <w:r w:rsidR="009279C5" w:rsidRPr="005344B4">
        <w:rPr>
          <w:rFonts w:cs="Times New Roman"/>
        </w:rPr>
        <w:fldChar w:fldCharType="end"/>
      </w:r>
      <w:r w:rsidR="00F958CE" w:rsidRPr="005344B4">
        <w:rPr>
          <w:rFonts w:cs="Times New Roman"/>
        </w:rPr>
        <w:t xml:space="preserve">. </w:t>
      </w:r>
      <w:r w:rsidRPr="005344B4">
        <w:rPr>
          <w:rFonts w:cs="Times New Roman"/>
        </w:rPr>
        <w:t xml:space="preserve">Nevertheless, such predictions, combined with the ongoing failure of climate and environmental governance regimes to act with the speed and extent required to avert unfolding catastrophe, are shaping public responses and moods in the UK, as well as relations in everyday life. Lisa Howard’s recent work on parent climate activists demonstrates how fear, grief and guilt caused by witnessing extreme weather events – even at a distance – and the negative </w:t>
      </w:r>
      <w:proofErr w:type="spellStart"/>
      <w:r w:rsidRPr="005344B4">
        <w:rPr>
          <w:rFonts w:cs="Times New Roman"/>
        </w:rPr>
        <w:t>affects</w:t>
      </w:r>
      <w:proofErr w:type="spellEnd"/>
      <w:r w:rsidRPr="005344B4">
        <w:rPr>
          <w:rFonts w:cs="Times New Roman"/>
        </w:rPr>
        <w:t xml:space="preserve"> of climate discourses shape parenting practices and relations. In particular, her work illustrates the detrimental effect of ‘climate-related emotions’ on relationships between partners as well as other adult family members and friends</w:t>
      </w:r>
      <w:r w:rsidR="00CB06C7" w:rsidRPr="005344B4">
        <w:rPr>
          <w:rFonts w:cs="Times New Roman"/>
        </w:rPr>
        <w:t xml:space="preserve"> </w:t>
      </w:r>
      <w:r w:rsidR="00CB06C7" w:rsidRPr="005344B4">
        <w:rPr>
          <w:rFonts w:cs="Times New Roman"/>
        </w:rPr>
        <w:fldChar w:fldCharType="begin"/>
      </w:r>
      <w:r w:rsidR="00CB06C7" w:rsidRPr="005344B4">
        <w:rPr>
          <w:rFonts w:cs="Times New Roman"/>
        </w:rPr>
        <w:instrText xml:space="preserve"> ADDIN ZOTERO_ITEM CSL_CITATION {"citationID":"hQ2Sy67e","properties":{"formattedCitation":"(Howard, 2022)","plainCitation":"(Howard, 2022)","noteIndex":0},"citationItems":[{"id":1776,"uris":["http://zotero.org/users/6040264/items/TABDPHLG"],"itemData":{"id":1776,"type":"article-journal","abstract":"Emotional engagement with climate change has been identified as an important research agenda. Recent studies have suggested parental worry for children and future generations are motives for climate activism, highlighting both personal and social justice concerns. A global parent-led climate justice movement specifically articulating this has emerged, yet currently remains under-researched. At the same time, social movement research has tended to overlook the social embeddedness of activism. To address these gaps in knowledge, this study used a qualitative mix of diary entries and interviews of UK-based mothers and fathers to investigate the overlapping emotional spaces of climate activism and parenting. It found that a parental lens on climate, informed by dystopian imaginings and processes of responsibilisation amplified fear and risk-related feelings, but were managed by channelling energy into a diverse array of collective action spaces. This led to positive emotions of hope and solidarity which were fostered and circulated within close personal relationships. In addition, the study found times and spaces which put a strain on affective engagement, and on partner relationships. The paper discusses the lack of moral anger in this sample of climate activists compared to previous research, and calls for further enquiry into the movement's development of intergenerational justice grievances.","container-title":"Emotion, Space and Society","DOI":"10.1016/j.emospa.2022.100894","ISSN":"1755-4586","journalAbbreviation":"Emotion, Space and Society","language":"en","page":"100894","source":"ScienceDirect","title":"When global problems come home: Engagement with climate change within the intersecting affective spaces of parenting and activism","title-short":"When global problems come home","volume":"44","author":[{"family":"Howard","given":"Lisa"}],"issued":{"date-parts":[["2022",8,1]]}}}],"schema":"https://github.com/citation-style-language/schema/raw/master/csl-citation.json"} </w:instrText>
      </w:r>
      <w:r w:rsidR="00CB06C7" w:rsidRPr="005344B4">
        <w:rPr>
          <w:rFonts w:cs="Times New Roman"/>
        </w:rPr>
        <w:fldChar w:fldCharType="separate"/>
      </w:r>
      <w:r w:rsidR="00CB06C7" w:rsidRPr="005344B4">
        <w:rPr>
          <w:rFonts w:cs="Times New Roman"/>
        </w:rPr>
        <w:t>(Howard, 2022)</w:t>
      </w:r>
      <w:r w:rsidR="00CB06C7" w:rsidRPr="005344B4">
        <w:rPr>
          <w:rFonts w:cs="Times New Roman"/>
        </w:rPr>
        <w:fldChar w:fldCharType="end"/>
      </w:r>
      <w:r w:rsidR="00CB06C7" w:rsidRPr="005344B4">
        <w:rPr>
          <w:rFonts w:cs="Times New Roman"/>
        </w:rPr>
        <w:t xml:space="preserve">. </w:t>
      </w:r>
      <w:r w:rsidR="004014E8" w:rsidRPr="005344B4">
        <w:rPr>
          <w:rFonts w:cs="Times New Roman"/>
        </w:rPr>
        <w:t>Whilst some feel</w:t>
      </w:r>
      <w:r w:rsidRPr="005344B4">
        <w:rPr>
          <w:rFonts w:cs="Times New Roman"/>
        </w:rPr>
        <w:t xml:space="preserve"> that parents have a ‘special duty to mitigate climate change’ </w:t>
      </w:r>
      <w:r w:rsidR="00CB06C7" w:rsidRPr="005344B4">
        <w:rPr>
          <w:rFonts w:cs="Times New Roman"/>
        </w:rPr>
        <w:fldChar w:fldCharType="begin"/>
      </w:r>
      <w:r w:rsidR="00837B2F" w:rsidRPr="005344B4">
        <w:rPr>
          <w:rFonts w:cs="Times New Roman"/>
        </w:rPr>
        <w:instrText xml:space="preserve"> ADDIN ZOTERO_ITEM CSL_CITATION {"citationID":"AURMnGwf","properties":{"formattedCitation":"(Cripps, 2017)","plainCitation":"(Cripps, 2017)","noteIndex":0},"citationItems":[{"id":457,"uris":["http://zotero.org/users/6040264/items/FPSSZMIQ"],"itemData":{"id":457,"type":"article-journal","abstract":"This article argues that parents have a special, shared duty to organize for collective action on climate change mitigation and adaptation, but not for the reas...","archive_location":"Sage UK: London, England","container-title":"Politics, Philosophy &amp; Economics","DOI":"10.1177/1470594X17709038","language":"en","source":"journals-sagepub-com.ezphost.dur.ac.uk","title":"Do parents have a special duty to mitigate climate change?:","title-short":"Do parents have a special duty to mitigate climate change?","URL":"http://journals.sagepub.com/doi/10.1177/1470594X17709038","author":[{"family":"Cripps","given":"Elizabeth"}],"accessed":{"date-parts":[["2020",2,13]]},"issued":{"date-parts":[["2017",5,29]]}}}],"schema":"https://github.com/citation-style-language/schema/raw/master/csl-citation.json"} </w:instrText>
      </w:r>
      <w:r w:rsidR="00CB06C7" w:rsidRPr="005344B4">
        <w:rPr>
          <w:rFonts w:cs="Times New Roman"/>
        </w:rPr>
        <w:fldChar w:fldCharType="separate"/>
      </w:r>
      <w:r w:rsidR="00837B2F" w:rsidRPr="005344B4">
        <w:rPr>
          <w:rFonts w:cs="Times New Roman"/>
        </w:rPr>
        <w:t>(Cripps, 2017)</w:t>
      </w:r>
      <w:r w:rsidR="00CB06C7" w:rsidRPr="005344B4">
        <w:rPr>
          <w:rFonts w:cs="Times New Roman"/>
        </w:rPr>
        <w:fldChar w:fldCharType="end"/>
      </w:r>
      <w:r w:rsidR="00CB06C7" w:rsidRPr="005344B4">
        <w:rPr>
          <w:rFonts w:cs="Times New Roman"/>
        </w:rPr>
        <w:t xml:space="preserve"> </w:t>
      </w:r>
      <w:r w:rsidRPr="005344B4">
        <w:rPr>
          <w:rFonts w:cs="Times New Roman"/>
        </w:rPr>
        <w:t>others have gone further to argue that birthing children into the world at this current conjecture is morally irresponsible</w:t>
      </w:r>
      <w:r w:rsidR="000B4EF8" w:rsidRPr="005344B4">
        <w:rPr>
          <w:rFonts w:cs="Times New Roman"/>
        </w:rPr>
        <w:t xml:space="preserve"> </w:t>
      </w:r>
      <w:r w:rsidR="000B4EF8" w:rsidRPr="005344B4">
        <w:rPr>
          <w:rFonts w:cs="Times New Roman"/>
        </w:rPr>
        <w:fldChar w:fldCharType="begin"/>
      </w:r>
      <w:r w:rsidR="000B4EF8" w:rsidRPr="005344B4">
        <w:rPr>
          <w:rFonts w:cs="Times New Roman"/>
        </w:rPr>
        <w:instrText xml:space="preserve"> ADDIN ZOTERO_ITEM CSL_CITATION {"citationID":"tsbkgSiL","properties":{"formattedCitation":"(Rieder, 2017)","plainCitation":"(Rieder, 2017)","noteIndex":0},"citationItems":[{"id":22832,"uris":["http://zotero.org/users/6040264/items/6E5EWIDR"],"itemData":{"id":22832,"type":"webpage","abstract":"We need to stop pretending kids don't have environmental and ethical consequences.","container-title":"NBC News","language":"en","title":"Opinion | Kids are bad for Earth. To save it, we must stop having them","URL":"https://www.nbcnews.com/think/opinion/science-proves-kids-are-bad-earth-morality-suggests-we-stop-ncna820781","author":[{"family":"Rieder","given":"Travis"}],"accessed":{"date-parts":[["2025",9,19]]},"issued":{"date-parts":[["2017",11,15]]}}}],"schema":"https://github.com/citation-style-language/schema/raw/master/csl-citation.json"} </w:instrText>
      </w:r>
      <w:r w:rsidR="000B4EF8" w:rsidRPr="005344B4">
        <w:rPr>
          <w:rFonts w:cs="Times New Roman"/>
        </w:rPr>
        <w:fldChar w:fldCharType="separate"/>
      </w:r>
      <w:r w:rsidR="000B4EF8" w:rsidRPr="005344B4">
        <w:rPr>
          <w:rFonts w:cs="Times New Roman"/>
        </w:rPr>
        <w:t>(Rieder, 2017)</w:t>
      </w:r>
      <w:r w:rsidR="000B4EF8" w:rsidRPr="005344B4">
        <w:rPr>
          <w:rFonts w:cs="Times New Roman"/>
        </w:rPr>
        <w:fldChar w:fldCharType="end"/>
      </w:r>
      <w:r w:rsidR="000B4EF8" w:rsidRPr="005344B4">
        <w:rPr>
          <w:rFonts w:cs="Times New Roman"/>
        </w:rPr>
        <w:t xml:space="preserve">. </w:t>
      </w:r>
      <w:r w:rsidR="00C1131F" w:rsidRPr="005344B4">
        <w:rPr>
          <w:rFonts w:cs="Times New Roman"/>
        </w:rPr>
        <w:t>Awareness of</w:t>
      </w:r>
      <w:r w:rsidR="004014E8" w:rsidRPr="005344B4">
        <w:rPr>
          <w:rFonts w:cs="Times New Roman"/>
        </w:rPr>
        <w:t xml:space="preserve"> ecological crisis </w:t>
      </w:r>
      <w:r w:rsidR="00C1131F" w:rsidRPr="005344B4">
        <w:rPr>
          <w:rFonts w:cs="Times New Roman"/>
        </w:rPr>
        <w:t xml:space="preserve">together with the intensive moralising of parenting and parenthood </w:t>
      </w:r>
      <w:r w:rsidR="00481707" w:rsidRPr="005344B4">
        <w:rPr>
          <w:rFonts w:cs="Times New Roman"/>
        </w:rPr>
        <w:t>combine to generate a particularly acute sense of guilt, overwhelm and fear</w:t>
      </w:r>
      <w:r w:rsidR="00DE2F51" w:rsidRPr="005344B4">
        <w:rPr>
          <w:rFonts w:cs="Times New Roman"/>
        </w:rPr>
        <w:t>.</w:t>
      </w:r>
    </w:p>
    <w:p w14:paraId="16BDB5BA" w14:textId="18A56510" w:rsidR="009746C9" w:rsidRPr="005344B4" w:rsidRDefault="009746C9" w:rsidP="009811B0">
      <w:pPr>
        <w:spacing w:line="480" w:lineRule="auto"/>
        <w:rPr>
          <w:rFonts w:cs="Times New Roman"/>
        </w:rPr>
      </w:pPr>
      <w:r w:rsidRPr="005344B4">
        <w:rPr>
          <w:rFonts w:cs="Times New Roman"/>
        </w:rPr>
        <w:lastRenderedPageBreak/>
        <w:t xml:space="preserve">As a becoming-researcher who, like many critical academics and others, is striving towards better worlds, I am not immune to the affective force of such discourses, even as I may critique them. Especially at the time of heightened vulnerability and becoming-with which for many characterises the transition to </w:t>
      </w:r>
      <w:r w:rsidR="00FD1258" w:rsidRPr="005344B4">
        <w:rPr>
          <w:rFonts w:cs="Times New Roman"/>
        </w:rPr>
        <w:t>motherhood</w:t>
      </w:r>
      <w:r w:rsidRPr="005344B4">
        <w:rPr>
          <w:rFonts w:cs="Times New Roman"/>
        </w:rPr>
        <w:t xml:space="preserve"> </w:t>
      </w:r>
      <w:r w:rsidR="00FD1258" w:rsidRPr="005344B4">
        <w:rPr>
          <w:rFonts w:cs="Times New Roman"/>
        </w:rPr>
        <w:fldChar w:fldCharType="begin"/>
      </w:r>
      <w:r w:rsidR="00E36254" w:rsidRPr="005344B4">
        <w:rPr>
          <w:rFonts w:cs="Times New Roman"/>
        </w:rPr>
        <w:instrText xml:space="preserve"> ADDIN ZOTERO_ITEM CSL_CITATION {"citationID":"3Zdtncee","properties":{"formattedCitation":"(Jones, 2024)","plainCitation":"(Jones, 2024)","noteIndex":0},"citationItems":[{"id":22834,"uris":["http://zotero.org/users/6040264/items/JMU6Z9QF"],"itemData":{"id":22834,"type":"book","event-place":"Place of publication not identified","ISBN":"978-0-593-31732-7","language":"eng","note":"OCLC: 1433024818","publisher":"PANTHEON","publisher-place":"Place of publication not identified","source":"Open WorldCat","title":"MATRESCENCE: on the mind/body/spirit transformations of pregnancy, childbirth, and... motherhood","title-short":"MATRESCENCE","author":[{"family":"Jones","given":"Lucy"}],"issued":{"date-parts":[["2024"]]}}}],"schema":"https://github.com/citation-style-language/schema/raw/master/csl-citation.json"} </w:instrText>
      </w:r>
      <w:r w:rsidR="00FD1258" w:rsidRPr="005344B4">
        <w:rPr>
          <w:rFonts w:cs="Times New Roman"/>
        </w:rPr>
        <w:fldChar w:fldCharType="separate"/>
      </w:r>
      <w:r w:rsidR="00E36254" w:rsidRPr="005344B4">
        <w:rPr>
          <w:rFonts w:cs="Times New Roman"/>
        </w:rPr>
        <w:t>(Jones, 2024)</w:t>
      </w:r>
      <w:r w:rsidR="00FD1258" w:rsidRPr="005344B4">
        <w:rPr>
          <w:rFonts w:cs="Times New Roman"/>
        </w:rPr>
        <w:fldChar w:fldCharType="end"/>
      </w:r>
      <w:r w:rsidRPr="005344B4">
        <w:rPr>
          <w:rFonts w:cs="Times New Roman"/>
        </w:rPr>
        <w:t xml:space="preserve">, I have experienced the eco-anxiety, fear and guilt which feature in different ways, for differently positioned bodies, across all three of the sites I  explore.  Many of the internal struggles I have grappled with on a personal level are particular to my positionality as a middle class, white </w:t>
      </w:r>
      <w:r w:rsidR="00A67FDC" w:rsidRPr="005344B4">
        <w:rPr>
          <w:rFonts w:cs="Times New Roman"/>
        </w:rPr>
        <w:t>cis woman</w:t>
      </w:r>
      <w:r w:rsidRPr="005344B4">
        <w:rPr>
          <w:rFonts w:cs="Times New Roman"/>
        </w:rPr>
        <w:t xml:space="preserve">/mother who lives a comfortable and relatively privileged life in the </w:t>
      </w:r>
      <w:r w:rsidR="00D70562" w:rsidRPr="005344B4">
        <w:rPr>
          <w:rFonts w:cs="Times New Roman"/>
        </w:rPr>
        <w:t>Northeast</w:t>
      </w:r>
      <w:r w:rsidRPr="005344B4">
        <w:rPr>
          <w:rFonts w:cs="Times New Roman"/>
        </w:rPr>
        <w:t xml:space="preserve"> of England. I </w:t>
      </w:r>
      <w:r w:rsidR="004E48C9" w:rsidRPr="005344B4">
        <w:rPr>
          <w:rFonts w:cs="Times New Roman"/>
        </w:rPr>
        <w:t>highlight my own emotional turmoil</w:t>
      </w:r>
      <w:r w:rsidRPr="005344B4">
        <w:rPr>
          <w:rFonts w:cs="Times New Roman"/>
        </w:rPr>
        <w:t xml:space="preserve"> not </w:t>
      </w:r>
      <w:r w:rsidR="004E48C9" w:rsidRPr="005344B4">
        <w:rPr>
          <w:rFonts w:cs="Times New Roman"/>
        </w:rPr>
        <w:t>for</w:t>
      </w:r>
      <w:r w:rsidRPr="005344B4">
        <w:rPr>
          <w:rFonts w:cs="Times New Roman"/>
        </w:rPr>
        <w:t xml:space="preserve"> sympathy, but to acknowledge that a concern with raising my young daughters, navigating the increasing intensification of family life and living response-ably amidst geopolitical and planetary turmoil has been foundational to the development and expression of this research project. The ways in which I am becoming with my children and at the same time emerging through this work as a researcher are intimately bound up in the insights I have gained and the contributions I seek to make. Autoethnography offers a tool for inhabiting the co-</w:t>
      </w:r>
      <w:proofErr w:type="spellStart"/>
      <w:r w:rsidRPr="005344B4">
        <w:rPr>
          <w:rFonts w:cs="Times New Roman"/>
        </w:rPr>
        <w:t>becomings</w:t>
      </w:r>
      <w:proofErr w:type="spellEnd"/>
      <w:r w:rsidRPr="005344B4">
        <w:rPr>
          <w:rFonts w:cs="Times New Roman"/>
        </w:rPr>
        <w:t xml:space="preserve"> of my family life with my academic research which considers climate politics through the lens of family. Over the last 6 years, these co-constitutive aspects of my life have practically, conceptually, politically and emotionally shaped both this project and ongoing development as a researcher. </w:t>
      </w:r>
    </w:p>
    <w:p w14:paraId="2C0DAA25" w14:textId="7CB48425" w:rsidR="00A11EBA" w:rsidRPr="002D4D39" w:rsidRDefault="00264C8A" w:rsidP="00901009">
      <w:pPr>
        <w:pStyle w:val="Heading2"/>
      </w:pPr>
      <w:bookmarkStart w:id="55" w:name="_Toc213581783"/>
      <w:r w:rsidRPr="002D4D39">
        <w:t>3.4 Interviews</w:t>
      </w:r>
      <w:bookmarkEnd w:id="55"/>
      <w:r w:rsidR="00E0798C" w:rsidRPr="002D4D39">
        <w:tab/>
      </w:r>
    </w:p>
    <w:p w14:paraId="5A3AEEA8" w14:textId="0F69C46F" w:rsidR="00493FD2" w:rsidRPr="005344B4" w:rsidRDefault="008B4B2D" w:rsidP="009811B0">
      <w:pPr>
        <w:spacing w:line="480" w:lineRule="auto"/>
        <w:rPr>
          <w:rFonts w:cs="Times New Roman"/>
        </w:rPr>
      </w:pPr>
      <w:r w:rsidRPr="005344B4">
        <w:rPr>
          <w:rFonts w:cs="Times New Roman"/>
        </w:rPr>
        <w:t>After attending The Big one, I conduct</w:t>
      </w:r>
      <w:r w:rsidR="009D2C35" w:rsidRPr="005344B4">
        <w:rPr>
          <w:rFonts w:cs="Times New Roman"/>
        </w:rPr>
        <w:t>ed</w:t>
      </w:r>
      <w:r w:rsidRPr="005344B4">
        <w:rPr>
          <w:rFonts w:cs="Times New Roman"/>
        </w:rPr>
        <w:t xml:space="preserve"> interviews with adults who attended the protest with a child or children aged 11 or under to better understand the experiences of families with young children at large scale climate protests. </w:t>
      </w:r>
      <w:r w:rsidR="00FA2D3C" w:rsidRPr="005344B4">
        <w:rPr>
          <w:rFonts w:cs="Times New Roman"/>
        </w:rPr>
        <w:t xml:space="preserve">Ideally, I would have liked to conduct interviews across all three sites, however </w:t>
      </w:r>
      <w:r w:rsidR="00A05738" w:rsidRPr="005344B4">
        <w:rPr>
          <w:rFonts w:cs="Times New Roman"/>
        </w:rPr>
        <w:t>due to time constr</w:t>
      </w:r>
      <w:r w:rsidR="00410844" w:rsidRPr="005344B4">
        <w:rPr>
          <w:rFonts w:cs="Times New Roman"/>
        </w:rPr>
        <w:t>aints (all three research ‘events’ took place within a tight timeframe)</w:t>
      </w:r>
      <w:r w:rsidR="00631068" w:rsidRPr="005344B4">
        <w:rPr>
          <w:rFonts w:cs="Times New Roman"/>
        </w:rPr>
        <w:t xml:space="preserve"> I prioritised the Big One</w:t>
      </w:r>
      <w:r w:rsidR="003F30F7" w:rsidRPr="005344B4">
        <w:rPr>
          <w:rFonts w:cs="Times New Roman"/>
        </w:rPr>
        <w:t xml:space="preserve"> for recruiting interviewees</w:t>
      </w:r>
      <w:r w:rsidR="00EA7B8E" w:rsidRPr="005344B4">
        <w:rPr>
          <w:rFonts w:cs="Times New Roman"/>
        </w:rPr>
        <w:t>.</w:t>
      </w:r>
      <w:r w:rsidR="00020834" w:rsidRPr="005344B4">
        <w:rPr>
          <w:rFonts w:cs="Times New Roman"/>
        </w:rPr>
        <w:t xml:space="preserve"> </w:t>
      </w:r>
      <w:r w:rsidR="00EA7B8E" w:rsidRPr="005344B4">
        <w:rPr>
          <w:rFonts w:cs="Times New Roman"/>
        </w:rPr>
        <w:t>Li</w:t>
      </w:r>
      <w:r w:rsidRPr="005344B4">
        <w:rPr>
          <w:rFonts w:cs="Times New Roman"/>
        </w:rPr>
        <w:t>ttle empirical data exists which specifically explores the interactions of children and their parents during protests, or the ways in which children attendance at protests shapes the space, politics and atmospheres of a protest space</w:t>
      </w:r>
      <w:r w:rsidRPr="005344B4">
        <w:rPr>
          <w:rStyle w:val="FootnoteReference"/>
          <w:rFonts w:cs="Times New Roman"/>
        </w:rPr>
        <w:footnoteReference w:id="28"/>
      </w:r>
      <w:r w:rsidRPr="005344B4">
        <w:rPr>
          <w:rFonts w:cs="Times New Roman"/>
        </w:rPr>
        <w:t>.</w:t>
      </w:r>
      <w:r w:rsidR="005F2F7D" w:rsidRPr="005344B4">
        <w:rPr>
          <w:rFonts w:cs="Times New Roman"/>
        </w:rPr>
        <w:t xml:space="preserve"> </w:t>
      </w:r>
      <w:r w:rsidR="00AD58E7" w:rsidRPr="005344B4">
        <w:rPr>
          <w:rFonts w:cs="Times New Roman"/>
        </w:rPr>
        <w:t xml:space="preserve">Whilst the </w:t>
      </w:r>
      <w:r w:rsidR="00AD58E7" w:rsidRPr="005344B4">
        <w:rPr>
          <w:rFonts w:cs="Times New Roman"/>
        </w:rPr>
        <w:lastRenderedPageBreak/>
        <w:t xml:space="preserve">ethnographic observations, modes of listening and attending to outlines above were </w:t>
      </w:r>
      <w:r w:rsidR="00C577B4" w:rsidRPr="005344B4">
        <w:rPr>
          <w:rFonts w:cs="Times New Roman"/>
        </w:rPr>
        <w:t xml:space="preserve">employed </w:t>
      </w:r>
      <w:proofErr w:type="gramStart"/>
      <w:r w:rsidR="00C577B4" w:rsidRPr="005344B4">
        <w:rPr>
          <w:rFonts w:cs="Times New Roman"/>
        </w:rPr>
        <w:t>in order to</w:t>
      </w:r>
      <w:proofErr w:type="gramEnd"/>
      <w:r w:rsidR="00C577B4" w:rsidRPr="005344B4">
        <w:rPr>
          <w:rFonts w:cs="Times New Roman"/>
        </w:rPr>
        <w:t xml:space="preserve"> capture these dynamics, I also wanted to understand </w:t>
      </w:r>
      <w:r w:rsidR="00452AAA" w:rsidRPr="005344B4">
        <w:rPr>
          <w:rFonts w:cs="Times New Roman"/>
        </w:rPr>
        <w:t xml:space="preserve">how experiences of attending protest with young children </w:t>
      </w:r>
      <w:r w:rsidR="00D90490" w:rsidRPr="005344B4">
        <w:rPr>
          <w:rFonts w:cs="Times New Roman"/>
        </w:rPr>
        <w:t xml:space="preserve">extend beyond the protest space and into everyday life and relations. </w:t>
      </w:r>
      <w:r w:rsidR="00095B1E" w:rsidRPr="005344B4">
        <w:rPr>
          <w:rFonts w:cs="Times New Roman"/>
        </w:rPr>
        <w:t>At</w:t>
      </w:r>
      <w:r w:rsidR="00D90490" w:rsidRPr="005344B4">
        <w:rPr>
          <w:rFonts w:cs="Times New Roman"/>
        </w:rPr>
        <w:t xml:space="preserve"> the Museum and the Festival, I was able to consider this through the experiences of visiting with my own young children, but as I did not feel comfortable </w:t>
      </w:r>
      <w:r w:rsidR="00493FD2" w:rsidRPr="005344B4">
        <w:rPr>
          <w:rFonts w:cs="Times New Roman"/>
        </w:rPr>
        <w:t>attending this protest with them, I had to gain this perspective another way.</w:t>
      </w:r>
    </w:p>
    <w:p w14:paraId="19FF4421" w14:textId="335697E7" w:rsidR="00D7282F" w:rsidRPr="005344B4" w:rsidRDefault="00D7282F" w:rsidP="00D7282F">
      <w:pPr>
        <w:keepNext/>
        <w:spacing w:line="480" w:lineRule="auto"/>
        <w:rPr>
          <w:rFonts w:cs="Times New Roman"/>
        </w:rPr>
      </w:pPr>
      <w:r w:rsidRPr="005344B4">
        <w:rPr>
          <w:rFonts w:cs="Times New Roman"/>
          <w:noProof/>
        </w:rPr>
        <w:lastRenderedPageBreak/>
        <w:drawing>
          <wp:anchor distT="0" distB="0" distL="114300" distR="114300" simplePos="0" relativeHeight="251664896" behindDoc="0" locked="0" layoutInCell="1" allowOverlap="1" wp14:anchorId="01269F32" wp14:editId="35EA8353">
            <wp:simplePos x="0" y="0"/>
            <wp:positionH relativeFrom="margin">
              <wp:align>center</wp:align>
            </wp:positionH>
            <wp:positionV relativeFrom="paragraph">
              <wp:posOffset>1467042</wp:posOffset>
            </wp:positionV>
            <wp:extent cx="4299585" cy="6081395"/>
            <wp:effectExtent l="0" t="0" r="5715" b="0"/>
            <wp:wrapTopAndBottom/>
            <wp:docPr id="485963731"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963731" name="Picture 1" descr="A screenshot of a phone&#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99585" cy="6081395"/>
                    </a:xfrm>
                    <a:prstGeom prst="rect">
                      <a:avLst/>
                    </a:prstGeom>
                  </pic:spPr>
                </pic:pic>
              </a:graphicData>
            </a:graphic>
          </wp:anchor>
        </w:drawing>
      </w:r>
      <w:r w:rsidR="00D9468B" w:rsidRPr="005344B4">
        <w:rPr>
          <w:rFonts w:cs="Times New Roman"/>
        </w:rPr>
        <w:t xml:space="preserve">I </w:t>
      </w:r>
      <w:r w:rsidR="002A56B7" w:rsidRPr="005344B4">
        <w:rPr>
          <w:rFonts w:cs="Times New Roman"/>
        </w:rPr>
        <w:t>shared</w:t>
      </w:r>
      <w:r w:rsidR="00D9468B" w:rsidRPr="005344B4">
        <w:rPr>
          <w:rFonts w:cs="Times New Roman"/>
        </w:rPr>
        <w:t xml:space="preserve"> the </w:t>
      </w:r>
      <w:r w:rsidR="009B4A41" w:rsidRPr="005344B4">
        <w:rPr>
          <w:rFonts w:cs="Times New Roman"/>
        </w:rPr>
        <w:t>call for participants below on social media</w:t>
      </w:r>
      <w:r w:rsidR="00EA7B8E" w:rsidRPr="005344B4">
        <w:rPr>
          <w:rFonts w:cs="Times New Roman"/>
        </w:rPr>
        <w:t xml:space="preserve"> and</w:t>
      </w:r>
      <w:r w:rsidR="009B4A41" w:rsidRPr="005344B4">
        <w:rPr>
          <w:rFonts w:cs="Times New Roman"/>
        </w:rPr>
        <w:t xml:space="preserve"> emailed </w:t>
      </w:r>
      <w:r w:rsidR="00CE21EA" w:rsidRPr="005344B4">
        <w:rPr>
          <w:rFonts w:cs="Times New Roman"/>
        </w:rPr>
        <w:t>i</w:t>
      </w:r>
      <w:r w:rsidR="000A26FC" w:rsidRPr="005344B4">
        <w:rPr>
          <w:rFonts w:cs="Times New Roman"/>
        </w:rPr>
        <w:t xml:space="preserve">t to relevant activist </w:t>
      </w:r>
      <w:r w:rsidR="009B4A41" w:rsidRPr="005344B4">
        <w:rPr>
          <w:rFonts w:cs="Times New Roman"/>
        </w:rPr>
        <w:t xml:space="preserve">groups who were present at the Big One to </w:t>
      </w:r>
      <w:r w:rsidR="002A56B7" w:rsidRPr="005344B4">
        <w:rPr>
          <w:rFonts w:cs="Times New Roman"/>
        </w:rPr>
        <w:t xml:space="preserve">circulate </w:t>
      </w:r>
      <w:r w:rsidR="00EA7B8E" w:rsidRPr="005344B4">
        <w:rPr>
          <w:rFonts w:cs="Times New Roman"/>
        </w:rPr>
        <w:t xml:space="preserve">on </w:t>
      </w:r>
      <w:r w:rsidR="002A56B7" w:rsidRPr="005344B4">
        <w:rPr>
          <w:rFonts w:cs="Times New Roman"/>
        </w:rPr>
        <w:t>their mailing lists</w:t>
      </w:r>
      <w:r w:rsidR="000A26FC" w:rsidRPr="005344B4">
        <w:rPr>
          <w:rFonts w:cs="Times New Roman"/>
        </w:rPr>
        <w:t xml:space="preserve">. I heard back from </w:t>
      </w:r>
      <w:r w:rsidR="0061334B" w:rsidRPr="005344B4">
        <w:rPr>
          <w:rFonts w:cs="Times New Roman"/>
        </w:rPr>
        <w:t xml:space="preserve">thirteen people who attended, nine of whom took part in a video interview with me conducted at a time which suited them over Zoom. </w:t>
      </w:r>
      <w:r w:rsidR="000A26FC" w:rsidRPr="005344B4">
        <w:rPr>
          <w:rFonts w:cs="Times New Roman"/>
        </w:rPr>
        <w:t xml:space="preserve"> </w:t>
      </w:r>
    </w:p>
    <w:p w14:paraId="7F9408D7" w14:textId="524E2B61" w:rsidR="00D9468B" w:rsidRPr="005344B4" w:rsidRDefault="00D7282F" w:rsidP="00D7282F">
      <w:pPr>
        <w:pStyle w:val="Caption"/>
        <w:rPr>
          <w:rFonts w:ascii="Times New Roman" w:hAnsi="Times New Roman" w:cs="Times New Roman"/>
        </w:rPr>
      </w:pPr>
      <w:bookmarkStart w:id="56" w:name="_Toc212374651"/>
      <w:r w:rsidRPr="005344B4">
        <w:rPr>
          <w:rFonts w:ascii="Times New Roman" w:hAnsi="Times New Roman" w:cs="Times New Roman"/>
        </w:rPr>
        <w:t xml:space="preserve">Figure </w:t>
      </w:r>
      <w:r w:rsidRPr="005344B4">
        <w:rPr>
          <w:rFonts w:ascii="Times New Roman" w:hAnsi="Times New Roman" w:cs="Times New Roman"/>
        </w:rPr>
        <w:fldChar w:fldCharType="begin"/>
      </w:r>
      <w:r w:rsidRPr="005344B4">
        <w:rPr>
          <w:rFonts w:ascii="Times New Roman" w:hAnsi="Times New Roman" w:cs="Times New Roman"/>
        </w:rPr>
        <w:instrText xml:space="preserve"> SEQ Figure \* ARABIC </w:instrText>
      </w:r>
      <w:r w:rsidRPr="005344B4">
        <w:rPr>
          <w:rFonts w:ascii="Times New Roman" w:hAnsi="Times New Roman" w:cs="Times New Roman"/>
        </w:rPr>
        <w:fldChar w:fldCharType="separate"/>
      </w:r>
      <w:r w:rsidR="009C387C">
        <w:rPr>
          <w:rFonts w:ascii="Times New Roman" w:hAnsi="Times New Roman" w:cs="Times New Roman"/>
          <w:noProof/>
        </w:rPr>
        <w:t>1</w:t>
      </w:r>
      <w:r w:rsidRPr="005344B4">
        <w:rPr>
          <w:rFonts w:ascii="Times New Roman" w:hAnsi="Times New Roman" w:cs="Times New Roman"/>
        </w:rPr>
        <w:fldChar w:fldCharType="end"/>
      </w:r>
      <w:r w:rsidRPr="005344B4">
        <w:rPr>
          <w:rFonts w:ascii="Times New Roman" w:hAnsi="Times New Roman" w:cs="Times New Roman"/>
        </w:rPr>
        <w:t xml:space="preserve"> Call for research participants</w:t>
      </w:r>
      <w:bookmarkEnd w:id="56"/>
    </w:p>
    <w:p w14:paraId="0C9B7767" w14:textId="5BB2E469" w:rsidR="005F2F7D" w:rsidRPr="005344B4" w:rsidRDefault="005F2F7D" w:rsidP="009811B0">
      <w:pPr>
        <w:spacing w:line="480" w:lineRule="auto"/>
        <w:rPr>
          <w:rFonts w:cs="Times New Roman"/>
        </w:rPr>
      </w:pPr>
    </w:p>
    <w:p w14:paraId="228C23D0" w14:textId="77777777" w:rsidR="006554BA" w:rsidRPr="005344B4" w:rsidRDefault="006554BA" w:rsidP="009811B0">
      <w:pPr>
        <w:spacing w:line="480" w:lineRule="auto"/>
        <w:rPr>
          <w:rFonts w:cs="Times New Roman"/>
        </w:rPr>
      </w:pPr>
    </w:p>
    <w:p w14:paraId="064CA90C" w14:textId="4EB7284E" w:rsidR="008B4B2D" w:rsidRPr="005344B4" w:rsidRDefault="008B4B2D" w:rsidP="009811B0">
      <w:pPr>
        <w:spacing w:line="480" w:lineRule="auto"/>
        <w:rPr>
          <w:rFonts w:cs="Times New Roman"/>
        </w:rPr>
      </w:pPr>
      <w:r w:rsidRPr="005344B4">
        <w:rPr>
          <w:rFonts w:cs="Times New Roman"/>
        </w:rPr>
        <w:lastRenderedPageBreak/>
        <w:t xml:space="preserve"> Interviews are a well-established research method, broadly understood as ‘a conversation with a purpose’ </w:t>
      </w:r>
      <w:r w:rsidRPr="005344B4">
        <w:rPr>
          <w:rFonts w:cs="Times New Roman"/>
        </w:rPr>
        <w:fldChar w:fldCharType="begin"/>
      </w:r>
      <w:r w:rsidR="00C144D0" w:rsidRPr="005344B4">
        <w:rPr>
          <w:rFonts w:cs="Times New Roman"/>
        </w:rPr>
        <w:instrText xml:space="preserve"> ADDIN ZOTERO_ITEM CSL_CITATION {"citationID":"HZ6Jsomi","properties":{"formattedCitation":"(Burgess, 984, p. 102)","plainCitation":"(Burgess, 984, p. 102)","noteIndex":0},"citationItems":[{"id":2271,"uris":["http://zotero.org/users/6040264/items/DAVRFEXJ"],"itemData":{"id":2271,"type":"book","event-place":"London","publisher":"Unwin Hyman","publisher-place":"London","title":"In the Field: An Introduction to Field Research","author":[{"family":"Burgess","given":"Robert G."}],"issued":{"date-parts":[["984"]]}},"locator":"102","label":"page"}],"schema":"https://github.com/citation-style-language/schema/raw/master/csl-citation.json"} </w:instrText>
      </w:r>
      <w:r w:rsidRPr="005344B4">
        <w:rPr>
          <w:rFonts w:cs="Times New Roman"/>
        </w:rPr>
        <w:fldChar w:fldCharType="separate"/>
      </w:r>
      <w:r w:rsidR="00C144D0" w:rsidRPr="005344B4">
        <w:rPr>
          <w:rFonts w:cs="Times New Roman"/>
        </w:rPr>
        <w:t>(Burgess, 984, p. 102)</w:t>
      </w:r>
      <w:r w:rsidRPr="005344B4">
        <w:rPr>
          <w:rFonts w:cs="Times New Roman"/>
        </w:rPr>
        <w:fldChar w:fldCharType="end"/>
      </w:r>
      <w:r w:rsidRPr="005344B4">
        <w:rPr>
          <w:rFonts w:cs="Times New Roman"/>
        </w:rPr>
        <w:t xml:space="preserve"> which allows for personal experiences to be shared and discussed. </w:t>
      </w:r>
      <w:r w:rsidR="00C2523F" w:rsidRPr="005344B4">
        <w:rPr>
          <w:rFonts w:cs="Times New Roman"/>
        </w:rPr>
        <w:t>T</w:t>
      </w:r>
      <w:r w:rsidRPr="005344B4">
        <w:rPr>
          <w:rFonts w:cs="Times New Roman"/>
        </w:rPr>
        <w:t xml:space="preserve">alk data, in which people account for their conduct, values and the ways in which they work through ethical dilemmas in their everyday lives offers ‘a resource for understanding the ways in which ordinary reflective, deliberative capacities of subjects-in-practice fold together habit and reflection’ </w:t>
      </w:r>
      <w:r w:rsidRPr="005344B4">
        <w:rPr>
          <w:rFonts w:cs="Times New Roman"/>
        </w:rPr>
        <w:fldChar w:fldCharType="begin"/>
      </w:r>
      <w:r w:rsidR="00C144D0" w:rsidRPr="005344B4">
        <w:rPr>
          <w:rFonts w:cs="Times New Roman"/>
        </w:rPr>
        <w:instrText xml:space="preserve"> ADDIN ZOTERO_ITEM CSL_CITATION {"citationID":"BUr3c9Nl","properties":{"formattedCitation":"(Barnett {\\i{}et al.}, 2010, p. 116)","plainCitation":"(Barnett et al., 2010, p. 116)","noteIndex":0},"citationItems":[{"id":2454,"uris":["http://zotero.org/users/6040264/items/4TJK2VXF"],"itemData":{"id":2454,"type":"book","event-place":"Newark, UNITED KINGDOM","ISBN":"978-1-4443-9022-3","publisher":"John Wiley &amp; Sons, Incorporated","publisher-place":"Newark, UNITED KINGDOM","source":"ProQuest Ebook Central","title":"Globalizing Responsibility: The Political Rationalities of Ethical Consumption","title-short":"Globalizing Responsibility","URL":"http://ebookcentral.proquest.com/lib/durham/detail.action?docID=624660","author":[{"family":"Barnett","given":"Clive"},{"family":"Cloke","given":"Paul"},{"family":"Clarke","given":"Nick"},{"family":"Malpass","given":"Alice"}],"accessed":{"date-parts":[["2024",3,27]]},"issued":{"date-parts":[["2010"]]}},"locator":"116","label":"page"}],"schema":"https://github.com/citation-style-language/schema/raw/master/csl-citation.json"} </w:instrText>
      </w:r>
      <w:r w:rsidRPr="005344B4">
        <w:rPr>
          <w:rFonts w:cs="Times New Roman"/>
        </w:rPr>
        <w:fldChar w:fldCharType="separate"/>
      </w:r>
      <w:r w:rsidR="00C144D0" w:rsidRPr="005344B4">
        <w:rPr>
          <w:rFonts w:cs="Times New Roman"/>
        </w:rPr>
        <w:t xml:space="preserve">(Barnett </w:t>
      </w:r>
      <w:r w:rsidR="00C144D0" w:rsidRPr="005344B4">
        <w:rPr>
          <w:rFonts w:cs="Times New Roman"/>
          <w:i/>
          <w:iCs/>
        </w:rPr>
        <w:t>et al.</w:t>
      </w:r>
      <w:r w:rsidR="00C144D0" w:rsidRPr="005344B4">
        <w:rPr>
          <w:rFonts w:cs="Times New Roman"/>
        </w:rPr>
        <w:t>, 2010, p. 116)</w:t>
      </w:r>
      <w:r w:rsidRPr="005344B4">
        <w:rPr>
          <w:rFonts w:cs="Times New Roman"/>
        </w:rPr>
        <w:fldChar w:fldCharType="end"/>
      </w:r>
      <w:r w:rsidRPr="005344B4">
        <w:rPr>
          <w:rFonts w:cs="Times New Roman"/>
        </w:rPr>
        <w:t>. Interviews and focus groups enable participants to give their own account of how and why they act in relation to their own values, their obligations and commitments to others and in relation to discursive norms. Drawing on positioning theory, Barnett et al argue that this approach allows for an acknowledgement of agency which emerges dynamically from the negotiation of constraint and choice or possibility in particular contexts</w:t>
      </w:r>
      <w:r w:rsidRPr="005344B4">
        <w:rPr>
          <w:rStyle w:val="FootnoteReference"/>
          <w:rFonts w:cs="Times New Roman"/>
        </w:rPr>
        <w:footnoteReference w:id="29"/>
      </w:r>
      <w:r w:rsidRPr="005344B4">
        <w:rPr>
          <w:rFonts w:cs="Times New Roman"/>
        </w:rPr>
        <w:t>. Attending to the ways in people justify and account for their own conduct enables a notion of the subject as dynamically co-constituted, and a subjectivity which is ‘responsively relational all the way down’ (</w:t>
      </w:r>
      <w:r w:rsidR="00EA39E9" w:rsidRPr="005344B4">
        <w:rPr>
          <w:rFonts w:cs="Times New Roman"/>
        </w:rPr>
        <w:t xml:space="preserve">p. </w:t>
      </w:r>
      <w:r w:rsidRPr="005344B4">
        <w:rPr>
          <w:rFonts w:cs="Times New Roman"/>
        </w:rPr>
        <w:t xml:space="preserve">115) as opposed to more mechanistic notions of subjectivity which continue to haunt critical analysis. </w:t>
      </w:r>
    </w:p>
    <w:p w14:paraId="45FDE8A8" w14:textId="24393158" w:rsidR="008B4B2D" w:rsidRPr="005344B4" w:rsidRDefault="008B4B2D" w:rsidP="009811B0">
      <w:pPr>
        <w:spacing w:line="480" w:lineRule="auto"/>
        <w:rPr>
          <w:rFonts w:cs="Times New Roman"/>
        </w:rPr>
      </w:pPr>
      <w:r w:rsidRPr="005344B4">
        <w:rPr>
          <w:rFonts w:cs="Times New Roman"/>
        </w:rPr>
        <w:t xml:space="preserve"> I wanted these conversations to feel relaxed and informal, so although I designed a set of guiding questions</w:t>
      </w:r>
      <w:r w:rsidRPr="005344B4">
        <w:rPr>
          <w:rStyle w:val="FootnoteReference"/>
          <w:rFonts w:cs="Times New Roman"/>
        </w:rPr>
        <w:footnoteReference w:id="30"/>
      </w:r>
      <w:r w:rsidRPr="005344B4">
        <w:rPr>
          <w:rFonts w:cs="Times New Roman"/>
        </w:rPr>
        <w:t xml:space="preserve">, </w:t>
      </w:r>
      <w:r w:rsidR="00D70562" w:rsidRPr="005344B4">
        <w:rPr>
          <w:rFonts w:cs="Times New Roman"/>
        </w:rPr>
        <w:t>these mainly</w:t>
      </w:r>
      <w:r w:rsidRPr="005344B4">
        <w:rPr>
          <w:rFonts w:cs="Times New Roman"/>
        </w:rPr>
        <w:t xml:space="preserve"> offered prompts in case conversation dried up. I </w:t>
      </w:r>
      <w:r w:rsidR="00D70562" w:rsidRPr="005344B4">
        <w:rPr>
          <w:rFonts w:cs="Times New Roman"/>
        </w:rPr>
        <w:t>facilitated conversation</w:t>
      </w:r>
      <w:r w:rsidRPr="005344B4">
        <w:rPr>
          <w:rFonts w:cs="Times New Roman"/>
        </w:rPr>
        <w:t xml:space="preserve"> to flow following what the interviewee felt was significant to share with me about their experience of The Big one, their involvement with climate activism and their accounts of environmental politics. Occasionally I steered the conversation back to consider how these personal politics shaped their family life and relationships with their children. This more informal style seemed to cause concern for some of the interviewees, who worried about whether their comments had been useful or interesting. </w:t>
      </w:r>
    </w:p>
    <w:p w14:paraId="38D350D2" w14:textId="77777777" w:rsidR="008B4B2D" w:rsidRPr="005344B4" w:rsidRDefault="008B4B2D" w:rsidP="00EA39E9">
      <w:pPr>
        <w:spacing w:line="480" w:lineRule="auto"/>
        <w:ind w:left="720"/>
        <w:rPr>
          <w:rFonts w:cs="Times New Roman"/>
          <w:i/>
          <w:iCs/>
        </w:rPr>
      </w:pPr>
      <w:r w:rsidRPr="005344B4">
        <w:rPr>
          <w:rFonts w:cs="Times New Roman"/>
          <w:i/>
          <w:iCs/>
        </w:rPr>
        <w:t>Mark: Yeah, I mean, I'm, I feel like I've just been sort of rambling on. Is, is this sort of? Is it on topic?</w:t>
      </w:r>
    </w:p>
    <w:p w14:paraId="1DD04F53" w14:textId="77777777" w:rsidR="008B4B2D" w:rsidRPr="005344B4" w:rsidRDefault="008B4B2D" w:rsidP="00EA39E9">
      <w:pPr>
        <w:spacing w:line="480" w:lineRule="auto"/>
        <w:ind w:left="720"/>
        <w:rPr>
          <w:rFonts w:cs="Times New Roman"/>
          <w:i/>
          <w:iCs/>
        </w:rPr>
      </w:pPr>
      <w:r w:rsidRPr="005344B4">
        <w:rPr>
          <w:rFonts w:cs="Times New Roman"/>
          <w:i/>
          <w:iCs/>
        </w:rPr>
        <w:t>Kathryn: Yeah. Yes, anyway. Yeah, I'm trying to think of, you know, these sound bites I can give you, but I don't really have it.</w:t>
      </w:r>
    </w:p>
    <w:p w14:paraId="7C07B792" w14:textId="2D4280D1" w:rsidR="00251737" w:rsidRPr="005344B4" w:rsidRDefault="008B4B2D" w:rsidP="009811B0">
      <w:pPr>
        <w:spacing w:line="480" w:lineRule="auto"/>
        <w:rPr>
          <w:rFonts w:cs="Times New Roman"/>
        </w:rPr>
      </w:pPr>
      <w:r w:rsidRPr="005344B4">
        <w:rPr>
          <w:rFonts w:cs="Times New Roman"/>
        </w:rPr>
        <w:lastRenderedPageBreak/>
        <w:t xml:space="preserve">I sought to reassure the interviewees that our discussion had been valuable; they touched me on a very personal level speaking to a lot of the emotional turmoil I have also experienced in recent years as I have dipped in and out of climate activism and other forms of political activity. I was deeply grateful to them for </w:t>
      </w:r>
      <w:proofErr w:type="gramStart"/>
      <w:r w:rsidRPr="005344B4">
        <w:rPr>
          <w:rFonts w:cs="Times New Roman"/>
        </w:rPr>
        <w:t>opening up</w:t>
      </w:r>
      <w:proofErr w:type="gramEnd"/>
      <w:r w:rsidRPr="005344B4">
        <w:rPr>
          <w:rFonts w:cs="Times New Roman"/>
        </w:rPr>
        <w:t xml:space="preserve"> to me in conversation that touched on the difficult and emotive topic of raising children whilst acutely aware of the climate and ecological predictions that will shape their children’s lives in unknown ways. Employing a relational ethic of care in research conversations requires ‘paying full attention to each other’ </w:t>
      </w:r>
      <w:r w:rsidR="00EA39E9" w:rsidRPr="005344B4">
        <w:rPr>
          <w:rFonts w:cs="Times New Roman"/>
        </w:rPr>
        <w:fldChar w:fldCharType="begin"/>
      </w:r>
      <w:r w:rsidR="00005FF9" w:rsidRPr="005344B4">
        <w:rPr>
          <w:rFonts w:cs="Times New Roman"/>
        </w:rPr>
        <w:instrText xml:space="preserve"> ADDIN ZOTERO_ITEM CSL_CITATION {"citationID":"zXYUeM4Q","properties":{"formattedCitation":"(Ellis, 2007, p. 17)","plainCitation":"(Ellis, 2007, p. 17)","noteIndex":0},"citationItems":[{"id":2284,"uris":["http://zotero.org/users/6040264/items/EQISAHQE"],"itemData":{"id":2284,"type":"article-journal","abstract":"This article focuses on relational ethics in research with intimate others. Relational ethics requires researchers to act from our hearts and minds, acknowledge our interpersonal bonds to others, and take responsibility for actions and their consequences. Calling on her own research studies, the author examines relational ethics in ethnographies in which researchers are friends with or become friends with participants over the course of their projects. Then she examines autoethnographic narratives in which researchers include intimate others in stories focusing on their own experience. Considering ethical responsibilities to identifiable others, she discusses writing about those who are alive and those who have died. She then reflects on the ways co-constructed autoethnographies circumvent some of the ethical issues in traditional qualitative studies on unfamiliar others, yet avoid some of the ethical concerns in writing about intimate others. The last section presents advice for those who long to write about intimate others.","container-title":"Qualitative Inquiry","DOI":"10.1177/1077800406294947","ISSN":"1077-8004","issue":"1","language":"en","note":"publisher: SAGE Publications Inc","page":"3-29","source":"SAGE Journals","title":"Telling Secrets, Revealing Lives: Relational Ethics in Research With Intimate Others","title-short":"Telling Secrets, Revealing Lives","volume":"13","author":[{"family":"Ellis","given":"Carolyn"}],"issued":{"date-parts":[["2007",1,1]]}},"locator":"17","label":"page"}],"schema":"https://github.com/citation-style-language/schema/raw/master/csl-citation.json"} </w:instrText>
      </w:r>
      <w:r w:rsidR="00EA39E9" w:rsidRPr="005344B4">
        <w:rPr>
          <w:rFonts w:cs="Times New Roman"/>
        </w:rPr>
        <w:fldChar w:fldCharType="separate"/>
      </w:r>
      <w:r w:rsidR="00005FF9" w:rsidRPr="005344B4">
        <w:rPr>
          <w:rFonts w:cs="Times New Roman"/>
        </w:rPr>
        <w:t>(Ellis, 2007, p. 17)</w:t>
      </w:r>
      <w:r w:rsidR="00EA39E9" w:rsidRPr="005344B4">
        <w:rPr>
          <w:rFonts w:cs="Times New Roman"/>
        </w:rPr>
        <w:fldChar w:fldCharType="end"/>
      </w:r>
      <w:r w:rsidR="003531F0" w:rsidRPr="005344B4">
        <w:rPr>
          <w:rFonts w:cs="Times New Roman"/>
        </w:rPr>
        <w:t xml:space="preserve"> </w:t>
      </w:r>
      <w:r w:rsidRPr="005344B4">
        <w:rPr>
          <w:rFonts w:cs="Times New Roman"/>
        </w:rPr>
        <w:t xml:space="preserve">an attention which demands reciprocity in an exchanging of vulnerability – ‘we must explore our own issues as we explore theirs, be willing to reveal ourselves and be vulnerable as they reveal themselves vulnerably…share our stories while they share theirs, because that is how relationships develop and that is what mutual respect means’ (ibid:18). Given that I was asking participants to </w:t>
      </w:r>
      <w:proofErr w:type="gramStart"/>
      <w:r w:rsidRPr="005344B4">
        <w:rPr>
          <w:rFonts w:cs="Times New Roman"/>
        </w:rPr>
        <w:t>open up</w:t>
      </w:r>
      <w:proofErr w:type="gramEnd"/>
      <w:r w:rsidRPr="005344B4">
        <w:rPr>
          <w:rFonts w:cs="Times New Roman"/>
        </w:rPr>
        <w:t xml:space="preserve"> about the intimate relations of their everyday life and share their fears about the future, I also felt compelled to be honest and share my own experiences of ‘muddling through’ as a parent grappling with anxieties which seemed to </w:t>
      </w:r>
      <w:r w:rsidR="00D70562" w:rsidRPr="005344B4">
        <w:rPr>
          <w:rFonts w:cs="Times New Roman"/>
        </w:rPr>
        <w:t>share similarities</w:t>
      </w:r>
      <w:r w:rsidRPr="005344B4">
        <w:rPr>
          <w:rFonts w:cs="Times New Roman"/>
        </w:rPr>
        <w:t xml:space="preserve"> with those of my participants. Whilst what I learnt about the participants and their lives was limited to a short interview</w:t>
      </w:r>
      <w:r w:rsidR="00450979" w:rsidRPr="005344B4">
        <w:rPr>
          <w:rFonts w:cs="Times New Roman"/>
        </w:rPr>
        <w:t xml:space="preserve"> of around an hour, </w:t>
      </w:r>
      <w:r w:rsidRPr="005344B4">
        <w:rPr>
          <w:rFonts w:cs="Times New Roman"/>
        </w:rPr>
        <w:t>and a participant data sheet</w:t>
      </w:r>
      <w:r w:rsidR="001B0966" w:rsidRPr="005344B4">
        <w:rPr>
          <w:rFonts w:cs="Times New Roman"/>
        </w:rPr>
        <w:t>;</w:t>
      </w:r>
      <w:r w:rsidRPr="005344B4">
        <w:rPr>
          <w:rFonts w:cs="Times New Roman"/>
        </w:rPr>
        <w:t xml:space="preserve"> interviewees shared a similar demographic profile (see table below). Given that I had introduced myself as a parent who was interested in environmental politics, and participants could see that I was a white </w:t>
      </w:r>
      <w:r w:rsidR="00D70562" w:rsidRPr="005344B4">
        <w:rPr>
          <w:rFonts w:cs="Times New Roman"/>
        </w:rPr>
        <w:t>woman, our</w:t>
      </w:r>
      <w:r w:rsidRPr="005344B4">
        <w:rPr>
          <w:rFonts w:cs="Times New Roman"/>
        </w:rPr>
        <w:t xml:space="preserve"> interview conversations were informed by the assumption of shared frames of reference</w:t>
      </w:r>
      <w:r w:rsidRPr="005344B4">
        <w:rPr>
          <w:rStyle w:val="FootnoteReference"/>
          <w:rFonts w:cs="Times New Roman"/>
        </w:rPr>
        <w:footnoteReference w:id="31"/>
      </w:r>
      <w:r w:rsidRPr="005344B4">
        <w:rPr>
          <w:rFonts w:cs="Times New Roman"/>
        </w:rPr>
        <w:t xml:space="preserve">. </w:t>
      </w:r>
      <w:r w:rsidR="009C324C" w:rsidRPr="005344B4">
        <w:rPr>
          <w:rFonts w:cs="Times New Roman"/>
        </w:rPr>
        <w:t xml:space="preserve">Here my insider positionality was both a help and a hinderance – whilst I was able to quickly strike up a trusting and mutually respectful relationship with interviewees in which some participants opened up about intimate and emotional aspects of their everyday lives, I was less able to </w:t>
      </w:r>
      <w:r w:rsidR="00641AA7" w:rsidRPr="005344B4">
        <w:rPr>
          <w:rFonts w:cs="Times New Roman"/>
        </w:rPr>
        <w:t>identify and critically</w:t>
      </w:r>
      <w:r w:rsidR="0019476B" w:rsidRPr="005344B4">
        <w:rPr>
          <w:rFonts w:cs="Times New Roman"/>
        </w:rPr>
        <w:t xml:space="preserve"> </w:t>
      </w:r>
      <w:r w:rsidR="009C324C" w:rsidRPr="005344B4">
        <w:rPr>
          <w:rFonts w:cs="Times New Roman"/>
        </w:rPr>
        <w:t>engage with some of the</w:t>
      </w:r>
      <w:r w:rsidR="00641AA7" w:rsidRPr="005344B4">
        <w:rPr>
          <w:rFonts w:cs="Times New Roman"/>
        </w:rPr>
        <w:t xml:space="preserve"> shared</w:t>
      </w:r>
      <w:r w:rsidR="009C324C" w:rsidRPr="005344B4">
        <w:rPr>
          <w:rFonts w:cs="Times New Roman"/>
        </w:rPr>
        <w:t xml:space="preserve"> assumptions that </w:t>
      </w:r>
      <w:r w:rsidR="0009680A" w:rsidRPr="005344B4">
        <w:rPr>
          <w:rFonts w:cs="Times New Roman"/>
        </w:rPr>
        <w:t>our conversations built on</w:t>
      </w:r>
      <w:r w:rsidR="009C324C" w:rsidRPr="005344B4">
        <w:rPr>
          <w:rFonts w:cs="Times New Roman"/>
        </w:rPr>
        <w:t xml:space="preserve">. </w:t>
      </w:r>
      <w:r w:rsidR="00915C6E" w:rsidRPr="005344B4">
        <w:rPr>
          <w:rFonts w:cs="Times New Roman"/>
        </w:rPr>
        <w:t xml:space="preserve">Although most of these were quite indirect inferences, the example below </w:t>
      </w:r>
      <w:r w:rsidR="00D70562" w:rsidRPr="005344B4">
        <w:rPr>
          <w:rFonts w:cs="Times New Roman"/>
        </w:rPr>
        <w:t>highlights</w:t>
      </w:r>
      <w:r w:rsidR="00FC231A" w:rsidRPr="005344B4">
        <w:rPr>
          <w:rFonts w:cs="Times New Roman"/>
        </w:rPr>
        <w:t xml:space="preserve"> a sense of shared frame of reference </w:t>
      </w:r>
      <w:proofErr w:type="gramStart"/>
      <w:r w:rsidR="00FC231A" w:rsidRPr="005344B4">
        <w:rPr>
          <w:rFonts w:cs="Times New Roman"/>
        </w:rPr>
        <w:t>with regard to</w:t>
      </w:r>
      <w:proofErr w:type="gramEnd"/>
      <w:r w:rsidR="00FC231A" w:rsidRPr="005344B4">
        <w:rPr>
          <w:rFonts w:cs="Times New Roman"/>
        </w:rPr>
        <w:t xml:space="preserve"> parenting and environmental action. </w:t>
      </w:r>
    </w:p>
    <w:p w14:paraId="2CDBC621" w14:textId="6C63F915" w:rsidR="008B4B2D" w:rsidRPr="005344B4" w:rsidRDefault="00251737" w:rsidP="009811B0">
      <w:pPr>
        <w:spacing w:line="480" w:lineRule="auto"/>
        <w:rPr>
          <w:rFonts w:cs="Times New Roman"/>
          <w:i/>
          <w:iCs/>
        </w:rPr>
      </w:pPr>
      <w:r w:rsidRPr="005344B4">
        <w:rPr>
          <w:rFonts w:cs="Times New Roman"/>
          <w:i/>
          <w:iCs/>
        </w:rPr>
        <w:lastRenderedPageBreak/>
        <w:t>‘I mean, you know what kids are like, you never know what they’re thinking, they flit around from one thing to another’</w:t>
      </w:r>
    </w:p>
    <w:p w14:paraId="7D020353" w14:textId="57F0181B" w:rsidR="00266217" w:rsidRPr="005344B4" w:rsidRDefault="00FC231A" w:rsidP="009811B0">
      <w:pPr>
        <w:spacing w:line="480" w:lineRule="auto"/>
        <w:rPr>
          <w:rFonts w:cs="Times New Roman"/>
        </w:rPr>
      </w:pPr>
      <w:r w:rsidRPr="005344B4">
        <w:rPr>
          <w:rFonts w:cs="Times New Roman"/>
        </w:rPr>
        <w:t>Here ‘you know what kids are like’ assume</w:t>
      </w:r>
      <w:r w:rsidR="00ED666F" w:rsidRPr="005344B4">
        <w:rPr>
          <w:rFonts w:cs="Times New Roman"/>
        </w:rPr>
        <w:t>s</w:t>
      </w:r>
      <w:r w:rsidRPr="005344B4">
        <w:rPr>
          <w:rFonts w:cs="Times New Roman"/>
        </w:rPr>
        <w:t xml:space="preserve"> a </w:t>
      </w:r>
      <w:r w:rsidR="00DD143C" w:rsidRPr="005344B4">
        <w:rPr>
          <w:rFonts w:cs="Times New Roman"/>
        </w:rPr>
        <w:t xml:space="preserve">shared </w:t>
      </w:r>
      <w:r w:rsidRPr="005344B4">
        <w:rPr>
          <w:rFonts w:cs="Times New Roman"/>
        </w:rPr>
        <w:t xml:space="preserve">set of ideas about </w:t>
      </w:r>
      <w:r w:rsidR="00ED666F" w:rsidRPr="005344B4">
        <w:rPr>
          <w:rFonts w:cs="Times New Roman"/>
        </w:rPr>
        <w:t xml:space="preserve">how children’s interests emerge and suggests that </w:t>
      </w:r>
      <w:r w:rsidR="000246AE" w:rsidRPr="005344B4">
        <w:rPr>
          <w:rFonts w:cs="Times New Roman"/>
        </w:rPr>
        <w:t>children’s interests in themes of climate and environment</w:t>
      </w:r>
      <w:r w:rsidR="00AD7343" w:rsidRPr="005344B4">
        <w:rPr>
          <w:rFonts w:cs="Times New Roman"/>
        </w:rPr>
        <w:t xml:space="preserve"> </w:t>
      </w:r>
      <w:proofErr w:type="gramStart"/>
      <w:r w:rsidR="00D70562" w:rsidRPr="005344B4">
        <w:rPr>
          <w:rFonts w:cs="Times New Roman"/>
        </w:rPr>
        <w:t>have</w:t>
      </w:r>
      <w:r w:rsidR="00AD7343" w:rsidRPr="005344B4">
        <w:rPr>
          <w:rFonts w:cs="Times New Roman"/>
        </w:rPr>
        <w:t xml:space="preserve"> a tendency to</w:t>
      </w:r>
      <w:proofErr w:type="gramEnd"/>
      <w:r w:rsidR="00AD7343" w:rsidRPr="005344B4">
        <w:rPr>
          <w:rFonts w:cs="Times New Roman"/>
        </w:rPr>
        <w:t xml:space="preserve"> be fleeting</w:t>
      </w:r>
      <w:r w:rsidR="000F1B07" w:rsidRPr="005344B4">
        <w:rPr>
          <w:rFonts w:cs="Times New Roman"/>
        </w:rPr>
        <w:t xml:space="preserve">, which elides the diversity of children’s </w:t>
      </w:r>
      <w:r w:rsidR="000A415F" w:rsidRPr="005344B4">
        <w:rPr>
          <w:rFonts w:cs="Times New Roman"/>
        </w:rPr>
        <w:t xml:space="preserve">personalities and overlooks their </w:t>
      </w:r>
      <w:r w:rsidR="000F1B07" w:rsidRPr="005344B4">
        <w:rPr>
          <w:rFonts w:cs="Times New Roman"/>
        </w:rPr>
        <w:t xml:space="preserve">political </w:t>
      </w:r>
      <w:r w:rsidR="000A415F" w:rsidRPr="005344B4">
        <w:rPr>
          <w:rFonts w:cs="Times New Roman"/>
        </w:rPr>
        <w:t>knowingness.</w:t>
      </w:r>
      <w:r w:rsidR="008D0410" w:rsidRPr="005344B4">
        <w:rPr>
          <w:rFonts w:cs="Times New Roman"/>
        </w:rPr>
        <w:t xml:space="preserve"> There are child climate activists whose commitment </w:t>
      </w:r>
      <w:r w:rsidR="008B5484" w:rsidRPr="005344B4">
        <w:rPr>
          <w:rFonts w:cs="Times New Roman"/>
        </w:rPr>
        <w:t>outlasts their adult counterpart – Greta Thunberg is an obvious example.</w:t>
      </w:r>
      <w:r w:rsidR="000A415F" w:rsidRPr="005344B4">
        <w:rPr>
          <w:rFonts w:cs="Times New Roman"/>
        </w:rPr>
        <w:t xml:space="preserve"> We might also ask </w:t>
      </w:r>
      <w:r w:rsidR="008D1A7B" w:rsidRPr="005344B4">
        <w:rPr>
          <w:rFonts w:cs="Times New Roman"/>
          <w:i/>
          <w:iCs/>
        </w:rPr>
        <w:t>why</w:t>
      </w:r>
      <w:r w:rsidR="008D1A7B" w:rsidRPr="005344B4">
        <w:rPr>
          <w:rFonts w:cs="Times New Roman"/>
        </w:rPr>
        <w:t xml:space="preserve"> children flit around from one thing to another, what it is about environmental politics that might make their engagement fleeting? </w:t>
      </w:r>
      <w:r w:rsidR="00266217" w:rsidRPr="005344B4">
        <w:rPr>
          <w:rFonts w:cs="Times New Roman"/>
        </w:rPr>
        <w:t xml:space="preserve">On the other hand, </w:t>
      </w:r>
      <w:r w:rsidR="00A171C8" w:rsidRPr="005344B4">
        <w:rPr>
          <w:rFonts w:cs="Times New Roman"/>
        </w:rPr>
        <w:t xml:space="preserve">most interviewees were highly educated, </w:t>
      </w:r>
      <w:r w:rsidR="00511D47" w:rsidRPr="005344B4">
        <w:rPr>
          <w:rFonts w:cs="Times New Roman"/>
        </w:rPr>
        <w:t xml:space="preserve">all but one were educated to </w:t>
      </w:r>
      <w:r w:rsidR="00FF66CA" w:rsidRPr="005344B4">
        <w:rPr>
          <w:rFonts w:cs="Times New Roman"/>
        </w:rPr>
        <w:t>university</w:t>
      </w:r>
      <w:r w:rsidR="00511D47" w:rsidRPr="005344B4">
        <w:rPr>
          <w:rFonts w:cs="Times New Roman"/>
        </w:rPr>
        <w:t xml:space="preserve"> level, with two holding a </w:t>
      </w:r>
      <w:r w:rsidR="00D905AC" w:rsidRPr="005344B4">
        <w:rPr>
          <w:rFonts w:cs="Times New Roman"/>
        </w:rPr>
        <w:t>master’s</w:t>
      </w:r>
      <w:r w:rsidR="00511D47" w:rsidRPr="005344B4">
        <w:rPr>
          <w:rFonts w:cs="Times New Roman"/>
        </w:rPr>
        <w:t xml:space="preserve"> level degree and two </w:t>
      </w:r>
      <w:r w:rsidR="00FF66CA" w:rsidRPr="005344B4">
        <w:rPr>
          <w:rFonts w:cs="Times New Roman"/>
        </w:rPr>
        <w:t xml:space="preserve">having completed a PhD. This perhaps </w:t>
      </w:r>
      <w:r w:rsidR="00B218A4" w:rsidRPr="005344B4">
        <w:rPr>
          <w:rFonts w:cs="Times New Roman"/>
        </w:rPr>
        <w:t>enabled a</w:t>
      </w:r>
      <w:r w:rsidR="00FF66CA" w:rsidRPr="005344B4">
        <w:rPr>
          <w:rFonts w:cs="Times New Roman"/>
        </w:rPr>
        <w:t xml:space="preserve"> critical reflexivity and careful articulation of </w:t>
      </w:r>
      <w:r w:rsidR="00B218A4" w:rsidRPr="005344B4">
        <w:rPr>
          <w:rFonts w:cs="Times New Roman"/>
        </w:rPr>
        <w:t>their views</w:t>
      </w:r>
      <w:r w:rsidR="000671D7" w:rsidRPr="005344B4">
        <w:rPr>
          <w:rStyle w:val="FootnoteReference"/>
          <w:rFonts w:cs="Times New Roman"/>
        </w:rPr>
        <w:footnoteReference w:id="32"/>
      </w:r>
      <w:r w:rsidR="00B218A4" w:rsidRPr="005344B4">
        <w:rPr>
          <w:rFonts w:cs="Times New Roman"/>
        </w:rPr>
        <w:t xml:space="preserve">. </w:t>
      </w:r>
      <w:r w:rsidR="0006545B" w:rsidRPr="005344B4">
        <w:rPr>
          <w:rFonts w:cs="Times New Roman"/>
        </w:rPr>
        <w:t xml:space="preserve">I give an illustrative example here. </w:t>
      </w:r>
      <w:r w:rsidR="00266217" w:rsidRPr="005344B4">
        <w:rPr>
          <w:rFonts w:cs="Times New Roman"/>
        </w:rPr>
        <w:t>Judy wa</w:t>
      </w:r>
      <w:r w:rsidR="00F974F7" w:rsidRPr="005344B4">
        <w:rPr>
          <w:rFonts w:cs="Times New Roman"/>
        </w:rPr>
        <w:t xml:space="preserve">s talking </w:t>
      </w:r>
      <w:r w:rsidR="005F665B" w:rsidRPr="005344B4">
        <w:rPr>
          <w:rFonts w:cs="Times New Roman"/>
        </w:rPr>
        <w:t>how children’s understanding of right and wrong can be incisive in pointing ou</w:t>
      </w:r>
      <w:r w:rsidR="008A7FBD" w:rsidRPr="005344B4">
        <w:rPr>
          <w:rFonts w:cs="Times New Roman"/>
        </w:rPr>
        <w:t>t the</w:t>
      </w:r>
      <w:r w:rsidR="005F665B" w:rsidRPr="005344B4">
        <w:rPr>
          <w:rFonts w:cs="Times New Roman"/>
        </w:rPr>
        <w:t xml:space="preserve"> ethical failings of </w:t>
      </w:r>
      <w:r w:rsidR="008A7FBD" w:rsidRPr="005344B4">
        <w:rPr>
          <w:rFonts w:cs="Times New Roman"/>
        </w:rPr>
        <w:t xml:space="preserve">adults – politicians for example. </w:t>
      </w:r>
    </w:p>
    <w:p w14:paraId="33F5BF26" w14:textId="28B579AB" w:rsidR="00A4241A" w:rsidRPr="005344B4" w:rsidRDefault="00A4241A" w:rsidP="001B0966">
      <w:pPr>
        <w:spacing w:line="480" w:lineRule="auto"/>
        <w:ind w:left="720"/>
        <w:rPr>
          <w:rFonts w:cs="Times New Roman"/>
          <w:i/>
          <w:iCs/>
        </w:rPr>
      </w:pPr>
      <w:proofErr w:type="gramStart"/>
      <w:r w:rsidRPr="005344B4">
        <w:rPr>
          <w:rFonts w:cs="Times New Roman"/>
          <w:i/>
          <w:iCs/>
        </w:rPr>
        <w:t>So actually, children</w:t>
      </w:r>
      <w:proofErr w:type="gramEnd"/>
      <w:r w:rsidRPr="005344B4">
        <w:rPr>
          <w:rFonts w:cs="Times New Roman"/>
          <w:i/>
          <w:iCs/>
        </w:rPr>
        <w:t xml:space="preserve"> are quite helpful in this. They're quite…I </w:t>
      </w:r>
      <w:proofErr w:type="spellStart"/>
      <w:r w:rsidRPr="005344B4">
        <w:rPr>
          <w:rFonts w:cs="Times New Roman"/>
          <w:i/>
          <w:iCs/>
        </w:rPr>
        <w:t>dunno</w:t>
      </w:r>
      <w:proofErr w:type="spellEnd"/>
      <w:r w:rsidRPr="005344B4">
        <w:rPr>
          <w:rFonts w:cs="Times New Roman"/>
          <w:i/>
          <w:iCs/>
        </w:rPr>
        <w:t xml:space="preserve">. The things you teach your children are what…the values you teach your children are </w:t>
      </w:r>
      <w:proofErr w:type="spellStart"/>
      <w:r w:rsidRPr="005344B4">
        <w:rPr>
          <w:rFonts w:cs="Times New Roman"/>
          <w:i/>
          <w:iCs/>
        </w:rPr>
        <w:t>kinda</w:t>
      </w:r>
      <w:proofErr w:type="spellEnd"/>
      <w:r w:rsidRPr="005344B4">
        <w:rPr>
          <w:rFonts w:cs="Times New Roman"/>
          <w:i/>
          <w:iCs/>
        </w:rPr>
        <w:t>…</w:t>
      </w:r>
    </w:p>
    <w:p w14:paraId="75B2D757" w14:textId="75BD35F6" w:rsidR="00A4241A" w:rsidRPr="005344B4" w:rsidRDefault="00A4241A" w:rsidP="001B0966">
      <w:pPr>
        <w:spacing w:line="480" w:lineRule="auto"/>
        <w:ind w:left="720"/>
        <w:rPr>
          <w:rFonts w:cs="Times New Roman"/>
          <w:i/>
          <w:iCs/>
        </w:rPr>
      </w:pPr>
      <w:r w:rsidRPr="005344B4">
        <w:rPr>
          <w:rFonts w:cs="Times New Roman"/>
          <w:i/>
          <w:iCs/>
        </w:rPr>
        <w:t xml:space="preserve"> I guess not everyone teaches about the children the same </w:t>
      </w:r>
      <w:r w:rsidR="00D905AC" w:rsidRPr="005344B4">
        <w:rPr>
          <w:rFonts w:cs="Times New Roman"/>
          <w:i/>
          <w:iCs/>
        </w:rPr>
        <w:t>values,</w:t>
      </w:r>
      <w:r w:rsidRPr="005344B4">
        <w:rPr>
          <w:rFonts w:cs="Times New Roman"/>
          <w:i/>
          <w:iCs/>
        </w:rPr>
        <w:t xml:space="preserve"> do they?</w:t>
      </w:r>
    </w:p>
    <w:p w14:paraId="6F37E2CB" w14:textId="57B13D3F" w:rsidR="00A4241A" w:rsidRPr="005344B4" w:rsidRDefault="009E7D71" w:rsidP="001B0966">
      <w:pPr>
        <w:spacing w:line="480" w:lineRule="auto"/>
        <w:ind w:left="720"/>
        <w:rPr>
          <w:rFonts w:cs="Times New Roman"/>
        </w:rPr>
      </w:pPr>
      <w:r w:rsidRPr="005344B4">
        <w:rPr>
          <w:rFonts w:cs="Times New Roman"/>
        </w:rPr>
        <w:t xml:space="preserve">She avoids solipsism by </w:t>
      </w:r>
      <w:r w:rsidR="00E6776E" w:rsidRPr="005344B4">
        <w:rPr>
          <w:rFonts w:cs="Times New Roman"/>
        </w:rPr>
        <w:t>rephrasing her point around a set of institutional values, rathe</w:t>
      </w:r>
      <w:r w:rsidR="00327B6B" w:rsidRPr="005344B4">
        <w:rPr>
          <w:rFonts w:cs="Times New Roman"/>
        </w:rPr>
        <w:t>r</w:t>
      </w:r>
      <w:r w:rsidR="00E6776E" w:rsidRPr="005344B4">
        <w:rPr>
          <w:rFonts w:cs="Times New Roman"/>
        </w:rPr>
        <w:t xml:space="preserve"> than her personal values, </w:t>
      </w:r>
    </w:p>
    <w:p w14:paraId="251A9D6F" w14:textId="0E8A068D" w:rsidR="00E6776E" w:rsidRPr="005344B4" w:rsidRDefault="00D905AC" w:rsidP="001B0966">
      <w:pPr>
        <w:spacing w:line="480" w:lineRule="auto"/>
        <w:ind w:left="720"/>
        <w:rPr>
          <w:rFonts w:cs="Times New Roman"/>
          <w:i/>
          <w:iCs/>
        </w:rPr>
      </w:pPr>
      <w:r w:rsidRPr="005344B4">
        <w:rPr>
          <w:rFonts w:cs="Times New Roman"/>
          <w:i/>
          <w:iCs/>
        </w:rPr>
        <w:t>But</w:t>
      </w:r>
      <w:r w:rsidR="00A4241A" w:rsidRPr="005344B4">
        <w:rPr>
          <w:rFonts w:cs="Times New Roman"/>
          <w:i/>
          <w:iCs/>
        </w:rPr>
        <w:t xml:space="preserve"> most primary schools have that - a set of values and I - If the government </w:t>
      </w:r>
      <w:proofErr w:type="gramStart"/>
      <w:r w:rsidR="00A4241A" w:rsidRPr="005344B4">
        <w:rPr>
          <w:rFonts w:cs="Times New Roman"/>
          <w:i/>
          <w:iCs/>
        </w:rPr>
        <w:t>actually applied</w:t>
      </w:r>
      <w:proofErr w:type="gramEnd"/>
      <w:r w:rsidR="00A4241A" w:rsidRPr="005344B4">
        <w:rPr>
          <w:rFonts w:cs="Times New Roman"/>
          <w:i/>
          <w:iCs/>
        </w:rPr>
        <w:t xml:space="preserve"> those values to the decisions they were making, I expect. That'd be a good starting point at least.</w:t>
      </w:r>
    </w:p>
    <w:p w14:paraId="0E9F63E3" w14:textId="6E83F0CA" w:rsidR="0006545B" w:rsidRPr="005344B4" w:rsidRDefault="0053047C" w:rsidP="009811B0">
      <w:pPr>
        <w:spacing w:line="480" w:lineRule="auto"/>
        <w:rPr>
          <w:rFonts w:cs="Times New Roman"/>
        </w:rPr>
        <w:sectPr w:rsidR="0006545B" w:rsidRPr="005344B4" w:rsidSect="00233815">
          <w:pgSz w:w="11906" w:h="16838"/>
          <w:pgMar w:top="1440" w:right="1440" w:bottom="1440" w:left="1440" w:header="708" w:footer="708" w:gutter="0"/>
          <w:cols w:space="708"/>
          <w:docGrid w:linePitch="360"/>
        </w:sectPr>
      </w:pPr>
      <w:r w:rsidRPr="005344B4">
        <w:rPr>
          <w:rFonts w:cs="Times New Roman"/>
        </w:rPr>
        <w:t>I</w:t>
      </w:r>
      <w:r w:rsidR="0006545B" w:rsidRPr="005344B4">
        <w:rPr>
          <w:rFonts w:cs="Times New Roman"/>
        </w:rPr>
        <w:t xml:space="preserve">n my empirical chapters I expand upon this </w:t>
      </w:r>
      <w:r w:rsidR="00D905AC" w:rsidRPr="005344B4">
        <w:rPr>
          <w:rFonts w:cs="Times New Roman"/>
        </w:rPr>
        <w:t>idea,</w:t>
      </w:r>
      <w:r w:rsidR="0006545B" w:rsidRPr="005344B4">
        <w:rPr>
          <w:rFonts w:cs="Times New Roman"/>
        </w:rPr>
        <w:t xml:space="preserve"> illustrating the ways in which a </w:t>
      </w:r>
      <w:r w:rsidRPr="005344B4">
        <w:rPr>
          <w:rFonts w:cs="Times New Roman"/>
        </w:rPr>
        <w:t xml:space="preserve">children’s sensibility can unsettle ethical norms and thus enliven environmental politics. </w:t>
      </w:r>
      <w:r w:rsidR="0006545B" w:rsidRPr="005344B4">
        <w:rPr>
          <w:rFonts w:cs="Times New Roman"/>
        </w:rPr>
        <w:t>It is a difficult point to articulate, n</w:t>
      </w:r>
      <w:r w:rsidRPr="005344B4">
        <w:rPr>
          <w:rFonts w:cs="Times New Roman"/>
        </w:rPr>
        <w:t xml:space="preserve">evertheless, </w:t>
      </w:r>
      <w:r w:rsidR="0006545B" w:rsidRPr="005344B4">
        <w:rPr>
          <w:rFonts w:cs="Times New Roman"/>
        </w:rPr>
        <w:t>Judy</w:t>
      </w:r>
      <w:r w:rsidRPr="005344B4">
        <w:rPr>
          <w:rFonts w:cs="Times New Roman"/>
        </w:rPr>
        <w:t xml:space="preserve"> takes care to avoid </w:t>
      </w:r>
      <w:proofErr w:type="gramStart"/>
      <w:r w:rsidRPr="005344B4">
        <w:rPr>
          <w:rFonts w:cs="Times New Roman"/>
        </w:rPr>
        <w:t>assuming that</w:t>
      </w:r>
      <w:proofErr w:type="gramEnd"/>
      <w:r w:rsidRPr="005344B4">
        <w:rPr>
          <w:rFonts w:cs="Times New Roman"/>
        </w:rPr>
        <w:t xml:space="preserve"> all parents think the same way as </w:t>
      </w:r>
      <w:r w:rsidR="00D905AC" w:rsidRPr="005344B4">
        <w:rPr>
          <w:rFonts w:cs="Times New Roman"/>
        </w:rPr>
        <w:t>her or</w:t>
      </w:r>
      <w:r w:rsidR="009D52AF" w:rsidRPr="005344B4">
        <w:rPr>
          <w:rFonts w:cs="Times New Roman"/>
        </w:rPr>
        <w:t xml:space="preserve"> bring their </w:t>
      </w:r>
      <w:r w:rsidR="009D52AF" w:rsidRPr="005344B4">
        <w:rPr>
          <w:rFonts w:cs="Times New Roman"/>
        </w:rPr>
        <w:lastRenderedPageBreak/>
        <w:t xml:space="preserve">children up with the same values. </w:t>
      </w:r>
      <w:r w:rsidRPr="005344B4">
        <w:rPr>
          <w:rFonts w:cs="Times New Roman"/>
        </w:rPr>
        <w:t xml:space="preserve"> </w:t>
      </w:r>
      <w:proofErr w:type="gramStart"/>
      <w:r w:rsidR="009D52AF" w:rsidRPr="005344B4">
        <w:rPr>
          <w:rFonts w:cs="Times New Roman"/>
        </w:rPr>
        <w:t>A</w:t>
      </w:r>
      <w:r w:rsidR="002664E0" w:rsidRPr="005344B4">
        <w:rPr>
          <w:rFonts w:cs="Times New Roman"/>
        </w:rPr>
        <w:t>ll of</w:t>
      </w:r>
      <w:proofErr w:type="gramEnd"/>
      <w:r w:rsidR="002664E0" w:rsidRPr="005344B4">
        <w:rPr>
          <w:rFonts w:cs="Times New Roman"/>
        </w:rPr>
        <w:t xml:space="preserve"> the interviewees were articulate and took time to explain themselves,</w:t>
      </w:r>
      <w:r w:rsidR="009D52AF" w:rsidRPr="005344B4">
        <w:rPr>
          <w:rFonts w:cs="Times New Roman"/>
        </w:rPr>
        <w:t xml:space="preserve"> often </w:t>
      </w:r>
      <w:r w:rsidR="000671D7" w:rsidRPr="005344B4">
        <w:rPr>
          <w:rFonts w:cs="Times New Roman"/>
        </w:rPr>
        <w:t>identifying</w:t>
      </w:r>
      <w:r w:rsidR="00327B6B" w:rsidRPr="005344B4">
        <w:rPr>
          <w:rFonts w:cs="Times New Roman"/>
        </w:rPr>
        <w:t xml:space="preserve"> their commitment to activism as a journey on which they were learning about the world anew. </w:t>
      </w:r>
      <w:r w:rsidR="00D905AC" w:rsidRPr="005344B4">
        <w:rPr>
          <w:rFonts w:cs="Times New Roman"/>
        </w:rPr>
        <w:t>Overall,</w:t>
      </w:r>
      <w:r w:rsidR="00D910A6" w:rsidRPr="005344B4">
        <w:rPr>
          <w:rFonts w:cs="Times New Roman"/>
        </w:rPr>
        <w:t xml:space="preserve"> </w:t>
      </w:r>
      <w:r w:rsidR="00A171C8" w:rsidRPr="005344B4">
        <w:rPr>
          <w:rFonts w:cs="Times New Roman"/>
        </w:rPr>
        <w:t>a</w:t>
      </w:r>
      <w:r w:rsidR="00D910A6" w:rsidRPr="005344B4">
        <w:rPr>
          <w:rFonts w:cs="Times New Roman"/>
        </w:rPr>
        <w:t xml:space="preserve"> sense of share</w:t>
      </w:r>
      <w:r w:rsidR="00A171C8" w:rsidRPr="005344B4">
        <w:rPr>
          <w:rFonts w:cs="Times New Roman"/>
        </w:rPr>
        <w:t xml:space="preserve">d </w:t>
      </w:r>
      <w:r w:rsidR="00D910A6" w:rsidRPr="005344B4">
        <w:rPr>
          <w:rFonts w:cs="Times New Roman"/>
        </w:rPr>
        <w:t xml:space="preserve">understanding of the pressures of parenting </w:t>
      </w:r>
      <w:r w:rsidR="008B5484" w:rsidRPr="005344B4">
        <w:rPr>
          <w:rFonts w:cs="Times New Roman"/>
        </w:rPr>
        <w:t xml:space="preserve">allowed me to ask </w:t>
      </w:r>
      <w:r w:rsidR="003760CB" w:rsidRPr="005344B4">
        <w:rPr>
          <w:rFonts w:cs="Times New Roman"/>
        </w:rPr>
        <w:t>sensitive, well-pitched questions, which move</w:t>
      </w:r>
      <w:r w:rsidR="001B2062" w:rsidRPr="005344B4">
        <w:rPr>
          <w:rFonts w:cs="Times New Roman"/>
        </w:rPr>
        <w:t>d</w:t>
      </w:r>
      <w:r w:rsidR="003760CB" w:rsidRPr="005344B4">
        <w:rPr>
          <w:rFonts w:cs="Times New Roman"/>
        </w:rPr>
        <w:t xml:space="preserve"> the conversation forwards and </w:t>
      </w:r>
      <w:r w:rsidR="00AD6A8F" w:rsidRPr="005344B4">
        <w:rPr>
          <w:rFonts w:cs="Times New Roman"/>
        </w:rPr>
        <w:t xml:space="preserve">elicited incisive responses. </w:t>
      </w:r>
    </w:p>
    <w:tbl>
      <w:tblPr>
        <w:tblpPr w:leftFromText="180" w:rightFromText="180" w:vertAnchor="text" w:horzAnchor="margin" w:tblpXSpec="center" w:tblpY="464"/>
        <w:tblW w:w="53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5"/>
        <w:gridCol w:w="1577"/>
        <w:gridCol w:w="1968"/>
        <w:gridCol w:w="1968"/>
        <w:gridCol w:w="1770"/>
        <w:gridCol w:w="1968"/>
        <w:gridCol w:w="1968"/>
        <w:gridCol w:w="1848"/>
      </w:tblGrid>
      <w:tr w:rsidR="00DD4A90" w:rsidRPr="00E247AC" w14:paraId="65DEB012" w14:textId="77777777" w:rsidTr="00E247AC">
        <w:trPr>
          <w:trHeight w:val="1125"/>
        </w:trPr>
        <w:tc>
          <w:tcPr>
            <w:tcW w:w="651" w:type="pct"/>
            <w:vAlign w:val="center"/>
            <w:hideMark/>
          </w:tcPr>
          <w:p w14:paraId="394C4882" w14:textId="77777777" w:rsidR="00DD4A90" w:rsidRPr="00E247AC" w:rsidRDefault="00DD4A90" w:rsidP="00E247AC">
            <w:pPr>
              <w:spacing w:after="0" w:line="240" w:lineRule="auto"/>
              <w:rPr>
                <w:rFonts w:ascii="Calibri" w:eastAsia="Times New Roman" w:hAnsi="Calibri" w:cs="Calibri"/>
                <w:b/>
                <w:bCs/>
                <w:color w:val="000000"/>
                <w:sz w:val="20"/>
                <w:szCs w:val="20"/>
                <w:lang w:eastAsia="en-GB"/>
              </w:rPr>
            </w:pPr>
            <w:r w:rsidRPr="00E247AC">
              <w:rPr>
                <w:rFonts w:ascii="Calibri" w:eastAsia="Times New Roman" w:hAnsi="Calibri" w:cs="Calibri"/>
                <w:b/>
                <w:bCs/>
                <w:color w:val="000000"/>
                <w:sz w:val="20"/>
                <w:szCs w:val="20"/>
                <w:lang w:eastAsia="en-GB"/>
              </w:rPr>
              <w:lastRenderedPageBreak/>
              <w:t xml:space="preserve">Pseudonym </w:t>
            </w:r>
          </w:p>
        </w:tc>
        <w:tc>
          <w:tcPr>
            <w:tcW w:w="525" w:type="pct"/>
            <w:vAlign w:val="center"/>
            <w:hideMark/>
          </w:tcPr>
          <w:p w14:paraId="3E8673ED" w14:textId="77777777" w:rsidR="00DD4A90" w:rsidRPr="00E247AC" w:rsidRDefault="00DD4A90" w:rsidP="00E247AC">
            <w:pPr>
              <w:spacing w:after="0" w:line="240" w:lineRule="auto"/>
              <w:rPr>
                <w:rFonts w:ascii="Calibri" w:eastAsia="Times New Roman" w:hAnsi="Calibri" w:cs="Calibri"/>
                <w:b/>
                <w:bCs/>
                <w:color w:val="000000"/>
                <w:sz w:val="20"/>
                <w:szCs w:val="20"/>
                <w:lang w:eastAsia="en-GB"/>
              </w:rPr>
            </w:pPr>
            <w:r w:rsidRPr="00E247AC">
              <w:rPr>
                <w:rFonts w:ascii="Calibri" w:eastAsia="Times New Roman" w:hAnsi="Calibri" w:cs="Calibri"/>
                <w:b/>
                <w:bCs/>
                <w:color w:val="000000"/>
                <w:sz w:val="20"/>
                <w:szCs w:val="20"/>
                <w:lang w:eastAsia="en-GB"/>
              </w:rPr>
              <w:t>Debra</w:t>
            </w:r>
          </w:p>
        </w:tc>
        <w:tc>
          <w:tcPr>
            <w:tcW w:w="655" w:type="pct"/>
            <w:vAlign w:val="center"/>
            <w:hideMark/>
          </w:tcPr>
          <w:p w14:paraId="471A16A0" w14:textId="77777777" w:rsidR="00DD4A90" w:rsidRPr="00E247AC" w:rsidRDefault="00DD4A90" w:rsidP="00E247AC">
            <w:pPr>
              <w:spacing w:after="0" w:line="240" w:lineRule="auto"/>
              <w:rPr>
                <w:rFonts w:ascii="Calibri" w:eastAsia="Times New Roman" w:hAnsi="Calibri" w:cs="Calibri"/>
                <w:b/>
                <w:bCs/>
                <w:color w:val="000000"/>
                <w:sz w:val="20"/>
                <w:szCs w:val="20"/>
                <w:lang w:eastAsia="en-GB"/>
              </w:rPr>
            </w:pPr>
            <w:r w:rsidRPr="00E247AC">
              <w:rPr>
                <w:rFonts w:ascii="Calibri" w:eastAsia="Times New Roman" w:hAnsi="Calibri" w:cs="Calibri"/>
                <w:b/>
                <w:bCs/>
                <w:color w:val="000000"/>
                <w:sz w:val="20"/>
                <w:szCs w:val="20"/>
                <w:lang w:eastAsia="en-GB"/>
              </w:rPr>
              <w:t>Susan</w:t>
            </w:r>
          </w:p>
        </w:tc>
        <w:tc>
          <w:tcPr>
            <w:tcW w:w="655" w:type="pct"/>
            <w:vAlign w:val="center"/>
            <w:hideMark/>
          </w:tcPr>
          <w:p w14:paraId="4EE2D58F" w14:textId="77777777" w:rsidR="00DD4A90" w:rsidRPr="00E247AC" w:rsidRDefault="00DD4A90" w:rsidP="00E247AC">
            <w:pPr>
              <w:spacing w:after="0" w:line="240" w:lineRule="auto"/>
              <w:rPr>
                <w:rFonts w:ascii="Calibri" w:eastAsia="Times New Roman" w:hAnsi="Calibri" w:cs="Calibri"/>
                <w:b/>
                <w:bCs/>
                <w:color w:val="000000"/>
                <w:sz w:val="20"/>
                <w:szCs w:val="20"/>
                <w:lang w:eastAsia="en-GB"/>
              </w:rPr>
            </w:pPr>
            <w:r w:rsidRPr="00E247AC">
              <w:rPr>
                <w:rFonts w:ascii="Calibri" w:eastAsia="Times New Roman" w:hAnsi="Calibri" w:cs="Calibri"/>
                <w:b/>
                <w:bCs/>
                <w:color w:val="000000"/>
                <w:sz w:val="20"/>
                <w:szCs w:val="20"/>
                <w:lang w:eastAsia="en-GB"/>
              </w:rPr>
              <w:t>Carol</w:t>
            </w:r>
          </w:p>
        </w:tc>
        <w:tc>
          <w:tcPr>
            <w:tcW w:w="589" w:type="pct"/>
            <w:vAlign w:val="center"/>
            <w:hideMark/>
          </w:tcPr>
          <w:p w14:paraId="6F27BC31" w14:textId="77777777" w:rsidR="00DD4A90" w:rsidRPr="00E247AC" w:rsidRDefault="00DD4A90" w:rsidP="00E247AC">
            <w:pPr>
              <w:spacing w:after="0" w:line="240" w:lineRule="auto"/>
              <w:rPr>
                <w:rFonts w:ascii="Calibri" w:eastAsia="Times New Roman" w:hAnsi="Calibri" w:cs="Calibri"/>
                <w:b/>
                <w:bCs/>
                <w:color w:val="000000"/>
                <w:sz w:val="20"/>
                <w:szCs w:val="20"/>
                <w:lang w:eastAsia="en-GB"/>
              </w:rPr>
            </w:pPr>
            <w:r w:rsidRPr="00E247AC">
              <w:rPr>
                <w:rFonts w:ascii="Calibri" w:eastAsia="Times New Roman" w:hAnsi="Calibri" w:cs="Calibri"/>
                <w:b/>
                <w:bCs/>
                <w:color w:val="000000"/>
                <w:sz w:val="20"/>
                <w:szCs w:val="20"/>
                <w:lang w:eastAsia="en-GB"/>
              </w:rPr>
              <w:t>Kathryn</w:t>
            </w:r>
          </w:p>
        </w:tc>
        <w:tc>
          <w:tcPr>
            <w:tcW w:w="655" w:type="pct"/>
            <w:vAlign w:val="center"/>
            <w:hideMark/>
          </w:tcPr>
          <w:p w14:paraId="626B9D8F" w14:textId="77777777" w:rsidR="00DD4A90" w:rsidRPr="00E247AC" w:rsidRDefault="00DD4A90" w:rsidP="00E247AC">
            <w:pPr>
              <w:spacing w:after="0" w:line="240" w:lineRule="auto"/>
              <w:rPr>
                <w:rFonts w:ascii="Calibri" w:eastAsia="Times New Roman" w:hAnsi="Calibri" w:cs="Calibri"/>
                <w:b/>
                <w:bCs/>
                <w:sz w:val="20"/>
                <w:szCs w:val="20"/>
                <w:lang w:eastAsia="en-GB"/>
              </w:rPr>
            </w:pPr>
            <w:r w:rsidRPr="00E247AC">
              <w:rPr>
                <w:rFonts w:ascii="Calibri" w:eastAsia="Times New Roman" w:hAnsi="Calibri" w:cs="Calibri"/>
                <w:b/>
                <w:bCs/>
                <w:sz w:val="20"/>
                <w:szCs w:val="20"/>
                <w:lang w:eastAsia="en-GB"/>
              </w:rPr>
              <w:t>Anne</w:t>
            </w:r>
          </w:p>
        </w:tc>
        <w:tc>
          <w:tcPr>
            <w:tcW w:w="655" w:type="pct"/>
            <w:vAlign w:val="center"/>
            <w:hideMark/>
          </w:tcPr>
          <w:p w14:paraId="5588573B" w14:textId="77777777" w:rsidR="00DD4A90" w:rsidRPr="00E247AC" w:rsidRDefault="00DD4A90" w:rsidP="00E247AC">
            <w:pPr>
              <w:spacing w:after="0" w:line="240" w:lineRule="auto"/>
              <w:rPr>
                <w:rFonts w:ascii="Calibri" w:eastAsia="Times New Roman" w:hAnsi="Calibri" w:cs="Calibri"/>
                <w:b/>
                <w:bCs/>
                <w:color w:val="000000"/>
                <w:sz w:val="20"/>
                <w:szCs w:val="20"/>
                <w:lang w:eastAsia="en-GB"/>
              </w:rPr>
            </w:pPr>
            <w:r w:rsidRPr="00E247AC">
              <w:rPr>
                <w:rFonts w:ascii="Calibri" w:eastAsia="Times New Roman" w:hAnsi="Calibri" w:cs="Calibri"/>
                <w:b/>
                <w:bCs/>
                <w:color w:val="000000"/>
                <w:sz w:val="20"/>
                <w:szCs w:val="20"/>
                <w:lang w:eastAsia="en-GB"/>
              </w:rPr>
              <w:t>Mark</w:t>
            </w:r>
          </w:p>
        </w:tc>
        <w:tc>
          <w:tcPr>
            <w:tcW w:w="615" w:type="pct"/>
            <w:vAlign w:val="center"/>
            <w:hideMark/>
          </w:tcPr>
          <w:p w14:paraId="6A875BEE" w14:textId="77777777" w:rsidR="00DD4A90" w:rsidRPr="00E247AC" w:rsidRDefault="00DD4A90" w:rsidP="00E247AC">
            <w:pPr>
              <w:spacing w:after="0" w:line="240" w:lineRule="auto"/>
              <w:rPr>
                <w:rFonts w:ascii="Calibri" w:eastAsia="Times New Roman" w:hAnsi="Calibri" w:cs="Calibri"/>
                <w:b/>
                <w:bCs/>
                <w:color w:val="000000"/>
                <w:sz w:val="20"/>
                <w:szCs w:val="20"/>
                <w:lang w:eastAsia="en-GB"/>
              </w:rPr>
            </w:pPr>
            <w:r w:rsidRPr="00E247AC">
              <w:rPr>
                <w:rFonts w:ascii="Calibri" w:eastAsia="Times New Roman" w:hAnsi="Calibri" w:cs="Calibri"/>
                <w:b/>
                <w:bCs/>
                <w:color w:val="000000"/>
                <w:sz w:val="20"/>
                <w:szCs w:val="20"/>
                <w:lang w:eastAsia="en-GB"/>
              </w:rPr>
              <w:t>Judy</w:t>
            </w:r>
          </w:p>
        </w:tc>
      </w:tr>
      <w:tr w:rsidR="00DD4A90" w:rsidRPr="00E247AC" w14:paraId="5003AFE8" w14:textId="77777777" w:rsidTr="00E247AC">
        <w:trPr>
          <w:trHeight w:val="435"/>
        </w:trPr>
        <w:tc>
          <w:tcPr>
            <w:tcW w:w="651" w:type="pct"/>
            <w:vAlign w:val="center"/>
            <w:hideMark/>
          </w:tcPr>
          <w:p w14:paraId="2B1590FC" w14:textId="77777777" w:rsidR="00DD4A90" w:rsidRPr="00E247AC" w:rsidRDefault="00DD4A90" w:rsidP="00E247AC">
            <w:pPr>
              <w:spacing w:after="0" w:line="240" w:lineRule="auto"/>
              <w:rPr>
                <w:rFonts w:ascii="Calibri" w:eastAsia="Times New Roman" w:hAnsi="Calibri" w:cs="Calibri"/>
                <w:b/>
                <w:bCs/>
                <w:color w:val="000000"/>
                <w:sz w:val="20"/>
                <w:szCs w:val="20"/>
                <w:lang w:eastAsia="en-GB"/>
              </w:rPr>
            </w:pPr>
            <w:r w:rsidRPr="00E247AC">
              <w:rPr>
                <w:rFonts w:ascii="Calibri" w:eastAsia="Times New Roman" w:hAnsi="Calibri" w:cs="Calibri"/>
                <w:b/>
                <w:bCs/>
                <w:color w:val="000000"/>
                <w:sz w:val="20"/>
                <w:szCs w:val="20"/>
                <w:lang w:eastAsia="en-GB"/>
              </w:rPr>
              <w:t>Age range:</w:t>
            </w:r>
          </w:p>
        </w:tc>
        <w:tc>
          <w:tcPr>
            <w:tcW w:w="525" w:type="pct"/>
            <w:vAlign w:val="center"/>
            <w:hideMark/>
          </w:tcPr>
          <w:p w14:paraId="7567E358"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31-35</w:t>
            </w:r>
          </w:p>
        </w:tc>
        <w:tc>
          <w:tcPr>
            <w:tcW w:w="655" w:type="pct"/>
            <w:vAlign w:val="center"/>
            <w:hideMark/>
          </w:tcPr>
          <w:p w14:paraId="2D8991F8"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41-45</w:t>
            </w:r>
          </w:p>
        </w:tc>
        <w:tc>
          <w:tcPr>
            <w:tcW w:w="655" w:type="pct"/>
            <w:vAlign w:val="center"/>
            <w:hideMark/>
          </w:tcPr>
          <w:p w14:paraId="11B19942"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46-50</w:t>
            </w:r>
          </w:p>
        </w:tc>
        <w:tc>
          <w:tcPr>
            <w:tcW w:w="589" w:type="pct"/>
            <w:vAlign w:val="center"/>
            <w:hideMark/>
          </w:tcPr>
          <w:p w14:paraId="65513B5C"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41-45</w:t>
            </w:r>
          </w:p>
        </w:tc>
        <w:tc>
          <w:tcPr>
            <w:tcW w:w="655" w:type="pct"/>
            <w:vAlign w:val="center"/>
            <w:hideMark/>
          </w:tcPr>
          <w:p w14:paraId="785F3613" w14:textId="77777777" w:rsidR="00DD4A90" w:rsidRPr="00E247AC" w:rsidRDefault="00DD4A90" w:rsidP="00E247AC">
            <w:pPr>
              <w:spacing w:after="0" w:line="240" w:lineRule="auto"/>
              <w:rPr>
                <w:rFonts w:ascii="Calibri" w:eastAsia="Times New Roman" w:hAnsi="Calibri" w:cs="Calibri"/>
                <w:sz w:val="20"/>
                <w:szCs w:val="20"/>
                <w:lang w:eastAsia="en-GB"/>
              </w:rPr>
            </w:pPr>
            <w:r w:rsidRPr="00E247AC">
              <w:rPr>
                <w:rFonts w:ascii="Calibri" w:eastAsia="Times New Roman" w:hAnsi="Calibri" w:cs="Calibri"/>
                <w:sz w:val="20"/>
                <w:szCs w:val="20"/>
                <w:lang w:eastAsia="en-GB"/>
              </w:rPr>
              <w:t>41-45</w:t>
            </w:r>
          </w:p>
        </w:tc>
        <w:tc>
          <w:tcPr>
            <w:tcW w:w="655" w:type="pct"/>
            <w:vAlign w:val="center"/>
            <w:hideMark/>
          </w:tcPr>
          <w:p w14:paraId="77AA6831"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41-45</w:t>
            </w:r>
          </w:p>
        </w:tc>
        <w:tc>
          <w:tcPr>
            <w:tcW w:w="615" w:type="pct"/>
            <w:vAlign w:val="center"/>
            <w:hideMark/>
          </w:tcPr>
          <w:p w14:paraId="5F6C1237"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36-40</w:t>
            </w:r>
          </w:p>
        </w:tc>
      </w:tr>
      <w:tr w:rsidR="00DD4A90" w:rsidRPr="00E247AC" w14:paraId="50E93197" w14:textId="77777777" w:rsidTr="00E247AC">
        <w:trPr>
          <w:trHeight w:val="854"/>
        </w:trPr>
        <w:tc>
          <w:tcPr>
            <w:tcW w:w="651" w:type="pct"/>
            <w:vAlign w:val="center"/>
            <w:hideMark/>
          </w:tcPr>
          <w:p w14:paraId="38802EA6" w14:textId="77777777" w:rsidR="00DD4A90" w:rsidRPr="00E247AC" w:rsidRDefault="00DD4A90" w:rsidP="00E247AC">
            <w:pPr>
              <w:spacing w:after="0" w:line="240" w:lineRule="auto"/>
              <w:rPr>
                <w:rFonts w:ascii="Calibri" w:eastAsia="Times New Roman" w:hAnsi="Calibri" w:cs="Calibri"/>
                <w:b/>
                <w:bCs/>
                <w:color w:val="000000"/>
                <w:sz w:val="20"/>
                <w:szCs w:val="20"/>
                <w:lang w:eastAsia="en-GB"/>
              </w:rPr>
            </w:pPr>
            <w:r w:rsidRPr="00E247AC">
              <w:rPr>
                <w:rFonts w:ascii="Calibri" w:eastAsia="Times New Roman" w:hAnsi="Calibri" w:cs="Calibri"/>
                <w:b/>
                <w:bCs/>
                <w:color w:val="000000"/>
                <w:sz w:val="20"/>
                <w:szCs w:val="20"/>
                <w:lang w:eastAsia="en-GB"/>
              </w:rPr>
              <w:t>Gender </w:t>
            </w:r>
          </w:p>
        </w:tc>
        <w:tc>
          <w:tcPr>
            <w:tcW w:w="525" w:type="pct"/>
            <w:vAlign w:val="center"/>
            <w:hideMark/>
          </w:tcPr>
          <w:p w14:paraId="288A6834"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Female </w:t>
            </w:r>
          </w:p>
        </w:tc>
        <w:tc>
          <w:tcPr>
            <w:tcW w:w="655" w:type="pct"/>
            <w:vAlign w:val="center"/>
            <w:hideMark/>
          </w:tcPr>
          <w:p w14:paraId="60CC5AD2"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Female</w:t>
            </w:r>
          </w:p>
        </w:tc>
        <w:tc>
          <w:tcPr>
            <w:tcW w:w="655" w:type="pct"/>
            <w:vAlign w:val="center"/>
            <w:hideMark/>
          </w:tcPr>
          <w:p w14:paraId="1AC51284"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Female </w:t>
            </w:r>
          </w:p>
        </w:tc>
        <w:tc>
          <w:tcPr>
            <w:tcW w:w="589" w:type="pct"/>
            <w:vAlign w:val="center"/>
            <w:hideMark/>
          </w:tcPr>
          <w:p w14:paraId="15641ED5"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Female </w:t>
            </w:r>
          </w:p>
        </w:tc>
        <w:tc>
          <w:tcPr>
            <w:tcW w:w="655" w:type="pct"/>
            <w:vAlign w:val="center"/>
            <w:hideMark/>
          </w:tcPr>
          <w:p w14:paraId="3CFF92CB" w14:textId="77777777" w:rsidR="00DD4A90" w:rsidRPr="00E247AC" w:rsidRDefault="00DD4A90" w:rsidP="00E247AC">
            <w:pPr>
              <w:spacing w:after="0" w:line="240" w:lineRule="auto"/>
              <w:rPr>
                <w:rFonts w:ascii="Calibri" w:eastAsia="Times New Roman" w:hAnsi="Calibri" w:cs="Calibri"/>
                <w:sz w:val="20"/>
                <w:szCs w:val="20"/>
                <w:lang w:eastAsia="en-GB"/>
              </w:rPr>
            </w:pPr>
            <w:r w:rsidRPr="00E247AC">
              <w:rPr>
                <w:rFonts w:ascii="Calibri" w:eastAsia="Times New Roman" w:hAnsi="Calibri" w:cs="Calibri"/>
                <w:sz w:val="20"/>
                <w:szCs w:val="20"/>
                <w:lang w:eastAsia="en-GB"/>
              </w:rPr>
              <w:t>Female</w:t>
            </w:r>
          </w:p>
        </w:tc>
        <w:tc>
          <w:tcPr>
            <w:tcW w:w="655" w:type="pct"/>
            <w:vAlign w:val="center"/>
            <w:hideMark/>
          </w:tcPr>
          <w:p w14:paraId="33AF3F2D"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Male </w:t>
            </w:r>
          </w:p>
        </w:tc>
        <w:tc>
          <w:tcPr>
            <w:tcW w:w="615" w:type="pct"/>
            <w:vAlign w:val="center"/>
            <w:hideMark/>
          </w:tcPr>
          <w:p w14:paraId="65177B7C"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Female </w:t>
            </w:r>
          </w:p>
        </w:tc>
      </w:tr>
      <w:tr w:rsidR="00DD4A90" w:rsidRPr="00E247AC" w14:paraId="76E70874" w14:textId="77777777" w:rsidTr="00E247AC">
        <w:trPr>
          <w:trHeight w:val="854"/>
        </w:trPr>
        <w:tc>
          <w:tcPr>
            <w:tcW w:w="651" w:type="pct"/>
            <w:vAlign w:val="center"/>
            <w:hideMark/>
          </w:tcPr>
          <w:p w14:paraId="1D205D20" w14:textId="77777777" w:rsidR="00DD4A90" w:rsidRPr="00E247AC" w:rsidRDefault="00DD4A90" w:rsidP="00E247AC">
            <w:pPr>
              <w:spacing w:after="0" w:line="240" w:lineRule="auto"/>
              <w:rPr>
                <w:rFonts w:ascii="Calibri" w:eastAsia="Times New Roman" w:hAnsi="Calibri" w:cs="Calibri"/>
                <w:b/>
                <w:bCs/>
                <w:color w:val="000000"/>
                <w:sz w:val="20"/>
                <w:szCs w:val="20"/>
                <w:lang w:eastAsia="en-GB"/>
              </w:rPr>
            </w:pPr>
            <w:r w:rsidRPr="00E247AC">
              <w:rPr>
                <w:rFonts w:ascii="Calibri" w:eastAsia="Times New Roman" w:hAnsi="Calibri" w:cs="Calibri"/>
                <w:b/>
                <w:bCs/>
                <w:color w:val="000000"/>
                <w:sz w:val="20"/>
                <w:szCs w:val="20"/>
                <w:lang w:eastAsia="en-GB"/>
              </w:rPr>
              <w:t>Number of Children (age)</w:t>
            </w:r>
          </w:p>
        </w:tc>
        <w:tc>
          <w:tcPr>
            <w:tcW w:w="525" w:type="pct"/>
            <w:vAlign w:val="center"/>
            <w:hideMark/>
          </w:tcPr>
          <w:p w14:paraId="7DA16458"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1 (6)</w:t>
            </w:r>
          </w:p>
        </w:tc>
        <w:tc>
          <w:tcPr>
            <w:tcW w:w="655" w:type="pct"/>
            <w:vAlign w:val="center"/>
            <w:hideMark/>
          </w:tcPr>
          <w:p w14:paraId="33938E5D"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1 (6)</w:t>
            </w:r>
          </w:p>
        </w:tc>
        <w:tc>
          <w:tcPr>
            <w:tcW w:w="655" w:type="pct"/>
            <w:vAlign w:val="center"/>
            <w:hideMark/>
          </w:tcPr>
          <w:p w14:paraId="3EC94C25"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1 (4)</w:t>
            </w:r>
          </w:p>
        </w:tc>
        <w:tc>
          <w:tcPr>
            <w:tcW w:w="589" w:type="pct"/>
            <w:vAlign w:val="center"/>
            <w:hideMark/>
          </w:tcPr>
          <w:p w14:paraId="4B7AF06C"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2</w:t>
            </w:r>
          </w:p>
        </w:tc>
        <w:tc>
          <w:tcPr>
            <w:tcW w:w="655" w:type="pct"/>
            <w:vAlign w:val="center"/>
            <w:hideMark/>
          </w:tcPr>
          <w:p w14:paraId="466635ED" w14:textId="77777777" w:rsidR="00DD4A90" w:rsidRPr="00E247AC" w:rsidRDefault="00DD4A90" w:rsidP="00E247AC">
            <w:pPr>
              <w:spacing w:after="0" w:line="240" w:lineRule="auto"/>
              <w:rPr>
                <w:rFonts w:ascii="Calibri" w:eastAsia="Times New Roman" w:hAnsi="Calibri" w:cs="Calibri"/>
                <w:sz w:val="20"/>
                <w:szCs w:val="20"/>
                <w:lang w:eastAsia="en-GB"/>
              </w:rPr>
            </w:pPr>
            <w:r w:rsidRPr="00E247AC">
              <w:rPr>
                <w:rFonts w:ascii="Calibri" w:eastAsia="Times New Roman" w:hAnsi="Calibri" w:cs="Calibri"/>
                <w:sz w:val="20"/>
                <w:szCs w:val="20"/>
                <w:lang w:eastAsia="en-GB"/>
              </w:rPr>
              <w:t>2</w:t>
            </w:r>
          </w:p>
        </w:tc>
        <w:tc>
          <w:tcPr>
            <w:tcW w:w="655" w:type="pct"/>
            <w:vAlign w:val="center"/>
            <w:hideMark/>
          </w:tcPr>
          <w:p w14:paraId="5A2FA501"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2 (3 &amp; 6)</w:t>
            </w:r>
          </w:p>
        </w:tc>
        <w:tc>
          <w:tcPr>
            <w:tcW w:w="615" w:type="pct"/>
            <w:vAlign w:val="center"/>
            <w:hideMark/>
          </w:tcPr>
          <w:p w14:paraId="70DA0462"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2 (4 &amp; 2)</w:t>
            </w:r>
          </w:p>
        </w:tc>
      </w:tr>
      <w:tr w:rsidR="00DD4A90" w:rsidRPr="00E247AC" w14:paraId="1803CF00" w14:textId="77777777" w:rsidTr="00E247AC">
        <w:trPr>
          <w:trHeight w:val="1206"/>
        </w:trPr>
        <w:tc>
          <w:tcPr>
            <w:tcW w:w="651" w:type="pct"/>
            <w:vAlign w:val="center"/>
            <w:hideMark/>
          </w:tcPr>
          <w:p w14:paraId="183C36DD" w14:textId="77777777" w:rsidR="00DD4A90" w:rsidRPr="00E247AC" w:rsidRDefault="00DD4A90" w:rsidP="00E247AC">
            <w:pPr>
              <w:spacing w:after="0" w:line="240" w:lineRule="auto"/>
              <w:rPr>
                <w:rFonts w:ascii="Calibri" w:eastAsia="Times New Roman" w:hAnsi="Calibri" w:cs="Calibri"/>
                <w:b/>
                <w:bCs/>
                <w:color w:val="000000"/>
                <w:sz w:val="20"/>
                <w:szCs w:val="20"/>
                <w:lang w:eastAsia="en-GB"/>
              </w:rPr>
            </w:pPr>
            <w:r w:rsidRPr="00E247AC">
              <w:rPr>
                <w:rFonts w:ascii="Calibri" w:eastAsia="Times New Roman" w:hAnsi="Calibri" w:cs="Calibri"/>
                <w:b/>
                <w:bCs/>
                <w:color w:val="000000"/>
                <w:sz w:val="20"/>
                <w:szCs w:val="20"/>
                <w:lang w:eastAsia="en-GB"/>
              </w:rPr>
              <w:t>Relationship status </w:t>
            </w:r>
          </w:p>
        </w:tc>
        <w:tc>
          <w:tcPr>
            <w:tcW w:w="525" w:type="pct"/>
            <w:vAlign w:val="center"/>
            <w:hideMark/>
          </w:tcPr>
          <w:p w14:paraId="59118557"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Married </w:t>
            </w:r>
          </w:p>
        </w:tc>
        <w:tc>
          <w:tcPr>
            <w:tcW w:w="655" w:type="pct"/>
            <w:vAlign w:val="center"/>
            <w:hideMark/>
          </w:tcPr>
          <w:p w14:paraId="10353845" w14:textId="2145EB3F"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 xml:space="preserve">In a </w:t>
            </w:r>
            <w:r w:rsidR="00D905AC" w:rsidRPr="00E247AC">
              <w:rPr>
                <w:rFonts w:ascii="Calibri" w:eastAsia="Times New Roman" w:hAnsi="Calibri" w:cs="Calibri"/>
                <w:color w:val="000000"/>
                <w:sz w:val="20"/>
                <w:szCs w:val="20"/>
                <w:lang w:eastAsia="en-GB"/>
              </w:rPr>
              <w:t>long-term</w:t>
            </w:r>
            <w:r w:rsidRPr="00E247AC">
              <w:rPr>
                <w:rFonts w:ascii="Calibri" w:eastAsia="Times New Roman" w:hAnsi="Calibri" w:cs="Calibri"/>
                <w:color w:val="000000"/>
                <w:sz w:val="20"/>
                <w:szCs w:val="20"/>
                <w:lang w:eastAsia="en-GB"/>
              </w:rPr>
              <w:t xml:space="preserve"> partnership </w:t>
            </w:r>
          </w:p>
        </w:tc>
        <w:tc>
          <w:tcPr>
            <w:tcW w:w="655" w:type="pct"/>
            <w:vAlign w:val="center"/>
            <w:hideMark/>
          </w:tcPr>
          <w:p w14:paraId="64BC647D"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Married </w:t>
            </w:r>
          </w:p>
        </w:tc>
        <w:tc>
          <w:tcPr>
            <w:tcW w:w="589" w:type="pct"/>
            <w:vAlign w:val="center"/>
            <w:hideMark/>
          </w:tcPr>
          <w:p w14:paraId="2A67FCCF"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Separated  </w:t>
            </w:r>
          </w:p>
        </w:tc>
        <w:tc>
          <w:tcPr>
            <w:tcW w:w="655" w:type="pct"/>
            <w:vAlign w:val="center"/>
            <w:hideMark/>
          </w:tcPr>
          <w:p w14:paraId="725A4C2A" w14:textId="77777777" w:rsidR="00DD4A90" w:rsidRPr="00E247AC" w:rsidRDefault="00DD4A90" w:rsidP="00E247AC">
            <w:pPr>
              <w:spacing w:after="0" w:line="240" w:lineRule="auto"/>
              <w:rPr>
                <w:rFonts w:ascii="Calibri" w:eastAsia="Times New Roman" w:hAnsi="Calibri" w:cs="Calibri"/>
                <w:sz w:val="20"/>
                <w:szCs w:val="20"/>
                <w:lang w:eastAsia="en-GB"/>
              </w:rPr>
            </w:pPr>
            <w:r w:rsidRPr="00E247AC">
              <w:rPr>
                <w:rFonts w:ascii="Calibri" w:eastAsia="Times New Roman" w:hAnsi="Calibri" w:cs="Calibri"/>
                <w:sz w:val="20"/>
                <w:szCs w:val="20"/>
                <w:lang w:eastAsia="en-GB"/>
              </w:rPr>
              <w:t>Cohabiting  </w:t>
            </w:r>
          </w:p>
        </w:tc>
        <w:tc>
          <w:tcPr>
            <w:tcW w:w="655" w:type="pct"/>
            <w:vAlign w:val="center"/>
            <w:hideMark/>
          </w:tcPr>
          <w:p w14:paraId="0D28E597"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Married </w:t>
            </w:r>
          </w:p>
        </w:tc>
        <w:tc>
          <w:tcPr>
            <w:tcW w:w="615" w:type="pct"/>
            <w:vAlign w:val="center"/>
            <w:hideMark/>
          </w:tcPr>
          <w:p w14:paraId="74FC8EEB"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Married </w:t>
            </w:r>
          </w:p>
        </w:tc>
      </w:tr>
      <w:tr w:rsidR="00DD4A90" w:rsidRPr="00E247AC" w14:paraId="0B0A38FE" w14:textId="77777777" w:rsidTr="00E247AC">
        <w:trPr>
          <w:trHeight w:val="854"/>
        </w:trPr>
        <w:tc>
          <w:tcPr>
            <w:tcW w:w="651" w:type="pct"/>
            <w:vAlign w:val="center"/>
            <w:hideMark/>
          </w:tcPr>
          <w:p w14:paraId="6528EFC4" w14:textId="77777777" w:rsidR="00DD4A90" w:rsidRPr="00E247AC" w:rsidRDefault="00DD4A90" w:rsidP="00E247AC">
            <w:pPr>
              <w:spacing w:after="0" w:line="240" w:lineRule="auto"/>
              <w:rPr>
                <w:rFonts w:ascii="Calibri" w:eastAsia="Times New Roman" w:hAnsi="Calibri" w:cs="Calibri"/>
                <w:b/>
                <w:bCs/>
                <w:color w:val="000000"/>
                <w:sz w:val="20"/>
                <w:szCs w:val="20"/>
                <w:lang w:eastAsia="en-GB"/>
              </w:rPr>
            </w:pPr>
            <w:r w:rsidRPr="00E247AC">
              <w:rPr>
                <w:rFonts w:ascii="Calibri" w:eastAsia="Times New Roman" w:hAnsi="Calibri" w:cs="Calibri"/>
                <w:b/>
                <w:bCs/>
                <w:color w:val="000000"/>
                <w:sz w:val="20"/>
                <w:szCs w:val="20"/>
                <w:lang w:eastAsia="en-GB"/>
              </w:rPr>
              <w:t>Region of the UK you live in  </w:t>
            </w:r>
          </w:p>
        </w:tc>
        <w:tc>
          <w:tcPr>
            <w:tcW w:w="525" w:type="pct"/>
            <w:vAlign w:val="center"/>
            <w:hideMark/>
          </w:tcPr>
          <w:p w14:paraId="6E8317F4"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East of England</w:t>
            </w:r>
          </w:p>
        </w:tc>
        <w:tc>
          <w:tcPr>
            <w:tcW w:w="655" w:type="pct"/>
            <w:vAlign w:val="center"/>
            <w:hideMark/>
          </w:tcPr>
          <w:p w14:paraId="363ADF1B" w14:textId="4F697261" w:rsidR="00DD4A90" w:rsidRPr="00E247AC" w:rsidRDefault="00D905AC"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Southwest</w:t>
            </w:r>
            <w:r w:rsidR="00DD4A90" w:rsidRPr="00E247AC">
              <w:rPr>
                <w:rFonts w:ascii="Calibri" w:eastAsia="Times New Roman" w:hAnsi="Calibri" w:cs="Calibri"/>
                <w:color w:val="000000"/>
                <w:sz w:val="20"/>
                <w:szCs w:val="20"/>
                <w:lang w:eastAsia="en-GB"/>
              </w:rPr>
              <w:t> England</w:t>
            </w:r>
          </w:p>
        </w:tc>
        <w:tc>
          <w:tcPr>
            <w:tcW w:w="655" w:type="pct"/>
            <w:vAlign w:val="center"/>
            <w:hideMark/>
          </w:tcPr>
          <w:p w14:paraId="0B8DE534" w14:textId="48BDCA45" w:rsidR="00DD4A90" w:rsidRPr="00E247AC" w:rsidRDefault="00D905AC"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South</w:t>
            </w:r>
            <w:r>
              <w:rPr>
                <w:rFonts w:ascii="Calibri" w:eastAsia="Times New Roman" w:hAnsi="Calibri" w:cs="Calibri"/>
                <w:color w:val="000000"/>
                <w:sz w:val="20"/>
                <w:szCs w:val="20"/>
                <w:lang w:eastAsia="en-GB"/>
              </w:rPr>
              <w:t>w</w:t>
            </w:r>
            <w:r w:rsidRPr="00E247AC">
              <w:rPr>
                <w:rFonts w:ascii="Calibri" w:eastAsia="Times New Roman" w:hAnsi="Calibri" w:cs="Calibri"/>
                <w:color w:val="000000"/>
                <w:sz w:val="20"/>
                <w:szCs w:val="20"/>
                <w:lang w:eastAsia="en-GB"/>
              </w:rPr>
              <w:t>est England</w:t>
            </w:r>
          </w:p>
        </w:tc>
        <w:tc>
          <w:tcPr>
            <w:tcW w:w="589" w:type="pct"/>
            <w:vAlign w:val="center"/>
            <w:hideMark/>
          </w:tcPr>
          <w:p w14:paraId="5D9EBFED" w14:textId="6BD9F954" w:rsidR="00DD4A90" w:rsidRPr="00E247AC" w:rsidRDefault="007C2A3B"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South</w:t>
            </w:r>
            <w:r>
              <w:rPr>
                <w:rFonts w:ascii="Calibri" w:eastAsia="Times New Roman" w:hAnsi="Calibri" w:cs="Calibri"/>
                <w:color w:val="000000"/>
                <w:sz w:val="20"/>
                <w:szCs w:val="20"/>
                <w:lang w:eastAsia="en-GB"/>
              </w:rPr>
              <w:t>w</w:t>
            </w:r>
            <w:r w:rsidRPr="00E247AC">
              <w:rPr>
                <w:rFonts w:ascii="Calibri" w:eastAsia="Times New Roman" w:hAnsi="Calibri" w:cs="Calibri"/>
                <w:color w:val="000000"/>
                <w:sz w:val="20"/>
                <w:szCs w:val="20"/>
                <w:lang w:eastAsia="en-GB"/>
              </w:rPr>
              <w:t xml:space="preserve">est </w:t>
            </w:r>
            <w:r w:rsidRPr="00E247AC">
              <w:rPr>
                <w:rFonts w:ascii="Calibri" w:hAnsi="Calibri" w:cs="Calibri"/>
              </w:rPr>
              <w:t>England</w:t>
            </w:r>
          </w:p>
        </w:tc>
        <w:tc>
          <w:tcPr>
            <w:tcW w:w="655" w:type="pct"/>
            <w:vAlign w:val="center"/>
            <w:hideMark/>
          </w:tcPr>
          <w:p w14:paraId="2E35BE3E" w14:textId="379736D5" w:rsidR="00DD4A90" w:rsidRPr="00E247AC" w:rsidRDefault="007C2A3B" w:rsidP="00E247AC">
            <w:pPr>
              <w:spacing w:after="0" w:line="240" w:lineRule="auto"/>
              <w:rPr>
                <w:rFonts w:ascii="Calibri" w:eastAsia="Times New Roman" w:hAnsi="Calibri" w:cs="Calibri"/>
                <w:sz w:val="20"/>
                <w:szCs w:val="20"/>
                <w:lang w:eastAsia="en-GB"/>
              </w:rPr>
            </w:pPr>
            <w:r w:rsidRPr="00E247AC">
              <w:rPr>
                <w:rFonts w:ascii="Calibri" w:eastAsia="Times New Roman" w:hAnsi="Calibri" w:cs="Calibri"/>
                <w:sz w:val="20"/>
                <w:szCs w:val="20"/>
                <w:lang w:eastAsia="en-GB"/>
              </w:rPr>
              <w:t>Southwest</w:t>
            </w:r>
            <w:r w:rsidR="00DD4A90" w:rsidRPr="00E247AC">
              <w:rPr>
                <w:rFonts w:ascii="Calibri" w:eastAsia="Times New Roman" w:hAnsi="Calibri" w:cs="Calibri"/>
                <w:sz w:val="20"/>
                <w:szCs w:val="20"/>
                <w:lang w:eastAsia="en-GB"/>
              </w:rPr>
              <w:t xml:space="preserve"> England </w:t>
            </w:r>
          </w:p>
        </w:tc>
        <w:tc>
          <w:tcPr>
            <w:tcW w:w="655" w:type="pct"/>
            <w:vAlign w:val="center"/>
            <w:hideMark/>
          </w:tcPr>
          <w:p w14:paraId="5ED00D83" w14:textId="1F2D8090" w:rsidR="00DD4A90" w:rsidRPr="00E247AC" w:rsidRDefault="007C2A3B"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Southeast</w:t>
            </w:r>
            <w:r w:rsidR="00DD4A90" w:rsidRPr="00E247AC">
              <w:rPr>
                <w:rFonts w:ascii="Calibri" w:eastAsia="Times New Roman" w:hAnsi="Calibri" w:cs="Calibri"/>
                <w:color w:val="000000"/>
                <w:sz w:val="20"/>
                <w:szCs w:val="20"/>
                <w:lang w:eastAsia="en-GB"/>
              </w:rPr>
              <w:t xml:space="preserve"> England </w:t>
            </w:r>
          </w:p>
        </w:tc>
        <w:tc>
          <w:tcPr>
            <w:tcW w:w="615" w:type="pct"/>
            <w:vAlign w:val="center"/>
            <w:hideMark/>
          </w:tcPr>
          <w:p w14:paraId="6EA3553F" w14:textId="20B872AB" w:rsidR="00DD4A90" w:rsidRPr="00E247AC" w:rsidRDefault="007C2A3B"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Northeast</w:t>
            </w:r>
            <w:r w:rsidR="00DD4A90" w:rsidRPr="00E247AC">
              <w:rPr>
                <w:rFonts w:ascii="Calibri" w:eastAsia="Times New Roman" w:hAnsi="Calibri" w:cs="Calibri"/>
                <w:color w:val="000000"/>
                <w:sz w:val="20"/>
                <w:szCs w:val="20"/>
                <w:lang w:eastAsia="en-GB"/>
              </w:rPr>
              <w:t xml:space="preserve"> England</w:t>
            </w:r>
          </w:p>
        </w:tc>
      </w:tr>
      <w:tr w:rsidR="00DD4A90" w:rsidRPr="00E247AC" w14:paraId="7D827EA4" w14:textId="77777777" w:rsidTr="00E247AC">
        <w:trPr>
          <w:trHeight w:val="435"/>
        </w:trPr>
        <w:tc>
          <w:tcPr>
            <w:tcW w:w="651" w:type="pct"/>
            <w:vAlign w:val="center"/>
            <w:hideMark/>
          </w:tcPr>
          <w:p w14:paraId="2239195B" w14:textId="77777777" w:rsidR="00DD4A90" w:rsidRPr="00E247AC" w:rsidRDefault="00DD4A90" w:rsidP="00E247AC">
            <w:pPr>
              <w:spacing w:after="0" w:line="240" w:lineRule="auto"/>
              <w:rPr>
                <w:rFonts w:ascii="Calibri" w:eastAsia="Times New Roman" w:hAnsi="Calibri" w:cs="Calibri"/>
                <w:b/>
                <w:bCs/>
                <w:color w:val="000000"/>
                <w:sz w:val="20"/>
                <w:szCs w:val="20"/>
                <w:lang w:eastAsia="en-GB"/>
              </w:rPr>
            </w:pPr>
            <w:r w:rsidRPr="00E247AC">
              <w:rPr>
                <w:rFonts w:ascii="Calibri" w:eastAsia="Times New Roman" w:hAnsi="Calibri" w:cs="Calibri"/>
                <w:b/>
                <w:bCs/>
                <w:color w:val="000000"/>
                <w:sz w:val="20"/>
                <w:szCs w:val="20"/>
                <w:lang w:eastAsia="en-GB"/>
              </w:rPr>
              <w:t>Nationality </w:t>
            </w:r>
          </w:p>
        </w:tc>
        <w:tc>
          <w:tcPr>
            <w:tcW w:w="525" w:type="pct"/>
            <w:vAlign w:val="center"/>
            <w:hideMark/>
          </w:tcPr>
          <w:p w14:paraId="038E6A90"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British </w:t>
            </w:r>
          </w:p>
        </w:tc>
        <w:tc>
          <w:tcPr>
            <w:tcW w:w="655" w:type="pct"/>
            <w:vAlign w:val="center"/>
            <w:hideMark/>
          </w:tcPr>
          <w:p w14:paraId="099ADA20"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British </w:t>
            </w:r>
          </w:p>
        </w:tc>
        <w:tc>
          <w:tcPr>
            <w:tcW w:w="655" w:type="pct"/>
            <w:vAlign w:val="center"/>
            <w:hideMark/>
          </w:tcPr>
          <w:p w14:paraId="14AEBFDD"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British </w:t>
            </w:r>
          </w:p>
        </w:tc>
        <w:tc>
          <w:tcPr>
            <w:tcW w:w="589" w:type="pct"/>
            <w:vAlign w:val="center"/>
            <w:hideMark/>
          </w:tcPr>
          <w:p w14:paraId="0F034AA5"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British </w:t>
            </w:r>
          </w:p>
        </w:tc>
        <w:tc>
          <w:tcPr>
            <w:tcW w:w="655" w:type="pct"/>
            <w:vAlign w:val="center"/>
            <w:hideMark/>
          </w:tcPr>
          <w:p w14:paraId="0C5348C1" w14:textId="77777777" w:rsidR="00DD4A90" w:rsidRPr="00E247AC" w:rsidRDefault="00DD4A90" w:rsidP="00E247AC">
            <w:pPr>
              <w:spacing w:after="0" w:line="240" w:lineRule="auto"/>
              <w:rPr>
                <w:rFonts w:ascii="Calibri" w:eastAsia="Times New Roman" w:hAnsi="Calibri" w:cs="Calibri"/>
                <w:sz w:val="20"/>
                <w:szCs w:val="20"/>
                <w:lang w:eastAsia="en-GB"/>
              </w:rPr>
            </w:pPr>
            <w:r w:rsidRPr="00E247AC">
              <w:rPr>
                <w:rFonts w:ascii="Calibri" w:eastAsia="Times New Roman" w:hAnsi="Calibri" w:cs="Calibri"/>
                <w:sz w:val="20"/>
                <w:szCs w:val="20"/>
                <w:lang w:eastAsia="en-GB"/>
              </w:rPr>
              <w:t>British </w:t>
            </w:r>
          </w:p>
        </w:tc>
        <w:tc>
          <w:tcPr>
            <w:tcW w:w="655" w:type="pct"/>
            <w:vAlign w:val="center"/>
            <w:hideMark/>
          </w:tcPr>
          <w:p w14:paraId="721AB90D"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British </w:t>
            </w:r>
          </w:p>
        </w:tc>
        <w:tc>
          <w:tcPr>
            <w:tcW w:w="615" w:type="pct"/>
            <w:vAlign w:val="center"/>
            <w:hideMark/>
          </w:tcPr>
          <w:p w14:paraId="063A169F"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British </w:t>
            </w:r>
          </w:p>
        </w:tc>
      </w:tr>
      <w:tr w:rsidR="00DD4A90" w:rsidRPr="00E247AC" w14:paraId="05B2314A" w14:textId="77777777" w:rsidTr="00E247AC">
        <w:trPr>
          <w:trHeight w:val="854"/>
        </w:trPr>
        <w:tc>
          <w:tcPr>
            <w:tcW w:w="651" w:type="pct"/>
            <w:vAlign w:val="center"/>
            <w:hideMark/>
          </w:tcPr>
          <w:p w14:paraId="12415237" w14:textId="77777777" w:rsidR="00DD4A90" w:rsidRPr="00E247AC" w:rsidRDefault="00DD4A90" w:rsidP="00E247AC">
            <w:pPr>
              <w:spacing w:after="0" w:line="240" w:lineRule="auto"/>
              <w:rPr>
                <w:rFonts w:ascii="Calibri" w:eastAsia="Times New Roman" w:hAnsi="Calibri" w:cs="Calibri"/>
                <w:b/>
                <w:bCs/>
                <w:color w:val="000000"/>
                <w:sz w:val="20"/>
                <w:szCs w:val="20"/>
                <w:lang w:eastAsia="en-GB"/>
              </w:rPr>
            </w:pPr>
            <w:r w:rsidRPr="00E247AC">
              <w:rPr>
                <w:rFonts w:ascii="Calibri" w:eastAsia="Times New Roman" w:hAnsi="Calibri" w:cs="Calibri"/>
                <w:b/>
                <w:bCs/>
                <w:color w:val="000000"/>
                <w:sz w:val="20"/>
                <w:szCs w:val="20"/>
                <w:lang w:eastAsia="en-GB"/>
              </w:rPr>
              <w:t>Ethnicity </w:t>
            </w:r>
          </w:p>
        </w:tc>
        <w:tc>
          <w:tcPr>
            <w:tcW w:w="525" w:type="pct"/>
            <w:vAlign w:val="center"/>
            <w:hideMark/>
          </w:tcPr>
          <w:p w14:paraId="6EFBCC8A"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White </w:t>
            </w:r>
          </w:p>
        </w:tc>
        <w:tc>
          <w:tcPr>
            <w:tcW w:w="655" w:type="pct"/>
            <w:vAlign w:val="center"/>
            <w:hideMark/>
          </w:tcPr>
          <w:p w14:paraId="4CE2ABB0"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White </w:t>
            </w:r>
          </w:p>
        </w:tc>
        <w:tc>
          <w:tcPr>
            <w:tcW w:w="655" w:type="pct"/>
            <w:vAlign w:val="center"/>
            <w:hideMark/>
          </w:tcPr>
          <w:p w14:paraId="2EE16BF6"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White </w:t>
            </w:r>
          </w:p>
        </w:tc>
        <w:tc>
          <w:tcPr>
            <w:tcW w:w="589" w:type="pct"/>
            <w:vAlign w:val="center"/>
            <w:hideMark/>
          </w:tcPr>
          <w:p w14:paraId="18F77ADC"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 xml:space="preserve">White </w:t>
            </w:r>
          </w:p>
        </w:tc>
        <w:tc>
          <w:tcPr>
            <w:tcW w:w="655" w:type="pct"/>
            <w:vAlign w:val="center"/>
            <w:hideMark/>
          </w:tcPr>
          <w:p w14:paraId="69311021" w14:textId="77777777" w:rsidR="00DD4A90" w:rsidRPr="00E247AC" w:rsidRDefault="00DD4A90" w:rsidP="00E247AC">
            <w:pPr>
              <w:spacing w:after="0" w:line="240" w:lineRule="auto"/>
              <w:rPr>
                <w:rFonts w:ascii="Calibri" w:eastAsia="Times New Roman" w:hAnsi="Calibri" w:cs="Calibri"/>
                <w:sz w:val="20"/>
                <w:szCs w:val="20"/>
                <w:lang w:eastAsia="en-GB"/>
              </w:rPr>
            </w:pPr>
            <w:r w:rsidRPr="00E247AC">
              <w:rPr>
                <w:rFonts w:ascii="Calibri" w:eastAsia="Times New Roman" w:hAnsi="Calibri" w:cs="Calibri"/>
                <w:sz w:val="20"/>
                <w:szCs w:val="20"/>
                <w:lang w:eastAsia="en-GB"/>
              </w:rPr>
              <w:t>White </w:t>
            </w:r>
          </w:p>
        </w:tc>
        <w:tc>
          <w:tcPr>
            <w:tcW w:w="655" w:type="pct"/>
            <w:vAlign w:val="center"/>
            <w:hideMark/>
          </w:tcPr>
          <w:p w14:paraId="1A44A366"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 xml:space="preserve">White </w:t>
            </w:r>
          </w:p>
        </w:tc>
        <w:tc>
          <w:tcPr>
            <w:tcW w:w="615" w:type="pct"/>
            <w:vAlign w:val="center"/>
            <w:hideMark/>
          </w:tcPr>
          <w:p w14:paraId="563D38A0"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White </w:t>
            </w:r>
          </w:p>
        </w:tc>
      </w:tr>
      <w:tr w:rsidR="00DD4A90" w:rsidRPr="00E247AC" w14:paraId="11577A3E" w14:textId="77777777" w:rsidTr="00E247AC">
        <w:trPr>
          <w:trHeight w:val="435"/>
        </w:trPr>
        <w:tc>
          <w:tcPr>
            <w:tcW w:w="651" w:type="pct"/>
            <w:vAlign w:val="center"/>
            <w:hideMark/>
          </w:tcPr>
          <w:p w14:paraId="20198B39" w14:textId="77777777" w:rsidR="00DD4A90" w:rsidRPr="00E247AC" w:rsidRDefault="00DD4A90" w:rsidP="00E247AC">
            <w:pPr>
              <w:spacing w:after="0" w:line="240" w:lineRule="auto"/>
              <w:rPr>
                <w:rFonts w:ascii="Calibri" w:eastAsia="Times New Roman" w:hAnsi="Calibri" w:cs="Calibri"/>
                <w:b/>
                <w:bCs/>
                <w:color w:val="000000"/>
                <w:sz w:val="20"/>
                <w:szCs w:val="20"/>
                <w:lang w:eastAsia="en-GB"/>
              </w:rPr>
            </w:pPr>
            <w:r w:rsidRPr="00E247AC">
              <w:rPr>
                <w:rFonts w:ascii="Calibri" w:eastAsia="Times New Roman" w:hAnsi="Calibri" w:cs="Calibri"/>
                <w:b/>
                <w:bCs/>
                <w:color w:val="000000"/>
                <w:sz w:val="20"/>
                <w:szCs w:val="20"/>
                <w:lang w:eastAsia="en-GB"/>
              </w:rPr>
              <w:t>Occupation </w:t>
            </w:r>
          </w:p>
        </w:tc>
        <w:tc>
          <w:tcPr>
            <w:tcW w:w="525" w:type="pct"/>
            <w:vAlign w:val="center"/>
            <w:hideMark/>
          </w:tcPr>
          <w:p w14:paraId="0EFECB0C"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Teacher  </w:t>
            </w:r>
          </w:p>
        </w:tc>
        <w:tc>
          <w:tcPr>
            <w:tcW w:w="655" w:type="pct"/>
            <w:vAlign w:val="center"/>
            <w:hideMark/>
          </w:tcPr>
          <w:p w14:paraId="5FC04DD2"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Director of a sustainability fund </w:t>
            </w:r>
          </w:p>
        </w:tc>
        <w:tc>
          <w:tcPr>
            <w:tcW w:w="655" w:type="pct"/>
            <w:vAlign w:val="center"/>
            <w:hideMark/>
          </w:tcPr>
          <w:p w14:paraId="6F764F8C"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Charity Director </w:t>
            </w:r>
          </w:p>
        </w:tc>
        <w:tc>
          <w:tcPr>
            <w:tcW w:w="589" w:type="pct"/>
            <w:vAlign w:val="center"/>
            <w:hideMark/>
          </w:tcPr>
          <w:p w14:paraId="28D69B08"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Environmentalist </w:t>
            </w:r>
          </w:p>
        </w:tc>
        <w:tc>
          <w:tcPr>
            <w:tcW w:w="655" w:type="pct"/>
            <w:vAlign w:val="center"/>
            <w:hideMark/>
          </w:tcPr>
          <w:p w14:paraId="4C064E68" w14:textId="77777777" w:rsidR="00DD4A90" w:rsidRPr="00E247AC" w:rsidRDefault="00DD4A90" w:rsidP="00E247AC">
            <w:pPr>
              <w:spacing w:after="0" w:line="240" w:lineRule="auto"/>
              <w:rPr>
                <w:rFonts w:ascii="Calibri" w:eastAsia="Times New Roman" w:hAnsi="Calibri" w:cs="Calibri"/>
                <w:sz w:val="20"/>
                <w:szCs w:val="20"/>
                <w:lang w:eastAsia="en-GB"/>
              </w:rPr>
            </w:pPr>
            <w:r w:rsidRPr="00E247AC">
              <w:rPr>
                <w:rFonts w:ascii="Calibri" w:eastAsia="Times New Roman" w:hAnsi="Calibri" w:cs="Calibri"/>
                <w:sz w:val="20"/>
                <w:szCs w:val="20"/>
                <w:lang w:eastAsia="en-GB"/>
              </w:rPr>
              <w:t>Researcher  </w:t>
            </w:r>
          </w:p>
        </w:tc>
        <w:tc>
          <w:tcPr>
            <w:tcW w:w="655" w:type="pct"/>
            <w:vAlign w:val="center"/>
            <w:hideMark/>
          </w:tcPr>
          <w:p w14:paraId="28FAD715"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Engineer </w:t>
            </w:r>
          </w:p>
        </w:tc>
        <w:tc>
          <w:tcPr>
            <w:tcW w:w="615" w:type="pct"/>
            <w:vAlign w:val="center"/>
            <w:hideMark/>
          </w:tcPr>
          <w:p w14:paraId="3A19F84D"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Solicitor </w:t>
            </w:r>
          </w:p>
        </w:tc>
      </w:tr>
      <w:tr w:rsidR="00DD4A90" w:rsidRPr="00E247AC" w14:paraId="6CA7C629" w14:textId="77777777" w:rsidTr="00E247AC">
        <w:trPr>
          <w:trHeight w:val="464"/>
        </w:trPr>
        <w:tc>
          <w:tcPr>
            <w:tcW w:w="651" w:type="pct"/>
            <w:vAlign w:val="center"/>
            <w:hideMark/>
          </w:tcPr>
          <w:p w14:paraId="63F94EF3" w14:textId="77777777" w:rsidR="00DD4A90" w:rsidRPr="00E247AC" w:rsidRDefault="00DD4A90" w:rsidP="00E247AC">
            <w:pPr>
              <w:spacing w:after="0" w:line="240" w:lineRule="auto"/>
              <w:rPr>
                <w:rFonts w:ascii="Calibri" w:eastAsia="Times New Roman" w:hAnsi="Calibri" w:cs="Calibri"/>
                <w:b/>
                <w:bCs/>
                <w:color w:val="000000"/>
                <w:sz w:val="20"/>
                <w:szCs w:val="20"/>
                <w:lang w:eastAsia="en-GB"/>
              </w:rPr>
            </w:pPr>
            <w:r w:rsidRPr="00E247AC">
              <w:rPr>
                <w:rFonts w:ascii="Calibri" w:eastAsia="Times New Roman" w:hAnsi="Calibri" w:cs="Calibri"/>
                <w:b/>
                <w:bCs/>
                <w:color w:val="000000"/>
                <w:sz w:val="20"/>
                <w:szCs w:val="20"/>
                <w:lang w:eastAsia="en-GB"/>
              </w:rPr>
              <w:t>Highest level of education achieved</w:t>
            </w:r>
          </w:p>
        </w:tc>
        <w:tc>
          <w:tcPr>
            <w:tcW w:w="525" w:type="pct"/>
            <w:vAlign w:val="center"/>
            <w:hideMark/>
          </w:tcPr>
          <w:p w14:paraId="6E56A37B"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BA Hons </w:t>
            </w:r>
          </w:p>
        </w:tc>
        <w:tc>
          <w:tcPr>
            <w:tcW w:w="655" w:type="pct"/>
            <w:vAlign w:val="center"/>
            <w:hideMark/>
          </w:tcPr>
          <w:p w14:paraId="0CCA9268"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PhD</w:t>
            </w:r>
          </w:p>
        </w:tc>
        <w:tc>
          <w:tcPr>
            <w:tcW w:w="655" w:type="pct"/>
            <w:vAlign w:val="center"/>
            <w:hideMark/>
          </w:tcPr>
          <w:p w14:paraId="525F68D6"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A Level </w:t>
            </w:r>
          </w:p>
        </w:tc>
        <w:tc>
          <w:tcPr>
            <w:tcW w:w="589" w:type="pct"/>
            <w:vAlign w:val="center"/>
            <w:hideMark/>
          </w:tcPr>
          <w:p w14:paraId="3145B767"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Masters (University of Edinburgh) </w:t>
            </w:r>
          </w:p>
        </w:tc>
        <w:tc>
          <w:tcPr>
            <w:tcW w:w="655" w:type="pct"/>
            <w:vAlign w:val="center"/>
            <w:hideMark/>
          </w:tcPr>
          <w:p w14:paraId="5A99C634" w14:textId="55E3C112" w:rsidR="00DD4A90" w:rsidRPr="00E247AC" w:rsidRDefault="00CD1D0A" w:rsidP="00E247AC">
            <w:pPr>
              <w:spacing w:after="0" w:line="240" w:lineRule="auto"/>
              <w:rPr>
                <w:rFonts w:ascii="Calibri" w:eastAsia="Times New Roman" w:hAnsi="Calibri" w:cs="Calibri"/>
                <w:sz w:val="20"/>
                <w:szCs w:val="20"/>
                <w:lang w:eastAsia="en-GB"/>
              </w:rPr>
            </w:pPr>
            <w:r w:rsidRPr="00E247AC">
              <w:rPr>
                <w:rFonts w:ascii="Calibri" w:eastAsia="Times New Roman" w:hAnsi="Calibri" w:cs="Calibri"/>
                <w:sz w:val="20"/>
                <w:szCs w:val="20"/>
                <w:lang w:eastAsia="en-GB"/>
              </w:rPr>
              <w:t>PhD</w:t>
            </w:r>
            <w:r w:rsidR="00DD4A90" w:rsidRPr="00E247AC">
              <w:rPr>
                <w:rFonts w:ascii="Calibri" w:eastAsia="Times New Roman" w:hAnsi="Calibri" w:cs="Calibri"/>
                <w:sz w:val="20"/>
                <w:szCs w:val="20"/>
                <w:lang w:eastAsia="en-GB"/>
              </w:rPr>
              <w:t> </w:t>
            </w:r>
          </w:p>
        </w:tc>
        <w:tc>
          <w:tcPr>
            <w:tcW w:w="655" w:type="pct"/>
            <w:vAlign w:val="center"/>
            <w:hideMark/>
          </w:tcPr>
          <w:p w14:paraId="5855A649" w14:textId="3C56CD86" w:rsidR="00DD4A90" w:rsidRPr="00E247AC" w:rsidRDefault="007C2A3B"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Master’s</w:t>
            </w:r>
            <w:r w:rsidR="00DD4A90" w:rsidRPr="00E247AC">
              <w:rPr>
                <w:rFonts w:ascii="Calibri" w:eastAsia="Times New Roman" w:hAnsi="Calibri" w:cs="Calibri"/>
                <w:color w:val="000000"/>
                <w:sz w:val="20"/>
                <w:szCs w:val="20"/>
                <w:lang w:eastAsia="en-GB"/>
              </w:rPr>
              <w:t xml:space="preserve"> degree </w:t>
            </w:r>
          </w:p>
        </w:tc>
        <w:tc>
          <w:tcPr>
            <w:tcW w:w="615" w:type="pct"/>
            <w:vAlign w:val="center"/>
            <w:hideMark/>
          </w:tcPr>
          <w:p w14:paraId="68D91FD9" w14:textId="77777777" w:rsidR="00DD4A90" w:rsidRPr="00E247AC" w:rsidRDefault="00DD4A90" w:rsidP="00E247AC">
            <w:pPr>
              <w:spacing w:after="0" w:line="240" w:lineRule="auto"/>
              <w:rPr>
                <w:rFonts w:ascii="Calibri" w:eastAsia="Times New Roman" w:hAnsi="Calibri" w:cs="Calibri"/>
                <w:color w:val="000000"/>
                <w:sz w:val="20"/>
                <w:szCs w:val="20"/>
                <w:lang w:eastAsia="en-GB"/>
              </w:rPr>
            </w:pPr>
            <w:r w:rsidRPr="00E247AC">
              <w:rPr>
                <w:rFonts w:ascii="Calibri" w:eastAsia="Times New Roman" w:hAnsi="Calibri" w:cs="Calibri"/>
                <w:color w:val="000000"/>
                <w:sz w:val="20"/>
                <w:szCs w:val="20"/>
                <w:lang w:eastAsia="en-GB"/>
              </w:rPr>
              <w:t>University Degree </w:t>
            </w:r>
          </w:p>
        </w:tc>
      </w:tr>
    </w:tbl>
    <w:p w14:paraId="6E850BAF" w14:textId="4DDFAA37" w:rsidR="00DD4A90" w:rsidRPr="00E247AC" w:rsidRDefault="00DD4A90" w:rsidP="00E247AC">
      <w:pPr>
        <w:pStyle w:val="Caption"/>
        <w:keepNext/>
        <w:rPr>
          <w:rFonts w:cs="Calibri"/>
        </w:rPr>
      </w:pPr>
      <w:bookmarkStart w:id="57" w:name="_Toc212304542"/>
      <w:r w:rsidRPr="00E247AC">
        <w:rPr>
          <w:rFonts w:cs="Calibri"/>
        </w:rPr>
        <w:t xml:space="preserve">Table </w:t>
      </w:r>
      <w:r w:rsidRPr="00E247AC">
        <w:rPr>
          <w:rFonts w:cs="Calibri"/>
        </w:rPr>
        <w:fldChar w:fldCharType="begin"/>
      </w:r>
      <w:r w:rsidRPr="00E247AC">
        <w:rPr>
          <w:rFonts w:cs="Calibri"/>
        </w:rPr>
        <w:instrText xml:space="preserve"> SEQ Table \* ARABIC </w:instrText>
      </w:r>
      <w:r w:rsidRPr="00E247AC">
        <w:rPr>
          <w:rFonts w:cs="Calibri"/>
        </w:rPr>
        <w:fldChar w:fldCharType="separate"/>
      </w:r>
      <w:r w:rsidR="009C387C">
        <w:rPr>
          <w:rFonts w:cs="Calibri"/>
          <w:noProof/>
        </w:rPr>
        <w:t>3</w:t>
      </w:r>
      <w:r w:rsidRPr="00E247AC">
        <w:rPr>
          <w:rFonts w:cs="Calibri"/>
        </w:rPr>
        <w:fldChar w:fldCharType="end"/>
      </w:r>
      <w:r w:rsidRPr="00E247AC">
        <w:rPr>
          <w:rFonts w:cs="Calibri"/>
        </w:rPr>
        <w:t xml:space="preserve"> Interviewee details</w:t>
      </w:r>
      <w:bookmarkEnd w:id="57"/>
    </w:p>
    <w:p w14:paraId="52BCA4EB" w14:textId="77777777" w:rsidR="00C2523F" w:rsidRPr="005344B4" w:rsidRDefault="00C2523F" w:rsidP="009811B0">
      <w:pPr>
        <w:spacing w:line="480" w:lineRule="auto"/>
        <w:rPr>
          <w:rFonts w:cs="Times New Roman"/>
        </w:rPr>
        <w:sectPr w:rsidR="00C2523F" w:rsidRPr="005344B4" w:rsidSect="008728AD">
          <w:pgSz w:w="16838" w:h="11906" w:orient="landscape"/>
          <w:pgMar w:top="1440" w:right="1440" w:bottom="1440" w:left="1440" w:header="708" w:footer="708" w:gutter="0"/>
          <w:cols w:space="708"/>
          <w:docGrid w:linePitch="360"/>
        </w:sectPr>
      </w:pPr>
    </w:p>
    <w:p w14:paraId="4AB1430E" w14:textId="77777777" w:rsidR="005D222A" w:rsidRPr="005344B4" w:rsidRDefault="005D222A" w:rsidP="00901009">
      <w:pPr>
        <w:pStyle w:val="Heading3"/>
      </w:pPr>
      <w:bookmarkStart w:id="58" w:name="_Toc213581784"/>
      <w:r w:rsidRPr="005344B4">
        <w:lastRenderedPageBreak/>
        <w:t>3.4.1 Practicalities</w:t>
      </w:r>
      <w:bookmarkEnd w:id="58"/>
      <w:r w:rsidRPr="005344B4">
        <w:t xml:space="preserve"> </w:t>
      </w:r>
    </w:p>
    <w:p w14:paraId="0D664F19" w14:textId="34C04B30" w:rsidR="005D222A" w:rsidRPr="005344B4" w:rsidRDefault="005D222A" w:rsidP="009811B0">
      <w:pPr>
        <w:spacing w:line="480" w:lineRule="auto"/>
        <w:rPr>
          <w:rFonts w:cs="Times New Roman"/>
        </w:rPr>
      </w:pPr>
      <w:r w:rsidRPr="005344B4">
        <w:rPr>
          <w:rFonts w:cs="Times New Roman"/>
        </w:rPr>
        <w:t>For practical reasons, I conducted interviews over Zoom</w:t>
      </w:r>
      <w:r w:rsidRPr="005344B4">
        <w:rPr>
          <w:rStyle w:val="FootnoteReference"/>
          <w:rFonts w:cs="Times New Roman"/>
        </w:rPr>
        <w:footnoteReference w:id="33"/>
      </w:r>
      <w:r w:rsidRPr="005344B4">
        <w:rPr>
          <w:rFonts w:cs="Times New Roman"/>
        </w:rPr>
        <w:t xml:space="preserve">. Video conferencing software and apps, alongside other technologically mediated forms of communication became an vital mode of sociality and work during lockdowns and social </w:t>
      </w:r>
      <w:r w:rsidR="005945D5">
        <w:rPr>
          <w:rFonts w:cs="Times New Roman"/>
        </w:rPr>
        <w:t xml:space="preserve">distancing </w:t>
      </w:r>
      <w:r w:rsidRPr="005344B4">
        <w:rPr>
          <w:rFonts w:cs="Times New Roman"/>
        </w:rPr>
        <w:t>measures introduced during the early stages of the COVID-19 pandemic</w:t>
      </w:r>
      <w:r w:rsidR="005945D5">
        <w:rPr>
          <w:rFonts w:cs="Times New Roman"/>
        </w:rPr>
        <w:t xml:space="preserve"> </w:t>
      </w:r>
      <w:r w:rsidRPr="005344B4">
        <w:rPr>
          <w:rFonts w:cs="Times New Roman"/>
        </w:rPr>
        <w:fldChar w:fldCharType="begin"/>
      </w:r>
      <w:r w:rsidRPr="005344B4">
        <w:rPr>
          <w:rFonts w:cs="Times New Roman"/>
        </w:rPr>
        <w:instrText xml:space="preserve"> ADDIN ZOTERO_ITEM CSL_CITATION {"citationID":"vqr2mmjD","properties":{"formattedCitation":"(Osler and Zahavi, 2023)","plainCitation":"(Osler and Zahavi, 2023)","noteIndex":0},"citationItems":[{"id":2267,"uris":["http://zotero.org/users/6040264/items/W7RP3Z43"],"itemData":{"id":2267,"type":"article-journal","abstract":"During the Covid-19 pandemic we increasingly turned to technology to stay in touch with our family, friends, and colleagues. Even as lockdowns and restrictions ease many are encouraging us to embrace the replacement of face-to-face encounters with technologically mediated ones. Yet, as philosophers of technology have highlighted, technology can transform the situations we find ourselves in. Drawing insights from the phenomenology of sociality, we consider how digitally-enabled forms of communication and sociality impact our experience of one another. In particular, we draw attention to the way in which our embodied experience of one another is altered when we meet in digital spaces, taking as our focus the themes of perceptual access, intercorporeality, shared space, transitional spaces, and self-presentation. In light of the way in which technological mediation alters various dimensions of our social encounters, we argue that digital encounters constitute their own forms of sociality requiring their own phenomenological analysis. We conclude our paper by raising some broader concerns about the very framework of thinking about digitally and non-digitally mediated social encounters simply in terms of replacement.","container-title":"Foundations of Science","DOI":"10.1007/s10699-022-09861-1","ISSN":"1572-8471","issue":"4","journalAbbreviation":"Found Sci","language":"en","page":"1125-1142","source":"Springer Link","title":"Sociality and Embodiment: Online Communication During and After Covid-19","title-short":"Sociality and Embodiment","volume":"28","author":[{"family":"Osler","given":"Lucy"},{"family":"Zahavi","given":"Dan"}],"issued":{"date-parts":[["2023",12,1]]}}}],"schema":"https://github.com/citation-style-language/schema/raw/master/csl-citation.json"} </w:instrText>
      </w:r>
      <w:r w:rsidRPr="005344B4">
        <w:rPr>
          <w:rFonts w:cs="Times New Roman"/>
        </w:rPr>
        <w:fldChar w:fldCharType="separate"/>
      </w:r>
      <w:r w:rsidRPr="005344B4">
        <w:rPr>
          <w:rFonts w:cs="Times New Roman"/>
        </w:rPr>
        <w:t>(Osler and Zahavi, 2023)</w:t>
      </w:r>
      <w:r w:rsidRPr="005344B4">
        <w:rPr>
          <w:rFonts w:cs="Times New Roman"/>
        </w:rPr>
        <w:fldChar w:fldCharType="end"/>
      </w:r>
      <w:r w:rsidRPr="005344B4">
        <w:rPr>
          <w:rFonts w:cs="Times New Roman"/>
        </w:rPr>
        <w:t>. Their continued use, particularly within office-based work environments as the geographies of work have shifted post-lockdown has normalised Zoom and Teams calls as routine aspects of everyday communication, enabling video conferencing technology to be used for a wide range of research encounters</w:t>
      </w:r>
      <w:r w:rsidRPr="005344B4">
        <w:rPr>
          <w:rStyle w:val="FootnoteReference"/>
          <w:rFonts w:cs="Times New Roman"/>
        </w:rPr>
        <w:footnoteReference w:id="34"/>
      </w:r>
      <w:r w:rsidRPr="005344B4">
        <w:rPr>
          <w:rFonts w:cs="Times New Roman"/>
        </w:rPr>
        <w:t xml:space="preserve">. This had </w:t>
      </w:r>
      <w:proofErr w:type="gramStart"/>
      <w:r w:rsidRPr="005344B4">
        <w:rPr>
          <w:rFonts w:cs="Times New Roman"/>
        </w:rPr>
        <w:t>particular benefits</w:t>
      </w:r>
      <w:proofErr w:type="gramEnd"/>
      <w:r w:rsidRPr="005344B4">
        <w:rPr>
          <w:rFonts w:cs="Times New Roman"/>
        </w:rPr>
        <w:t xml:space="preserve"> for me and my participants – it enabled me to recruit across a large geographical range, which was useful given that the Big One was a national event which attracted attendees from across the country. As a parent-researcher conducting research with other parents, it allowed flexibility conducting interviews at a time and place which would fit around our different caring responsibilities. Even with this flexibility, it was still difficult to arrange a time that worked, sometimes owing to unpredictability in children’s bedtime routines.</w:t>
      </w:r>
    </w:p>
    <w:p w14:paraId="28F531D9" w14:textId="54FEDEE2" w:rsidR="005D222A" w:rsidRPr="005344B4" w:rsidRDefault="005D222A" w:rsidP="009811B0">
      <w:pPr>
        <w:spacing w:line="480" w:lineRule="auto"/>
        <w:ind w:left="720"/>
        <w:rPr>
          <w:rFonts w:cs="Times New Roman"/>
          <w:i/>
          <w:iCs/>
        </w:rPr>
      </w:pPr>
      <w:r w:rsidRPr="005344B4">
        <w:rPr>
          <w:rFonts w:cs="Times New Roman"/>
          <w:i/>
          <w:iCs/>
        </w:rPr>
        <w:t xml:space="preserve">[from email correspondence with Carol] Speaking next Wednesday evening at about 8.45pm would work for me. I </w:t>
      </w:r>
      <w:proofErr w:type="gramStart"/>
      <w:r w:rsidRPr="005344B4">
        <w:rPr>
          <w:rFonts w:cs="Times New Roman"/>
          <w:i/>
          <w:iCs/>
        </w:rPr>
        <w:t>have to</w:t>
      </w:r>
      <w:proofErr w:type="gramEnd"/>
      <w:r w:rsidRPr="005344B4">
        <w:rPr>
          <w:rFonts w:cs="Times New Roman"/>
          <w:i/>
          <w:iCs/>
        </w:rPr>
        <w:t xml:space="preserve"> get my </w:t>
      </w:r>
      <w:r w:rsidR="007C2A3B" w:rsidRPr="005344B4">
        <w:rPr>
          <w:rFonts w:cs="Times New Roman"/>
          <w:i/>
          <w:iCs/>
        </w:rPr>
        <w:t>4-year-old</w:t>
      </w:r>
      <w:r w:rsidRPr="005344B4">
        <w:rPr>
          <w:rFonts w:cs="Times New Roman"/>
          <w:i/>
          <w:iCs/>
        </w:rPr>
        <w:t xml:space="preserve"> to bed, sometimes she falls asleep at 8pm, sometimes 8.40!!! If you send me your </w:t>
      </w:r>
      <w:r w:rsidR="007C2A3B" w:rsidRPr="005344B4">
        <w:rPr>
          <w:rFonts w:cs="Times New Roman"/>
          <w:i/>
          <w:iCs/>
        </w:rPr>
        <w:t>phone number,</w:t>
      </w:r>
      <w:r w:rsidRPr="005344B4">
        <w:rPr>
          <w:rFonts w:cs="Times New Roman"/>
          <w:i/>
          <w:iCs/>
        </w:rPr>
        <w:t xml:space="preserve"> I will call you when available if that’s ok?  </w:t>
      </w:r>
    </w:p>
    <w:p w14:paraId="61861B69" w14:textId="77777777" w:rsidR="005D222A" w:rsidRPr="005344B4" w:rsidRDefault="005D222A" w:rsidP="009811B0">
      <w:pPr>
        <w:spacing w:line="480" w:lineRule="auto"/>
        <w:rPr>
          <w:rFonts w:cs="Times New Roman"/>
        </w:rPr>
      </w:pPr>
      <w:r w:rsidRPr="005344B4">
        <w:rPr>
          <w:rFonts w:cs="Times New Roman"/>
        </w:rPr>
        <w:t xml:space="preserve">We later rearranged a Zoom call for the following Monday at 8.45pm, however when Carol hadn’t joined the call by 9.10pm I sent her a quick message to see if she was still planning. She had fallen asleep with her daughter whilst putting her to bed, something which I could empathise with, but still </w:t>
      </w:r>
      <w:r w:rsidRPr="005344B4">
        <w:rPr>
          <w:rFonts w:cs="Times New Roman"/>
        </w:rPr>
        <w:lastRenderedPageBreak/>
        <w:t xml:space="preserve">wanted to come on the call so joined me at 9.20pm. In this case, the flexibility and ubiquity of zoom calls following COVID-19 lockdown functioned as something of a double-edged sword.  I was able to conduct the interview at a time that suited Carol, but it had made the arrangement more informal, pushing the interview back to a time when we were both probably too tired to cultivate the kind of dialogue I was able to have with other attendees. </w:t>
      </w:r>
      <w:proofErr w:type="gramStart"/>
      <w:r w:rsidRPr="005344B4">
        <w:rPr>
          <w:rFonts w:cs="Times New Roman"/>
        </w:rPr>
        <w:t>In spite of</w:t>
      </w:r>
      <w:proofErr w:type="gramEnd"/>
      <w:r w:rsidRPr="005344B4">
        <w:rPr>
          <w:rFonts w:cs="Times New Roman"/>
        </w:rPr>
        <w:t xml:space="preserve"> the accessibility of Zoom calls, finding times which worked for interviewees </w:t>
      </w:r>
      <w:proofErr w:type="gramStart"/>
      <w:r w:rsidRPr="005344B4">
        <w:rPr>
          <w:rFonts w:cs="Times New Roman"/>
        </w:rPr>
        <w:t>still remained</w:t>
      </w:r>
      <w:proofErr w:type="gramEnd"/>
      <w:r w:rsidRPr="005344B4">
        <w:rPr>
          <w:rFonts w:cs="Times New Roman"/>
        </w:rPr>
        <w:t xml:space="preserve"> challenging – Mark for example had to re-arrange a couple of times due to his children experiencing bouts of illness.</w:t>
      </w:r>
    </w:p>
    <w:p w14:paraId="06F1C75E" w14:textId="5C88727D" w:rsidR="007E5C94" w:rsidRPr="005344B4" w:rsidRDefault="007E5C94" w:rsidP="009811B0">
      <w:pPr>
        <w:spacing w:line="480" w:lineRule="auto"/>
        <w:rPr>
          <w:rFonts w:cs="Times New Roman"/>
        </w:rPr>
      </w:pPr>
      <w:r w:rsidRPr="005344B4">
        <w:rPr>
          <w:rFonts w:cs="Times New Roman"/>
        </w:rPr>
        <w:t xml:space="preserve">A </w:t>
      </w:r>
      <w:r w:rsidR="00D720DA" w:rsidRPr="005344B4">
        <w:rPr>
          <w:rFonts w:cs="Times New Roman"/>
        </w:rPr>
        <w:t>further</w:t>
      </w:r>
      <w:r w:rsidRPr="005344B4">
        <w:rPr>
          <w:rFonts w:cs="Times New Roman"/>
        </w:rPr>
        <w:t xml:space="preserve"> practical benefit of using Zoom was that it has software built</w:t>
      </w:r>
      <w:r w:rsidR="00A67FDC">
        <w:rPr>
          <w:rFonts w:cs="Times New Roman"/>
        </w:rPr>
        <w:t>-</w:t>
      </w:r>
      <w:r w:rsidRPr="005344B4">
        <w:rPr>
          <w:rFonts w:cs="Times New Roman"/>
        </w:rPr>
        <w:t xml:space="preserve">in to auto-generate captions during the </w:t>
      </w:r>
      <w:r w:rsidR="00963094" w:rsidRPr="005344B4">
        <w:rPr>
          <w:rFonts w:cs="Times New Roman"/>
        </w:rPr>
        <w:t>call and</w:t>
      </w:r>
      <w:r w:rsidRPr="005344B4">
        <w:rPr>
          <w:rFonts w:cs="Times New Roman"/>
        </w:rPr>
        <w:t xml:space="preserve"> provide a </w:t>
      </w:r>
      <w:r w:rsidR="00D720DA" w:rsidRPr="005344B4">
        <w:rPr>
          <w:rFonts w:cs="Times New Roman"/>
        </w:rPr>
        <w:t>record of these which can be downloaded at the end of the call. All interviewees consented to me using this feature to generate a transcript of our call, which I then</w:t>
      </w:r>
      <w:r w:rsidR="004E59E7">
        <w:rPr>
          <w:rFonts w:cs="Times New Roman"/>
        </w:rPr>
        <w:t xml:space="preserve"> corrected using the audio recording. </w:t>
      </w:r>
    </w:p>
    <w:p w14:paraId="64AD35B2" w14:textId="251B047B" w:rsidR="005D222A" w:rsidRPr="005344B4" w:rsidRDefault="005D222A" w:rsidP="009811B0">
      <w:pPr>
        <w:spacing w:line="480" w:lineRule="auto"/>
        <w:rPr>
          <w:rFonts w:cs="Times New Roman"/>
        </w:rPr>
      </w:pPr>
      <w:r w:rsidRPr="005344B4">
        <w:rPr>
          <w:rFonts w:cs="Times New Roman"/>
        </w:rPr>
        <w:t>More recently, it has been argued that the use of video conferencing platforms in interviews and other research encounters supports a method of co-</w:t>
      </w:r>
      <w:proofErr w:type="spellStart"/>
      <w:r w:rsidRPr="005344B4">
        <w:rPr>
          <w:rFonts w:cs="Times New Roman"/>
        </w:rPr>
        <w:t>presencing</w:t>
      </w:r>
      <w:proofErr w:type="spellEnd"/>
      <w:r w:rsidRPr="005344B4">
        <w:rPr>
          <w:rFonts w:cs="Times New Roman"/>
        </w:rPr>
        <w:t xml:space="preserve"> </w:t>
      </w:r>
      <w:r w:rsidR="00E36254" w:rsidRPr="005344B4">
        <w:rPr>
          <w:rFonts w:cs="Times New Roman"/>
        </w:rPr>
        <w:fldChar w:fldCharType="begin"/>
      </w:r>
      <w:r w:rsidR="00D64E39" w:rsidRPr="005344B4">
        <w:rPr>
          <w:rFonts w:cs="Times New Roman"/>
        </w:rPr>
        <w:instrText xml:space="preserve"> ADDIN ZOTERO_ITEM CSL_CITATION {"citationID":"qWqUCivb","properties":{"formattedCitation":"(Jones, 2023)","plainCitation":"(Jones, 2023)","noteIndex":0},"citationItems":[{"id":22836,"uris":["http://zotero.org/users/6040264/items/E53CZUJM"],"itemData":{"id":22836,"type":"thesis","abstract":"This thesis tells a story of waiting. More specifically the thesis investigates the lived experience of those who waited through furlough as part of the UK Government Coronavirus Job Retention Scheme, which paid workers to not work during the \nCOVID-19 pandemic. Although the pandemic and the scheme form its backdrop, the thesis foregrounds understandings of how waiting through furlough was lived and felt. The thesis investigates the embodied feelings and detached work life relations experienced by those furloughed and how they narrated their experience. It draws on the accounts of furloughed workers shared in thirty-five in depth interviews, and extended attention to the spatial, temporal, corporeal, felt and tensive dimensions of waiting, through literatures of waiting, affect and queer phenomenology. In doing so the thesis argues that the detachment from work life and its rhythms made life disorientating for those waiting through furlough. As such, this thesis is also a story of disorientation. \n\nDisorientation is conceptualised in the thesis as having a plurality of forms and shaped the furlough’s capacity to act, feel and endure their situation. Spatial disorientation involves an orientation towards another who becomes an emotional marker for those furloughed. Temporal disorientation is the consequence of an orientation towards work time which is maintained, substituted for, slips or become hazy. Tensive disorientation describes how the suspension from work life is felt as a series of tensions. This study’s surfacing of the different dimensions of disorientations within a duration of waiting, potentially adds to understandings of embodied disorientations and (non)work life within geographies of waiting, disorientation, labour and COVID-19.","genre":"Doctoral","publisher":"Durham University","source":"etheses.dur.ac.uk","title":"Waiting through Furlough: A Geography of Disorientation","title-short":"Waiting through Furlough","URL":"https://etheses.dur.ac.uk/15387/","author":[{"family":"Jones","given":"Victoria"}],"accessed":{"date-parts":[["2025",9,19]]},"issued":{"date-parts":[["2023"]]}}}],"schema":"https://github.com/citation-style-language/schema/raw/master/csl-citation.json"} </w:instrText>
      </w:r>
      <w:r w:rsidR="00E36254" w:rsidRPr="005344B4">
        <w:rPr>
          <w:rFonts w:cs="Times New Roman"/>
        </w:rPr>
        <w:fldChar w:fldCharType="separate"/>
      </w:r>
      <w:r w:rsidR="00D64E39" w:rsidRPr="005344B4">
        <w:rPr>
          <w:rFonts w:cs="Times New Roman"/>
        </w:rPr>
        <w:t>(Jones, 2023)</w:t>
      </w:r>
      <w:r w:rsidR="00E36254" w:rsidRPr="005344B4">
        <w:rPr>
          <w:rFonts w:cs="Times New Roman"/>
        </w:rPr>
        <w:fldChar w:fldCharType="end"/>
      </w:r>
      <w:r w:rsidRPr="005344B4">
        <w:rPr>
          <w:rFonts w:cs="Times New Roman"/>
        </w:rPr>
        <w:t xml:space="preserve">, supporting relational care ethics in interview-based research </w:t>
      </w:r>
      <w:r w:rsidRPr="005344B4">
        <w:rPr>
          <w:rFonts w:cs="Times New Roman"/>
        </w:rPr>
        <w:fldChar w:fldCharType="begin"/>
      </w:r>
      <w:r w:rsidRPr="005344B4">
        <w:rPr>
          <w:rFonts w:cs="Times New Roman"/>
        </w:rPr>
        <w:instrText xml:space="preserve"> ADDIN ZOTERO_ITEM CSL_CITATION {"citationID":"4hAWHLbQ","properties":{"formattedCitation":"(Jeffrey and Dyson, 2021)","plainCitation":"(Jeffrey and Dyson, 2021)","noteIndex":0},"citationItems":[{"id":1410,"uris":["http://zotero.org/users/6040264/items/J3F5EI37"],"itemData":{"id":1410,"type":"article-journal","abstract":"This paper uses an examination of prefigurative politics ? popularly imagined as ?being the change you wish to see? ? to reflect on geographies of the future. We argue that prefigurative politics, which has become common since the mid-1990s, typically proceeds through multiple forms of improvisation. Successful prefigurative politics is usually institutionalised within organisations and movements and reshapes practices, discourses, and structures of power. We demonstrate how a focus on prefigurative politics can inform scholarship on the ?anticipatory politics? associated with dominant institutions and geographies of the future more broadly by highlighting ways in which people seek to enact visions of the future and illustrating the impact of these oppositional practices of future making. We argue that prefigurative politics could be a springboard for investigating means-ends alignment as a characteristic of political action and the present as a terrain of politics.","container-title":"Progress in Human Geography","DOI":"10.1177/0309132520926569","ISSN":"0309-1325","issue":"4","language":"en","note":"publisher: SAGE Publications Ltd","page":"641-658","source":"SAGE Journals","title":"Geographies of the future: Prefigurative politics","title-short":"Geographies of the future","volume":"45","author":[{"family":"Jeffrey","given":"Craig"},{"family":"Dyson","given":"Jane"}],"issued":{"date-parts":[["2021",8,1]]}}}],"schema":"https://github.com/citation-style-language/schema/raw/master/csl-citation.json"} </w:instrText>
      </w:r>
      <w:r w:rsidRPr="005344B4">
        <w:rPr>
          <w:rFonts w:cs="Times New Roman"/>
        </w:rPr>
        <w:fldChar w:fldCharType="separate"/>
      </w:r>
      <w:r w:rsidRPr="005344B4">
        <w:rPr>
          <w:rFonts w:cs="Times New Roman"/>
        </w:rPr>
        <w:t>(Jeffrey and Dyson, 2021)</w:t>
      </w:r>
      <w:r w:rsidRPr="005344B4">
        <w:rPr>
          <w:rFonts w:cs="Times New Roman"/>
        </w:rPr>
        <w:fldChar w:fldCharType="end"/>
      </w:r>
      <w:r w:rsidRPr="005344B4">
        <w:rPr>
          <w:rFonts w:cs="Times New Roman"/>
        </w:rPr>
        <w:t xml:space="preserve">. The use of a mediating technology over which both the researcher and the research participant have control enables participants to ignore, switch off or otherwise disconnect from a research encounter </w:t>
      </w:r>
      <w:r w:rsidR="00D64E39" w:rsidRPr="005344B4">
        <w:rPr>
          <w:rFonts w:cs="Times New Roman"/>
        </w:rPr>
        <w:fldChar w:fldCharType="begin"/>
      </w:r>
      <w:r w:rsidR="00D64E39" w:rsidRPr="005344B4">
        <w:rPr>
          <w:rFonts w:cs="Times New Roman"/>
        </w:rPr>
        <w:instrText xml:space="preserve"> ADDIN ZOTERO_ITEM CSL_CITATION {"citationID":"Ly6daK49","properties":{"formattedCitation":"(Jones, 2023)","plainCitation":"(Jones, 2023)","noteIndex":0},"citationItems":[{"id":22836,"uris":["http://zotero.org/users/6040264/items/E53CZUJM"],"itemData":{"id":22836,"type":"thesis","abstract":"This thesis tells a story of waiting. More specifically the thesis investigates the lived experience of those who waited through furlough as part of the UK Government Coronavirus Job Retention Scheme, which paid workers to not work during the \nCOVID-19 pandemic. Although the pandemic and the scheme form its backdrop, the thesis foregrounds understandings of how waiting through furlough was lived and felt. The thesis investigates the embodied feelings and detached work life relations experienced by those furloughed and how they narrated their experience. It draws on the accounts of furloughed workers shared in thirty-five in depth interviews, and extended attention to the spatial, temporal, corporeal, felt and tensive dimensions of waiting, through literatures of waiting, affect and queer phenomenology. In doing so the thesis argues that the detachment from work life and its rhythms made life disorientating for those waiting through furlough. As such, this thesis is also a story of disorientation. \n\nDisorientation is conceptualised in the thesis as having a plurality of forms and shaped the furlough’s capacity to act, feel and endure their situation. Spatial disorientation involves an orientation towards another who becomes an emotional marker for those furloughed. Temporal disorientation is the consequence of an orientation towards work time which is maintained, substituted for, slips or become hazy. Tensive disorientation describes how the suspension from work life is felt as a series of tensions. This study’s surfacing of the different dimensions of disorientations within a duration of waiting, potentially adds to understandings of embodied disorientations and (non)work life within geographies of waiting, disorientation, labour and COVID-19.","genre":"Doctoral","publisher":"Durham University","source":"etheses.dur.ac.uk","title":"Waiting through Furlough: A Geography of Disorientation","title-short":"Waiting through Furlough","URL":"https://etheses.dur.ac.uk/15387/","author":[{"family":"Jones","given":"Victoria"}],"accessed":{"date-parts":[["2025",9,19]]},"issued":{"date-parts":[["2023"]]}}}],"schema":"https://github.com/citation-style-language/schema/raw/master/csl-citation.json"} </w:instrText>
      </w:r>
      <w:r w:rsidR="00D64E39" w:rsidRPr="005344B4">
        <w:rPr>
          <w:rFonts w:cs="Times New Roman"/>
        </w:rPr>
        <w:fldChar w:fldCharType="separate"/>
      </w:r>
      <w:r w:rsidR="00D64E39" w:rsidRPr="005344B4">
        <w:rPr>
          <w:rFonts w:cs="Times New Roman"/>
        </w:rPr>
        <w:t>(Jones, 2023)</w:t>
      </w:r>
      <w:r w:rsidR="00D64E39" w:rsidRPr="005344B4">
        <w:rPr>
          <w:rFonts w:cs="Times New Roman"/>
        </w:rPr>
        <w:fldChar w:fldCharType="end"/>
      </w:r>
      <w:r w:rsidRPr="005344B4">
        <w:rPr>
          <w:rFonts w:cs="Times New Roman"/>
        </w:rPr>
        <w:t xml:space="preserve">, potentially enabling a more horizontal power dynamic within the interview. Overall video conferencing calls worked well both practically for me as a parent-researcher and interviewees, and </w:t>
      </w:r>
      <w:proofErr w:type="gramStart"/>
      <w:r w:rsidRPr="005344B4">
        <w:rPr>
          <w:rFonts w:cs="Times New Roman"/>
        </w:rPr>
        <w:t>in spite of</w:t>
      </w:r>
      <w:proofErr w:type="gramEnd"/>
      <w:r w:rsidRPr="005344B4">
        <w:rPr>
          <w:rFonts w:cs="Times New Roman"/>
        </w:rPr>
        <w:t xml:space="preserve"> physical distance we were still able to have in depth, personal and at times deeply raw conversations, in which the interviewees </w:t>
      </w:r>
      <w:proofErr w:type="gramStart"/>
      <w:r w:rsidRPr="005344B4">
        <w:rPr>
          <w:rFonts w:cs="Times New Roman"/>
        </w:rPr>
        <w:t>opened up</w:t>
      </w:r>
      <w:proofErr w:type="gramEnd"/>
      <w:r w:rsidRPr="005344B4">
        <w:rPr>
          <w:rFonts w:cs="Times New Roman"/>
        </w:rPr>
        <w:t xml:space="preserve"> to me about the emotional difficulties of navigating ecological crisis. This echoes findings by Jones in her PhD research conducted during lockdown into experiences of waiting during furlough (2023), where interview over video call can offer practical benefits, where physical distance doesn’t necessarily reduce the interpersonal and emotional distance between interviewer and interviewee.</w:t>
      </w:r>
    </w:p>
    <w:p w14:paraId="754D878D" w14:textId="2339A64A" w:rsidR="0098264A" w:rsidRPr="002D4D39" w:rsidRDefault="0098264A" w:rsidP="00901009">
      <w:pPr>
        <w:pStyle w:val="Heading2"/>
      </w:pPr>
      <w:bookmarkStart w:id="59" w:name="_Toc213581785"/>
      <w:r w:rsidRPr="002D4D39">
        <w:t>3.</w:t>
      </w:r>
      <w:r w:rsidR="005D222A" w:rsidRPr="002D4D39">
        <w:t xml:space="preserve">5 </w:t>
      </w:r>
      <w:r w:rsidRPr="002D4D39">
        <w:t>Diffractive analysis in ongoing worlds</w:t>
      </w:r>
      <w:bookmarkEnd w:id="59"/>
    </w:p>
    <w:p w14:paraId="3A560FE1" w14:textId="5DCF48C1" w:rsidR="0098264A" w:rsidRPr="005344B4" w:rsidRDefault="0098264A" w:rsidP="009811B0">
      <w:pPr>
        <w:spacing w:line="480" w:lineRule="auto"/>
        <w:rPr>
          <w:rFonts w:cs="Times New Roman"/>
        </w:rPr>
      </w:pPr>
      <w:r w:rsidRPr="005344B4">
        <w:rPr>
          <w:rFonts w:cs="Times New Roman"/>
        </w:rPr>
        <w:t xml:space="preserve">Diffractive analysis has been the </w:t>
      </w:r>
      <w:r w:rsidR="00EA7B8E" w:rsidRPr="005344B4">
        <w:rPr>
          <w:rFonts w:cs="Times New Roman"/>
        </w:rPr>
        <w:t xml:space="preserve">analytical </w:t>
      </w:r>
      <w:r w:rsidRPr="005344B4">
        <w:rPr>
          <w:rFonts w:cs="Times New Roman"/>
        </w:rPr>
        <w:t xml:space="preserve">tool I have relied upon for making sense of personal experience, research encounters and theoretical insights </w:t>
      </w:r>
      <w:proofErr w:type="gramStart"/>
      <w:r w:rsidRPr="005344B4">
        <w:rPr>
          <w:rFonts w:cs="Times New Roman"/>
        </w:rPr>
        <w:t>in order to</w:t>
      </w:r>
      <w:proofErr w:type="gramEnd"/>
      <w:r w:rsidRPr="005344B4">
        <w:rPr>
          <w:rFonts w:cs="Times New Roman"/>
        </w:rPr>
        <w:t xml:space="preserve"> respond to the research questions I </w:t>
      </w:r>
      <w:r w:rsidRPr="005344B4">
        <w:rPr>
          <w:rFonts w:cs="Times New Roman"/>
        </w:rPr>
        <w:lastRenderedPageBreak/>
        <w:t xml:space="preserve">set out to answer.  A diffractive analysis involves reading data through multiple theoretical insights ‘moves qualitative analysis away from habitual normative readings (e.g. coding) towards a diffractive reading that spreads thought and meaning in unpredictable and productive ways’ </w:t>
      </w:r>
      <w:r w:rsidRPr="005344B4">
        <w:rPr>
          <w:rFonts w:cs="Times New Roman"/>
        </w:rPr>
        <w:fldChar w:fldCharType="begin"/>
      </w:r>
      <w:r w:rsidR="00286350" w:rsidRPr="005344B4">
        <w:rPr>
          <w:rFonts w:cs="Times New Roman"/>
        </w:rPr>
        <w:instrText xml:space="preserve"> ADDIN ZOTERO_ITEM CSL_CITATION {"citationID":"mefgwoBo","properties":{"formattedCitation":"(Mazzei, 2014)","plainCitation":"(Mazzei, 2014)","noteIndex":0},"citationItems":[{"id":2316,"uris":["http://zotero.org/users/6040264/items/MA5JA3GP"],"itemData":{"id":2316,"type":"article-journal","abstract":"In this article, I use Karen Barad’s concept of diffraction as a methodological practice of reading “insights through one another” in response to the editors’ call for examples of analysis after coding in qualitative inquiry. A diffractive reading of data through multiple theoretical insights moves qualitative analysis away from habitual normative readings toward a diffractive reading that spreads thought in unpredictable patterns producing different knowledge. In response to the editors’ pedagogical approach for the issue, the article focuses on an example from previously collected interview data and how a diffractive analysis produces questions and knowledge that are only possible in analysis after coding in qualitative inquiry.","container-title":"Qualitative Inquiry","DOI":"10.1177/1077800414530257","ISSN":"1077-8004","issue":"6","language":"en","note":"publisher: SAGE Publications Inc","page":"742-746","source":"SAGE Journals","title":"Beyond an Easy Sense: A Diffractive Analysis","title-short":"Beyond an Easy Sense","volume":"20","author":[{"family":"Mazzei","given":"Lisa A."}],"issued":{"date-parts":[["2014",7,1]]}}}],"schema":"https://github.com/citation-style-language/schema/raw/master/csl-citation.json"} </w:instrText>
      </w:r>
      <w:r w:rsidRPr="005344B4">
        <w:rPr>
          <w:rFonts w:cs="Times New Roman"/>
        </w:rPr>
        <w:fldChar w:fldCharType="separate"/>
      </w:r>
      <w:r w:rsidR="00286350" w:rsidRPr="005344B4">
        <w:rPr>
          <w:rFonts w:cs="Times New Roman"/>
        </w:rPr>
        <w:t>(Mazzei, 2014)</w:t>
      </w:r>
      <w:r w:rsidRPr="005344B4">
        <w:rPr>
          <w:rFonts w:cs="Times New Roman"/>
        </w:rPr>
        <w:fldChar w:fldCharType="end"/>
      </w:r>
      <w:r w:rsidRPr="005344B4">
        <w:rPr>
          <w:rFonts w:cs="Times New Roman"/>
        </w:rPr>
        <w:t>. This post-qualitative approach enables an analysis of how environmental politics and subjecthood can emerge in unexpected encounters and relations, re</w:t>
      </w:r>
      <w:r w:rsidR="00EA7B8E" w:rsidRPr="005344B4">
        <w:rPr>
          <w:rFonts w:cs="Times New Roman"/>
        </w:rPr>
        <w:t xml:space="preserve">ading for difference rather than dominance across all three sites </w:t>
      </w:r>
      <w:r w:rsidR="00D64E39" w:rsidRPr="005344B4">
        <w:rPr>
          <w:rFonts w:cs="Times New Roman"/>
        </w:rPr>
        <w:fldChar w:fldCharType="begin"/>
      </w:r>
      <w:r w:rsidR="00D64E39" w:rsidRPr="005344B4">
        <w:rPr>
          <w:rFonts w:cs="Times New Roman"/>
        </w:rPr>
        <w:instrText xml:space="preserve"> ADDIN ZOTERO_ITEM CSL_CITATION {"citationID":"i5yoQ5Fc","properties":{"formattedCitation":"(Gibson-Graham, 2008, 2014)","plainCitation":"(Gibson-Graham, 2008, 2014)","noteIndex":0},"citationItems":[{"id":4,"uris":["http://zotero.org/users/6040264/items/QHTXQTP8"],"itemData":{"id":4,"type":"article-journal","abstract":"How might academic practices contribute to the exciting proliferation of economic experiments occurring worldwide in the current moment? In this paper we describe the work of a nascent research community of economic geographers and other scholars who are making the choice to bring marginalized, hidden and alternative economic activities to light in order to make them more real and more credible as objects of policy and activism. The diverse economies research program is, we argue, a performative ontological project that builds upon and draws forth a different kind of academic practice and subjectivity. Using contemporary examples, we illustrate the thinking practices of ontological reframing, re-reading for difference and cultivating creativity and we sketch out some of the productive lines of inquiry that emerge from an experimental, performative and ethical orientation to the world. The paper is accompanied by an electronic bibliography of diverse economies research with over 200 entries.","container-title":"Progress in Human Geography","DOI":"10.1177/0309132508090821","ISSN":"0309-1325","issue":"5","language":"en","note":"publisher: SAGE Publications Ltd","page":"613-632","source":"SAGE Journals","title":"Diverse economies: performative practices for `other worlds'","title-short":"Diverse economies","volume":"32","author":[{"family":"Gibson-Graham","given":"J.K."}],"issued":{"date-parts":[["2008",10,1]]}}},{"id":2266,"uris":["http://zotero.org/users/6040264/items/GSYNP668"],"itemData":{"id":2266,"type":"article-journal","abstract":"In this paper I rehearse the thinking steps J. K Gibson-Graham developed in order to theorize diverse economies and reveal a landscape of economic difference. Reading with and against Clifford Geertz’s 1973 essay “Thick Description: Toward an Interpretive Theory of Culture,” I discuss how “thick description” of diverse economic practices can be combined with weak theory to produce a performative rethinking of economy centered on the well-being of people and the planet. I discuss the difficulties of resisting the influence of “strong theory”—that is, powerful discourses that organize events into understandable and seemingly predictable trajectories. I outline the diverse economy, a reframing that allows for a much wider range of social relations to be seen to bear on economic practices including, to name just some, trust, care, sharing, reciprocity, cooperation, coercion, bondage, thrift, guilt, love, equity, self-exploitation, solidarity, distributive justice, stewardship, spiritual connection, and environmental and social justice. In the complexly overdetermined field of a diverse economy, we are invited to trace multiple dynamics at play. It is in the apprehension of these diverse determinations that ethnographic thick description comes into its own and leads the way toward rethinking the economy. For ethnographers today, no task is more important than to make small facts speak to large concerns, to make the ethical acts ethnography describes into a performative ontology of economy and the threads of hope that emerge into stories of everyday revolution.","container-title":"Current Anthropology","DOI":"10.1086/676646","ISSN":"0011-3204","issue":"S9","note":"publisher: The University of Chicago Press","page":"S147-S153","source":"journals.uchicago.edu (Atypon)","title":"Rethinking the Economy with Thick Description and Weak Theory","volume":"55","author":[{"family":"Gibson-Graham","given":"J. K."}],"issued":{"date-parts":[["2014",8]]}}}],"schema":"https://github.com/citation-style-language/schema/raw/master/csl-citation.json"} </w:instrText>
      </w:r>
      <w:r w:rsidR="00D64E39" w:rsidRPr="005344B4">
        <w:rPr>
          <w:rFonts w:cs="Times New Roman"/>
        </w:rPr>
        <w:fldChar w:fldCharType="separate"/>
      </w:r>
      <w:r w:rsidR="00D64E39" w:rsidRPr="005344B4">
        <w:rPr>
          <w:rFonts w:cs="Times New Roman"/>
        </w:rPr>
        <w:t>(Gibson-Graham, 2008, 2014)</w:t>
      </w:r>
      <w:r w:rsidR="00D64E39" w:rsidRPr="005344B4">
        <w:rPr>
          <w:rFonts w:cs="Times New Roman"/>
        </w:rPr>
        <w:fldChar w:fldCharType="end"/>
      </w:r>
      <w:r w:rsidRPr="005344B4">
        <w:rPr>
          <w:rFonts w:cs="Times New Roman"/>
        </w:rPr>
        <w:t>. It is an approach which eschews theoretical fidelity,</w:t>
      </w:r>
      <w:r w:rsidR="00EA7B8E" w:rsidRPr="005344B4">
        <w:rPr>
          <w:rFonts w:cs="Times New Roman"/>
        </w:rPr>
        <w:t xml:space="preserve"> </w:t>
      </w:r>
      <w:r w:rsidRPr="005344B4">
        <w:rPr>
          <w:rFonts w:cs="Times New Roman"/>
        </w:rPr>
        <w:t xml:space="preserve">embracing ‘ontological anarchism…the always unstable coexistence of different modes of existence’ </w:t>
      </w:r>
      <w:r w:rsidRPr="005344B4">
        <w:rPr>
          <w:rFonts w:cs="Times New Roman"/>
        </w:rPr>
        <w:fldChar w:fldCharType="begin"/>
      </w:r>
      <w:r w:rsidR="00286350" w:rsidRPr="005344B4">
        <w:rPr>
          <w:rFonts w:cs="Times New Roman"/>
        </w:rPr>
        <w:instrText xml:space="preserve"> ADDIN ZOTERO_ITEM CSL_CITATION {"citationID":"SdclOcU2","properties":{"formattedCitation":"(Viveiros de Castro, 2019, p. s298)","plainCitation":"(Viveiros de Castro, 2019, p. s298)","noteIndex":0},"citationItems":[{"id":1445,"uris":["http://zotero.org/users/6040264/items/B2SM8A39"],"itemData":{"id":1445,"type":"article-journal","abstract":"This paper advances a heuristic distinction between “model” (in the Geertzian sense of “model-for”) and “example” as contrasting modes of articulating thought and action in the Anthropocene. I argue that the distinction is helpful in understanding the ontological presuppositions of geo-engineering as a technopolitical fix. Finally, I draw the outlines of a notion of “ontological anarchism” as the proper meta-mode of existence of the Anthropocene.","container-title":"Current Anthropology","DOI":"10.1086/702787","ISSN":"0011-3204","issue":"S20","note":"publisher: The University of Chicago Press","page":"S296-S308","source":"journals.uchicago.edu (Atypon)","title":"On Models and Examples: Engineers and Bricoleurs in the Anthropocene","title-short":"On Models and Examples","volume":"60","author":[{"family":"Viveiros de Castro","given":"Eduardo"}],"issued":{"date-parts":[["2019",8]]}},"locator":"s298","label":"page"}],"schema":"https://github.com/citation-style-language/schema/raw/master/csl-citation.json"} </w:instrText>
      </w:r>
      <w:r w:rsidRPr="005344B4">
        <w:rPr>
          <w:rFonts w:cs="Times New Roman"/>
        </w:rPr>
        <w:fldChar w:fldCharType="separate"/>
      </w:r>
      <w:r w:rsidR="00286350" w:rsidRPr="005344B4">
        <w:rPr>
          <w:rFonts w:cs="Times New Roman"/>
        </w:rPr>
        <w:t>(Viveiros de Castro, 2019, p. s298)</w:t>
      </w:r>
      <w:r w:rsidRPr="005344B4">
        <w:rPr>
          <w:rFonts w:cs="Times New Roman"/>
        </w:rPr>
        <w:fldChar w:fldCharType="end"/>
      </w:r>
      <w:r w:rsidRPr="005344B4">
        <w:rPr>
          <w:rFonts w:cs="Times New Roman"/>
        </w:rPr>
        <w:t xml:space="preserve"> which characterises Anthropocene and demands new modes of thinking-doing</w:t>
      </w:r>
      <w:r w:rsidRPr="005344B4">
        <w:rPr>
          <w:rStyle w:val="FootnoteReference"/>
          <w:rFonts w:cs="Times New Roman"/>
        </w:rPr>
        <w:footnoteReference w:id="35"/>
      </w:r>
      <w:r w:rsidRPr="005344B4">
        <w:rPr>
          <w:rFonts w:cs="Times New Roman"/>
        </w:rPr>
        <w:t xml:space="preserve"> </w:t>
      </w:r>
      <w:r w:rsidRPr="005344B4">
        <w:rPr>
          <w:rFonts w:cs="Times New Roman"/>
        </w:rPr>
        <w:fldChar w:fldCharType="begin"/>
      </w:r>
      <w:r w:rsidR="00286350" w:rsidRPr="005344B4">
        <w:rPr>
          <w:rFonts w:cs="Times New Roman"/>
        </w:rPr>
        <w:instrText xml:space="preserve"> ADDIN ZOTERO_ITEM CSL_CITATION {"citationID":"P9ZRhaP8","properties":{"formattedCitation":"(Tsing, Mathews and Bubandt, 2019; Boyd, 2022)","plainCitation":"(Tsing, Mathews and Bubandt, 2019; Boyd, 2022)","noteIndex":0},"citationItems":[{"id":2315,"uris":["http://zotero.org/users/6040264/items/D6HD8GIR"],"itemData":{"id":2315,"type":"article-journal","abstract":"This essay examines recent literature that advocates for a postqualitative approach to research in the social sciences and humanities. Exploring across disciplinary boundaries, this essay interrogates parallel developments in the field of education, much of which are informed by non-representational theories in geography as well as current trends within the discipline to advance postphenomenological and posthumanist methodologies. As a starting point, the on-going contribution of qualitative methods to human geography is acknowledged alongside a questioning of their currency in the light of posthumanism. The extreme position—that ‘conventional’ qualitative methods are based on an outmoded view of the human subject and should, therefore, be discarded—is evaluated before presenting a ‘softer’ version of postqualitative inquiry which re-thinks the subject and troubles method, rather than rejecting it outright. The essay continues by focussing on work within and beyond human geography that aims to advance a ‘post-’ sensibility in relation to method—one that does not eschew method itself but rather the kind of proceduralism that qualitative methods often entail—and concludes by considering the practical implications of postqualitative approaches for human geography.","container-title":"Geography Compass","DOI":"10.1111/gec3.12661","ISSN":"1749-8198","issue":"10","language":"en","note":"_eprint: https://onlinelibrary.wiley.com/doi/pdf/10.1111/gec3.12661","page":"e12661","source":"Wiley Online Library","title":"Postqualitative geographies","volume":"16","author":[{"family":"Boyd","given":"Candice P."}],"issued":{"date-parts":[["2022"]]}}},{"id":2077,"uris":["http://zotero.org/users/6040264/items/QNQ8ELDP"],"itemData":{"id":2077,"type":"article-journal","abstract":"The Anthropocene deserves spatial as well as temporal analysis. “Patchy Anthropocene” is a conceptual tool for noticing landscape structure, with special attention to what we call “modular simplifications” and “feral proliferations.” This introduction suggests guidelines for thinking structurally about more-than-human social relations; “structure” here emerges from phenomenological attunements to specific multispecies histories, rather than being system characteristics. Indeed, we discuss “systems” as thought experiments, that is, imagined holisms that help make sense of structure. Ecological modeling, political economy, and alternative cosmologies are systems experiments that should rub up against each other in learning about the Anthropocene. We address the misleading claim that studies of nonhumans ignore social justice concerns as well as suggesting ways that ethnographers might address “hope” without rose-colored glasses. This introduction offers frames for appreciating the distinguished contributions to this supplement, and it traces key changes in anthropological thinking from the time of this supplement’s predecessor, the Wenner-Gren Foundation–sponsored 1956 volume, Man’s Role in Changing the Face of the Earth. Rather than interrogating philosophies of the Anthropocene, the supplement shows how anthropologists and allies, including historians, ecologists, and biologists, might best offer a critical description.","container-title":"Current Anthropology","DOI":"10.1086/703391","ISSN":"0011-3204","issue":"S20","note":"publisher: The University of Chicago Press","page":"S186-S197","source":"journals.uchicago.edu (Atypon)","title":"Patchy Anthropocene: Landscape Structure, Multispecies History, and the Retooling of Anthropology: An Introduction to Supplement 20","title-short":"Patchy Anthropocene","volume":"60","author":[{"family":"Tsing","given":"Anna Lowenhaupt"},{"family":"Mathews","given":"Andrew S."},{"family":"Bubandt","given":"Nils"}],"issued":{"date-parts":[["2019",8]]}}}],"schema":"https://github.com/citation-style-language/schema/raw/master/csl-citation.json"} </w:instrText>
      </w:r>
      <w:r w:rsidRPr="005344B4">
        <w:rPr>
          <w:rFonts w:cs="Times New Roman"/>
        </w:rPr>
        <w:fldChar w:fldCharType="separate"/>
      </w:r>
      <w:r w:rsidR="00286350" w:rsidRPr="005344B4">
        <w:rPr>
          <w:rFonts w:cs="Times New Roman"/>
        </w:rPr>
        <w:t>(Tsing, Mathews and Bubandt, 2019; Boyd, 2022)</w:t>
      </w:r>
      <w:r w:rsidRPr="005344B4">
        <w:rPr>
          <w:rFonts w:cs="Times New Roman"/>
        </w:rPr>
        <w:fldChar w:fldCharType="end"/>
      </w:r>
      <w:r w:rsidRPr="005344B4">
        <w:rPr>
          <w:rFonts w:cs="Times New Roman"/>
        </w:rPr>
        <w:t xml:space="preserve">. Common Worlds methods are one example of this </w:t>
      </w:r>
      <w:r w:rsidR="00EA7B8E" w:rsidRPr="005344B4">
        <w:rPr>
          <w:rFonts w:cs="Times New Roman"/>
        </w:rPr>
        <w:t>post qualitative</w:t>
      </w:r>
      <w:r w:rsidRPr="005344B4">
        <w:rPr>
          <w:rFonts w:cs="Times New Roman"/>
        </w:rPr>
        <w:t xml:space="preserve"> thinking-doing, underscored by Karan Barad’s notion of intra-action and the inseparability of being, knowing and ethics. It is an approach which takes multi-species encounters with children in diverse educational settings as the starting point for storying other worlds. </w:t>
      </w:r>
    </w:p>
    <w:p w14:paraId="015063C4" w14:textId="77777777" w:rsidR="00F91ECC" w:rsidRPr="005344B4" w:rsidRDefault="00044112" w:rsidP="009811B0">
      <w:pPr>
        <w:spacing w:line="480" w:lineRule="auto"/>
        <w:rPr>
          <w:rFonts w:cs="Times New Roman"/>
        </w:rPr>
      </w:pPr>
      <w:r w:rsidRPr="005344B4">
        <w:rPr>
          <w:rFonts w:cs="Times New Roman"/>
        </w:rPr>
        <w:t>Diffract</w:t>
      </w:r>
      <w:r w:rsidR="00CC5B44" w:rsidRPr="005344B4">
        <w:rPr>
          <w:rFonts w:cs="Times New Roman"/>
        </w:rPr>
        <w:t>ive analysis draws from the feminist post-human theoretical underpinning</w:t>
      </w:r>
      <w:r w:rsidR="0037256B" w:rsidRPr="005344B4">
        <w:rPr>
          <w:rFonts w:cs="Times New Roman"/>
        </w:rPr>
        <w:t>s</w:t>
      </w:r>
      <w:r w:rsidR="00CC5B44" w:rsidRPr="005344B4">
        <w:rPr>
          <w:rFonts w:cs="Times New Roman"/>
        </w:rPr>
        <w:t xml:space="preserve"> of this project</w:t>
      </w:r>
      <w:r w:rsidR="001D1723" w:rsidRPr="005344B4">
        <w:rPr>
          <w:rFonts w:cs="Times New Roman"/>
        </w:rPr>
        <w:t xml:space="preserve">. It originates from </w:t>
      </w:r>
      <w:r w:rsidR="00650940" w:rsidRPr="005344B4">
        <w:rPr>
          <w:rFonts w:cs="Times New Roman"/>
        </w:rPr>
        <w:t>feminist</w:t>
      </w:r>
      <w:r w:rsidR="001D1723" w:rsidRPr="005344B4">
        <w:rPr>
          <w:rFonts w:cs="Times New Roman"/>
        </w:rPr>
        <w:t xml:space="preserve"> </w:t>
      </w:r>
      <w:r w:rsidR="00650940" w:rsidRPr="005344B4">
        <w:rPr>
          <w:rFonts w:cs="Times New Roman"/>
        </w:rPr>
        <w:t>reconceptualization</w:t>
      </w:r>
      <w:r w:rsidR="00AA1876" w:rsidRPr="005344B4">
        <w:rPr>
          <w:rFonts w:cs="Times New Roman"/>
        </w:rPr>
        <w:t xml:space="preserve"> of</w:t>
      </w:r>
      <w:r w:rsidR="003A236B" w:rsidRPr="005344B4">
        <w:rPr>
          <w:rFonts w:cs="Times New Roman"/>
        </w:rPr>
        <w:t xml:space="preserve"> how knowledge is produced and </w:t>
      </w:r>
      <w:r w:rsidR="001D1723" w:rsidRPr="005344B4">
        <w:rPr>
          <w:rFonts w:cs="Times New Roman"/>
        </w:rPr>
        <w:t>does work in</w:t>
      </w:r>
      <w:r w:rsidR="003A236B" w:rsidRPr="005344B4">
        <w:rPr>
          <w:rFonts w:cs="Times New Roman"/>
        </w:rPr>
        <w:t xml:space="preserve"> the world</w:t>
      </w:r>
      <w:r w:rsidR="00650940" w:rsidRPr="005344B4">
        <w:rPr>
          <w:rFonts w:cs="Times New Roman"/>
        </w:rPr>
        <w:t xml:space="preserve">, in </w:t>
      </w:r>
      <w:r w:rsidR="000B3051" w:rsidRPr="005344B4">
        <w:rPr>
          <w:rFonts w:cs="Times New Roman"/>
        </w:rPr>
        <w:t>particular th</w:t>
      </w:r>
      <w:r w:rsidR="00650940" w:rsidRPr="005344B4">
        <w:rPr>
          <w:rFonts w:cs="Times New Roman"/>
        </w:rPr>
        <w:t>e work of Donna Haraway and Karen Barad.</w:t>
      </w:r>
      <w:r w:rsidR="00E86CD8" w:rsidRPr="005344B4">
        <w:rPr>
          <w:rFonts w:cs="Times New Roman"/>
        </w:rPr>
        <w:t xml:space="preserve"> As a method, it evolves from ‘a commitment to avoiding what Whitehead called “the fallacy of misplaced concreteness” (1948:52), where simple location and a metaphysics of substantives with primary and secondary qualities…get mistaken as reality’</w:t>
      </w:r>
      <w:r w:rsidR="0065149A" w:rsidRPr="005344B4">
        <w:rPr>
          <w:rFonts w:cs="Times New Roman"/>
        </w:rPr>
        <w:fldChar w:fldCharType="begin"/>
      </w:r>
      <w:r w:rsidR="0065149A" w:rsidRPr="005344B4">
        <w:rPr>
          <w:rFonts w:cs="Times New Roman"/>
        </w:rPr>
        <w:instrText xml:space="preserve"> ADDIN ZOTERO_ITEM CSL_CITATION {"citationID":"2QgY0F58","properties":{"formattedCitation":"(Haraway and Goodeve, 2018)","plainCitation":"(Haraway and Goodeve, 2018)","noteIndex":0},"citationItems":[{"id":22964,"uris":["http://zotero.org/users/6040264/items/9PHNV946"],"itemData":{"id":22964,"type":"book","abstract":"chapter PART ONE SYNTACTICS: The Grammar of Feminism and Technoscience -- part Part Two -- chapter PART TWO SEMANTICS: Modest_WitnessSecond__Millennium. FemaleMan©_Meets_OncoMouse™ -- chapter 1 Modest_Witness@Second_Millennium -- chapter 2 FemaleMan©_Meets_OncoMouse™: Mice Into Wormholes: A Technoscience Fugue in Two Parts -- chapter 3 A Family Reunion -- part Part Three -- chapter PART THREE PRAGMATICS: Technoscience in Hypertext -- chapter 4 Gene: Maps and Portraits of Life Itself -- chapter 5 Fetus: The Virtual Speculum in the New World Order -- chapter 6 Race: Universal Donors in a Vampire Culture -- chapter 7 Facts, Witnesses, and Consequences -- chapter Study Guide: Thyrza Nichols Goodeve","edition":"Second edition","event-place":"Boca Raton, FL","ISBN":"978-0-203-73109-3","language":"eng","number-of-pages":"1","publisher":"Routledge, an imprint of Taylor and Francis","publisher-place":"Boca Raton, FL","source":"K10plus ISBN","title":"Modest_witnesssecond_millennium. femaleman_meets_oncomouse: feminism and technoscience","title-short":"Modest_witnesssecond_millennium. femaleman_meets_oncomouse","author":[{"family":"Haraway","given":"Donna"},{"family":"Goodeve","given":"Thyrza Nichols"}],"contributor":[{"literal":"Taylor and Francis"}],"issued":{"date-parts":[["2018"]]}}}],"schema":"https://github.com/citation-style-language/schema/raw/master/csl-citation.json"} </w:instrText>
      </w:r>
      <w:r w:rsidR="0065149A" w:rsidRPr="005344B4">
        <w:rPr>
          <w:rFonts w:cs="Times New Roman"/>
        </w:rPr>
        <w:fldChar w:fldCharType="separate"/>
      </w:r>
      <w:r w:rsidR="0065149A" w:rsidRPr="005344B4">
        <w:rPr>
          <w:rFonts w:cs="Times New Roman"/>
        </w:rPr>
        <w:t>(Haraway and Goodeve, 2018)</w:t>
      </w:r>
      <w:r w:rsidR="0065149A" w:rsidRPr="005344B4">
        <w:rPr>
          <w:rFonts w:cs="Times New Roman"/>
        </w:rPr>
        <w:fldChar w:fldCharType="end"/>
      </w:r>
      <w:r w:rsidR="00E86CD8" w:rsidRPr="005344B4">
        <w:rPr>
          <w:rFonts w:cs="Times New Roman"/>
        </w:rPr>
        <w:t>.</w:t>
      </w:r>
      <w:r w:rsidR="003A236B" w:rsidRPr="005344B4">
        <w:rPr>
          <w:rFonts w:cs="Times New Roman"/>
        </w:rPr>
        <w:t xml:space="preserve"> Haraway first introduced </w:t>
      </w:r>
      <w:r w:rsidR="003A236B" w:rsidRPr="005344B4">
        <w:rPr>
          <w:rFonts w:cs="Times New Roman"/>
          <w:i/>
          <w:iCs/>
        </w:rPr>
        <w:t>diffraction</w:t>
      </w:r>
      <w:r w:rsidR="003A236B" w:rsidRPr="005344B4">
        <w:rPr>
          <w:rFonts w:cs="Times New Roman"/>
        </w:rPr>
        <w:t xml:space="preserve"> as an ethical and epistemological metaphor that resists the mirror-like logic of </w:t>
      </w:r>
      <w:r w:rsidR="003A236B" w:rsidRPr="005344B4">
        <w:rPr>
          <w:rFonts w:cs="Times New Roman"/>
          <w:i/>
          <w:iCs/>
        </w:rPr>
        <w:t>reflection</w:t>
      </w:r>
      <w:r w:rsidR="003A236B" w:rsidRPr="005344B4">
        <w:rPr>
          <w:rFonts w:cs="Times New Roman"/>
        </w:rPr>
        <w:t xml:space="preserve">. </w:t>
      </w:r>
      <w:r w:rsidR="00650940" w:rsidRPr="005344B4">
        <w:rPr>
          <w:rFonts w:cs="Times New Roman"/>
        </w:rPr>
        <w:t>R</w:t>
      </w:r>
      <w:r w:rsidR="003A236B" w:rsidRPr="005344B4">
        <w:rPr>
          <w:rFonts w:cs="Times New Roman"/>
        </w:rPr>
        <w:t xml:space="preserve">eflective analysis </w:t>
      </w:r>
      <w:r w:rsidR="00650940" w:rsidRPr="005344B4">
        <w:rPr>
          <w:rFonts w:cs="Times New Roman"/>
        </w:rPr>
        <w:t xml:space="preserve">is often employed to </w:t>
      </w:r>
      <w:r w:rsidR="003A236B" w:rsidRPr="005344B4">
        <w:rPr>
          <w:rFonts w:cs="Times New Roman"/>
        </w:rPr>
        <w:t>represent or compare</w:t>
      </w:r>
      <w:r w:rsidR="00650940" w:rsidRPr="005344B4">
        <w:rPr>
          <w:rFonts w:cs="Times New Roman"/>
        </w:rPr>
        <w:t xml:space="preserve">, as a result it looks for and (re)produces sameness across </w:t>
      </w:r>
      <w:r w:rsidR="00503E57" w:rsidRPr="005344B4">
        <w:rPr>
          <w:rFonts w:cs="Times New Roman"/>
        </w:rPr>
        <w:t>diverse sets of data. D</w:t>
      </w:r>
      <w:r w:rsidR="003A236B" w:rsidRPr="005344B4">
        <w:rPr>
          <w:rFonts w:cs="Times New Roman"/>
        </w:rPr>
        <w:t>iffraction</w:t>
      </w:r>
      <w:r w:rsidR="00503E57" w:rsidRPr="005344B4">
        <w:rPr>
          <w:rFonts w:cs="Times New Roman"/>
        </w:rPr>
        <w:t>, on the other hand</w:t>
      </w:r>
      <w:r w:rsidR="003A236B" w:rsidRPr="005344B4">
        <w:rPr>
          <w:rFonts w:cs="Times New Roman"/>
        </w:rPr>
        <w:t>, reveals how differences interact and make new patterns.</w:t>
      </w:r>
      <w:r w:rsidR="002C6C52" w:rsidRPr="005344B4">
        <w:rPr>
          <w:rFonts w:cs="Times New Roman"/>
        </w:rPr>
        <w:t xml:space="preserve"> Haraway writes</w:t>
      </w:r>
      <w:r w:rsidR="00F91ECC" w:rsidRPr="005344B4">
        <w:rPr>
          <w:rFonts w:cs="Times New Roman"/>
        </w:rPr>
        <w:t>,</w:t>
      </w:r>
      <w:r w:rsidR="002C6C52" w:rsidRPr="005344B4">
        <w:rPr>
          <w:rFonts w:cs="Times New Roman"/>
        </w:rPr>
        <w:t xml:space="preserve"> </w:t>
      </w:r>
    </w:p>
    <w:p w14:paraId="3CE89EFF" w14:textId="084839F6" w:rsidR="00F91ECC" w:rsidRPr="005344B4" w:rsidRDefault="002C6C52" w:rsidP="00353DA6">
      <w:pPr>
        <w:spacing w:line="480" w:lineRule="auto"/>
        <w:ind w:left="720"/>
        <w:rPr>
          <w:rFonts w:cs="Times New Roman"/>
          <w:i/>
          <w:iCs/>
        </w:rPr>
      </w:pPr>
      <w:r w:rsidRPr="005344B4">
        <w:rPr>
          <w:rFonts w:cs="Times New Roman"/>
          <w:i/>
          <w:iCs/>
        </w:rPr>
        <w:t>‘</w:t>
      </w:r>
      <w:r w:rsidR="00F91ECC" w:rsidRPr="005344B4">
        <w:rPr>
          <w:rFonts w:cs="Times New Roman"/>
          <w:i/>
          <w:iCs/>
        </w:rPr>
        <w:t>U</w:t>
      </w:r>
      <w:r w:rsidRPr="005344B4">
        <w:rPr>
          <w:rFonts w:cs="Times New Roman"/>
          <w:i/>
          <w:iCs/>
        </w:rPr>
        <w:t xml:space="preserve">nlike reflections, diffractions do not displace the same elsewhere, in </w:t>
      </w:r>
      <w:proofErr w:type="gramStart"/>
      <w:r w:rsidRPr="005344B4">
        <w:rPr>
          <w:rFonts w:cs="Times New Roman"/>
          <w:i/>
          <w:iCs/>
        </w:rPr>
        <w:t>more or less distorted</w:t>
      </w:r>
      <w:proofErr w:type="gramEnd"/>
      <w:r w:rsidRPr="005344B4">
        <w:rPr>
          <w:rFonts w:cs="Times New Roman"/>
          <w:i/>
          <w:iCs/>
        </w:rPr>
        <w:t xml:space="preserve"> form, thereby giving rise to industries of metaphysics. Rather, diffraction can be a metaphor for another kind of critical consciousness at the end of this rather painful Christian millennium, </w:t>
      </w:r>
      <w:r w:rsidRPr="005344B4">
        <w:rPr>
          <w:rFonts w:cs="Times New Roman"/>
          <w:i/>
          <w:iCs/>
        </w:rPr>
        <w:lastRenderedPageBreak/>
        <w:t>one committed to making a difference and not to repeating the Sacred Image of Same.</w:t>
      </w:r>
      <w:r w:rsidR="00F91ECC" w:rsidRPr="005344B4">
        <w:rPr>
          <w:rFonts w:cs="Times New Roman"/>
          <w:i/>
          <w:iCs/>
        </w:rPr>
        <w:t>’</w:t>
      </w:r>
      <w:r w:rsidR="00FC6D5D" w:rsidRPr="005344B4">
        <w:rPr>
          <w:rFonts w:cs="Times New Roman"/>
          <w:i/>
          <w:iCs/>
        </w:rPr>
        <w:t xml:space="preserve"> </w:t>
      </w:r>
      <w:r w:rsidR="00FC6D5D" w:rsidRPr="005344B4">
        <w:rPr>
          <w:rFonts w:cs="Times New Roman"/>
          <w:i/>
          <w:iCs/>
        </w:rPr>
        <w:fldChar w:fldCharType="begin"/>
      </w:r>
      <w:r w:rsidR="00FC6D5D" w:rsidRPr="005344B4">
        <w:rPr>
          <w:rFonts w:cs="Times New Roman"/>
          <w:i/>
          <w:iCs/>
        </w:rPr>
        <w:instrText xml:space="preserve"> ADDIN ZOTERO_ITEM CSL_CITATION {"citationID":"8yxKYqnN","properties":{"formattedCitation":"(Haraway and Goodeve, 2018, p. np)","plainCitation":"(Haraway and Goodeve, 2018, p. np)","noteIndex":0},"citationItems":[{"id":22964,"uris":["http://zotero.org/users/6040264/items/9PHNV946"],"itemData":{"id":22964,"type":"book","abstract":"chapter PART ONE SYNTACTICS: The Grammar of Feminism and Technoscience -- part Part Two -- chapter PART TWO SEMANTICS: Modest_WitnessSecond__Millennium. FemaleMan©_Meets_OncoMouse™ -- chapter 1 Modest_Witness@Second_Millennium -- chapter 2 FemaleMan©_Meets_OncoMouse™: Mice Into Wormholes: A Technoscience Fugue in Two Parts -- chapter 3 A Family Reunion -- part Part Three -- chapter PART THREE PRAGMATICS: Technoscience in Hypertext -- chapter 4 Gene: Maps and Portraits of Life Itself -- chapter 5 Fetus: The Virtual Speculum in the New World Order -- chapter 6 Race: Universal Donors in a Vampire Culture -- chapter 7 Facts, Witnesses, and Consequences -- chapter Study Guide: Thyrza Nichols Goodeve","edition":"Second edition","event-place":"Boca Raton, FL","ISBN":"978-0-203-73109-3","language":"eng","number-of-pages":"1","publisher":"Routledge, an imprint of Taylor and Francis","publisher-place":"Boca Raton, FL","source":"K10plus ISBN","title":"Modest_witnesssecond_millennium. femaleman_meets_oncomouse: feminism and technoscience","title-short":"Modest_witnesssecond_millennium. femaleman_meets_oncomouse","author":[{"family":"Haraway","given":"Donna"},{"family":"Goodeve","given":"Thyrza Nichols"}],"contributor":[{"literal":"Taylor and Francis"}],"issued":{"date-parts":[["2018"]]}},"locator":"np","label":"page"}],"schema":"https://github.com/citation-style-language/schema/raw/master/csl-citation.json"} </w:instrText>
      </w:r>
      <w:r w:rsidR="00FC6D5D" w:rsidRPr="005344B4">
        <w:rPr>
          <w:rFonts w:cs="Times New Roman"/>
          <w:i/>
          <w:iCs/>
        </w:rPr>
        <w:fldChar w:fldCharType="separate"/>
      </w:r>
      <w:r w:rsidR="00FC6D5D" w:rsidRPr="005344B4">
        <w:rPr>
          <w:rFonts w:cs="Times New Roman"/>
        </w:rPr>
        <w:t>(Haraway and Goodeve, 2018, p. np)</w:t>
      </w:r>
      <w:r w:rsidR="00FC6D5D" w:rsidRPr="005344B4">
        <w:rPr>
          <w:rFonts w:cs="Times New Roman"/>
          <w:i/>
          <w:iCs/>
        </w:rPr>
        <w:fldChar w:fldCharType="end"/>
      </w:r>
    </w:p>
    <w:p w14:paraId="6323C49A" w14:textId="1115B2E6" w:rsidR="009D1DD4" w:rsidRPr="005344B4" w:rsidRDefault="002C6C52" w:rsidP="009811B0">
      <w:pPr>
        <w:spacing w:line="480" w:lineRule="auto"/>
        <w:rPr>
          <w:rFonts w:cs="Times New Roman"/>
        </w:rPr>
      </w:pPr>
      <w:r w:rsidRPr="005344B4">
        <w:rPr>
          <w:rFonts w:cs="Times New Roman"/>
        </w:rPr>
        <w:t xml:space="preserve"> </w:t>
      </w:r>
      <w:r w:rsidR="003B2790" w:rsidRPr="005344B4">
        <w:rPr>
          <w:rFonts w:cs="Times New Roman"/>
        </w:rPr>
        <w:t xml:space="preserve">The metaphor of diffraction </w:t>
      </w:r>
      <w:r w:rsidR="001B0806" w:rsidRPr="005344B4">
        <w:rPr>
          <w:rFonts w:cs="Times New Roman"/>
        </w:rPr>
        <w:t xml:space="preserve">comes from physics, </w:t>
      </w:r>
      <w:r w:rsidR="00F2710E" w:rsidRPr="005344B4">
        <w:rPr>
          <w:rFonts w:cs="Times New Roman"/>
        </w:rPr>
        <w:t xml:space="preserve">and refers to </w:t>
      </w:r>
      <w:r w:rsidR="001B0806" w:rsidRPr="005344B4">
        <w:rPr>
          <w:rFonts w:cs="Times New Roman"/>
        </w:rPr>
        <w:t xml:space="preserve">the ways light waves bend, overlap and interfere </w:t>
      </w:r>
      <w:r w:rsidR="00F2710E" w:rsidRPr="005344B4">
        <w:rPr>
          <w:rFonts w:cs="Times New Roman"/>
        </w:rPr>
        <w:t>then</w:t>
      </w:r>
      <w:r w:rsidR="001B0806" w:rsidRPr="005344B4">
        <w:rPr>
          <w:rFonts w:cs="Times New Roman"/>
        </w:rPr>
        <w:t xml:space="preserve"> they </w:t>
      </w:r>
      <w:r w:rsidR="00F2710E" w:rsidRPr="005344B4">
        <w:rPr>
          <w:rFonts w:cs="Times New Roman"/>
        </w:rPr>
        <w:t>meet an obstacle.</w:t>
      </w:r>
      <w:r w:rsidR="009D1DD4" w:rsidRPr="005344B4">
        <w:rPr>
          <w:rFonts w:cs="Times New Roman"/>
        </w:rPr>
        <w:t xml:space="preserve"> </w:t>
      </w:r>
      <w:r w:rsidR="003A236B" w:rsidRPr="005344B4">
        <w:rPr>
          <w:rFonts w:cs="Times New Roman"/>
        </w:rPr>
        <w:t>Haraway use</w:t>
      </w:r>
      <w:r w:rsidR="00F91ECC" w:rsidRPr="005344B4">
        <w:rPr>
          <w:rFonts w:cs="Times New Roman"/>
        </w:rPr>
        <w:t>s</w:t>
      </w:r>
      <w:r w:rsidR="003A236B" w:rsidRPr="005344B4">
        <w:rPr>
          <w:rFonts w:cs="Times New Roman"/>
        </w:rPr>
        <w:t xml:space="preserve"> this concept to challenge representational thinking in feminist science studies, </w:t>
      </w:r>
      <w:r w:rsidR="009D1DD4" w:rsidRPr="005344B4">
        <w:rPr>
          <w:rFonts w:cs="Times New Roman"/>
        </w:rPr>
        <w:t>building on her argument that</w:t>
      </w:r>
      <w:r w:rsidR="003A236B" w:rsidRPr="005344B4">
        <w:rPr>
          <w:rFonts w:cs="Times New Roman"/>
        </w:rPr>
        <w:t xml:space="preserve"> knowledge is always </w:t>
      </w:r>
      <w:r w:rsidR="003A236B" w:rsidRPr="005344B4">
        <w:rPr>
          <w:rFonts w:cs="Times New Roman"/>
          <w:i/>
          <w:iCs/>
        </w:rPr>
        <w:t>situated</w:t>
      </w:r>
      <w:r w:rsidR="003A236B" w:rsidRPr="005344B4">
        <w:rPr>
          <w:rFonts w:cs="Times New Roman"/>
        </w:rPr>
        <w:t xml:space="preserve"> and produced through relational entanglements rather than detached observation</w:t>
      </w:r>
      <w:r w:rsidR="00F91ECC" w:rsidRPr="005344B4">
        <w:rPr>
          <w:rFonts w:cs="Times New Roman"/>
        </w:rPr>
        <w:t xml:space="preserve"> </w:t>
      </w:r>
      <w:r w:rsidR="00F91ECC" w:rsidRPr="005344B4">
        <w:rPr>
          <w:rFonts w:cs="Times New Roman"/>
        </w:rPr>
        <w:fldChar w:fldCharType="begin"/>
      </w:r>
      <w:r w:rsidR="00F91ECC" w:rsidRPr="005344B4">
        <w:rPr>
          <w:rFonts w:cs="Times New Roman"/>
        </w:rPr>
        <w:instrText xml:space="preserve"> ADDIN ZOTERO_ITEM CSL_CITATION {"citationID":"ek6n00pa","properties":{"formattedCitation":"(Haraway, 1988)","plainCitation":"(Haraway, 1988)","noteIndex":0},"citationItems":[{"id":1095,"uris":["http://zotero.org/users/6040264/items/PPDB2WKY"],"itemData":{"id":1095,"type":"article-journal","container-title":"Feminist Studies","DOI":"10.2307/3178066","ISSN":"0046-3663","issue":"3","note":"publisher: Feminist Studies, Inc.","page":"575-599","source":"JSTOR","title":"Situated Knowledges: The Science Question in Feminism and the Privilege of Partial Perspective","title-short":"Situated Knowledges","volume":"14","author":[{"family":"Haraway","given":"Donna"}],"issued":{"date-parts":[["1988"]]}}}],"schema":"https://github.com/citation-style-language/schema/raw/master/csl-citation.json"} </w:instrText>
      </w:r>
      <w:r w:rsidR="00F91ECC" w:rsidRPr="005344B4">
        <w:rPr>
          <w:rFonts w:cs="Times New Roman"/>
        </w:rPr>
        <w:fldChar w:fldCharType="separate"/>
      </w:r>
      <w:r w:rsidR="00F91ECC" w:rsidRPr="005344B4">
        <w:rPr>
          <w:rFonts w:cs="Times New Roman"/>
        </w:rPr>
        <w:t>(Haraway, 1988)</w:t>
      </w:r>
      <w:r w:rsidR="00F91ECC" w:rsidRPr="005344B4">
        <w:rPr>
          <w:rFonts w:cs="Times New Roman"/>
        </w:rPr>
        <w:fldChar w:fldCharType="end"/>
      </w:r>
      <w:r w:rsidR="003A236B" w:rsidRPr="005344B4">
        <w:rPr>
          <w:rFonts w:cs="Times New Roman"/>
        </w:rPr>
        <w:t xml:space="preserve">. </w:t>
      </w:r>
    </w:p>
    <w:p w14:paraId="2121159E" w14:textId="66D30EB2" w:rsidR="004B62FB" w:rsidRPr="005344B4" w:rsidRDefault="00F91ECC" w:rsidP="009811B0">
      <w:pPr>
        <w:spacing w:line="480" w:lineRule="auto"/>
        <w:rPr>
          <w:rFonts w:cs="Times New Roman"/>
        </w:rPr>
      </w:pPr>
      <w:r w:rsidRPr="005344B4">
        <w:rPr>
          <w:rFonts w:cs="Times New Roman"/>
        </w:rPr>
        <w:t xml:space="preserve">Emerging from a similar set of feminist commitments, </w:t>
      </w:r>
      <w:r w:rsidR="003A236B" w:rsidRPr="005344B4">
        <w:rPr>
          <w:rFonts w:cs="Times New Roman"/>
        </w:rPr>
        <w:t>Karen Barad later developed Haraway’s metaphor</w:t>
      </w:r>
      <w:r w:rsidR="009349E9" w:rsidRPr="005344B4">
        <w:rPr>
          <w:rFonts w:cs="Times New Roman"/>
        </w:rPr>
        <w:t xml:space="preserve"> into a more explicit</w:t>
      </w:r>
      <w:r w:rsidR="003A236B" w:rsidRPr="005344B4">
        <w:rPr>
          <w:rFonts w:cs="Times New Roman"/>
        </w:rPr>
        <w:t xml:space="preserve"> methodological framework</w:t>
      </w:r>
      <w:r w:rsidRPr="005344B4">
        <w:rPr>
          <w:rFonts w:cs="Times New Roman"/>
        </w:rPr>
        <w:t xml:space="preserve">, </w:t>
      </w:r>
      <w:r w:rsidR="009349E9" w:rsidRPr="005344B4">
        <w:rPr>
          <w:rFonts w:cs="Times New Roman"/>
        </w:rPr>
        <w:t>building on her own onto-epistemology of intra-action</w:t>
      </w:r>
      <w:r w:rsidR="00111AC4" w:rsidRPr="005344B4">
        <w:rPr>
          <w:rFonts w:cs="Times New Roman"/>
        </w:rPr>
        <w:fldChar w:fldCharType="begin"/>
      </w:r>
      <w:r w:rsidR="00255361" w:rsidRPr="005344B4">
        <w:rPr>
          <w:rFonts w:cs="Times New Roman"/>
        </w:rPr>
        <w:instrText xml:space="preserve"> ADDIN ZOTERO_ITEM CSL_CITATION {"citationID":"iQBwEiu7","properties":{"formattedCitation":"(Barad, 2014)","plainCitation":"(Barad, 2014)","dontUpdate":true,"noteIndex":0},"citationItems":[{"id":22965,"uris":["http://zotero.org/users/6040264/items/UN34Q5RU"],"itemData":{"id":22965,"type":"article-journal","container-title":"Parallax","DOI":"10.1080/13534645.2014.927623","ISSN":"1353-4645","issue":"3","note":"publisher: Routledge\n_eprint: https://doi.org/10.1080/13534645.2014.927623","page":"168-187","source":"Taylor and Francis+NEJM","title":"Diffracting Diffraction: Cutting Together-Apart","title-short":"Diffracting Diffraction","volume":"20","author":[{"family":"Barad","given":"Karen"}],"issued":{"date-parts":[["2014",7,3]]}}}],"schema":"https://github.com/citation-style-language/schema/raw/master/csl-citation.json"} </w:instrText>
      </w:r>
      <w:r w:rsidR="00111AC4" w:rsidRPr="005344B4">
        <w:rPr>
          <w:rFonts w:cs="Times New Roman"/>
        </w:rPr>
        <w:fldChar w:fldCharType="separate"/>
      </w:r>
      <w:r w:rsidR="00111AC4" w:rsidRPr="005344B4">
        <w:rPr>
          <w:rFonts w:cs="Times New Roman"/>
        </w:rPr>
        <w:t xml:space="preserve"> (Barad, 2014)</w:t>
      </w:r>
      <w:r w:rsidR="00111AC4" w:rsidRPr="005344B4">
        <w:rPr>
          <w:rFonts w:cs="Times New Roman"/>
        </w:rPr>
        <w:fldChar w:fldCharType="end"/>
      </w:r>
      <w:r w:rsidR="003A236B" w:rsidRPr="005344B4">
        <w:rPr>
          <w:rFonts w:cs="Times New Roman"/>
        </w:rPr>
        <w:t xml:space="preserve">. </w:t>
      </w:r>
      <w:r w:rsidR="00BD5C4D" w:rsidRPr="005344B4">
        <w:rPr>
          <w:rFonts w:cs="Times New Roman"/>
        </w:rPr>
        <w:t xml:space="preserve">Drawing on quantum physics, and particularly the work of Niels Bohr, </w:t>
      </w:r>
      <w:r w:rsidR="003A236B" w:rsidRPr="005344B4">
        <w:rPr>
          <w:rFonts w:cs="Times New Roman"/>
        </w:rPr>
        <w:t>Barad propose</w:t>
      </w:r>
      <w:r w:rsidR="00111AC4" w:rsidRPr="005344B4">
        <w:rPr>
          <w:rFonts w:cs="Times New Roman"/>
        </w:rPr>
        <w:t>s</w:t>
      </w:r>
      <w:r w:rsidR="003A236B" w:rsidRPr="005344B4">
        <w:rPr>
          <w:rFonts w:cs="Times New Roman"/>
        </w:rPr>
        <w:t xml:space="preserve"> that entities do not pre-exist their relations; rather, they emerge through them</w:t>
      </w:r>
      <w:r w:rsidR="00213083" w:rsidRPr="005344B4">
        <w:rPr>
          <w:rFonts w:cs="Times New Roman"/>
        </w:rPr>
        <w:fldChar w:fldCharType="begin"/>
      </w:r>
      <w:r w:rsidR="00213083" w:rsidRPr="005344B4">
        <w:rPr>
          <w:rFonts w:cs="Times New Roman"/>
        </w:rPr>
        <w:instrText xml:space="preserve"> ADDIN ZOTERO_ITEM CSL_CITATION {"citationID":"qzIOTaYy","properties":{"formattedCitation":"(Barad, 2003, 2007)","plainCitation":"(Barad, 2003, 2007)","noteIndex":0},"citationItems":[{"id":22973,"uris":["http://zotero.org/users/6040264/items/TA5SPCZ5"],"itemData":{"id":22973,"type":"article-journal","container-title":"Signs","DOI":"10.1086/345321","ISSN":"0097-9740","issue":"3","note":"publisher: The University of Chicago Press","page":"801-831","source":"JSTOR","title":"Posthumanist Performativity: Toward an Understanding of How Matter Comes to Matter","title-short":"Posthumanist Performativity","volume":"28","author":[{"family":"Barad","given":"Karen"}],"issued":{"date-parts":[["2003"]]}}},{"id":1339,"uris":["http://zotero.org/users/6040264/items/7LVABFXP"],"itemData":{"id":1339,"type":"book","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8812-8","language":"English","note":"OCLC: 844917449","source":"Open WorldCat","title":"Meeting the universe halfway quantum physics and the entanglement of matter and meaning","URL":"http://dx.doi.org/10.1215/9780822388128","author":[{"family":"Barad","given":"Karen"}],"accessed":{"date-parts":[["2022",1,26]]},"issued":{"date-parts":[["2007"]]}}}],"schema":"https://github.com/citation-style-language/schema/raw/master/csl-citation.json"} </w:instrText>
      </w:r>
      <w:r w:rsidR="00213083" w:rsidRPr="005344B4">
        <w:rPr>
          <w:rFonts w:cs="Times New Roman"/>
        </w:rPr>
        <w:fldChar w:fldCharType="separate"/>
      </w:r>
      <w:r w:rsidR="00213083" w:rsidRPr="005344B4">
        <w:rPr>
          <w:rFonts w:cs="Times New Roman"/>
        </w:rPr>
        <w:t>(Barad, 2003, 2007)</w:t>
      </w:r>
      <w:r w:rsidR="00213083" w:rsidRPr="005344B4">
        <w:rPr>
          <w:rFonts w:cs="Times New Roman"/>
        </w:rPr>
        <w:fldChar w:fldCharType="end"/>
      </w:r>
      <w:r w:rsidR="00213083" w:rsidRPr="005344B4">
        <w:rPr>
          <w:rFonts w:cs="Times New Roman"/>
        </w:rPr>
        <w:t>,</w:t>
      </w:r>
      <w:r w:rsidR="00BD5C4D" w:rsidRPr="005344B4">
        <w:rPr>
          <w:rFonts w:cs="Times New Roman"/>
        </w:rPr>
        <w:t xml:space="preserve"> a principle that is woven throughout this thesis</w:t>
      </w:r>
      <w:r w:rsidR="003A236B" w:rsidRPr="005344B4">
        <w:rPr>
          <w:rFonts w:cs="Times New Roman"/>
        </w:rPr>
        <w:t>. For Barad, diffractive analysis involves reading phenomena through one another to trace how material and discursive practices co-produce meaning and matter</w:t>
      </w:r>
      <w:r w:rsidR="00213083" w:rsidRPr="005344B4">
        <w:rPr>
          <w:rFonts w:cs="Times New Roman"/>
        </w:rPr>
        <w:t xml:space="preserve"> </w:t>
      </w:r>
      <w:r w:rsidR="00213083" w:rsidRPr="005344B4">
        <w:rPr>
          <w:rFonts w:cs="Times New Roman"/>
        </w:rPr>
        <w:fldChar w:fldCharType="begin"/>
      </w:r>
      <w:r w:rsidR="00213083" w:rsidRPr="005344B4">
        <w:rPr>
          <w:rFonts w:cs="Times New Roman"/>
        </w:rPr>
        <w:instrText xml:space="preserve"> ADDIN ZOTERO_ITEM CSL_CITATION {"citationID":"UPVroqUZ","properties":{"formattedCitation":"(Barad, 2014)","plainCitation":"(Barad, 2014)","noteIndex":0},"citationItems":[{"id":22965,"uris":["http://zotero.org/users/6040264/items/UN34Q5RU"],"itemData":{"id":22965,"type":"article-journal","container-title":"Parallax","DOI":"10.1080/13534645.2014.927623","ISSN":"1353-4645","issue":"3","note":"publisher: Routledge\n_eprint: https://doi.org/10.1080/13534645.2014.927623","page":"168-187","source":"Taylor and Francis+NEJM","title":"Diffracting Diffraction: Cutting Together-Apart","title-short":"Diffracting Diffraction","volume":"20","author":[{"family":"Barad","given":"Karen"}],"issued":{"date-parts":[["2014",7,3]]}}}],"schema":"https://github.com/citation-style-language/schema/raw/master/csl-citation.json"} </w:instrText>
      </w:r>
      <w:r w:rsidR="00213083" w:rsidRPr="005344B4">
        <w:rPr>
          <w:rFonts w:cs="Times New Roman"/>
        </w:rPr>
        <w:fldChar w:fldCharType="separate"/>
      </w:r>
      <w:r w:rsidR="00213083" w:rsidRPr="005344B4">
        <w:rPr>
          <w:rFonts w:cs="Times New Roman"/>
        </w:rPr>
        <w:t>(Barad, 2014)</w:t>
      </w:r>
      <w:r w:rsidR="00213083" w:rsidRPr="005344B4">
        <w:rPr>
          <w:rFonts w:cs="Times New Roman"/>
        </w:rPr>
        <w:fldChar w:fldCharType="end"/>
      </w:r>
      <w:r w:rsidR="003A236B" w:rsidRPr="005344B4">
        <w:rPr>
          <w:rFonts w:cs="Times New Roman"/>
        </w:rPr>
        <w:t xml:space="preserve">. In contrast to reflection’s concern with representation and critique, diffraction attends to </w:t>
      </w:r>
      <w:r w:rsidR="003A236B" w:rsidRPr="005344B4">
        <w:rPr>
          <w:rFonts w:cs="Times New Roman"/>
          <w:i/>
          <w:iCs/>
        </w:rPr>
        <w:t>difference that makes a difference</w:t>
      </w:r>
      <w:r w:rsidR="003A236B" w:rsidRPr="005344B4">
        <w:rPr>
          <w:rFonts w:cs="Times New Roman"/>
        </w:rPr>
        <w:t>, foregrounding relationality, entanglement, and accountability. Methodologically, this approach encourages researchers to explore how their own practices and materials participate in the production of knowledge, making the analysis itself an ethical and political act. Thus, diffraction shifts inquiry from mirroring reality to mapping the interference patterns that constitute it, offering feminist researchers a performative, situated, and materially engaged alternative to traditional reflective analysis.</w:t>
      </w:r>
    </w:p>
    <w:p w14:paraId="24434191" w14:textId="3296D7DB" w:rsidR="00D07754" w:rsidRPr="005344B4" w:rsidRDefault="0098264A" w:rsidP="009811B0">
      <w:pPr>
        <w:spacing w:line="480" w:lineRule="auto"/>
        <w:rPr>
          <w:rFonts w:cs="Times New Roman"/>
        </w:rPr>
      </w:pPr>
      <w:r w:rsidRPr="005344B4">
        <w:rPr>
          <w:rFonts w:cs="Times New Roman"/>
        </w:rPr>
        <w:t xml:space="preserve">Diffractive analysis echoes a long held acknowledgement amongst ethnographers that research proceeds through bricolage </w:t>
      </w:r>
      <w:r w:rsidRPr="005344B4">
        <w:rPr>
          <w:rFonts w:cs="Times New Roman"/>
        </w:rPr>
        <w:fldChar w:fldCharType="begin"/>
      </w:r>
      <w:r w:rsidR="00286350" w:rsidRPr="005344B4">
        <w:rPr>
          <w:rFonts w:cs="Times New Roman"/>
        </w:rPr>
        <w:instrText xml:space="preserve"> ADDIN ZOTERO_ITEM CSL_CITATION {"citationID":"NQTaxx5C","properties":{"formattedCitation":"(Denzin, 1994)","plainCitation":"(Denzin, 1994)","noteIndex":0},"citationItems":[{"id":1239,"uris":["http://zotero.org/users/6040264/items/J324CF8L"],"itemData":{"id":1239,"type":"article-journal","container-title":"Bulletin of the Council for Research in Music Education","ISSN":"0010-9894","issue":"122","note":"publisher: University of Illinois Press","page":"15-30","source":"JSTOR","title":"Romancing the Text: The Qualitative Researcher-Writer-as-Bricoleur","title-short":"Romancing the Text","author":[{"family":"Denzin","given":"Norman K."}],"issued":{"date-parts":[["1994"]]}}}],"schema":"https://github.com/citation-style-language/schema/raw/master/csl-citation.json"} </w:instrText>
      </w:r>
      <w:r w:rsidRPr="005344B4">
        <w:rPr>
          <w:rFonts w:cs="Times New Roman"/>
        </w:rPr>
        <w:fldChar w:fldCharType="separate"/>
      </w:r>
      <w:r w:rsidR="00286350" w:rsidRPr="005344B4">
        <w:rPr>
          <w:rFonts w:cs="Times New Roman"/>
        </w:rPr>
        <w:t>(Denzin, 1994)</w:t>
      </w:r>
      <w:r w:rsidRPr="005344B4">
        <w:rPr>
          <w:rFonts w:cs="Times New Roman"/>
        </w:rPr>
        <w:fldChar w:fldCharType="end"/>
      </w:r>
      <w:r w:rsidRPr="005344B4">
        <w:rPr>
          <w:rFonts w:cs="Times New Roman"/>
        </w:rPr>
        <w:t xml:space="preserve">; a process which embraces and highlights multiplicity, contingency and improvisation in how we come to make sense of the world. Bricolage offers a way to acknowledge the fundamental non-linearity of research and to conceptualise the writing-thinking as a gathering of ethnographic and autoethnographic fragments to produce a meaningful composition. Both researcher and research subjects are bricoleurs in our socio-cultural worlds, as such conceptualising research through bricolage reduces the epistemic distances between academic knowledge products and other expressions of knowing-being-doing in the world. The researcher as bricoleur deploys a range of </w:t>
      </w:r>
      <w:r w:rsidRPr="005344B4">
        <w:rPr>
          <w:rFonts w:cs="Times New Roman"/>
        </w:rPr>
        <w:lastRenderedPageBreak/>
        <w:t xml:space="preserve">strategies, methods and empirical materials, inventing or piecing together new tools as needed – to produce ‘a complex, dense, reflexive, collage-like creation that represents the researcher’s images, understandings and interpretations of the world or phenomena under analysis’ which ‘connects the parts to the whole, stressing the meaningful relationships that operate’ in the world studied </w:t>
      </w:r>
      <w:r w:rsidRPr="005344B4">
        <w:rPr>
          <w:rFonts w:cs="Times New Roman"/>
        </w:rPr>
        <w:fldChar w:fldCharType="begin"/>
      </w:r>
      <w:r w:rsidR="00286350" w:rsidRPr="005344B4">
        <w:rPr>
          <w:rFonts w:cs="Times New Roman"/>
        </w:rPr>
        <w:instrText xml:space="preserve"> ADDIN ZOTERO_ITEM CSL_CITATION {"citationID":"PvtU88Zn","properties":{"formattedCitation":"(Denzin, 1994, p. 18)","plainCitation":"(Denzin, 1994, p. 18)","noteIndex":0},"citationItems":[{"id":1239,"uris":["http://zotero.org/users/6040264/items/J324CF8L"],"itemData":{"id":1239,"type":"article-journal","container-title":"Bulletin of the Council for Research in Music Education","ISSN":"0010-9894","issue":"122","note":"publisher: University of Illinois Press","page":"15-30","source":"JSTOR","title":"Romancing the Text: The Qualitative Researcher-Writer-as-Bricoleur","title-short":"Romancing the Text","author":[{"family":"Denzin","given":"Norman K."}],"issued":{"date-parts":[["1994"]]}},"locator":"18","label":"page"}],"schema":"https://github.com/citation-style-language/schema/raw/master/csl-citation.json"} </w:instrText>
      </w:r>
      <w:r w:rsidRPr="005344B4">
        <w:rPr>
          <w:rFonts w:cs="Times New Roman"/>
        </w:rPr>
        <w:fldChar w:fldCharType="separate"/>
      </w:r>
      <w:r w:rsidR="00286350" w:rsidRPr="005344B4">
        <w:rPr>
          <w:rFonts w:cs="Times New Roman"/>
        </w:rPr>
        <w:t>(Denzin, 1994, p. 18)</w:t>
      </w:r>
      <w:r w:rsidRPr="005344B4">
        <w:rPr>
          <w:rFonts w:cs="Times New Roman"/>
        </w:rPr>
        <w:fldChar w:fldCharType="end"/>
      </w:r>
      <w:r w:rsidRPr="005344B4">
        <w:rPr>
          <w:rFonts w:cs="Times New Roman"/>
        </w:rPr>
        <w:t xml:space="preserve">. </w:t>
      </w:r>
      <w:r w:rsidR="00BD5C4D" w:rsidRPr="005344B4">
        <w:rPr>
          <w:rFonts w:cs="Times New Roman"/>
        </w:rPr>
        <w:t xml:space="preserve">Nevertheless, a key difference for is that diffractive analysis begins with an ethical and political commitment to reading </w:t>
      </w:r>
      <w:r w:rsidR="00BD5C4D" w:rsidRPr="005344B4">
        <w:rPr>
          <w:rFonts w:cs="Times New Roman"/>
          <w:i/>
          <w:iCs/>
        </w:rPr>
        <w:t xml:space="preserve">for </w:t>
      </w:r>
      <w:r w:rsidR="00BD5C4D" w:rsidRPr="005344B4">
        <w:rPr>
          <w:rFonts w:cs="Times New Roman"/>
        </w:rPr>
        <w:t>difference,</w:t>
      </w:r>
      <w:r w:rsidR="00BD5C4D" w:rsidRPr="005344B4">
        <w:rPr>
          <w:rFonts w:cs="Times New Roman"/>
          <w:i/>
          <w:iCs/>
        </w:rPr>
        <w:t xml:space="preserve"> from</w:t>
      </w:r>
      <w:r w:rsidR="00BD5C4D" w:rsidRPr="005344B4">
        <w:rPr>
          <w:rFonts w:cs="Times New Roman"/>
        </w:rPr>
        <w:t xml:space="preserve"> an explicitly situated position. This is why</w:t>
      </w:r>
      <w:r w:rsidR="00C008A9" w:rsidRPr="005344B4">
        <w:rPr>
          <w:rFonts w:cs="Times New Roman"/>
        </w:rPr>
        <w:t xml:space="preserve"> in my thesis,</w:t>
      </w:r>
      <w:r w:rsidR="00BD5C4D" w:rsidRPr="005344B4">
        <w:rPr>
          <w:rFonts w:cs="Times New Roman"/>
        </w:rPr>
        <w:t xml:space="preserve"> autoethnographic reflections</w:t>
      </w:r>
      <w:r w:rsidR="00C008A9" w:rsidRPr="005344B4">
        <w:rPr>
          <w:rFonts w:cs="Times New Roman"/>
        </w:rPr>
        <w:t xml:space="preserve"> form</w:t>
      </w:r>
      <w:r w:rsidR="00BD5C4D" w:rsidRPr="005344B4">
        <w:rPr>
          <w:rFonts w:cs="Times New Roman"/>
        </w:rPr>
        <w:t xml:space="preserve"> an important part of the process of producing bricolage </w:t>
      </w:r>
      <w:r w:rsidR="00FC6D5D" w:rsidRPr="005344B4">
        <w:rPr>
          <w:rFonts w:cs="Times New Roman"/>
        </w:rPr>
        <w:t xml:space="preserve">representations through diffractive analysis. </w:t>
      </w:r>
      <w:r w:rsidR="00BD5C4D" w:rsidRPr="005344B4">
        <w:rPr>
          <w:rFonts w:cs="Times New Roman"/>
        </w:rPr>
        <w:t xml:space="preserve"> </w:t>
      </w:r>
      <w:r w:rsidR="00AE44E7" w:rsidRPr="005344B4">
        <w:rPr>
          <w:rFonts w:cs="Times New Roman"/>
        </w:rPr>
        <w:t xml:space="preserve">Diffractive ethnography </w:t>
      </w:r>
      <w:r w:rsidR="00950963" w:rsidRPr="005344B4">
        <w:rPr>
          <w:rFonts w:cs="Times New Roman"/>
        </w:rPr>
        <w:t xml:space="preserve">moves beyond </w:t>
      </w:r>
      <w:r w:rsidR="003C5327" w:rsidRPr="005344B4">
        <w:rPr>
          <w:rFonts w:cs="Times New Roman"/>
        </w:rPr>
        <w:t>the</w:t>
      </w:r>
      <w:r w:rsidR="00950963" w:rsidRPr="005344B4">
        <w:rPr>
          <w:rFonts w:cs="Times New Roman"/>
        </w:rPr>
        <w:t xml:space="preserve"> more traditional focus </w:t>
      </w:r>
      <w:r w:rsidR="003C5327" w:rsidRPr="005344B4">
        <w:rPr>
          <w:rFonts w:cs="Times New Roman"/>
        </w:rPr>
        <w:t>of ethnography in anthropology</w:t>
      </w:r>
      <w:r w:rsidR="00255B17" w:rsidRPr="005344B4">
        <w:rPr>
          <w:rFonts w:cs="Times New Roman"/>
        </w:rPr>
        <w:t xml:space="preserve"> of</w:t>
      </w:r>
      <w:r w:rsidR="00950963" w:rsidRPr="005344B4">
        <w:rPr>
          <w:rFonts w:cs="Times New Roman"/>
        </w:rPr>
        <w:t xml:space="preserve"> </w:t>
      </w:r>
      <w:r w:rsidR="003C5327" w:rsidRPr="005344B4">
        <w:rPr>
          <w:rFonts w:cs="Times New Roman"/>
        </w:rPr>
        <w:t>studying people and cultures</w:t>
      </w:r>
      <w:r w:rsidR="00255B17" w:rsidRPr="005344B4">
        <w:rPr>
          <w:rFonts w:cs="Times New Roman"/>
        </w:rPr>
        <w:t xml:space="preserve">. </w:t>
      </w:r>
      <w:r w:rsidR="008760A2" w:rsidRPr="005344B4">
        <w:rPr>
          <w:rFonts w:cs="Times New Roman"/>
        </w:rPr>
        <w:t xml:space="preserve">instead </w:t>
      </w:r>
      <w:r w:rsidR="00255B17" w:rsidRPr="005344B4">
        <w:rPr>
          <w:rFonts w:cs="Times New Roman"/>
        </w:rPr>
        <w:t>it is used to</w:t>
      </w:r>
      <w:r w:rsidR="008760A2" w:rsidRPr="005344B4">
        <w:rPr>
          <w:rFonts w:cs="Times New Roman"/>
        </w:rPr>
        <w:t xml:space="preserve"> explore phenomena, with an explicit orientation towa</w:t>
      </w:r>
      <w:r w:rsidR="00997FD5" w:rsidRPr="005344B4">
        <w:rPr>
          <w:rFonts w:cs="Times New Roman"/>
        </w:rPr>
        <w:t xml:space="preserve">rds </w:t>
      </w:r>
      <w:r w:rsidR="00CD1D0A" w:rsidRPr="005344B4">
        <w:rPr>
          <w:rFonts w:cs="Times New Roman"/>
        </w:rPr>
        <w:t>the</w:t>
      </w:r>
      <w:r w:rsidR="00997FD5" w:rsidRPr="005344B4">
        <w:rPr>
          <w:rFonts w:cs="Times New Roman"/>
        </w:rPr>
        <w:t xml:space="preserve"> entanglement of</w:t>
      </w:r>
      <w:r w:rsidR="008760A2" w:rsidRPr="005344B4">
        <w:rPr>
          <w:rFonts w:cs="Times New Roman"/>
        </w:rPr>
        <w:t xml:space="preserve"> more-than-human worlds</w:t>
      </w:r>
      <w:r w:rsidR="001776DB" w:rsidRPr="005344B4">
        <w:rPr>
          <w:rFonts w:cs="Times New Roman"/>
        </w:rPr>
        <w:t xml:space="preserve"> </w:t>
      </w:r>
      <w:r w:rsidR="00997FD5" w:rsidRPr="005344B4">
        <w:rPr>
          <w:rFonts w:cs="Times New Roman"/>
        </w:rPr>
        <w:t xml:space="preserve">which </w:t>
      </w:r>
      <w:r w:rsidR="001776DB" w:rsidRPr="005344B4">
        <w:rPr>
          <w:rFonts w:cs="Times New Roman"/>
        </w:rPr>
        <w:t>draw us into relations of response-abil</w:t>
      </w:r>
      <w:r w:rsidR="00255B17" w:rsidRPr="005344B4">
        <w:rPr>
          <w:rFonts w:cs="Times New Roman"/>
        </w:rPr>
        <w:t>i</w:t>
      </w:r>
      <w:r w:rsidR="001776DB" w:rsidRPr="005344B4">
        <w:rPr>
          <w:rFonts w:cs="Times New Roman"/>
        </w:rPr>
        <w:t>ty</w:t>
      </w:r>
      <w:r w:rsidR="00255B17" w:rsidRPr="005344B4">
        <w:rPr>
          <w:rFonts w:cs="Times New Roman"/>
        </w:rPr>
        <w:t xml:space="preserve"> </w:t>
      </w:r>
      <w:r w:rsidR="008760A2" w:rsidRPr="005344B4">
        <w:rPr>
          <w:rFonts w:cs="Times New Roman"/>
        </w:rPr>
        <w:fldChar w:fldCharType="begin"/>
      </w:r>
      <w:r w:rsidR="001776DB" w:rsidRPr="005344B4">
        <w:rPr>
          <w:rFonts w:cs="Times New Roman"/>
        </w:rPr>
        <w:instrText xml:space="preserve"> ADDIN ZOTERO_ITEM CSL_CITATION {"citationID":"3mzSjq0D","properties":{"formattedCitation":"(Haraway, 2012)","plainCitation":"(Haraway, 2012)","noteIndex":0},"citationItems":[{"id":868,"uris":["http://zotero.org/users/6040264/items/JWDU9SYN"],"itemData":{"id":868,"type":"article-journal","container-title":"WSQ: Women's Studies Quarterly","DOI":"10.1353/wsq.2012.0005","ISSN":"1934-1520","issue":"1","language":"en","note":"publisher: The Feminist Press","page":"301-316","source":"Project MUSE","title":"Awash in Urine: DES and Premarin® in Multispecies Response-ability","title-short":"Awash in Urine","volume":"40","author":[{"family":"Haraway","given":"Donna"}],"issued":{"date-parts":[["2012",7,22]]}}}],"schema":"https://github.com/citation-style-language/schema/raw/master/csl-citation.json"} </w:instrText>
      </w:r>
      <w:r w:rsidR="008760A2" w:rsidRPr="005344B4">
        <w:rPr>
          <w:rFonts w:cs="Times New Roman"/>
        </w:rPr>
        <w:fldChar w:fldCharType="separate"/>
      </w:r>
      <w:r w:rsidR="001776DB" w:rsidRPr="005344B4">
        <w:rPr>
          <w:rFonts w:cs="Times New Roman"/>
        </w:rPr>
        <w:t>(Haraway, 2012)</w:t>
      </w:r>
      <w:r w:rsidR="008760A2" w:rsidRPr="005344B4">
        <w:rPr>
          <w:rFonts w:cs="Times New Roman"/>
        </w:rPr>
        <w:fldChar w:fldCharType="end"/>
      </w:r>
      <w:r w:rsidR="00E96F08" w:rsidRPr="005344B4">
        <w:rPr>
          <w:rFonts w:cs="Times New Roman"/>
        </w:rPr>
        <w:t>.</w:t>
      </w:r>
      <w:r w:rsidR="00D07754" w:rsidRPr="005344B4">
        <w:rPr>
          <w:rFonts w:cs="Times New Roman"/>
        </w:rPr>
        <w:t xml:space="preserve"> It is a method which </w:t>
      </w:r>
      <w:r w:rsidR="00E96F08" w:rsidRPr="005344B4">
        <w:rPr>
          <w:rFonts w:cs="Times New Roman"/>
        </w:rPr>
        <w:t xml:space="preserve">urges </w:t>
      </w:r>
      <w:r w:rsidR="00D07754" w:rsidRPr="005344B4">
        <w:rPr>
          <w:rFonts w:cs="Times New Roman"/>
        </w:rPr>
        <w:t>‘</w:t>
      </w:r>
      <w:r w:rsidR="00E96F08" w:rsidRPr="005344B4">
        <w:rPr>
          <w:rFonts w:cs="Times New Roman"/>
        </w:rPr>
        <w:t xml:space="preserve">researchers to consider the entanglements of materiality and relationality of matter and to seek the dynamic </w:t>
      </w:r>
      <w:proofErr w:type="spellStart"/>
      <w:r w:rsidR="00E96F08" w:rsidRPr="005344B4">
        <w:rPr>
          <w:rFonts w:cs="Times New Roman"/>
        </w:rPr>
        <w:t>mo</w:t>
      </w:r>
      <w:proofErr w:type="spellEnd"/>
      <w:r w:rsidR="00E96F08" w:rsidRPr="005344B4">
        <w:rPr>
          <w:rFonts w:cs="Times New Roman"/>
        </w:rPr>
        <w:t>(</w:t>
      </w:r>
      <w:proofErr w:type="spellStart"/>
      <w:r w:rsidR="00E96F08" w:rsidRPr="005344B4">
        <w:rPr>
          <w:rFonts w:cs="Times New Roman"/>
        </w:rPr>
        <w:t>ve</w:t>
      </w:r>
      <w:proofErr w:type="spellEnd"/>
      <w:r w:rsidR="00E96F08" w:rsidRPr="005344B4">
        <w:rPr>
          <w:rFonts w:cs="Times New Roman"/>
        </w:rPr>
        <w:t>)</w:t>
      </w:r>
      <w:proofErr w:type="spellStart"/>
      <w:r w:rsidR="00E96F08" w:rsidRPr="005344B4">
        <w:rPr>
          <w:rFonts w:cs="Times New Roman"/>
        </w:rPr>
        <w:t>ments</w:t>
      </w:r>
      <w:proofErr w:type="spellEnd"/>
      <w:r w:rsidR="00E96F08" w:rsidRPr="005344B4">
        <w:rPr>
          <w:rFonts w:cs="Times New Roman"/>
        </w:rPr>
        <w:t xml:space="preserve"> of becoming that make themselves known with/in the data</w:t>
      </w:r>
      <w:r w:rsidR="00D07754" w:rsidRPr="005344B4">
        <w:rPr>
          <w:rFonts w:cs="Times New Roman"/>
        </w:rPr>
        <w:t xml:space="preserve">’ </w:t>
      </w:r>
      <w:r w:rsidR="00D07754" w:rsidRPr="005344B4">
        <w:rPr>
          <w:rFonts w:cs="Times New Roman"/>
        </w:rPr>
        <w:fldChar w:fldCharType="begin"/>
      </w:r>
      <w:r w:rsidR="00D07754" w:rsidRPr="005344B4">
        <w:rPr>
          <w:rFonts w:cs="Times New Roman"/>
        </w:rPr>
        <w:instrText xml:space="preserve"> ADDIN ZOTERO_ITEM CSL_CITATION {"citationID":"uReRpYUm","properties":{"formattedCitation":"(Blom, Lasczik and Cutter-Mackenzie-Knowles, 2025)","plainCitation":"(Blom, Lasczik and Cutter-Mackenzie-Knowles, 2025)","noteIndex":0},"citationItems":[{"id":22977,"uris":["http://zotero.org/users/6040264/items/6D4PT3RU"],"itemData":{"id":22977,"type":"article-journal","abstract":"Diffractive ethnography is a divergent methodology in educational research that seeks to enact posthuman thinking, in particular, the concept of diffraction as a methodological approach, through the application of ethnographic methods. In this paper, we consider how we can rethink the humanistic tendencies of qualitative methodologies in educational research to more authentically embrace nonhuman other and in doing so, offer new methods in undertaking ethnography diffractively. This methodological approach offers a way to undertake qualitative, educational research by drawing on conventional and rigorous ethnographic methods framed through posthuman theory that enable thinking and knowledge generation beyond the scope of current practices. We present a suite of eight principles of diffractive data entanglements informed by the diffractive ethnographic methodology and explore how these may be put to work in practice in educational research. Through demonstrating diffractive ethnography in practice, we grapple with the humanist focus of ethnographies by troubling the human as central to educational research and instead, include the entanglements of all materiality.","container-title":"The Australian Educational Researcher","DOI":"10.1007/s13384-025-00835-3","ISSN":"2210-5328","issue":"3","journalAbbreviation":"Aust. Educ. Res.","language":"en","page":"2751-2777","source":"Springer Link","title":"Diffractive ethnography: a divergent methodology in educational research","title-short":"Diffractive ethnography","volume":"52","author":[{"family":"Blom","given":"Simone"},{"family":"Lasczik","given":"Alexandra"},{"family":"Cutter-Mackenzie-Knowles","given":"Amy"}],"issued":{"date-parts":[["2025",7,1]]}}}],"schema":"https://github.com/citation-style-language/schema/raw/master/csl-citation.json"} </w:instrText>
      </w:r>
      <w:r w:rsidR="00D07754" w:rsidRPr="005344B4">
        <w:rPr>
          <w:rFonts w:cs="Times New Roman"/>
        </w:rPr>
        <w:fldChar w:fldCharType="separate"/>
      </w:r>
      <w:r w:rsidR="00D07754" w:rsidRPr="005344B4">
        <w:rPr>
          <w:rFonts w:cs="Times New Roman"/>
        </w:rPr>
        <w:t>(Blom, Lasczik and Cutter-Mackenzie-Knowles, 2025)</w:t>
      </w:r>
      <w:r w:rsidR="00D07754" w:rsidRPr="005344B4">
        <w:rPr>
          <w:rFonts w:cs="Times New Roman"/>
        </w:rPr>
        <w:fldChar w:fldCharType="end"/>
      </w:r>
      <w:r w:rsidR="00D07754" w:rsidRPr="005344B4">
        <w:rPr>
          <w:rFonts w:cs="Times New Roman"/>
        </w:rPr>
        <w:t xml:space="preserve">. </w:t>
      </w:r>
    </w:p>
    <w:p w14:paraId="7B8D397D" w14:textId="0A8367F9" w:rsidR="0098264A" w:rsidRPr="005344B4" w:rsidRDefault="008760A2" w:rsidP="009811B0">
      <w:pPr>
        <w:spacing w:line="480" w:lineRule="auto"/>
        <w:rPr>
          <w:rFonts w:cs="Times New Roman"/>
        </w:rPr>
      </w:pPr>
      <w:r w:rsidRPr="005344B4">
        <w:rPr>
          <w:rFonts w:cs="Times New Roman"/>
        </w:rPr>
        <w:t xml:space="preserve"> </w:t>
      </w:r>
      <w:r w:rsidR="00086B7D" w:rsidRPr="005344B4">
        <w:rPr>
          <w:rFonts w:cs="Times New Roman"/>
        </w:rPr>
        <w:t>Recognising research as a process of interpretive bricolage</w:t>
      </w:r>
      <w:r w:rsidR="0098264A" w:rsidRPr="005344B4">
        <w:rPr>
          <w:rFonts w:cs="Times New Roman"/>
        </w:rPr>
        <w:t xml:space="preserve"> highlights the improvisational and the contingent, where research is always an unfinished process of composition, the outcomes and impacts of which are unpredictable. Whilst such an approach might seem risky </w:t>
      </w:r>
      <w:r w:rsidR="005964E8" w:rsidRPr="005344B4">
        <w:rPr>
          <w:rFonts w:cs="Times New Roman"/>
        </w:rPr>
        <w:t xml:space="preserve">in the high stakes of Anthropocene times, </w:t>
      </w:r>
      <w:r w:rsidR="0098264A" w:rsidRPr="005344B4">
        <w:rPr>
          <w:rFonts w:cs="Times New Roman"/>
        </w:rPr>
        <w:t xml:space="preserve">contingencies allow for the possibilities of change in the world. Through attending to that which unsettles, exceeds or queers we (researchers) can draw out and germinate </w:t>
      </w:r>
      <w:r w:rsidR="00EA5AE0" w:rsidRPr="005344B4">
        <w:rPr>
          <w:rFonts w:cs="Times New Roman"/>
        </w:rPr>
        <w:t>the seeds of change,</w:t>
      </w:r>
      <w:r w:rsidR="0098264A" w:rsidRPr="005344B4">
        <w:rPr>
          <w:rFonts w:cs="Times New Roman"/>
        </w:rPr>
        <w:t xml:space="preserve"> moving away from narrow search for universal truth and towards bringing new worlds into being </w:t>
      </w:r>
      <w:r w:rsidR="0098264A" w:rsidRPr="005344B4">
        <w:rPr>
          <w:rFonts w:cs="Times New Roman"/>
        </w:rPr>
        <w:fldChar w:fldCharType="begin"/>
      </w:r>
      <w:r w:rsidR="00286350" w:rsidRPr="005344B4">
        <w:rPr>
          <w:rFonts w:cs="Times New Roman"/>
        </w:rPr>
        <w:instrText xml:space="preserve"> ADDIN ZOTERO_ITEM CSL_CITATION {"citationID":"Bvv1nPS1","properties":{"formattedCitation":"(Blomley, 2008; Massey, 2008; Simandan, 2010)","plainCitation":"(Blomley, 2008; Massey, 2008; Simandan, 2010)","noteIndex":0},"citationItems":[{"id":2322,"uris":["http://zotero.org/users/6040264/items/8SVA75ZM"],"itemData":{"id":2322,"type":"article-journal","container-title":"Environment and Planning D: Society and Space","DOI":"10.1068/d2310","ISSN":"0263-7758","issue":"3","journalAbbreviation":"Environ Plan D","language":"en","note":"publisher: SAGE Publications Ltd STM","page":"388-396","source":"SAGE Journals","title":"Beware of Contingency","volume":"28","author":[{"family":"Simandan","given":"Dragos"}],"issued":{"date-parts":[["2010",6,1]]}}},{"id":2311,"uris":["http://zotero.org/users/6040264/items/VHNBDNBS"],"itemData":{"id":2311,"type":"article-journal","container-title":"Progress in Human Geography","DOI":"10.1177/0309132507084401","ISSN":"0309-1325","issue":"2","note":"publisher: SAGE Publications Ltd","page":"285-293","source":"SAGE Journals","title":"The spaces of critical geography","volume":"32","author":[{"family":"Blomley","given":"Nicholas"}],"issued":{"date-parts":[["2008",4,1]]}}},{"id":2310,"uris":["http://zotero.org/users/6040264/items/FYCG7UWR"],"itemData":{"id":2310,"type":"article-journal","container-title":"Antipode","DOI":"10.1111/j.1467-8330.2008.00619.x","ISSN":"1467-8330","issue":"3","language":"en","license":"©2008 The Authors Journal compilation © 2008 Editorial Board of Antipode","note":"_eprint: https://onlinelibrary.wiley.com/doi/pdf/10.1111/j.1467-8330.2008.00619.x","page":"492-497","source":"Wiley Online Library","title":"When Theory Meets Politics","volume":"40","author":[{"family":"Massey","given":"Doreen"}],"issued":{"date-parts":[["2008"]]}}}],"schema":"https://github.com/citation-style-language/schema/raw/master/csl-citation.json"} </w:instrText>
      </w:r>
      <w:r w:rsidR="0098264A" w:rsidRPr="005344B4">
        <w:rPr>
          <w:rFonts w:cs="Times New Roman"/>
        </w:rPr>
        <w:fldChar w:fldCharType="separate"/>
      </w:r>
      <w:r w:rsidR="00286350" w:rsidRPr="005344B4">
        <w:rPr>
          <w:rFonts w:cs="Times New Roman"/>
        </w:rPr>
        <w:t>(Blomley, 2008; Massey, 2008; Simandan, 2010)</w:t>
      </w:r>
      <w:r w:rsidR="0098264A" w:rsidRPr="005344B4">
        <w:rPr>
          <w:rFonts w:cs="Times New Roman"/>
        </w:rPr>
        <w:fldChar w:fldCharType="end"/>
      </w:r>
      <w:r w:rsidR="0098264A" w:rsidRPr="005344B4">
        <w:rPr>
          <w:rFonts w:cs="Times New Roman"/>
        </w:rPr>
        <w:t xml:space="preserve">. Contingency here is mobilised by scholars as both a lever for social critique and political change. Common worlding makes a similar move, recognising how researchers are implicated in the emergence of worlds, some of which are fleeting, others of which endure. </w:t>
      </w:r>
      <w:proofErr w:type="spellStart"/>
      <w:r w:rsidR="0098264A" w:rsidRPr="005344B4">
        <w:rPr>
          <w:rFonts w:cs="Times New Roman"/>
        </w:rPr>
        <w:t>Simandan</w:t>
      </w:r>
      <w:proofErr w:type="spellEnd"/>
      <w:r w:rsidR="00C54D25" w:rsidRPr="005344B4">
        <w:rPr>
          <w:rFonts w:cs="Times New Roman"/>
        </w:rPr>
        <w:t xml:space="preserve"> (2010)</w:t>
      </w:r>
      <w:r w:rsidR="0098264A" w:rsidRPr="005344B4">
        <w:rPr>
          <w:rFonts w:cs="Times New Roman"/>
        </w:rPr>
        <w:t xml:space="preserve"> warns of an enthusiasm for change which spills over into a projection of our political wishes onto the contingencies we identify, obscuring material-historical conditions of necessity. Attending to the contingent thus requires a both/and methodology which can hold the possibilities of knowing, being and acting (ethically) otherwise together with a critical distance </w:t>
      </w:r>
      <w:r w:rsidR="00C54D25" w:rsidRPr="005344B4">
        <w:rPr>
          <w:rFonts w:cs="Times New Roman"/>
        </w:rPr>
        <w:lastRenderedPageBreak/>
        <w:fldChar w:fldCharType="begin"/>
      </w:r>
      <w:r w:rsidR="00C54D25" w:rsidRPr="005344B4">
        <w:rPr>
          <w:rFonts w:cs="Times New Roman"/>
        </w:rPr>
        <w:instrText xml:space="preserve"> ADDIN ZOTERO_ITEM CSL_CITATION {"citationID":"PNNHyPS4","properties":{"formattedCitation":"(Tsing, Mathews and Bubandt, 2019)","plainCitation":"(Tsing, Mathews and Bubandt, 2019)","noteIndex":0},"citationItems":[{"id":2077,"uris":["http://zotero.org/users/6040264/items/QNQ8ELDP"],"itemData":{"id":2077,"type":"article-journal","abstract":"The Anthropocene deserves spatial as well as temporal analysis. “Patchy Anthropocene” is a conceptual tool for noticing landscape structure, with special attention to what we call “modular simplifications” and “feral proliferations.” This introduction suggests guidelines for thinking structurally about more-than-human social relations; “structure” here emerges from phenomenological attunements to specific multispecies histories, rather than being system characteristics. Indeed, we discuss “systems” as thought experiments, that is, imagined holisms that help make sense of structure. Ecological modeling, political economy, and alternative cosmologies are systems experiments that should rub up against each other in learning about the Anthropocene. We address the misleading claim that studies of nonhumans ignore social justice concerns as well as suggesting ways that ethnographers might address “hope” without rose-colored glasses. This introduction offers frames for appreciating the distinguished contributions to this supplement, and it traces key changes in anthropological thinking from the time of this supplement’s predecessor, the Wenner-Gren Foundation–sponsored 1956 volume, Man’s Role in Changing the Face of the Earth. Rather than interrogating philosophies of the Anthropocene, the supplement shows how anthropologists and allies, including historians, ecologists, and biologists, might best offer a critical description.","container-title":"Current Anthropology","DOI":"10.1086/703391","ISSN":"0011-3204","issue":"S20","note":"publisher: The University of Chicago Press","page":"S186-S197","source":"journals.uchicago.edu (Atypon)","title":"Patchy Anthropocene: Landscape Structure, Multispecies History, and the Retooling of Anthropology: An Introduction to Supplement 20","title-short":"Patchy Anthropocene","volume":"60","author":[{"family":"Tsing","given":"Anna Lowenhaupt"},{"family":"Mathews","given":"Andrew S."},{"family":"Bubandt","given":"Nils"}],"issued":{"date-parts":[["2019",8]]}}}],"schema":"https://github.com/citation-style-language/schema/raw/master/csl-citation.json"} </w:instrText>
      </w:r>
      <w:r w:rsidR="00C54D25" w:rsidRPr="005344B4">
        <w:rPr>
          <w:rFonts w:cs="Times New Roman"/>
        </w:rPr>
        <w:fldChar w:fldCharType="separate"/>
      </w:r>
      <w:r w:rsidR="00C54D25" w:rsidRPr="005344B4">
        <w:rPr>
          <w:rFonts w:cs="Times New Roman"/>
        </w:rPr>
        <w:t>(Tsing, Mathews and Bubandt, 2019)</w:t>
      </w:r>
      <w:r w:rsidR="00C54D25" w:rsidRPr="005344B4">
        <w:rPr>
          <w:rFonts w:cs="Times New Roman"/>
        </w:rPr>
        <w:fldChar w:fldCharType="end"/>
      </w:r>
      <w:r w:rsidR="00C54D25" w:rsidRPr="005344B4">
        <w:rPr>
          <w:rFonts w:cs="Times New Roman"/>
        </w:rPr>
        <w:t xml:space="preserve"> </w:t>
      </w:r>
      <w:r w:rsidR="0098264A" w:rsidRPr="005344B4">
        <w:rPr>
          <w:rFonts w:cs="Times New Roman"/>
        </w:rPr>
        <w:t>and analytical clear-headedness (</w:t>
      </w:r>
      <w:proofErr w:type="spellStart"/>
      <w:r w:rsidR="0098264A" w:rsidRPr="005344B4">
        <w:rPr>
          <w:rFonts w:cs="Times New Roman"/>
        </w:rPr>
        <w:t>Sima</w:t>
      </w:r>
      <w:r w:rsidR="00CD1D0A">
        <w:rPr>
          <w:rFonts w:cs="Times New Roman"/>
        </w:rPr>
        <w:t>n</w:t>
      </w:r>
      <w:r w:rsidR="0098264A" w:rsidRPr="005344B4">
        <w:rPr>
          <w:rFonts w:cs="Times New Roman"/>
        </w:rPr>
        <w:t>dan</w:t>
      </w:r>
      <w:proofErr w:type="spellEnd"/>
      <w:r w:rsidR="0098264A" w:rsidRPr="005344B4">
        <w:rPr>
          <w:rFonts w:cs="Times New Roman"/>
        </w:rPr>
        <w:t xml:space="preserve"> 2010) which attends to what is at stake politically and materially in our efforts. Here a diffractive analysis enables ethnographic encounters to be read through multiple theoretical frames </w:t>
      </w:r>
      <w:r w:rsidR="00CD1D0A" w:rsidRPr="005344B4">
        <w:rPr>
          <w:rFonts w:cs="Times New Roman"/>
        </w:rPr>
        <w:t>to</w:t>
      </w:r>
      <w:r w:rsidR="0098264A" w:rsidRPr="005344B4">
        <w:rPr>
          <w:rFonts w:cs="Times New Roman"/>
        </w:rPr>
        <w:t xml:space="preserve"> attend to the multiplicity of political and material relationalities which emerge across each site.</w:t>
      </w:r>
    </w:p>
    <w:p w14:paraId="24FFBFEE" w14:textId="137F6EA5" w:rsidR="00264C8A" w:rsidRPr="002D4D39" w:rsidRDefault="00264C8A" w:rsidP="00901009">
      <w:pPr>
        <w:pStyle w:val="Heading2"/>
      </w:pPr>
      <w:bookmarkStart w:id="60" w:name="_Toc213581786"/>
      <w:r w:rsidRPr="002D4D39">
        <w:t>3.</w:t>
      </w:r>
      <w:r w:rsidR="005E41A8" w:rsidRPr="002D4D39">
        <w:t>6</w:t>
      </w:r>
      <w:r w:rsidRPr="002D4D39">
        <w:t xml:space="preserve"> Ethical considerations</w:t>
      </w:r>
      <w:bookmarkEnd w:id="60"/>
    </w:p>
    <w:p w14:paraId="5F7B235F" w14:textId="1F103E60" w:rsidR="00E5625A" w:rsidRPr="005344B4" w:rsidRDefault="00D720DA" w:rsidP="009811B0">
      <w:pPr>
        <w:spacing w:line="480" w:lineRule="auto"/>
        <w:rPr>
          <w:rFonts w:cs="Times New Roman"/>
        </w:rPr>
      </w:pPr>
      <w:r w:rsidRPr="005344B4">
        <w:rPr>
          <w:rFonts w:cs="Times New Roman"/>
        </w:rPr>
        <w:t xml:space="preserve">This project received ethical </w:t>
      </w:r>
      <w:r w:rsidR="005B63A0" w:rsidRPr="005344B4">
        <w:rPr>
          <w:rFonts w:cs="Times New Roman"/>
        </w:rPr>
        <w:t>approval</w:t>
      </w:r>
      <w:r w:rsidRPr="005344B4">
        <w:rPr>
          <w:rFonts w:cs="Times New Roman"/>
        </w:rPr>
        <w:t xml:space="preserve"> from the Geography Department of Durham University, </w:t>
      </w:r>
      <w:r w:rsidR="00D64CFD" w:rsidRPr="005344B4">
        <w:rPr>
          <w:rFonts w:cs="Times New Roman"/>
        </w:rPr>
        <w:t xml:space="preserve">wherein </w:t>
      </w:r>
      <w:r w:rsidR="00EA5AE0" w:rsidRPr="005344B4">
        <w:rPr>
          <w:rFonts w:cs="Times New Roman"/>
        </w:rPr>
        <w:t xml:space="preserve">I </w:t>
      </w:r>
      <w:r w:rsidR="00D64CFD" w:rsidRPr="005344B4">
        <w:rPr>
          <w:rFonts w:cs="Times New Roman"/>
        </w:rPr>
        <w:t>detail</w:t>
      </w:r>
      <w:r w:rsidR="00EA5AE0" w:rsidRPr="005344B4">
        <w:rPr>
          <w:rFonts w:cs="Times New Roman"/>
        </w:rPr>
        <w:t>ed</w:t>
      </w:r>
      <w:r w:rsidR="00D64CFD" w:rsidRPr="005344B4">
        <w:rPr>
          <w:rFonts w:cs="Times New Roman"/>
        </w:rPr>
        <w:t xml:space="preserve"> protocols for seeking informed consent, </w:t>
      </w:r>
      <w:r w:rsidR="00B640A7" w:rsidRPr="005344B4">
        <w:rPr>
          <w:rFonts w:cs="Times New Roman"/>
        </w:rPr>
        <w:t xml:space="preserve">capturing and storing data, anonymising </w:t>
      </w:r>
      <w:r w:rsidR="006619AD" w:rsidRPr="005344B4">
        <w:rPr>
          <w:rFonts w:cs="Times New Roman"/>
        </w:rPr>
        <w:t>interviewees and others who contributed to the study and navigating instances of emotional distress during interview. Whilst these</w:t>
      </w:r>
      <w:r w:rsidR="00332A5F" w:rsidRPr="005344B4">
        <w:rPr>
          <w:rFonts w:cs="Times New Roman"/>
        </w:rPr>
        <w:t xml:space="preserve"> formal aspect</w:t>
      </w:r>
      <w:r w:rsidR="00EA5AE0" w:rsidRPr="005344B4">
        <w:rPr>
          <w:rFonts w:cs="Times New Roman"/>
        </w:rPr>
        <w:t>s</w:t>
      </w:r>
      <w:r w:rsidR="00332A5F" w:rsidRPr="005344B4">
        <w:rPr>
          <w:rFonts w:cs="Times New Roman"/>
        </w:rPr>
        <w:t xml:space="preserve"> of ethical research provide a clear framework for the ethical management of data,</w:t>
      </w:r>
      <w:r w:rsidR="006B36F7" w:rsidRPr="005344B4">
        <w:rPr>
          <w:rFonts w:cs="Times New Roman"/>
        </w:rPr>
        <w:t xml:space="preserve"> conducting ethical research in practice</w:t>
      </w:r>
      <w:r w:rsidR="000A1B81" w:rsidRPr="005344B4">
        <w:rPr>
          <w:rFonts w:cs="Times New Roman"/>
        </w:rPr>
        <w:t xml:space="preserve"> </w:t>
      </w:r>
      <w:r w:rsidR="006B36F7" w:rsidRPr="005344B4">
        <w:rPr>
          <w:rFonts w:cs="Times New Roman"/>
        </w:rPr>
        <w:t xml:space="preserve">requires ongoing care, reflexivity and consideration. </w:t>
      </w:r>
      <w:r w:rsidR="00E5625A" w:rsidRPr="005344B4">
        <w:rPr>
          <w:rFonts w:cs="Times New Roman"/>
        </w:rPr>
        <w:t>Researching with my children involved a of both visiting the Museum and the Festival together as well as wider reflecti</w:t>
      </w:r>
      <w:r w:rsidR="003270B7" w:rsidRPr="005344B4">
        <w:rPr>
          <w:rFonts w:cs="Times New Roman"/>
        </w:rPr>
        <w:t>ng</w:t>
      </w:r>
      <w:r w:rsidR="00E5625A" w:rsidRPr="005344B4">
        <w:rPr>
          <w:rFonts w:cs="Times New Roman"/>
        </w:rPr>
        <w:t xml:space="preserve"> on what becoming-with my children, in relation to environmental </w:t>
      </w:r>
      <w:r w:rsidR="003270B7" w:rsidRPr="005344B4">
        <w:rPr>
          <w:rFonts w:cs="Times New Roman"/>
        </w:rPr>
        <w:t>crisis</w:t>
      </w:r>
      <w:r w:rsidR="00E5625A" w:rsidRPr="005344B4">
        <w:rPr>
          <w:rFonts w:cs="Times New Roman"/>
        </w:rPr>
        <w:t xml:space="preserve">, looks and feels like in everyday life. Autoethnographic research which implicates family members opens up ethical dilemmas around consent, risk and responsibility </w:t>
      </w:r>
      <w:r w:rsidR="00C54D25" w:rsidRPr="005344B4">
        <w:rPr>
          <w:rFonts w:cs="Times New Roman"/>
        </w:rPr>
        <w:fldChar w:fldCharType="begin"/>
      </w:r>
      <w:r w:rsidR="00C54D25" w:rsidRPr="005344B4">
        <w:rPr>
          <w:rFonts w:cs="Times New Roman"/>
        </w:rPr>
        <w:instrText xml:space="preserve"> ADDIN ZOTERO_ITEM CSL_CITATION {"citationID":"157uBqHl","properties":{"formattedCitation":"(Matthiesen and Szulevicz, 2018)","plainCitation":"(Matthiesen and Szulevicz, 2018)","noteIndex":0},"citationItems":[{"id":1828,"uris":["http://zotero.org/users/6040264/items/IEKG3LAF"],"itemData":{"id":1828,"type":"article-journal","abstract":"Doing research into the everyday lives of one's own children allows for a unique in-depth insight into the complexities of educational life. This article discusses the ethical dilemmas of this kind of research including issues of power, consent, emotional involvement, objectivity, and researcher positioning, arguing that research is always a risk-filled endeavor requiring vigilant ethical astuteness and moment-to-moment judgments, which are particularly radicalized when doing research with intimate others such as one's children.","container-title":"Anthropology &amp; Education Quarterly","DOI":"10.1111/aeq.12253","ISSN":"1548-1492","issue":"3","language":"en","license":"© 2018 by the American Anthropological Association","note":"_eprint: https://anthrosource.onlinelibrary.wiley.com/doi/pdf/10.1111/aeq.12253","page":"329-339","source":"Wiley Online Library","title":"Mom, Dad, and the Research Object: The Ethics of Conducting Research Based on Your Own Children's Everyday Life","title-short":"Mom, Dad, and the Research Object","volume":"49","author":[{"family":"Matthiesen","given":"Noomi"},{"family":"Szulevicz","given":"Thomas"}],"issued":{"date-parts":[["2018"]]}}}],"schema":"https://github.com/citation-style-language/schema/raw/master/csl-citation.json"} </w:instrText>
      </w:r>
      <w:r w:rsidR="00C54D25" w:rsidRPr="005344B4">
        <w:rPr>
          <w:rFonts w:cs="Times New Roman"/>
        </w:rPr>
        <w:fldChar w:fldCharType="separate"/>
      </w:r>
      <w:r w:rsidR="00C54D25" w:rsidRPr="005344B4">
        <w:rPr>
          <w:rFonts w:cs="Times New Roman"/>
        </w:rPr>
        <w:t>(Matthiesen and Szulevicz, 2018)</w:t>
      </w:r>
      <w:r w:rsidR="00C54D25" w:rsidRPr="005344B4">
        <w:rPr>
          <w:rFonts w:cs="Times New Roman"/>
        </w:rPr>
        <w:fldChar w:fldCharType="end"/>
      </w:r>
      <w:r w:rsidR="00E5625A" w:rsidRPr="005344B4">
        <w:rPr>
          <w:rFonts w:cs="Times New Roman"/>
        </w:rPr>
        <w:t xml:space="preserve"> where the condition of anonymity is compromised by a relational tie </w:t>
      </w:r>
      <w:r w:rsidR="00C54D25" w:rsidRPr="005344B4">
        <w:rPr>
          <w:rFonts w:cs="Times New Roman"/>
        </w:rPr>
        <w:fldChar w:fldCharType="begin"/>
      </w:r>
      <w:r w:rsidR="00C54D25" w:rsidRPr="005344B4">
        <w:rPr>
          <w:rFonts w:cs="Times New Roman"/>
        </w:rPr>
        <w:instrText xml:space="preserve"> ADDIN ZOTERO_ITEM CSL_CITATION {"citationID":"NvM2g2wZ","properties":{"formattedCitation":"(Adams and Manning, 2015)","plainCitation":"(Adams and Manning, 2015)","noteIndex":0},"citationItems":[{"id":1826,"uris":["http://zotero.org/users/6040264/items/68YKVJJ9"],"itemData":{"id":1826,"type":"article-journal","container-title":"Journal of Family Theory and Review","page":"350-366","title":"Autoethnography and Family Research","author":[{"family":"Adams","given":"Tony"},{"family":"Manning","given":"Jimmie"}],"issued":{"date-parts":[["2015"]]}}}],"schema":"https://github.com/citation-style-language/schema/raw/master/csl-citation.json"} </w:instrText>
      </w:r>
      <w:r w:rsidR="00C54D25" w:rsidRPr="005344B4">
        <w:rPr>
          <w:rFonts w:cs="Times New Roman"/>
        </w:rPr>
        <w:fldChar w:fldCharType="separate"/>
      </w:r>
      <w:r w:rsidR="00C54D25" w:rsidRPr="005344B4">
        <w:rPr>
          <w:rFonts w:cs="Times New Roman"/>
        </w:rPr>
        <w:t>(Adams and Manning, 2015)</w:t>
      </w:r>
      <w:r w:rsidR="00C54D25" w:rsidRPr="005344B4">
        <w:rPr>
          <w:rFonts w:cs="Times New Roman"/>
        </w:rPr>
        <w:fldChar w:fldCharType="end"/>
      </w:r>
      <w:r w:rsidR="00C54D25" w:rsidRPr="005344B4">
        <w:rPr>
          <w:rFonts w:cs="Times New Roman"/>
        </w:rPr>
        <w:t>.</w:t>
      </w:r>
      <w:r w:rsidR="00E5625A" w:rsidRPr="005344B4">
        <w:rPr>
          <w:rFonts w:cs="Times New Roman"/>
        </w:rPr>
        <w:t xml:space="preserve"> Implicating my children in my </w:t>
      </w:r>
      <w:r w:rsidR="003270B7" w:rsidRPr="005344B4">
        <w:rPr>
          <w:rFonts w:cs="Times New Roman"/>
        </w:rPr>
        <w:t>research</w:t>
      </w:r>
      <w:r w:rsidR="00E5625A" w:rsidRPr="005344B4">
        <w:rPr>
          <w:rFonts w:cs="Times New Roman"/>
        </w:rPr>
        <w:t xml:space="preserve"> means carefully considering the risks that this might open them up to – both now and in the future – from the dual perspective of responsible parent and ethical researcher. Conducting ethical research which seeks to ‘do no harm’ to research participants means grappling with risks and uncertainties that characterise all social interactions and are heightened by the ways in which a researcher is positioned in relation to those who inform their research. Following Carolyn Ellis’ reflections on doing research with intimate others (2007), I have navigated these dilemmas within a framework of relational ethics, informed by feminist ethics of care. The ethical orientation of Common Worlds outlined earlier,</w:t>
      </w:r>
      <w:r w:rsidR="003270B7" w:rsidRPr="005344B4">
        <w:rPr>
          <w:rFonts w:cs="Times New Roman"/>
        </w:rPr>
        <w:t xml:space="preserve"> also</w:t>
      </w:r>
      <w:r w:rsidR="00E5625A" w:rsidRPr="005344B4">
        <w:rPr>
          <w:rFonts w:cs="Times New Roman"/>
        </w:rPr>
        <w:t xml:space="preserve"> involves a relational ethics of ca</w:t>
      </w:r>
      <w:r w:rsidR="005F0E33" w:rsidRPr="005344B4">
        <w:rPr>
          <w:rFonts w:cs="Times New Roman"/>
        </w:rPr>
        <w:t xml:space="preserve">re </w:t>
      </w:r>
      <w:r w:rsidR="00E5625A" w:rsidRPr="005344B4">
        <w:rPr>
          <w:rFonts w:cs="Times New Roman"/>
        </w:rPr>
        <w:t xml:space="preserve">that extends beyond relationships </w:t>
      </w:r>
      <w:r w:rsidR="006C706B" w:rsidRPr="005344B4">
        <w:rPr>
          <w:rFonts w:cs="Times New Roman"/>
        </w:rPr>
        <w:t>those</w:t>
      </w:r>
      <w:r w:rsidR="00E5625A" w:rsidRPr="005344B4">
        <w:rPr>
          <w:rFonts w:cs="Times New Roman"/>
        </w:rPr>
        <w:t xml:space="preserve"> who participated in my research </w:t>
      </w:r>
      <w:r w:rsidR="006C706B" w:rsidRPr="005344B4">
        <w:rPr>
          <w:rFonts w:cs="Times New Roman"/>
        </w:rPr>
        <w:t xml:space="preserve">to </w:t>
      </w:r>
      <w:r w:rsidR="00E5625A" w:rsidRPr="005344B4">
        <w:rPr>
          <w:rFonts w:cs="Times New Roman"/>
        </w:rPr>
        <w:t xml:space="preserve">considerations of the ontological, epistemological and political work of this project. That is to say, an ethic of response-ability and a commitment to unknowing, unlearning and undoing in ongoing, emerging worlds </w:t>
      </w:r>
      <w:r w:rsidR="003A7B28" w:rsidRPr="005344B4">
        <w:rPr>
          <w:rFonts w:cs="Times New Roman"/>
        </w:rPr>
        <w:fldChar w:fldCharType="begin"/>
      </w:r>
      <w:r w:rsidR="003A7B28" w:rsidRPr="005344B4">
        <w:rPr>
          <w:rFonts w:cs="Times New Roman"/>
        </w:rPr>
        <w:instrText xml:space="preserve"> ADDIN ZOTERO_ITEM CSL_CITATION {"citationID":"HoM5pSnm","properties":{"formattedCitation":"(Malone and Crinall, 2023)","plainCitation":"(Malone and Crinall, 2023)","noteIndex":0},"citationItems":[{"id":1841,"uris":["http://zotero.org/users/6040264/items/L9HDAV8K"],"itemData":{"id":1841,"type":"article-journal","DOI":"https://doi.org/10.1080/14733285.2023.2219624","ISSN":"1473-3285","language":"en","title":"Children as worlding but not only: holding space for unknowing and undoing, unfolding and ongoing","title-short":"Children as worlding but not only","URL":"https://www.tandfonline.com/doi/epdf/10.1080/14733285.2023.2219624","author":[{"family":"Malone","given":"Karen"},{"family":"Crinall","given":"Sarah"}],"accessed":{"date-parts":[["2023",6,6]]},"issued":{"date-parts":[["2023"]]}}}],"schema":"https://github.com/citation-style-language/schema/raw/master/csl-citation.json"} </w:instrText>
      </w:r>
      <w:r w:rsidR="003A7B28" w:rsidRPr="005344B4">
        <w:rPr>
          <w:rFonts w:cs="Times New Roman"/>
        </w:rPr>
        <w:fldChar w:fldCharType="separate"/>
      </w:r>
      <w:r w:rsidR="003A7B28" w:rsidRPr="005344B4">
        <w:rPr>
          <w:rFonts w:cs="Times New Roman"/>
        </w:rPr>
        <w:t>(Malone and Crinall, 2023)</w:t>
      </w:r>
      <w:r w:rsidR="003A7B28" w:rsidRPr="005344B4">
        <w:rPr>
          <w:rFonts w:cs="Times New Roman"/>
        </w:rPr>
        <w:fldChar w:fldCharType="end"/>
      </w:r>
      <w:r w:rsidR="00E5625A" w:rsidRPr="005344B4">
        <w:rPr>
          <w:rFonts w:cs="Times New Roman"/>
        </w:rPr>
        <w:t xml:space="preserve"> is woven throughout the theoretical, methodological and empirical chapters. </w:t>
      </w:r>
    </w:p>
    <w:p w14:paraId="1208DE23" w14:textId="402511B6" w:rsidR="00E5625A" w:rsidRPr="005344B4" w:rsidRDefault="005E41A8" w:rsidP="00901009">
      <w:pPr>
        <w:pStyle w:val="Heading3"/>
      </w:pPr>
      <w:bookmarkStart w:id="61" w:name="_Toc213581787"/>
      <w:r w:rsidRPr="005344B4">
        <w:lastRenderedPageBreak/>
        <w:t xml:space="preserve">3.6.1 </w:t>
      </w:r>
      <w:r w:rsidR="00E5625A" w:rsidRPr="005344B4">
        <w:t>Relational ethics of care</w:t>
      </w:r>
      <w:bookmarkEnd w:id="61"/>
    </w:p>
    <w:p w14:paraId="278C400F" w14:textId="3730AED9" w:rsidR="00264C8A" w:rsidRPr="005344B4" w:rsidRDefault="00110A03" w:rsidP="009811B0">
      <w:pPr>
        <w:spacing w:line="480" w:lineRule="auto"/>
        <w:rPr>
          <w:rFonts w:cs="Times New Roman"/>
        </w:rPr>
      </w:pPr>
      <w:r w:rsidRPr="005344B4">
        <w:rPr>
          <w:rFonts w:cs="Times New Roman"/>
        </w:rPr>
        <w:t>O</w:t>
      </w:r>
      <w:r w:rsidR="00E5625A" w:rsidRPr="005344B4">
        <w:rPr>
          <w:rFonts w:cs="Times New Roman"/>
        </w:rPr>
        <w:t>ngoing deliberation on the ethical tensions, risks and discomforts that arise in the writing of auto</w:t>
      </w:r>
      <w:r w:rsidR="00A03C43" w:rsidRPr="005344B4">
        <w:rPr>
          <w:rFonts w:cs="Times New Roman"/>
        </w:rPr>
        <w:t>/</w:t>
      </w:r>
      <w:r w:rsidR="00E5625A" w:rsidRPr="005344B4">
        <w:rPr>
          <w:rFonts w:cs="Times New Roman"/>
        </w:rPr>
        <w:t xml:space="preserve">ethnographic research with intimate others is described by Carolyn Ellis as relational ethics. The </w:t>
      </w:r>
      <w:r w:rsidR="00E5625A" w:rsidRPr="005344B4">
        <w:rPr>
          <w:rFonts w:cs="Times New Roman"/>
          <w:i/>
          <w:iCs/>
        </w:rPr>
        <w:t>relation</w:t>
      </w:r>
      <w:r w:rsidR="00E5625A" w:rsidRPr="005344B4">
        <w:rPr>
          <w:rFonts w:cs="Times New Roman"/>
        </w:rPr>
        <w:t xml:space="preserve"> between the researcher and those who they do research with becomes the basis of ethical practice, in which respect, mutuality and a responsibility to self and other guides action. Drawing on feminist care ethics, it is a notion of the right or good action which is fundamentally dialectical, ‘in the sense of containing an ongoing tension between justice and care…always aspiring to the ideal of a world more caring and just’ </w:t>
      </w:r>
      <w:r w:rsidR="00F16DBC" w:rsidRPr="005344B4">
        <w:rPr>
          <w:rFonts w:cs="Times New Roman"/>
        </w:rPr>
        <w:fldChar w:fldCharType="begin"/>
      </w:r>
      <w:r w:rsidR="00F16DBC" w:rsidRPr="005344B4">
        <w:rPr>
          <w:rFonts w:cs="Times New Roman"/>
        </w:rPr>
        <w:instrText xml:space="preserve"> ADDIN ZOTERO_ITEM CSL_CITATION {"citationID":"i2kFxCMV","properties":{"formattedCitation":"(Gilligan, 1982)","plainCitation":"(Gilligan, 1982)","noteIndex":0},"citationItems":[{"id":22839,"uris":["http://zotero.org/users/6040264/items/U66X5H2R"],"itemData":{"id":22839,"type":"book","number-of-pages":"216","publisher":"Harvard University Press","title":"In a Different Voice: Psychological Theory and Women's Development","author":[{"family":"Gilligan","given":"Carol"}],"issued":{"date-parts":[["1982"]]}}}],"schema":"https://github.com/citation-style-language/schema/raw/master/csl-citation.json"} </w:instrText>
      </w:r>
      <w:r w:rsidR="00F16DBC" w:rsidRPr="005344B4">
        <w:rPr>
          <w:rFonts w:cs="Times New Roman"/>
        </w:rPr>
        <w:fldChar w:fldCharType="separate"/>
      </w:r>
      <w:r w:rsidR="00F16DBC" w:rsidRPr="005344B4">
        <w:rPr>
          <w:rFonts w:cs="Times New Roman"/>
        </w:rPr>
        <w:t>(Gilligan, 1982)</w:t>
      </w:r>
      <w:r w:rsidR="00F16DBC" w:rsidRPr="005344B4">
        <w:rPr>
          <w:rFonts w:cs="Times New Roman"/>
        </w:rPr>
        <w:fldChar w:fldCharType="end"/>
      </w:r>
      <w:r w:rsidR="00E5625A" w:rsidRPr="005344B4">
        <w:rPr>
          <w:rFonts w:cs="Times New Roman"/>
        </w:rPr>
        <w:t xml:space="preserve">. It proceeds through questioning rather than certainty or solutions, requiring continuous moral self-examination and a willingness to be vulnerable to those we research with (Ellis, 2016). </w:t>
      </w:r>
      <w:r w:rsidR="00C10229" w:rsidRPr="005344B4">
        <w:rPr>
          <w:rFonts w:cs="Times New Roman"/>
        </w:rPr>
        <w:t>The vignette I opened this chapter with</w:t>
      </w:r>
      <w:r w:rsidR="006C706B" w:rsidRPr="005344B4">
        <w:rPr>
          <w:rFonts w:cs="Times New Roman"/>
        </w:rPr>
        <w:t xml:space="preserve"> is</w:t>
      </w:r>
      <w:r w:rsidR="00C10229" w:rsidRPr="005344B4">
        <w:rPr>
          <w:rFonts w:cs="Times New Roman"/>
        </w:rPr>
        <w:t xml:space="preserve"> in an example of the ways in which I sought to bring my authentic self to the conversations I had with </w:t>
      </w:r>
      <w:r w:rsidR="00F310F3" w:rsidRPr="005344B4">
        <w:rPr>
          <w:rFonts w:cs="Times New Roman"/>
        </w:rPr>
        <w:t xml:space="preserve">parent-activists. </w:t>
      </w:r>
      <w:r w:rsidR="000625CA" w:rsidRPr="005344B4">
        <w:rPr>
          <w:rFonts w:cs="Times New Roman"/>
        </w:rPr>
        <w:t>This was particularly important as m</w:t>
      </w:r>
      <w:r w:rsidR="00A026B5" w:rsidRPr="005344B4">
        <w:rPr>
          <w:rFonts w:cs="Times New Roman"/>
        </w:rPr>
        <w:t xml:space="preserve">ost </w:t>
      </w:r>
      <w:r w:rsidR="000625CA" w:rsidRPr="005344B4">
        <w:rPr>
          <w:rFonts w:cs="Times New Roman"/>
        </w:rPr>
        <w:t xml:space="preserve">of the conversations were emotionally charged, with half of the </w:t>
      </w:r>
      <w:r w:rsidR="00512251" w:rsidRPr="005344B4">
        <w:rPr>
          <w:rFonts w:cs="Times New Roman"/>
        </w:rPr>
        <w:t>interviewees tearing</w:t>
      </w:r>
      <w:r w:rsidR="000625CA" w:rsidRPr="005344B4">
        <w:rPr>
          <w:rFonts w:cs="Times New Roman"/>
        </w:rPr>
        <w:t xml:space="preserve"> up or crying during our call. </w:t>
      </w:r>
      <w:r w:rsidR="00512251" w:rsidRPr="005344B4">
        <w:rPr>
          <w:rFonts w:cs="Times New Roman"/>
        </w:rPr>
        <w:t xml:space="preserve">Whilst </w:t>
      </w:r>
      <w:r w:rsidR="00A026B5" w:rsidRPr="005344B4">
        <w:rPr>
          <w:rFonts w:cs="Times New Roman"/>
        </w:rPr>
        <w:t>my</w:t>
      </w:r>
      <w:r w:rsidR="00512251" w:rsidRPr="005344B4">
        <w:rPr>
          <w:rFonts w:cs="Times New Roman"/>
        </w:rPr>
        <w:t xml:space="preserve"> </w:t>
      </w:r>
      <w:r w:rsidR="00A026B5" w:rsidRPr="005344B4">
        <w:rPr>
          <w:rFonts w:cs="Times New Roman"/>
        </w:rPr>
        <w:t xml:space="preserve">approved </w:t>
      </w:r>
      <w:r w:rsidR="00512251" w:rsidRPr="005344B4">
        <w:rPr>
          <w:rFonts w:cs="Times New Roman"/>
        </w:rPr>
        <w:t>ethic</w:t>
      </w:r>
      <w:r w:rsidR="00A026B5" w:rsidRPr="005344B4">
        <w:rPr>
          <w:rFonts w:cs="Times New Roman"/>
        </w:rPr>
        <w:t>s</w:t>
      </w:r>
      <w:r w:rsidR="00512251" w:rsidRPr="005344B4">
        <w:rPr>
          <w:rFonts w:cs="Times New Roman"/>
        </w:rPr>
        <w:t xml:space="preserve"> pro</w:t>
      </w:r>
      <w:r w:rsidR="00A026B5" w:rsidRPr="005344B4">
        <w:rPr>
          <w:rFonts w:cs="Times New Roman"/>
        </w:rPr>
        <w:t xml:space="preserve">tocol for responding to distress </w:t>
      </w:r>
      <w:r w:rsidR="00512251" w:rsidRPr="005344B4">
        <w:rPr>
          <w:rFonts w:cs="Times New Roman"/>
        </w:rPr>
        <w:t xml:space="preserve">involved signposting to </w:t>
      </w:r>
      <w:r w:rsidR="00840673" w:rsidRPr="005344B4">
        <w:rPr>
          <w:rFonts w:cs="Times New Roman"/>
        </w:rPr>
        <w:t>specific support for climate anxiety and distress,</w:t>
      </w:r>
      <w:r w:rsidR="00325331" w:rsidRPr="005344B4">
        <w:rPr>
          <w:rFonts w:cs="Times New Roman"/>
        </w:rPr>
        <w:t xml:space="preserve"> those who did seem vulnerable mentioned</w:t>
      </w:r>
      <w:r w:rsidR="00F20EA8" w:rsidRPr="005344B4">
        <w:rPr>
          <w:rFonts w:cs="Times New Roman"/>
        </w:rPr>
        <w:t xml:space="preserve"> </w:t>
      </w:r>
      <w:r w:rsidR="006C706B" w:rsidRPr="005344B4">
        <w:rPr>
          <w:rFonts w:cs="Times New Roman"/>
        </w:rPr>
        <w:t>during</w:t>
      </w:r>
      <w:r w:rsidR="00F20EA8" w:rsidRPr="005344B4">
        <w:rPr>
          <w:rFonts w:cs="Times New Roman"/>
        </w:rPr>
        <w:t xml:space="preserve"> our conversation</w:t>
      </w:r>
      <w:r w:rsidR="00325331" w:rsidRPr="005344B4">
        <w:rPr>
          <w:rFonts w:cs="Times New Roman"/>
        </w:rPr>
        <w:t xml:space="preserve"> that they were already </w:t>
      </w:r>
      <w:r w:rsidR="00C00C54" w:rsidRPr="005344B4">
        <w:rPr>
          <w:rFonts w:cs="Times New Roman"/>
        </w:rPr>
        <w:t>engaging in some form of therapy or psychological support</w:t>
      </w:r>
      <w:r w:rsidR="00896DD2" w:rsidRPr="005344B4">
        <w:rPr>
          <w:rFonts w:cs="Times New Roman"/>
        </w:rPr>
        <w:t>.</w:t>
      </w:r>
      <w:r w:rsidR="00011517" w:rsidRPr="005344B4">
        <w:rPr>
          <w:rFonts w:cs="Times New Roman"/>
        </w:rPr>
        <w:t xml:space="preserve"> They listed</w:t>
      </w:r>
      <w:r w:rsidR="00455553" w:rsidRPr="005344B4">
        <w:rPr>
          <w:rFonts w:cs="Times New Roman"/>
        </w:rPr>
        <w:t xml:space="preserve"> personal</w:t>
      </w:r>
      <w:r w:rsidR="00011517" w:rsidRPr="005344B4">
        <w:rPr>
          <w:rFonts w:cs="Times New Roman"/>
        </w:rPr>
        <w:t xml:space="preserve"> sources of solace and </w:t>
      </w:r>
      <w:r w:rsidR="00963094" w:rsidRPr="005344B4">
        <w:rPr>
          <w:rFonts w:cs="Times New Roman"/>
        </w:rPr>
        <w:t>hope and</w:t>
      </w:r>
      <w:r w:rsidR="00011517" w:rsidRPr="005344B4">
        <w:rPr>
          <w:rFonts w:cs="Times New Roman"/>
        </w:rPr>
        <w:t xml:space="preserve"> even gave me reading lists and recommendations</w:t>
      </w:r>
      <w:r w:rsidR="00FE7995" w:rsidRPr="005344B4">
        <w:rPr>
          <w:rFonts w:cs="Times New Roman"/>
        </w:rPr>
        <w:t xml:space="preserve">. They were far better versed than I on navigating the emotional labour of </w:t>
      </w:r>
      <w:r w:rsidR="00455553" w:rsidRPr="005344B4">
        <w:rPr>
          <w:rFonts w:cs="Times New Roman"/>
        </w:rPr>
        <w:t>sustained engagement in climate activism</w:t>
      </w:r>
      <w:r w:rsidR="00F0320D" w:rsidRPr="005344B4">
        <w:rPr>
          <w:rFonts w:cs="Times New Roman"/>
        </w:rPr>
        <w:t xml:space="preserve"> – the idea that I might signpost them was woefully inadequate.</w:t>
      </w:r>
      <w:r w:rsidR="00452AC3" w:rsidRPr="005344B4">
        <w:rPr>
          <w:rFonts w:cs="Times New Roman"/>
        </w:rPr>
        <w:t xml:space="preserve"> The interviews </w:t>
      </w:r>
      <w:r w:rsidR="00F20EA8" w:rsidRPr="005344B4">
        <w:rPr>
          <w:rFonts w:cs="Times New Roman"/>
        </w:rPr>
        <w:t>left</w:t>
      </w:r>
      <w:r w:rsidR="00452AC3" w:rsidRPr="005344B4">
        <w:rPr>
          <w:rFonts w:cs="Times New Roman"/>
        </w:rPr>
        <w:t xml:space="preserve"> me emotionally wiped out, </w:t>
      </w:r>
      <w:r w:rsidR="00B17AC7" w:rsidRPr="005344B4">
        <w:rPr>
          <w:rFonts w:cs="Times New Roman"/>
        </w:rPr>
        <w:t xml:space="preserve">they were raw and personal, I </w:t>
      </w:r>
      <w:r w:rsidR="0061219A" w:rsidRPr="005344B4">
        <w:rPr>
          <w:rFonts w:cs="Times New Roman"/>
        </w:rPr>
        <w:t xml:space="preserve">was </w:t>
      </w:r>
      <w:r w:rsidR="00934927" w:rsidRPr="005344B4">
        <w:rPr>
          <w:rFonts w:cs="Times New Roman"/>
        </w:rPr>
        <w:t>in awe of the efforts and sacrifices these activists had made in their commitment to ‘</w:t>
      </w:r>
      <w:r w:rsidR="00D87042" w:rsidRPr="005344B4">
        <w:rPr>
          <w:rFonts w:cs="Times New Roman"/>
        </w:rPr>
        <w:t xml:space="preserve">taking action’ on </w:t>
      </w:r>
      <w:r w:rsidR="00963094" w:rsidRPr="005344B4">
        <w:rPr>
          <w:rFonts w:cs="Times New Roman"/>
        </w:rPr>
        <w:t>climate and</w:t>
      </w:r>
      <w:r w:rsidR="00D87042" w:rsidRPr="005344B4">
        <w:rPr>
          <w:rFonts w:cs="Times New Roman"/>
        </w:rPr>
        <w:t xml:space="preserve"> </w:t>
      </w:r>
      <w:r w:rsidR="00B17AC7" w:rsidRPr="005344B4">
        <w:rPr>
          <w:rFonts w:cs="Times New Roman"/>
        </w:rPr>
        <w:t xml:space="preserve">felt </w:t>
      </w:r>
      <w:r w:rsidR="0061219A" w:rsidRPr="005344B4">
        <w:rPr>
          <w:rFonts w:cs="Times New Roman"/>
        </w:rPr>
        <w:t xml:space="preserve">a sense of inadequacy and guilt </w:t>
      </w:r>
      <w:r w:rsidR="00D87042" w:rsidRPr="005344B4">
        <w:rPr>
          <w:rFonts w:cs="Times New Roman"/>
        </w:rPr>
        <w:t xml:space="preserve">at </w:t>
      </w:r>
      <w:r w:rsidR="006C706B" w:rsidRPr="005344B4">
        <w:rPr>
          <w:rFonts w:cs="Times New Roman"/>
        </w:rPr>
        <w:t>the limits of my political action to date</w:t>
      </w:r>
      <w:r w:rsidR="0061219A" w:rsidRPr="005344B4">
        <w:rPr>
          <w:rFonts w:cs="Times New Roman"/>
        </w:rPr>
        <w:t xml:space="preserve">. </w:t>
      </w:r>
      <w:r w:rsidR="00D87042" w:rsidRPr="005344B4">
        <w:rPr>
          <w:rFonts w:cs="Times New Roman"/>
        </w:rPr>
        <w:t xml:space="preserve">I sent follow up emails to all interviewees to check they were </w:t>
      </w:r>
      <w:r w:rsidR="00963094" w:rsidRPr="005344B4">
        <w:rPr>
          <w:rFonts w:cs="Times New Roman"/>
        </w:rPr>
        <w:t>OK and</w:t>
      </w:r>
      <w:r w:rsidR="00D87042" w:rsidRPr="005344B4">
        <w:rPr>
          <w:rFonts w:cs="Times New Roman"/>
        </w:rPr>
        <w:t xml:space="preserve"> had extended email conversations with a few</w:t>
      </w:r>
      <w:r w:rsidR="002E5C1D" w:rsidRPr="005344B4">
        <w:rPr>
          <w:rFonts w:cs="Times New Roman"/>
        </w:rPr>
        <w:t xml:space="preserve">. I felt confident that whilst the interviews had been emotionally charged, </w:t>
      </w:r>
      <w:r w:rsidR="005F128E" w:rsidRPr="005344B4">
        <w:rPr>
          <w:rFonts w:cs="Times New Roman"/>
        </w:rPr>
        <w:t>there was little I could do to alleviate these feelings, my interviews had not worsened them</w:t>
      </w:r>
      <w:r w:rsidR="005D57D5" w:rsidRPr="005344B4">
        <w:rPr>
          <w:rFonts w:cs="Times New Roman"/>
        </w:rPr>
        <w:t xml:space="preserve"> and for at least three of the interviewees, they felt that taking part in this study was part of contributing to change, </w:t>
      </w:r>
      <w:r w:rsidR="00561197" w:rsidRPr="005344B4">
        <w:rPr>
          <w:rFonts w:cs="Times New Roman"/>
        </w:rPr>
        <w:t>an expression of their own agency in the face of ecological crisis. Below</w:t>
      </w:r>
      <w:r w:rsidR="00E5625A" w:rsidRPr="005344B4">
        <w:rPr>
          <w:rFonts w:cs="Times New Roman"/>
        </w:rPr>
        <w:t xml:space="preserve"> I explore </w:t>
      </w:r>
      <w:r w:rsidR="00561197" w:rsidRPr="005344B4">
        <w:rPr>
          <w:rFonts w:cs="Times New Roman"/>
        </w:rPr>
        <w:t xml:space="preserve">further </w:t>
      </w:r>
      <w:r w:rsidR="00E5625A" w:rsidRPr="005344B4">
        <w:rPr>
          <w:rFonts w:cs="Times New Roman"/>
        </w:rPr>
        <w:t xml:space="preserve">how I have navigated some of the </w:t>
      </w:r>
      <w:r w:rsidR="0050571A" w:rsidRPr="005344B4">
        <w:rPr>
          <w:rFonts w:cs="Times New Roman"/>
        </w:rPr>
        <w:t xml:space="preserve">other </w:t>
      </w:r>
      <w:r w:rsidR="00E5625A" w:rsidRPr="005344B4">
        <w:rPr>
          <w:rFonts w:cs="Times New Roman"/>
        </w:rPr>
        <w:t xml:space="preserve">ethical tensions in my research through a relational ethics of care, </w:t>
      </w:r>
      <w:r w:rsidR="0050571A" w:rsidRPr="005344B4">
        <w:rPr>
          <w:rFonts w:cs="Times New Roman"/>
        </w:rPr>
        <w:t xml:space="preserve">including seeking informed consent from </w:t>
      </w:r>
      <w:r w:rsidR="0050571A" w:rsidRPr="005344B4">
        <w:rPr>
          <w:rFonts w:cs="Times New Roman"/>
        </w:rPr>
        <w:lastRenderedPageBreak/>
        <w:t>children involved in the project, including my own, anonymity</w:t>
      </w:r>
      <w:r w:rsidR="00DE5362" w:rsidRPr="005344B4">
        <w:rPr>
          <w:rFonts w:cs="Times New Roman"/>
        </w:rPr>
        <w:t xml:space="preserve"> within the research</w:t>
      </w:r>
      <w:r w:rsidR="0050571A" w:rsidRPr="005344B4">
        <w:rPr>
          <w:rFonts w:cs="Times New Roman"/>
        </w:rPr>
        <w:t xml:space="preserve"> and weighing up the future risks </w:t>
      </w:r>
      <w:r w:rsidR="00963094" w:rsidRPr="005344B4">
        <w:rPr>
          <w:rFonts w:cs="Times New Roman"/>
        </w:rPr>
        <w:t>of implicating</w:t>
      </w:r>
      <w:r w:rsidR="0050571A" w:rsidRPr="005344B4">
        <w:rPr>
          <w:rFonts w:cs="Times New Roman"/>
        </w:rPr>
        <w:t xml:space="preserve"> my children in this </w:t>
      </w:r>
      <w:r w:rsidR="00DE5362" w:rsidRPr="005344B4">
        <w:rPr>
          <w:rFonts w:cs="Times New Roman"/>
        </w:rPr>
        <w:t>study</w:t>
      </w:r>
      <w:r w:rsidR="0050571A" w:rsidRPr="005344B4">
        <w:rPr>
          <w:rFonts w:cs="Times New Roman"/>
        </w:rPr>
        <w:t xml:space="preserve">. </w:t>
      </w:r>
    </w:p>
    <w:p w14:paraId="36FC3EA3" w14:textId="580BB8E8" w:rsidR="00BC4096" w:rsidRPr="005344B4" w:rsidRDefault="00BC4096" w:rsidP="00901009">
      <w:pPr>
        <w:pStyle w:val="Heading3"/>
      </w:pPr>
      <w:bookmarkStart w:id="62" w:name="_Toc213581788"/>
      <w:r w:rsidRPr="005344B4">
        <w:t>3.</w:t>
      </w:r>
      <w:r w:rsidR="005E41A8" w:rsidRPr="005344B4">
        <w:t>6</w:t>
      </w:r>
      <w:r w:rsidRPr="005344B4">
        <w:t>.</w:t>
      </w:r>
      <w:r w:rsidR="005E41A8" w:rsidRPr="005344B4">
        <w:t xml:space="preserve">2 </w:t>
      </w:r>
      <w:r w:rsidRPr="005344B4">
        <w:t>Consent</w:t>
      </w:r>
      <w:bookmarkEnd w:id="62"/>
      <w:r w:rsidR="00815A9D" w:rsidRPr="005344B4">
        <w:tab/>
      </w:r>
    </w:p>
    <w:p w14:paraId="60F154FE" w14:textId="3E2F2EFB" w:rsidR="00815A9D" w:rsidRPr="005344B4" w:rsidRDefault="00815A9D" w:rsidP="009811B0">
      <w:pPr>
        <w:spacing w:line="480" w:lineRule="auto"/>
        <w:rPr>
          <w:rFonts w:cs="Times New Roman"/>
        </w:rPr>
      </w:pPr>
      <w:r w:rsidRPr="005344B4">
        <w:rPr>
          <w:rFonts w:cs="Times New Roman"/>
        </w:rPr>
        <w:t xml:space="preserve">Seeking informed, meaningful consent from children in any research project can be complex, where communicating the aims, activities and risks involved in taking part needs to be done in a way which is accessible and clear to children. Particularly when working with younger children, consent is sought from a parent or primary carer or other responsible adult rather than the child directly. Even where consent is sought directly from children in child-centred or participatory research, often the consent of a parent, institution or other adult gatekeeper is required before children and young people can be invited to participate in research. Whilst this provides important modes of oversight and accountability, it can also work to undermine a child’s autonomy and choice to take part or not </w:t>
      </w:r>
      <w:r w:rsidR="004B3225" w:rsidRPr="005344B4">
        <w:rPr>
          <w:rFonts w:cs="Times New Roman"/>
        </w:rPr>
        <w:fldChar w:fldCharType="begin"/>
      </w:r>
      <w:r w:rsidR="004B3225" w:rsidRPr="005344B4">
        <w:rPr>
          <w:rFonts w:cs="Times New Roman"/>
        </w:rPr>
        <w:instrText xml:space="preserve"> ADDIN ZOTERO_ITEM CSL_CITATION {"citationID":"rQ5SLyNM","properties":{"formattedCitation":"(Horton, Pyer and Tucker, 2020)","plainCitation":"(Horton, Pyer and Tucker, 2020)","noteIndex":0},"citationItems":[{"id":1018,"uris":["http://zotero.org/users/6040264/items/L9UAIAKX"],"itemData":{"id":1018,"type":"chapter","container-title":"Research Ethics for Human Geography: A Handbook for Students","event-place":"London, UNITED KINGDOM","ISBN":"978-1-5264-1662-9","publisher":"SAGE Publications","publisher-place":"London, UNITED KINGDOM","source":"ProQuest Ebook Central","title":"Children and Young People","URL":"http://ebookcentral.proquest.com/lib/durham/detail.action?docID=6383656","editor":[{"family":"Wilson","given":"Helen F."},{"family":"Darling","given":"Jonathan"}],"author":[{"family":"Horton","given":"John"},{"family":"Pyer","given":"Michelle"},{"family":"Tucker","given":"Faith"}],"accessed":{"date-parts":[["2021",12,15]]},"issued":{"date-parts":[["2020"]]}}}],"schema":"https://github.com/citation-style-language/schema/raw/master/csl-citation.json"} </w:instrText>
      </w:r>
      <w:r w:rsidR="004B3225" w:rsidRPr="005344B4">
        <w:rPr>
          <w:rFonts w:cs="Times New Roman"/>
        </w:rPr>
        <w:fldChar w:fldCharType="separate"/>
      </w:r>
      <w:r w:rsidR="004B3225" w:rsidRPr="005344B4">
        <w:rPr>
          <w:rFonts w:cs="Times New Roman"/>
        </w:rPr>
        <w:t>(Horton, Pyer and Tucker, 2020)</w:t>
      </w:r>
      <w:r w:rsidR="004B3225" w:rsidRPr="005344B4">
        <w:rPr>
          <w:rFonts w:cs="Times New Roman"/>
        </w:rPr>
        <w:fldChar w:fldCharType="end"/>
      </w:r>
      <w:r w:rsidR="004B3225" w:rsidRPr="005344B4">
        <w:rPr>
          <w:rFonts w:cs="Times New Roman"/>
        </w:rPr>
        <w:t>.</w:t>
      </w:r>
      <w:r w:rsidRPr="005344B4">
        <w:rPr>
          <w:rFonts w:cs="Times New Roman"/>
        </w:rPr>
        <w:t xml:space="preserve"> Two of the parent-activists I interviewed requested that I interview them alongside their children, both felt it would be a valuable experience for their children and considered it part of their wider commitment to activism. They gave their children a choice to take part, and I made it clear </w:t>
      </w:r>
      <w:r w:rsidR="00DE35CF" w:rsidRPr="005344B4">
        <w:rPr>
          <w:rFonts w:cs="Times New Roman"/>
        </w:rPr>
        <w:t xml:space="preserve">ahead </w:t>
      </w:r>
      <w:r w:rsidRPr="005344B4">
        <w:rPr>
          <w:rFonts w:cs="Times New Roman"/>
        </w:rPr>
        <w:t xml:space="preserve">of the interview that there was no expectation for them to take part. I began both interviews with a simple description of my research focus and told them the kinds of things I wanted to know about. At the end of the interview, I asked them if there was anything they wanted to tell me that we hadn’t covered, if they had any questions. </w:t>
      </w:r>
    </w:p>
    <w:p w14:paraId="255691A1" w14:textId="77777777" w:rsidR="00815A9D" w:rsidRPr="005344B4" w:rsidRDefault="00815A9D" w:rsidP="009811B0">
      <w:pPr>
        <w:spacing w:line="480" w:lineRule="auto"/>
        <w:ind w:left="720"/>
        <w:rPr>
          <w:rFonts w:cs="Times New Roman"/>
          <w:i/>
          <w:iCs/>
        </w:rPr>
      </w:pPr>
      <w:r w:rsidRPr="005344B4">
        <w:rPr>
          <w:rFonts w:cs="Times New Roman"/>
          <w:i/>
          <w:iCs/>
        </w:rPr>
        <w:t>Leah: Is there anything you want to ask me Lillian? Or anything you want to tell me? It doesn’t even have to be about climate change or environment</w:t>
      </w:r>
    </w:p>
    <w:p w14:paraId="051DA2E9" w14:textId="77777777" w:rsidR="00815A9D" w:rsidRPr="005344B4" w:rsidRDefault="00815A9D" w:rsidP="009811B0">
      <w:pPr>
        <w:spacing w:line="480" w:lineRule="auto"/>
        <w:ind w:left="720"/>
        <w:rPr>
          <w:rFonts w:cs="Times New Roman"/>
          <w:i/>
          <w:iCs/>
        </w:rPr>
      </w:pPr>
      <w:r w:rsidRPr="005344B4">
        <w:rPr>
          <w:rFonts w:cs="Times New Roman"/>
          <w:i/>
          <w:iCs/>
        </w:rPr>
        <w:t>Lillian: [inaudible]</w:t>
      </w:r>
    </w:p>
    <w:p w14:paraId="5CFF7AD1" w14:textId="77777777" w:rsidR="00815A9D" w:rsidRPr="005344B4" w:rsidRDefault="00815A9D" w:rsidP="009811B0">
      <w:pPr>
        <w:spacing w:line="480" w:lineRule="auto"/>
        <w:ind w:left="720"/>
        <w:rPr>
          <w:rFonts w:cs="Times New Roman"/>
          <w:i/>
          <w:iCs/>
        </w:rPr>
      </w:pPr>
      <w:r w:rsidRPr="005344B4">
        <w:rPr>
          <w:rFonts w:cs="Times New Roman"/>
          <w:i/>
          <w:iCs/>
        </w:rPr>
        <w:t>Kathryn: No not, divorce, that not – Leah's here to talk to us about – thoughts about climate change and family and how that affects us really</w:t>
      </w:r>
    </w:p>
    <w:p w14:paraId="50178A47" w14:textId="42F54827" w:rsidR="00815A9D" w:rsidRPr="005344B4" w:rsidRDefault="00815A9D" w:rsidP="009811B0">
      <w:pPr>
        <w:spacing w:line="480" w:lineRule="auto"/>
        <w:rPr>
          <w:rFonts w:cs="Times New Roman"/>
        </w:rPr>
      </w:pPr>
      <w:r w:rsidRPr="005344B4">
        <w:rPr>
          <w:rFonts w:cs="Times New Roman"/>
        </w:rPr>
        <w:t xml:space="preserve">Perhaps my question had been too open-ended - it threatened to stray into intimate territory that her mum felt was inappropriate to the research encounter. Perhaps she genuinely thought it was not relevant, but it may also have been because it was a private and emotive </w:t>
      </w:r>
      <w:r w:rsidR="001A0814" w:rsidRPr="005344B4">
        <w:rPr>
          <w:rFonts w:cs="Times New Roman"/>
        </w:rPr>
        <w:t>topic,</w:t>
      </w:r>
      <w:r w:rsidRPr="005344B4">
        <w:rPr>
          <w:rFonts w:cs="Times New Roman"/>
        </w:rPr>
        <w:t xml:space="preserve"> she did not feel comfortable </w:t>
      </w:r>
      <w:r w:rsidRPr="005344B4">
        <w:rPr>
          <w:rFonts w:cs="Times New Roman"/>
        </w:rPr>
        <w:lastRenderedPageBreak/>
        <w:t>sharing with an unfamiliar other. In a separate interview, Kathryn had suggested that her commitment to climate activism was a source of tension with her ex-husband, a theme reflected in Howard’s research with parent-activists</w:t>
      </w:r>
      <w:r w:rsidR="004B3225" w:rsidRPr="005344B4">
        <w:rPr>
          <w:rFonts w:cs="Times New Roman"/>
        </w:rPr>
        <w:t xml:space="preserve"> </w:t>
      </w:r>
      <w:r w:rsidR="004B3225" w:rsidRPr="005344B4">
        <w:rPr>
          <w:rFonts w:cs="Times New Roman"/>
        </w:rPr>
        <w:fldChar w:fldCharType="begin"/>
      </w:r>
      <w:r w:rsidR="004B3225" w:rsidRPr="005344B4">
        <w:rPr>
          <w:rFonts w:cs="Times New Roman"/>
        </w:rPr>
        <w:instrText xml:space="preserve"> ADDIN ZOTERO_ITEM CSL_CITATION {"citationID":"FkN0NTuR","properties":{"formattedCitation":"(Howard, 2022)","plainCitation":"(Howard, 2022)","noteIndex":0},"citationItems":[{"id":1776,"uris":["http://zotero.org/users/6040264/items/TABDPHLG"],"itemData":{"id":1776,"type":"article-journal","abstract":"Emotional engagement with climate change has been identified as an important research agenda. Recent studies have suggested parental worry for children and future generations are motives for climate activism, highlighting both personal and social justice concerns. A global parent-led climate justice movement specifically articulating this has emerged, yet currently remains under-researched. At the same time, social movement research has tended to overlook the social embeddedness of activism. To address these gaps in knowledge, this study used a qualitative mix of diary entries and interviews of UK-based mothers and fathers to investigate the overlapping emotional spaces of climate activism and parenting. It found that a parental lens on climate, informed by dystopian imaginings and processes of responsibilisation amplified fear and risk-related feelings, but were managed by channelling energy into a diverse array of collective action spaces. This led to positive emotions of hope and solidarity which were fostered and circulated within close personal relationships. In addition, the study found times and spaces which put a strain on affective engagement, and on partner relationships. The paper discusses the lack of moral anger in this sample of climate activists compared to previous research, and calls for further enquiry into the movement's development of intergenerational justice grievances.","container-title":"Emotion, Space and Society","DOI":"10.1016/j.emospa.2022.100894","ISSN":"1755-4586","journalAbbreviation":"Emotion, Space and Society","language":"en","page":"100894","source":"ScienceDirect","title":"When global problems come home: Engagement with climate change within the intersecting affective spaces of parenting and activism","title-short":"When global problems come home","volume":"44","author":[{"family":"Howard","given":"Lisa"}],"issued":{"date-parts":[["2022",8,1]]}}}],"schema":"https://github.com/citation-style-language/schema/raw/master/csl-citation.json"} </w:instrText>
      </w:r>
      <w:r w:rsidR="004B3225" w:rsidRPr="005344B4">
        <w:rPr>
          <w:rFonts w:cs="Times New Roman"/>
        </w:rPr>
        <w:fldChar w:fldCharType="separate"/>
      </w:r>
      <w:r w:rsidR="004B3225" w:rsidRPr="005344B4">
        <w:rPr>
          <w:rFonts w:cs="Times New Roman"/>
        </w:rPr>
        <w:t>(Howard, 2022)</w:t>
      </w:r>
      <w:r w:rsidR="004B3225" w:rsidRPr="005344B4">
        <w:rPr>
          <w:rFonts w:cs="Times New Roman"/>
        </w:rPr>
        <w:fldChar w:fldCharType="end"/>
      </w:r>
      <w:r w:rsidR="004B3225" w:rsidRPr="005344B4">
        <w:rPr>
          <w:rFonts w:cs="Times New Roman"/>
        </w:rPr>
        <w:t xml:space="preserve">. </w:t>
      </w:r>
      <w:r w:rsidRPr="005344B4">
        <w:rPr>
          <w:rFonts w:cs="Times New Roman"/>
        </w:rPr>
        <w:t xml:space="preserve">Lillian’s desire to talk about divorce </w:t>
      </w:r>
      <w:r w:rsidR="00DE35CF" w:rsidRPr="005344B4">
        <w:rPr>
          <w:rFonts w:cs="Times New Roman"/>
        </w:rPr>
        <w:t>may have been</w:t>
      </w:r>
      <w:r w:rsidRPr="005344B4">
        <w:rPr>
          <w:rFonts w:cs="Times New Roman"/>
        </w:rPr>
        <w:t xml:space="preserve"> appropriate to the topic of our discussion, however her ability to raise this was curtailed by her consenting adult. </w:t>
      </w:r>
    </w:p>
    <w:p w14:paraId="18C53790" w14:textId="4F2771F0" w:rsidR="00815A9D" w:rsidRPr="005344B4" w:rsidRDefault="00815A9D" w:rsidP="009811B0">
      <w:pPr>
        <w:spacing w:line="480" w:lineRule="auto"/>
        <w:rPr>
          <w:rFonts w:cs="Times New Roman"/>
        </w:rPr>
      </w:pPr>
      <w:r w:rsidRPr="005344B4">
        <w:rPr>
          <w:rFonts w:cs="Times New Roman"/>
        </w:rPr>
        <w:t xml:space="preserve">There is then a complex relationship between parental consent and child consent, where parental consent and steering of a research encounter can trump a child’s freedom to participate or not in research. The dual position of parent and researcher introduces a conflict of interest which makes my daughters’ consent questionable </w:t>
      </w:r>
      <w:r w:rsidR="004B3225" w:rsidRPr="005344B4">
        <w:rPr>
          <w:rFonts w:cs="Times New Roman"/>
        </w:rPr>
        <w:fldChar w:fldCharType="begin"/>
      </w:r>
      <w:r w:rsidR="004B3225" w:rsidRPr="005344B4">
        <w:rPr>
          <w:rFonts w:cs="Times New Roman"/>
        </w:rPr>
        <w:instrText xml:space="preserve"> ADDIN ZOTERO_ITEM CSL_CITATION {"citationID":"fV3UeKLp","properties":{"formattedCitation":"(Matthiesen and Szulevicz, 2018)","plainCitation":"(Matthiesen and Szulevicz, 2018)","noteIndex":0},"citationItems":[{"id":1828,"uris":["http://zotero.org/users/6040264/items/IEKG3LAF"],"itemData":{"id":1828,"type":"article-journal","abstract":"Doing research into the everyday lives of one's own children allows for a unique in-depth insight into the complexities of educational life. This article discusses the ethical dilemmas of this kind of research including issues of power, consent, emotional involvement, objectivity, and researcher positioning, arguing that research is always a risk-filled endeavor requiring vigilant ethical astuteness and moment-to-moment judgments, which are particularly radicalized when doing research with intimate others such as one's children.","container-title":"Anthropology &amp; Education Quarterly","DOI":"10.1111/aeq.12253","ISSN":"1548-1492","issue":"3","language":"en","license":"© 2018 by the American Anthropological Association","note":"_eprint: https://anthrosource.onlinelibrary.wiley.com/doi/pdf/10.1111/aeq.12253","page":"329-339","source":"Wiley Online Library","title":"Mom, Dad, and the Research Object: The Ethics of Conducting Research Based on Your Own Children's Everyday Life","title-short":"Mom, Dad, and the Research Object","volume":"49","author":[{"family":"Matthiesen","given":"Noomi"},{"family":"Szulevicz","given":"Thomas"}],"issued":{"date-parts":[["2018"]]}}}],"schema":"https://github.com/citation-style-language/schema/raw/master/csl-citation.json"} </w:instrText>
      </w:r>
      <w:r w:rsidR="004B3225" w:rsidRPr="005344B4">
        <w:rPr>
          <w:rFonts w:cs="Times New Roman"/>
        </w:rPr>
        <w:fldChar w:fldCharType="separate"/>
      </w:r>
      <w:r w:rsidR="004B3225" w:rsidRPr="005344B4">
        <w:rPr>
          <w:rFonts w:cs="Times New Roman"/>
        </w:rPr>
        <w:t>(Matthiesen and Szulevicz, 2018)</w:t>
      </w:r>
      <w:r w:rsidR="004B3225" w:rsidRPr="005344B4">
        <w:rPr>
          <w:rFonts w:cs="Times New Roman"/>
        </w:rPr>
        <w:fldChar w:fldCharType="end"/>
      </w:r>
      <w:r w:rsidR="004B3225" w:rsidRPr="005344B4">
        <w:rPr>
          <w:rFonts w:cs="Times New Roman"/>
        </w:rPr>
        <w:t>.</w:t>
      </w:r>
      <w:r w:rsidR="007452F9" w:rsidRPr="005344B4">
        <w:rPr>
          <w:rFonts w:cs="Times New Roman"/>
        </w:rPr>
        <w:t xml:space="preserve"> Throughout the empirical chapters I reflect on conversations and interactions with my eldest daughter, both in and beyond the sites. </w:t>
      </w:r>
      <w:r w:rsidR="00DF5E9B" w:rsidRPr="005344B4">
        <w:rPr>
          <w:rFonts w:cs="Times New Roman"/>
        </w:rPr>
        <w:t xml:space="preserve">As touched on below, autoethnography </w:t>
      </w:r>
      <w:r w:rsidR="00BB69EC" w:rsidRPr="005344B4">
        <w:rPr>
          <w:rFonts w:cs="Times New Roman"/>
        </w:rPr>
        <w:t xml:space="preserve">often implicates family members and close friends in ways which complicate matters of consent and anonymity.  </w:t>
      </w:r>
      <w:r w:rsidRPr="005344B4">
        <w:rPr>
          <w:rFonts w:cs="Times New Roman"/>
        </w:rPr>
        <w:t xml:space="preserve">To some extent their consent has been coopted, as their relationality to the unfolding of this project has in part been an inevitable consequence of researching a topic which is so closely tied to my </w:t>
      </w:r>
      <w:proofErr w:type="gramStart"/>
      <w:r w:rsidRPr="005344B4">
        <w:rPr>
          <w:rFonts w:cs="Times New Roman"/>
        </w:rPr>
        <w:t>becoming-parent</w:t>
      </w:r>
      <w:proofErr w:type="gramEnd"/>
      <w:r w:rsidRPr="005344B4">
        <w:rPr>
          <w:rFonts w:cs="Times New Roman"/>
        </w:rPr>
        <w:t xml:space="preserve"> in Anthropocene times. Before our autoethnographic visits, I explained the project, its aims and what we would do together to my eldest daughter a few times, quite informally and in very simple terms. She was 4 during our visit to Our Broken Planet and had turned 5 by the time we attended the Festival of Thrift. She was excited to ‘do mummy’s research’, but too young to really reflect on the possible consequences of taking part, or even what ‘doing mummy’s research’ meant. My younger daughter did not accompany us to the Museum; she was aged two and it would have been practically difficult for me to attend with </w:t>
      </w:r>
      <w:proofErr w:type="gramStart"/>
      <w:r w:rsidRPr="005344B4">
        <w:rPr>
          <w:rFonts w:cs="Times New Roman"/>
        </w:rPr>
        <w:t>both of them</w:t>
      </w:r>
      <w:proofErr w:type="gramEnd"/>
      <w:r w:rsidRPr="005344B4">
        <w:rPr>
          <w:rFonts w:cs="Times New Roman"/>
        </w:rPr>
        <w:t xml:space="preserve"> at the same time. She had just turned 3 when we visited the Festival of </w:t>
      </w:r>
      <w:r w:rsidR="00963094" w:rsidRPr="005344B4">
        <w:rPr>
          <w:rFonts w:cs="Times New Roman"/>
        </w:rPr>
        <w:t>Thrift but</w:t>
      </w:r>
      <w:r w:rsidRPr="005344B4">
        <w:rPr>
          <w:rFonts w:cs="Times New Roman"/>
        </w:rPr>
        <w:t xml:space="preserve"> was still too young to give meaningful informed consent. Their dad consented for them to take part in these research </w:t>
      </w:r>
      <w:r w:rsidR="00A077D9" w:rsidRPr="005344B4">
        <w:rPr>
          <w:rFonts w:cs="Times New Roman"/>
        </w:rPr>
        <w:t>visits and</w:t>
      </w:r>
      <w:r w:rsidRPr="005344B4">
        <w:rPr>
          <w:rFonts w:cs="Times New Roman"/>
        </w:rPr>
        <w:t xml:space="preserve"> understood the way in which reflections on our parent-child relationships have informed my project. However it could be argued that as my husband, he is just as invested in the success of this project and my performativity as an aspiring academic as I am </w:t>
      </w:r>
      <w:r w:rsidR="004B3225" w:rsidRPr="005344B4">
        <w:rPr>
          <w:rFonts w:cs="Times New Roman"/>
        </w:rPr>
        <w:fldChar w:fldCharType="begin"/>
      </w:r>
      <w:r w:rsidR="004B3225" w:rsidRPr="005344B4">
        <w:rPr>
          <w:rFonts w:cs="Times New Roman"/>
        </w:rPr>
        <w:instrText xml:space="preserve"> ADDIN ZOTERO_ITEM CSL_CITATION {"citationID":"51yrUF6I","properties":{"formattedCitation":"(Matthiesen and Szulevicz, 2018)","plainCitation":"(Matthiesen and Szulevicz, 2018)","noteIndex":0},"citationItems":[{"id":1828,"uris":["http://zotero.org/users/6040264/items/IEKG3LAF"],"itemData":{"id":1828,"type":"article-journal","abstract":"Doing research into the everyday lives of one's own children allows for a unique in-depth insight into the complexities of educational life. This article discusses the ethical dilemmas of this kind of research including issues of power, consent, emotional involvement, objectivity, and researcher positioning, arguing that research is always a risk-filled endeavor requiring vigilant ethical astuteness and moment-to-moment judgments, which are particularly radicalized when doing research with intimate others such as one's children.","container-title":"Anthropology &amp; Education Quarterly","DOI":"10.1111/aeq.12253","ISSN":"1548-1492","issue":"3","language":"en","license":"© 2018 by the American Anthropological Association","note":"_eprint: https://anthrosource.onlinelibrary.wiley.com/doi/pdf/10.1111/aeq.12253","page":"329-339","source":"Wiley Online Library","title":"Mom, Dad, and the Research Object: The Ethics of Conducting Research Based on Your Own Children's Everyday Life","title-short":"Mom, Dad, and the Research Object","volume":"49","author":[{"family":"Matthiesen","given":"Noomi"},{"family":"Szulevicz","given":"Thomas"}],"issued":{"date-parts":[["2018"]]}}}],"schema":"https://github.com/citation-style-language/schema/raw/master/csl-citation.json"} </w:instrText>
      </w:r>
      <w:r w:rsidR="004B3225" w:rsidRPr="005344B4">
        <w:rPr>
          <w:rFonts w:cs="Times New Roman"/>
        </w:rPr>
        <w:fldChar w:fldCharType="separate"/>
      </w:r>
      <w:r w:rsidR="004B3225" w:rsidRPr="005344B4">
        <w:rPr>
          <w:rFonts w:cs="Times New Roman"/>
        </w:rPr>
        <w:t>(Matthiesen and Szulevicz, 2018)</w:t>
      </w:r>
      <w:r w:rsidR="004B3225" w:rsidRPr="005344B4">
        <w:rPr>
          <w:rFonts w:cs="Times New Roman"/>
        </w:rPr>
        <w:fldChar w:fldCharType="end"/>
      </w:r>
      <w:r w:rsidR="004B3225" w:rsidRPr="005344B4">
        <w:rPr>
          <w:rFonts w:cs="Times New Roman"/>
        </w:rPr>
        <w:t>.</w:t>
      </w:r>
      <w:r w:rsidRPr="005344B4">
        <w:rPr>
          <w:rFonts w:cs="Times New Roman"/>
        </w:rPr>
        <w:t xml:space="preserve"> The issue of children consenting to participation and representation in their parents autoethnographic research is further compounded by an inability to provide one’s relations with anonymity</w:t>
      </w:r>
      <w:r w:rsidR="004B3225" w:rsidRPr="005344B4">
        <w:rPr>
          <w:rFonts w:cs="Times New Roman"/>
        </w:rPr>
        <w:t xml:space="preserve"> </w:t>
      </w:r>
      <w:r w:rsidR="004B3225" w:rsidRPr="005344B4">
        <w:rPr>
          <w:rFonts w:cs="Times New Roman"/>
        </w:rPr>
        <w:fldChar w:fldCharType="begin"/>
      </w:r>
      <w:r w:rsidR="004B3225" w:rsidRPr="005344B4">
        <w:rPr>
          <w:rFonts w:cs="Times New Roman"/>
        </w:rPr>
        <w:instrText xml:space="preserve"> ADDIN ZOTERO_ITEM CSL_CITATION {"citationID":"kaXMrDF1","properties":{"formattedCitation":"(Adams and Manning, 2015)","plainCitation":"(Adams and Manning, 2015)","noteIndex":0},"citationItems":[{"id":1826,"uris":["http://zotero.org/users/6040264/items/68YKVJJ9"],"itemData":{"id":1826,"type":"article-journal","container-title":"Journal of Family Theory and Review","page":"350-366","title":"Autoethnography and Family Research","author":[{"family":"Adams","given":"Tony"},{"family":"Manning","given":"Jimmie"}],"issued":{"date-parts":[["2015"]]}}}],"schema":"https://github.com/citation-style-language/schema/raw/master/csl-citation.json"} </w:instrText>
      </w:r>
      <w:r w:rsidR="004B3225" w:rsidRPr="005344B4">
        <w:rPr>
          <w:rFonts w:cs="Times New Roman"/>
        </w:rPr>
        <w:fldChar w:fldCharType="separate"/>
      </w:r>
      <w:r w:rsidR="004B3225" w:rsidRPr="005344B4">
        <w:rPr>
          <w:rFonts w:cs="Times New Roman"/>
        </w:rPr>
        <w:t>(Adams and Manning, 2015)</w:t>
      </w:r>
      <w:r w:rsidR="004B3225" w:rsidRPr="005344B4">
        <w:rPr>
          <w:rFonts w:cs="Times New Roman"/>
        </w:rPr>
        <w:fldChar w:fldCharType="end"/>
      </w:r>
      <w:r w:rsidRPr="005344B4">
        <w:rPr>
          <w:rFonts w:cs="Times New Roman"/>
        </w:rPr>
        <w:t xml:space="preserve"> as well as a consideration of the longer term risks of harm, some of which are unknowable</w:t>
      </w:r>
      <w:r w:rsidR="004B3225" w:rsidRPr="005344B4">
        <w:rPr>
          <w:rFonts w:cs="Times New Roman"/>
        </w:rPr>
        <w:t xml:space="preserve"> </w:t>
      </w:r>
      <w:r w:rsidR="004B3225" w:rsidRPr="005344B4">
        <w:rPr>
          <w:rFonts w:cs="Times New Roman"/>
        </w:rPr>
        <w:fldChar w:fldCharType="begin"/>
      </w:r>
      <w:r w:rsidR="004B3225" w:rsidRPr="005344B4">
        <w:rPr>
          <w:rFonts w:cs="Times New Roman"/>
        </w:rPr>
        <w:instrText xml:space="preserve"> ADDIN ZOTERO_ITEM CSL_CITATION {"citationID":"3FJW6pQn","properties":{"formattedCitation":"(Little and Little, 2021)","plainCitation":"(Little and Little, 2021)","noteIndex":0},"citationItems":[{"id":1192,"uris":["http://zotero.org/users/6040264/items/8YR7NXMT"],"itemData":{"id":1192,"type":"article-journal","abstract":"This paper, coauthored by mother and son (aged 10 at the time of writing, 12 at time of revisions), reports on the collaborative research experience during a 2.5-year-long autoethnographic study, which focused on bringing back the family heritage language after a 2-year break. Through a joint research diary, we regularly and rigorously chronicled both language-related conversations and our emotions linked to the process of bringing back the heritage language. Frustration, guilt, joy, exasperation, and pride were jointly discussed via what we call an un/familiar space. This paper explores the evolution of this space, linking it to Bhabha’s third space theory and Gadamer’s fusion of horizons. We present the un/familiar space both as an epistemological stance and as a methodological tool for intergenerational autoethnography, enabling both parents and children to engage with each other in a more neutral space, deliberately removed from traditional family roles. Further, we critically engage with the role of children as co-creators of knowledge within this space, contributing longitudinal data of co-construction and critical reflection from two generations to the research community.","container-title":"Qualitative Research","DOI":"10.1177/1468794121999018","ISSN":"1468-7941","journalAbbreviation":"Qualitative Research","language":"en","note":"publisher: SAGE Publications","page":"1468794121999018","source":"SAGE Journals","title":"An un/familiar space: children and parents as collaborators in autoethnographic family research","title-short":"An un/familiar space","author":[{"family":"Little","given":"Sabine"},{"family":"Little","given":"Toby"}],"issued":{"date-parts":[["2021",3,30]]}}}],"schema":"https://github.com/citation-style-language/schema/raw/master/csl-citation.json"} </w:instrText>
      </w:r>
      <w:r w:rsidR="004B3225" w:rsidRPr="005344B4">
        <w:rPr>
          <w:rFonts w:cs="Times New Roman"/>
        </w:rPr>
        <w:fldChar w:fldCharType="separate"/>
      </w:r>
      <w:r w:rsidR="004B3225" w:rsidRPr="005344B4">
        <w:rPr>
          <w:rFonts w:cs="Times New Roman"/>
        </w:rPr>
        <w:t>(Little and Little, 2021)</w:t>
      </w:r>
      <w:r w:rsidR="004B3225" w:rsidRPr="005344B4">
        <w:rPr>
          <w:rFonts w:cs="Times New Roman"/>
        </w:rPr>
        <w:fldChar w:fldCharType="end"/>
      </w:r>
      <w:r w:rsidR="004B3225" w:rsidRPr="005344B4">
        <w:rPr>
          <w:rFonts w:cs="Times New Roman"/>
        </w:rPr>
        <w:t>.</w:t>
      </w:r>
      <w:r w:rsidRPr="005344B4">
        <w:rPr>
          <w:rFonts w:cs="Times New Roman"/>
        </w:rPr>
        <w:t xml:space="preserve"> </w:t>
      </w:r>
    </w:p>
    <w:p w14:paraId="7FA45005" w14:textId="1E16A6D7" w:rsidR="00BC4096" w:rsidRPr="005344B4" w:rsidRDefault="00BC4096" w:rsidP="00901009">
      <w:pPr>
        <w:pStyle w:val="Heading3"/>
      </w:pPr>
      <w:bookmarkStart w:id="63" w:name="_Toc213581789"/>
      <w:r w:rsidRPr="005344B4">
        <w:lastRenderedPageBreak/>
        <w:t>3.</w:t>
      </w:r>
      <w:r w:rsidR="005E41A8" w:rsidRPr="005344B4">
        <w:t>6</w:t>
      </w:r>
      <w:r w:rsidRPr="005344B4">
        <w:t>.</w:t>
      </w:r>
      <w:r w:rsidR="005E41A8" w:rsidRPr="005344B4">
        <w:t>3</w:t>
      </w:r>
      <w:r w:rsidRPr="005344B4">
        <w:t xml:space="preserve"> Anonymity</w:t>
      </w:r>
      <w:bookmarkEnd w:id="63"/>
    </w:p>
    <w:p w14:paraId="0FEC3AFE" w14:textId="6E63B1C4" w:rsidR="0053599F" w:rsidRPr="005344B4" w:rsidRDefault="0053599F" w:rsidP="009811B0">
      <w:pPr>
        <w:spacing w:line="480" w:lineRule="auto"/>
        <w:rPr>
          <w:rFonts w:cs="Times New Roman"/>
        </w:rPr>
      </w:pPr>
      <w:r w:rsidRPr="005344B4">
        <w:rPr>
          <w:rFonts w:cs="Times New Roman"/>
        </w:rPr>
        <w:t>Throughout the study I have sought to anonymise anyone who I spoke to during ethnographic visits as well as those who I interviewed more formally. Many of the informal encounters I had with staff, volunteers and families across the different sites were brief informal chats, where names weren’t exchanged, and no identifying data was collected. I did collect personal data from the 7 parent activists I interviewed over Zoom as a follow up to participant observation at The Big One. This included nationality, ethnicity, place of residence, marital status, relationships between participants, children’s age and at least one email address to contact participants for any follow up questions or to provide a summary of research findings.</w:t>
      </w:r>
      <w:r w:rsidR="004F15CF" w:rsidRPr="005344B4">
        <w:rPr>
          <w:rFonts w:cs="Times New Roman"/>
        </w:rPr>
        <w:t xml:space="preserve"> Upon reflection, it would have been valuable to </w:t>
      </w:r>
      <w:r w:rsidR="00384157" w:rsidRPr="005344B4">
        <w:rPr>
          <w:rFonts w:cs="Times New Roman"/>
        </w:rPr>
        <w:t xml:space="preserve">have collected data on family composition, </w:t>
      </w:r>
      <w:r w:rsidR="00130EDA" w:rsidRPr="005344B4">
        <w:rPr>
          <w:rFonts w:cs="Times New Roman"/>
        </w:rPr>
        <w:t>as it was not always clear how family dynamics worked with other parents/carers in relation to attending protests.</w:t>
      </w:r>
      <w:r w:rsidR="003D5C69" w:rsidRPr="005344B4">
        <w:rPr>
          <w:rFonts w:cs="Times New Roman"/>
        </w:rPr>
        <w:t xml:space="preserve"> However, as in the vignette above, some insights about family composition did come out in the interviews themselves. </w:t>
      </w:r>
      <w:r w:rsidRPr="005344B4">
        <w:rPr>
          <w:rFonts w:cs="Times New Roman"/>
        </w:rPr>
        <w:t xml:space="preserve"> This data was anonymised after collection using pseudonyms which were allocated to the corresponding interview recordings and transcripts, with email addresses and names held separately in a password encrypted file – all interviewees chose to have their email addresses stored to receive a summary of the project findings </w:t>
      </w:r>
      <w:proofErr w:type="gramStart"/>
      <w:r w:rsidRPr="005344B4">
        <w:rPr>
          <w:rFonts w:cs="Times New Roman"/>
        </w:rPr>
        <w:t>at a later date</w:t>
      </w:r>
      <w:proofErr w:type="gramEnd"/>
      <w:r w:rsidRPr="005344B4">
        <w:rPr>
          <w:rFonts w:cs="Times New Roman"/>
        </w:rPr>
        <w:t>.</w:t>
      </w:r>
    </w:p>
    <w:p w14:paraId="749FDF43" w14:textId="77777777" w:rsidR="0053599F" w:rsidRPr="005344B4" w:rsidRDefault="0053599F" w:rsidP="009811B0">
      <w:pPr>
        <w:spacing w:line="480" w:lineRule="auto"/>
        <w:rPr>
          <w:rFonts w:cs="Times New Roman"/>
        </w:rPr>
      </w:pPr>
      <w:r w:rsidRPr="005344B4">
        <w:rPr>
          <w:rFonts w:cs="Times New Roman"/>
        </w:rPr>
        <w:t xml:space="preserve">However, providing anonymity for my children within the autoethnographic vignettes and reflections is virtually impossible. This is not the case for all autoethnographic accounts involving familial others, however in my case at least for now, it would be very easy for those who know me and to identify my children from my autoethnographic accounts. I have opted to use pseudonyms to provide a veil of anonymity (Edwards 2023), which I anticipate will offer a layer of protection from them being identified by those who we do not know – for example to try to avoid future internet searches of searches of their names picking up my published accounts of our interactions in early childhood. I have also carefully considered which anecdotes, conversations, and reflections to include in this thesis in the knowledge that the identity of my daughters and husband will not be protected, as well as acknowledging that autoethnography involves making myself vulnerable, too. This requires an ongoing deliberation on possible harms now and in the future that may come from my portrayal of identifiable others. </w:t>
      </w:r>
    </w:p>
    <w:p w14:paraId="078DC135" w14:textId="5947E84E" w:rsidR="00067A77" w:rsidRPr="005344B4" w:rsidRDefault="005E41A8" w:rsidP="00901009">
      <w:pPr>
        <w:pStyle w:val="Heading3"/>
      </w:pPr>
      <w:bookmarkStart w:id="64" w:name="_Toc213581790"/>
      <w:r w:rsidRPr="005344B4">
        <w:lastRenderedPageBreak/>
        <w:t xml:space="preserve">3.6.4 </w:t>
      </w:r>
      <w:r w:rsidR="00067A77" w:rsidRPr="005344B4">
        <w:t>Evaluating the risk of future harms</w:t>
      </w:r>
      <w:bookmarkEnd w:id="64"/>
    </w:p>
    <w:p w14:paraId="0A1CA25F" w14:textId="50DA0363" w:rsidR="00067A77" w:rsidRPr="005344B4" w:rsidRDefault="00067A77" w:rsidP="009811B0">
      <w:pPr>
        <w:spacing w:line="480" w:lineRule="auto"/>
        <w:rPr>
          <w:rFonts w:cs="Times New Roman"/>
        </w:rPr>
      </w:pPr>
      <w:r w:rsidRPr="005344B4">
        <w:rPr>
          <w:rFonts w:cs="Times New Roman"/>
        </w:rPr>
        <w:t>Relational ethics requires that we also grapple with ‘the reality and practice of changing relationships with our research participants over time,’</w:t>
      </w:r>
      <w:r w:rsidR="004B3225" w:rsidRPr="005344B4">
        <w:rPr>
          <w:rFonts w:cs="Times New Roman"/>
        </w:rPr>
        <w:fldChar w:fldCharType="begin"/>
      </w:r>
      <w:r w:rsidR="002E2D8C" w:rsidRPr="005344B4">
        <w:rPr>
          <w:rFonts w:cs="Times New Roman"/>
        </w:rPr>
        <w:instrText xml:space="preserve"> ADDIN ZOTERO_ITEM CSL_CITATION {"citationID":"NVCpv64l","properties":{"formattedCitation":"(Ellis, 2007, p. 4)","plainCitation":"(Ellis, 2007, p. 4)","noteIndex":0},"citationItems":[{"id":2284,"uris":["http://zotero.org/users/6040264/items/EQISAHQE"],"itemData":{"id":2284,"type":"article-journal","abstract":"This article focuses on relational ethics in research with intimate others. Relational ethics requires researchers to act from our hearts and minds, acknowledge our interpersonal bonds to others, and take responsibility for actions and their consequences. Calling on her own research studies, the author examines relational ethics in ethnographies in which researchers are friends with or become friends with participants over the course of their projects. Then she examines autoethnographic narratives in which researchers include intimate others in stories focusing on their own experience. Considering ethical responsibilities to identifiable others, she discusses writing about those who are alive and those who have died. She then reflects on the ways co-constructed autoethnographies circumvent some of the ethical issues in traditional qualitative studies on unfamiliar others, yet avoid some of the ethical concerns in writing about intimate others. The last section presents advice for those who long to write about intimate others.","container-title":"Qualitative Inquiry","DOI":"10.1177/1077800406294947","ISSN":"1077-8004","issue":"1","language":"en","note":"publisher: SAGE Publications Inc","page":"3-29","source":"SAGE Journals","title":"Telling Secrets, Revealing Lives: Relational Ethics in Research With Intimate Others","title-short":"Telling Secrets, Revealing Lives","volume":"13","author":[{"family":"Ellis","given":"Carolyn"}],"issued":{"date-parts":[["2007",1,1]]}},"locator":"4","label":"page"}],"schema":"https://github.com/citation-style-language/schema/raw/master/csl-citation.json"} </w:instrText>
      </w:r>
      <w:r w:rsidR="004B3225" w:rsidRPr="005344B4">
        <w:rPr>
          <w:rFonts w:cs="Times New Roman"/>
        </w:rPr>
        <w:fldChar w:fldCharType="separate"/>
      </w:r>
      <w:r w:rsidR="002E2D8C" w:rsidRPr="005344B4">
        <w:rPr>
          <w:rFonts w:cs="Times New Roman"/>
        </w:rPr>
        <w:t>(Ellis, 2007, p. 4)</w:t>
      </w:r>
      <w:r w:rsidR="004B3225" w:rsidRPr="005344B4">
        <w:rPr>
          <w:rFonts w:cs="Times New Roman"/>
        </w:rPr>
        <w:fldChar w:fldCharType="end"/>
      </w:r>
      <w:r w:rsidR="002E2D8C" w:rsidRPr="005344B4">
        <w:rPr>
          <w:rFonts w:cs="Times New Roman"/>
        </w:rPr>
        <w:t xml:space="preserve"> </w:t>
      </w:r>
      <w:r w:rsidRPr="005344B4">
        <w:rPr>
          <w:rFonts w:cs="Times New Roman"/>
        </w:rPr>
        <w:t xml:space="preserve">which may require revisiting research long after it has been published, as well as a consideration of the possible future harms that may arise for my children. My relationship with my children as well as my sense of self has shifted significantly since I started out on this research journey, beginning </w:t>
      </w:r>
      <w:r w:rsidR="00F766B9">
        <w:rPr>
          <w:rFonts w:cs="Times New Roman"/>
        </w:rPr>
        <w:t>master’s degree</w:t>
      </w:r>
      <w:r w:rsidRPr="005344B4">
        <w:rPr>
          <w:rFonts w:cs="Times New Roman"/>
        </w:rPr>
        <w:t xml:space="preserve"> as a new mother to a </w:t>
      </w:r>
      <w:r w:rsidR="00F766B9" w:rsidRPr="005344B4">
        <w:rPr>
          <w:rFonts w:cs="Times New Roman"/>
        </w:rPr>
        <w:t>four-week-old</w:t>
      </w:r>
      <w:r w:rsidRPr="005344B4">
        <w:rPr>
          <w:rFonts w:cs="Times New Roman"/>
        </w:rPr>
        <w:t xml:space="preserve">, and submitting my PhD thesis with three children aged </w:t>
      </w:r>
      <w:r w:rsidR="002E2D8C" w:rsidRPr="005344B4">
        <w:rPr>
          <w:rFonts w:cs="Times New Roman"/>
        </w:rPr>
        <w:t>eight</w:t>
      </w:r>
      <w:r w:rsidRPr="005344B4">
        <w:rPr>
          <w:rFonts w:cs="Times New Roman"/>
        </w:rPr>
        <w:t xml:space="preserve">, </w:t>
      </w:r>
      <w:r w:rsidR="002E2D8C" w:rsidRPr="005344B4">
        <w:rPr>
          <w:rFonts w:cs="Times New Roman"/>
        </w:rPr>
        <w:t>five</w:t>
      </w:r>
      <w:r w:rsidRPr="005344B4">
        <w:rPr>
          <w:rFonts w:cs="Times New Roman"/>
        </w:rPr>
        <w:t xml:space="preserve"> and </w:t>
      </w:r>
      <w:r w:rsidR="002E2D8C" w:rsidRPr="005344B4">
        <w:rPr>
          <w:rFonts w:cs="Times New Roman"/>
        </w:rPr>
        <w:t>one</w:t>
      </w:r>
      <w:r w:rsidRPr="005344B4">
        <w:rPr>
          <w:rFonts w:cs="Times New Roman"/>
        </w:rPr>
        <w:t xml:space="preserve">. The family interactions and dialogue we have now looks very different from the conversations and encounters which mostly took place during 2022. The observations and anecdotes of interactions with my children which are dotted throughout this thesis </w:t>
      </w:r>
      <w:r w:rsidR="00F766B9" w:rsidRPr="005344B4">
        <w:rPr>
          <w:rFonts w:cs="Times New Roman"/>
        </w:rPr>
        <w:t>as fragments</w:t>
      </w:r>
      <w:r w:rsidRPr="005344B4">
        <w:rPr>
          <w:rFonts w:cs="Times New Roman"/>
        </w:rPr>
        <w:t xml:space="preserve"> of a bricolage story are mostly mundane and commonplace, interactions which may seem familiar, banal or barely note-worthy to those who interact with young children regularly (Edwards 2023). I don’t anticipate them to cause harm to my children or family more generally as they don’t deal with particularly sensitive or intimate topics</w:t>
      </w:r>
      <w:r w:rsidR="002E2D8C" w:rsidRPr="005344B4">
        <w:rPr>
          <w:rFonts w:cs="Times New Roman"/>
        </w:rPr>
        <w:fldChar w:fldCharType="begin"/>
      </w:r>
      <w:r w:rsidR="002E2D8C" w:rsidRPr="005344B4">
        <w:rPr>
          <w:rFonts w:cs="Times New Roman"/>
        </w:rPr>
        <w:instrText xml:space="preserve"> ADDIN ZOTERO_ITEM CSL_CITATION {"citationID":"F4LcJmYV","properties":{"formattedCitation":"(Adams and Manning, 2015)","plainCitation":"(Adams and Manning, 2015)","noteIndex":0},"citationItems":[{"id":1826,"uris":["http://zotero.org/users/6040264/items/68YKVJJ9"],"itemData":{"id":1826,"type":"article-journal","container-title":"Journal of Family Theory and Review","page":"350-366","title":"Autoethnography and Family Research","author":[{"family":"Adams","given":"Tony"},{"family":"Manning","given":"Jimmie"}],"issued":{"date-parts":[["2015"]]}}}],"schema":"https://github.com/citation-style-language/schema/raw/master/csl-citation.json"} </w:instrText>
      </w:r>
      <w:r w:rsidR="002E2D8C" w:rsidRPr="005344B4">
        <w:rPr>
          <w:rFonts w:cs="Times New Roman"/>
        </w:rPr>
        <w:fldChar w:fldCharType="separate"/>
      </w:r>
      <w:r w:rsidR="002E2D8C" w:rsidRPr="005344B4">
        <w:rPr>
          <w:rFonts w:cs="Times New Roman"/>
        </w:rPr>
        <w:t>(Adams and Manning, 2015)</w:t>
      </w:r>
      <w:r w:rsidR="002E2D8C" w:rsidRPr="005344B4">
        <w:rPr>
          <w:rFonts w:cs="Times New Roman"/>
        </w:rPr>
        <w:fldChar w:fldCharType="end"/>
      </w:r>
      <w:r w:rsidR="002E2D8C" w:rsidRPr="005344B4">
        <w:rPr>
          <w:rFonts w:cs="Times New Roman"/>
        </w:rPr>
        <w:t xml:space="preserve">. </w:t>
      </w:r>
      <w:r w:rsidRPr="005344B4">
        <w:rPr>
          <w:rFonts w:cs="Times New Roman"/>
        </w:rPr>
        <w:t>As a parent-researcher, my commitment to my children extends far beyond this research project into the uncertain future, this ongoing caring relation underlies the ongoing ethical deliberation and reflection on including them in this research.</w:t>
      </w:r>
    </w:p>
    <w:p w14:paraId="78DB53C0" w14:textId="7F3D2277" w:rsidR="00997546" w:rsidRPr="002D4D39" w:rsidRDefault="00997546" w:rsidP="00901009">
      <w:pPr>
        <w:pStyle w:val="Heading2"/>
      </w:pPr>
      <w:bookmarkStart w:id="65" w:name="_Toc213581791"/>
      <w:r w:rsidRPr="002D4D39">
        <w:t>3.</w:t>
      </w:r>
      <w:r w:rsidR="005E41A8" w:rsidRPr="002D4D39">
        <w:t>7</w:t>
      </w:r>
      <w:r w:rsidR="00FC24F1" w:rsidRPr="002D4D39">
        <w:t xml:space="preserve"> </w:t>
      </w:r>
      <w:r w:rsidRPr="002D4D39">
        <w:t>Impacts of COVID-19</w:t>
      </w:r>
      <w:bookmarkEnd w:id="65"/>
    </w:p>
    <w:p w14:paraId="4FB5E3AD" w14:textId="159FEBD2" w:rsidR="0053599F" w:rsidRPr="005344B4" w:rsidRDefault="00997546" w:rsidP="009811B0">
      <w:pPr>
        <w:spacing w:line="480" w:lineRule="auto"/>
        <w:rPr>
          <w:rFonts w:cs="Times New Roman"/>
        </w:rPr>
      </w:pPr>
      <w:r w:rsidRPr="005344B4">
        <w:rPr>
          <w:rFonts w:cs="Times New Roman"/>
        </w:rPr>
        <w:t xml:space="preserve">It is worth summarising briefly the impacts of COVID-19 on this study, which I began to work up in September 2019, some of which are referenced throughout this chapter. The initial proposal for this project began to take form amidst the turmoil, uncertainty and fear of a new coronavirus pathogen, which originated in China in 2019, and rapidly spread throughout the world, causing acute illness, millions of premature deaths and as we later learned, longer term chronic health problems. In March 2020, the UK government brought Lockdown measures to reduce social </w:t>
      </w:r>
      <w:r w:rsidR="00F766B9" w:rsidRPr="005344B4">
        <w:rPr>
          <w:rFonts w:cs="Times New Roman"/>
        </w:rPr>
        <w:t>contact and</w:t>
      </w:r>
      <w:r w:rsidRPr="005344B4">
        <w:rPr>
          <w:rFonts w:cs="Times New Roman"/>
        </w:rPr>
        <w:t xml:space="preserve"> limit the spread of the virus until a </w:t>
      </w:r>
      <w:r w:rsidR="00A67FDC" w:rsidRPr="005344B4">
        <w:rPr>
          <w:rFonts w:cs="Times New Roman"/>
        </w:rPr>
        <w:t>longer-term</w:t>
      </w:r>
      <w:r w:rsidRPr="005344B4">
        <w:rPr>
          <w:rFonts w:cs="Times New Roman"/>
        </w:rPr>
        <w:t xml:space="preserve"> solution could be found. The impacts of COVID-19 on UK Universities and their staff and students have been widespread, and ongoing, differentiated unequally and experienced differently across different bodies and subject positions. In my case, the impacts and </w:t>
      </w:r>
      <w:r w:rsidRPr="005344B4">
        <w:rPr>
          <w:rFonts w:cs="Times New Roman"/>
        </w:rPr>
        <w:lastRenderedPageBreak/>
        <w:t xml:space="preserve">interruptions caused by COVID were compounded by other factors, including existing caring responsibilities, pregnancy (I was 12 weeks pregnant when </w:t>
      </w:r>
      <w:r w:rsidR="00A876E6" w:rsidRPr="005344B4">
        <w:rPr>
          <w:rFonts w:cs="Times New Roman"/>
        </w:rPr>
        <w:t>Lockdown measures were introduced in the UK</w:t>
      </w:r>
      <w:r w:rsidRPr="005344B4">
        <w:rPr>
          <w:rFonts w:cs="Times New Roman"/>
        </w:rPr>
        <w:t xml:space="preserve">) and a subsequent 1-year concession from studies for Maternity Leave. Although many years have now passed between the outbreak of COVID-19 and the submission date of this thesis, the short- and longer-term fallout from COVID-19 not only impacted my ability to submit my proposal in a timely </w:t>
      </w:r>
      <w:r w:rsidR="001A0814" w:rsidRPr="005344B4">
        <w:rPr>
          <w:rFonts w:cs="Times New Roman"/>
        </w:rPr>
        <w:t>fashion but</w:t>
      </w:r>
      <w:r w:rsidRPr="005344B4">
        <w:rPr>
          <w:rFonts w:cs="Times New Roman"/>
        </w:rPr>
        <w:t xml:space="preserve"> placed significant time constraints on my fieldwork and data gathering; resulting in a far shallower engagement with the field sites than initially planned. This combination of factors meant that I had fallen behind my original </w:t>
      </w:r>
      <w:r w:rsidR="000B0CF1" w:rsidRPr="005344B4">
        <w:rPr>
          <w:rFonts w:cs="Times New Roman"/>
        </w:rPr>
        <w:t>timeline and</w:t>
      </w:r>
      <w:r w:rsidRPr="005344B4">
        <w:rPr>
          <w:rFonts w:cs="Times New Roman"/>
        </w:rPr>
        <w:t xml:space="preserve"> was advised to reduce the data gathering phase from 1 year to around 4 months </w:t>
      </w:r>
      <w:proofErr w:type="gramStart"/>
      <w:r w:rsidRPr="005344B4">
        <w:rPr>
          <w:rFonts w:cs="Times New Roman"/>
        </w:rPr>
        <w:t>in order to</w:t>
      </w:r>
      <w:proofErr w:type="gramEnd"/>
      <w:r w:rsidRPr="005344B4">
        <w:rPr>
          <w:rFonts w:cs="Times New Roman"/>
        </w:rPr>
        <w:t xml:space="preserve"> stay on track. These time constraints also meant I had to shift my methods very quickly from longer term interventions which included the development of creative methodologies, to more short term ‘event ethnography’ data collection, following up with traditional interviews in the case of The Big One. Employing a method of ethnographic bricolage and autoethnography has enabled me to draw deep insights for data collected during visits to each site, as I discuss further below.  Aside from the practical and temporal limits on my data collection, the combined disruptions of COVID-19 and the birth of my second child (and later in 2024, my third child) had a significant impact on my mental health and physical wellbeing.</w:t>
      </w:r>
      <w:r w:rsidR="00A876E6" w:rsidRPr="005344B4">
        <w:rPr>
          <w:rFonts w:cs="Times New Roman"/>
        </w:rPr>
        <w:t xml:space="preserve"> This caused long term negative effects on my confidence in my ability as a researcher and the project itself. </w:t>
      </w:r>
      <w:r w:rsidRPr="005344B4">
        <w:rPr>
          <w:rFonts w:cs="Times New Roman"/>
        </w:rPr>
        <w:t>On the other hand, I can now look back and say that I have in some ways benefited from a slower research process</w:t>
      </w:r>
      <w:r w:rsidR="002E2D8C" w:rsidRPr="005344B4">
        <w:rPr>
          <w:rFonts w:cs="Times New Roman"/>
        </w:rPr>
        <w:fldChar w:fldCharType="begin"/>
      </w:r>
      <w:r w:rsidR="002E2D8C" w:rsidRPr="005344B4">
        <w:rPr>
          <w:rFonts w:cs="Times New Roman"/>
        </w:rPr>
        <w:instrText xml:space="preserve"> ADDIN ZOTERO_ITEM CSL_CITATION {"citationID":"cg3HBCx3","properties":{"formattedCitation":"(Mountz {\\i{}et al.}, 2015)","plainCitation":"(Mountz et al., 2015)","noteIndex":0},"citationItems":[{"id":1222,"uris":["http://zotero.org/users/6040264/items/98QBR6BM"],"itemData":{"id":1222,"type":"article-journal","abstract":"The neoliberal university requires high productivity in compressed time frames. Though the neoliberal transformation of the university is well documented, the isolating effects and embodied work conditions of such increasing demands are too rarely discussed. In this article, we develop a feminist ethics of care that challenges these working conditions. Our politics foreground collective action and the contention that good scholarship requires time: to think, write, read, research, analyze, edit, organize, and resist the growing administrative and professional demands that disrupt these crucial processes of intellectual growth and personal freedom. This collectively written article explores alternatives to the fast-paced, metric-oriented neoliberal university through a slow-moving conversation on ways to slow down and claim time for slow scholarship and collective action informed by feminist politics. We examine temporal regimes of the neoliberal university and their embodied effects. We then consider strategies for slowing scholarship with the objective of contributing to the slow scholarship movement. This slowing down represents both a commitment to good scholarship, teaching, and service and a collective feminist ethics of care that challenges the accelerated time and elitism of the neoliberal university. Above all, we argue in favor of the slow scholarship movement and contribute some resistance strategies that foreground collaborative, collective, communal ways forward.","container-title":"ACME: An International Journal for Critical Geographies","ISSN":"1492-9732","issue":"4","language":"en","license":"Copyright (c)","note":"number: 4","page":"1235-1259","source":"www.acme-journal.org","title":"For Slow Scholarship: A Feminist Politics of Resistance through Collective Action in the Neoliberal University","title-short":"For Slow Scholarship","volume":"14","author":[{"family":"Mountz","given":"Alison"},{"family":"Bonds","given":"Anne"},{"family":"Mansfield","given":"Becky"},{"family":"Loyd","given":"Jenna"},{"family":"Hyndman","given":"Jennifer"},{"family":"Walton-Roberts","given":"Margaret"},{"family":"Basu","given":"Ranu"},{"family":"Whitson","given":"Risa"},{"family":"Hawkins","given":"Roberta"},{"family":"Hamilton","given":"Trina"},{"family":"Curran","given":"Winifred"}],"issued":{"date-parts":[["2015",8,18]]}}}],"schema":"https://github.com/citation-style-language/schema/raw/master/csl-citation.json"} </w:instrText>
      </w:r>
      <w:r w:rsidR="002E2D8C" w:rsidRPr="005344B4">
        <w:rPr>
          <w:rFonts w:cs="Times New Roman"/>
        </w:rPr>
        <w:fldChar w:fldCharType="separate"/>
      </w:r>
      <w:r w:rsidR="002E2D8C" w:rsidRPr="005344B4">
        <w:rPr>
          <w:rFonts w:cs="Times New Roman"/>
        </w:rPr>
        <w:t xml:space="preserve">(Mountz </w:t>
      </w:r>
      <w:r w:rsidR="002E2D8C" w:rsidRPr="005344B4">
        <w:rPr>
          <w:rFonts w:cs="Times New Roman"/>
          <w:i/>
          <w:iCs/>
        </w:rPr>
        <w:t>et al.</w:t>
      </w:r>
      <w:r w:rsidR="002E2D8C" w:rsidRPr="005344B4">
        <w:rPr>
          <w:rFonts w:cs="Times New Roman"/>
        </w:rPr>
        <w:t>, 2015)</w:t>
      </w:r>
      <w:r w:rsidR="002E2D8C" w:rsidRPr="005344B4">
        <w:rPr>
          <w:rFonts w:cs="Times New Roman"/>
        </w:rPr>
        <w:fldChar w:fldCharType="end"/>
      </w:r>
      <w:r w:rsidR="002E2D8C" w:rsidRPr="005344B4">
        <w:rPr>
          <w:rFonts w:cs="Times New Roman"/>
        </w:rPr>
        <w:t xml:space="preserve">, </w:t>
      </w:r>
      <w:r w:rsidRPr="005344B4">
        <w:rPr>
          <w:rFonts w:cs="Times New Roman"/>
        </w:rPr>
        <w:t xml:space="preserve">in which I have had more time to develop a deep engagement with a wide body of theoretical, conceptual and empirical work. This is what I seek to bring to bear </w:t>
      </w:r>
      <w:r w:rsidR="002E2D8C" w:rsidRPr="005344B4">
        <w:rPr>
          <w:rFonts w:cs="Times New Roman"/>
        </w:rPr>
        <w:t>o</w:t>
      </w:r>
      <w:r w:rsidRPr="005344B4">
        <w:rPr>
          <w:rFonts w:cs="Times New Roman"/>
        </w:rPr>
        <w:t xml:space="preserve">n my empirical chapters. </w:t>
      </w:r>
    </w:p>
    <w:p w14:paraId="21F491CD" w14:textId="6F61CE92" w:rsidR="005F4ABF" w:rsidRPr="002D4D39" w:rsidRDefault="005F4ABF" w:rsidP="00901009">
      <w:pPr>
        <w:pStyle w:val="Heading2"/>
      </w:pPr>
      <w:bookmarkStart w:id="66" w:name="_Toc213581792"/>
      <w:r w:rsidRPr="002D4D39">
        <w:t>3.</w:t>
      </w:r>
      <w:r w:rsidR="005E41A8" w:rsidRPr="002D4D39">
        <w:t>8</w:t>
      </w:r>
      <w:r w:rsidR="00FF0491" w:rsidRPr="002D4D39">
        <w:t xml:space="preserve"> Limits of the study</w:t>
      </w:r>
      <w:bookmarkEnd w:id="66"/>
    </w:p>
    <w:p w14:paraId="01D1B869" w14:textId="5DF25AAB" w:rsidR="000769A5" w:rsidRPr="005344B4" w:rsidRDefault="008A7230" w:rsidP="009811B0">
      <w:pPr>
        <w:spacing w:line="480" w:lineRule="auto"/>
        <w:rPr>
          <w:rFonts w:cs="Times New Roman"/>
        </w:rPr>
      </w:pPr>
      <w:r w:rsidRPr="005344B4">
        <w:rPr>
          <w:rFonts w:cs="Times New Roman"/>
        </w:rPr>
        <w:t xml:space="preserve">I have touched on some of the practical and personal limits that COVID-19 placed on this study, as well as acknowledging that ethnographic enquiry, with its focus on experience, </w:t>
      </w:r>
      <w:r w:rsidR="00C0721B" w:rsidRPr="005344B4">
        <w:rPr>
          <w:rFonts w:cs="Times New Roman"/>
        </w:rPr>
        <w:t xml:space="preserve">generates a </w:t>
      </w:r>
      <w:r w:rsidR="00997546" w:rsidRPr="005344B4">
        <w:rPr>
          <w:rFonts w:cs="Times New Roman"/>
        </w:rPr>
        <w:t xml:space="preserve">necessarily partial account. I have accounted for the ways in which my personal </w:t>
      </w:r>
      <w:r w:rsidR="005A0668" w:rsidRPr="005344B4">
        <w:rPr>
          <w:rFonts w:cs="Times New Roman"/>
        </w:rPr>
        <w:t xml:space="preserve">life intermingles with my research topic in ways which illuminate the experiences of others and </w:t>
      </w:r>
      <w:r w:rsidR="00B27053" w:rsidRPr="005344B4">
        <w:rPr>
          <w:rFonts w:cs="Times New Roman"/>
        </w:rPr>
        <w:t>foreground</w:t>
      </w:r>
      <w:r w:rsidR="005A0668" w:rsidRPr="005344B4">
        <w:rPr>
          <w:rFonts w:cs="Times New Roman"/>
        </w:rPr>
        <w:t xml:space="preserve"> the emotive, intimate and everyday ways in which environmental politics </w:t>
      </w:r>
      <w:r w:rsidR="00B27053" w:rsidRPr="005344B4">
        <w:rPr>
          <w:rFonts w:cs="Times New Roman"/>
        </w:rPr>
        <w:t>emerge within family settings and relations</w:t>
      </w:r>
      <w:r w:rsidR="000F60B4" w:rsidRPr="005344B4">
        <w:rPr>
          <w:rFonts w:cs="Times New Roman"/>
        </w:rPr>
        <w:t xml:space="preserve">. </w:t>
      </w:r>
      <w:r w:rsidR="001852F9" w:rsidRPr="005344B4">
        <w:rPr>
          <w:rFonts w:cs="Times New Roman"/>
        </w:rPr>
        <w:t xml:space="preserve"> </w:t>
      </w:r>
      <w:r w:rsidR="00190990" w:rsidRPr="005344B4">
        <w:rPr>
          <w:rFonts w:cs="Times New Roman"/>
        </w:rPr>
        <w:t>The</w:t>
      </w:r>
      <w:r w:rsidR="001852F9" w:rsidRPr="005344B4">
        <w:rPr>
          <w:rFonts w:cs="Times New Roman"/>
        </w:rPr>
        <w:t xml:space="preserve"> focus </w:t>
      </w:r>
      <w:r w:rsidR="00190990" w:rsidRPr="005344B4">
        <w:rPr>
          <w:rFonts w:cs="Times New Roman"/>
        </w:rPr>
        <w:t xml:space="preserve">of the study </w:t>
      </w:r>
      <w:r w:rsidR="001852F9" w:rsidRPr="005344B4">
        <w:rPr>
          <w:rFonts w:cs="Times New Roman"/>
        </w:rPr>
        <w:t xml:space="preserve">on environmental concern </w:t>
      </w:r>
      <w:r w:rsidR="007E7E64" w:rsidRPr="005344B4">
        <w:rPr>
          <w:rFonts w:cs="Times New Roman"/>
        </w:rPr>
        <w:t>and sites of neoliberal environmentalism</w:t>
      </w:r>
      <w:r w:rsidR="00190990" w:rsidRPr="005344B4">
        <w:rPr>
          <w:rFonts w:cs="Times New Roman"/>
        </w:rPr>
        <w:t xml:space="preserve"> does</w:t>
      </w:r>
      <w:r w:rsidR="007E7E64" w:rsidRPr="005344B4">
        <w:rPr>
          <w:rFonts w:cs="Times New Roman"/>
        </w:rPr>
        <w:t xml:space="preserve"> lack a deeper </w:t>
      </w:r>
      <w:r w:rsidR="007E7E64" w:rsidRPr="005344B4">
        <w:rPr>
          <w:rFonts w:cs="Times New Roman"/>
        </w:rPr>
        <w:lastRenderedPageBreak/>
        <w:t xml:space="preserve">political engagement with </w:t>
      </w:r>
      <w:r w:rsidR="00505D8A" w:rsidRPr="005344B4">
        <w:rPr>
          <w:rFonts w:cs="Times New Roman"/>
        </w:rPr>
        <w:t xml:space="preserve">forms of right-wing environmentalism </w:t>
      </w:r>
      <w:r w:rsidR="000C4AEF" w:rsidRPr="005344B4">
        <w:rPr>
          <w:rFonts w:cs="Times New Roman"/>
        </w:rPr>
        <w:t>(</w:t>
      </w:r>
      <w:r w:rsidR="00DE099B" w:rsidRPr="005344B4">
        <w:rPr>
          <w:rFonts w:cs="Times New Roman"/>
        </w:rPr>
        <w:t xml:space="preserve">e.g. </w:t>
      </w:r>
      <w:r w:rsidR="000C4AEF" w:rsidRPr="005344B4">
        <w:rPr>
          <w:rFonts w:cs="Times New Roman"/>
        </w:rPr>
        <w:t xml:space="preserve">eco-fascism, </w:t>
      </w:r>
      <w:r w:rsidR="002932E6" w:rsidRPr="005344B4">
        <w:rPr>
          <w:rFonts w:cs="Times New Roman"/>
        </w:rPr>
        <w:t>neo-</w:t>
      </w:r>
      <w:r w:rsidR="00DE099B" w:rsidRPr="005344B4">
        <w:rPr>
          <w:rFonts w:cs="Times New Roman"/>
        </w:rPr>
        <w:t>Malthusian</w:t>
      </w:r>
      <w:r w:rsidR="00C040BB" w:rsidRPr="005344B4">
        <w:rPr>
          <w:rFonts w:cs="Times New Roman"/>
        </w:rPr>
        <w:t xml:space="preserve"> </w:t>
      </w:r>
      <w:r w:rsidR="00DE099B" w:rsidRPr="005344B4">
        <w:rPr>
          <w:rFonts w:cs="Times New Roman"/>
        </w:rPr>
        <w:t xml:space="preserve">environmentalism, securitisation around the figure of the climate migrant) and the </w:t>
      </w:r>
      <w:r w:rsidR="0092641D" w:rsidRPr="005344B4">
        <w:rPr>
          <w:rFonts w:cs="Times New Roman"/>
        </w:rPr>
        <w:t xml:space="preserve">populist backlash against climate policies </w:t>
      </w:r>
      <w:r w:rsidR="00DE099B" w:rsidRPr="005344B4">
        <w:rPr>
          <w:rFonts w:cs="Times New Roman"/>
        </w:rPr>
        <w:t xml:space="preserve">which have gained traction in recent years. </w:t>
      </w:r>
      <w:r w:rsidR="004049A8" w:rsidRPr="005344B4">
        <w:rPr>
          <w:rFonts w:cs="Times New Roman"/>
        </w:rPr>
        <w:t>The various ways – both discursive and experiential - that</w:t>
      </w:r>
      <w:r w:rsidR="00F94944" w:rsidRPr="005344B4">
        <w:rPr>
          <w:rFonts w:cs="Times New Roman"/>
        </w:rPr>
        <w:t xml:space="preserve"> family i</w:t>
      </w:r>
      <w:r w:rsidR="004049A8" w:rsidRPr="005344B4">
        <w:rPr>
          <w:rFonts w:cs="Times New Roman"/>
        </w:rPr>
        <w:t>s</w:t>
      </w:r>
      <w:r w:rsidR="00F94944" w:rsidRPr="005344B4">
        <w:rPr>
          <w:rFonts w:cs="Times New Roman"/>
        </w:rPr>
        <w:t xml:space="preserve"> implicated in these other forms of environmentalism remains a</w:t>
      </w:r>
      <w:r w:rsidR="00DE099B" w:rsidRPr="005344B4">
        <w:rPr>
          <w:rFonts w:cs="Times New Roman"/>
        </w:rPr>
        <w:t xml:space="preserve"> vital </w:t>
      </w:r>
      <w:r w:rsidR="000F60B4" w:rsidRPr="005344B4">
        <w:rPr>
          <w:rFonts w:cs="Times New Roman"/>
        </w:rPr>
        <w:t>question for future study</w:t>
      </w:r>
      <w:r w:rsidR="004049A8" w:rsidRPr="005344B4">
        <w:rPr>
          <w:rFonts w:cs="Times New Roman"/>
        </w:rPr>
        <w:t xml:space="preserve">. </w:t>
      </w:r>
    </w:p>
    <w:p w14:paraId="47D574CB" w14:textId="36024363" w:rsidR="006A19DB" w:rsidRPr="005344B4" w:rsidRDefault="004049A8" w:rsidP="009811B0">
      <w:pPr>
        <w:spacing w:line="480" w:lineRule="auto"/>
        <w:rPr>
          <w:rFonts w:cs="Times New Roman"/>
        </w:rPr>
      </w:pPr>
      <w:r w:rsidRPr="005344B4">
        <w:rPr>
          <w:rFonts w:cs="Times New Roman"/>
        </w:rPr>
        <w:t>I have also been acutely aware throughout the study that the study lacks</w:t>
      </w:r>
      <w:r w:rsidR="007B42FD" w:rsidRPr="005344B4">
        <w:rPr>
          <w:rFonts w:cs="Times New Roman"/>
        </w:rPr>
        <w:t xml:space="preserve"> detailed</w:t>
      </w:r>
      <w:r w:rsidR="000B3953" w:rsidRPr="005344B4">
        <w:rPr>
          <w:rFonts w:cs="Times New Roman"/>
        </w:rPr>
        <w:t xml:space="preserve"> </w:t>
      </w:r>
      <w:r w:rsidRPr="005344B4">
        <w:rPr>
          <w:rFonts w:cs="Times New Roman"/>
        </w:rPr>
        <w:t xml:space="preserve">demographic </w:t>
      </w:r>
      <w:r w:rsidR="000B0CF1" w:rsidRPr="005344B4">
        <w:rPr>
          <w:rFonts w:cs="Times New Roman"/>
        </w:rPr>
        <w:t>data and</w:t>
      </w:r>
      <w:r w:rsidRPr="005344B4">
        <w:rPr>
          <w:rFonts w:cs="Times New Roman"/>
        </w:rPr>
        <w:t xml:space="preserve"> ultimately is situated </w:t>
      </w:r>
      <w:r w:rsidR="00492ECF" w:rsidRPr="005344B4">
        <w:rPr>
          <w:rFonts w:cs="Times New Roman"/>
        </w:rPr>
        <w:t>within</w:t>
      </w:r>
      <w:r w:rsidRPr="005344B4">
        <w:rPr>
          <w:rFonts w:cs="Times New Roman"/>
        </w:rPr>
        <w:t xml:space="preserve"> sites which</w:t>
      </w:r>
      <w:r w:rsidR="00492ECF" w:rsidRPr="005344B4">
        <w:rPr>
          <w:rFonts w:cs="Times New Roman"/>
        </w:rPr>
        <w:t xml:space="preserve"> are culturally and socially coded as middle-class and </w:t>
      </w:r>
      <w:r w:rsidR="000B0CF1" w:rsidRPr="005344B4">
        <w:rPr>
          <w:rFonts w:cs="Times New Roman"/>
        </w:rPr>
        <w:t>white.</w:t>
      </w:r>
      <w:r w:rsidR="00E22F34" w:rsidRPr="005344B4">
        <w:rPr>
          <w:rFonts w:cs="Times New Roman"/>
        </w:rPr>
        <w:t xml:space="preserve"> </w:t>
      </w:r>
      <w:r w:rsidR="00CD412E" w:rsidRPr="005344B4">
        <w:rPr>
          <w:rFonts w:cs="Times New Roman"/>
        </w:rPr>
        <w:t xml:space="preserve">There is a huge gap in the literature when it comes to intersectional analysis of environmentalism in the UK (Catherine Walker’s study is an exception here) and I am wary that I am contributing to work which continues to centre the anxieties of </w:t>
      </w:r>
      <w:r w:rsidR="0009441E" w:rsidRPr="005344B4">
        <w:rPr>
          <w:rFonts w:cs="Times New Roman"/>
        </w:rPr>
        <w:t>a privileged few</w:t>
      </w:r>
      <w:r w:rsidR="0098264A" w:rsidRPr="005344B4">
        <w:rPr>
          <w:rFonts w:cs="Times New Roman"/>
        </w:rPr>
        <w:t>,</w:t>
      </w:r>
      <w:r w:rsidR="000B3953" w:rsidRPr="005344B4">
        <w:rPr>
          <w:rFonts w:cs="Times New Roman"/>
        </w:rPr>
        <w:t xml:space="preserve"> </w:t>
      </w:r>
      <w:r w:rsidR="001F5D5C" w:rsidRPr="005344B4">
        <w:rPr>
          <w:rFonts w:cs="Times New Roman"/>
        </w:rPr>
        <w:t xml:space="preserve"> who for the most part are not (yet) directly impacted by the materiality of climate change, </w:t>
      </w:r>
      <w:r w:rsidR="006A19DB" w:rsidRPr="005344B4">
        <w:rPr>
          <w:rFonts w:cs="Times New Roman"/>
        </w:rPr>
        <w:t>environmental</w:t>
      </w:r>
      <w:r w:rsidR="001F5D5C" w:rsidRPr="005344B4">
        <w:rPr>
          <w:rFonts w:cs="Times New Roman"/>
        </w:rPr>
        <w:t xml:space="preserve"> degradation and </w:t>
      </w:r>
      <w:r w:rsidR="006A19DB" w:rsidRPr="005344B4">
        <w:rPr>
          <w:rFonts w:cs="Times New Roman"/>
        </w:rPr>
        <w:t>conflicts over resources.</w:t>
      </w:r>
      <w:r w:rsidR="001B68CA" w:rsidRPr="005344B4">
        <w:rPr>
          <w:rFonts w:cs="Times New Roman"/>
        </w:rPr>
        <w:t xml:space="preserve"> Sarah Jacquette Ray neatly summarises the problem</w:t>
      </w:r>
      <w:r w:rsidR="003D1915" w:rsidRPr="005344B4">
        <w:rPr>
          <w:rFonts w:cs="Times New Roman"/>
        </w:rPr>
        <w:t xml:space="preserve"> </w:t>
      </w:r>
      <w:r w:rsidR="006A19DB" w:rsidRPr="005344B4">
        <w:rPr>
          <w:rFonts w:cs="Times New Roman"/>
        </w:rPr>
        <w:t>‘climate anxiety can operate like white fragility, sucking up all the oxygen in the room and devoting resources to the dominant group’</w:t>
      </w:r>
      <w:r w:rsidR="00DE2F51" w:rsidRPr="005344B4">
        <w:rPr>
          <w:rFonts w:cs="Times New Roman"/>
        </w:rPr>
        <w:t xml:space="preserve"> </w:t>
      </w:r>
      <w:r w:rsidR="00DE2F51" w:rsidRPr="005344B4">
        <w:rPr>
          <w:rFonts w:cs="Times New Roman"/>
        </w:rPr>
        <w:fldChar w:fldCharType="begin"/>
      </w:r>
      <w:r w:rsidR="0001073B" w:rsidRPr="005344B4">
        <w:rPr>
          <w:rFonts w:cs="Times New Roman"/>
        </w:rPr>
        <w:instrText xml:space="preserve"> ADDIN ZOTERO_ITEM CSL_CITATION {"citationID":"YgDrkmNA","properties":{"formattedCitation":"(Ray, 2021)","plainCitation":"(Ray, 2021)","noteIndex":0},"citationItems":[{"id":22840,"uris":["http://zotero.org/users/6040264/items/FB5F86WU"],"itemData":{"id":22840,"type":"webpage","abstract":"Is it really just code for white people wishing to hold onto their way of life or to get “back to normal?”","container-title":"Scientific American","language":"en","title":"Climate Anxiety Is an Overwhelmingly White Phenomenon","URL":"https://www.scientificamerican.com/article/the-unbearable-whiteness-of-climate-anxiety/","author":[{"family":"Ray","given":"Sarah Jaquette"}],"accessed":{"date-parts":[["2025",9,19]]},"issued":{"date-parts":[["2021"]]}}}],"schema":"https://github.com/citation-style-language/schema/raw/master/csl-citation.json"} </w:instrText>
      </w:r>
      <w:r w:rsidR="00DE2F51" w:rsidRPr="005344B4">
        <w:rPr>
          <w:rFonts w:cs="Times New Roman"/>
        </w:rPr>
        <w:fldChar w:fldCharType="separate"/>
      </w:r>
      <w:r w:rsidR="0001073B" w:rsidRPr="005344B4">
        <w:rPr>
          <w:rFonts w:cs="Times New Roman"/>
        </w:rPr>
        <w:t>(Ray, 2021)</w:t>
      </w:r>
      <w:r w:rsidR="00DE2F51" w:rsidRPr="005344B4">
        <w:rPr>
          <w:rFonts w:cs="Times New Roman"/>
        </w:rPr>
        <w:fldChar w:fldCharType="end"/>
      </w:r>
      <w:r w:rsidR="003D1915" w:rsidRPr="005344B4">
        <w:rPr>
          <w:rFonts w:cs="Times New Roman"/>
        </w:rPr>
        <w:t xml:space="preserve">. Philosopher Elizabeth Cripps expands on this, calling out an outsized focus on </w:t>
      </w:r>
      <w:r w:rsidR="006A19DB" w:rsidRPr="005344B4">
        <w:rPr>
          <w:rFonts w:cs="Times New Roman"/>
        </w:rPr>
        <w:t xml:space="preserve">‘a very insular kind of anxiety’ which desires </w:t>
      </w:r>
      <w:r w:rsidR="004E48BB" w:rsidRPr="005344B4">
        <w:rPr>
          <w:rFonts w:cs="Times New Roman"/>
        </w:rPr>
        <w:t xml:space="preserve">ecological </w:t>
      </w:r>
      <w:r w:rsidR="006A19DB" w:rsidRPr="005344B4">
        <w:rPr>
          <w:rFonts w:cs="Times New Roman"/>
        </w:rPr>
        <w:t>mitigation at lowest possible cost and adaptation that will allow the global wealthy to continue as close as possible to the life they already have</w:t>
      </w:r>
      <w:r w:rsidR="004E48BB" w:rsidRPr="005344B4">
        <w:rPr>
          <w:rFonts w:cs="Times New Roman"/>
        </w:rPr>
        <w:t xml:space="preserve"> (Cripps, 2022). In the ensuing chapters, I seek to look beyond anxiety as the only emotional and affect response circulating in the sites of environmentalism </w:t>
      </w:r>
      <w:proofErr w:type="gramStart"/>
      <w:r w:rsidR="004E48BB" w:rsidRPr="005344B4">
        <w:rPr>
          <w:rFonts w:cs="Times New Roman"/>
        </w:rPr>
        <w:t>in order to</w:t>
      </w:r>
      <w:proofErr w:type="gramEnd"/>
      <w:r w:rsidR="004E48BB" w:rsidRPr="005344B4">
        <w:rPr>
          <w:rFonts w:cs="Times New Roman"/>
        </w:rPr>
        <w:t xml:space="preserve"> attend to more heterogenous affective modes and the </w:t>
      </w:r>
      <w:r w:rsidR="004B792A" w:rsidRPr="005344B4">
        <w:rPr>
          <w:rFonts w:cs="Times New Roman"/>
        </w:rPr>
        <w:t xml:space="preserve">potentials that these </w:t>
      </w:r>
      <w:proofErr w:type="gramStart"/>
      <w:r w:rsidR="004B792A" w:rsidRPr="005344B4">
        <w:rPr>
          <w:rFonts w:cs="Times New Roman"/>
        </w:rPr>
        <w:t>open up</w:t>
      </w:r>
      <w:proofErr w:type="gramEnd"/>
      <w:r w:rsidR="004B792A" w:rsidRPr="005344B4">
        <w:rPr>
          <w:rFonts w:cs="Times New Roman"/>
        </w:rPr>
        <w:t xml:space="preserve"> for developing and committing to other modes of response. </w:t>
      </w:r>
      <w:r w:rsidR="00FF3066" w:rsidRPr="005344B4">
        <w:rPr>
          <w:rFonts w:cs="Times New Roman"/>
        </w:rPr>
        <w:t xml:space="preserve">At the same time, I seek to hold such ‘white affect’ </w:t>
      </w:r>
      <w:r w:rsidR="006A19DB" w:rsidRPr="005344B4">
        <w:rPr>
          <w:rFonts w:cs="Times New Roman"/>
        </w:rPr>
        <w:t xml:space="preserve">– as a privileged and privileging structure – </w:t>
      </w:r>
      <w:r w:rsidR="00FF3066" w:rsidRPr="005344B4">
        <w:rPr>
          <w:rFonts w:cs="Times New Roman"/>
        </w:rPr>
        <w:t>in tension with embodied</w:t>
      </w:r>
      <w:r w:rsidR="006A19DB" w:rsidRPr="005344B4">
        <w:rPr>
          <w:rFonts w:cs="Times New Roman"/>
        </w:rPr>
        <w:t xml:space="preserve"> anxiety, fear and grief as very real and reasonable responses to coming to understand the severity and scale of socio-nature crisis.</w:t>
      </w:r>
      <w:r w:rsidR="00FF3066" w:rsidRPr="005344B4">
        <w:rPr>
          <w:rFonts w:cs="Times New Roman"/>
        </w:rPr>
        <w:t xml:space="preserve"> I return to this in more depth in Chapter </w:t>
      </w:r>
      <w:r w:rsidR="00E032FD" w:rsidRPr="005344B4">
        <w:rPr>
          <w:rFonts w:cs="Times New Roman"/>
        </w:rPr>
        <w:t>6</w:t>
      </w:r>
      <w:r w:rsidR="00FF3066" w:rsidRPr="005344B4">
        <w:rPr>
          <w:rFonts w:cs="Times New Roman"/>
        </w:rPr>
        <w:t xml:space="preserve">. </w:t>
      </w:r>
      <w:r w:rsidR="00FD5B1A" w:rsidRPr="005344B4">
        <w:rPr>
          <w:rFonts w:cs="Times New Roman"/>
        </w:rPr>
        <w:t xml:space="preserve">The sites I chose were shaped by my own interests and desires as a white, middle-class women and parent, as well as what was practical, accessible and achievable for with limited time. </w:t>
      </w:r>
      <w:r w:rsidR="005468A6" w:rsidRPr="005344B4">
        <w:rPr>
          <w:rFonts w:cs="Times New Roman"/>
        </w:rPr>
        <w:t xml:space="preserve">There is certainly </w:t>
      </w:r>
      <w:proofErr w:type="gramStart"/>
      <w:r w:rsidR="005468A6" w:rsidRPr="005344B4">
        <w:rPr>
          <w:rFonts w:cs="Times New Roman"/>
        </w:rPr>
        <w:t>scope</w:t>
      </w:r>
      <w:proofErr w:type="gramEnd"/>
      <w:r w:rsidR="005468A6" w:rsidRPr="005344B4">
        <w:rPr>
          <w:rFonts w:cs="Times New Roman"/>
        </w:rPr>
        <w:t xml:space="preserve"> to put the insights generated here into conversation with a more diverse set of events, </w:t>
      </w:r>
      <w:r w:rsidR="00177BB2" w:rsidRPr="005344B4">
        <w:rPr>
          <w:rFonts w:cs="Times New Roman"/>
        </w:rPr>
        <w:t xml:space="preserve">spaces and sites – </w:t>
      </w:r>
      <w:proofErr w:type="gramStart"/>
      <w:r w:rsidR="00177BB2" w:rsidRPr="005344B4">
        <w:rPr>
          <w:rFonts w:cs="Times New Roman"/>
        </w:rPr>
        <w:t>in particular I</w:t>
      </w:r>
      <w:proofErr w:type="gramEnd"/>
      <w:r w:rsidR="00177BB2" w:rsidRPr="005344B4">
        <w:rPr>
          <w:rFonts w:cs="Times New Roman"/>
        </w:rPr>
        <w:t xml:space="preserve"> would be keen to explore family sites </w:t>
      </w:r>
      <w:r w:rsidR="00E22F34" w:rsidRPr="005344B4">
        <w:rPr>
          <w:rFonts w:cs="Times New Roman"/>
        </w:rPr>
        <w:t>where</w:t>
      </w:r>
      <w:r w:rsidR="00177BB2" w:rsidRPr="005344B4">
        <w:rPr>
          <w:rFonts w:cs="Times New Roman"/>
        </w:rPr>
        <w:t xml:space="preserve"> forms of environmentalism surface more obliquel</w:t>
      </w:r>
      <w:r w:rsidR="00E22F34" w:rsidRPr="005344B4">
        <w:rPr>
          <w:rFonts w:cs="Times New Roman"/>
        </w:rPr>
        <w:t xml:space="preserve">y or arise unexpectedly. </w:t>
      </w:r>
    </w:p>
    <w:p w14:paraId="56049724" w14:textId="7B961EE5" w:rsidR="00FF6497" w:rsidRPr="002D4D39" w:rsidRDefault="00585F5B" w:rsidP="00901009">
      <w:pPr>
        <w:pStyle w:val="Heading2"/>
      </w:pPr>
      <w:bookmarkStart w:id="67" w:name="_Toc213581793"/>
      <w:r w:rsidRPr="002D4D39">
        <w:lastRenderedPageBreak/>
        <w:t>3.</w:t>
      </w:r>
      <w:r w:rsidR="005E41A8" w:rsidRPr="002D4D39">
        <w:t>9</w:t>
      </w:r>
      <w:r w:rsidRPr="002D4D39">
        <w:t xml:space="preserve"> Conclusion</w:t>
      </w:r>
      <w:bookmarkEnd w:id="67"/>
    </w:p>
    <w:p w14:paraId="3E59AD17" w14:textId="41953DA9" w:rsidR="00694324" w:rsidRPr="005344B4" w:rsidRDefault="003170C4" w:rsidP="009811B0">
      <w:pPr>
        <w:spacing w:line="480" w:lineRule="auto"/>
        <w:rPr>
          <w:rFonts w:cs="Times New Roman"/>
        </w:rPr>
      </w:pPr>
      <w:r w:rsidRPr="005344B4">
        <w:rPr>
          <w:rFonts w:cs="Times New Roman"/>
        </w:rPr>
        <w:t>In this chapter I have demonstrated how I used ethnograph</w:t>
      </w:r>
      <w:r w:rsidR="00872899" w:rsidRPr="005344B4">
        <w:rPr>
          <w:rFonts w:cs="Times New Roman"/>
        </w:rPr>
        <w:t xml:space="preserve">ic methods and diffractive analysis to collect and make sense of a variety </w:t>
      </w:r>
      <w:r w:rsidR="00450D4C" w:rsidRPr="005344B4">
        <w:rPr>
          <w:rFonts w:cs="Times New Roman"/>
        </w:rPr>
        <w:t>of data collected across three sites</w:t>
      </w:r>
      <w:r w:rsidR="00872899" w:rsidRPr="005344B4">
        <w:rPr>
          <w:rFonts w:cs="Times New Roman"/>
        </w:rPr>
        <w:t xml:space="preserve"> </w:t>
      </w:r>
      <w:proofErr w:type="gramStart"/>
      <w:r w:rsidR="00872899" w:rsidRPr="005344B4">
        <w:rPr>
          <w:rFonts w:cs="Times New Roman"/>
        </w:rPr>
        <w:t xml:space="preserve">in </w:t>
      </w:r>
      <w:r w:rsidR="002B1E3B" w:rsidRPr="005344B4">
        <w:rPr>
          <w:rFonts w:cs="Times New Roman"/>
        </w:rPr>
        <w:t>order to</w:t>
      </w:r>
      <w:proofErr w:type="gramEnd"/>
      <w:r w:rsidR="002B1E3B" w:rsidRPr="005344B4">
        <w:rPr>
          <w:rFonts w:cs="Times New Roman"/>
        </w:rPr>
        <w:t xml:space="preserve"> develop response to my research questions. This thesis is broadly concerned with the intergenerational politics of ecological crisis and </w:t>
      </w:r>
      <w:r w:rsidR="002B1E3B" w:rsidRPr="00E727DB">
        <w:rPr>
          <w:rFonts w:cs="Times New Roman"/>
        </w:rPr>
        <w:t>asks</w:t>
      </w:r>
      <w:r w:rsidR="002B1E3B" w:rsidRPr="00BD7459">
        <w:rPr>
          <w:rFonts w:cs="Times New Roman"/>
        </w:rPr>
        <w:t xml:space="preserve"> </w:t>
      </w:r>
      <w:r w:rsidR="00CD54D9" w:rsidRPr="00E727DB">
        <w:rPr>
          <w:rFonts w:cs="Times New Roman"/>
        </w:rPr>
        <w:t>‘</w:t>
      </w:r>
      <w:r w:rsidR="002B1E3B" w:rsidRPr="00E727DB">
        <w:rPr>
          <w:rFonts w:cs="Times New Roman"/>
        </w:rPr>
        <w:t>How</w:t>
      </w:r>
      <w:r w:rsidR="002B1E3B" w:rsidRPr="005344B4">
        <w:rPr>
          <w:rFonts w:cs="Times New Roman"/>
        </w:rPr>
        <w:t xml:space="preserve"> do parents and their children encounter, imagine and make sense of ecological crisis on a planetary scale? How and where do feelings of responsibility arise as a mode of responding to such crises? What is the role of intergenerational relations in shaping agency and morality in relation to climate and ecological change?</w:t>
      </w:r>
      <w:r w:rsidR="00CD54D9" w:rsidRPr="005344B4">
        <w:rPr>
          <w:rFonts w:cs="Times New Roman"/>
        </w:rPr>
        <w:t>’</w:t>
      </w:r>
      <w:r w:rsidR="002B1E3B" w:rsidRPr="005344B4">
        <w:rPr>
          <w:rFonts w:cs="Times New Roman"/>
        </w:rPr>
        <w:t xml:space="preserve"> </w:t>
      </w:r>
      <w:proofErr w:type="gramStart"/>
      <w:r w:rsidR="00CB4C9C" w:rsidRPr="005344B4">
        <w:rPr>
          <w:rFonts w:cs="Times New Roman"/>
        </w:rPr>
        <w:t>In order to</w:t>
      </w:r>
      <w:proofErr w:type="gramEnd"/>
      <w:r w:rsidR="00CB4C9C" w:rsidRPr="005344B4">
        <w:rPr>
          <w:rFonts w:cs="Times New Roman"/>
        </w:rPr>
        <w:t xml:space="preserve"> answer these questions, </w:t>
      </w:r>
      <w:r w:rsidR="00871536" w:rsidRPr="005344B4">
        <w:rPr>
          <w:rFonts w:cs="Times New Roman"/>
        </w:rPr>
        <w:t>I identif</w:t>
      </w:r>
      <w:r w:rsidR="00CA29F6" w:rsidRPr="005344B4">
        <w:rPr>
          <w:rFonts w:cs="Times New Roman"/>
        </w:rPr>
        <w:t>y</w:t>
      </w:r>
      <w:r w:rsidR="00871536" w:rsidRPr="005344B4">
        <w:rPr>
          <w:rFonts w:cs="Times New Roman"/>
        </w:rPr>
        <w:t xml:space="preserve"> three socio-cultural spaces which foreground family engagement with themes</w:t>
      </w:r>
      <w:r w:rsidR="000A1094" w:rsidRPr="005344B4">
        <w:rPr>
          <w:rFonts w:cs="Times New Roman"/>
        </w:rPr>
        <w:t xml:space="preserve"> of</w:t>
      </w:r>
      <w:r w:rsidR="00871536" w:rsidRPr="005344B4">
        <w:rPr>
          <w:rFonts w:cs="Times New Roman"/>
        </w:rPr>
        <w:t xml:space="preserve"> ecological crises. </w:t>
      </w:r>
      <w:r w:rsidR="000A1094" w:rsidRPr="005344B4">
        <w:rPr>
          <w:rFonts w:cs="Times New Roman"/>
        </w:rPr>
        <w:t xml:space="preserve">This enabled me to observe how </w:t>
      </w:r>
      <w:r w:rsidR="008C0205" w:rsidRPr="005344B4">
        <w:rPr>
          <w:rFonts w:cs="Times New Roman"/>
        </w:rPr>
        <w:t>interactions</w:t>
      </w:r>
      <w:r w:rsidR="000A1094" w:rsidRPr="005344B4">
        <w:rPr>
          <w:rFonts w:cs="Times New Roman"/>
        </w:rPr>
        <w:t xml:space="preserve"> unfold within and across </w:t>
      </w:r>
      <w:r w:rsidR="008C0205" w:rsidRPr="005344B4">
        <w:rPr>
          <w:rFonts w:cs="Times New Roman"/>
        </w:rPr>
        <w:t xml:space="preserve">spatial interactions and encounters, </w:t>
      </w:r>
      <w:r w:rsidR="00CD70C6" w:rsidRPr="005344B4">
        <w:rPr>
          <w:rFonts w:cs="Times New Roman"/>
        </w:rPr>
        <w:t xml:space="preserve">and to experience the spaces myself with my own children. Ethnographic experience </w:t>
      </w:r>
      <w:r w:rsidR="009E58BF" w:rsidRPr="005344B4">
        <w:rPr>
          <w:rFonts w:cs="Times New Roman"/>
        </w:rPr>
        <w:t>enable</w:t>
      </w:r>
      <w:r w:rsidR="006462D1" w:rsidRPr="005344B4">
        <w:rPr>
          <w:rFonts w:cs="Times New Roman"/>
        </w:rPr>
        <w:t>s</w:t>
      </w:r>
      <w:r w:rsidR="009E58BF" w:rsidRPr="005344B4">
        <w:rPr>
          <w:rFonts w:cs="Times New Roman"/>
        </w:rPr>
        <w:t xml:space="preserve"> </w:t>
      </w:r>
      <w:r w:rsidR="006462D1" w:rsidRPr="005344B4">
        <w:rPr>
          <w:rFonts w:cs="Times New Roman"/>
        </w:rPr>
        <w:t>a</w:t>
      </w:r>
      <w:r w:rsidR="009E58BF" w:rsidRPr="005344B4">
        <w:rPr>
          <w:rFonts w:cs="Times New Roman"/>
        </w:rPr>
        <w:t xml:space="preserve"> researcher to </w:t>
      </w:r>
      <w:r w:rsidR="006462D1" w:rsidRPr="005344B4">
        <w:rPr>
          <w:rFonts w:cs="Times New Roman"/>
        </w:rPr>
        <w:t>attune their body to the ‘nimbus of affects’ circulating within a particular space-time</w:t>
      </w:r>
      <w:r w:rsidR="00367793" w:rsidRPr="005344B4">
        <w:rPr>
          <w:rFonts w:cs="Times New Roman"/>
        </w:rPr>
        <w:t xml:space="preserve"> </w:t>
      </w:r>
      <w:proofErr w:type="gramStart"/>
      <w:r w:rsidR="00367793" w:rsidRPr="005344B4">
        <w:rPr>
          <w:rFonts w:cs="Times New Roman"/>
        </w:rPr>
        <w:t>in order to</w:t>
      </w:r>
      <w:proofErr w:type="gramEnd"/>
      <w:r w:rsidR="00367793" w:rsidRPr="005344B4">
        <w:rPr>
          <w:rFonts w:cs="Times New Roman"/>
        </w:rPr>
        <w:t xml:space="preserve"> account for the potential of shared affective experiences. At the same time, the privileging of experience enables an analysis of how our embodied emotions and inner selves are situated within wider socio-ecological processes.</w:t>
      </w:r>
      <w:r w:rsidR="00B73070" w:rsidRPr="005344B4">
        <w:rPr>
          <w:rFonts w:cs="Times New Roman"/>
        </w:rPr>
        <w:t xml:space="preserve"> Drawing on methodological insights from children’s geographers and others who conduct research with children, I outlined the ways in which I sought to become attuned to children’s embodied, s</w:t>
      </w:r>
      <w:r w:rsidR="009F244F" w:rsidRPr="005344B4">
        <w:rPr>
          <w:rFonts w:cs="Times New Roman"/>
        </w:rPr>
        <w:t xml:space="preserve">ensory and idiomatic modes of sense-making, as well as moments of child-adult (mis)recognition as important aspects of subject formation, or what I refer to as becoming.  My own positionality as a </w:t>
      </w:r>
      <w:r w:rsidR="00B60D04" w:rsidRPr="005344B4">
        <w:rPr>
          <w:rFonts w:cs="Times New Roman"/>
        </w:rPr>
        <w:t xml:space="preserve">parent of young children has informed this project from conceptualisation to methodology, data collection and analysis in a variety of ways. This gave me an insider perspective that allowed </w:t>
      </w:r>
      <w:r w:rsidR="00F92A6D" w:rsidRPr="005344B4">
        <w:rPr>
          <w:rFonts w:cs="Times New Roman"/>
        </w:rPr>
        <w:t xml:space="preserve">me to strike up rapport with other adults in my filed site and interviews, it enabled me to think through conceptualisation of becoming-with and how </w:t>
      </w:r>
      <w:r w:rsidR="00864406" w:rsidRPr="005344B4">
        <w:rPr>
          <w:rFonts w:cs="Times New Roman"/>
        </w:rPr>
        <w:t xml:space="preserve">encounters with environmentalism extend beyond physical bounded sites. I was able to </w:t>
      </w:r>
      <w:r w:rsidR="00657123" w:rsidRPr="005344B4">
        <w:rPr>
          <w:rFonts w:cs="Times New Roman"/>
        </w:rPr>
        <w:t xml:space="preserve">think these through in the context of my everyday interactions with my children, as well as through autoethnographic visits to the site. My positionality influences the ethos of the study as one committed to </w:t>
      </w:r>
      <w:r w:rsidR="000A252D" w:rsidRPr="005344B4">
        <w:rPr>
          <w:rFonts w:cs="Times New Roman"/>
        </w:rPr>
        <w:t xml:space="preserve">seeking out the possibilities of change through knowing-being-doing </w:t>
      </w:r>
      <w:r w:rsidR="00053854" w:rsidRPr="005344B4">
        <w:rPr>
          <w:rFonts w:cs="Times New Roman"/>
        </w:rPr>
        <w:t xml:space="preserve">in way which challenge the </w:t>
      </w:r>
      <w:r w:rsidR="00B47842" w:rsidRPr="005344B4">
        <w:rPr>
          <w:rFonts w:cs="Times New Roman"/>
        </w:rPr>
        <w:t xml:space="preserve">foundations of </w:t>
      </w:r>
      <w:r w:rsidR="00053854" w:rsidRPr="005344B4">
        <w:rPr>
          <w:rFonts w:cs="Times New Roman"/>
        </w:rPr>
        <w:t>neo-liberal</w:t>
      </w:r>
      <w:r w:rsidR="000A252D" w:rsidRPr="005344B4">
        <w:rPr>
          <w:rFonts w:cs="Times New Roman"/>
        </w:rPr>
        <w:t xml:space="preserve"> </w:t>
      </w:r>
      <w:r w:rsidR="00B47842" w:rsidRPr="005344B4">
        <w:rPr>
          <w:rFonts w:cs="Times New Roman"/>
        </w:rPr>
        <w:t xml:space="preserve">environmentalism. </w:t>
      </w:r>
      <w:r w:rsidR="006A4D39" w:rsidRPr="005344B4">
        <w:rPr>
          <w:rFonts w:cs="Times New Roman"/>
        </w:rPr>
        <w:t xml:space="preserve">Drawing on theories of affect, Common worlds, the post-human child and the concept of heterotopia, my analysis proceeds through diffractive </w:t>
      </w:r>
      <w:r w:rsidR="006A4D39" w:rsidRPr="005344B4">
        <w:rPr>
          <w:rFonts w:cs="Times New Roman"/>
        </w:rPr>
        <w:lastRenderedPageBreak/>
        <w:t>analysis. By eschewing theoretical fidelity, diffractive analysis allows for an attention to the ‘in-between’ of constitutive processes</w:t>
      </w:r>
      <w:r w:rsidR="003358BD" w:rsidRPr="005344B4">
        <w:rPr>
          <w:rFonts w:cs="Times New Roman"/>
        </w:rPr>
        <w:t>, encounters and affective intensities</w:t>
      </w:r>
      <w:r w:rsidR="006A4D39" w:rsidRPr="005344B4">
        <w:rPr>
          <w:rFonts w:cs="Times New Roman"/>
        </w:rPr>
        <w:t xml:space="preserve">, that is </w:t>
      </w:r>
      <w:r w:rsidR="003358BD" w:rsidRPr="005344B4">
        <w:rPr>
          <w:rFonts w:cs="Times New Roman"/>
        </w:rPr>
        <w:t>it allows for considering</w:t>
      </w:r>
      <w:r w:rsidR="005371A1" w:rsidRPr="005344B4">
        <w:rPr>
          <w:rFonts w:cs="Times New Roman"/>
        </w:rPr>
        <w:t xml:space="preserve"> the heterogeneity that </w:t>
      </w:r>
      <w:proofErr w:type="gramStart"/>
      <w:r w:rsidR="005371A1" w:rsidRPr="005344B4">
        <w:rPr>
          <w:rFonts w:cs="Times New Roman"/>
        </w:rPr>
        <w:t>actually exists</w:t>
      </w:r>
      <w:proofErr w:type="gramEnd"/>
      <w:r w:rsidR="005371A1" w:rsidRPr="005344B4">
        <w:rPr>
          <w:rFonts w:cs="Times New Roman"/>
        </w:rPr>
        <w:t xml:space="preserve"> across </w:t>
      </w:r>
      <w:r w:rsidR="003358BD" w:rsidRPr="005344B4">
        <w:rPr>
          <w:rFonts w:cs="Times New Roman"/>
        </w:rPr>
        <w:t xml:space="preserve">these </w:t>
      </w:r>
      <w:r w:rsidR="005371A1" w:rsidRPr="005344B4">
        <w:rPr>
          <w:rFonts w:cs="Times New Roman"/>
        </w:rPr>
        <w:t xml:space="preserve">three </w:t>
      </w:r>
      <w:r w:rsidR="003358BD" w:rsidRPr="005344B4">
        <w:rPr>
          <w:rFonts w:cs="Times New Roman"/>
        </w:rPr>
        <w:t xml:space="preserve">sites, without losing site of their discursive and political </w:t>
      </w:r>
      <w:r w:rsidR="004D5593" w:rsidRPr="005344B4">
        <w:rPr>
          <w:rFonts w:cs="Times New Roman"/>
        </w:rPr>
        <w:t>functions.</w:t>
      </w:r>
      <w:r w:rsidR="003358BD" w:rsidRPr="005344B4">
        <w:rPr>
          <w:rFonts w:cs="Times New Roman"/>
        </w:rPr>
        <w:t xml:space="preserve"> </w:t>
      </w:r>
    </w:p>
    <w:p w14:paraId="7837600B" w14:textId="1EB6496D" w:rsidR="0085472A" w:rsidRPr="005344B4" w:rsidRDefault="0085472A" w:rsidP="009811B0">
      <w:pPr>
        <w:spacing w:line="480" w:lineRule="auto"/>
        <w:rPr>
          <w:rFonts w:cs="Times New Roman"/>
        </w:rPr>
      </w:pPr>
      <w:r w:rsidRPr="005344B4">
        <w:rPr>
          <w:rFonts w:cs="Times New Roman"/>
        </w:rPr>
        <w:t xml:space="preserve">The chapter also outlines the processes I undertook in conducting interviews over the video conferences application, Zoom, and argues that this had practical benefits for me as a parent-researcher and for my parent-activist interviewees, without compromising emotional </w:t>
      </w:r>
      <w:r w:rsidR="00EB7256" w:rsidRPr="005344B4">
        <w:rPr>
          <w:rFonts w:cs="Times New Roman"/>
        </w:rPr>
        <w:t xml:space="preserve">distance. Outlining the ethical considerations of the study, I adopt a relational ethic of care which is particularly relevant to researching with my own children and the parent-activists I interviewed. </w:t>
      </w:r>
      <w:r w:rsidR="004752F2" w:rsidRPr="005344B4">
        <w:rPr>
          <w:rFonts w:cs="Times New Roman"/>
        </w:rPr>
        <w:t xml:space="preserve">I touched briefly on the </w:t>
      </w:r>
      <w:r w:rsidR="000B0CF1" w:rsidRPr="005344B4">
        <w:rPr>
          <w:rFonts w:cs="Times New Roman"/>
        </w:rPr>
        <w:t>short- and long-term</w:t>
      </w:r>
      <w:r w:rsidR="004752F2" w:rsidRPr="005344B4">
        <w:rPr>
          <w:rFonts w:cs="Times New Roman"/>
        </w:rPr>
        <w:t xml:space="preserve"> impacts of COVID-19 on the research, which significantly shortened the time I had available for fieldwork and acknowledge some of the limits of this study. </w:t>
      </w:r>
      <w:r w:rsidR="000B0CF1" w:rsidRPr="005344B4">
        <w:rPr>
          <w:rFonts w:cs="Times New Roman"/>
        </w:rPr>
        <w:t>Finally,</w:t>
      </w:r>
      <w:r w:rsidR="008B731A" w:rsidRPr="005344B4">
        <w:rPr>
          <w:rFonts w:cs="Times New Roman"/>
        </w:rPr>
        <w:t xml:space="preserve"> I call for more sustained research on family relations as a site of environmental and climate politics, particularly studies which move beyond the ‘white affect’ of eco-anxiety and offer more intersectional analyses; as</w:t>
      </w:r>
      <w:r w:rsidR="006A4D39" w:rsidRPr="005344B4">
        <w:rPr>
          <w:rFonts w:cs="Times New Roman"/>
        </w:rPr>
        <w:t xml:space="preserve"> well as research which considers how family is implicated in right wing forms of environmentalism. </w:t>
      </w:r>
    </w:p>
    <w:p w14:paraId="65F5EE03" w14:textId="77777777" w:rsidR="00342BFC" w:rsidRPr="005344B4" w:rsidRDefault="00342BFC" w:rsidP="009811B0">
      <w:pPr>
        <w:spacing w:line="480" w:lineRule="auto"/>
        <w:rPr>
          <w:rFonts w:cs="Times New Roman"/>
        </w:rPr>
      </w:pPr>
    </w:p>
    <w:p w14:paraId="15ADB158" w14:textId="441889F3" w:rsidR="00B47842" w:rsidRPr="005344B4" w:rsidRDefault="00B47842" w:rsidP="009811B0">
      <w:pPr>
        <w:spacing w:line="480" w:lineRule="auto"/>
        <w:rPr>
          <w:rFonts w:cs="Times New Roman"/>
        </w:rPr>
      </w:pPr>
    </w:p>
    <w:p w14:paraId="46A5A02A" w14:textId="7F93488D" w:rsidR="004D5593" w:rsidRPr="005344B4" w:rsidRDefault="004D5593" w:rsidP="009811B0">
      <w:pPr>
        <w:spacing w:line="480" w:lineRule="auto"/>
        <w:rPr>
          <w:rFonts w:eastAsiaTheme="majorEastAsia" w:cs="Times New Roman"/>
          <w:color w:val="0F4761" w:themeColor="accent1" w:themeShade="BF"/>
          <w:sz w:val="40"/>
          <w:szCs w:val="40"/>
        </w:rPr>
      </w:pPr>
      <w:r w:rsidRPr="005344B4">
        <w:rPr>
          <w:rFonts w:cs="Times New Roman"/>
        </w:rPr>
        <w:br w:type="page"/>
      </w:r>
    </w:p>
    <w:p w14:paraId="5828F0CA" w14:textId="358B937B" w:rsidR="005E0160" w:rsidRPr="002D4D39" w:rsidRDefault="00462BB9" w:rsidP="00901009">
      <w:pPr>
        <w:pStyle w:val="Heading1"/>
      </w:pPr>
      <w:bookmarkStart w:id="68" w:name="_Toc213581794"/>
      <w:r w:rsidRPr="002D4D39">
        <w:lastRenderedPageBreak/>
        <w:t>Chapter 4</w:t>
      </w:r>
      <w:r w:rsidR="004012AD" w:rsidRPr="002D4D39">
        <w:t xml:space="preserve"> </w:t>
      </w:r>
      <w:r w:rsidR="00791830" w:rsidRPr="002D4D39">
        <w:t>T</w:t>
      </w:r>
      <w:r w:rsidR="004012AD" w:rsidRPr="002D4D39">
        <w:t>he Museum</w:t>
      </w:r>
      <w:bookmarkEnd w:id="68"/>
    </w:p>
    <w:p w14:paraId="4C718090" w14:textId="77777777" w:rsidR="00914EF5" w:rsidRPr="005344B4" w:rsidRDefault="00E92519" w:rsidP="00914EF5">
      <w:pPr>
        <w:keepNext/>
        <w:rPr>
          <w:rFonts w:cs="Times New Roman"/>
        </w:rPr>
      </w:pPr>
      <w:r w:rsidRPr="005344B4">
        <w:rPr>
          <w:rFonts w:cs="Times New Roman"/>
          <w:noProof/>
        </w:rPr>
        <w:drawing>
          <wp:inline distT="0" distB="0" distL="0" distR="0" wp14:anchorId="1275CFC4" wp14:editId="7A81CFA2">
            <wp:extent cx="5731510" cy="4298950"/>
            <wp:effectExtent l="0" t="0" r="2540" b="6350"/>
            <wp:docPr id="679187002" name="Picture 2" descr="A skeleton of a fish in a glass c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187002" name="Picture 2" descr="A skeleton of a fish in a glass case&#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08DD10A5" w14:textId="54165A00" w:rsidR="0005132A" w:rsidRPr="005344B4" w:rsidRDefault="00914EF5" w:rsidP="00353DA6">
      <w:pPr>
        <w:pStyle w:val="Style3"/>
      </w:pPr>
      <w:bookmarkStart w:id="69" w:name="_Toc212374652"/>
      <w:r w:rsidRPr="005344B4">
        <w:t xml:space="preserve">Figure </w:t>
      </w:r>
      <w:r w:rsidRPr="005344B4">
        <w:fldChar w:fldCharType="begin"/>
      </w:r>
      <w:r w:rsidRPr="005344B4">
        <w:instrText xml:space="preserve"> SEQ Figure \* ARABIC </w:instrText>
      </w:r>
      <w:r w:rsidRPr="005344B4">
        <w:fldChar w:fldCharType="separate"/>
      </w:r>
      <w:r w:rsidR="009C387C">
        <w:rPr>
          <w:noProof/>
        </w:rPr>
        <w:t>2</w:t>
      </w:r>
      <w:r w:rsidRPr="005344B4">
        <w:fldChar w:fldCharType="end"/>
      </w:r>
      <w:r w:rsidR="00D7282F" w:rsidRPr="005344B4">
        <w:t xml:space="preserve"> </w:t>
      </w:r>
      <w:r w:rsidRPr="005344B4">
        <w:t xml:space="preserve">A child looks at a glass cabinet </w:t>
      </w:r>
      <w:r w:rsidR="000B0CF1" w:rsidRPr="005344B4">
        <w:t>containing the</w:t>
      </w:r>
      <w:r w:rsidRPr="005344B4">
        <w:t xml:space="preserve"> skeleton of a large Marlin. This was the first exhibit visitors saw as they entered Our Broken Planet. Photo author’s own.</w:t>
      </w:r>
      <w:bookmarkEnd w:id="69"/>
      <w:r w:rsidRPr="005344B4">
        <w:t xml:space="preserve"> </w:t>
      </w:r>
    </w:p>
    <w:p w14:paraId="07D9AD1F" w14:textId="472D9457" w:rsidR="005E0160" w:rsidRPr="002D4D39" w:rsidRDefault="00D24F58" w:rsidP="00901009">
      <w:pPr>
        <w:pStyle w:val="Heading2"/>
      </w:pPr>
      <w:bookmarkStart w:id="70" w:name="_Toc213581795"/>
      <w:r w:rsidRPr="002D4D39">
        <w:t>4.</w:t>
      </w:r>
      <w:r w:rsidR="0035406F">
        <w:t xml:space="preserve">1 </w:t>
      </w:r>
      <w:r w:rsidR="008B03C7" w:rsidRPr="002D4D39">
        <w:t>Our Broken Planet: how we got here and ways to fix i</w:t>
      </w:r>
      <w:r w:rsidR="005E0160" w:rsidRPr="002D4D39">
        <w:t>t</w:t>
      </w:r>
      <w:bookmarkEnd w:id="70"/>
    </w:p>
    <w:p w14:paraId="06336DEA" w14:textId="2F02CFB1" w:rsidR="00AE286E" w:rsidRPr="005344B4" w:rsidRDefault="0048574A" w:rsidP="009811B0">
      <w:pPr>
        <w:spacing w:line="480" w:lineRule="auto"/>
        <w:rPr>
          <w:rFonts w:cs="Times New Roman"/>
        </w:rPr>
      </w:pPr>
      <w:r w:rsidRPr="005344B4">
        <w:rPr>
          <w:rFonts w:cs="Times New Roman"/>
        </w:rPr>
        <w:t xml:space="preserve">This chapter focuses on how museum spaces, objects, stories and their affects are enrolled in the ongoing process of becoming environmental subjects, drawing on ethnographic research carried out during the temporary exhibition, Our Broken Planet at the Natural History Museum, London. The discursive framing of the exhibition positions the planet as broken and in need of repair, featuring stories of ecological damage and violence wrought by colonial and industrial processes in recent centuries. The curators of the exhibition aimed to </w:t>
      </w:r>
      <w:r w:rsidR="00B94F37" w:rsidRPr="005344B4">
        <w:rPr>
          <w:rFonts w:cs="Times New Roman"/>
        </w:rPr>
        <w:t>instil</w:t>
      </w:r>
      <w:r w:rsidRPr="005344B4">
        <w:rPr>
          <w:rFonts w:cs="Times New Roman"/>
        </w:rPr>
        <w:t xml:space="preserve"> hope and galvanise action through redemptive stories about the potential of scientific enquiry and individual lifestyle change as a catalyst for socio-cultural change.  </w:t>
      </w:r>
      <w:r w:rsidR="00F05606" w:rsidRPr="005344B4">
        <w:rPr>
          <w:rFonts w:cs="Times New Roman"/>
        </w:rPr>
        <w:t>The</w:t>
      </w:r>
      <w:r w:rsidRPr="005344B4">
        <w:rPr>
          <w:rFonts w:cs="Times New Roman"/>
        </w:rPr>
        <w:t xml:space="preserve"> exhibition is experienced as a ‘rush of troubled stories’</w:t>
      </w:r>
      <w:r w:rsidR="00911B5A" w:rsidRPr="005344B4">
        <w:rPr>
          <w:rFonts w:cs="Times New Roman"/>
        </w:rPr>
        <w:fldChar w:fldCharType="begin"/>
      </w:r>
      <w:r w:rsidR="00911B5A" w:rsidRPr="005344B4">
        <w:rPr>
          <w:rFonts w:cs="Times New Roman"/>
        </w:rPr>
        <w:instrText xml:space="preserve"> ADDIN ZOTERO_ITEM CSL_CITATION {"citationID":"6YMJUmcP","properties":{"formattedCitation":"(Tsing, 2021)","plainCitation":"(Tsing, 2021)","noteIndex":0},"citationItems":[{"id":1818,"uris":["http://zotero.org/users/6040264/items/WX9ME52F"],"itemData":{"id":1818,"type":"book","edition":"New paperback printing","event-place":"Princeton Oxford","ISBN":"978-0-691-22055-0","language":"eng","number-of-pages":"331","publisher":"Princeton University Press","publisher-place":"Princeton Oxford","source":"K10plus ISBN","title":"The mushroom at the end of the world: on the possibility of life in capitalist ruins","title-short":"The mushroom at the end of the world","author":[{"family":"Tsing","given":"Anna Lowenhaupt"}],"issued":{"date-parts":[["2021"]]}}}],"schema":"https://github.com/citation-style-language/schema/raw/master/csl-citation.json"} </w:instrText>
      </w:r>
      <w:r w:rsidR="00911B5A" w:rsidRPr="005344B4">
        <w:rPr>
          <w:rFonts w:cs="Times New Roman"/>
        </w:rPr>
        <w:fldChar w:fldCharType="separate"/>
      </w:r>
      <w:r w:rsidR="00911B5A" w:rsidRPr="005344B4">
        <w:rPr>
          <w:rFonts w:cs="Times New Roman"/>
        </w:rPr>
        <w:t>(Tsing, 2021)</w:t>
      </w:r>
      <w:r w:rsidR="00911B5A" w:rsidRPr="005344B4">
        <w:rPr>
          <w:rFonts w:cs="Times New Roman"/>
        </w:rPr>
        <w:fldChar w:fldCharType="end"/>
      </w:r>
      <w:r w:rsidRPr="005344B4">
        <w:rPr>
          <w:rFonts w:cs="Times New Roman"/>
        </w:rPr>
        <w:t xml:space="preserve">; this is markedly different from other content elsewhere in the museum which is impersonal, less politically charged and follows </w:t>
      </w:r>
      <w:r w:rsidRPr="005344B4">
        <w:rPr>
          <w:rFonts w:cs="Times New Roman"/>
        </w:rPr>
        <w:lastRenderedPageBreak/>
        <w:t xml:space="preserve">a more linear narrative. Troubled and troubling stories, told through transgressive objects unsettle human-nature binaries and draw attention to the </w:t>
      </w:r>
      <w:proofErr w:type="spellStart"/>
      <w:r w:rsidRPr="005344B4">
        <w:rPr>
          <w:rFonts w:cs="Times New Roman"/>
        </w:rPr>
        <w:t>ethico</w:t>
      </w:r>
      <w:proofErr w:type="spellEnd"/>
      <w:r w:rsidRPr="005344B4">
        <w:rPr>
          <w:rFonts w:cs="Times New Roman"/>
        </w:rPr>
        <w:t xml:space="preserve">-political demands of worlding for multispecies flourishing </w:t>
      </w:r>
      <w:r w:rsidRPr="005344B4">
        <w:rPr>
          <w:rFonts w:cs="Times New Roman"/>
        </w:rPr>
        <w:fldChar w:fldCharType="begin"/>
      </w:r>
      <w:r w:rsidR="00286350" w:rsidRPr="005344B4">
        <w:rPr>
          <w:rFonts w:cs="Times New Roman"/>
        </w:rPr>
        <w:instrText xml:space="preserve"> ADDIN ZOTERO_ITEM CSL_CITATION {"citationID":"qBvwqmcC","properties":{"formattedCitation":"(Guasco, 2021)","plainCitation":"(Guasco, 2021)","noteIndex":0},"citationItems":[{"id":2362,"uris":["http://zotero.org/users/6040264/items/JIJ9JUPJ"],"itemData":{"id":2362,"type":"article-journal","container-title":"Enviornment and Planning E: Nature and space","issue":"3","page":"1055-1076","title":"‘As dead as a dodo’: Extinction narratives and multispecies justice in the museum","volume":"43","author":[{"family":"Guasco","given":"Anna"}],"issued":{"date-parts":[["2021"]]}}}],"schema":"https://github.com/citation-style-language/schema/raw/master/csl-citation.json"} </w:instrText>
      </w:r>
      <w:r w:rsidRPr="005344B4">
        <w:rPr>
          <w:rFonts w:cs="Times New Roman"/>
        </w:rPr>
        <w:fldChar w:fldCharType="separate"/>
      </w:r>
      <w:r w:rsidR="00286350" w:rsidRPr="005344B4">
        <w:rPr>
          <w:rFonts w:cs="Times New Roman"/>
        </w:rPr>
        <w:t>(Guasco, 2021)</w:t>
      </w:r>
      <w:r w:rsidRPr="005344B4">
        <w:rPr>
          <w:rFonts w:cs="Times New Roman"/>
        </w:rPr>
        <w:fldChar w:fldCharType="end"/>
      </w:r>
      <w:r w:rsidRPr="005344B4">
        <w:rPr>
          <w:rFonts w:cs="Times New Roman"/>
        </w:rPr>
        <w:t>.</w:t>
      </w:r>
    </w:p>
    <w:p w14:paraId="7212B18D" w14:textId="2A5EBDE0" w:rsidR="0048574A" w:rsidRPr="005344B4" w:rsidRDefault="0048574A" w:rsidP="009811B0">
      <w:pPr>
        <w:spacing w:line="480" w:lineRule="auto"/>
        <w:rPr>
          <w:rFonts w:cs="Times New Roman"/>
        </w:rPr>
      </w:pPr>
      <w:r w:rsidRPr="005344B4">
        <w:rPr>
          <w:rFonts w:cs="Times New Roman"/>
        </w:rPr>
        <w:t xml:space="preserve"> I mobilise a Common Worlds approach and draw on affect theory to analyse interactions between adults and children in the exhibition</w:t>
      </w:r>
      <w:r w:rsidR="00CF33A5" w:rsidRPr="005344B4">
        <w:rPr>
          <w:rFonts w:cs="Times New Roman"/>
        </w:rPr>
        <w:t xml:space="preserve">. I </w:t>
      </w:r>
      <w:r w:rsidR="00B94F37" w:rsidRPr="005344B4">
        <w:rPr>
          <w:rFonts w:cs="Times New Roman"/>
        </w:rPr>
        <w:t>argu</w:t>
      </w:r>
      <w:r w:rsidR="00CF33A5" w:rsidRPr="005344B4">
        <w:rPr>
          <w:rFonts w:cs="Times New Roman"/>
        </w:rPr>
        <w:t>e</w:t>
      </w:r>
      <w:r w:rsidR="00AE286E" w:rsidRPr="005344B4">
        <w:rPr>
          <w:rFonts w:cs="Times New Roman"/>
        </w:rPr>
        <w:t xml:space="preserve"> that </w:t>
      </w:r>
      <w:r w:rsidRPr="005344B4">
        <w:rPr>
          <w:rFonts w:cs="Times New Roman"/>
        </w:rPr>
        <w:t xml:space="preserve">children’s encounters with </w:t>
      </w:r>
      <w:r w:rsidR="00AE286E" w:rsidRPr="005344B4">
        <w:rPr>
          <w:rFonts w:cs="Times New Roman"/>
        </w:rPr>
        <w:t xml:space="preserve">museum </w:t>
      </w:r>
      <w:r w:rsidRPr="005344B4">
        <w:rPr>
          <w:rFonts w:cs="Times New Roman"/>
        </w:rPr>
        <w:t>exhibits can widen the scope for understanding and responding to monstrous human-nature assemblages. However, adults are not always well positioned to engage directly with children’s embodied sense-making which can be experienced as nonsensical, bombastic or boring. This means that we (adults/parents/teachers) often respond to children’s inquiries and interjections in ways which (re)position the individual as the catalyst for planetary scale change</w:t>
      </w:r>
      <w:r w:rsidR="008A6372" w:rsidRPr="005344B4">
        <w:rPr>
          <w:rFonts w:cs="Times New Roman"/>
        </w:rPr>
        <w:t>.</w:t>
      </w:r>
      <w:r w:rsidRPr="005344B4">
        <w:rPr>
          <w:rFonts w:cs="Times New Roman"/>
        </w:rPr>
        <w:t xml:space="preserve"> </w:t>
      </w:r>
      <w:r w:rsidR="008A6372" w:rsidRPr="005344B4">
        <w:rPr>
          <w:rFonts w:cs="Times New Roman"/>
        </w:rPr>
        <w:t>T</w:t>
      </w:r>
      <w:r w:rsidRPr="005344B4">
        <w:rPr>
          <w:rFonts w:cs="Times New Roman"/>
        </w:rPr>
        <w:t xml:space="preserve">he </w:t>
      </w:r>
      <w:r w:rsidR="00D235D3" w:rsidRPr="005344B4">
        <w:rPr>
          <w:rFonts w:cs="Times New Roman"/>
        </w:rPr>
        <w:t xml:space="preserve">stories told by the </w:t>
      </w:r>
      <w:r w:rsidRPr="005344B4">
        <w:rPr>
          <w:rFonts w:cs="Times New Roman"/>
        </w:rPr>
        <w:t xml:space="preserve">Natural History Museum </w:t>
      </w:r>
      <w:r w:rsidR="00D235D3" w:rsidRPr="005344B4">
        <w:rPr>
          <w:rFonts w:cs="Times New Roman"/>
        </w:rPr>
        <w:t>are limited</w:t>
      </w:r>
      <w:r w:rsidRPr="005344B4">
        <w:rPr>
          <w:rFonts w:cs="Times New Roman"/>
        </w:rPr>
        <w:t xml:space="preserve"> by its function as a publicly funded educational institute</w:t>
      </w:r>
      <w:r w:rsidR="008A6372" w:rsidRPr="005344B4">
        <w:rPr>
          <w:rFonts w:cs="Times New Roman"/>
          <w:b/>
          <w:bCs/>
        </w:rPr>
        <w:t xml:space="preserve"> </w:t>
      </w:r>
      <w:r w:rsidR="00C9522C" w:rsidRPr="005344B4">
        <w:rPr>
          <w:rFonts w:cs="Times New Roman"/>
        </w:rPr>
        <w:t xml:space="preserve">and the figure of the sovereign human agent mobilised by ‘Natural History’. Nevertheless, the exhibit </w:t>
      </w:r>
      <w:r w:rsidRPr="005344B4">
        <w:rPr>
          <w:rFonts w:cs="Times New Roman"/>
        </w:rPr>
        <w:t>operate</w:t>
      </w:r>
      <w:r w:rsidR="00C9522C" w:rsidRPr="005344B4">
        <w:rPr>
          <w:rFonts w:cs="Times New Roman"/>
        </w:rPr>
        <w:t>s</w:t>
      </w:r>
      <w:r w:rsidRPr="005344B4">
        <w:rPr>
          <w:rFonts w:cs="Times New Roman"/>
        </w:rPr>
        <w:t xml:space="preserve"> as heterotopic spaces for ambivalent encounter</w:t>
      </w:r>
      <w:r w:rsidR="00C9522C" w:rsidRPr="005344B4">
        <w:rPr>
          <w:rFonts w:cs="Times New Roman"/>
        </w:rPr>
        <w:t>s. That is</w:t>
      </w:r>
      <w:r w:rsidR="00A213AF" w:rsidRPr="005344B4">
        <w:rPr>
          <w:rFonts w:cs="Times New Roman"/>
        </w:rPr>
        <w:t xml:space="preserve"> to say that </w:t>
      </w:r>
      <w:r w:rsidR="00C9522C" w:rsidRPr="005344B4">
        <w:rPr>
          <w:rFonts w:cs="Times New Roman"/>
        </w:rPr>
        <w:t xml:space="preserve">despite having a </w:t>
      </w:r>
      <w:r w:rsidR="00A213AF" w:rsidRPr="005344B4">
        <w:rPr>
          <w:rFonts w:cs="Times New Roman"/>
        </w:rPr>
        <w:t xml:space="preserve">strongly </w:t>
      </w:r>
      <w:r w:rsidR="00C9522C" w:rsidRPr="005344B4">
        <w:rPr>
          <w:rFonts w:cs="Times New Roman"/>
        </w:rPr>
        <w:t>discursive aim</w:t>
      </w:r>
      <w:r w:rsidR="00A213AF" w:rsidRPr="005344B4">
        <w:rPr>
          <w:rFonts w:cs="Times New Roman"/>
        </w:rPr>
        <w:t>,</w:t>
      </w:r>
      <w:r w:rsidR="00C9522C" w:rsidRPr="005344B4">
        <w:rPr>
          <w:rFonts w:cs="Times New Roman"/>
        </w:rPr>
        <w:t xml:space="preserve"> </w:t>
      </w:r>
      <w:r w:rsidR="00A213AF" w:rsidRPr="005344B4">
        <w:rPr>
          <w:rFonts w:cs="Times New Roman"/>
        </w:rPr>
        <w:t>informed by the figure of the responsible individual and underscored by the logic of neoliberal environmentalism, the heterotopic function of the museum enables this to be challenged, questioned and unsettled</w:t>
      </w:r>
      <w:r w:rsidRPr="005344B4">
        <w:rPr>
          <w:rFonts w:cs="Times New Roman"/>
        </w:rPr>
        <w:t xml:space="preserve">. </w:t>
      </w:r>
      <w:r w:rsidR="00A213AF" w:rsidRPr="005344B4">
        <w:rPr>
          <w:rFonts w:cs="Times New Roman"/>
        </w:rPr>
        <w:t xml:space="preserve">Encounters within </w:t>
      </w:r>
      <w:r w:rsidR="00E356A5" w:rsidRPr="005344B4">
        <w:rPr>
          <w:rFonts w:cs="Times New Roman"/>
        </w:rPr>
        <w:t xml:space="preserve">the </w:t>
      </w:r>
      <w:r w:rsidR="00A213AF" w:rsidRPr="005344B4">
        <w:rPr>
          <w:rFonts w:cs="Times New Roman"/>
        </w:rPr>
        <w:t>heterotopic spa</w:t>
      </w:r>
      <w:r w:rsidR="00E356A5" w:rsidRPr="005344B4">
        <w:rPr>
          <w:rFonts w:cs="Times New Roman"/>
        </w:rPr>
        <w:t>ce of the exhibition</w:t>
      </w:r>
      <w:r w:rsidR="00A213AF" w:rsidRPr="005344B4">
        <w:rPr>
          <w:rFonts w:cs="Times New Roman"/>
        </w:rPr>
        <w:t xml:space="preserve"> c</w:t>
      </w:r>
      <w:r w:rsidRPr="005344B4">
        <w:rPr>
          <w:rFonts w:cs="Times New Roman"/>
        </w:rPr>
        <w:t xml:space="preserve">ontain potential for recasting human-nature relations in ways that prioritise multispecies flourishing over </w:t>
      </w:r>
      <w:r w:rsidR="00FD0188" w:rsidRPr="005344B4">
        <w:rPr>
          <w:rFonts w:cs="Times New Roman"/>
        </w:rPr>
        <w:t>neoliberal</w:t>
      </w:r>
      <w:r w:rsidRPr="005344B4">
        <w:rPr>
          <w:rFonts w:cs="Times New Roman"/>
        </w:rPr>
        <w:t xml:space="preserve"> ends (e.g. economic growth). </w:t>
      </w:r>
      <w:r w:rsidR="00AB77EF" w:rsidRPr="005344B4">
        <w:rPr>
          <w:rFonts w:cs="Times New Roman"/>
        </w:rPr>
        <w:t xml:space="preserve">Whilst highlighting potential openings, </w:t>
      </w:r>
      <w:r w:rsidR="000B0CF1" w:rsidRPr="005344B4">
        <w:rPr>
          <w:rFonts w:cs="Times New Roman"/>
        </w:rPr>
        <w:t>the vignettes</w:t>
      </w:r>
      <w:r w:rsidR="00AB77EF" w:rsidRPr="005344B4">
        <w:rPr>
          <w:rFonts w:cs="Times New Roman"/>
        </w:rPr>
        <w:t xml:space="preserve"> also</w:t>
      </w:r>
      <w:r w:rsidRPr="005344B4">
        <w:rPr>
          <w:rFonts w:cs="Times New Roman"/>
        </w:rPr>
        <w:t xml:space="preserve"> illustrate pedagogical and conceptual difficulties of activating this potential to reconfigure the political and ethical basis of environmental subjecthood.</w:t>
      </w:r>
    </w:p>
    <w:p w14:paraId="25FC428F" w14:textId="260423AF" w:rsidR="008A1D63" w:rsidRPr="005344B4" w:rsidRDefault="005E0160" w:rsidP="00901009">
      <w:pPr>
        <w:pStyle w:val="Heading3"/>
      </w:pPr>
      <w:bookmarkStart w:id="71" w:name="_Toc213581796"/>
      <w:r w:rsidRPr="005344B4">
        <w:t>4.1.1</w:t>
      </w:r>
      <w:r w:rsidR="008A1D63" w:rsidRPr="005344B4">
        <w:t>Audience and aims</w:t>
      </w:r>
      <w:bookmarkEnd w:id="71"/>
    </w:p>
    <w:p w14:paraId="00634A74" w14:textId="77777777" w:rsidR="00360F7D" w:rsidRPr="005344B4" w:rsidRDefault="00360F7D" w:rsidP="009811B0">
      <w:pPr>
        <w:spacing w:line="480" w:lineRule="auto"/>
        <w:rPr>
          <w:rFonts w:cs="Times New Roman"/>
        </w:rPr>
      </w:pPr>
      <w:r w:rsidRPr="005344B4">
        <w:rPr>
          <w:rFonts w:cs="Times New Roman"/>
        </w:rPr>
        <w:t xml:space="preserve">Our Broken Planet: How we got here and ways to fix it (OBP) was a temporary exhibition at the Natural History Museum, London from May 2021-August 2022, complemented by an online program of workshops, videos and other interactive resources. The exhibition, which was primarily aimed at independent adults, received close to a million visitors during this time, exceeding expectations following a period of closures and restrictions on visitor numbers due to COVID-19. Although not </w:t>
      </w:r>
      <w:r w:rsidRPr="005344B4">
        <w:rPr>
          <w:rFonts w:cs="Times New Roman"/>
        </w:rPr>
        <w:lastRenderedPageBreak/>
        <w:t>directed at families or young children, family groups</w:t>
      </w:r>
      <w:r w:rsidRPr="005344B4">
        <w:rPr>
          <w:rStyle w:val="FootnoteReference"/>
          <w:rFonts w:cs="Times New Roman"/>
        </w:rPr>
        <w:footnoteReference w:id="36"/>
      </w:r>
      <w:r w:rsidRPr="005344B4">
        <w:rPr>
          <w:rFonts w:cs="Times New Roman"/>
        </w:rPr>
        <w:t xml:space="preserve"> make up around half of the museum’s visitors annually, and the location of the exhibition opposite the Dinosaur Gallery meant that it received a high proportion of children visiting with adults. In response, the Learning Engagement team, who work on rotation across different galleries across the museum, were brought into the exhibition to improve visitor experience for families by providing interactive content. For three days during the exceptionally hot summer of 2022, I visited the exhibition speaking with visitors and museum staff and observing how families interacted with and within the exhibition space. I followed this up with an autoethnographic visit with my daughter who turned five shortly after our visit. In addition, the NHM have provided me with a sample of 500 comment cards collected as part of an interactive activity at the exhibition exit and a summary of their evaluative report from the exhibition. </w:t>
      </w:r>
    </w:p>
    <w:p w14:paraId="3E31954A" w14:textId="17B3D42C" w:rsidR="00360F7D" w:rsidRPr="005344B4" w:rsidRDefault="00360F7D" w:rsidP="009811B0">
      <w:pPr>
        <w:spacing w:line="480" w:lineRule="auto"/>
        <w:rPr>
          <w:rFonts w:cs="Times New Roman"/>
        </w:rPr>
      </w:pPr>
      <w:r w:rsidRPr="005344B4">
        <w:rPr>
          <w:rFonts w:cs="Times New Roman"/>
        </w:rPr>
        <w:t xml:space="preserve">OBP offers a valuable case study of the ways in which children’s embodied encounters with/in museums spaces co-constitute both the space itself, and the ways in which knowing-being-doing emerge within a space of environmental pedagogy. Here the presence of children in an exhibition designed for independent visitors aged 13 and over unsettles the child-adult </w:t>
      </w:r>
      <w:r w:rsidR="000B0CF1" w:rsidRPr="005344B4">
        <w:rPr>
          <w:rFonts w:cs="Times New Roman"/>
        </w:rPr>
        <w:t>binary and</w:t>
      </w:r>
      <w:r w:rsidRPr="005344B4">
        <w:rPr>
          <w:rFonts w:cs="Times New Roman"/>
        </w:rPr>
        <w:t xml:space="preserve"> suggests that children and their parents have a shared interest in, curiosity about, and ability to make sense of environmental politics. </w:t>
      </w:r>
      <w:proofErr w:type="gramStart"/>
      <w:r w:rsidRPr="005344B4">
        <w:rPr>
          <w:rFonts w:cs="Times New Roman"/>
        </w:rPr>
        <w:t>That is to say, children</w:t>
      </w:r>
      <w:proofErr w:type="gramEnd"/>
      <w:r w:rsidRPr="005344B4">
        <w:rPr>
          <w:rFonts w:cs="Times New Roman"/>
        </w:rPr>
        <w:t xml:space="preserve"> are becoming environmental subjects amidst the unfolding conjectures of crises we find ourselves </w:t>
      </w:r>
      <w:r w:rsidR="00A06DE4" w:rsidRPr="005344B4">
        <w:rPr>
          <w:rFonts w:cs="Times New Roman"/>
        </w:rPr>
        <w:t xml:space="preserve">in, through encounters which may be unintentional, unobserved or misrecognised by adults. </w:t>
      </w:r>
      <w:r w:rsidRPr="005344B4">
        <w:rPr>
          <w:rFonts w:cs="Times New Roman"/>
        </w:rPr>
        <w:t xml:space="preserve"> Young children have the capacity to engage with and make sense of the stories being told about a planet in crisis, and the embodied ways in which children make sense of a space dedicated to telling environmental stories opens up questions about how adults</w:t>
      </w:r>
      <w:r w:rsidR="00DE0503" w:rsidRPr="005344B4">
        <w:rPr>
          <w:rFonts w:cs="Times New Roman"/>
        </w:rPr>
        <w:t xml:space="preserve"> </w:t>
      </w:r>
      <w:r w:rsidR="00C2225A" w:rsidRPr="005344B4">
        <w:rPr>
          <w:rFonts w:cs="Times New Roman"/>
        </w:rPr>
        <w:t xml:space="preserve">too, </w:t>
      </w:r>
      <w:r w:rsidRPr="005344B4">
        <w:rPr>
          <w:rFonts w:cs="Times New Roman"/>
        </w:rPr>
        <w:t>emerge</w:t>
      </w:r>
      <w:r w:rsidR="00DE0503" w:rsidRPr="005344B4">
        <w:rPr>
          <w:rFonts w:cs="Times New Roman"/>
        </w:rPr>
        <w:t xml:space="preserve"> relationally </w:t>
      </w:r>
      <w:r w:rsidRPr="005344B4">
        <w:rPr>
          <w:rFonts w:cs="Times New Roman"/>
        </w:rPr>
        <w:t xml:space="preserve"> as thinking-being-acting subject through embodied encounters in museum spaces </w:t>
      </w:r>
      <w:r w:rsidR="00CD54D9" w:rsidRPr="005344B4">
        <w:rPr>
          <w:rFonts w:cs="Times New Roman"/>
        </w:rPr>
        <w:fldChar w:fldCharType="begin"/>
      </w:r>
      <w:r w:rsidR="00CD54D9" w:rsidRPr="005344B4">
        <w:rPr>
          <w:rFonts w:cs="Times New Roman"/>
        </w:rPr>
        <w:instrText xml:space="preserve"> ADDIN ZOTERO_ITEM CSL_CITATION {"citationID":"Q0sUVlbn","properties":{"formattedCitation":"(Birch, 2018)","plainCitation":"(Birch, 2018)","noteIndex":0},"citationItems":[{"id":1046,"uris":["http://zotero.org/users/6040264/items/R5FFQ6SR"],"itemData":{"id":1046,"type":"article-journal","abstract":"Museum designers, curators and educators have traditionally emphasised children as a group of learners but children are also experiencers and players. Exploring frameworks of understanding, based on packaging and person matter intra-actions of new materialism, leads me to propose the development of an imaginative alternative to the learning rhetoric. An alternative lies in thinking collectively about children’s and adult’s museum experiences, offering: a rarely considered presentation of adults and young children as alike and a much-needed unpackaging of the adult–child binary. In proposing a challenge to the generalisability of children’s museum experience, an emphasis is placed on ambiguity and openness of experience. I suggest that matter is acknowledged as agential for children, as for adults and children may more freely be understood as humans entangled with the nonhuman and with each other.","container-title":"Children's Geographies","DOI":"10.1080/14733285.2018.1447088","ISSN":"1473-3285","issue":"5","note":"publisher: Routledge\n_eprint: https://doi.org/10.1080/14733285.2018.1447088","page":"516-528","source":"Taylor and Francis+NEJM","title":"Museum spaces and experiences for children – ambiguity and uncertainty in defining the space, the child and the experience","volume":"16","author":[{"family":"Birch","given":"Jo"}],"issued":{"date-parts":[["2018",9,3]]}}}],"schema":"https://github.com/citation-style-language/schema/raw/master/csl-citation.json"} </w:instrText>
      </w:r>
      <w:r w:rsidR="00CD54D9" w:rsidRPr="005344B4">
        <w:rPr>
          <w:rFonts w:cs="Times New Roman"/>
        </w:rPr>
        <w:fldChar w:fldCharType="separate"/>
      </w:r>
      <w:r w:rsidR="00CD54D9" w:rsidRPr="005344B4">
        <w:rPr>
          <w:rFonts w:cs="Times New Roman"/>
        </w:rPr>
        <w:t>(Birch, 2018)</w:t>
      </w:r>
      <w:r w:rsidR="00CD54D9" w:rsidRPr="005344B4">
        <w:rPr>
          <w:rFonts w:cs="Times New Roman"/>
        </w:rPr>
        <w:fldChar w:fldCharType="end"/>
      </w:r>
      <w:r w:rsidRPr="005344B4">
        <w:rPr>
          <w:rFonts w:cs="Times New Roman"/>
        </w:rPr>
        <w:t xml:space="preserve">.  </w:t>
      </w:r>
    </w:p>
    <w:p w14:paraId="22E9558D" w14:textId="77777777" w:rsidR="00E107EB" w:rsidRPr="005344B4" w:rsidRDefault="00360F7D" w:rsidP="009811B0">
      <w:pPr>
        <w:spacing w:line="480" w:lineRule="auto"/>
        <w:rPr>
          <w:rFonts w:cs="Times New Roman"/>
        </w:rPr>
      </w:pPr>
      <w:r w:rsidRPr="005344B4">
        <w:rPr>
          <w:rFonts w:cs="Times New Roman"/>
        </w:rPr>
        <w:t>Family groups passed through the exhibition relatively quickly, with an average dwell time of 11 minutes</w:t>
      </w:r>
      <w:r w:rsidRPr="005344B4">
        <w:rPr>
          <w:rStyle w:val="FootnoteReference"/>
          <w:rFonts w:cs="Times New Roman"/>
        </w:rPr>
        <w:footnoteReference w:id="37"/>
      </w:r>
      <w:r w:rsidRPr="005344B4">
        <w:rPr>
          <w:rFonts w:cs="Times New Roman"/>
        </w:rPr>
        <w:t xml:space="preserve">. This was slightly longer than the target audience, a difference which museum staff put down </w:t>
      </w:r>
      <w:r w:rsidRPr="005344B4">
        <w:rPr>
          <w:rFonts w:cs="Times New Roman"/>
        </w:rPr>
        <w:lastRenderedPageBreak/>
        <w:t xml:space="preserve">to engagement with the interactive elements of the exhibition, specifically the comment cards at the end of the exhibition, which asked visitors to leave their thoughts in response to a series of prompts. </w:t>
      </w:r>
      <w:r w:rsidR="0008247D" w:rsidRPr="005344B4">
        <w:rPr>
          <w:rFonts w:cs="Times New Roman"/>
        </w:rPr>
        <w:t xml:space="preserve">The comment cards were </w:t>
      </w:r>
      <w:r w:rsidR="007F76C6" w:rsidRPr="005344B4">
        <w:rPr>
          <w:rFonts w:cs="Times New Roman"/>
        </w:rPr>
        <w:t>themed ‘Speak up’, ‘From The Scientists’ and ‘Be with Nature’. Prompts on the wall included ‘</w:t>
      </w:r>
      <w:r w:rsidR="004D12AD" w:rsidRPr="005344B4">
        <w:rPr>
          <w:rFonts w:cs="Times New Roman"/>
        </w:rPr>
        <w:t xml:space="preserve">keep it simple. What sustainable thing do you do every day?’ </w:t>
      </w:r>
      <w:r w:rsidR="00E107EB" w:rsidRPr="005344B4">
        <w:rPr>
          <w:rFonts w:cs="Times New Roman"/>
        </w:rPr>
        <w:t>or ‘Think Big! What are the changes you’d like to see in future?’.</w:t>
      </w:r>
    </w:p>
    <w:p w14:paraId="2CF6F6E4" w14:textId="702B5ACD" w:rsidR="00353DA6" w:rsidRDefault="00914EF5" w:rsidP="009811B0">
      <w:pPr>
        <w:spacing w:line="480" w:lineRule="auto"/>
        <w:rPr>
          <w:rFonts w:cs="Times New Roman"/>
        </w:rPr>
      </w:pPr>
      <w:r w:rsidRPr="005344B4">
        <w:rPr>
          <w:rFonts w:cs="Times New Roman"/>
          <w:noProof/>
        </w:rPr>
        <mc:AlternateContent>
          <mc:Choice Requires="wps">
            <w:drawing>
              <wp:anchor distT="0" distB="0" distL="114300" distR="114300" simplePos="0" relativeHeight="251637248" behindDoc="0" locked="0" layoutInCell="1" allowOverlap="1" wp14:anchorId="59FDDCFD" wp14:editId="04978263">
                <wp:simplePos x="0" y="0"/>
                <wp:positionH relativeFrom="column">
                  <wp:posOffset>179705</wp:posOffset>
                </wp:positionH>
                <wp:positionV relativeFrom="paragraph">
                  <wp:posOffset>5772150</wp:posOffset>
                </wp:positionV>
                <wp:extent cx="5362575" cy="635"/>
                <wp:effectExtent l="0" t="0" r="0" b="0"/>
                <wp:wrapSquare wrapText="bothSides"/>
                <wp:docPr id="538622502" name="Text Box 1"/>
                <wp:cNvGraphicFramePr/>
                <a:graphic xmlns:a="http://schemas.openxmlformats.org/drawingml/2006/main">
                  <a:graphicData uri="http://schemas.microsoft.com/office/word/2010/wordprocessingShape">
                    <wps:wsp>
                      <wps:cNvSpPr txBox="1"/>
                      <wps:spPr>
                        <a:xfrm>
                          <a:off x="0" y="0"/>
                          <a:ext cx="5362575" cy="635"/>
                        </a:xfrm>
                        <a:prstGeom prst="rect">
                          <a:avLst/>
                        </a:prstGeom>
                        <a:solidFill>
                          <a:prstClr val="white"/>
                        </a:solidFill>
                        <a:ln>
                          <a:noFill/>
                        </a:ln>
                      </wps:spPr>
                      <wps:txbx>
                        <w:txbxContent>
                          <w:p w14:paraId="24C6F8D4" w14:textId="5A8CB4CF" w:rsidR="00914EF5" w:rsidRPr="00567CBE" w:rsidRDefault="00914EF5" w:rsidP="00E407F9">
                            <w:pPr>
                              <w:pStyle w:val="Style3"/>
                              <w:rPr>
                                <w:rFonts w:eastAsiaTheme="minorHAnsi"/>
                                <w:noProof/>
                                <w:sz w:val="22"/>
                              </w:rPr>
                            </w:pPr>
                            <w:bookmarkStart w:id="72" w:name="_Toc212374653"/>
                            <w:r>
                              <w:t xml:space="preserve">Figure </w:t>
                            </w:r>
                            <w:r>
                              <w:fldChar w:fldCharType="begin"/>
                            </w:r>
                            <w:r>
                              <w:instrText xml:space="preserve"> SEQ Figure \* ARABIC </w:instrText>
                            </w:r>
                            <w:r>
                              <w:fldChar w:fldCharType="separate"/>
                            </w:r>
                            <w:r w:rsidR="009C387C">
                              <w:rPr>
                                <w:noProof/>
                              </w:rPr>
                              <w:t>3</w:t>
                            </w:r>
                            <w:r>
                              <w:fldChar w:fldCharType="end"/>
                            </w:r>
                            <w:r>
                              <w:t xml:space="preserve"> Two girls add their comment cards to the interactive comment board near the exit of Our Broken Planet'.  Photo: Author's own</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9FDDCFD" id="_x0000_t202" coordsize="21600,21600" o:spt="202" path="m,l,21600r21600,l21600,xe">
                <v:stroke joinstyle="miter"/>
                <v:path gradientshapeok="t" o:connecttype="rect"/>
              </v:shapetype>
              <v:shape id="Text Box 1" o:spid="_x0000_s1026" type="#_x0000_t202" style="position:absolute;left:0;text-align:left;margin-left:14.15pt;margin-top:454.5pt;width:422.25pt;height:.05pt;z-index:251637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" stroked="f">
                <v:textbox style="mso-fit-shape-to-text:t" inset="0,0,0,0">
                  <w:txbxContent>
                    <w:p w14:paraId="24C6F8D4" w14:textId="5A8CB4CF" w:rsidR="00914EF5" w:rsidRPr="00567CBE" w:rsidRDefault="00914EF5" w:rsidP="00E407F9">
                      <w:pPr>
                        <w:pStyle w:val="Style3"/>
                        <w:rPr>
                          <w:rFonts w:eastAsiaTheme="minorHAnsi"/>
                          <w:noProof/>
                          <w:sz w:val="22"/>
                        </w:rPr>
                      </w:pPr>
                      <w:bookmarkStart w:id="341" w:name="_Toc212374653"/>
                      <w:r>
                        <w:t xml:space="preserve">Figure </w:t>
                      </w:r>
                      <w:r>
                        <w:fldChar w:fldCharType="begin"/>
                      </w:r>
                      <w:r>
                        <w:instrText xml:space="preserve"> SEQ Figure \* ARABIC </w:instrText>
                      </w:r>
                      <w:r>
                        <w:fldChar w:fldCharType="separate"/>
                      </w:r>
                      <w:r w:rsidR="009C387C">
                        <w:rPr>
                          <w:noProof/>
                        </w:rPr>
                        <w:t>3</w:t>
                      </w:r>
                      <w:r>
                        <w:fldChar w:fldCharType="end"/>
                      </w:r>
                      <w:r>
                        <w:t xml:space="preserve"> Two girls add their comment cards to the interactive comment board near the exit of Our Broken Planet'.  Photo: Author's own</w:t>
                      </w:r>
                      <w:bookmarkEnd w:id="341"/>
                    </w:p>
                  </w:txbxContent>
                </v:textbox>
                <w10:wrap type="square"/>
              </v:shape>
            </w:pict>
          </mc:Fallback>
        </mc:AlternateContent>
      </w:r>
      <w:r w:rsidR="0005132A" w:rsidRPr="005344B4">
        <w:rPr>
          <w:rFonts w:cs="Times New Roman"/>
          <w:noProof/>
        </w:rPr>
        <w:drawing>
          <wp:anchor distT="0" distB="0" distL="114300" distR="114300" simplePos="0" relativeHeight="251628032" behindDoc="0" locked="0" layoutInCell="1" allowOverlap="1" wp14:anchorId="238EC8A7" wp14:editId="0309F895">
            <wp:simplePos x="0" y="0"/>
            <wp:positionH relativeFrom="margin">
              <wp:align>center</wp:align>
            </wp:positionH>
            <wp:positionV relativeFrom="paragraph">
              <wp:posOffset>285750</wp:posOffset>
            </wp:positionV>
            <wp:extent cx="5362575" cy="5429250"/>
            <wp:effectExtent l="0" t="0" r="9525" b="0"/>
            <wp:wrapSquare wrapText="bothSides"/>
            <wp:docPr id="1061132358" name="Picture 1" descr="A person and a child writing on a white bo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132358" name="Picture 1" descr="A person and a child writing on a white board&#10;&#10;AI-generated content may be incorrect."/>
                    <pic:cNvPicPr/>
                  </pic:nvPicPr>
                  <pic:blipFill rotWithShape="1">
                    <a:blip r:embed="rId12" cstate="print">
                      <a:extLst>
                        <a:ext uri="{28A0092B-C50C-407E-A947-70E740481C1C}">
                          <a14:useLocalDpi xmlns:a14="http://schemas.microsoft.com/office/drawing/2010/main" val="0"/>
                        </a:ext>
                      </a:extLst>
                    </a:blip>
                    <a:srcRect t="11965" r="6437" b="16992"/>
                    <a:stretch>
                      <a:fillRect/>
                    </a:stretch>
                  </pic:blipFill>
                  <pic:spPr bwMode="auto">
                    <a:xfrm>
                      <a:off x="0" y="0"/>
                      <a:ext cx="5362575" cy="54292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C76EB13" w14:textId="68DF5F7E" w:rsidR="00F27CA4" w:rsidRPr="005344B4" w:rsidRDefault="00360F7D" w:rsidP="009811B0">
      <w:pPr>
        <w:spacing w:line="480" w:lineRule="auto"/>
        <w:rPr>
          <w:rFonts w:cs="Times New Roman"/>
        </w:rPr>
      </w:pPr>
      <w:r w:rsidRPr="005344B4">
        <w:rPr>
          <w:rFonts w:cs="Times New Roman"/>
        </w:rPr>
        <w:t>The</w:t>
      </w:r>
      <w:r w:rsidR="00E107EB" w:rsidRPr="005344B4">
        <w:rPr>
          <w:rFonts w:cs="Times New Roman"/>
        </w:rPr>
        <w:t xml:space="preserve"> response</w:t>
      </w:r>
      <w:r w:rsidR="000B0CF1">
        <w:rPr>
          <w:rFonts w:cs="Times New Roman"/>
        </w:rPr>
        <w:t>s</w:t>
      </w:r>
      <w:r w:rsidR="00E107EB" w:rsidRPr="005344B4">
        <w:rPr>
          <w:rFonts w:cs="Times New Roman"/>
        </w:rPr>
        <w:t xml:space="preserve"> on these</w:t>
      </w:r>
      <w:r w:rsidRPr="005344B4">
        <w:rPr>
          <w:rFonts w:cs="Times New Roman"/>
        </w:rPr>
        <w:t xml:space="preserve"> cards are indicative of </w:t>
      </w:r>
      <w:r w:rsidR="00881FD7" w:rsidRPr="005344B4">
        <w:rPr>
          <w:rFonts w:cs="Times New Roman"/>
        </w:rPr>
        <w:t>t</w:t>
      </w:r>
      <w:r w:rsidRPr="005344B4">
        <w:rPr>
          <w:rFonts w:cs="Times New Roman"/>
        </w:rPr>
        <w:t xml:space="preserve">he ways in which visitors, particularly children, understand their agency in relation climate and ecological crisis. As argued below, they reflect existing ideas that children bring with them into the museum space </w:t>
      </w:r>
      <w:r w:rsidR="00C2225A" w:rsidRPr="005344B4">
        <w:rPr>
          <w:rFonts w:cs="Times New Roman"/>
        </w:rPr>
        <w:t>as well as</w:t>
      </w:r>
      <w:r w:rsidRPr="005344B4">
        <w:rPr>
          <w:rFonts w:cs="Times New Roman"/>
        </w:rPr>
        <w:t xml:space="preserve"> encounters within the exhibition. </w:t>
      </w:r>
      <w:r w:rsidRPr="005344B4">
        <w:rPr>
          <w:rFonts w:cs="Times New Roman"/>
        </w:rPr>
        <w:lastRenderedPageBreak/>
        <w:t>The chapter considers the challenges that museums face in engaging families with the topic of climate and ecological crisis</w:t>
      </w:r>
      <w:r w:rsidR="006F7191" w:rsidRPr="005344B4">
        <w:rPr>
          <w:rFonts w:cs="Times New Roman"/>
        </w:rPr>
        <w:t>.</w:t>
      </w:r>
      <w:r w:rsidRPr="005344B4">
        <w:rPr>
          <w:rFonts w:cs="Times New Roman"/>
        </w:rPr>
        <w:t xml:space="preserve"> </w:t>
      </w:r>
      <w:r w:rsidR="006F7191" w:rsidRPr="005344B4">
        <w:rPr>
          <w:rFonts w:cs="Times New Roman"/>
        </w:rPr>
        <w:t>D</w:t>
      </w:r>
      <w:r w:rsidRPr="005344B4">
        <w:rPr>
          <w:rFonts w:cs="Times New Roman"/>
        </w:rPr>
        <w:t xml:space="preserve">iscursively, the Museum reproduces neoliberal environmentalism and narrow concepts of agency and responsibility. Nevertheless, visiting with my daughter </w:t>
      </w:r>
      <w:r w:rsidR="00822680" w:rsidRPr="005344B4">
        <w:rPr>
          <w:rFonts w:cs="Times New Roman"/>
        </w:rPr>
        <w:t>demonstrated how</w:t>
      </w:r>
      <w:r w:rsidRPr="005344B4">
        <w:rPr>
          <w:rFonts w:cs="Times New Roman"/>
        </w:rPr>
        <w:t xml:space="preserve"> museum encounters travel beyond the space of the museum, prompting questions, processes of sense-making and becoming that extend beyond the space-time of the exhibition. Although the observation that museum learning is not bounded by the physical </w:t>
      </w:r>
      <w:r w:rsidR="00667F63" w:rsidRPr="005344B4">
        <w:rPr>
          <w:rFonts w:cs="Times New Roman"/>
        </w:rPr>
        <w:t>site of the exhibition</w:t>
      </w:r>
      <w:r w:rsidRPr="005344B4">
        <w:rPr>
          <w:rFonts w:cs="Times New Roman"/>
        </w:rPr>
        <w:t xml:space="preserve"> is not a new one, I draw upon it here to argue</w:t>
      </w:r>
      <w:r w:rsidR="00667F63" w:rsidRPr="005344B4">
        <w:rPr>
          <w:rFonts w:cs="Times New Roman"/>
        </w:rPr>
        <w:t xml:space="preserve"> that</w:t>
      </w:r>
      <w:r w:rsidRPr="005344B4">
        <w:rPr>
          <w:rFonts w:cs="Times New Roman"/>
        </w:rPr>
        <w:t xml:space="preserve"> </w:t>
      </w:r>
      <w:r w:rsidR="00667F63" w:rsidRPr="005344B4">
        <w:rPr>
          <w:rFonts w:cs="Times New Roman"/>
        </w:rPr>
        <w:t xml:space="preserve">transgressive </w:t>
      </w:r>
      <w:r w:rsidR="00AF29BD" w:rsidRPr="005344B4">
        <w:rPr>
          <w:rFonts w:cs="Times New Roman"/>
        </w:rPr>
        <w:t xml:space="preserve">encounters </w:t>
      </w:r>
      <w:r w:rsidR="00667F63" w:rsidRPr="005344B4">
        <w:rPr>
          <w:rFonts w:cs="Times New Roman"/>
        </w:rPr>
        <w:t xml:space="preserve">in the museum space can </w:t>
      </w:r>
      <w:r w:rsidR="00536995" w:rsidRPr="005344B4">
        <w:rPr>
          <w:rFonts w:cs="Times New Roman"/>
        </w:rPr>
        <w:t>generate lasting</w:t>
      </w:r>
      <w:r w:rsidRPr="005344B4">
        <w:rPr>
          <w:rFonts w:cs="Times New Roman"/>
        </w:rPr>
        <w:t xml:space="preserve"> </w:t>
      </w:r>
      <w:proofErr w:type="spellStart"/>
      <w:r w:rsidRPr="005344B4">
        <w:rPr>
          <w:rFonts w:cs="Times New Roman"/>
        </w:rPr>
        <w:t>affects</w:t>
      </w:r>
      <w:proofErr w:type="spellEnd"/>
      <w:r w:rsidRPr="005344B4">
        <w:rPr>
          <w:rFonts w:cs="Times New Roman"/>
        </w:rPr>
        <w:t xml:space="preserve">, </w:t>
      </w:r>
      <w:r w:rsidR="00D45893" w:rsidRPr="005344B4">
        <w:rPr>
          <w:rFonts w:cs="Times New Roman"/>
        </w:rPr>
        <w:t>creating</w:t>
      </w:r>
      <w:r w:rsidRPr="005344B4">
        <w:rPr>
          <w:rFonts w:cs="Times New Roman"/>
        </w:rPr>
        <w:t xml:space="preserve"> ongoing possibilities for imagining, questioning and reflecting,  Amidst the exhaustion of the neoliberal </w:t>
      </w:r>
      <w:proofErr w:type="spellStart"/>
      <w:r w:rsidRPr="005344B4">
        <w:rPr>
          <w:rFonts w:cs="Times New Roman"/>
        </w:rPr>
        <w:t>everyday</w:t>
      </w:r>
      <w:proofErr w:type="spellEnd"/>
      <w:r w:rsidRPr="005344B4">
        <w:rPr>
          <w:rFonts w:cs="Times New Roman"/>
        </w:rPr>
        <w:t>, heterotopic spaces such as the museum are vital to sustaining a collective capacity to recast environmental ethics, moving away from narrow conceptions of individual responsibility.  Throughout the chapter I consider children’s and adults museum experiences collectively rather than focussing primarily on children as leaners</w:t>
      </w:r>
      <w:r w:rsidR="00CD54D9" w:rsidRPr="005344B4">
        <w:rPr>
          <w:rFonts w:cs="Times New Roman"/>
        </w:rPr>
        <w:t xml:space="preserve"> </w:t>
      </w:r>
      <w:r w:rsidR="00CD54D9" w:rsidRPr="005344B4">
        <w:rPr>
          <w:rFonts w:cs="Times New Roman"/>
        </w:rPr>
        <w:fldChar w:fldCharType="begin"/>
      </w:r>
      <w:r w:rsidR="00CD54D9" w:rsidRPr="005344B4">
        <w:rPr>
          <w:rFonts w:cs="Times New Roman"/>
        </w:rPr>
        <w:instrText xml:space="preserve"> ADDIN ZOTERO_ITEM CSL_CITATION {"citationID":"ycOAQtfb","properties":{"formattedCitation":"(Birch, 2018)","plainCitation":"(Birch, 2018)","noteIndex":0},"citationItems":[{"id":1046,"uris":["http://zotero.org/users/6040264/items/R5FFQ6SR"],"itemData":{"id":1046,"type":"article-journal","abstract":"Museum designers, curators and educators have traditionally emphasised children as a group of learners but children are also experiencers and players. Exploring frameworks of understanding, based on packaging and person matter intra-actions of new materialism, leads me to propose the development of an imaginative alternative to the learning rhetoric. An alternative lies in thinking collectively about children’s and adult’s museum experiences, offering: a rarely considered presentation of adults and young children as alike and a much-needed unpackaging of the adult–child binary. In proposing a challenge to the generalisability of children’s museum experience, an emphasis is placed on ambiguity and openness of experience. I suggest that matter is acknowledged as agential for children, as for adults and children may more freely be understood as humans entangled with the nonhuman and with each other.","container-title":"Children's Geographies","DOI":"10.1080/14733285.2018.1447088","ISSN":"1473-3285","issue":"5","note":"publisher: Routledge\n_eprint: https://doi.org/10.1080/14733285.2018.1447088","page":"516-528","source":"Taylor and Francis+NEJM","title":"Museum spaces and experiences for children – ambiguity and uncertainty in defining the space, the child and the experience","volume":"16","author":[{"family":"Birch","given":"Jo"}],"issued":{"date-parts":[["2018",9,3]]}}}],"schema":"https://github.com/citation-style-language/schema/raw/master/csl-citation.json"} </w:instrText>
      </w:r>
      <w:r w:rsidR="00CD54D9" w:rsidRPr="005344B4">
        <w:rPr>
          <w:rFonts w:cs="Times New Roman"/>
        </w:rPr>
        <w:fldChar w:fldCharType="separate"/>
      </w:r>
      <w:r w:rsidR="00CD54D9" w:rsidRPr="005344B4">
        <w:rPr>
          <w:rFonts w:cs="Times New Roman"/>
        </w:rPr>
        <w:t>(Birch, 2018)</w:t>
      </w:r>
      <w:r w:rsidR="00CD54D9" w:rsidRPr="005344B4">
        <w:rPr>
          <w:rFonts w:cs="Times New Roman"/>
        </w:rPr>
        <w:fldChar w:fldCharType="end"/>
      </w:r>
      <w:r w:rsidRPr="005344B4">
        <w:rPr>
          <w:rFonts w:cs="Times New Roman"/>
        </w:rPr>
        <w:t xml:space="preserve"> to demonstrate how children and adults are becoming knowing-being-acting Anthropocene subjects with and through each other.</w:t>
      </w:r>
    </w:p>
    <w:p w14:paraId="3F4768F7" w14:textId="185B32AB" w:rsidR="000F6F6D" w:rsidRPr="005344B4" w:rsidRDefault="00263B0E" w:rsidP="00901009">
      <w:pPr>
        <w:pStyle w:val="Heading3"/>
      </w:pPr>
      <w:bookmarkStart w:id="73" w:name="_Toc213581797"/>
      <w:r w:rsidRPr="005344B4">
        <w:t>4.1.</w:t>
      </w:r>
      <w:r w:rsidR="005C4E2B" w:rsidRPr="005344B4">
        <w:t>2</w:t>
      </w:r>
      <w:r w:rsidRPr="005344B4">
        <w:t xml:space="preserve"> </w:t>
      </w:r>
      <w:r w:rsidR="00B44729" w:rsidRPr="005344B4">
        <w:t>Environmental</w:t>
      </w:r>
      <w:r w:rsidR="00154CF3" w:rsidRPr="005344B4">
        <w:t xml:space="preserve"> subjecthood</w:t>
      </w:r>
      <w:r w:rsidR="00B44729" w:rsidRPr="005344B4">
        <w:t xml:space="preserve"> at the Natural History Museum</w:t>
      </w:r>
      <w:bookmarkEnd w:id="73"/>
      <w:r w:rsidR="004012AD" w:rsidRPr="005344B4">
        <w:t xml:space="preserve"> </w:t>
      </w:r>
    </w:p>
    <w:p w14:paraId="4BD8958A" w14:textId="5723FCBB" w:rsidR="0026449F" w:rsidRPr="005344B4" w:rsidRDefault="0026449F" w:rsidP="009811B0">
      <w:pPr>
        <w:spacing w:line="480" w:lineRule="auto"/>
        <w:rPr>
          <w:rFonts w:eastAsia="Calibri" w:cs="Times New Roman"/>
          <w:color w:val="000000" w:themeColor="text1"/>
        </w:rPr>
      </w:pPr>
      <w:r w:rsidRPr="005344B4">
        <w:rPr>
          <w:rFonts w:cs="Times New Roman"/>
        </w:rPr>
        <w:t xml:space="preserve">OBP offers a case study of how museums in the UK are engaging with climate change and ecological crisis. This is not a new phenomenon; museums around the world have been engaging publics on issues such as global warming since </w:t>
      </w:r>
      <w:r w:rsidRPr="005344B4">
        <w:rPr>
          <w:rFonts w:eastAsia="Calibri" w:cs="Times New Roman"/>
          <w:color w:val="000000" w:themeColor="text1"/>
        </w:rPr>
        <w:t xml:space="preserve">1992 </w:t>
      </w:r>
      <w:r w:rsidR="00CD54D9" w:rsidRPr="005344B4">
        <w:rPr>
          <w:rFonts w:eastAsia="Calibri" w:cs="Times New Roman"/>
          <w:color w:val="000000" w:themeColor="text1"/>
        </w:rPr>
        <w:fldChar w:fldCharType="begin"/>
      </w:r>
      <w:r w:rsidR="00CD54D9" w:rsidRPr="005344B4">
        <w:rPr>
          <w:rFonts w:eastAsia="Calibri" w:cs="Times New Roman"/>
          <w:color w:val="000000" w:themeColor="text1"/>
        </w:rPr>
        <w:instrText xml:space="preserve"> ADDIN ZOTERO_ITEM CSL_CITATION {"citationID":"SoosCtP7","properties":{"formattedCitation":"(Newell, Robin and Wehner, 2017)","plainCitation":"(Newell, Robin and Wehner, 2017)","noteIndex":0},"citationItems":[{"id":1620,"uris":["http://zotero.org/users/6040264/items/RCISKPN8"],"itemData":{"id":1620,"type":"book","abstract":"\"The museum sector has a moral obligation to use its collections and exhibitions and other events to explore some of the inequalities wrought by global warming. The book tackles the broad global issue of climate change through specific collections and in local places. It reflects the Pacific community at its core, but also embraces many other communities who will experience the adverse effects of climate change sooner or later. The book is rich with practical museum experience and detail, as well as critical, analytical and philosophical about where a museum can intervene to speak to this great conundrum of our times\"--Provided by publisher","call-number":"AM7 .C88 2017","collection-title":"Routledge environmental humanities","event-place":"London ; New York, NY","ISBN":"978-1-138-65851-6","number-of-pages":"298","publisher":"Routledge/Taylor &amp; Francis Group","publisher-place":"London ; New York, NY","source":"Library of Congress ISBN","title":"Curating the future: museums, communities and climate change","title-short":"Curating the future","editor":[{"family":"Newell","given":"Jennifer"},{"family":"Robin","given":"Libby"},{"family":"Wehner","given":"Kirsten"}],"issued":{"date-parts":[["2017"]]}}}],"schema":"https://github.com/citation-style-language/schema/raw/master/csl-citation.json"} </w:instrText>
      </w:r>
      <w:r w:rsidR="00CD54D9" w:rsidRPr="005344B4">
        <w:rPr>
          <w:rFonts w:eastAsia="Calibri" w:cs="Times New Roman"/>
          <w:color w:val="000000" w:themeColor="text1"/>
        </w:rPr>
        <w:fldChar w:fldCharType="separate"/>
      </w:r>
      <w:r w:rsidR="00CD54D9" w:rsidRPr="005344B4">
        <w:rPr>
          <w:rFonts w:cs="Times New Roman"/>
        </w:rPr>
        <w:t>(Newell, Robin and Wehner, 2017)</w:t>
      </w:r>
      <w:r w:rsidR="00CD54D9" w:rsidRPr="005344B4">
        <w:rPr>
          <w:rFonts w:eastAsia="Calibri" w:cs="Times New Roman"/>
          <w:color w:val="000000" w:themeColor="text1"/>
        </w:rPr>
        <w:fldChar w:fldCharType="end"/>
      </w:r>
      <w:r w:rsidR="00CD54D9" w:rsidRPr="005344B4">
        <w:rPr>
          <w:rFonts w:eastAsia="Calibri" w:cs="Times New Roman"/>
          <w:color w:val="000000" w:themeColor="text1"/>
        </w:rPr>
        <w:t xml:space="preserve"> </w:t>
      </w:r>
      <w:r w:rsidRPr="005344B4">
        <w:rPr>
          <w:rFonts w:eastAsia="Calibri" w:cs="Times New Roman"/>
          <w:color w:val="000000" w:themeColor="text1"/>
        </w:rPr>
        <w:t xml:space="preserve">and Natural History Museums have an even longer history of actively engaging in biodiversity and wildlife conservation efforts, going back at over 100 years </w:t>
      </w:r>
      <w:r w:rsidRPr="005344B4">
        <w:rPr>
          <w:rFonts w:eastAsia="Calibri" w:cs="Times New Roman"/>
          <w:color w:val="000000" w:themeColor="text1"/>
        </w:rPr>
        <w:fldChar w:fldCharType="begin"/>
      </w:r>
      <w:r w:rsidR="00286350" w:rsidRPr="005344B4">
        <w:rPr>
          <w:rFonts w:eastAsia="Calibri" w:cs="Times New Roman"/>
          <w:color w:val="000000" w:themeColor="text1"/>
        </w:rPr>
        <w:instrText xml:space="preserve"> ADDIN ZOTERO_ITEM CSL_CITATION {"citationID":"gHGiuPnq","properties":{"formattedCitation":"(Arengo {\\i{}et al.}, 2018)","plainCitation":"(Arengo et al., 2018)","noteIndex":0},"citationItems":[{"id":2016,"uris":["http://zotero.org/users/6040264/items/56V56ZAE"],"itemData":{"id":2016,"type":"chapter","call-number":"QH70.A1 D67 2018","container-title":"The future of natural history museums","event-place":"Milton Park, Abingdon, Oxon ; New York, NY","ISBN":"978-1-138-69264-0","publisher":"Routledge","publisher-place":"Milton Park, Abingdon, Oxon ; New York, NY","source":"Library of Congress ISBN","title":"The essential role of museums in biodiversity conservation","container-author":[{"family":"Dorfman","given":"Eric"}],"author":[{"family":"Arengo","given":"Felicity"},{"family":"Porzecanki","given":"Ana L."},{"family":"Blair","given":"Mary E."},{"family":"Amato","given":"George"},{"family":"Filardi","given":"Christopher"},{"family":"Sterling","given":"Eleanor"}],"issued":{"date-parts":[["2018"]]}}}],"schema":"https://github.com/citation-style-language/schema/raw/master/csl-citation.json"} </w:instrText>
      </w:r>
      <w:r w:rsidRPr="005344B4">
        <w:rPr>
          <w:rFonts w:eastAsia="Calibri" w:cs="Times New Roman"/>
          <w:color w:val="000000" w:themeColor="text1"/>
        </w:rPr>
        <w:fldChar w:fldCharType="separate"/>
      </w:r>
      <w:r w:rsidRPr="005344B4">
        <w:rPr>
          <w:rFonts w:cs="Times New Roman"/>
          <w:szCs w:val="24"/>
        </w:rPr>
        <w:t xml:space="preserve">(Arengo </w:t>
      </w:r>
      <w:r w:rsidRPr="005344B4">
        <w:rPr>
          <w:rFonts w:cs="Times New Roman"/>
          <w:i/>
          <w:iCs/>
          <w:szCs w:val="24"/>
        </w:rPr>
        <w:t>et al.</w:t>
      </w:r>
      <w:r w:rsidRPr="005344B4">
        <w:rPr>
          <w:rFonts w:cs="Times New Roman"/>
          <w:szCs w:val="24"/>
        </w:rPr>
        <w:t>, 2018)</w:t>
      </w:r>
      <w:r w:rsidRPr="005344B4">
        <w:rPr>
          <w:rFonts w:eastAsia="Calibri" w:cs="Times New Roman"/>
          <w:color w:val="000000" w:themeColor="text1"/>
        </w:rPr>
        <w:fldChar w:fldCharType="end"/>
      </w:r>
      <w:r w:rsidRPr="005344B4">
        <w:rPr>
          <w:rFonts w:eastAsia="Calibri" w:cs="Times New Roman"/>
          <w:color w:val="000000" w:themeColor="text1"/>
        </w:rPr>
        <w:t xml:space="preserve">. </w:t>
      </w:r>
      <w:r w:rsidR="00C74CBB" w:rsidRPr="005344B4">
        <w:rPr>
          <w:rFonts w:eastAsia="Calibri" w:cs="Times New Roman"/>
          <w:color w:val="000000" w:themeColor="text1"/>
        </w:rPr>
        <w:t>A</w:t>
      </w:r>
      <w:r w:rsidRPr="005344B4">
        <w:rPr>
          <w:rFonts w:eastAsia="Calibri" w:cs="Times New Roman"/>
          <w:color w:val="000000" w:themeColor="text1"/>
        </w:rPr>
        <w:t xml:space="preserve"> focus on climate change and planetary health gathered pace in the 2000s, with a handful of ‘Climate Museums’ emerging from 2013 onwards </w:t>
      </w:r>
      <w:r w:rsidRPr="005344B4">
        <w:rPr>
          <w:rFonts w:eastAsia="Calibri" w:cs="Times New Roman"/>
          <w:color w:val="000000" w:themeColor="text1"/>
        </w:rPr>
        <w:fldChar w:fldCharType="begin"/>
      </w:r>
      <w:r w:rsidR="00286350" w:rsidRPr="005344B4">
        <w:rPr>
          <w:rFonts w:eastAsia="Calibri" w:cs="Times New Roman"/>
          <w:color w:val="000000" w:themeColor="text1"/>
        </w:rPr>
        <w:instrText xml:space="preserve"> ADDIN ZOTERO_ITEM CSL_CITATION {"citationID":"5EjSjD5K","properties":{"formattedCitation":"(Newell, Robin and Wehner, 2017)","plainCitation":"(Newell, Robin and Wehner, 2017)","noteIndex":0},"citationItems":[{"id":1620,"uris":["http://zotero.org/users/6040264/items/RCISKPN8"],"itemData":{"id":1620,"type":"book","abstract":"\"The museum sector has a moral obligation to use its collections and exhibitions and other events to explore some of the inequalities wrought by global warming. The book tackles the broad global issue of climate change through specific collections and in local places. It reflects the Pacific community at its core, but also embraces many other communities who will experience the adverse effects of climate change sooner or later. The book is rich with practical museum experience and detail, as well as critical, analytical and philosophical about where a museum can intervene to speak to this great conundrum of our times\"--Provided by publisher","call-number":"AM7 .C88 2017","collection-title":"Routledge environmental humanities","event-place":"London ; New York, NY","ISBN":"978-1-138-65851-6","number-of-pages":"298","publisher":"Routledge/Taylor &amp; Francis Group","publisher-place":"London ; New York, NY","source":"Library of Congress ISBN","title":"Curating the future: museums, communities and climate change","title-short":"Curating the future","editor":[{"family":"Newell","given":"Jennifer"},{"family":"Robin","given":"Libby"},{"family":"Wehner","given":"Kirsten"}],"issued":{"date-parts":[["2017"]]}}}],"schema":"https://github.com/citation-style-language/schema/raw/master/csl-citation.json"} </w:instrText>
      </w:r>
      <w:r w:rsidRPr="005344B4">
        <w:rPr>
          <w:rFonts w:eastAsia="Calibri" w:cs="Times New Roman"/>
          <w:color w:val="000000" w:themeColor="text1"/>
        </w:rPr>
        <w:fldChar w:fldCharType="separate"/>
      </w:r>
      <w:r w:rsidRPr="005344B4">
        <w:rPr>
          <w:rFonts w:cs="Times New Roman"/>
        </w:rPr>
        <w:t>(Newell, Robin and Wehner, 2017)</w:t>
      </w:r>
      <w:r w:rsidRPr="005344B4">
        <w:rPr>
          <w:rFonts w:eastAsia="Calibri" w:cs="Times New Roman"/>
          <w:color w:val="000000" w:themeColor="text1"/>
        </w:rPr>
        <w:fldChar w:fldCharType="end"/>
      </w:r>
      <w:r w:rsidRPr="005344B4">
        <w:rPr>
          <w:rFonts w:eastAsia="Calibri" w:cs="Times New Roman"/>
          <w:color w:val="000000" w:themeColor="text1"/>
        </w:rPr>
        <w:t xml:space="preserve">, whilst in recent years the Anthropocene has been taken up as a critical concept for museum inquiry  </w:t>
      </w:r>
      <w:r w:rsidRPr="005344B4">
        <w:rPr>
          <w:rFonts w:eastAsia="Calibri" w:cs="Times New Roman"/>
          <w:color w:val="000000" w:themeColor="text1"/>
        </w:rPr>
        <w:fldChar w:fldCharType="begin"/>
      </w:r>
      <w:r w:rsidR="00286350" w:rsidRPr="005344B4">
        <w:rPr>
          <w:rFonts w:eastAsia="Calibri" w:cs="Times New Roman"/>
          <w:color w:val="000000" w:themeColor="text1"/>
        </w:rPr>
        <w:instrText xml:space="preserve"> ADDIN ZOTERO_ITEM CSL_CITATION {"citationID":"1trqSZi6","properties":{"formattedCitation":"(Oliveira {\\i{}et al.}, 2020)","plainCitation":"(Oliveira et al., 2020)","noteIndex":0},"citationItems":[{"id":1588,"uris":["http://zotero.org/users/6040264/items/HPRWTR88"],"itemData":{"id":1588,"type":"article-journal","abstract":"The Anthropocene is a proposed geological epoch, generally defined by the significant impacts of human activities on the Earth system. It provides a conceptual framework that traces historical causes, possible futures, and fundamental questions of human responsibility, values and purpose in a changing world. Here, we examine how natural history museums are engaging with the Anthropocene using two novel exhibits as a case study. First, we argue that the museum context, as a social space for learning through a range of embodied sensory experiences, is a valuable medium within which to experience the Anthropocene and communicate about it with a wide audience. Second, we observe that the Anthropocene has conceptual and practical implications for these museums. Thus, we suggest the Anthropocene is an especially productive lens of engagement for natural history museums, catalyzing both development in the science and representation, and also in public comprehension of global change.","container-title":"Curator: The Museum Journal","DOI":"10.1111/cura.12374","ISSN":"2151-6952","issue":"3","language":"en","note":"_eprint: https://onlinelibrary.wiley.com/doi/pdf/10.1111/cura.12374","page":"333-351","source":"Wiley Online Library","title":"The Anthropocene in Natural History Museums: A Productive Lens of Engagement","title-short":"The Anthropocene in Natural History Museums","volume":"63","author":[{"family":"Oliveira","given":"Gil"},{"family":"Dorfman","given":"Eric"},{"family":"Kramar","given":"Nicolas"},{"family":"Mendenhall","given":"Chase D."},{"family":"Heller","given":"Nicole E."}],"issued":{"date-parts":[["2020"]]}}}],"schema":"https://github.com/citation-style-language/schema/raw/master/csl-citation.json"} </w:instrText>
      </w:r>
      <w:r w:rsidRPr="005344B4">
        <w:rPr>
          <w:rFonts w:eastAsia="Calibri" w:cs="Times New Roman"/>
          <w:color w:val="000000" w:themeColor="text1"/>
        </w:rPr>
        <w:fldChar w:fldCharType="separate"/>
      </w:r>
      <w:r w:rsidRPr="005344B4">
        <w:rPr>
          <w:rFonts w:cs="Times New Roman"/>
          <w:szCs w:val="24"/>
        </w:rPr>
        <w:t xml:space="preserve">(Oliveira </w:t>
      </w:r>
      <w:r w:rsidRPr="005344B4">
        <w:rPr>
          <w:rFonts w:cs="Times New Roman"/>
          <w:i/>
          <w:iCs/>
          <w:szCs w:val="24"/>
        </w:rPr>
        <w:t>et al.</w:t>
      </w:r>
      <w:r w:rsidRPr="005344B4">
        <w:rPr>
          <w:rFonts w:cs="Times New Roman"/>
          <w:szCs w:val="24"/>
        </w:rPr>
        <w:t>, 2020)</w:t>
      </w:r>
      <w:r w:rsidRPr="005344B4">
        <w:rPr>
          <w:rFonts w:eastAsia="Calibri" w:cs="Times New Roman"/>
          <w:color w:val="000000" w:themeColor="text1"/>
        </w:rPr>
        <w:fldChar w:fldCharType="end"/>
      </w:r>
      <w:r w:rsidRPr="005344B4">
        <w:rPr>
          <w:rFonts w:eastAsia="Calibri" w:cs="Times New Roman"/>
          <w:color w:val="000000" w:themeColor="text1"/>
        </w:rPr>
        <w:t xml:space="preserve">. </w:t>
      </w:r>
      <w:r w:rsidR="00CD54D9" w:rsidRPr="005344B4">
        <w:rPr>
          <w:rFonts w:eastAsia="Calibri" w:cs="Times New Roman"/>
          <w:color w:val="000000" w:themeColor="text1"/>
        </w:rPr>
        <w:t xml:space="preserve">Since declaring Climate Emergency in 2019, </w:t>
      </w:r>
      <w:r w:rsidR="0067462A" w:rsidRPr="005344B4">
        <w:rPr>
          <w:rFonts w:eastAsia="Calibri" w:cs="Times New Roman"/>
          <w:color w:val="000000" w:themeColor="text1"/>
        </w:rPr>
        <w:t xml:space="preserve"> the Museum Associatio</w:t>
      </w:r>
      <w:r w:rsidR="00CD54D9" w:rsidRPr="005344B4">
        <w:rPr>
          <w:rFonts w:eastAsia="Calibri" w:cs="Times New Roman"/>
          <w:color w:val="000000" w:themeColor="text1"/>
        </w:rPr>
        <w:t xml:space="preserve">n has sought to </w:t>
      </w:r>
      <w:r w:rsidR="0067462A" w:rsidRPr="005344B4">
        <w:rPr>
          <w:rFonts w:eastAsia="Calibri" w:cs="Times New Roman"/>
          <w:color w:val="000000" w:themeColor="text1"/>
        </w:rPr>
        <w:t xml:space="preserve">galvanize the sector </w:t>
      </w:r>
      <w:r w:rsidR="003742A7" w:rsidRPr="005344B4">
        <w:rPr>
          <w:rFonts w:eastAsia="Calibri" w:cs="Times New Roman"/>
          <w:color w:val="000000" w:themeColor="text1"/>
        </w:rPr>
        <w:t xml:space="preserve">to </w:t>
      </w:r>
      <w:r w:rsidR="00CD54D9" w:rsidRPr="005344B4">
        <w:rPr>
          <w:rFonts w:eastAsia="Calibri" w:cs="Times New Roman"/>
          <w:color w:val="000000" w:themeColor="text1"/>
        </w:rPr>
        <w:t>actively respond to climate change</w:t>
      </w:r>
      <w:r w:rsidR="003742A7" w:rsidRPr="005344B4">
        <w:rPr>
          <w:rFonts w:eastAsia="Calibri" w:cs="Times New Roman"/>
          <w:color w:val="000000" w:themeColor="text1"/>
        </w:rPr>
        <w:t xml:space="preserve"> </w:t>
      </w:r>
      <w:r w:rsidR="003742A7" w:rsidRPr="005344B4">
        <w:rPr>
          <w:rFonts w:eastAsia="Calibri" w:cs="Times New Roman"/>
          <w:color w:val="000000" w:themeColor="text1"/>
        </w:rPr>
        <w:fldChar w:fldCharType="begin"/>
      </w:r>
      <w:r w:rsidR="0001073B" w:rsidRPr="005344B4">
        <w:rPr>
          <w:rFonts w:eastAsia="Calibri" w:cs="Times New Roman"/>
          <w:color w:val="000000" w:themeColor="text1"/>
        </w:rPr>
        <w:instrText xml:space="preserve"> ADDIN ZOTERO_ITEM CSL_CITATION {"citationID":"i22Q74al","properties":{"formattedCitation":"(Museums Association, 2019)","plainCitation":"(Museums Association, 2019)","noteIndex":0},"citationItems":[{"id":22842,"uris":["http://zotero.org/users/6040264/items/4GI2DNTQ"],"itemData":{"id":22842,"type":"post-weblog","abstract":"We pledge our support to Culture Declares Emergency","container-title":"Museums Association","language":"en-US","title":"Declaring a climate emergency","URL":"https://www.museumsassociation.org/campaigns/museums-for-climate-justice/declaring-a-climate-emergency/","author":[{"family":"Museums Association","given":""}],"accessed":{"date-parts":[["2025",9,19]]},"issued":{"date-parts":[["2019"]]}}}],"schema":"https://github.com/citation-style-language/schema/raw/master/csl-citation.json"} </w:instrText>
      </w:r>
      <w:r w:rsidR="003742A7" w:rsidRPr="005344B4">
        <w:rPr>
          <w:rFonts w:eastAsia="Calibri" w:cs="Times New Roman"/>
          <w:color w:val="000000" w:themeColor="text1"/>
        </w:rPr>
        <w:fldChar w:fldCharType="separate"/>
      </w:r>
      <w:r w:rsidR="0001073B" w:rsidRPr="005344B4">
        <w:rPr>
          <w:rFonts w:cs="Times New Roman"/>
        </w:rPr>
        <w:t>(Museums Association, 2019)</w:t>
      </w:r>
      <w:r w:rsidR="003742A7" w:rsidRPr="005344B4">
        <w:rPr>
          <w:rFonts w:eastAsia="Calibri" w:cs="Times New Roman"/>
          <w:color w:val="000000" w:themeColor="text1"/>
        </w:rPr>
        <w:fldChar w:fldCharType="end"/>
      </w:r>
      <w:r w:rsidR="00CD54D9" w:rsidRPr="005344B4">
        <w:rPr>
          <w:rFonts w:eastAsia="Calibri" w:cs="Times New Roman"/>
          <w:color w:val="000000" w:themeColor="text1"/>
        </w:rPr>
        <w:t xml:space="preserve"> </w:t>
      </w:r>
      <w:r w:rsidR="00496DEA" w:rsidRPr="005344B4">
        <w:rPr>
          <w:rFonts w:eastAsia="Calibri" w:cs="Times New Roman"/>
          <w:color w:val="000000" w:themeColor="text1"/>
        </w:rPr>
        <w:t>, whilst</w:t>
      </w:r>
      <w:r w:rsidRPr="005344B4">
        <w:rPr>
          <w:rFonts w:eastAsia="Calibri" w:cs="Times New Roman"/>
          <w:color w:val="000000" w:themeColor="text1"/>
        </w:rPr>
        <w:t xml:space="preserve">, the role of museums in responding to climate change has been formally acknowledged in </w:t>
      </w:r>
      <w:r w:rsidR="00496DEA" w:rsidRPr="005344B4">
        <w:rPr>
          <w:rFonts w:eastAsia="Calibri" w:cs="Times New Roman"/>
          <w:color w:val="000000" w:themeColor="text1"/>
        </w:rPr>
        <w:t>global climate governance</w:t>
      </w:r>
      <w:r w:rsidR="004137EA" w:rsidRPr="005344B4">
        <w:rPr>
          <w:rFonts w:eastAsia="Calibri" w:cs="Times New Roman"/>
          <w:color w:val="000000" w:themeColor="text1"/>
        </w:rPr>
        <w:t xml:space="preserve">, in </w:t>
      </w:r>
      <w:r w:rsidRPr="005344B4">
        <w:rPr>
          <w:rFonts w:eastAsia="Calibri" w:cs="Times New Roman"/>
          <w:color w:val="000000" w:themeColor="text1"/>
        </w:rPr>
        <w:t>Article 12 of the Paris Agreement, which focuses on climate education, awareness and public participation</w:t>
      </w:r>
      <w:r w:rsidR="007A1315" w:rsidRPr="005344B4">
        <w:rPr>
          <w:rFonts w:eastAsia="Calibri" w:cs="Times New Roman"/>
          <w:color w:val="000000" w:themeColor="text1"/>
        </w:rPr>
        <w:t xml:space="preserve"> </w:t>
      </w:r>
      <w:r w:rsidR="007A1315" w:rsidRPr="005344B4">
        <w:rPr>
          <w:rFonts w:eastAsia="Calibri" w:cs="Times New Roman"/>
          <w:color w:val="000000" w:themeColor="text1"/>
        </w:rPr>
        <w:fldChar w:fldCharType="begin"/>
      </w:r>
      <w:r w:rsidR="007A1315" w:rsidRPr="005344B4">
        <w:rPr>
          <w:rFonts w:eastAsia="Calibri" w:cs="Times New Roman"/>
          <w:color w:val="000000" w:themeColor="text1"/>
        </w:rPr>
        <w:instrText xml:space="preserve"> ADDIN ZOTERO_ITEM CSL_CITATION {"citationID":"7b0T4IDc","properties":{"formattedCitation":"(UNFCCC, 2018; McGhie, 2020)","plainCitation":"(UNFCCC, 2018; McGhie, 2020)","noteIndex":0},"citationItems":[{"id":1478,"uris":["http://zotero.org/users/6040264/items/G85L95AW"],"itemData":{"id":1478,"type":"paper-conference","event-title":"Bonn Climate Conference April 2018","publisher":"United Nations Climate Change","title":"Ways of enhancing the implementation of education, training, public awareness, public participation and public access to information so as to enhance actions under the Paris Agreement. Draft conclusions proposed by the Chair.","URL":"https://unfccc.int/sites/default/files/resource/cp24_auv_L.3_edu.pdf","author":[{"family":"UNFCCC","given":""}],"accessed":{"date-parts":[["2023",1,6]]},"issued":{"date-parts":[["2018",5,7]]}}},{"id":1476,"uris":["http://zotero.org/users/6040264/items/JD7VQFBZ"],"itemData":{"id":1476,"type":"personal_communication","title":"Curating Tomorrow  Doha Review","URL":"https://www4.unfccc.int/sites/SubmissionsStaging/Documents/202002131238---Curating%20Tomorrow%20Doha%20Review.pdf","author":[{"family":"McGhie","given":"Henry"}],"accessed":{"date-parts":[["2023",1,6]]},"issued":{"date-parts":[["2020",2,2]]}}}],"schema":"https://github.com/citation-style-language/schema/raw/master/csl-citation.json"} </w:instrText>
      </w:r>
      <w:r w:rsidR="007A1315" w:rsidRPr="005344B4">
        <w:rPr>
          <w:rFonts w:eastAsia="Calibri" w:cs="Times New Roman"/>
          <w:color w:val="000000" w:themeColor="text1"/>
        </w:rPr>
        <w:fldChar w:fldCharType="separate"/>
      </w:r>
      <w:r w:rsidR="007A1315" w:rsidRPr="005344B4">
        <w:rPr>
          <w:rFonts w:cs="Times New Roman"/>
        </w:rPr>
        <w:t>(UNFCCC, 2018; McGhie, 2020)</w:t>
      </w:r>
      <w:r w:rsidR="007A1315" w:rsidRPr="005344B4">
        <w:rPr>
          <w:rFonts w:eastAsia="Calibri" w:cs="Times New Roman"/>
          <w:color w:val="000000" w:themeColor="text1"/>
        </w:rPr>
        <w:fldChar w:fldCharType="end"/>
      </w:r>
      <w:r w:rsidRPr="005344B4">
        <w:rPr>
          <w:rFonts w:eastAsia="Calibri" w:cs="Times New Roman"/>
          <w:color w:val="000000" w:themeColor="text1"/>
        </w:rPr>
        <w:t xml:space="preserve">. </w:t>
      </w:r>
    </w:p>
    <w:p w14:paraId="30F1FD85" w14:textId="7AAD802C" w:rsidR="00851AA0" w:rsidRPr="005344B4" w:rsidRDefault="00A7470A" w:rsidP="009811B0">
      <w:pPr>
        <w:spacing w:line="480" w:lineRule="auto"/>
        <w:rPr>
          <w:rFonts w:eastAsia="Calibri" w:cs="Times New Roman"/>
          <w:color w:val="000000" w:themeColor="text1"/>
        </w:rPr>
      </w:pPr>
      <w:r w:rsidRPr="005344B4">
        <w:rPr>
          <w:rFonts w:eastAsia="Calibri" w:cs="Times New Roman"/>
          <w:color w:val="000000" w:themeColor="text1"/>
        </w:rPr>
        <w:lastRenderedPageBreak/>
        <w:t>M</w:t>
      </w:r>
      <w:r w:rsidR="00294B6C" w:rsidRPr="005344B4">
        <w:rPr>
          <w:rFonts w:eastAsia="Calibri" w:cs="Times New Roman"/>
          <w:color w:val="000000" w:themeColor="text1"/>
        </w:rPr>
        <w:t>useums have</w:t>
      </w:r>
      <w:r w:rsidRPr="005344B4">
        <w:rPr>
          <w:rFonts w:eastAsia="Calibri" w:cs="Times New Roman"/>
          <w:color w:val="000000" w:themeColor="text1"/>
        </w:rPr>
        <w:t xml:space="preserve"> significant reach and potential</w:t>
      </w:r>
      <w:r w:rsidR="00294B6C" w:rsidRPr="005344B4">
        <w:rPr>
          <w:rFonts w:eastAsia="Calibri" w:cs="Times New Roman"/>
          <w:color w:val="000000" w:themeColor="text1"/>
        </w:rPr>
        <w:t xml:space="preserve"> for engaging</w:t>
      </w:r>
      <w:r w:rsidR="004137EA" w:rsidRPr="005344B4">
        <w:rPr>
          <w:rFonts w:eastAsia="Calibri" w:cs="Times New Roman"/>
          <w:color w:val="000000" w:themeColor="text1"/>
        </w:rPr>
        <w:t xml:space="preserve"> and constituting</w:t>
      </w:r>
      <w:r w:rsidR="00294B6C" w:rsidRPr="005344B4">
        <w:rPr>
          <w:rFonts w:eastAsia="Calibri" w:cs="Times New Roman"/>
          <w:color w:val="000000" w:themeColor="text1"/>
        </w:rPr>
        <w:t xml:space="preserve"> publics around issues of climate and ecological crisis, due to their long-held status as trusted sources of information </w:t>
      </w:r>
      <w:r w:rsidR="00C615A4" w:rsidRPr="005344B4">
        <w:rPr>
          <w:rFonts w:eastAsia="Calibri" w:cs="Times New Roman"/>
          <w:color w:val="000000" w:themeColor="text1"/>
        </w:rPr>
        <w:fldChar w:fldCharType="begin"/>
      </w:r>
      <w:r w:rsidR="00C615A4" w:rsidRPr="005344B4">
        <w:rPr>
          <w:rFonts w:eastAsia="Calibri" w:cs="Times New Roman"/>
          <w:color w:val="000000" w:themeColor="text1"/>
        </w:rPr>
        <w:instrText xml:space="preserve"> ADDIN ZOTERO_ITEM CSL_CITATION {"citationID":"6K87sr8x","properties":{"formattedCitation":"(Macdonald, 1995; Cameron, 2011)","plainCitation":"(Macdonald, 1995; Cameron, 2011)","noteIndex":0},"citationItems":[{"id":825,"uris":["http://zotero.org/users/6040264/items/B4X694HV"],"itemData":{"id":825,"type":"article-journal","container-title":"Media, Culture &amp; Society","DOI":"10.1177/016344395017001002","ISSN":"0163-4437","issue":"1","journalAbbreviation":"Media, Culture &amp; Society","note":"publisher: SAGE Publications Ltd","page":"13-29","source":"SAGE Journals","title":"Consuming science: public knowledge and the dispersed politics of reception among museum visitors","title-short":"Consuming science","volume":"17","author":[{"family":"Macdonald","given":"Sharon"}],"issued":{"date-parts":[["1995",1,1]]}}},{"id":703,"uris":["http://zotero.org/users/6040264/items/2B5DH542"],"itemData":{"id":703,"type":"article-journal","container-title":"Museum and Society","ISSN":"1479-8360","issue":"2","language":"en","license":"Copyright (c) 2015 Fiona Cameron","page":"84-89","source":"journals.le.ac.uk","title":"Climate change as a complex phenomenon and the problem of cultural governance","volume":"9","author":[{"family":"Cameron","given":"Fiona"}],"issued":{"date-parts":[["2011"]]}}}],"schema":"https://github.com/citation-style-language/schema/raw/master/csl-citation.json"} </w:instrText>
      </w:r>
      <w:r w:rsidR="00C615A4" w:rsidRPr="005344B4">
        <w:rPr>
          <w:rFonts w:eastAsia="Calibri" w:cs="Times New Roman"/>
          <w:color w:val="000000" w:themeColor="text1"/>
        </w:rPr>
        <w:fldChar w:fldCharType="separate"/>
      </w:r>
      <w:r w:rsidR="00C615A4" w:rsidRPr="005344B4">
        <w:rPr>
          <w:rFonts w:cs="Times New Roman"/>
        </w:rPr>
        <w:t>(Macdonald, 1995; Cameron, 2011)</w:t>
      </w:r>
      <w:r w:rsidR="00C615A4" w:rsidRPr="005344B4">
        <w:rPr>
          <w:rFonts w:eastAsia="Calibri" w:cs="Times New Roman"/>
          <w:color w:val="000000" w:themeColor="text1"/>
        </w:rPr>
        <w:fldChar w:fldCharType="end"/>
      </w:r>
      <w:r w:rsidR="00C615A4" w:rsidRPr="005344B4">
        <w:rPr>
          <w:rFonts w:eastAsia="Calibri" w:cs="Times New Roman"/>
          <w:color w:val="000000" w:themeColor="text1"/>
        </w:rPr>
        <w:t>,</w:t>
      </w:r>
      <w:r w:rsidR="00294B6C" w:rsidRPr="005344B4">
        <w:rPr>
          <w:rFonts w:eastAsia="Calibri" w:cs="Times New Roman"/>
          <w:color w:val="000000" w:themeColor="text1"/>
        </w:rPr>
        <w:t xml:space="preserve"> their broad reach (McGhie 2020) and their positioning as sites of education and learning </w:t>
      </w:r>
      <w:r w:rsidR="00C615A4" w:rsidRPr="005344B4">
        <w:rPr>
          <w:rFonts w:eastAsia="Calibri" w:cs="Times New Roman"/>
          <w:color w:val="000000" w:themeColor="text1"/>
        </w:rPr>
        <w:fldChar w:fldCharType="begin"/>
      </w:r>
      <w:r w:rsidR="00C615A4" w:rsidRPr="005344B4">
        <w:rPr>
          <w:rFonts w:eastAsia="Calibri" w:cs="Times New Roman"/>
          <w:color w:val="000000" w:themeColor="text1"/>
        </w:rPr>
        <w:instrText xml:space="preserve"> ADDIN ZOTERO_ITEM CSL_CITATION {"citationID":"yF724y1S","properties":{"formattedCitation":"(Newell, Robin and Wehner, 2017)","plainCitation":"(Newell, Robin and Wehner, 2017)","noteIndex":0},"citationItems":[{"id":1620,"uris":["http://zotero.org/users/6040264/items/RCISKPN8"],"itemData":{"id":1620,"type":"book","abstract":"\"The museum sector has a moral obligation to use its collections and exhibitions and other events to explore some of the inequalities wrought by global warming. The book tackles the broad global issue of climate change through specific collections and in local places. It reflects the Pacific community at its core, but also embraces many other communities who will experience the adverse effects of climate change sooner or later. The book is rich with practical museum experience and detail, as well as critical, analytical and philosophical about where a museum can intervene to speak to this great conundrum of our times\"--Provided by publisher","call-number":"AM7 .C88 2017","collection-title":"Routledge environmental humanities","event-place":"London ; New York, NY","ISBN":"978-1-138-65851-6","number-of-pages":"298","publisher":"Routledge/Taylor &amp; Francis Group","publisher-place":"London ; New York, NY","source":"Library of Congress ISBN","title":"Curating the future: museums, communities and climate change","title-short":"Curating the future","editor":[{"family":"Newell","given":"Jennifer"},{"family":"Robin","given":"Libby"},{"family":"Wehner","given":"Kirsten"}],"issued":{"date-parts":[["2017"]]}}}],"schema":"https://github.com/citation-style-language/schema/raw/master/csl-citation.json"} </w:instrText>
      </w:r>
      <w:r w:rsidR="00C615A4" w:rsidRPr="005344B4">
        <w:rPr>
          <w:rFonts w:eastAsia="Calibri" w:cs="Times New Roman"/>
          <w:color w:val="000000" w:themeColor="text1"/>
        </w:rPr>
        <w:fldChar w:fldCharType="separate"/>
      </w:r>
      <w:r w:rsidR="00C615A4" w:rsidRPr="005344B4">
        <w:rPr>
          <w:rFonts w:cs="Times New Roman"/>
        </w:rPr>
        <w:t>(Newell, Robin and Wehner, 2017)</w:t>
      </w:r>
      <w:r w:rsidR="00C615A4" w:rsidRPr="005344B4">
        <w:rPr>
          <w:rFonts w:eastAsia="Calibri" w:cs="Times New Roman"/>
          <w:color w:val="000000" w:themeColor="text1"/>
        </w:rPr>
        <w:fldChar w:fldCharType="end"/>
      </w:r>
      <w:r w:rsidR="00294B6C" w:rsidRPr="005344B4">
        <w:rPr>
          <w:rFonts w:eastAsia="Calibri" w:cs="Times New Roman"/>
          <w:color w:val="000000" w:themeColor="text1"/>
        </w:rPr>
        <w:t>. Nevertheless, engaging with contemporary socio-ecological issues poses challenges for museums</w:t>
      </w:r>
      <w:r w:rsidR="00843D45" w:rsidRPr="005344B4">
        <w:rPr>
          <w:rFonts w:eastAsia="Calibri" w:cs="Times New Roman"/>
          <w:color w:val="000000" w:themeColor="text1"/>
        </w:rPr>
        <w:t>, because of the complexity, scal</w:t>
      </w:r>
      <w:r w:rsidR="00D7250F" w:rsidRPr="005344B4">
        <w:rPr>
          <w:rFonts w:eastAsia="Calibri" w:cs="Times New Roman"/>
          <w:color w:val="000000" w:themeColor="text1"/>
        </w:rPr>
        <w:t>e and the many uncertainties of climate and ecological change</w:t>
      </w:r>
      <w:r w:rsidR="00624BF4" w:rsidRPr="005344B4">
        <w:rPr>
          <w:rFonts w:eastAsia="Calibri" w:cs="Times New Roman"/>
          <w:color w:val="000000" w:themeColor="text1"/>
        </w:rPr>
        <w:t xml:space="preserve"> </w:t>
      </w:r>
      <w:r w:rsidR="00C615A4" w:rsidRPr="005344B4">
        <w:rPr>
          <w:rFonts w:eastAsia="Calibri" w:cs="Times New Roman"/>
          <w:color w:val="000000" w:themeColor="text1"/>
        </w:rPr>
        <w:fldChar w:fldCharType="begin"/>
      </w:r>
      <w:r w:rsidR="009176D8" w:rsidRPr="005344B4">
        <w:rPr>
          <w:rFonts w:eastAsia="Calibri" w:cs="Times New Roman"/>
          <w:color w:val="000000" w:themeColor="text1"/>
        </w:rPr>
        <w:instrText xml:space="preserve"> ADDIN ZOTERO_ITEM CSL_CITATION {"citationID":"wntHwgKX","properties":{"formattedCitation":"(Cameron, Hodge and Salazar, 2013; Dorfman, 2018)","plainCitation":"(Cameron, Hodge and Salazar, 2013; Dorfman, 2018)","noteIndex":0},"citationItems":[{"id":726,"uris":["http://zotero.org/users/6040264/items/X9RU3FK9"],"itemData":{"id":726,"type":"article-journal","abstract":"Museums and science centers hold a unique position in the media and political landscape as trusted information sources and are emerging as key players in climate change debates. The modes of engagement with audiences, visitors, and publics allow museums to provide sensorial and affective experiences though the agency of objects and immersive environments, which facilitate an active role on the part of audiences in cocreating narratives around climate change. This article draws on the research findings of an Australian Research Council Linkage project, Hot Science, Global Citizens: the agency of the museum sector in climate change interventions. Hot Science was an international, interdisciplinary project that interrogated the roles of museums and science centers in climate change as places to provide information, activate and broker discussions, and decisions around climate change issues, locally and transnationally. We put forward nine propositions, distilled from the project research findings and the sector-wide views presented during a symposium held in 2011. We use these propositions to look critically at the ways in which climate change challenges the established concepts and practices of museums and science centers as places of influence, relevance, and certainty in an uncertain world. This includes, for example, the way science is produced, represented, and communicated. Recognizing the complexity and multiscalar nature of climate change entails building more effective responses that translate into action. The big task of the museum sector is not only to inform publics on the science of climate change but also to equip citizens with tactical knowledges that enable participation in actions and debates on climate change that affect their futures. WIREs Clim Change 2013, 4:9–21. doi: 10.1002/wcc.200 This article is categorized under: Perceptions, Behavior, and Communication of Climate Change &gt; Communication Social Status of Climate Change Knowledge &gt; Knowledge and Practice Trans-Disciplinary Perspectives &gt; Humanities and the Creative Arts","container-title":"WIREs Climate Change","DOI":"10.1002/wcc.200","ISSN":"1757-7799","issue":"1","language":"en","license":"Copyright © 2012 John Wiley &amp; Sons, Ltd.","page":"9-21","source":"Wiley Online Library","title":"Representing climate change in museum space and places","volume":"4","author":[{"family":"Cameron","given":"Fiona"},{"family":"Hodge","given":"Bob"},{"family":"Salazar","given":"Juan Francisco"}],"issued":{"date-parts":[["2013"]]}}},{"id":2033,"uris":["http://zotero.org/users/6040264/items/53QJBJLF"],"itemData":{"id":2033,"type":"book","call-number":"QH70.A1 D67 2018","event-place":"Milton Park, Abingdon, Oxon ; New York, NY","ISBN":"978-1-138-69264-0","publisher":"Routledge","publisher-place":"Milton Park, Abingdon, Oxon ; New York, NY","source":"Library of Congress ISBN","title":"The future of natural history museums","author":[{"family":"Dorfman","given":"Eric"}],"issued":{"date-parts":[["2018"]]}}}],"schema":"https://github.com/citation-style-language/schema/raw/master/csl-citation.json"} </w:instrText>
      </w:r>
      <w:r w:rsidR="00C615A4" w:rsidRPr="005344B4">
        <w:rPr>
          <w:rFonts w:eastAsia="Calibri" w:cs="Times New Roman"/>
          <w:color w:val="000000" w:themeColor="text1"/>
        </w:rPr>
        <w:fldChar w:fldCharType="separate"/>
      </w:r>
      <w:r w:rsidR="009176D8" w:rsidRPr="005344B4">
        <w:rPr>
          <w:rFonts w:cs="Times New Roman"/>
        </w:rPr>
        <w:t>(Cameron, Hodge and Salazar, 2013; Dorfman, 2018)</w:t>
      </w:r>
      <w:r w:rsidR="00C615A4" w:rsidRPr="005344B4">
        <w:rPr>
          <w:rFonts w:eastAsia="Calibri" w:cs="Times New Roman"/>
          <w:color w:val="000000" w:themeColor="text1"/>
        </w:rPr>
        <w:fldChar w:fldCharType="end"/>
      </w:r>
      <w:r w:rsidR="00CF01DC" w:rsidRPr="005344B4">
        <w:rPr>
          <w:rFonts w:eastAsia="Calibri" w:cs="Times New Roman"/>
          <w:color w:val="000000" w:themeColor="text1"/>
        </w:rPr>
        <w:t xml:space="preserve">. As institutions </w:t>
      </w:r>
      <w:r w:rsidR="00294B6C" w:rsidRPr="005344B4">
        <w:rPr>
          <w:rFonts w:eastAsia="Calibri" w:cs="Times New Roman"/>
          <w:color w:val="000000" w:themeColor="text1"/>
        </w:rPr>
        <w:t xml:space="preserve">which build their public trust on an expectation of maintaining a nonpartisan position, and presenting information on a wide range of issues without political bias </w:t>
      </w:r>
      <w:r w:rsidR="009176D8" w:rsidRPr="005344B4">
        <w:rPr>
          <w:rFonts w:eastAsia="Calibri" w:cs="Times New Roman"/>
          <w:color w:val="000000" w:themeColor="text1"/>
        </w:rPr>
        <w:fldChar w:fldCharType="begin"/>
      </w:r>
      <w:r w:rsidR="009176D8" w:rsidRPr="005344B4">
        <w:rPr>
          <w:rFonts w:eastAsia="Calibri" w:cs="Times New Roman"/>
          <w:color w:val="000000" w:themeColor="text1"/>
        </w:rPr>
        <w:instrText xml:space="preserve"> ADDIN ZOTERO_ITEM CSL_CITATION {"citationID":"P1dZ8iSe","properties":{"formattedCitation":"(Kadlec, 2009)","plainCitation":"(Kadlec, 2009)","noteIndex":0},"citationItems":[{"id":2364,"uris":["http://zotero.org/users/6040264/items/EZBDIQDV"],"itemData":{"id":2364,"type":"chapter","abstract":"While science museums may certainly be viewed as bridging institutions between science and society, their full civic potential is yet to be realized. As trusted, nonpartisan intermediary organizations and valued cultural institutions, museums and science centers are well positioned to frame important problems for productive public deliberation, and they may be uniquely equipped to help cultivate creative connections between policymakers, scientists and the general public. In an age when an increasing number of pressing public problems are marbled with scientific or technical complexity, the need to bridge the confounding gaps that exist between science and public life is more urgent than ever. Because they hold public trust as nonpartisan cultural centers, museums can impact civic issues on wide-scales without becoming politicized, and thus promote improved public problem-solving around vexing problems such as climate change, our energy future, and twenty-first century workforce development.","container-title":"Science &amp; Civic Life","edition":"1","ISBN":"978-1-315-42045-5","language":"en","note":"Book Title: Science &amp; Civic Life\nDOI: 10.4324/9781315420455-4","page":"37-54","publisher":"Routledge","source":"Semantic Scholar","title":"Mind the Gap","URL":"https://www.taylorfrancis.com/books/9781315420448/chapters/10.4324/9781315420455-4","editor":[{"family":"Garfinkle","given":"Robert"},{"family":"Morrissey","given":"Kris"}],"author":[{"family":"Kadlec","given":"Alison"}],"accessed":{"date-parts":[["2023",1,6]]},"issued":{"date-parts":[["2009"]]}}}],"schema":"https://github.com/citation-style-language/schema/raw/master/csl-citation.json"} </w:instrText>
      </w:r>
      <w:r w:rsidR="009176D8" w:rsidRPr="005344B4">
        <w:rPr>
          <w:rFonts w:eastAsia="Calibri" w:cs="Times New Roman"/>
          <w:color w:val="000000" w:themeColor="text1"/>
        </w:rPr>
        <w:fldChar w:fldCharType="separate"/>
      </w:r>
      <w:r w:rsidR="009176D8" w:rsidRPr="005344B4">
        <w:rPr>
          <w:rFonts w:cs="Times New Roman"/>
        </w:rPr>
        <w:t>(Kadlec, 2009)</w:t>
      </w:r>
      <w:r w:rsidR="009176D8" w:rsidRPr="005344B4">
        <w:rPr>
          <w:rFonts w:eastAsia="Calibri" w:cs="Times New Roman"/>
          <w:color w:val="000000" w:themeColor="text1"/>
        </w:rPr>
        <w:fldChar w:fldCharType="end"/>
      </w:r>
      <w:r w:rsidR="00120B00" w:rsidRPr="005344B4">
        <w:rPr>
          <w:rFonts w:eastAsia="Calibri" w:cs="Times New Roman"/>
          <w:color w:val="000000" w:themeColor="text1"/>
        </w:rPr>
        <w:t xml:space="preserve">, </w:t>
      </w:r>
      <w:r w:rsidR="00C529DC" w:rsidRPr="005344B4">
        <w:rPr>
          <w:rFonts w:eastAsia="Calibri" w:cs="Times New Roman"/>
          <w:color w:val="000000" w:themeColor="text1"/>
        </w:rPr>
        <w:t>it can be difficult to move beyond a one-way mode of authoritative communication towar</w:t>
      </w:r>
      <w:r w:rsidR="006A63E3" w:rsidRPr="005344B4">
        <w:rPr>
          <w:rFonts w:eastAsia="Calibri" w:cs="Times New Roman"/>
          <w:color w:val="000000" w:themeColor="text1"/>
        </w:rPr>
        <w:t>d</w:t>
      </w:r>
      <w:r w:rsidR="00C529DC" w:rsidRPr="005344B4">
        <w:rPr>
          <w:rFonts w:eastAsia="Calibri" w:cs="Times New Roman"/>
          <w:color w:val="000000" w:themeColor="text1"/>
        </w:rPr>
        <w:t xml:space="preserve"> more dialogic</w:t>
      </w:r>
      <w:r w:rsidR="006A63E3" w:rsidRPr="005344B4">
        <w:rPr>
          <w:rFonts w:eastAsia="Calibri" w:cs="Times New Roman"/>
          <w:color w:val="000000" w:themeColor="text1"/>
        </w:rPr>
        <w:t xml:space="preserve">, participatory </w:t>
      </w:r>
      <w:r w:rsidR="00C529DC" w:rsidRPr="005344B4">
        <w:rPr>
          <w:rFonts w:eastAsia="Calibri" w:cs="Times New Roman"/>
          <w:color w:val="000000" w:themeColor="text1"/>
        </w:rPr>
        <w:t xml:space="preserve">processes required to make sense of and </w:t>
      </w:r>
      <w:r w:rsidR="00CD501C" w:rsidRPr="005344B4">
        <w:rPr>
          <w:rFonts w:eastAsia="Calibri" w:cs="Times New Roman"/>
          <w:color w:val="000000" w:themeColor="text1"/>
        </w:rPr>
        <w:t xml:space="preserve">act on unfolding processes </w:t>
      </w:r>
      <w:r w:rsidR="009176D8" w:rsidRPr="005344B4">
        <w:rPr>
          <w:rFonts w:eastAsia="Calibri" w:cs="Times New Roman"/>
          <w:color w:val="000000" w:themeColor="text1"/>
        </w:rPr>
        <w:fldChar w:fldCharType="begin"/>
      </w:r>
      <w:r w:rsidR="009176D8" w:rsidRPr="005344B4">
        <w:rPr>
          <w:rFonts w:eastAsia="Calibri" w:cs="Times New Roman"/>
          <w:color w:val="000000" w:themeColor="text1"/>
        </w:rPr>
        <w:instrText xml:space="preserve"> ADDIN ZOTERO_ITEM CSL_CITATION {"citationID":"n33KQrkq","properties":{"formattedCitation":"(Cameron and Deslandes, 2011)","plainCitation":"(Cameron and Deslandes, 2011)","noteIndex":0},"citationItems":[{"id":699,"uris":["http://zotero.org/users/6040264/items/NHEMTX9J"],"itemData":{"id":699,"type":"article-journal","abstract":"This paper addresses the position of the museum sector in relation to public policy-making about climate change. It is informed by the perspectives of museum and science centre visitors and leaders canvassed as part of the Australian Research Council Linkage project, ‘Hot Science, Global Citizens: the agency of the museum sector in climate change interventions’. We apply complexity theory to evaluate the claim that museums are a site for the enaction of deliberative democracy. In doing so, we reveal a cultural opportunity for cultural institutions to play a more expansive and explicit role in brokering social futures for communities confronted by climate change.","container-title":"Museum and Society","ISSN":"1479-8360","issue":"2","language":"en","license":"Copyright (c) 2015 Fiona Cameron, Ann Deslandes","page":"136-153","source":"journals.le.ac.uk","title":"Museums and science centres as sites for deliberative democracy on climate change","volume":"9","author":[{"family":"Cameron","given":"Fiona"},{"family":"Deslandes","given":"Ann"}],"issued":{"date-parts":[["2011"]]}}}],"schema":"https://github.com/citation-style-language/schema/raw/master/csl-citation.json"} </w:instrText>
      </w:r>
      <w:r w:rsidR="009176D8" w:rsidRPr="005344B4">
        <w:rPr>
          <w:rFonts w:eastAsia="Calibri" w:cs="Times New Roman"/>
          <w:color w:val="000000" w:themeColor="text1"/>
        </w:rPr>
        <w:fldChar w:fldCharType="separate"/>
      </w:r>
      <w:r w:rsidR="009176D8" w:rsidRPr="005344B4">
        <w:rPr>
          <w:rFonts w:cs="Times New Roman"/>
        </w:rPr>
        <w:t>(Cameron and Deslandes, 2011)</w:t>
      </w:r>
      <w:r w:rsidR="009176D8" w:rsidRPr="005344B4">
        <w:rPr>
          <w:rFonts w:eastAsia="Calibri" w:cs="Times New Roman"/>
          <w:color w:val="000000" w:themeColor="text1"/>
        </w:rPr>
        <w:fldChar w:fldCharType="end"/>
      </w:r>
      <w:r w:rsidR="00CD501C" w:rsidRPr="005344B4">
        <w:rPr>
          <w:rFonts w:eastAsia="Calibri" w:cs="Times New Roman"/>
          <w:color w:val="000000" w:themeColor="text1"/>
        </w:rPr>
        <w:t xml:space="preserve">(Cameron and Deslandes, 2011). </w:t>
      </w:r>
      <w:r w:rsidR="00865782" w:rsidRPr="005344B4">
        <w:rPr>
          <w:rFonts w:eastAsia="Calibri" w:cs="Times New Roman"/>
          <w:color w:val="000000" w:themeColor="text1"/>
        </w:rPr>
        <w:t>Structural and institutional constraints also play a role; for example f</w:t>
      </w:r>
      <w:r w:rsidR="00D02B87" w:rsidRPr="005344B4">
        <w:rPr>
          <w:rFonts w:eastAsia="Calibri" w:cs="Times New Roman"/>
          <w:color w:val="000000" w:themeColor="text1"/>
        </w:rPr>
        <w:t>unders can shape the Museum narratives and focus,</w:t>
      </w:r>
      <w:r w:rsidR="00865782" w:rsidRPr="005344B4">
        <w:rPr>
          <w:rFonts w:eastAsia="Calibri" w:cs="Times New Roman"/>
          <w:color w:val="000000" w:themeColor="text1"/>
        </w:rPr>
        <w:t xml:space="preserve"> </w:t>
      </w:r>
      <w:r w:rsidR="00D02B87" w:rsidRPr="005344B4">
        <w:rPr>
          <w:rFonts w:eastAsia="Calibri" w:cs="Times New Roman"/>
          <w:color w:val="000000" w:themeColor="text1"/>
        </w:rPr>
        <w:t>whiles ties to</w:t>
      </w:r>
      <w:r w:rsidR="00FD7426" w:rsidRPr="005344B4">
        <w:rPr>
          <w:rFonts w:eastAsia="Calibri" w:cs="Times New Roman"/>
          <w:color w:val="000000" w:themeColor="text1"/>
        </w:rPr>
        <w:t xml:space="preserve"> extractive</w:t>
      </w:r>
      <w:r w:rsidR="00D02B87" w:rsidRPr="005344B4">
        <w:rPr>
          <w:rFonts w:eastAsia="Calibri" w:cs="Times New Roman"/>
          <w:color w:val="000000" w:themeColor="text1"/>
        </w:rPr>
        <w:t xml:space="preserve"> industries </w:t>
      </w:r>
      <w:r w:rsidR="00FD7426" w:rsidRPr="005344B4">
        <w:rPr>
          <w:rFonts w:eastAsia="Calibri" w:cs="Times New Roman"/>
          <w:color w:val="000000" w:themeColor="text1"/>
        </w:rPr>
        <w:t xml:space="preserve">can </w:t>
      </w:r>
      <w:r w:rsidR="00865782" w:rsidRPr="005344B4">
        <w:rPr>
          <w:rFonts w:eastAsia="Calibri" w:cs="Times New Roman"/>
          <w:color w:val="000000" w:themeColor="text1"/>
        </w:rPr>
        <w:t xml:space="preserve">undermine credibility, as seen in the controversy surrounding the Science Museum’s agreements with oil companies </w:t>
      </w:r>
      <w:r w:rsidR="004806A0" w:rsidRPr="005344B4">
        <w:rPr>
          <w:rFonts w:eastAsia="Calibri" w:cs="Times New Roman"/>
          <w:color w:val="000000" w:themeColor="text1"/>
        </w:rPr>
        <w:fldChar w:fldCharType="begin"/>
      </w:r>
      <w:r w:rsidR="004806A0" w:rsidRPr="005344B4">
        <w:rPr>
          <w:rFonts w:eastAsia="Calibri" w:cs="Times New Roman"/>
          <w:color w:val="000000" w:themeColor="text1"/>
        </w:rPr>
        <w:instrText xml:space="preserve"> ADDIN ZOTERO_ITEM CSL_CITATION {"citationID":"N4ytg0Oj","properties":{"formattedCitation":"(Channel 4, 2021)","plainCitation":"(Channel 4, 2021)","noteIndex":0},"citationItems":[{"id":1058,"uris":["http://zotero.org/users/6040264/items/QZTJX6ZI"],"itemData":{"id":1058,"type":"webpage","abstract":"The Science Museum has signed a gagging clause in its agreement with Shell International to sponsor its climate change exhibition, agreeing to take care not to say anything that could damage the company’s reputation, Channel 4 News has learnt.","container-title":"Channel 4 News","language":"en-GB","title":"Revealed: Science Museum signed gagging clause with exhibition sponsor Shell","title-short":"Revealed","URL":"https://www.channel4.com/news/revealed-science-museum-signed-gagging-clause-with-exhibition-sponsor-shell","author":[{"family":"Channel 4","given":""}],"accessed":{"date-parts":[["2021",12,13]]},"issued":{"date-parts":[["2021",7,29]]}}}],"schema":"https://github.com/citation-style-language/schema/raw/master/csl-citation.json"} </w:instrText>
      </w:r>
      <w:r w:rsidR="004806A0" w:rsidRPr="005344B4">
        <w:rPr>
          <w:rFonts w:eastAsia="Calibri" w:cs="Times New Roman"/>
          <w:color w:val="000000" w:themeColor="text1"/>
        </w:rPr>
        <w:fldChar w:fldCharType="separate"/>
      </w:r>
      <w:r w:rsidR="004806A0" w:rsidRPr="005344B4">
        <w:rPr>
          <w:rFonts w:cs="Times New Roman"/>
        </w:rPr>
        <w:t>(Channel 4, 2021)</w:t>
      </w:r>
      <w:r w:rsidR="004806A0" w:rsidRPr="005344B4">
        <w:rPr>
          <w:rFonts w:eastAsia="Calibri" w:cs="Times New Roman"/>
          <w:color w:val="000000" w:themeColor="text1"/>
        </w:rPr>
        <w:fldChar w:fldCharType="end"/>
      </w:r>
      <w:r w:rsidR="00865782" w:rsidRPr="005344B4">
        <w:rPr>
          <w:rFonts w:eastAsia="Calibri" w:cs="Times New Roman"/>
          <w:color w:val="000000" w:themeColor="text1"/>
        </w:rPr>
        <w:t>. Additionally, the politicized nature of climate discourse can lead to resistance or disengagement from certain audience segments</w:t>
      </w:r>
      <w:r w:rsidR="008A22A1" w:rsidRPr="005344B4">
        <w:rPr>
          <w:rFonts w:eastAsia="Calibri" w:cs="Times New Roman"/>
          <w:color w:val="000000" w:themeColor="text1"/>
        </w:rPr>
        <w:t xml:space="preserve">; as museums strive to be inclusive, accessible and to retain their </w:t>
      </w:r>
      <w:r w:rsidR="000E6A49" w:rsidRPr="005344B4">
        <w:rPr>
          <w:rFonts w:eastAsia="Calibri" w:cs="Times New Roman"/>
          <w:color w:val="000000" w:themeColor="text1"/>
        </w:rPr>
        <w:t xml:space="preserve">trusted status they </w:t>
      </w:r>
      <w:proofErr w:type="gramStart"/>
      <w:r w:rsidR="000E6A49" w:rsidRPr="005344B4">
        <w:rPr>
          <w:rFonts w:eastAsia="Calibri" w:cs="Times New Roman"/>
          <w:color w:val="000000" w:themeColor="text1"/>
        </w:rPr>
        <w:t>have to</w:t>
      </w:r>
      <w:proofErr w:type="gramEnd"/>
      <w:r w:rsidR="00865782" w:rsidRPr="005344B4">
        <w:rPr>
          <w:rFonts w:eastAsia="Calibri" w:cs="Times New Roman"/>
          <w:color w:val="000000" w:themeColor="text1"/>
        </w:rPr>
        <w:t xml:space="preserve"> navigate </w:t>
      </w:r>
      <w:r w:rsidR="008A22A1" w:rsidRPr="005344B4">
        <w:rPr>
          <w:rFonts w:eastAsia="Calibri" w:cs="Times New Roman"/>
          <w:color w:val="000000" w:themeColor="text1"/>
        </w:rPr>
        <w:t>politicised issues w</w:t>
      </w:r>
      <w:r w:rsidR="00865782" w:rsidRPr="005344B4">
        <w:rPr>
          <w:rFonts w:eastAsia="Calibri" w:cs="Times New Roman"/>
          <w:color w:val="000000" w:themeColor="text1"/>
        </w:rPr>
        <w:t>ith care</w:t>
      </w:r>
      <w:r w:rsidR="004806A0" w:rsidRPr="005344B4">
        <w:rPr>
          <w:rFonts w:eastAsia="Calibri" w:cs="Times New Roman"/>
          <w:color w:val="000000" w:themeColor="text1"/>
        </w:rPr>
        <w:t>.</w:t>
      </w:r>
    </w:p>
    <w:p w14:paraId="4C23AF9B" w14:textId="782B4690" w:rsidR="00763DAE" w:rsidRPr="005344B4" w:rsidRDefault="00CD1D0A" w:rsidP="009811B0">
      <w:pPr>
        <w:spacing w:line="480" w:lineRule="auto"/>
        <w:rPr>
          <w:rFonts w:cs="Times New Roman"/>
        </w:rPr>
      </w:pPr>
      <w:r w:rsidRPr="005344B4">
        <w:rPr>
          <w:rFonts w:cs="Times New Roman"/>
        </w:rPr>
        <w:t>Nevertheless</w:t>
      </w:r>
      <w:r w:rsidR="000E6A49" w:rsidRPr="005344B4">
        <w:rPr>
          <w:rFonts w:cs="Times New Roman"/>
        </w:rPr>
        <w:t>,</w:t>
      </w:r>
      <w:r w:rsidR="0074563E" w:rsidRPr="005344B4">
        <w:rPr>
          <w:rFonts w:cs="Times New Roman"/>
        </w:rPr>
        <w:t xml:space="preserve"> m</w:t>
      </w:r>
      <w:r w:rsidR="0027359C" w:rsidRPr="005344B4">
        <w:rPr>
          <w:rFonts w:cs="Times New Roman"/>
        </w:rPr>
        <w:t xml:space="preserve">useums have always been political spaces </w:t>
      </w:r>
      <w:r w:rsidR="00293CB4" w:rsidRPr="005344B4">
        <w:rPr>
          <w:rFonts w:cs="Times New Roman"/>
        </w:rPr>
        <w:t xml:space="preserve">in which relations between people, animals, industry, </w:t>
      </w:r>
      <w:r w:rsidR="003511C8" w:rsidRPr="005344B4">
        <w:rPr>
          <w:rFonts w:cs="Times New Roman"/>
        </w:rPr>
        <w:t xml:space="preserve">environment and more have been </w:t>
      </w:r>
      <w:r w:rsidR="000332EB" w:rsidRPr="005344B4">
        <w:rPr>
          <w:rFonts w:cs="Times New Roman"/>
        </w:rPr>
        <w:t>constituted and shaped through encounters with objects and the stories that are told about them</w:t>
      </w:r>
      <w:r w:rsidR="004806A0" w:rsidRPr="005344B4">
        <w:rPr>
          <w:rFonts w:cs="Times New Roman"/>
        </w:rPr>
        <w:t>.</w:t>
      </w:r>
      <w:r w:rsidR="000332EB" w:rsidRPr="005344B4">
        <w:rPr>
          <w:rFonts w:cs="Times New Roman"/>
        </w:rPr>
        <w:t xml:space="preserve"> </w:t>
      </w:r>
      <w:r w:rsidR="000E6A49" w:rsidRPr="005344B4">
        <w:rPr>
          <w:rFonts w:cs="Times New Roman"/>
        </w:rPr>
        <w:t>A</w:t>
      </w:r>
      <w:r w:rsidR="00BE1198" w:rsidRPr="005344B4">
        <w:rPr>
          <w:rFonts w:cs="Times New Roman"/>
        </w:rPr>
        <w:t>s</w:t>
      </w:r>
      <w:r w:rsidR="0064662E" w:rsidRPr="005344B4">
        <w:rPr>
          <w:rFonts w:cs="Times New Roman"/>
        </w:rPr>
        <w:t xml:space="preserve"> </w:t>
      </w:r>
      <w:r w:rsidR="00B94472" w:rsidRPr="005344B4">
        <w:rPr>
          <w:rFonts w:cs="Times New Roman"/>
        </w:rPr>
        <w:t>discursive</w:t>
      </w:r>
      <w:r w:rsidR="0064662E" w:rsidRPr="005344B4">
        <w:rPr>
          <w:rFonts w:cs="Times New Roman"/>
        </w:rPr>
        <w:t xml:space="preserve"> spaces</w:t>
      </w:r>
      <w:r w:rsidR="000E6A49" w:rsidRPr="005344B4">
        <w:rPr>
          <w:rFonts w:cs="Times New Roman"/>
        </w:rPr>
        <w:t xml:space="preserve">, they </w:t>
      </w:r>
      <w:r w:rsidR="0064662E" w:rsidRPr="005344B4">
        <w:rPr>
          <w:rFonts w:cs="Times New Roman"/>
        </w:rPr>
        <w:t>shape subjects in particular ways, for particular ends</w:t>
      </w:r>
      <w:r w:rsidR="00BE1198" w:rsidRPr="005344B4">
        <w:rPr>
          <w:rFonts w:cs="Times New Roman"/>
        </w:rPr>
        <w:t xml:space="preserve"> </w:t>
      </w:r>
      <w:r w:rsidR="004806A0" w:rsidRPr="005344B4">
        <w:rPr>
          <w:rFonts w:cs="Times New Roman"/>
        </w:rPr>
        <w:fldChar w:fldCharType="begin"/>
      </w:r>
      <w:r w:rsidR="004806A0" w:rsidRPr="005344B4">
        <w:rPr>
          <w:rFonts w:cs="Times New Roman"/>
        </w:rPr>
        <w:instrText xml:space="preserve"> ADDIN ZOTERO_ITEM CSL_CITATION {"citationID":"hWNZBYyu","properties":{"formattedCitation":"(Bennett, 2013)","plainCitation":"(Bennett, 2013)","noteIndex":0},"citationItems":[{"id":826,"uris":["http://zotero.org/users/6040264/items/YH8VGTNA"],"itemData":{"id":826,"type":"book","abstract":"In a series of richly detailed case studies from Britian, Australia and North America, Tony Bennett investigates how nineteenth- and twentieth-century museums,","ISBN":"978-1-315-00266-8","language":"en","note":"DOI: 10.4324/9781315002668","publisher":"Routledge","source":"www-taylorfrancis-com.ezphost.dur.ac.uk","title":"The Birth of the Museum : History, Theory, Politics","title-short":"The Birth of the Museum","URL":"http://www.taylorfrancis.com/books/9781315002668","author":[{"family":"Bennett","given":"Tony"}],"accessed":{"date-parts":[["2020",3,27]]},"issued":{"date-parts":[["2013",10,18]]}}}],"schema":"https://github.com/citation-style-language/schema/raw/master/csl-citation.json"} </w:instrText>
      </w:r>
      <w:r w:rsidR="004806A0" w:rsidRPr="005344B4">
        <w:rPr>
          <w:rFonts w:cs="Times New Roman"/>
        </w:rPr>
        <w:fldChar w:fldCharType="separate"/>
      </w:r>
      <w:r w:rsidR="004806A0" w:rsidRPr="005344B4">
        <w:rPr>
          <w:rFonts w:cs="Times New Roman"/>
        </w:rPr>
        <w:t>(Bennett, 2013)</w:t>
      </w:r>
      <w:r w:rsidR="004806A0" w:rsidRPr="005344B4">
        <w:rPr>
          <w:rFonts w:cs="Times New Roman"/>
        </w:rPr>
        <w:fldChar w:fldCharType="end"/>
      </w:r>
      <w:r w:rsidR="0064662E" w:rsidRPr="005344B4">
        <w:rPr>
          <w:rFonts w:cs="Times New Roman"/>
        </w:rPr>
        <w:t>. Natural History Museums have played a particularly foundational role in the discursive production of the human-nature binary since the Enlightenmen</w:t>
      </w:r>
      <w:r w:rsidR="00D10D63" w:rsidRPr="005344B4">
        <w:rPr>
          <w:rFonts w:cs="Times New Roman"/>
        </w:rPr>
        <w:t>t. T</w:t>
      </w:r>
      <w:r w:rsidR="0064662E" w:rsidRPr="005344B4">
        <w:rPr>
          <w:rFonts w:cs="Times New Roman"/>
        </w:rPr>
        <w:t>heir collections were fundamental to development of evolutionary science and taxonomic classification</w:t>
      </w:r>
      <w:r w:rsidR="000F7EF7" w:rsidRPr="005344B4">
        <w:rPr>
          <w:rFonts w:cs="Times New Roman"/>
        </w:rPr>
        <w:t xml:space="preserve">, endeavours which were </w:t>
      </w:r>
      <w:r w:rsidR="00D10D63" w:rsidRPr="005344B4">
        <w:rPr>
          <w:rFonts w:cs="Times New Roman"/>
        </w:rPr>
        <w:t>use</w:t>
      </w:r>
      <w:r w:rsidR="000F7EF7" w:rsidRPr="005344B4">
        <w:rPr>
          <w:rFonts w:cs="Times New Roman"/>
        </w:rPr>
        <w:t>d</w:t>
      </w:r>
      <w:r w:rsidR="00D10D63" w:rsidRPr="005344B4">
        <w:rPr>
          <w:rFonts w:cs="Times New Roman"/>
        </w:rPr>
        <w:t xml:space="preserve"> to justify and promote colonial missions, as well as </w:t>
      </w:r>
      <w:r w:rsidR="00DD0121" w:rsidRPr="005344B4">
        <w:rPr>
          <w:rFonts w:cs="Times New Roman"/>
        </w:rPr>
        <w:t>scientific racism</w:t>
      </w:r>
      <w:r w:rsidR="00E727DB">
        <w:rPr>
          <w:rFonts w:cs="Times New Roman"/>
        </w:rPr>
        <w:t xml:space="preserve"> </w:t>
      </w:r>
      <w:r w:rsidR="004806A0" w:rsidRPr="005344B4">
        <w:rPr>
          <w:rFonts w:cs="Times New Roman"/>
        </w:rPr>
        <w:fldChar w:fldCharType="begin"/>
      </w:r>
      <w:r w:rsidR="0053149A" w:rsidRPr="005344B4">
        <w:rPr>
          <w:rFonts w:cs="Times New Roman"/>
        </w:rPr>
        <w:instrText xml:space="preserve"> ADDIN ZOTERO_ITEM CSL_CITATION {"citationID":"aqR3Q6eb","properties":{"formattedCitation":"(Das and Lowe, 2018)","plainCitation":"(Das and Lowe, 2018)","noteIndex":0},"citationItems":[{"id":1586,"uris":["http://zotero.org/users/6040264/items/54DX8UH3"],"itemData":{"id":1586,"type":"article-journal","abstract":"Narratives about the history of collecting are commonly absent from the interpretation of natural history collections. In this paper, we argue this absence – particularly in relation to colonial histories – perpetuates structural racism within modern society by whitewashing a history where science, racism, and colonial power were inherently entwined. This misrepresentation of the past is problematic because it alienates non-white audiences. Using examples from a single natural history collection – the Natural History Museum, London (NHM) – we will demonstrate how an existing collection retains these colonial ideologies and narratives, and, as such, can be used at the centre of decolonial approaches to interpreting natural history collections. We propose that publicly acknowledging difficult pasts is an important first step in creating less racist museum interpretation in natural history museums.","container-title":"Journal of Natural Science Collections","language":"en","page":"4-14","source":"Zotero","title":"Nature Read in Black and White: decolonial approaches to interpreting natural history","volume":"6","author":[{"family":"Das","given":"S"},{"family":"Lowe","given":"M"}],"issued":{"date-parts":[["2018"]]}}}],"schema":"https://github.com/citation-style-language/schema/raw/master/csl-citation.json"} </w:instrText>
      </w:r>
      <w:r w:rsidR="004806A0" w:rsidRPr="005344B4">
        <w:rPr>
          <w:rFonts w:cs="Times New Roman"/>
        </w:rPr>
        <w:fldChar w:fldCharType="separate"/>
      </w:r>
      <w:r w:rsidR="0053149A" w:rsidRPr="005344B4">
        <w:rPr>
          <w:rFonts w:cs="Times New Roman"/>
        </w:rPr>
        <w:t>(Das and Lowe, 2018)</w:t>
      </w:r>
      <w:r w:rsidR="004806A0" w:rsidRPr="005344B4">
        <w:rPr>
          <w:rFonts w:cs="Times New Roman"/>
        </w:rPr>
        <w:fldChar w:fldCharType="end"/>
      </w:r>
      <w:r w:rsidR="00DD0121" w:rsidRPr="005344B4">
        <w:rPr>
          <w:rFonts w:cs="Times New Roman"/>
        </w:rPr>
        <w:t xml:space="preserve">. </w:t>
      </w:r>
      <w:r w:rsidR="00D10D63" w:rsidRPr="005344B4">
        <w:rPr>
          <w:rFonts w:cs="Times New Roman"/>
        </w:rPr>
        <w:t xml:space="preserve"> </w:t>
      </w:r>
      <w:r w:rsidR="00ED1D2A" w:rsidRPr="005344B4">
        <w:rPr>
          <w:rFonts w:cs="Times New Roman"/>
        </w:rPr>
        <w:t xml:space="preserve">The </w:t>
      </w:r>
      <w:r w:rsidR="00B24403" w:rsidRPr="005344B4">
        <w:rPr>
          <w:rFonts w:cs="Times New Roman"/>
        </w:rPr>
        <w:t>long-term</w:t>
      </w:r>
      <w:r w:rsidR="00ED1D2A" w:rsidRPr="005344B4">
        <w:rPr>
          <w:rFonts w:cs="Times New Roman"/>
        </w:rPr>
        <w:t xml:space="preserve"> strategic focus of the Museum has been</w:t>
      </w:r>
      <w:r w:rsidR="005C7AF1" w:rsidRPr="005344B4">
        <w:rPr>
          <w:rFonts w:cs="Times New Roman"/>
        </w:rPr>
        <w:t xml:space="preserve"> </w:t>
      </w:r>
      <w:r w:rsidR="00ED1D2A" w:rsidRPr="005344B4">
        <w:rPr>
          <w:rFonts w:cs="Times New Roman"/>
        </w:rPr>
        <w:t>to maintain its role as a scientific institution and custodian of the World’s largest collection of natural specimens</w:t>
      </w:r>
      <w:r w:rsidR="00F321F0" w:rsidRPr="005344B4">
        <w:rPr>
          <w:rFonts w:cs="Times New Roman"/>
        </w:rPr>
        <w:t xml:space="preserve">, a focus which </w:t>
      </w:r>
      <w:r w:rsidR="001840E5" w:rsidRPr="005344B4">
        <w:rPr>
          <w:rFonts w:cs="Times New Roman"/>
        </w:rPr>
        <w:t>fail</w:t>
      </w:r>
      <w:r w:rsidR="00F321F0" w:rsidRPr="005344B4">
        <w:rPr>
          <w:rFonts w:cs="Times New Roman"/>
        </w:rPr>
        <w:t>s</w:t>
      </w:r>
      <w:r w:rsidR="001840E5" w:rsidRPr="005344B4">
        <w:rPr>
          <w:rFonts w:cs="Times New Roman"/>
        </w:rPr>
        <w:t xml:space="preserve"> to grapple with the </w:t>
      </w:r>
      <w:r w:rsidR="00D02306" w:rsidRPr="005344B4">
        <w:rPr>
          <w:rFonts w:cs="Times New Roman"/>
        </w:rPr>
        <w:t xml:space="preserve">ways in which </w:t>
      </w:r>
      <w:r w:rsidR="0042006C" w:rsidRPr="005344B4">
        <w:rPr>
          <w:rFonts w:cs="Times New Roman"/>
        </w:rPr>
        <w:t>practices of</w:t>
      </w:r>
      <w:r w:rsidR="00920AE2" w:rsidRPr="005344B4">
        <w:rPr>
          <w:rFonts w:cs="Times New Roman"/>
        </w:rPr>
        <w:t xml:space="preserve"> </w:t>
      </w:r>
      <w:r w:rsidR="0042006C" w:rsidRPr="005344B4">
        <w:rPr>
          <w:rFonts w:cs="Times New Roman"/>
        </w:rPr>
        <w:t xml:space="preserve">collecting and categorizing the natural world </w:t>
      </w:r>
      <w:r w:rsidR="004F5EBB" w:rsidRPr="005344B4">
        <w:rPr>
          <w:rFonts w:cs="Times New Roman"/>
        </w:rPr>
        <w:t xml:space="preserve">enable </w:t>
      </w:r>
      <w:r w:rsidR="0042006C" w:rsidRPr="005344B4">
        <w:rPr>
          <w:rFonts w:cs="Times New Roman"/>
        </w:rPr>
        <w:t xml:space="preserve">extractive and </w:t>
      </w:r>
      <w:r w:rsidR="0042006C" w:rsidRPr="005344B4">
        <w:rPr>
          <w:rFonts w:cs="Times New Roman"/>
        </w:rPr>
        <w:lastRenderedPageBreak/>
        <w:t xml:space="preserve">hierarchical </w:t>
      </w:r>
      <w:r w:rsidR="004F5EBB" w:rsidRPr="005344B4">
        <w:rPr>
          <w:rFonts w:cs="Times New Roman"/>
        </w:rPr>
        <w:t>account of non-human natures</w:t>
      </w:r>
      <w:r w:rsidR="00DD0121" w:rsidRPr="005344B4">
        <w:rPr>
          <w:rFonts w:cs="Times New Roman"/>
        </w:rPr>
        <w:t xml:space="preserve">. </w:t>
      </w:r>
      <w:r w:rsidR="00763DAE" w:rsidRPr="005344B4">
        <w:rPr>
          <w:rFonts w:cs="Times New Roman"/>
        </w:rPr>
        <w:t xml:space="preserve">Prior to the new strategy, </w:t>
      </w:r>
      <w:r w:rsidR="009849B6" w:rsidRPr="005344B4">
        <w:rPr>
          <w:rFonts w:cs="Times New Roman"/>
        </w:rPr>
        <w:t>the objectives of the NHM are summarised as follows</w:t>
      </w:r>
      <w:r w:rsidR="00763DAE" w:rsidRPr="005344B4">
        <w:rPr>
          <w:rFonts w:cs="Times New Roman"/>
        </w:rPr>
        <w:t xml:space="preserve"> </w:t>
      </w:r>
    </w:p>
    <w:p w14:paraId="7D0ACB07" w14:textId="69CE4FD5" w:rsidR="000E7B8E" w:rsidRPr="005344B4" w:rsidRDefault="000E7B8E" w:rsidP="000040CD">
      <w:pPr>
        <w:spacing w:line="480" w:lineRule="auto"/>
        <w:ind w:left="720"/>
        <w:jc w:val="left"/>
        <w:rPr>
          <w:rFonts w:cs="Times New Roman"/>
        </w:rPr>
      </w:pPr>
      <w:r w:rsidRPr="000040CD">
        <w:rPr>
          <w:rFonts w:cs="Times New Roman"/>
          <w:i/>
          <w:iCs/>
        </w:rPr>
        <w:t>The Natural History Museum is one of the world’s great institutions and is the guardian of the national collection of more than 80 million cultural and scientific natural history specimens. This includes unrivalled collections of biological and geological specimens, the world’s finest natural history library and a magnificent collection of natural history art. Many of these treasures are housed in the famous Waterhouse Building in South Kensington. They represent an important part of the nation’s heritage, but more importantly, Museum scientists actively work with the collections, and by opening up access and participation for all, make it possible to address some of the big issues and challenges facing humanity and the planet</w:t>
      </w:r>
      <w:r w:rsidR="009849B6" w:rsidRPr="000040CD">
        <w:rPr>
          <w:rFonts w:cs="Times New Roman"/>
          <w:i/>
          <w:iCs/>
        </w:rPr>
        <w:t>.</w:t>
      </w:r>
      <w:r w:rsidR="0076207C" w:rsidRPr="000040CD">
        <w:rPr>
          <w:rFonts w:cs="Times New Roman"/>
          <w:i/>
          <w:iCs/>
        </w:rPr>
        <w:t xml:space="preserve"> </w:t>
      </w:r>
      <w:r w:rsidR="0076207C" w:rsidRPr="005344B4">
        <w:rPr>
          <w:rFonts w:cs="Times New Roman"/>
        </w:rPr>
        <w:fldChar w:fldCharType="begin"/>
      </w:r>
      <w:r w:rsidR="00255361" w:rsidRPr="005344B4">
        <w:rPr>
          <w:rFonts w:cs="Times New Roman"/>
        </w:rPr>
        <w:instrText xml:space="preserve"> ADDIN ZOTERO_ITEM CSL_CITATION {"citationID":"47QxXGPb","properties":{"formattedCitation":"(NHM, 2017)","plainCitation":"(NHM, 2017)","noteIndex":0},"citationItems":[{"id":22980,"uris":["http://zotero.org/users/6040264/items/XGIWF9I5"],"itemData":{"id":22980,"type":"report","event-place":"London","language":"en","note":"OCLC: 1117219012","publisher":"HM Government, Department for Digital, Culture, Media and Sport","publisher-place":"London","source":"Open WorldCat","title":"Natural History Museum annual report and accounts 2016-2017","contributor":[{"family":"Dixon","given":"Michael"},{"family":"Green of Hurstpierpoint","given":"Stephen"}],"author":[{"family":"NHM","given":""}],"issued":{"date-parts":[["2017"]]}}}],"schema":"https://github.com/citation-style-language/schema/raw/master/csl-citation.json"} </w:instrText>
      </w:r>
      <w:r w:rsidR="0076207C" w:rsidRPr="005344B4">
        <w:rPr>
          <w:rFonts w:cs="Times New Roman"/>
        </w:rPr>
        <w:fldChar w:fldCharType="separate"/>
      </w:r>
      <w:r w:rsidR="00255361" w:rsidRPr="005344B4">
        <w:rPr>
          <w:rFonts w:cs="Times New Roman"/>
        </w:rPr>
        <w:t>(NHM, 2017)</w:t>
      </w:r>
      <w:r w:rsidR="0076207C" w:rsidRPr="005344B4">
        <w:rPr>
          <w:rFonts w:cs="Times New Roman"/>
        </w:rPr>
        <w:fldChar w:fldCharType="end"/>
      </w:r>
    </w:p>
    <w:p w14:paraId="184DDECF" w14:textId="6F98D711" w:rsidR="002160DC" w:rsidRPr="005344B4" w:rsidRDefault="00CD501C" w:rsidP="009811B0">
      <w:pPr>
        <w:spacing w:line="480" w:lineRule="auto"/>
        <w:rPr>
          <w:rFonts w:eastAsia="Calibri" w:cs="Times New Roman"/>
          <w:color w:val="000000" w:themeColor="text1"/>
        </w:rPr>
      </w:pPr>
      <w:r w:rsidRPr="005344B4">
        <w:rPr>
          <w:rFonts w:eastAsia="Calibri" w:cs="Times New Roman"/>
          <w:color w:val="000000" w:themeColor="text1"/>
        </w:rPr>
        <w:t>OBP marks a significant shift in the strategy and approach of the Museum</w:t>
      </w:r>
      <w:r w:rsidR="00A12871" w:rsidRPr="005344B4">
        <w:rPr>
          <w:rFonts w:eastAsia="Calibri" w:cs="Times New Roman"/>
          <w:color w:val="000000" w:themeColor="text1"/>
        </w:rPr>
        <w:t>, opening to coincide</w:t>
      </w:r>
      <w:r w:rsidRPr="005344B4">
        <w:rPr>
          <w:rFonts w:eastAsia="Calibri" w:cs="Times New Roman"/>
          <w:color w:val="000000" w:themeColor="text1"/>
        </w:rPr>
        <w:t xml:space="preserve"> with the launch of a new Strategy to 2031 ‘A planetary Emergency: Our Response</w:t>
      </w:r>
      <w:r w:rsidR="004A5A37" w:rsidRPr="005344B4">
        <w:rPr>
          <w:rFonts w:eastAsia="Calibri" w:cs="Times New Roman"/>
          <w:color w:val="000000" w:themeColor="text1"/>
        </w:rPr>
        <w:t xml:space="preserve">’ </w:t>
      </w:r>
      <w:r w:rsidR="004A5A37" w:rsidRPr="005344B4">
        <w:rPr>
          <w:rFonts w:eastAsia="Calibri" w:cs="Times New Roman"/>
          <w:color w:val="000000" w:themeColor="text1"/>
        </w:rPr>
        <w:fldChar w:fldCharType="begin"/>
      </w:r>
      <w:r w:rsidR="004A5A37" w:rsidRPr="005344B4">
        <w:rPr>
          <w:rFonts w:eastAsia="Calibri" w:cs="Times New Roman"/>
          <w:color w:val="000000" w:themeColor="text1"/>
        </w:rPr>
        <w:instrText xml:space="preserve"> ADDIN ZOTERO_ITEM CSL_CITATION {"citationID":"dEXm6t1Q","properties":{"formattedCitation":"(NHM, 2020)","plainCitation":"(NHM, 2020)","noteIndex":0},"citationItems":[{"id":1287,"uris":["http://zotero.org/users/6040264/items/FEHMMSAN"],"itemData":{"id":1287,"type":"document","publisher":"Natural History Museum","title":"A Planetary Emergency: Our Response. Strategy to 2031","URL":"https://www.nhm.ac.uk/content/dam/nhmwww/about-us/our-vision/strategy-to-2031.pdf","author":[{"family":"NHM","given":""}],"accessed":{"date-parts":[["2022",5,10]]},"issued":{"date-parts":[["2020"]]}}}],"schema":"https://github.com/citation-style-language/schema/raw/master/csl-citation.json"} </w:instrText>
      </w:r>
      <w:r w:rsidR="004A5A37" w:rsidRPr="005344B4">
        <w:rPr>
          <w:rFonts w:eastAsia="Calibri" w:cs="Times New Roman"/>
          <w:color w:val="000000" w:themeColor="text1"/>
        </w:rPr>
        <w:fldChar w:fldCharType="separate"/>
      </w:r>
      <w:r w:rsidR="004A5A37" w:rsidRPr="005344B4">
        <w:rPr>
          <w:rFonts w:cs="Times New Roman"/>
        </w:rPr>
        <w:t>(NHM, 2020)</w:t>
      </w:r>
      <w:r w:rsidR="004A5A37" w:rsidRPr="005344B4">
        <w:rPr>
          <w:rFonts w:eastAsia="Calibri" w:cs="Times New Roman"/>
          <w:color w:val="000000" w:themeColor="text1"/>
        </w:rPr>
        <w:fldChar w:fldCharType="end"/>
      </w:r>
      <w:r w:rsidRPr="005344B4">
        <w:rPr>
          <w:rFonts w:eastAsia="Calibri" w:cs="Times New Roman"/>
          <w:color w:val="000000" w:themeColor="text1"/>
        </w:rPr>
        <w:t xml:space="preserve">. </w:t>
      </w:r>
      <w:r w:rsidR="002160DC" w:rsidRPr="005344B4">
        <w:rPr>
          <w:rFonts w:eastAsia="Calibri" w:cs="Times New Roman"/>
          <w:color w:val="000000" w:themeColor="text1"/>
        </w:rPr>
        <w:t>In the</w:t>
      </w:r>
      <w:r w:rsidR="00A07C2E" w:rsidRPr="005344B4">
        <w:rPr>
          <w:rFonts w:eastAsia="Calibri" w:cs="Times New Roman"/>
          <w:color w:val="000000" w:themeColor="text1"/>
        </w:rPr>
        <w:t xml:space="preserve"> NHM</w:t>
      </w:r>
      <w:r w:rsidR="002160DC" w:rsidRPr="005344B4">
        <w:rPr>
          <w:rFonts w:eastAsia="Calibri" w:cs="Times New Roman"/>
          <w:color w:val="000000" w:themeColor="text1"/>
        </w:rPr>
        <w:t xml:space="preserve"> </w:t>
      </w:r>
      <w:r w:rsidR="00A07C2E" w:rsidRPr="005344B4">
        <w:rPr>
          <w:rFonts w:eastAsia="Calibri" w:cs="Times New Roman"/>
          <w:color w:val="000000" w:themeColor="text1"/>
        </w:rPr>
        <w:t>An</w:t>
      </w:r>
      <w:r w:rsidR="002160DC" w:rsidRPr="005344B4">
        <w:rPr>
          <w:rFonts w:eastAsia="Calibri" w:cs="Times New Roman"/>
          <w:color w:val="000000" w:themeColor="text1"/>
        </w:rPr>
        <w:t xml:space="preserve">nual </w:t>
      </w:r>
      <w:r w:rsidR="00A07C2E" w:rsidRPr="005344B4">
        <w:rPr>
          <w:rFonts w:eastAsia="Calibri" w:cs="Times New Roman"/>
          <w:color w:val="000000" w:themeColor="text1"/>
        </w:rPr>
        <w:t>R</w:t>
      </w:r>
      <w:r w:rsidR="002160DC" w:rsidRPr="005344B4">
        <w:rPr>
          <w:rFonts w:eastAsia="Calibri" w:cs="Times New Roman"/>
          <w:color w:val="000000" w:themeColor="text1"/>
        </w:rPr>
        <w:t xml:space="preserve">eport for 2020/21, the objectives read </w:t>
      </w:r>
    </w:p>
    <w:p w14:paraId="2A95CDB4" w14:textId="7BDA2D3C" w:rsidR="002160DC" w:rsidRPr="005344B4" w:rsidRDefault="002160DC" w:rsidP="000040CD">
      <w:pPr>
        <w:spacing w:line="480" w:lineRule="auto"/>
        <w:ind w:left="720"/>
        <w:jc w:val="left"/>
        <w:rPr>
          <w:rFonts w:eastAsia="Calibri" w:cs="Times New Roman"/>
          <w:color w:val="000000" w:themeColor="text1"/>
        </w:rPr>
      </w:pPr>
      <w:r w:rsidRPr="000040CD">
        <w:rPr>
          <w:rFonts w:eastAsia="Calibri" w:cs="Times New Roman"/>
          <w:i/>
          <w:iCs/>
          <w:color w:val="000000" w:themeColor="text1"/>
        </w:rPr>
        <w:t>We face a planetary emergency. Humanity’s future depends on the natural world, but we are not taking effective action to combat our destructive impact on the planet’s survival systems. Global warming, biodiversity loss and extinctions, habitat destruction, waste, plastic, air and water pollution, erosion, soil loss, deforestation, desertification, ocean acidification, the loss of coral reefs and other crises all flow from unsustainable human activity. By threatening Earth’s natural systems, we threaten our own future. We must act now, we must act on scientific evidence and we must act together.</w:t>
      </w:r>
      <w:r w:rsidR="00E9416B" w:rsidRPr="000040CD">
        <w:rPr>
          <w:rFonts w:eastAsia="Calibri" w:cs="Times New Roman"/>
          <w:i/>
          <w:iCs/>
          <w:color w:val="000000" w:themeColor="text1"/>
        </w:rPr>
        <w:t xml:space="preserve"> </w:t>
      </w:r>
      <w:r w:rsidR="0076207C" w:rsidRPr="005344B4">
        <w:rPr>
          <w:rFonts w:eastAsia="Calibri" w:cs="Times New Roman"/>
          <w:color w:val="000000" w:themeColor="text1"/>
        </w:rPr>
        <w:fldChar w:fldCharType="begin"/>
      </w:r>
      <w:r w:rsidR="0076207C" w:rsidRPr="005344B4">
        <w:rPr>
          <w:rFonts w:eastAsia="Calibri" w:cs="Times New Roman"/>
          <w:color w:val="000000" w:themeColor="text1"/>
        </w:rPr>
        <w:instrText xml:space="preserve"> ADDIN ZOTERO_ITEM CSL_CITATION {"citationID":"3qxS6Jps","properties":{"formattedCitation":"({\\i{}Natural History Museum Annual Report and Accounts 2020-2021}, 2021)","plainCitation":"(Natural History Museum Annual Report and Accounts 2020-2021, 2021)","noteIndex":0},"citationItems":[{"id":22982,"uris":["http://zotero.org/users/6040264/items/76EIFA9B"],"itemData":{"id":22982,"type":"book","event-place":"London","ISBN":"978-1-5286-2794-8","language":"en","note":"OCLC: 1268139225","publisher":"Dandy Booksellers Ltd","publisher-place":"London","source":"Open WorldCat","title":"Natural History Museum Annual Report and Accounts 2020-2021","issued":{"date-parts":[["2021"]]}}}],"schema":"https://github.com/citation-style-language/schema/raw/master/csl-citation.json"} </w:instrText>
      </w:r>
      <w:r w:rsidR="0076207C" w:rsidRPr="005344B4">
        <w:rPr>
          <w:rFonts w:eastAsia="Calibri" w:cs="Times New Roman"/>
          <w:color w:val="000000" w:themeColor="text1"/>
        </w:rPr>
        <w:fldChar w:fldCharType="separate"/>
      </w:r>
      <w:r w:rsidR="0076207C" w:rsidRPr="005344B4">
        <w:rPr>
          <w:rFonts w:cs="Times New Roman"/>
        </w:rPr>
        <w:t>(</w:t>
      </w:r>
      <w:r w:rsidR="0076207C" w:rsidRPr="005344B4">
        <w:rPr>
          <w:rFonts w:cs="Times New Roman"/>
          <w:i/>
          <w:iCs/>
        </w:rPr>
        <w:t>Natural History Museum Annual Report and Accounts 2020-2021</w:t>
      </w:r>
      <w:r w:rsidR="0076207C" w:rsidRPr="005344B4">
        <w:rPr>
          <w:rFonts w:cs="Times New Roman"/>
        </w:rPr>
        <w:t>, 2021)</w:t>
      </w:r>
      <w:r w:rsidR="0076207C" w:rsidRPr="005344B4">
        <w:rPr>
          <w:rFonts w:eastAsia="Calibri" w:cs="Times New Roman"/>
          <w:color w:val="000000" w:themeColor="text1"/>
        </w:rPr>
        <w:fldChar w:fldCharType="end"/>
      </w:r>
    </w:p>
    <w:p w14:paraId="1D5EE4C0" w14:textId="07905B4E" w:rsidR="00A07C2E" w:rsidRPr="005344B4" w:rsidRDefault="00E63672" w:rsidP="00A07C2E">
      <w:pPr>
        <w:spacing w:line="480" w:lineRule="auto"/>
        <w:rPr>
          <w:rFonts w:eastAsia="Calibri" w:cs="Times New Roman"/>
          <w:color w:val="000000" w:themeColor="text1"/>
        </w:rPr>
      </w:pPr>
      <w:r w:rsidRPr="005344B4">
        <w:rPr>
          <w:rFonts w:eastAsia="Calibri" w:cs="Times New Roman"/>
          <w:color w:val="000000" w:themeColor="text1"/>
        </w:rPr>
        <w:t>This can be viewed as part of the wider changes in the ‘</w:t>
      </w:r>
      <w:r w:rsidR="0067279A" w:rsidRPr="005344B4">
        <w:rPr>
          <w:rFonts w:eastAsia="Calibri" w:cs="Times New Roman"/>
          <w:color w:val="000000" w:themeColor="text1"/>
        </w:rPr>
        <w:t>social contract for science</w:t>
      </w:r>
      <w:r w:rsidRPr="005344B4">
        <w:rPr>
          <w:rFonts w:eastAsia="Calibri" w:cs="Times New Roman"/>
          <w:color w:val="000000" w:themeColor="text1"/>
        </w:rPr>
        <w:t xml:space="preserve">’, which </w:t>
      </w:r>
      <w:r w:rsidR="0067279A" w:rsidRPr="005344B4">
        <w:rPr>
          <w:rFonts w:eastAsia="Calibri" w:cs="Times New Roman"/>
          <w:color w:val="000000" w:themeColor="text1"/>
        </w:rPr>
        <w:t>has shifted from valuing objectivity—science as neutral and detached—to emphasizing relevance, where legitimacy derives from responsiveness to societal needs</w:t>
      </w:r>
      <w:r w:rsidRPr="005344B4">
        <w:rPr>
          <w:rFonts w:eastAsia="Calibri" w:cs="Times New Roman"/>
          <w:color w:val="000000" w:themeColor="text1"/>
        </w:rPr>
        <w:t>.</w:t>
      </w:r>
      <w:r w:rsidR="0067279A" w:rsidRPr="005344B4">
        <w:rPr>
          <w:rFonts w:eastAsia="Calibri" w:cs="Times New Roman"/>
          <w:color w:val="000000" w:themeColor="text1"/>
        </w:rPr>
        <w:t xml:space="preserve"> </w:t>
      </w:r>
      <w:r w:rsidRPr="005344B4">
        <w:rPr>
          <w:rFonts w:eastAsia="Calibri" w:cs="Times New Roman"/>
          <w:color w:val="000000" w:themeColor="text1"/>
        </w:rPr>
        <w:t xml:space="preserve"> For </w:t>
      </w:r>
      <w:r w:rsidR="0067279A" w:rsidRPr="005344B4">
        <w:rPr>
          <w:rFonts w:eastAsia="Calibri" w:cs="Times New Roman"/>
          <w:color w:val="000000" w:themeColor="text1"/>
        </w:rPr>
        <w:t xml:space="preserve">museums, this </w:t>
      </w:r>
      <w:r w:rsidRPr="005344B4">
        <w:rPr>
          <w:rFonts w:eastAsia="Calibri" w:cs="Times New Roman"/>
          <w:color w:val="000000" w:themeColor="text1"/>
        </w:rPr>
        <w:t xml:space="preserve">has led to a transformation of their roles </w:t>
      </w:r>
      <w:r w:rsidR="0067279A" w:rsidRPr="005344B4">
        <w:rPr>
          <w:rFonts w:eastAsia="Calibri" w:cs="Times New Roman"/>
          <w:color w:val="000000" w:themeColor="text1"/>
        </w:rPr>
        <w:t>transformation redefines roles</w:t>
      </w:r>
      <w:r w:rsidRPr="005344B4">
        <w:rPr>
          <w:rFonts w:eastAsia="Calibri" w:cs="Times New Roman"/>
          <w:color w:val="000000" w:themeColor="text1"/>
        </w:rPr>
        <w:t>;</w:t>
      </w:r>
      <w:r w:rsidR="0067279A" w:rsidRPr="005344B4">
        <w:rPr>
          <w:rFonts w:eastAsia="Calibri" w:cs="Times New Roman"/>
          <w:color w:val="000000" w:themeColor="text1"/>
        </w:rPr>
        <w:t xml:space="preserve"> from </w:t>
      </w:r>
      <w:r w:rsidRPr="005344B4">
        <w:rPr>
          <w:rFonts w:eastAsia="Calibri" w:cs="Times New Roman"/>
          <w:color w:val="000000" w:themeColor="text1"/>
        </w:rPr>
        <w:t>custodians</w:t>
      </w:r>
      <w:r w:rsidR="0067279A" w:rsidRPr="005344B4">
        <w:rPr>
          <w:rFonts w:eastAsia="Calibri" w:cs="Times New Roman"/>
          <w:color w:val="000000" w:themeColor="text1"/>
        </w:rPr>
        <w:t xml:space="preserve"> of authoritative knowledge to forums for </w:t>
      </w:r>
      <w:r w:rsidR="0067279A" w:rsidRPr="005344B4">
        <w:rPr>
          <w:rFonts w:eastAsia="Calibri" w:cs="Times New Roman"/>
          <w:color w:val="000000" w:themeColor="text1"/>
        </w:rPr>
        <w:lastRenderedPageBreak/>
        <w:t xml:space="preserve">dialogue, ethics, and community engagement </w:t>
      </w:r>
      <w:r w:rsidR="00732139" w:rsidRPr="005344B4">
        <w:rPr>
          <w:rFonts w:eastAsia="Calibri" w:cs="Times New Roman"/>
          <w:color w:val="000000" w:themeColor="text1"/>
        </w:rPr>
        <w:fldChar w:fldCharType="begin"/>
      </w:r>
      <w:r w:rsidR="00732139" w:rsidRPr="005344B4">
        <w:rPr>
          <w:rFonts w:eastAsia="Calibri" w:cs="Times New Roman"/>
          <w:color w:val="000000" w:themeColor="text1"/>
        </w:rPr>
        <w:instrText xml:space="preserve"> ADDIN ZOTERO_ITEM CSL_CITATION {"citationID":"zHNiPMBN","properties":{"formattedCitation":"(Cameron and Deslandes, 2011; Dibley, 2011; Newell, Robin and Wehner, 2017)","plainCitation":"(Cameron and Deslandes, 2011; Dibley, 2011; Newell, Robin and Wehner, 2017)","noteIndex":0},"citationItems":[{"id":699,"uris":["http://zotero.org/users/6040264/items/NHEMTX9J"],"itemData":{"id":699,"type":"article-journal","abstract":"This paper addresses the position of the museum sector in relation to public policy-making about climate change. It is informed by the perspectives of museum and science centre visitors and leaders canvassed as part of the Australian Research Council Linkage project, ‘Hot Science, Global Citizens: the agency of the museum sector in climate change interventions’. We apply complexity theory to evaluate the claim that museums are a site for the enaction of deliberative democracy. In doing so, we reveal a cultural opportunity for cultural institutions to play a more expansive and explicit role in brokering social futures for communities confronted by climate change.","container-title":"Museum and Society","ISSN":"1479-8360","issue":"2","language":"en","license":"Copyright (c) 2015 Fiona Cameron, Ann Deslandes","page":"136-153","source":"journals.le.ac.uk","title":"Museums and science centres as sites for deliberative democracy on climate change","volume":"9","author":[{"family":"Cameron","given":"Fiona"},{"family":"Deslandes","given":"Ann"}],"issued":{"date-parts":[["2011"]]}}},{"id":705,"uris":["http://zotero.org/users/6040264/items/9FMEUCIX"],"itemData":{"id":705,"type":"article-journal","abstract":"At stake in this paper is the nature of the relationship between the institution of the museum and the common world. It is contended that such relations are regularly asserted through cosmopolitan appeals, which are premised on the assumption that a cosmos, a world, a universal, pre-exists its articulation, and, that it is the task of reason and of science to adjust the citizen-subject to this already-present condition. This paper argues that this is a flawed position because it assumes, in fact, what is required to be built: a world in common. In defence of this proposition, two recent declarations of museum cosmopolitanism are explored: ICOM’s declaration on the ‘universal museum’, which focuses on the unity of the cultural heritage of humankind; and the Buffon Declaration, which concerns institutions of natural history and the imperilment of humanity’s biospheric inheritance. Subsequently, the paper turns to what might be called the empirics of the cosmopolitanism of the museum visitor. This examines the qualitative investigation of banal or everyday cosmopolitanism, which is largely ignored by such museum declarations. These different museological articulations of a common world are, in turn, reviewed through the juxtaposition of two sociologies: Ulrich Beck’s cosmopolitanism and Bruno Latour’s compositionism. It is in contrasting these various mobilizations of the cosmopolitan – the museological, the empirical and the sociological – that the paper advances its proposition: namely, that these cosmopolitan claims are based on the assumption that a common world exists prior to its assemblage as such.","container-title":"Museum and Society","ISSN":"1479-8360","issue":"2","language":"en","license":"Copyright (c) 2015 Ben Dibley","page":"154-165","source":"journals.le.ac.uk","title":"Museums and a common world: climate change, cosmopolitics, museum practice","title-short":"Museums and a common world","volume":"9","author":[{"family":"Dibley","given":"Ben"}],"issued":{"date-parts":[["2011"]]}}},{"id":1620,"uris":["http://zotero.org/users/6040264/items/RCISKPN8"],"itemData":{"id":1620,"type":"book","abstract":"\"The museum sector has a moral obligation to use its collections and exhibitions and other events to explore some of the inequalities wrought by global warming. The book tackles the broad global issue of climate change through specific collections and in local places. It reflects the Pacific community at its core, but also embraces many other communities who will experience the adverse effects of climate change sooner or later. The book is rich with practical museum experience and detail, as well as critical, analytical and philosophical about where a museum can intervene to speak to this great conundrum of our times\"--Provided by publisher","call-number":"AM7 .C88 2017","collection-title":"Routledge environmental humanities","event-place":"London ; New York, NY","ISBN":"978-1-138-65851-6","number-of-pages":"298","publisher":"Routledge/Taylor &amp; Francis Group","publisher-place":"London ; New York, NY","source":"Library of Congress ISBN","title":"Curating the future: museums, communities and climate change","title-short":"Curating the future","editor":[{"family":"Newell","given":"Jennifer"},{"family":"Robin","given":"Libby"},{"family":"Wehner","given":"Kirsten"}],"issued":{"date-parts":[["2017"]]}}}],"schema":"https://github.com/citation-style-language/schema/raw/master/csl-citation.json"} </w:instrText>
      </w:r>
      <w:r w:rsidR="00732139" w:rsidRPr="005344B4">
        <w:rPr>
          <w:rFonts w:eastAsia="Calibri" w:cs="Times New Roman"/>
          <w:color w:val="000000" w:themeColor="text1"/>
        </w:rPr>
        <w:fldChar w:fldCharType="separate"/>
      </w:r>
      <w:r w:rsidR="00732139" w:rsidRPr="005344B4">
        <w:rPr>
          <w:rFonts w:cs="Times New Roman"/>
        </w:rPr>
        <w:t>(Cameron and Deslandes, 2011; Dibley, 2011; Newell, Robin and Wehner, 2017)</w:t>
      </w:r>
      <w:r w:rsidR="00732139" w:rsidRPr="005344B4">
        <w:rPr>
          <w:rFonts w:eastAsia="Calibri" w:cs="Times New Roman"/>
          <w:color w:val="000000" w:themeColor="text1"/>
        </w:rPr>
        <w:fldChar w:fldCharType="end"/>
      </w:r>
      <w:r w:rsidR="0067279A" w:rsidRPr="005344B4">
        <w:rPr>
          <w:rFonts w:eastAsia="Calibri" w:cs="Times New Roman"/>
          <w:color w:val="000000" w:themeColor="text1"/>
        </w:rPr>
        <w:t>.</w:t>
      </w:r>
      <w:r w:rsidR="00D4480B" w:rsidRPr="005344B4">
        <w:rPr>
          <w:rFonts w:eastAsia="Calibri" w:cs="Times New Roman"/>
          <w:color w:val="000000" w:themeColor="text1"/>
        </w:rPr>
        <w:t xml:space="preserve"> Th</w:t>
      </w:r>
      <w:r w:rsidR="00C938DB" w:rsidRPr="005344B4">
        <w:rPr>
          <w:rFonts w:eastAsia="Calibri" w:cs="Times New Roman"/>
          <w:color w:val="000000" w:themeColor="text1"/>
        </w:rPr>
        <w:t xml:space="preserve">e Natural History Museum has long promoted widening access to </w:t>
      </w:r>
      <w:r w:rsidR="0078655B" w:rsidRPr="005344B4">
        <w:rPr>
          <w:rFonts w:eastAsia="Calibri" w:cs="Times New Roman"/>
          <w:color w:val="000000" w:themeColor="text1"/>
        </w:rPr>
        <w:t>its</w:t>
      </w:r>
      <w:r w:rsidR="00C938DB" w:rsidRPr="005344B4">
        <w:rPr>
          <w:rFonts w:eastAsia="Calibri" w:cs="Times New Roman"/>
          <w:color w:val="000000" w:themeColor="text1"/>
        </w:rPr>
        <w:t xml:space="preserve"> collections</w:t>
      </w:r>
      <w:r w:rsidR="0078655B" w:rsidRPr="005344B4">
        <w:rPr>
          <w:rFonts w:eastAsia="Calibri" w:cs="Times New Roman"/>
          <w:color w:val="000000" w:themeColor="text1"/>
        </w:rPr>
        <w:t xml:space="preserve"> and has sought relevance thorough confronting ‘some of the big issues </w:t>
      </w:r>
      <w:r w:rsidR="00B32E65" w:rsidRPr="005344B4">
        <w:rPr>
          <w:rFonts w:eastAsia="Calibri" w:cs="Times New Roman"/>
          <w:color w:val="000000" w:themeColor="text1"/>
        </w:rPr>
        <w:t>and challenges facing humanity and the planet’</w:t>
      </w:r>
      <w:r w:rsidR="00D4480B" w:rsidRPr="005344B4">
        <w:rPr>
          <w:rFonts w:eastAsia="Calibri" w:cs="Times New Roman"/>
          <w:color w:val="000000" w:themeColor="text1"/>
        </w:rPr>
        <w:t xml:space="preserve">. However, the recent strategy moves the focus away from custodianship towards a more responsive set of </w:t>
      </w:r>
      <w:r w:rsidR="00C579E7" w:rsidRPr="005344B4">
        <w:rPr>
          <w:rFonts w:eastAsia="Calibri" w:cs="Times New Roman"/>
          <w:color w:val="000000" w:themeColor="text1"/>
        </w:rPr>
        <w:t>priorities.</w:t>
      </w:r>
      <w:r w:rsidR="00AD1F37" w:rsidRPr="005344B4">
        <w:rPr>
          <w:rFonts w:eastAsia="Calibri" w:cs="Times New Roman"/>
          <w:color w:val="000000" w:themeColor="text1"/>
        </w:rPr>
        <w:t xml:space="preserve"> </w:t>
      </w:r>
    </w:p>
    <w:p w14:paraId="3A24CC6C" w14:textId="425BCC81" w:rsidR="00FB6A25" w:rsidRPr="005344B4" w:rsidRDefault="00CD501C" w:rsidP="009811B0">
      <w:pPr>
        <w:spacing w:line="480" w:lineRule="auto"/>
        <w:rPr>
          <w:rFonts w:cs="Times New Roman"/>
        </w:rPr>
      </w:pPr>
      <w:r w:rsidRPr="005344B4">
        <w:rPr>
          <w:rFonts w:eastAsia="Calibri" w:cs="Times New Roman"/>
          <w:color w:val="000000" w:themeColor="text1"/>
        </w:rPr>
        <w:t xml:space="preserve">In the Exhibition space, this can be noted in shift in curatorial practice, a change in tone and a direct engagement with issues considered to be politically charged. The strategy emphasizes the role of the museum as a ‘global cultural and scientific leader’, focussing particularly on ‘creating advocates for the planet’ through engaging with a wide public audience ‘so that they demand and support change, and adapt their own behaviour’ (NHM, 2020). </w:t>
      </w:r>
      <w:r w:rsidR="00DD2CE1" w:rsidRPr="005344B4">
        <w:rPr>
          <w:rFonts w:cs="Times New Roman"/>
        </w:rPr>
        <w:t>This marks a proactive attempt to shape environmental subjects towards agitating for socio-political change. This shift reframes the museum from a site of apparently apolitical education and research to an active agent of change—cultivating environmental publics that are not only stewards of the natural world but engaged actors in the fight against climate and biodiversity crises.</w:t>
      </w:r>
      <w:r w:rsidR="00EE3621" w:rsidRPr="005344B4">
        <w:rPr>
          <w:rFonts w:cs="Times New Roman"/>
        </w:rPr>
        <w:t xml:space="preserve"> In this chapter, I consider both the potential opening</w:t>
      </w:r>
      <w:r w:rsidR="000F0087" w:rsidRPr="005344B4">
        <w:rPr>
          <w:rFonts w:cs="Times New Roman"/>
        </w:rPr>
        <w:t>s</w:t>
      </w:r>
      <w:r w:rsidR="00EE3621" w:rsidRPr="005344B4">
        <w:rPr>
          <w:rFonts w:cs="Times New Roman"/>
        </w:rPr>
        <w:t xml:space="preserve"> and the limits of this </w:t>
      </w:r>
      <w:r w:rsidR="000F0087" w:rsidRPr="005344B4">
        <w:rPr>
          <w:rFonts w:cs="Times New Roman"/>
        </w:rPr>
        <w:t xml:space="preserve">new </w:t>
      </w:r>
      <w:r w:rsidR="0095254D" w:rsidRPr="005344B4">
        <w:rPr>
          <w:rFonts w:cs="Times New Roman"/>
        </w:rPr>
        <w:t>approach</w:t>
      </w:r>
      <w:r w:rsidR="000F0087" w:rsidRPr="005344B4">
        <w:rPr>
          <w:rFonts w:cs="Times New Roman"/>
        </w:rPr>
        <w:t xml:space="preserve">, through attending to family interactions in the </w:t>
      </w:r>
      <w:r w:rsidR="0095254D" w:rsidRPr="005344B4">
        <w:rPr>
          <w:rFonts w:cs="Times New Roman"/>
        </w:rPr>
        <w:t xml:space="preserve">exhibition. The figure of the responsible individual looms large in the discursive framing of the </w:t>
      </w:r>
      <w:r w:rsidR="005D7AC8" w:rsidRPr="005344B4">
        <w:rPr>
          <w:rFonts w:cs="Times New Roman"/>
        </w:rPr>
        <w:t xml:space="preserve">exhibit. </w:t>
      </w:r>
      <w:r w:rsidR="00E35F24" w:rsidRPr="005344B4">
        <w:rPr>
          <w:rFonts w:cs="Times New Roman"/>
        </w:rPr>
        <w:t>H</w:t>
      </w:r>
      <w:r w:rsidR="0095254D" w:rsidRPr="005344B4">
        <w:rPr>
          <w:rFonts w:cs="Times New Roman"/>
        </w:rPr>
        <w:t>owever</w:t>
      </w:r>
      <w:r w:rsidR="00E35F24" w:rsidRPr="005344B4">
        <w:rPr>
          <w:rFonts w:cs="Times New Roman"/>
        </w:rPr>
        <w:t xml:space="preserve">, I argue that </w:t>
      </w:r>
      <w:r w:rsidR="009E13D7" w:rsidRPr="005344B4">
        <w:rPr>
          <w:rFonts w:cs="Times New Roman"/>
        </w:rPr>
        <w:t xml:space="preserve">encounters with transgressive objects, the </w:t>
      </w:r>
      <w:r w:rsidR="00AC0E36" w:rsidRPr="005344B4">
        <w:rPr>
          <w:rFonts w:cs="Times New Roman"/>
        </w:rPr>
        <w:t>affective</w:t>
      </w:r>
      <w:r w:rsidR="009E13D7" w:rsidRPr="005344B4">
        <w:rPr>
          <w:rFonts w:cs="Times New Roman"/>
        </w:rPr>
        <w:t xml:space="preserve"> and ethical tensions </w:t>
      </w:r>
      <w:r w:rsidR="00DB29A4" w:rsidRPr="005344B4">
        <w:rPr>
          <w:rFonts w:cs="Times New Roman"/>
        </w:rPr>
        <w:t>which emerge</w:t>
      </w:r>
      <w:r w:rsidR="009E13D7" w:rsidRPr="005344B4">
        <w:rPr>
          <w:rFonts w:cs="Times New Roman"/>
        </w:rPr>
        <w:t xml:space="preserve"> between children and adults an</w:t>
      </w:r>
      <w:r w:rsidR="00AC0E36" w:rsidRPr="005344B4">
        <w:rPr>
          <w:rFonts w:cs="Times New Roman"/>
        </w:rPr>
        <w:t>d</w:t>
      </w:r>
      <w:r w:rsidR="009E13D7" w:rsidRPr="005344B4">
        <w:rPr>
          <w:rFonts w:cs="Times New Roman"/>
        </w:rPr>
        <w:t xml:space="preserve"> the </w:t>
      </w:r>
      <w:r w:rsidR="00AC0E36" w:rsidRPr="005344B4">
        <w:rPr>
          <w:rFonts w:cs="Times New Roman"/>
        </w:rPr>
        <w:t xml:space="preserve">ways in which children make sense of monstrous Anthropocene assemblages </w:t>
      </w:r>
      <w:r w:rsidR="005D7AC8" w:rsidRPr="005344B4">
        <w:rPr>
          <w:rFonts w:cs="Times New Roman"/>
        </w:rPr>
        <w:t xml:space="preserve">generate ambivalences and uncertainties that unsettle the terrain of responsibility </w:t>
      </w:r>
      <w:r w:rsidR="004A5A37" w:rsidRPr="005344B4">
        <w:rPr>
          <w:rFonts w:cs="Times New Roman"/>
        </w:rPr>
        <w:fldChar w:fldCharType="begin"/>
      </w:r>
      <w:r w:rsidR="009D7681" w:rsidRPr="005344B4">
        <w:rPr>
          <w:rFonts w:cs="Times New Roman"/>
        </w:rPr>
        <w:instrText xml:space="preserve"> ADDIN ZOTERO_ITEM CSL_CITATION {"citationID":"OGt7j45M","properties":{"formattedCitation":"(Noxolo, Raghuram and Madge, 2012a)","plainCitation":"(Noxolo, Raghuram and Madge, 2012a)","noteIndex":0},"citationItems":[{"id":2197,"uris":["http://zotero.org/users/6040264/items/7DYQERGI"],"itemData":{"id":2197,"type":"article-journal","abstract":"This paper contributes to debates about geographies of responsibility. In contrast to much of the previous literature in this field, which has concentrated on teasing out the intimate interconnections between different people, places and spaces, in this paper we highlight the limits to such connections, focusing on more unsettled versions of responsibility. Our critique draws on postcolonial readings to highlight two limitations of responsibility: its availability as an ethical gesture that can be ascribed even where it is not practised; and its imputed agency that makes it possible for responsible agency to be usurped by the global North. This starts to muddy the water of responsibility, showing how it may involve refusal, denial, withdrawal and contamination. More problematised enigmatic and risky versions of responsibility arise from these critiques. In particular, we argue that in considering responsibility as practice, a recognition of the provisional, contaminated and complex myriad of power relations involved may signal a move towards more ambivalent versions and visions that acknowledge the vulnerabilities and disconnections involved in geographies of responsibility.","container-title":"Transactions of the Institute of British Geographers","DOI":"10.1111/j.1475-5661.2011.00474.x","ISSN":"0020-2754","issue":"3","note":"publisher: John Wiley &amp; Sons, Ltd","page":"418-429","source":"rgs-ibg-onlinelibrary-wiley-com.ezphost.dur.ac.uk (Atypon)","title":"Unsettling responsibility: postcolonial interventions","title-short":"Unsettling responsibility","volume":"37","author":[{"family":"Noxolo","given":"Pat"},{"family":"Raghuram","given":"Parvati"},{"family":"Madge","given":"Clare"}],"issued":{"date-parts":[["2012",7]]}}}],"schema":"https://github.com/citation-style-language/schema/raw/master/csl-citation.json"} </w:instrText>
      </w:r>
      <w:r w:rsidR="004A5A37" w:rsidRPr="005344B4">
        <w:rPr>
          <w:rFonts w:cs="Times New Roman"/>
        </w:rPr>
        <w:fldChar w:fldCharType="separate"/>
      </w:r>
      <w:r w:rsidR="009D7681" w:rsidRPr="005344B4">
        <w:rPr>
          <w:rFonts w:cs="Times New Roman"/>
        </w:rPr>
        <w:t>(Noxolo, Raghuram and Madge, 2012a)</w:t>
      </w:r>
      <w:r w:rsidR="004A5A37" w:rsidRPr="005344B4">
        <w:rPr>
          <w:rFonts w:cs="Times New Roman"/>
        </w:rPr>
        <w:fldChar w:fldCharType="end"/>
      </w:r>
      <w:r w:rsidR="005D7AC8" w:rsidRPr="005344B4">
        <w:rPr>
          <w:rFonts w:cs="Times New Roman"/>
        </w:rPr>
        <w:t>.</w:t>
      </w:r>
      <w:r w:rsidR="00F66A10" w:rsidRPr="005344B4">
        <w:rPr>
          <w:rFonts w:cs="Times New Roman"/>
        </w:rPr>
        <w:t xml:space="preserve"> As Common world scholars suggest,</w:t>
      </w:r>
      <w:r w:rsidR="005C50C7" w:rsidRPr="005344B4">
        <w:rPr>
          <w:rFonts w:cs="Times New Roman"/>
        </w:rPr>
        <w:t xml:space="preserve"> </w:t>
      </w:r>
      <w:r w:rsidR="00F66A10" w:rsidRPr="005344B4">
        <w:rPr>
          <w:rFonts w:cs="Times New Roman"/>
        </w:rPr>
        <w:t>ta</w:t>
      </w:r>
      <w:r w:rsidR="005C50C7" w:rsidRPr="005344B4">
        <w:rPr>
          <w:rFonts w:cs="Times New Roman"/>
        </w:rPr>
        <w:t xml:space="preserve">king more time and care to engage with children’s processes of sense-making </w:t>
      </w:r>
      <w:r w:rsidR="005C0FC7" w:rsidRPr="005344B4">
        <w:rPr>
          <w:rFonts w:cs="Times New Roman"/>
        </w:rPr>
        <w:t>can</w:t>
      </w:r>
      <w:r w:rsidR="005C50C7" w:rsidRPr="005344B4">
        <w:rPr>
          <w:rFonts w:cs="Times New Roman"/>
        </w:rPr>
        <w:t xml:space="preserve"> offer new avenues for rethinking the ethical demand</w:t>
      </w:r>
      <w:r w:rsidR="00F66A10" w:rsidRPr="005344B4">
        <w:rPr>
          <w:rFonts w:cs="Times New Roman"/>
        </w:rPr>
        <w:t>s</w:t>
      </w:r>
      <w:r w:rsidR="005C50C7" w:rsidRPr="005344B4">
        <w:rPr>
          <w:rFonts w:cs="Times New Roman"/>
        </w:rPr>
        <w:t xml:space="preserve"> of Anthropocene</w:t>
      </w:r>
      <w:r w:rsidR="005C0FC7" w:rsidRPr="005344B4">
        <w:rPr>
          <w:rFonts w:cs="Times New Roman"/>
        </w:rPr>
        <w:t xml:space="preserve"> </w:t>
      </w:r>
      <w:r w:rsidR="00B27B50" w:rsidRPr="005344B4">
        <w:rPr>
          <w:rFonts w:cs="Times New Roman"/>
        </w:rPr>
        <w:fldChar w:fldCharType="begin"/>
      </w:r>
      <w:r w:rsidR="00837B2F" w:rsidRPr="005344B4">
        <w:rPr>
          <w:rFonts w:cs="Times New Roman"/>
        </w:rPr>
        <w:instrText xml:space="preserve"> ADDIN ZOTERO_ITEM CSL_CITATION {"citationID":"pXJ6F9zO","properties":{"formattedCitation":"(Taylor, 2017; Nelson, Pacini-Ketchabaw and Nxumalo, 2018; Hodgins, 2019)","plainCitation":"(Taylor, 2017; Nelson, Pacini-Ketchabaw and Nxumalo, 2018; Hodgins, 2019)","noteIndex":0},"citationItems":[{"id":110,"uris":["http://zotero.org/users/6040264/items/SFWEN38Y"],"itemData":{"id":110,"type":"article-journal","abstract":"Interdisciplinary Anthropocene debates are prompting calls for a paradigm shift in thinking about what it means to be human and about our place and agency in the world. Within environmental education, sustainability remains centre stage and oddly disconnected from these Anthropocene debates. Framed by humanist principles, most sustainability education promotes humans as the primary change agents and environmental stewards. Although well-meaning, stewardship pedagogies do not provide the paradigm shift that is needed to respond to the implications of the Anthropocene. Anthropocene-attuned ‘common worlds’ pedagogies move beyond the limits of humanist stewardship framings. Based upon a more-than-human relational ontology, common world pedagogies reposition childhood and learning within inextricably entangled life-worlds, and seek to learn from what is already going on in these worlds. This article illustrates how a common worlds approach to learning ‘with’ nonhuman others rather than ‘about’ them and ‘on their behalf’ offers an alternative to stewardship pedagogies.","container-title":"Environmental Education Research","DOI":"10.1080/13504622.2017.1325452","ISSN":"1350-4622","issue":"10","note":"publisher: Routledge\n_eprint: https://doi.org/10.1080/13504622.2017.1325452","page":"1448-1461","source":"Taylor and Francis+NEJM","title":"Beyond stewardship: common world pedagogies for the Anthropocene","title-short":"Beyond stewardship","volume":"23","author":[{"family":"Taylor","given":"Affrica"}],"issued":{"date-parts":[["2017",11,26]]}}},{"id":238,"uris":["http://zotero.org/users/6040264/items/HPGRY5RZ"],"itemData":{"id":238,"type":"article-journal","abstract":"This paper introduces common worlding approaches in early childhood education as possibilities for situating educational practices within current times of environmental precarity. Particularly, it offers new questions to early childhood nature education practices that reinscribe settler colonial and Euro-Western binary logics.","container-title":"Journal of Childhood Studies; Prospect Bay","DOI":"http://dx.doi.org/10.18357/jcs.v43i1.18261","ISSN":"23714107","issue":"1","language":"English","license":"© 2018. This work is published under http://creativecommons.org/licenses/by-nc/4.0/ (the “License”). Notwithstanding the ProQuest Terms and Conditions, you may use this content in accordance with the terms of the License.","page":"4-14","source":"ProQuest","title":"Rethinking Nature-Based Approaches in Early Childhood Education: Common Worlding Practices","title-short":"Rethinking Nature-Based Approaches in Early Childhood Education","volume":"43","author":[{"family":"Nelson","given":"Narda"},{"family":"Pacini-Ketchabaw","given":"Veronica"},{"family":"Nxumalo","given":"Fikile"}],"issued":{"date-parts":[["2018"]]}}},{"id":1075,"uris":["http://zotero.org/users/6040264/items/7XH6VQWU"],"itemData":{"id":1075,"type":"book","event-place":"London, UNITED KINGDOM","ISBN":"978-1-350-05659-6","publisher":"Bloomsbury Publishing Plc","publisher-place":"London, UNITED KINGDOM","source":"ProQuest Ebook Central","title":"Feminist Research for 21st-Century Childhoods: Common Worlds Methods","title-short":"Feminist Research for 21st-Century Childhoods","URL":"http://ebookcentral.proquest.com/lib/durham/detail.action?docID=5716645","author":[{"family":"Hodgins","given":"B. Denise"}],"accessed":{"date-parts":[["2021",11,29]]},"issued":{"date-parts":[["2019"]]}}}],"schema":"https://github.com/citation-style-language/schema/raw/master/csl-citation.json"} </w:instrText>
      </w:r>
      <w:r w:rsidR="00B27B50" w:rsidRPr="005344B4">
        <w:rPr>
          <w:rFonts w:cs="Times New Roman"/>
        </w:rPr>
        <w:fldChar w:fldCharType="separate"/>
      </w:r>
      <w:r w:rsidR="00837B2F" w:rsidRPr="005344B4">
        <w:rPr>
          <w:rFonts w:cs="Times New Roman"/>
        </w:rPr>
        <w:t>(Taylor, 2017; Nelson, Pacini-Ketchabaw and Nxumalo, 2018; Hodgins, 2019)</w:t>
      </w:r>
      <w:r w:rsidR="00B27B50" w:rsidRPr="005344B4">
        <w:rPr>
          <w:rFonts w:cs="Times New Roman"/>
        </w:rPr>
        <w:fldChar w:fldCharType="end"/>
      </w:r>
    </w:p>
    <w:p w14:paraId="6444C83D" w14:textId="2ACE8189" w:rsidR="00633371" w:rsidRPr="002D4D39" w:rsidRDefault="00426799" w:rsidP="00901009">
      <w:pPr>
        <w:pStyle w:val="Heading2"/>
      </w:pPr>
      <w:bookmarkStart w:id="74" w:name="_Toc213581798"/>
      <w:r w:rsidRPr="002D4D39">
        <w:lastRenderedPageBreak/>
        <w:t>4</w:t>
      </w:r>
      <w:r w:rsidR="00EF0A6C" w:rsidRPr="002D4D39">
        <w:t>.</w:t>
      </w:r>
      <w:r w:rsidRPr="002D4D39">
        <w:t xml:space="preserve">2 </w:t>
      </w:r>
      <w:r w:rsidR="00633371" w:rsidRPr="002D4D39">
        <w:t xml:space="preserve">Aesthetics and </w:t>
      </w:r>
      <w:proofErr w:type="spellStart"/>
      <w:r w:rsidR="00633371" w:rsidRPr="002D4D39">
        <w:t>affects</w:t>
      </w:r>
      <w:proofErr w:type="spellEnd"/>
      <w:r w:rsidR="00633371" w:rsidRPr="002D4D39">
        <w:t xml:space="preserve"> of animal-objects</w:t>
      </w:r>
      <w:bookmarkEnd w:id="74"/>
    </w:p>
    <w:p w14:paraId="519AA597" w14:textId="77777777" w:rsidR="00914EF5" w:rsidRPr="005344B4" w:rsidRDefault="00772030" w:rsidP="00914EF5">
      <w:pPr>
        <w:keepNext/>
        <w:jc w:val="center"/>
        <w:rPr>
          <w:rFonts w:cs="Times New Roman"/>
        </w:rPr>
      </w:pPr>
      <w:r w:rsidRPr="005344B4">
        <w:rPr>
          <w:rFonts w:cs="Times New Roman"/>
          <w:noProof/>
        </w:rPr>
        <w:drawing>
          <wp:inline distT="0" distB="0" distL="0" distR="0" wp14:anchorId="69CE817C" wp14:editId="424FC017">
            <wp:extent cx="4636165" cy="6181725"/>
            <wp:effectExtent l="0" t="0" r="0" b="0"/>
            <wp:docPr id="1005791667" name="Picture 5" descr="A glass jar with water and feath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791667" name="Picture 5" descr="A glass jar with water and feather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37208" cy="6183116"/>
                    </a:xfrm>
                    <a:prstGeom prst="rect">
                      <a:avLst/>
                    </a:prstGeom>
                  </pic:spPr>
                </pic:pic>
              </a:graphicData>
            </a:graphic>
          </wp:inline>
        </w:drawing>
      </w:r>
    </w:p>
    <w:p w14:paraId="2197FF91" w14:textId="6FC5DE39" w:rsidR="00772030" w:rsidRPr="005344B4" w:rsidRDefault="00914EF5" w:rsidP="00E407F9">
      <w:pPr>
        <w:pStyle w:val="Style3"/>
      </w:pPr>
      <w:bookmarkStart w:id="75" w:name="_Toc212374654"/>
      <w:r w:rsidRPr="005344B4">
        <w:t xml:space="preserve">Figure </w:t>
      </w:r>
      <w:r w:rsidRPr="005344B4">
        <w:fldChar w:fldCharType="begin"/>
      </w:r>
      <w:r w:rsidRPr="005344B4">
        <w:instrText xml:space="preserve"> SEQ Figure \* ARABIC </w:instrText>
      </w:r>
      <w:r w:rsidRPr="005344B4">
        <w:fldChar w:fldCharType="separate"/>
      </w:r>
      <w:r w:rsidR="009C387C">
        <w:rPr>
          <w:noProof/>
        </w:rPr>
        <w:t>4</w:t>
      </w:r>
      <w:r w:rsidRPr="005344B4">
        <w:fldChar w:fldCharType="end"/>
      </w:r>
      <w:r w:rsidRPr="005344B4">
        <w:t xml:space="preserve"> Dead parakeet bodies stuffed upside down into a preserving jar as part of the Our Broken </w:t>
      </w:r>
      <w:r w:rsidR="00F44294" w:rsidRPr="005344B4">
        <w:t>P</w:t>
      </w:r>
      <w:r w:rsidRPr="005344B4">
        <w:t>lanet exhibition. Photo: Author's own</w:t>
      </w:r>
      <w:bookmarkEnd w:id="75"/>
    </w:p>
    <w:p w14:paraId="2AE56CF4" w14:textId="6747A2A7" w:rsidR="009433C4" w:rsidRPr="005344B4" w:rsidRDefault="009433C4" w:rsidP="009811B0">
      <w:pPr>
        <w:spacing w:line="480" w:lineRule="auto"/>
        <w:rPr>
          <w:rFonts w:eastAsia="Calibri" w:cs="Times New Roman"/>
          <w:color w:val="000000"/>
          <w:lang w:val="en-US"/>
        </w:rPr>
      </w:pPr>
      <w:r w:rsidRPr="005344B4">
        <w:rPr>
          <w:rFonts w:eastAsia="Calibri" w:cs="Times New Roman"/>
          <w:color w:val="000000"/>
          <w:lang w:val="en-US"/>
        </w:rPr>
        <w:t xml:space="preserve">Here I discuss how animal-objects on display in the exhibit unsettle the aesthetic of curation elsewhere in the museum, generating affective intensities which attach to stories of harmful human-nature entanglements and </w:t>
      </w:r>
      <w:proofErr w:type="gramStart"/>
      <w:r w:rsidRPr="005344B4">
        <w:rPr>
          <w:rFonts w:eastAsia="Calibri" w:cs="Times New Roman"/>
          <w:color w:val="000000"/>
          <w:lang w:val="en-US"/>
        </w:rPr>
        <w:t>open up</w:t>
      </w:r>
      <w:proofErr w:type="gramEnd"/>
      <w:r w:rsidRPr="005344B4">
        <w:rPr>
          <w:rFonts w:eastAsia="Calibri" w:cs="Times New Roman"/>
          <w:color w:val="000000"/>
          <w:lang w:val="en-US"/>
        </w:rPr>
        <w:t xml:space="preserve"> space for ethical deliberation. Animal-objects include ‘taxidermy, bones, skins and whole or partial animal remains’ </w:t>
      </w:r>
      <w:r w:rsidRPr="005344B4">
        <w:rPr>
          <w:rFonts w:eastAsia="Calibri" w:cs="Times New Roman"/>
          <w:color w:val="000000"/>
          <w:lang w:val="en-US"/>
        </w:rPr>
        <w:fldChar w:fldCharType="begin"/>
      </w:r>
      <w:r w:rsidR="00286350" w:rsidRPr="005344B4">
        <w:rPr>
          <w:rFonts w:eastAsia="Calibri" w:cs="Times New Roman"/>
          <w:color w:val="000000"/>
          <w:lang w:val="en-US"/>
        </w:rPr>
        <w:instrText xml:space="preserve"> ADDIN ZOTERO_ITEM CSL_CITATION {"citationID":"RYk8aONi","properties":{"formattedCitation":"(Guasco, 2021, p. 1057)","plainCitation":"(Guasco, 2021, p. 1057)","noteIndex":0},"citationItems":[{"id":2362,"uris":["http://zotero.org/users/6040264/items/JIJ9JUPJ"],"itemData":{"id":2362,"type":"article-journal","container-title":"Enviornment and Planning E: Nature and space","issue":"3","page":"1055-1076","title":"‘As dead as a dodo’: Extinction narratives and multispecies justice in the museum","volume":"43","author":[{"family":"Guasco","given":"Anna"}],"issued":{"date-parts":[["2021"]]}},"locator":"1057","label":"page"}],"schema":"https://github.com/citation-style-language/schema/raw/master/csl-citation.json"} </w:instrText>
      </w:r>
      <w:r w:rsidRPr="005344B4">
        <w:rPr>
          <w:rFonts w:eastAsia="Calibri" w:cs="Times New Roman"/>
          <w:color w:val="000000"/>
          <w:lang w:val="en-US"/>
        </w:rPr>
        <w:fldChar w:fldCharType="separate"/>
      </w:r>
      <w:r w:rsidR="00286350" w:rsidRPr="005344B4">
        <w:rPr>
          <w:rFonts w:cs="Times New Roman"/>
        </w:rPr>
        <w:t>(Guasco, 2021, p. 1057)</w:t>
      </w:r>
      <w:r w:rsidRPr="005344B4">
        <w:rPr>
          <w:rFonts w:eastAsia="Calibri" w:cs="Times New Roman"/>
          <w:color w:val="000000"/>
          <w:lang w:val="en-US"/>
        </w:rPr>
        <w:fldChar w:fldCharType="end"/>
      </w:r>
      <w:r w:rsidRPr="005344B4">
        <w:rPr>
          <w:rFonts w:eastAsia="Calibri" w:cs="Times New Roman"/>
          <w:color w:val="000000"/>
          <w:lang w:val="en-US"/>
        </w:rPr>
        <w:t xml:space="preserve"> which prompt reflection on the relations between humans and non</w:t>
      </w:r>
      <w:r w:rsidR="00C55DAB" w:rsidRPr="005344B4">
        <w:rPr>
          <w:rFonts w:eastAsia="Calibri" w:cs="Times New Roman"/>
          <w:color w:val="000000"/>
          <w:lang w:val="en-US"/>
        </w:rPr>
        <w:t xml:space="preserve">-humans </w:t>
      </w:r>
      <w:r w:rsidR="00C55DAB" w:rsidRPr="005344B4">
        <w:rPr>
          <w:rFonts w:eastAsia="Calibri" w:cs="Times New Roman"/>
          <w:color w:val="000000"/>
          <w:lang w:val="en-US"/>
        </w:rPr>
        <w:fldChar w:fldCharType="begin"/>
      </w:r>
      <w:r w:rsidR="00C55DAB" w:rsidRPr="005344B4">
        <w:rPr>
          <w:rFonts w:eastAsia="Calibri" w:cs="Times New Roman"/>
          <w:color w:val="000000"/>
          <w:lang w:val="en-US"/>
        </w:rPr>
        <w:instrText xml:space="preserve"> ADDIN ZOTERO_ITEM CSL_CITATION {"citationID":"5GPnGiKn","properties":{"formattedCitation":"(Wehner, 2017)","plainCitation":"(Wehner, 2017)","noteIndex":0},"citationItems":[{"id":22845,"uris":["http://zotero.org/users/6040264/items/JPCWYDDG"],"itemData":{"id":22845,"type":"chapter","call-number":"AM7 .C88 2017","collection-title":"Routledge environmental humanities","container-title":"Curating the future: museums, communities and climate change","event-place":"London ; New York, NY","ISBN":"978-1-138-65851-6","page":"85-100","publisher":"Routledge/Taylor &amp; Francis Group","publisher-place":"London ; New York, NY","source":"Library of Congress ISBN","title":"Towards an Ecological Museology: Responding to the Animal-Objects  of the Australian Institute of Anatomy Collection","editor":[{"family":"Newell","given":"Jennifer"},{"family":"Robin","given":"Libby"},{"family":"Wehner","given":"Kirsten"}],"author":[{"family":"Wehner","given":"Kirsten"}],"issued":{"date-parts":[["2017"]]}}}],"schema":"https://github.com/citation-style-language/schema/raw/master/csl-citation.json"} </w:instrText>
      </w:r>
      <w:r w:rsidR="00C55DAB" w:rsidRPr="005344B4">
        <w:rPr>
          <w:rFonts w:eastAsia="Calibri" w:cs="Times New Roman"/>
          <w:color w:val="000000"/>
          <w:lang w:val="en-US"/>
        </w:rPr>
        <w:fldChar w:fldCharType="separate"/>
      </w:r>
      <w:r w:rsidR="00C55DAB" w:rsidRPr="005344B4">
        <w:rPr>
          <w:rFonts w:cs="Times New Roman"/>
        </w:rPr>
        <w:t>(Wehner, 2017)</w:t>
      </w:r>
      <w:r w:rsidR="00C55DAB" w:rsidRPr="005344B4">
        <w:rPr>
          <w:rFonts w:eastAsia="Calibri" w:cs="Times New Roman"/>
          <w:color w:val="000000"/>
          <w:lang w:val="en-US"/>
        </w:rPr>
        <w:fldChar w:fldCharType="end"/>
      </w:r>
      <w:r w:rsidRPr="005344B4">
        <w:rPr>
          <w:rFonts w:eastAsia="Calibri" w:cs="Times New Roman"/>
          <w:color w:val="000000"/>
          <w:lang w:val="en-US"/>
        </w:rPr>
        <w:t xml:space="preserve"> and actively co-constitute relations of </w:t>
      </w:r>
      <w:r w:rsidRPr="005344B4">
        <w:rPr>
          <w:rFonts w:eastAsia="Calibri" w:cs="Times New Roman"/>
          <w:color w:val="000000"/>
          <w:lang w:val="en-US"/>
        </w:rPr>
        <w:lastRenderedPageBreak/>
        <w:t xml:space="preserve">power through their material affects </w:t>
      </w:r>
      <w:r w:rsidRPr="005344B4">
        <w:rPr>
          <w:rFonts w:eastAsia="Calibri" w:cs="Times New Roman"/>
          <w:color w:val="000000"/>
          <w:lang w:val="en-US"/>
        </w:rPr>
        <w:fldChar w:fldCharType="begin"/>
      </w:r>
      <w:r w:rsidR="00286350" w:rsidRPr="005344B4">
        <w:rPr>
          <w:rFonts w:eastAsia="Calibri" w:cs="Times New Roman"/>
          <w:color w:val="000000"/>
          <w:lang w:val="en-US"/>
        </w:rPr>
        <w:instrText xml:space="preserve"> ADDIN ZOTERO_ITEM CSL_CITATION {"citationID":"jpEXq0gP","properties":{"formattedCitation":"(Haraway, 1984; Guasco, 2021)","plainCitation":"(Haraway, 1984; Guasco, 2021)","noteIndex":0},"citationItems":[{"id":2361,"uris":["http://zotero.org/users/6040264/items/M4ZMVNYD"],"itemData":{"id":2361,"type":"article-journal","container-title":"Social Text","DOI":"10.2307/466593","ISSN":"0164-2472","issue":"11","note":"publisher: Duke University Press","page":"20-64","source":"JSTOR","title":"Teddy Bear Patriarchy: Taxidermy in the Garden of Eden, New York City, 1908-1936","title-short":"Teddy Bear Patriarchy","author":[{"family":"Haraway","given":"Donna"}],"issued":{"date-parts":[["1984"]]}}},{"id":2362,"uris":["http://zotero.org/users/6040264/items/JIJ9JUPJ"],"itemData":{"id":2362,"type":"article-journal","container-title":"Enviornment and Planning E: Nature and space","issue":"3","page":"1055-1076","title":"‘As dead as a dodo’: Extinction narratives and multispecies justice in the museum","volume":"43","author":[{"family":"Guasco","given":"Anna"}],"issued":{"date-parts":[["2021"]]}}}],"schema":"https://github.com/citation-style-language/schema/raw/master/csl-citation.json"} </w:instrText>
      </w:r>
      <w:r w:rsidRPr="005344B4">
        <w:rPr>
          <w:rFonts w:eastAsia="Calibri" w:cs="Times New Roman"/>
          <w:color w:val="000000"/>
          <w:lang w:val="en-US"/>
        </w:rPr>
        <w:fldChar w:fldCharType="separate"/>
      </w:r>
      <w:r w:rsidR="00286350" w:rsidRPr="005344B4">
        <w:rPr>
          <w:rFonts w:cs="Times New Roman"/>
        </w:rPr>
        <w:t>(Haraway, 1984; Guasco, 2021)</w:t>
      </w:r>
      <w:r w:rsidRPr="005344B4">
        <w:rPr>
          <w:rFonts w:eastAsia="Calibri" w:cs="Times New Roman"/>
          <w:color w:val="000000"/>
          <w:lang w:val="en-US"/>
        </w:rPr>
        <w:fldChar w:fldCharType="end"/>
      </w:r>
      <w:r w:rsidRPr="005344B4">
        <w:rPr>
          <w:rFonts w:eastAsia="Calibri" w:cs="Times New Roman"/>
          <w:color w:val="000000"/>
          <w:lang w:val="en-US"/>
        </w:rPr>
        <w:t xml:space="preserve">. Our Broken Planet breaks with the aesthetic of </w:t>
      </w:r>
      <w:proofErr w:type="gramStart"/>
      <w:r w:rsidRPr="005344B4">
        <w:rPr>
          <w:rFonts w:eastAsia="Calibri" w:cs="Times New Roman"/>
          <w:color w:val="000000"/>
          <w:lang w:val="en-US"/>
        </w:rPr>
        <w:t>animal-objects</w:t>
      </w:r>
      <w:proofErr w:type="gramEnd"/>
      <w:r w:rsidRPr="005344B4">
        <w:rPr>
          <w:rFonts w:eastAsia="Calibri" w:cs="Times New Roman"/>
          <w:color w:val="000000"/>
          <w:lang w:val="en-US"/>
        </w:rPr>
        <w:t xml:space="preserve"> in the surrounding corridors of the museum, which are largely well-preserved specimens, posed to appear lifelike or to demonstrate splendor. Natural History exhibits conventionally display well-preserved animal-objects which have been embellished, repaired and recomposed, many of the animal specimens stored in museums are not considered suitable for display</w:t>
      </w:r>
      <w:r w:rsidR="00B0189A" w:rsidRPr="005344B4">
        <w:rPr>
          <w:rFonts w:eastAsia="Calibri" w:cs="Times New Roman"/>
          <w:color w:val="000000"/>
          <w:lang w:val="en-US"/>
        </w:rPr>
        <w:t xml:space="preserve"> </w:t>
      </w:r>
      <w:r w:rsidR="00B0189A" w:rsidRPr="005344B4">
        <w:rPr>
          <w:rFonts w:eastAsia="Calibri" w:cs="Times New Roman"/>
          <w:color w:val="000000"/>
          <w:lang w:val="en-US"/>
        </w:rPr>
        <w:fldChar w:fldCharType="begin"/>
      </w:r>
      <w:r w:rsidR="00B0189A" w:rsidRPr="005344B4">
        <w:rPr>
          <w:rFonts w:eastAsia="Calibri" w:cs="Times New Roman"/>
          <w:color w:val="000000"/>
          <w:lang w:val="en-US"/>
        </w:rPr>
        <w:instrText xml:space="preserve"> ADDIN ZOTERO_ITEM CSL_CITATION {"citationID":"WD40BaBu","properties":{"formattedCitation":"(Alberti, 2011)","plainCitation":"(Alberti, 2011)","noteIndex":0},"citationItems":[{"id":22846,"uris":["http://zotero.org/users/6040264/items/EYWHYR73"],"itemData":{"id":22846,"type":"book","call-number":"590.74","event-place":"Charlottesville","ISBN":"978-0-8139-3167-8","language":"eng","publisher":"University of Virginia press","publisher-place":"Charlottesville","source":"BnF ISBN","title":"The afterlives of animals: a museum menagerie","title-short":"The afterlives of animals","author":[{"family":"Alberti","given":"Samuel J. M. M."}],"issued":{"date-parts":[["2011"]]}}}],"schema":"https://github.com/citation-style-language/schema/raw/master/csl-citation.json"} </w:instrText>
      </w:r>
      <w:r w:rsidR="00B0189A" w:rsidRPr="005344B4">
        <w:rPr>
          <w:rFonts w:eastAsia="Calibri" w:cs="Times New Roman"/>
          <w:color w:val="000000"/>
          <w:lang w:val="en-US"/>
        </w:rPr>
        <w:fldChar w:fldCharType="separate"/>
      </w:r>
      <w:r w:rsidR="00B0189A" w:rsidRPr="005344B4">
        <w:rPr>
          <w:rFonts w:cs="Times New Roman"/>
        </w:rPr>
        <w:t>(Alberti, 2011)</w:t>
      </w:r>
      <w:r w:rsidR="00B0189A" w:rsidRPr="005344B4">
        <w:rPr>
          <w:rFonts w:eastAsia="Calibri" w:cs="Times New Roman"/>
          <w:color w:val="000000"/>
          <w:lang w:val="en-US"/>
        </w:rPr>
        <w:fldChar w:fldCharType="end"/>
      </w:r>
      <w:r w:rsidRPr="005344B4">
        <w:rPr>
          <w:rStyle w:val="FootnoteReference"/>
          <w:rFonts w:cs="Times New Roman"/>
          <w:color w:val="000000"/>
          <w:lang w:val="en-US"/>
        </w:rPr>
        <w:footnoteReference w:id="38"/>
      </w:r>
      <w:r w:rsidRPr="005344B4">
        <w:rPr>
          <w:rFonts w:eastAsia="Calibri" w:cs="Times New Roman"/>
          <w:color w:val="000000"/>
          <w:lang w:val="en-US"/>
        </w:rPr>
        <w:t>.  In contrast, many of the animal</w:t>
      </w:r>
      <w:r w:rsidR="00B0189A" w:rsidRPr="005344B4">
        <w:rPr>
          <w:rFonts w:eastAsia="Calibri" w:cs="Times New Roman"/>
          <w:color w:val="000000"/>
          <w:lang w:val="en-US"/>
        </w:rPr>
        <w:t>s included in OBP are</w:t>
      </w:r>
      <w:r w:rsidRPr="005344B4">
        <w:rPr>
          <w:rFonts w:eastAsia="Calibri" w:cs="Times New Roman"/>
          <w:color w:val="000000"/>
          <w:lang w:val="en-US"/>
        </w:rPr>
        <w:t xml:space="preserve"> ugly, partial or deadened. Breaking with conventions of animal display, in which animals are presented as pristine objects of nature, animal-objects on display in OBP appear monstrous </w:t>
      </w:r>
      <w:r w:rsidRPr="005344B4">
        <w:rPr>
          <w:rFonts w:eastAsia="Calibri" w:cs="Times New Roman"/>
          <w:color w:val="000000"/>
          <w:lang w:val="en-US"/>
        </w:rPr>
        <w:fldChar w:fldCharType="begin"/>
      </w:r>
      <w:r w:rsidR="00286350" w:rsidRPr="005344B4">
        <w:rPr>
          <w:rFonts w:eastAsia="Calibri" w:cs="Times New Roman"/>
          <w:color w:val="000000"/>
          <w:lang w:val="en-US"/>
        </w:rPr>
        <w:instrText xml:space="preserve"> ADDIN ZOTERO_ITEM CSL_CITATION {"citationID":"bx02s8AJ","properties":{"formattedCitation":"(Patchett {\\i{}et al.}, 2012)","plainCitation":"(Patchett et al., 2012)","noteIndex":0},"citationItems":[{"id":2363,"uris":["http://zotero.org/users/6040264/items/WLWM5I86"],"itemData":{"id":2363,"type":"article-journal","container-title":"Antennae: The Journal of Nature in Visual Culture","issue":"20","page":"27-54","title":"Ruffling feathers: Exhibiting the monstruous geographies of the plumage trade","author":[{"family":"Patchett","given":"Merle"},{"family":"Foster","given":"Kate"},{"family":"Gomez","given":"Liz"},{"family":"Roe","given":"Andrea"}],"issued":{"date-parts":[["2012"]]}}}],"schema":"https://github.com/citation-style-language/schema/raw/master/csl-citation.json"} </w:instrText>
      </w:r>
      <w:r w:rsidRPr="005344B4">
        <w:rPr>
          <w:rFonts w:eastAsia="Calibri" w:cs="Times New Roman"/>
          <w:color w:val="000000"/>
          <w:lang w:val="en-US"/>
        </w:rPr>
        <w:fldChar w:fldCharType="separate"/>
      </w:r>
      <w:r w:rsidR="00286350" w:rsidRPr="005344B4">
        <w:rPr>
          <w:rFonts w:cs="Times New Roman"/>
        </w:rPr>
        <w:t xml:space="preserve">(Patchett </w:t>
      </w:r>
      <w:r w:rsidR="00286350" w:rsidRPr="005344B4">
        <w:rPr>
          <w:rFonts w:cs="Times New Roman"/>
          <w:i/>
          <w:iCs/>
        </w:rPr>
        <w:t>et al.</w:t>
      </w:r>
      <w:r w:rsidR="00286350" w:rsidRPr="005344B4">
        <w:rPr>
          <w:rFonts w:cs="Times New Roman"/>
        </w:rPr>
        <w:t>, 2012)</w:t>
      </w:r>
      <w:r w:rsidRPr="005344B4">
        <w:rPr>
          <w:rFonts w:eastAsia="Calibri" w:cs="Times New Roman"/>
          <w:color w:val="000000"/>
          <w:lang w:val="en-US"/>
        </w:rPr>
        <w:fldChar w:fldCharType="end"/>
      </w:r>
      <w:r w:rsidRPr="005344B4">
        <w:rPr>
          <w:rFonts w:eastAsia="Calibri" w:cs="Times New Roman"/>
          <w:color w:val="000000"/>
          <w:lang w:val="en-US"/>
        </w:rPr>
        <w:t xml:space="preserve"> evoking the horrors of the harms caused by the people they have come into contact with. The crumpled bodies of parakeets stuffed upside down inside a preserving jar tell the story of the impacts of illegal wildlife trade on individual animals and their species. The birds died in transit, </w:t>
      </w:r>
      <w:proofErr w:type="spellStart"/>
      <w:r w:rsidR="001A126E" w:rsidRPr="005344B4">
        <w:rPr>
          <w:rFonts w:eastAsia="Calibri" w:cs="Times New Roman"/>
          <w:color w:val="000000"/>
          <w:lang w:val="en-US"/>
        </w:rPr>
        <w:t>en</w:t>
      </w:r>
      <w:proofErr w:type="spellEnd"/>
      <w:r w:rsidR="001A126E" w:rsidRPr="005344B4">
        <w:rPr>
          <w:rFonts w:eastAsia="Calibri" w:cs="Times New Roman"/>
          <w:color w:val="000000"/>
          <w:lang w:val="en-US"/>
        </w:rPr>
        <w:t>-route</w:t>
      </w:r>
      <w:r w:rsidRPr="005344B4">
        <w:rPr>
          <w:rFonts w:eastAsia="Calibri" w:cs="Times New Roman"/>
          <w:color w:val="000000"/>
          <w:lang w:val="en-US"/>
        </w:rPr>
        <w:t xml:space="preserve"> from South Asia to the UK. The inclusion of ‘wet’ specimens, that is whole animals preserved in fluid, in a natural history </w:t>
      </w:r>
      <w:r w:rsidR="001A126E" w:rsidRPr="005344B4">
        <w:rPr>
          <w:rFonts w:eastAsia="Calibri" w:cs="Times New Roman"/>
          <w:color w:val="000000"/>
          <w:lang w:val="en-US"/>
        </w:rPr>
        <w:t>museum,</w:t>
      </w:r>
      <w:r w:rsidRPr="005344B4">
        <w:rPr>
          <w:rFonts w:eastAsia="Calibri" w:cs="Times New Roman"/>
          <w:color w:val="000000"/>
          <w:lang w:val="en-US"/>
        </w:rPr>
        <w:t xml:space="preserve"> is unusual because they are considered unpalatable (Alberti, 2011)</w:t>
      </w:r>
      <w:r w:rsidRPr="005344B4">
        <w:rPr>
          <w:rStyle w:val="FootnoteReference"/>
          <w:rFonts w:cs="Times New Roman"/>
          <w:color w:val="000000"/>
          <w:lang w:val="en-US"/>
        </w:rPr>
        <w:footnoteReference w:id="39"/>
      </w:r>
      <w:r w:rsidR="001A126E">
        <w:rPr>
          <w:rFonts w:eastAsia="Calibri" w:cs="Times New Roman"/>
          <w:color w:val="000000"/>
          <w:lang w:val="en-US"/>
        </w:rPr>
        <w:t>.</w:t>
      </w:r>
      <w:r w:rsidRPr="005344B4">
        <w:rPr>
          <w:rFonts w:eastAsia="Calibri" w:cs="Times New Roman"/>
          <w:color w:val="000000"/>
          <w:lang w:val="en-US"/>
        </w:rPr>
        <w:t xml:space="preserve"> An infant Tasmanian tiger pup lies emaciated and prone, as though freshly dead. Messy, visible stitching runs the length of its body, chin to genitals. Recounting the afterlives of Museum animals, Samual Alberti writes </w:t>
      </w:r>
      <w:r w:rsidR="001A0814" w:rsidRPr="005344B4">
        <w:rPr>
          <w:rFonts w:eastAsia="Calibri" w:cs="Times New Roman"/>
          <w:color w:val="000000"/>
          <w:lang w:val="en-US"/>
        </w:rPr>
        <w:t>‘A</w:t>
      </w:r>
      <w:r w:rsidRPr="005344B4">
        <w:rPr>
          <w:rFonts w:eastAsia="Calibri" w:cs="Times New Roman"/>
          <w:color w:val="000000"/>
          <w:lang w:val="en-US"/>
        </w:rPr>
        <w:t xml:space="preserve"> well-crafted mount in a plush diorama is one thing, but visibly poor stitching and bulbous glass eyes are the stuff of horror movies.’ (2011: 8). The careful craft-work of taxidermy for display  </w:t>
      </w:r>
      <w:r w:rsidRPr="005344B4">
        <w:rPr>
          <w:rFonts w:eastAsia="Calibri" w:cs="Times New Roman"/>
          <w:color w:val="000000"/>
          <w:lang w:val="en-US"/>
        </w:rPr>
        <w:fldChar w:fldCharType="begin"/>
      </w:r>
      <w:r w:rsidR="00286350" w:rsidRPr="005344B4">
        <w:rPr>
          <w:rFonts w:eastAsia="Calibri" w:cs="Times New Roman"/>
          <w:color w:val="000000"/>
          <w:lang w:val="en-US"/>
        </w:rPr>
        <w:instrText xml:space="preserve"> ADDIN ZOTERO_ITEM CSL_CITATION {"citationID":"LudvO6rA","properties":{"formattedCitation":"(Patchett, 2017)","plainCitation":"(Patchett, 2017)","noteIndex":0},"citationItems":[{"id":2360,"uris":["http://zotero.org/users/6040264/items/IP2U3MQ7"],"itemData":{"id":2360,"type":"article-journal","abstract":"Geographers have long demonstrated an interest in charting the geographical and bodily dynamics of work and employment. However, within this scholarship very little attention has been paid to historical geographies of craftwork. This paper seeks to address this deficit while also engaging with the evident and evidentiary methodological issues associated with the historical study of practices worked through the body. To do so, the paper experiments in the recuperation of the working spaces and working practice of three Scottish taxidermists. The creative challenge of this type of recovery work is to ascertain what can conceivably be said from those things that remain to mark the working of bodies and bodies at work at these sites. Yet from curated remainders we glean vital insights into the practices and class politics of 19th-century natural history enquiry, the silenced agencies of a workshop devastated by the First World War and the more-than-human histories of elite blood sports and land ownership in the Scottish Highlands. And this is to emphasise that these materials, even in their textual representation in this paper, count: that they can create knowledge and invite affective experience of the past. Overall the paper seeks to emphasise the serious commitment to conceptual and methodological innovation required when geographers engage in researching bodies (both human and animal) ‘at work’ in the past.","container-title":"Transactions of the Institute of British Geographers","DOI":"10.1111/tran.12171","ISSN":"1475-5661","issue":"3","language":"en","license":"The information, practices and views in this article are those of the author(s) and do not necessarily reflect the opinion of the Royal Geographical Society (with IBG). © 2016 Royal Geographical Society (with the Institute of British Geographers)","note":"_eprint: https://onlinelibrary.wiley.com/doi/pdf/10.1111/tran.12171","page":"390-404","source":"Wiley Online Library","title":"Taxidermy workshops: differently figuring the working of bodies and bodies at work in the past","title-short":"Taxidermy workshops","volume":"42","author":[{"family":"Patchett","given":"Merle"}],"issued":{"date-parts":[["2017"]]}}}],"schema":"https://github.com/citation-style-language/schema/raw/master/csl-citation.json"} </w:instrText>
      </w:r>
      <w:r w:rsidRPr="005344B4">
        <w:rPr>
          <w:rFonts w:eastAsia="Calibri" w:cs="Times New Roman"/>
          <w:color w:val="000000"/>
          <w:lang w:val="en-US"/>
        </w:rPr>
        <w:fldChar w:fldCharType="separate"/>
      </w:r>
      <w:r w:rsidR="00286350" w:rsidRPr="005344B4">
        <w:rPr>
          <w:rFonts w:cs="Times New Roman"/>
        </w:rPr>
        <w:t>(Patchett, 2017)</w:t>
      </w:r>
      <w:r w:rsidRPr="005344B4">
        <w:rPr>
          <w:rFonts w:eastAsia="Calibri" w:cs="Times New Roman"/>
          <w:color w:val="000000"/>
          <w:lang w:val="en-US"/>
        </w:rPr>
        <w:fldChar w:fldCharType="end"/>
      </w:r>
      <w:r w:rsidRPr="005344B4">
        <w:rPr>
          <w:rFonts w:eastAsia="Calibri" w:cs="Times New Roman"/>
          <w:color w:val="000000"/>
          <w:lang w:val="en-US"/>
        </w:rPr>
        <w:t xml:space="preserve"> has not been expanded on this animal; a lack of care reflected in the tale it tells. </w:t>
      </w:r>
    </w:p>
    <w:p w14:paraId="3E918AD5" w14:textId="2F1F5E14" w:rsidR="009433C4" w:rsidRPr="005344B4" w:rsidRDefault="00F44294" w:rsidP="009811B0">
      <w:pPr>
        <w:spacing w:line="480" w:lineRule="auto"/>
        <w:rPr>
          <w:rFonts w:eastAsia="Calibri" w:cs="Times New Roman"/>
          <w:color w:val="000000"/>
          <w:lang w:val="en-US"/>
        </w:rPr>
      </w:pPr>
      <w:r w:rsidRPr="005344B4">
        <w:rPr>
          <w:rFonts w:cs="Times New Roman"/>
          <w:noProof/>
        </w:rPr>
        <w:lastRenderedPageBreak/>
        <mc:AlternateContent>
          <mc:Choice Requires="wps">
            <w:drawing>
              <wp:anchor distT="0" distB="0" distL="114300" distR="114300" simplePos="0" relativeHeight="251640320" behindDoc="0" locked="0" layoutInCell="1" allowOverlap="1" wp14:anchorId="616903D3" wp14:editId="4371B98D">
                <wp:simplePos x="0" y="0"/>
                <wp:positionH relativeFrom="column">
                  <wp:posOffset>684530</wp:posOffset>
                </wp:positionH>
                <wp:positionV relativeFrom="paragraph">
                  <wp:posOffset>7357745</wp:posOffset>
                </wp:positionV>
                <wp:extent cx="4362450" cy="635"/>
                <wp:effectExtent l="0" t="0" r="0" b="0"/>
                <wp:wrapTopAndBottom/>
                <wp:docPr id="1094362075" name="Text Box 1"/>
                <wp:cNvGraphicFramePr/>
                <a:graphic xmlns:a="http://schemas.openxmlformats.org/drawingml/2006/main">
                  <a:graphicData uri="http://schemas.microsoft.com/office/word/2010/wordprocessingShape">
                    <wps:wsp>
                      <wps:cNvSpPr txBox="1"/>
                      <wps:spPr>
                        <a:xfrm>
                          <a:off x="0" y="0"/>
                          <a:ext cx="4362450" cy="635"/>
                        </a:xfrm>
                        <a:prstGeom prst="rect">
                          <a:avLst/>
                        </a:prstGeom>
                        <a:solidFill>
                          <a:prstClr val="white"/>
                        </a:solidFill>
                        <a:ln>
                          <a:noFill/>
                        </a:ln>
                      </wps:spPr>
                      <wps:txbx>
                        <w:txbxContent>
                          <w:p w14:paraId="7A1D5754" w14:textId="2EF62622" w:rsidR="00F44294" w:rsidRPr="009D5041" w:rsidRDefault="00F44294" w:rsidP="00E407F9">
                            <w:pPr>
                              <w:pStyle w:val="Style3"/>
                              <w:rPr>
                                <w:rFonts w:eastAsia="Calibri"/>
                                <w:noProof/>
                                <w:color w:val="000000"/>
                                <w:sz w:val="22"/>
                                <w:lang w:val="en-US"/>
                              </w:rPr>
                            </w:pPr>
                            <w:bookmarkStart w:id="76" w:name="_Toc212374655"/>
                            <w:r>
                              <w:t xml:space="preserve">Figure </w:t>
                            </w:r>
                            <w:r>
                              <w:fldChar w:fldCharType="begin"/>
                            </w:r>
                            <w:r>
                              <w:instrText xml:space="preserve"> SEQ Figure \* ARABIC </w:instrText>
                            </w:r>
                            <w:r>
                              <w:fldChar w:fldCharType="separate"/>
                            </w:r>
                            <w:r w:rsidR="009C387C">
                              <w:rPr>
                                <w:noProof/>
                              </w:rPr>
                              <w:t>5</w:t>
                            </w:r>
                            <w:r>
                              <w:fldChar w:fldCharType="end"/>
                            </w:r>
                            <w:r>
                              <w:t xml:space="preserve"> The body of a Tasmanian tiger pup exhibited in a glass cabinet at Our Broken Planet. Photo: author’s own.</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903D3" id="_x0000_s1027" type="#_x0000_t202" style="position:absolute;left:0;text-align:left;margin-left:53.9pt;margin-top:579.35pt;width:343.5pt;height:.05pt;z-index:25164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" stroked="f">
                <v:textbox style="mso-fit-shape-to-text:t" inset="0,0,0,0">
                  <w:txbxContent>
                    <w:p w14:paraId="7A1D5754" w14:textId="2EF62622" w:rsidR="00F44294" w:rsidRPr="009D5041" w:rsidRDefault="00F44294" w:rsidP="00E407F9">
                      <w:pPr>
                        <w:pStyle w:val="Style3"/>
                        <w:rPr>
                          <w:rFonts w:eastAsia="Calibri"/>
                          <w:noProof/>
                          <w:color w:val="000000"/>
                          <w:sz w:val="22"/>
                          <w:lang w:val="en-US"/>
                        </w:rPr>
                      </w:pPr>
                      <w:bookmarkStart w:id="347" w:name="_Toc212374655"/>
                      <w:r>
                        <w:t xml:space="preserve">Figure </w:t>
                      </w:r>
                      <w:r>
                        <w:fldChar w:fldCharType="begin"/>
                      </w:r>
                      <w:r>
                        <w:instrText xml:space="preserve"> SEQ Figure \* ARABIC </w:instrText>
                      </w:r>
                      <w:r>
                        <w:fldChar w:fldCharType="separate"/>
                      </w:r>
                      <w:r w:rsidR="009C387C">
                        <w:rPr>
                          <w:noProof/>
                        </w:rPr>
                        <w:t>5</w:t>
                      </w:r>
                      <w:r>
                        <w:fldChar w:fldCharType="end"/>
                      </w:r>
                      <w:r>
                        <w:t xml:space="preserve"> The body of a Tasmanian tiger pup exhibited in a glass cabinet at Our Broken Planet. Photo: author’s own.</w:t>
                      </w:r>
                      <w:bookmarkEnd w:id="347"/>
                    </w:p>
                  </w:txbxContent>
                </v:textbox>
                <w10:wrap type="topAndBottom"/>
              </v:shape>
            </w:pict>
          </mc:Fallback>
        </mc:AlternateContent>
      </w:r>
      <w:r w:rsidR="00772030" w:rsidRPr="005344B4">
        <w:rPr>
          <w:rFonts w:eastAsia="Calibri" w:cs="Times New Roman"/>
          <w:noProof/>
          <w:color w:val="000000"/>
          <w:lang w:val="en-US"/>
        </w:rPr>
        <w:drawing>
          <wp:anchor distT="0" distB="0" distL="114300" distR="114300" simplePos="0" relativeHeight="251631104" behindDoc="0" locked="0" layoutInCell="1" allowOverlap="1" wp14:anchorId="47A8F866" wp14:editId="3092297F">
            <wp:simplePos x="0" y="0"/>
            <wp:positionH relativeFrom="margin">
              <wp:align>center</wp:align>
            </wp:positionH>
            <wp:positionV relativeFrom="paragraph">
              <wp:posOffset>1483995</wp:posOffset>
            </wp:positionV>
            <wp:extent cx="4362450" cy="5816600"/>
            <wp:effectExtent l="0" t="0" r="0" b="0"/>
            <wp:wrapTopAndBottom/>
            <wp:docPr id="16" name="Picture 16" descr="A animal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animal on a 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62450" cy="5816600"/>
                    </a:xfrm>
                    <a:prstGeom prst="rect">
                      <a:avLst/>
                    </a:prstGeom>
                  </pic:spPr>
                </pic:pic>
              </a:graphicData>
            </a:graphic>
            <wp14:sizeRelH relativeFrom="margin">
              <wp14:pctWidth>0</wp14:pctWidth>
            </wp14:sizeRelH>
            <wp14:sizeRelV relativeFrom="margin">
              <wp14:pctHeight>0</wp14:pctHeight>
            </wp14:sizeRelV>
          </wp:anchor>
        </w:drawing>
      </w:r>
      <w:r w:rsidR="009433C4" w:rsidRPr="005344B4">
        <w:rPr>
          <w:rFonts w:eastAsia="Calibri" w:cs="Times New Roman"/>
          <w:color w:val="000000"/>
          <w:lang w:val="en-US"/>
        </w:rPr>
        <w:t xml:space="preserve">‘This Tasmanian Tiger pup was carried in its mother’s pouch like a baby kangaroo. British settlers in Tasmania during the 1800s thought this doglike marsupial was a threat to their sheep. The government offered a £1 reward for every adult it killed, contributing to the species extinction in 1936.’  </w:t>
      </w:r>
    </w:p>
    <w:p w14:paraId="7087DE13" w14:textId="66DE5E0A" w:rsidR="009433C4" w:rsidRPr="005344B4" w:rsidRDefault="009433C4" w:rsidP="00772030">
      <w:pPr>
        <w:spacing w:line="480" w:lineRule="auto"/>
        <w:jc w:val="center"/>
        <w:rPr>
          <w:rFonts w:eastAsia="Calibri" w:cs="Times New Roman"/>
          <w:color w:val="000000"/>
          <w:lang w:val="en-US"/>
        </w:rPr>
      </w:pPr>
    </w:p>
    <w:p w14:paraId="54FE8428" w14:textId="51FEB958" w:rsidR="00F44294" w:rsidRPr="005344B4" w:rsidRDefault="009433C4" w:rsidP="009811B0">
      <w:pPr>
        <w:spacing w:line="480" w:lineRule="auto"/>
        <w:rPr>
          <w:rFonts w:eastAsia="Calibri" w:cs="Times New Roman"/>
          <w:color w:val="000000"/>
          <w:lang w:val="en-US"/>
        </w:rPr>
      </w:pPr>
      <w:r w:rsidRPr="005344B4">
        <w:rPr>
          <w:rFonts w:eastAsia="Calibri" w:cs="Times New Roman"/>
          <w:color w:val="000000"/>
          <w:lang w:val="en-US"/>
        </w:rPr>
        <w:t xml:space="preserve">The tiger pup offers an example of </w:t>
      </w:r>
      <w:r w:rsidR="00B40520" w:rsidRPr="005344B4">
        <w:rPr>
          <w:rFonts w:eastAsia="Calibri" w:cs="Times New Roman"/>
          <w:color w:val="000000"/>
          <w:lang w:val="en-US"/>
        </w:rPr>
        <w:t xml:space="preserve"> </w:t>
      </w:r>
      <w:r w:rsidRPr="005344B4">
        <w:rPr>
          <w:rFonts w:eastAsia="Calibri" w:cs="Times New Roman"/>
          <w:color w:val="000000"/>
          <w:lang w:val="en-US"/>
        </w:rPr>
        <w:t>‘regimes of violent care’ in which care for one species coexists alongside or justifies violence against another</w:t>
      </w:r>
      <w:r w:rsidR="00CF029B" w:rsidRPr="005344B4">
        <w:rPr>
          <w:rFonts w:eastAsia="Calibri" w:cs="Times New Roman"/>
          <w:color w:val="000000"/>
          <w:lang w:val="en-US"/>
        </w:rPr>
        <w:fldChar w:fldCharType="begin"/>
      </w:r>
      <w:r w:rsidR="0001073B" w:rsidRPr="005344B4">
        <w:rPr>
          <w:rFonts w:eastAsia="Calibri" w:cs="Times New Roman"/>
          <w:color w:val="000000"/>
          <w:lang w:val="en-US"/>
        </w:rPr>
        <w:instrText xml:space="preserve"> ADDIN ZOTERO_ITEM CSL_CITATION {"citationID":"derK8D8P","properties":{"formattedCitation":"(van Dooren, 2015)","plainCitation":"(van Dooren, 2015)","dontUpdate":true,"noteIndex":0},"citationItems":[{"id":2359,"uris":["http://zotero.org/users/6040264/items/NIZ6UA2C"],"itemData":{"id":2359,"type":"article-journal","container-title":"Animal Studies Journal","ISSN":"2201-3008 (Online)","issue":"2","page":"1-28","title":"A Day with Crows - Rarity, Nativity and the Violent-Care of Conservation","volume":"4","author":[{"family":"Dooren","given":"Thom","non-dropping-particle":"van"}],"issued":{"date-parts":[["2015",1,1]]}}}],"schema":"https://github.com/citation-style-language/schema/raw/master/csl-citation.json"} </w:instrText>
      </w:r>
      <w:r w:rsidR="00CF029B" w:rsidRPr="005344B4">
        <w:rPr>
          <w:rFonts w:eastAsia="Calibri" w:cs="Times New Roman"/>
          <w:color w:val="000000"/>
          <w:lang w:val="en-US"/>
        </w:rPr>
        <w:fldChar w:fldCharType="separate"/>
      </w:r>
      <w:r w:rsidR="00B40520" w:rsidRPr="005344B4">
        <w:rPr>
          <w:rFonts w:cs="Times New Roman"/>
        </w:rPr>
        <w:t xml:space="preserve"> (</w:t>
      </w:r>
      <w:r w:rsidR="00CF029B" w:rsidRPr="005344B4">
        <w:rPr>
          <w:rFonts w:cs="Times New Roman"/>
        </w:rPr>
        <w:t>van Dooren, 2015)</w:t>
      </w:r>
      <w:r w:rsidR="00CF029B" w:rsidRPr="005344B4">
        <w:rPr>
          <w:rFonts w:eastAsia="Calibri" w:cs="Times New Roman"/>
          <w:color w:val="000000"/>
          <w:lang w:val="en-US"/>
        </w:rPr>
        <w:fldChar w:fldCharType="end"/>
      </w:r>
      <w:r w:rsidRPr="005344B4">
        <w:rPr>
          <w:rFonts w:eastAsia="Calibri" w:cs="Times New Roman"/>
          <w:color w:val="000000"/>
          <w:lang w:val="en-US"/>
        </w:rPr>
        <w:t xml:space="preserve">.  Considering regimes of </w:t>
      </w:r>
      <w:proofErr w:type="gramStart"/>
      <w:r w:rsidRPr="005344B4">
        <w:rPr>
          <w:rFonts w:eastAsia="Calibri" w:cs="Times New Roman"/>
          <w:color w:val="000000"/>
          <w:lang w:val="en-US"/>
        </w:rPr>
        <w:t>violent-care</w:t>
      </w:r>
      <w:proofErr w:type="gramEnd"/>
      <w:r w:rsidRPr="005344B4">
        <w:rPr>
          <w:rFonts w:eastAsia="Calibri" w:cs="Times New Roman"/>
          <w:color w:val="000000"/>
          <w:lang w:val="en-US"/>
        </w:rPr>
        <w:t xml:space="preserve"> renders visible the assumptions which lead to some lives being valued over others in ways which shape the possibilities of life and death. In the case of the Tasmanian tiger, the tiger pup body entails reflection </w:t>
      </w:r>
      <w:r w:rsidRPr="005344B4">
        <w:rPr>
          <w:rFonts w:eastAsia="Calibri" w:cs="Times New Roman"/>
          <w:color w:val="000000"/>
          <w:lang w:val="en-US"/>
        </w:rPr>
        <w:lastRenderedPageBreak/>
        <w:t xml:space="preserve">on the irreversible consequences of designating certain species a threat to human ways of life. Extinction stories can thus prompt reflections on multispecies justice </w:t>
      </w:r>
      <w:r w:rsidRPr="005344B4">
        <w:rPr>
          <w:rFonts w:eastAsia="Calibri" w:cs="Times New Roman"/>
          <w:color w:val="000000"/>
          <w:lang w:val="en-US"/>
        </w:rPr>
        <w:fldChar w:fldCharType="begin"/>
      </w:r>
      <w:r w:rsidR="00286350" w:rsidRPr="005344B4">
        <w:rPr>
          <w:rFonts w:eastAsia="Calibri" w:cs="Times New Roman"/>
          <w:color w:val="000000"/>
          <w:lang w:val="en-US"/>
        </w:rPr>
        <w:instrText xml:space="preserve"> ADDIN ZOTERO_ITEM CSL_CITATION {"citationID":"Nl5pB9wa","properties":{"formattedCitation":"(Guasco, 2021)","plainCitation":"(Guasco, 2021)","noteIndex":0},"citationItems":[{"id":2362,"uris":["http://zotero.org/users/6040264/items/JIJ9JUPJ"],"itemData":{"id":2362,"type":"article-journal","container-title":"Enviornment and Planning E: Nature and space","issue":"3","page":"1055-1076","title":"‘As dead as a dodo’: Extinction narratives and multispecies justice in the museum","volume":"43","author":[{"family":"Guasco","given":"Anna"}],"issued":{"date-parts":[["2021"]]}}}],"schema":"https://github.com/citation-style-language/schema/raw/master/csl-citation.json"} </w:instrText>
      </w:r>
      <w:r w:rsidRPr="005344B4">
        <w:rPr>
          <w:rFonts w:eastAsia="Calibri" w:cs="Times New Roman"/>
          <w:color w:val="000000"/>
          <w:lang w:val="en-US"/>
        </w:rPr>
        <w:fldChar w:fldCharType="separate"/>
      </w:r>
      <w:r w:rsidR="00286350" w:rsidRPr="005344B4">
        <w:rPr>
          <w:rFonts w:cs="Times New Roman"/>
        </w:rPr>
        <w:t>(Guasco, 2021)</w:t>
      </w:r>
      <w:r w:rsidRPr="005344B4">
        <w:rPr>
          <w:rFonts w:eastAsia="Calibri" w:cs="Times New Roman"/>
          <w:color w:val="000000"/>
          <w:lang w:val="en-US"/>
        </w:rPr>
        <w:fldChar w:fldCharType="end"/>
      </w:r>
      <w:r w:rsidRPr="005344B4">
        <w:rPr>
          <w:rFonts w:eastAsia="Calibri" w:cs="Times New Roman"/>
          <w:color w:val="000000"/>
          <w:lang w:val="en-US"/>
        </w:rPr>
        <w:t xml:space="preserve"> and the ethics of living and dying well together in multispecies worlds </w:t>
      </w:r>
      <w:r w:rsidRPr="005344B4">
        <w:rPr>
          <w:rFonts w:eastAsia="Calibri" w:cs="Times New Roman"/>
          <w:color w:val="000000"/>
          <w:lang w:val="en-US"/>
        </w:rPr>
        <w:fldChar w:fldCharType="begin"/>
      </w:r>
      <w:r w:rsidR="00286350" w:rsidRPr="005344B4">
        <w:rPr>
          <w:rFonts w:eastAsia="Calibri" w:cs="Times New Roman"/>
          <w:color w:val="000000"/>
          <w:lang w:val="en-US"/>
        </w:rPr>
        <w:instrText xml:space="preserve"> ADDIN ZOTERO_ITEM CSL_CITATION {"citationID":"84I1ZgzU","properties":{"formattedCitation":"(Haraway, 2016)","plainCitation":"(Haraway, 2016)","noteIndex":0},"citationItems":[{"id":483,"uris":["http://zotero.org/users/6040264/items/9T3ZIKI9"],"itemData":{"id":483,"type":"book","abstract":"Donna J. Haraway refigures our current epoch, moving away from the Anthropocene toward the Chthulucene: an epoch in which we stay with the trouble of living and dying on a damaged earth while living with and understanding the nonhuman in complex ways conducive to building more livable futures","collection-title":"Experimental futures Technological lives, scientific arts, anthropological voices","event-place":"Durham London","ISBN":"978-0-8223-7378-0","language":"eng","note":"OCLC: 948657269","number-of-pages":"296","publisher":"Duke University Press","publisher-place":"Durham London","source":"Gemeinsamer Bibliotheksverbund ISBN","title":"Staying with the trouble: making kin in the Chthulucene","title-short":"Staying with the trouble","author":[{"family":"Haraway","given":"Donna Jeanne"}],"issued":{"date-parts":[["2016"]]}}}],"schema":"https://github.com/citation-style-language/schema/raw/master/csl-citation.json"} </w:instrText>
      </w:r>
      <w:r w:rsidRPr="005344B4">
        <w:rPr>
          <w:rFonts w:eastAsia="Calibri" w:cs="Times New Roman"/>
          <w:color w:val="000000"/>
          <w:lang w:val="en-US"/>
        </w:rPr>
        <w:fldChar w:fldCharType="separate"/>
      </w:r>
      <w:r w:rsidR="00286350" w:rsidRPr="005344B4">
        <w:rPr>
          <w:rFonts w:cs="Times New Roman"/>
        </w:rPr>
        <w:t>(Haraway, 2016)</w:t>
      </w:r>
      <w:r w:rsidRPr="005344B4">
        <w:rPr>
          <w:rFonts w:eastAsia="Calibri" w:cs="Times New Roman"/>
          <w:color w:val="000000"/>
          <w:lang w:val="en-US"/>
        </w:rPr>
        <w:fldChar w:fldCharType="end"/>
      </w:r>
      <w:r w:rsidRPr="005344B4">
        <w:rPr>
          <w:rFonts w:eastAsia="Calibri" w:cs="Times New Roman"/>
          <w:color w:val="000000"/>
          <w:lang w:val="en-US"/>
        </w:rPr>
        <w:t xml:space="preserve">. </w:t>
      </w:r>
    </w:p>
    <w:p w14:paraId="29B59D8E" w14:textId="38A56209" w:rsidR="008A3912" w:rsidRPr="000040CD" w:rsidRDefault="009433C4" w:rsidP="009811B0">
      <w:pPr>
        <w:spacing w:line="480" w:lineRule="auto"/>
        <w:rPr>
          <w:rFonts w:eastAsia="Calibri" w:cs="Times New Roman"/>
          <w:color w:val="000000"/>
          <w:lang w:val="en-US"/>
        </w:rPr>
      </w:pPr>
      <w:r w:rsidRPr="005344B4">
        <w:rPr>
          <w:rFonts w:eastAsia="Calibri" w:cs="Times New Roman"/>
          <w:color w:val="000000"/>
          <w:lang w:val="en-US"/>
        </w:rPr>
        <w:t xml:space="preserve">Other unexpected objects included a wax plug from the ear canal of a </w:t>
      </w:r>
      <w:r w:rsidR="00752D10" w:rsidRPr="005344B4">
        <w:rPr>
          <w:rFonts w:eastAsia="Calibri" w:cs="Times New Roman"/>
          <w:color w:val="000000"/>
          <w:lang w:val="en-US"/>
        </w:rPr>
        <w:t>whale</w:t>
      </w:r>
      <w:r w:rsidRPr="005344B4">
        <w:rPr>
          <w:rFonts w:eastAsia="Calibri" w:cs="Times New Roman"/>
          <w:color w:val="000000"/>
          <w:lang w:val="en-US"/>
        </w:rPr>
        <w:t xml:space="preserve"> used to measure the accumulation of banned substances such as DDT in the bodies of marine animals</w:t>
      </w:r>
      <w:r w:rsidR="00EB200E" w:rsidRPr="005344B4">
        <w:rPr>
          <w:rFonts w:eastAsia="Calibri" w:cs="Times New Roman"/>
          <w:color w:val="000000"/>
          <w:lang w:val="en-US"/>
        </w:rPr>
        <w:t xml:space="preserve"> and </w:t>
      </w:r>
      <w:r w:rsidRPr="005344B4">
        <w:rPr>
          <w:rFonts w:eastAsia="Calibri" w:cs="Times New Roman"/>
          <w:color w:val="000000"/>
          <w:lang w:val="en-US"/>
        </w:rPr>
        <w:t>birds’ nests</w:t>
      </w:r>
      <w:r w:rsidR="00E441B0" w:rsidRPr="005344B4">
        <w:rPr>
          <w:rFonts w:eastAsia="Calibri" w:cs="Times New Roman"/>
          <w:color w:val="000000"/>
          <w:lang w:val="en-US"/>
        </w:rPr>
        <w:t xml:space="preserve">. Upon closer inspection, birds </w:t>
      </w:r>
      <w:proofErr w:type="gramStart"/>
      <w:r w:rsidR="00E441B0" w:rsidRPr="005344B4">
        <w:rPr>
          <w:rFonts w:eastAsia="Calibri" w:cs="Times New Roman"/>
          <w:color w:val="000000"/>
          <w:lang w:val="en-US"/>
        </w:rPr>
        <w:t>had carefully constructed</w:t>
      </w:r>
      <w:proofErr w:type="gramEnd"/>
      <w:r w:rsidR="00E441B0" w:rsidRPr="005344B4">
        <w:rPr>
          <w:rFonts w:eastAsia="Calibri" w:cs="Times New Roman"/>
          <w:color w:val="000000"/>
          <w:lang w:val="en-US"/>
        </w:rPr>
        <w:t xml:space="preserve"> them </w:t>
      </w:r>
      <w:r w:rsidR="005E3D53" w:rsidRPr="005344B4">
        <w:rPr>
          <w:rFonts w:eastAsia="Calibri" w:cs="Times New Roman"/>
          <w:color w:val="000000"/>
          <w:lang w:val="en-US"/>
        </w:rPr>
        <w:t>using metal</w:t>
      </w:r>
      <w:r w:rsidRPr="005344B4">
        <w:rPr>
          <w:rFonts w:eastAsia="Calibri" w:cs="Times New Roman"/>
          <w:color w:val="000000"/>
          <w:lang w:val="en-US"/>
        </w:rPr>
        <w:t xml:space="preserve"> wire, plastic cabling and tumble drier lint. These objects transgress the boundary of humans and nature, generating an affective and embodied encounter with the harmful and unethical entanglements of nature-cultures</w:t>
      </w:r>
      <w:r w:rsidR="00BC6E5B" w:rsidRPr="005344B4">
        <w:rPr>
          <w:rFonts w:eastAsia="Calibri" w:cs="Times New Roman"/>
          <w:color w:val="000000"/>
          <w:lang w:val="en-US"/>
        </w:rPr>
        <w:t xml:space="preserve">. </w:t>
      </w:r>
      <w:r w:rsidR="00385519" w:rsidRPr="005344B4">
        <w:rPr>
          <w:rFonts w:eastAsia="Calibri" w:cs="Times New Roman"/>
          <w:color w:val="000000"/>
          <w:lang w:val="en-US"/>
        </w:rPr>
        <w:t xml:space="preserve">They are unsettling for the ways in which they </w:t>
      </w:r>
      <w:r w:rsidR="00B820E7" w:rsidRPr="005344B4">
        <w:rPr>
          <w:rFonts w:eastAsia="Calibri" w:cs="Times New Roman"/>
          <w:color w:val="000000"/>
          <w:lang w:val="en-US"/>
        </w:rPr>
        <w:t xml:space="preserve">raise thorny questions about justice </w:t>
      </w:r>
      <w:r w:rsidR="00B40520" w:rsidRPr="005344B4">
        <w:rPr>
          <w:rFonts w:eastAsia="Calibri" w:cs="Times New Roman"/>
          <w:color w:val="000000"/>
          <w:lang w:val="en-US"/>
        </w:rPr>
        <w:fldChar w:fldCharType="begin"/>
      </w:r>
      <w:r w:rsidR="00B40520" w:rsidRPr="005344B4">
        <w:rPr>
          <w:rFonts w:eastAsia="Calibri" w:cs="Times New Roman"/>
          <w:color w:val="000000"/>
          <w:lang w:val="en-US"/>
        </w:rPr>
        <w:instrText xml:space="preserve"> ADDIN ZOTERO_ITEM CSL_CITATION {"citationID":"ijVucf7z","properties":{"formattedCitation":"(Guasco, 2021)","plainCitation":"(Guasco, 2021)","noteIndex":0},"citationItems":[{"id":2362,"uris":["http://zotero.org/users/6040264/items/JIJ9JUPJ"],"itemData":{"id":2362,"type":"article-journal","container-title":"Enviornment and Planning E: Nature and space","issue":"3","page":"1055-1076","title":"‘As dead as a dodo’: Extinction narratives and multispecies justice in the museum","volume":"43","author":[{"family":"Guasco","given":"Anna"}],"issued":{"date-parts":[["2021"]]}}}],"schema":"https://github.com/citation-style-language/schema/raw/master/csl-citation.json"} </w:instrText>
      </w:r>
      <w:r w:rsidR="00B40520" w:rsidRPr="005344B4">
        <w:rPr>
          <w:rFonts w:eastAsia="Calibri" w:cs="Times New Roman"/>
          <w:color w:val="000000"/>
          <w:lang w:val="en-US"/>
        </w:rPr>
        <w:fldChar w:fldCharType="separate"/>
      </w:r>
      <w:r w:rsidR="00B40520" w:rsidRPr="005344B4">
        <w:rPr>
          <w:rFonts w:cs="Times New Roman"/>
        </w:rPr>
        <w:t>(Guasco, 2021)</w:t>
      </w:r>
      <w:r w:rsidR="00B40520" w:rsidRPr="005344B4">
        <w:rPr>
          <w:rFonts w:eastAsia="Calibri" w:cs="Times New Roman"/>
          <w:color w:val="000000"/>
          <w:lang w:val="en-US"/>
        </w:rPr>
        <w:fldChar w:fldCharType="end"/>
      </w:r>
      <w:r w:rsidR="003D00BE" w:rsidRPr="005344B4">
        <w:rPr>
          <w:rFonts w:eastAsia="Calibri" w:cs="Times New Roman"/>
          <w:color w:val="000000"/>
          <w:lang w:val="en-US"/>
        </w:rPr>
        <w:t xml:space="preserve"> and force</w:t>
      </w:r>
      <w:r w:rsidR="00CE233D" w:rsidRPr="005344B4">
        <w:rPr>
          <w:rFonts w:eastAsia="Calibri" w:cs="Times New Roman"/>
          <w:color w:val="000000"/>
          <w:lang w:val="en-US"/>
        </w:rPr>
        <w:t xml:space="preserve"> </w:t>
      </w:r>
      <w:r w:rsidR="003D00BE" w:rsidRPr="005344B4">
        <w:rPr>
          <w:rFonts w:eastAsia="Calibri" w:cs="Times New Roman"/>
          <w:color w:val="000000"/>
          <w:lang w:val="en-US"/>
        </w:rPr>
        <w:t>confrontation</w:t>
      </w:r>
      <w:r w:rsidR="00470EE3" w:rsidRPr="005344B4">
        <w:rPr>
          <w:rFonts w:eastAsia="Calibri" w:cs="Times New Roman"/>
          <w:color w:val="000000"/>
          <w:lang w:val="en-US"/>
        </w:rPr>
        <w:t>s</w:t>
      </w:r>
      <w:r w:rsidR="003D00BE" w:rsidRPr="005344B4">
        <w:rPr>
          <w:rFonts w:eastAsia="Calibri" w:cs="Times New Roman"/>
          <w:color w:val="000000"/>
          <w:lang w:val="en-US"/>
        </w:rPr>
        <w:t xml:space="preserve"> with the violent regimes of care </w:t>
      </w:r>
      <w:r w:rsidR="00B40520" w:rsidRPr="005344B4">
        <w:rPr>
          <w:rFonts w:eastAsia="Calibri" w:cs="Times New Roman"/>
          <w:color w:val="000000"/>
          <w:lang w:val="en-US"/>
        </w:rPr>
        <w:fldChar w:fldCharType="begin"/>
      </w:r>
      <w:r w:rsidR="00B40520" w:rsidRPr="005344B4">
        <w:rPr>
          <w:rFonts w:eastAsia="Calibri" w:cs="Times New Roman"/>
          <w:color w:val="000000"/>
          <w:lang w:val="en-US"/>
        </w:rPr>
        <w:instrText xml:space="preserve"> ADDIN ZOTERO_ITEM CSL_CITATION {"citationID":"wukro7ap","properties":{"formattedCitation":"(van Dooren, 2015)","plainCitation":"(van Dooren, 2015)","noteIndex":0},"citationItems":[{"id":2359,"uris":["http://zotero.org/users/6040264/items/NIZ6UA2C"],"itemData":{"id":2359,"type":"article-journal","container-title":"Animal Studies Journal","ISSN":"2201-3008 (Online)","issue":"2","page":"1-28","title":"A Day with Crows - Rarity, Nativity and the Violent-Care of Conservation","volume":"4","author":[{"family":"Dooren","given":"Thom","non-dropping-particle":"van"}],"issued":{"date-parts":[["2015",1,1]]}}}],"schema":"https://github.com/citation-style-language/schema/raw/master/csl-citation.json"} </w:instrText>
      </w:r>
      <w:r w:rsidR="00B40520" w:rsidRPr="005344B4">
        <w:rPr>
          <w:rFonts w:eastAsia="Calibri" w:cs="Times New Roman"/>
          <w:color w:val="000000"/>
          <w:lang w:val="en-US"/>
        </w:rPr>
        <w:fldChar w:fldCharType="separate"/>
      </w:r>
      <w:r w:rsidR="00B40520" w:rsidRPr="005344B4">
        <w:rPr>
          <w:rFonts w:cs="Times New Roman"/>
        </w:rPr>
        <w:t>(van Dooren, 2015)</w:t>
      </w:r>
      <w:r w:rsidR="00B40520" w:rsidRPr="005344B4">
        <w:rPr>
          <w:rFonts w:eastAsia="Calibri" w:cs="Times New Roman"/>
          <w:color w:val="000000"/>
          <w:lang w:val="en-US"/>
        </w:rPr>
        <w:fldChar w:fldCharType="end"/>
      </w:r>
      <w:r w:rsidR="003D00BE" w:rsidRPr="005344B4">
        <w:rPr>
          <w:rFonts w:eastAsia="Calibri" w:cs="Times New Roman"/>
          <w:color w:val="000000"/>
          <w:lang w:val="en-US"/>
        </w:rPr>
        <w:t xml:space="preserve"> and </w:t>
      </w:r>
      <w:proofErr w:type="spellStart"/>
      <w:r w:rsidR="003D00BE" w:rsidRPr="005344B4">
        <w:rPr>
          <w:rFonts w:eastAsia="Calibri" w:cs="Times New Roman"/>
          <w:color w:val="000000"/>
          <w:lang w:val="en-US"/>
        </w:rPr>
        <w:t>uncare</w:t>
      </w:r>
      <w:proofErr w:type="spellEnd"/>
      <w:r w:rsidR="003D00BE" w:rsidRPr="005344B4">
        <w:rPr>
          <w:rFonts w:eastAsia="Calibri" w:cs="Times New Roman"/>
          <w:color w:val="000000"/>
          <w:lang w:val="en-US"/>
        </w:rPr>
        <w:t xml:space="preserve"> </w:t>
      </w:r>
      <w:r w:rsidR="00B40520" w:rsidRPr="005344B4">
        <w:rPr>
          <w:rFonts w:eastAsia="Calibri" w:cs="Times New Roman"/>
          <w:color w:val="000000"/>
          <w:lang w:val="en-US"/>
        </w:rPr>
        <w:fldChar w:fldCharType="begin"/>
      </w:r>
      <w:r w:rsidR="00B40520" w:rsidRPr="005344B4">
        <w:rPr>
          <w:rFonts w:eastAsia="Calibri" w:cs="Times New Roman"/>
          <w:color w:val="000000"/>
          <w:lang w:val="en-US"/>
        </w:rPr>
        <w:instrText xml:space="preserve"> ADDIN ZOTERO_ITEM CSL_CITATION {"citationID":"QHZCW3P3","properties":{"formattedCitation":"(Haraway, 2012)","plainCitation":"(Haraway, 2012)","noteIndex":0},"citationItems":[{"id":868,"uris":["http://zotero.org/users/6040264/items/JWDU9SYN"],"itemData":{"id":868,"type":"article-journal","container-title":"WSQ: Women's Studies Quarterly","DOI":"10.1353/wsq.2012.0005","ISSN":"1934-1520","issue":"1","language":"en","note":"publisher: The Feminist Press","page":"301-316","source":"Project MUSE","title":"Awash in Urine: DES and Premarin® in Multispecies Response-ability","title-short":"Awash in Urine","volume":"40","author":[{"family":"Haraway","given":"Donna"}],"issued":{"date-parts":[["2012",7,22]]}}}],"schema":"https://github.com/citation-style-language/schema/raw/master/csl-citation.json"} </w:instrText>
      </w:r>
      <w:r w:rsidR="00B40520" w:rsidRPr="005344B4">
        <w:rPr>
          <w:rFonts w:eastAsia="Calibri" w:cs="Times New Roman"/>
          <w:color w:val="000000"/>
          <w:lang w:val="en-US"/>
        </w:rPr>
        <w:fldChar w:fldCharType="separate"/>
      </w:r>
      <w:r w:rsidR="00B40520" w:rsidRPr="005344B4">
        <w:rPr>
          <w:rFonts w:cs="Times New Roman"/>
        </w:rPr>
        <w:t>(Haraway, 2012)</w:t>
      </w:r>
      <w:r w:rsidR="00B40520" w:rsidRPr="005344B4">
        <w:rPr>
          <w:rFonts w:eastAsia="Calibri" w:cs="Times New Roman"/>
          <w:color w:val="000000"/>
          <w:lang w:val="en-US"/>
        </w:rPr>
        <w:fldChar w:fldCharType="end"/>
      </w:r>
      <w:r w:rsidR="00CE233D" w:rsidRPr="005344B4">
        <w:rPr>
          <w:rFonts w:eastAsia="Calibri" w:cs="Times New Roman"/>
          <w:color w:val="000000"/>
          <w:lang w:val="en-US"/>
        </w:rPr>
        <w:t xml:space="preserve">; </w:t>
      </w:r>
      <w:r w:rsidR="00A964C9" w:rsidRPr="005344B4">
        <w:rPr>
          <w:rFonts w:eastAsia="Calibri" w:cs="Times New Roman"/>
          <w:color w:val="000000"/>
          <w:lang w:val="en-US"/>
        </w:rPr>
        <w:t xml:space="preserve">a </w:t>
      </w:r>
      <w:r w:rsidR="00470EE3" w:rsidRPr="005344B4">
        <w:rPr>
          <w:rFonts w:eastAsia="Calibri" w:cs="Times New Roman"/>
          <w:color w:val="000000"/>
          <w:lang w:val="en-US"/>
        </w:rPr>
        <w:t>structural</w:t>
      </w:r>
      <w:r w:rsidR="00A964C9" w:rsidRPr="005344B4">
        <w:rPr>
          <w:rFonts w:eastAsia="Calibri" w:cs="Times New Roman"/>
          <w:color w:val="000000"/>
          <w:lang w:val="en-US"/>
        </w:rPr>
        <w:t xml:space="preserve"> feature </w:t>
      </w:r>
      <w:r w:rsidR="00470EE3" w:rsidRPr="005344B4">
        <w:rPr>
          <w:rFonts w:eastAsia="Calibri" w:cs="Times New Roman"/>
          <w:color w:val="000000"/>
          <w:lang w:val="en-US"/>
        </w:rPr>
        <w:t xml:space="preserve">of </w:t>
      </w:r>
      <w:r w:rsidR="00E344C7" w:rsidRPr="005344B4">
        <w:rPr>
          <w:rFonts w:eastAsia="Calibri" w:cs="Times New Roman"/>
          <w:color w:val="000000"/>
          <w:lang w:val="en-US"/>
        </w:rPr>
        <w:t>capital</w:t>
      </w:r>
      <w:r w:rsidR="00470EE3" w:rsidRPr="005344B4">
        <w:rPr>
          <w:rFonts w:eastAsia="Calibri" w:cs="Times New Roman"/>
          <w:color w:val="000000"/>
          <w:lang w:val="en-US"/>
        </w:rPr>
        <w:t>i</w:t>
      </w:r>
      <w:r w:rsidR="00E344C7" w:rsidRPr="005344B4">
        <w:rPr>
          <w:rFonts w:eastAsia="Calibri" w:cs="Times New Roman"/>
          <w:color w:val="000000"/>
          <w:lang w:val="en-US"/>
        </w:rPr>
        <w:t>sm</w:t>
      </w:r>
      <w:r w:rsidR="00CE233D" w:rsidRPr="005344B4">
        <w:rPr>
          <w:rFonts w:eastAsia="Calibri" w:cs="Times New Roman"/>
          <w:color w:val="000000"/>
          <w:lang w:val="en-US"/>
        </w:rPr>
        <w:t xml:space="preserve"> which is often </w:t>
      </w:r>
      <w:proofErr w:type="spellStart"/>
      <w:r w:rsidR="00CE233D" w:rsidRPr="005344B4">
        <w:rPr>
          <w:rFonts w:eastAsia="Calibri" w:cs="Times New Roman"/>
          <w:color w:val="000000"/>
          <w:lang w:val="en-US"/>
        </w:rPr>
        <w:t>invisibilised</w:t>
      </w:r>
      <w:proofErr w:type="spellEnd"/>
      <w:r w:rsidR="00CE233D" w:rsidRPr="005344B4">
        <w:rPr>
          <w:rFonts w:eastAsia="Calibri" w:cs="Times New Roman"/>
          <w:color w:val="000000"/>
          <w:lang w:val="en-US"/>
        </w:rPr>
        <w:t xml:space="preserve">  disavowed or forgotten.</w:t>
      </w:r>
      <w:r w:rsidR="0044717C" w:rsidRPr="005344B4">
        <w:rPr>
          <w:rFonts w:eastAsia="Calibri" w:cs="Times New Roman"/>
          <w:color w:val="000000"/>
          <w:lang w:val="en-US"/>
        </w:rPr>
        <w:t xml:space="preserve"> </w:t>
      </w:r>
      <w:r w:rsidR="00CE233D" w:rsidRPr="005344B4">
        <w:rPr>
          <w:rFonts w:eastAsia="Calibri" w:cs="Times New Roman"/>
          <w:color w:val="000000"/>
          <w:lang w:val="en-US"/>
        </w:rPr>
        <w:t>I</w:t>
      </w:r>
      <w:r w:rsidR="00E344C7" w:rsidRPr="005344B4">
        <w:rPr>
          <w:rFonts w:eastAsia="Calibri" w:cs="Times New Roman"/>
          <w:color w:val="000000"/>
          <w:lang w:val="en-US"/>
        </w:rPr>
        <w:t xml:space="preserve"> </w:t>
      </w:r>
      <w:r w:rsidR="00FE3CB5" w:rsidRPr="005344B4">
        <w:rPr>
          <w:rFonts w:eastAsia="Calibri" w:cs="Times New Roman"/>
          <w:color w:val="000000"/>
          <w:lang w:val="en-US"/>
        </w:rPr>
        <w:t>watch as children approach these objects with a mixture of horror</w:t>
      </w:r>
      <w:r w:rsidR="000245E7" w:rsidRPr="005344B4">
        <w:rPr>
          <w:rFonts w:eastAsia="Calibri" w:cs="Times New Roman"/>
          <w:color w:val="000000"/>
          <w:lang w:val="en-US"/>
        </w:rPr>
        <w:t>, surprise, curiosity and awe</w:t>
      </w:r>
      <w:r w:rsidR="00FE3CB5" w:rsidRPr="005344B4">
        <w:rPr>
          <w:rFonts w:eastAsia="Calibri" w:cs="Times New Roman"/>
          <w:color w:val="000000"/>
          <w:lang w:val="en-US"/>
        </w:rPr>
        <w:t>.</w:t>
      </w:r>
      <w:r w:rsidR="00566985" w:rsidRPr="005344B4">
        <w:rPr>
          <w:rFonts w:eastAsia="Calibri" w:cs="Times New Roman"/>
          <w:color w:val="000000"/>
          <w:lang w:val="en-US"/>
        </w:rPr>
        <w:t xml:space="preserve"> The Tamanian pup i</w:t>
      </w:r>
      <w:r w:rsidR="00502E04" w:rsidRPr="005344B4">
        <w:rPr>
          <w:rFonts w:eastAsia="Calibri" w:cs="Times New Roman"/>
          <w:color w:val="000000"/>
          <w:lang w:val="en-US"/>
        </w:rPr>
        <w:t xml:space="preserve">s particularly unsettling for many of the children I observe, prompting questions about the </w:t>
      </w:r>
      <w:r w:rsidR="00BF76BC" w:rsidRPr="005344B4">
        <w:rPr>
          <w:rFonts w:eastAsia="Calibri" w:cs="Times New Roman"/>
          <w:color w:val="000000"/>
          <w:lang w:val="en-US"/>
        </w:rPr>
        <w:t xml:space="preserve">circumstances of </w:t>
      </w:r>
      <w:r w:rsidR="005E3D53" w:rsidRPr="005344B4">
        <w:rPr>
          <w:rFonts w:eastAsia="Calibri" w:cs="Times New Roman"/>
          <w:color w:val="000000"/>
          <w:lang w:val="en-US"/>
        </w:rPr>
        <w:t>its</w:t>
      </w:r>
      <w:r w:rsidR="001B09CD" w:rsidRPr="005344B4">
        <w:rPr>
          <w:rFonts w:eastAsia="Calibri" w:cs="Times New Roman"/>
          <w:color w:val="000000"/>
          <w:lang w:val="en-US"/>
        </w:rPr>
        <w:t xml:space="preserve"> </w:t>
      </w:r>
      <w:r w:rsidR="00BF76BC" w:rsidRPr="005344B4">
        <w:rPr>
          <w:rFonts w:eastAsia="Calibri" w:cs="Times New Roman"/>
          <w:color w:val="000000"/>
          <w:lang w:val="en-US"/>
        </w:rPr>
        <w:t>death</w:t>
      </w:r>
      <w:r w:rsidR="00CE233D" w:rsidRPr="005344B4">
        <w:rPr>
          <w:rFonts w:eastAsia="Calibri" w:cs="Times New Roman"/>
          <w:color w:val="000000"/>
          <w:lang w:val="en-US"/>
        </w:rPr>
        <w:t xml:space="preserve"> </w:t>
      </w:r>
      <w:r w:rsidR="00DD0121" w:rsidRPr="005344B4">
        <w:rPr>
          <w:rFonts w:eastAsia="Calibri" w:cs="Times New Roman"/>
          <w:color w:val="000000"/>
          <w:lang w:val="en-US"/>
        </w:rPr>
        <w:t>‘Why is it like that?’ ‘</w:t>
      </w:r>
      <w:r w:rsidR="005E3D53" w:rsidRPr="005344B4">
        <w:rPr>
          <w:rFonts w:eastAsia="Calibri" w:cs="Times New Roman"/>
          <w:color w:val="000000"/>
          <w:lang w:val="en-US"/>
        </w:rPr>
        <w:t>What</w:t>
      </w:r>
      <w:r w:rsidR="00DD0121" w:rsidRPr="005344B4">
        <w:rPr>
          <w:rFonts w:eastAsia="Calibri" w:cs="Times New Roman"/>
          <w:color w:val="000000"/>
          <w:lang w:val="en-US"/>
        </w:rPr>
        <w:t xml:space="preserve"> happened to it?’</w:t>
      </w:r>
      <w:r w:rsidR="0044717C" w:rsidRPr="005344B4">
        <w:rPr>
          <w:rFonts w:eastAsia="Calibri" w:cs="Times New Roman"/>
          <w:color w:val="000000"/>
          <w:lang w:val="en-US"/>
        </w:rPr>
        <w:t>.</w:t>
      </w:r>
      <w:r w:rsidR="007E79B6" w:rsidRPr="005344B4">
        <w:rPr>
          <w:rFonts w:eastAsia="Calibri" w:cs="Times New Roman"/>
          <w:color w:val="000000"/>
          <w:lang w:val="en-US"/>
        </w:rPr>
        <w:t xml:space="preserve"> </w:t>
      </w:r>
      <w:r w:rsidR="00105861" w:rsidRPr="005344B4">
        <w:rPr>
          <w:rFonts w:eastAsia="Calibri" w:cs="Times New Roman"/>
          <w:color w:val="000000"/>
          <w:lang w:val="en-US"/>
        </w:rPr>
        <w:t>Questions of the social histor</w:t>
      </w:r>
      <w:r w:rsidR="001B09CD" w:rsidRPr="005344B4">
        <w:rPr>
          <w:rFonts w:eastAsia="Calibri" w:cs="Times New Roman"/>
          <w:color w:val="000000"/>
          <w:lang w:val="en-US"/>
        </w:rPr>
        <w:t xml:space="preserve">ies attached to the acquisition of </w:t>
      </w:r>
      <w:r w:rsidR="00264234" w:rsidRPr="005344B4">
        <w:rPr>
          <w:rFonts w:eastAsia="Calibri" w:cs="Times New Roman"/>
          <w:color w:val="000000"/>
          <w:lang w:val="en-US"/>
        </w:rPr>
        <w:t>animal-</w:t>
      </w:r>
      <w:r w:rsidR="001B09CD" w:rsidRPr="005344B4">
        <w:rPr>
          <w:rFonts w:eastAsia="Calibri" w:cs="Times New Roman"/>
          <w:color w:val="000000"/>
          <w:lang w:val="en-US"/>
        </w:rPr>
        <w:t>objects</w:t>
      </w:r>
      <w:r w:rsidR="002B46FD" w:rsidRPr="005344B4">
        <w:rPr>
          <w:rFonts w:eastAsia="Calibri" w:cs="Times New Roman"/>
          <w:color w:val="000000"/>
          <w:lang w:val="en-US"/>
        </w:rPr>
        <w:t xml:space="preserve"> </w:t>
      </w:r>
      <w:r w:rsidR="001B09CD" w:rsidRPr="005344B4">
        <w:rPr>
          <w:rFonts w:eastAsia="Calibri" w:cs="Times New Roman"/>
          <w:color w:val="000000"/>
          <w:lang w:val="en-US"/>
        </w:rPr>
        <w:t xml:space="preserve">and the circumstances of </w:t>
      </w:r>
      <w:r w:rsidR="00264234" w:rsidRPr="005344B4">
        <w:rPr>
          <w:rFonts w:eastAsia="Calibri" w:cs="Times New Roman"/>
          <w:color w:val="000000"/>
          <w:lang w:val="en-US"/>
        </w:rPr>
        <w:t xml:space="preserve">their </w:t>
      </w:r>
      <w:r w:rsidR="001B09CD" w:rsidRPr="005344B4">
        <w:rPr>
          <w:rFonts w:eastAsia="Calibri" w:cs="Times New Roman"/>
          <w:color w:val="000000"/>
          <w:lang w:val="en-US"/>
        </w:rPr>
        <w:t xml:space="preserve">death are often elided in </w:t>
      </w:r>
      <w:r w:rsidR="002B46FD" w:rsidRPr="005344B4">
        <w:rPr>
          <w:rFonts w:eastAsia="Calibri" w:cs="Times New Roman"/>
          <w:color w:val="000000"/>
          <w:lang w:val="en-US"/>
        </w:rPr>
        <w:t xml:space="preserve">Natural History </w:t>
      </w:r>
      <w:r w:rsidR="001B09CD" w:rsidRPr="005344B4">
        <w:rPr>
          <w:rFonts w:eastAsia="Calibri" w:cs="Times New Roman"/>
          <w:color w:val="000000"/>
          <w:lang w:val="en-US"/>
        </w:rPr>
        <w:t>Museum</w:t>
      </w:r>
      <w:r w:rsidR="002B46FD" w:rsidRPr="005344B4">
        <w:rPr>
          <w:rFonts w:eastAsia="Calibri" w:cs="Times New Roman"/>
          <w:color w:val="000000"/>
          <w:lang w:val="en-US"/>
        </w:rPr>
        <w:t>s</w:t>
      </w:r>
      <w:r w:rsidR="00B45C5E" w:rsidRPr="005344B4">
        <w:rPr>
          <w:rFonts w:eastAsia="Calibri" w:cs="Times New Roman"/>
          <w:color w:val="000000"/>
          <w:lang w:val="en-US"/>
        </w:rPr>
        <w:t xml:space="preserve"> </w:t>
      </w:r>
      <w:r w:rsidR="00B45C5E" w:rsidRPr="005344B4">
        <w:rPr>
          <w:rFonts w:eastAsia="Calibri" w:cs="Times New Roman"/>
          <w:color w:val="000000"/>
          <w:lang w:val="en-US"/>
        </w:rPr>
        <w:fldChar w:fldCharType="begin"/>
      </w:r>
      <w:r w:rsidR="0001073B" w:rsidRPr="005344B4">
        <w:rPr>
          <w:rFonts w:eastAsia="Calibri" w:cs="Times New Roman"/>
          <w:color w:val="000000"/>
          <w:lang w:val="en-US"/>
        </w:rPr>
        <w:instrText xml:space="preserve"> ADDIN ZOTERO_ITEM CSL_CITATION {"citationID":"UptgEESV","properties":{"formattedCitation":"(Ashby and Machin, 2021)","plainCitation":"(Ashby and Machin, 2021)","noteIndex":0},"citationItems":[{"id":1587,"uris":["http://zotero.org/users/6040264/items/RLYYEZTU"],"itemData":{"id":1587,"type":"article-journal","abstract":"Most stories told by natural history museums inevitably concern natural history, using collections to engage people with biological and geological mechanisms behind life on earth. Such institutions typically aim to inspire visitors and other audiences to care for the natural world. However, including narratives exploring troubling social histories attached to the acquisition of natural history specimens is an important step towards decolonising natural history museums. Telling these stories is vital in enabling museums to better reflect the societies they serve. In this paper we use the specific histories of two specimens as case studies that involve issues which museums interested in decolonising their collections could explore and share with their audiences. Through a gorilla in Leeds, we consider exploitative attitudes of colonial collectors and the legacy of collecting in today’s distribution of natural heritage. Through a springhare in Cambridge, collected by a soldier at a British-run concentration camp during the Second Boer War, we demonstrate how extraordinary acts of military violence took place in amassing Western museum collections. Collecting at or beyond frontiers of imperial invasions can represent a particularly brutal aspect of already violent colonial histories. Finally, we consider the challenge museums face in tackling these issues, including the constraints faced by curators in undertaking research of this kind.","container-title":"Journal of Natural Science Collections","language":"en","page":"44-54","source":"Zotero","title":"Legacies of colonial violence in natural history collections","volume":"8","author":[{"family":"Ashby","given":"Jack"},{"family":"Machin","given":"Rebecca"}],"issued":{"date-parts":[["2021"]]}}}],"schema":"https://github.com/citation-style-language/schema/raw/master/csl-citation.json"} </w:instrText>
      </w:r>
      <w:r w:rsidR="00B45C5E" w:rsidRPr="005344B4">
        <w:rPr>
          <w:rFonts w:eastAsia="Calibri" w:cs="Times New Roman"/>
          <w:color w:val="000000"/>
          <w:lang w:val="en-US"/>
        </w:rPr>
        <w:fldChar w:fldCharType="separate"/>
      </w:r>
      <w:r w:rsidR="0001073B" w:rsidRPr="005344B4">
        <w:rPr>
          <w:rFonts w:cs="Times New Roman"/>
        </w:rPr>
        <w:t>(Ashby and Machin, 2021)</w:t>
      </w:r>
      <w:r w:rsidR="00B45C5E" w:rsidRPr="005344B4">
        <w:rPr>
          <w:rFonts w:eastAsia="Calibri" w:cs="Times New Roman"/>
          <w:color w:val="000000"/>
          <w:lang w:val="en-US"/>
        </w:rPr>
        <w:fldChar w:fldCharType="end"/>
      </w:r>
      <w:r w:rsidR="00DB0DA8" w:rsidRPr="005344B4">
        <w:rPr>
          <w:rFonts w:eastAsia="Calibri" w:cs="Times New Roman"/>
          <w:color w:val="000000"/>
          <w:lang w:val="en-US"/>
        </w:rPr>
        <w:t xml:space="preserve">, </w:t>
      </w:r>
      <w:r w:rsidR="007F5C02" w:rsidRPr="005344B4">
        <w:rPr>
          <w:rFonts w:eastAsia="Calibri" w:cs="Times New Roman"/>
          <w:color w:val="000000"/>
          <w:lang w:val="en-US"/>
        </w:rPr>
        <w:t xml:space="preserve">however </w:t>
      </w:r>
      <w:r w:rsidR="004453C9" w:rsidRPr="005344B4">
        <w:rPr>
          <w:rFonts w:eastAsia="Calibri" w:cs="Times New Roman"/>
          <w:color w:val="000000"/>
          <w:lang w:val="en-US"/>
        </w:rPr>
        <w:t>here problematic histories are brought to the fore.</w:t>
      </w:r>
      <w:r w:rsidR="00BA7C4E" w:rsidRPr="005344B4">
        <w:rPr>
          <w:rFonts w:eastAsia="Calibri" w:cs="Times New Roman"/>
          <w:color w:val="000000"/>
          <w:lang w:val="en-US"/>
        </w:rPr>
        <w:t xml:space="preserve"> For the most part, adults sought </w:t>
      </w:r>
      <w:r w:rsidR="00F31F80" w:rsidRPr="005344B4">
        <w:rPr>
          <w:rFonts w:eastAsia="Calibri" w:cs="Times New Roman"/>
          <w:color w:val="000000"/>
          <w:lang w:val="en-US"/>
        </w:rPr>
        <w:t>to explain the significance of these troubling exhibits to their children with the information provided</w:t>
      </w:r>
      <w:r w:rsidR="00BC4616" w:rsidRPr="005344B4">
        <w:rPr>
          <w:rFonts w:eastAsia="Calibri" w:cs="Times New Roman"/>
          <w:color w:val="000000"/>
          <w:lang w:val="en-US"/>
        </w:rPr>
        <w:t xml:space="preserve">; </w:t>
      </w:r>
      <w:proofErr w:type="gramStart"/>
      <w:r w:rsidR="00BC4616" w:rsidRPr="005344B4">
        <w:rPr>
          <w:rFonts w:eastAsia="Calibri" w:cs="Times New Roman"/>
          <w:color w:val="000000"/>
          <w:lang w:val="en-US"/>
        </w:rPr>
        <w:t>however</w:t>
      </w:r>
      <w:proofErr w:type="gramEnd"/>
      <w:r w:rsidR="00BC4616" w:rsidRPr="005344B4">
        <w:rPr>
          <w:rFonts w:eastAsia="Calibri" w:cs="Times New Roman"/>
          <w:color w:val="000000"/>
          <w:lang w:val="en-US"/>
        </w:rPr>
        <w:t xml:space="preserve"> for some children questions still lingered about the ethics of killing a baby animal,</w:t>
      </w:r>
      <w:r w:rsidR="0044390C" w:rsidRPr="005344B4">
        <w:rPr>
          <w:rFonts w:eastAsia="Calibri" w:cs="Times New Roman"/>
          <w:color w:val="000000"/>
          <w:lang w:val="en-US"/>
        </w:rPr>
        <w:t xml:space="preserve"> especially one that resembles a dog – a popular choice of family pet in the UK. </w:t>
      </w:r>
      <w:r w:rsidR="00BC4616" w:rsidRPr="005344B4">
        <w:rPr>
          <w:rFonts w:eastAsia="Calibri" w:cs="Times New Roman"/>
          <w:color w:val="000000"/>
          <w:lang w:val="en-US"/>
        </w:rPr>
        <w:t xml:space="preserve"> </w:t>
      </w:r>
      <w:r w:rsidR="00DE5CDF" w:rsidRPr="005344B4">
        <w:rPr>
          <w:rFonts w:eastAsia="Calibri" w:cs="Times New Roman"/>
          <w:color w:val="000000"/>
          <w:lang w:val="en-US"/>
        </w:rPr>
        <w:t xml:space="preserve">I wonder if the exhibit had been a ‘pest’ the child visitors were more familiar with – a rat, for example – if it would have evoked </w:t>
      </w:r>
      <w:r w:rsidR="00DD2464" w:rsidRPr="005344B4">
        <w:rPr>
          <w:rFonts w:eastAsia="Calibri" w:cs="Times New Roman"/>
          <w:color w:val="000000"/>
          <w:lang w:val="en-US"/>
        </w:rPr>
        <w:t>s</w:t>
      </w:r>
      <w:r w:rsidR="00DE5CDF" w:rsidRPr="005344B4">
        <w:rPr>
          <w:rFonts w:eastAsia="Calibri" w:cs="Times New Roman"/>
          <w:color w:val="000000"/>
          <w:lang w:val="en-US"/>
        </w:rPr>
        <w:t xml:space="preserve">uch an empathetic response. Nevertheless, </w:t>
      </w:r>
      <w:r w:rsidR="00DD2464" w:rsidRPr="005344B4">
        <w:rPr>
          <w:rFonts w:eastAsia="Calibri" w:cs="Times New Roman"/>
          <w:color w:val="000000"/>
          <w:lang w:val="en-US"/>
        </w:rPr>
        <w:t>the prone pup clearly resonated with the children,</w:t>
      </w:r>
      <w:r w:rsidR="00450660" w:rsidRPr="005344B4">
        <w:rPr>
          <w:rFonts w:eastAsia="Calibri" w:cs="Times New Roman"/>
          <w:color w:val="000000"/>
          <w:lang w:val="en-US"/>
        </w:rPr>
        <w:t xml:space="preserve"> generating ambivalence and concern -</w:t>
      </w:r>
      <w:r w:rsidR="00DD2464" w:rsidRPr="005344B4">
        <w:rPr>
          <w:rFonts w:eastAsia="Calibri" w:cs="Times New Roman"/>
          <w:color w:val="000000"/>
          <w:lang w:val="en-US"/>
        </w:rPr>
        <w:t xml:space="preserve"> an animal-object </w:t>
      </w:r>
      <w:r w:rsidR="001513B7" w:rsidRPr="005344B4">
        <w:rPr>
          <w:rFonts w:eastAsia="Calibri" w:cs="Times New Roman"/>
          <w:color w:val="000000"/>
          <w:lang w:val="en-US"/>
        </w:rPr>
        <w:t xml:space="preserve">rendered transgressive </w:t>
      </w:r>
      <w:r w:rsidR="009A1E2A" w:rsidRPr="005344B4">
        <w:rPr>
          <w:rFonts w:eastAsia="Calibri" w:cs="Times New Roman"/>
          <w:color w:val="000000"/>
          <w:lang w:val="en-US"/>
        </w:rPr>
        <w:t xml:space="preserve">in contrast to more conventional </w:t>
      </w:r>
      <w:r w:rsidR="00450660" w:rsidRPr="005344B4">
        <w:rPr>
          <w:rFonts w:eastAsia="Calibri" w:cs="Times New Roman"/>
          <w:color w:val="000000"/>
          <w:lang w:val="en-US"/>
        </w:rPr>
        <w:t>taxidermy displays</w:t>
      </w:r>
      <w:r w:rsidR="007549DA" w:rsidRPr="005344B4">
        <w:rPr>
          <w:rFonts w:eastAsia="Calibri" w:cs="Times New Roman"/>
          <w:color w:val="000000"/>
          <w:lang w:val="en-US"/>
        </w:rPr>
        <w:t>. Affective</w:t>
      </w:r>
      <w:r w:rsidR="00CC0259" w:rsidRPr="005344B4">
        <w:rPr>
          <w:rFonts w:eastAsia="Calibri" w:cs="Times New Roman"/>
          <w:color w:val="000000"/>
          <w:lang w:val="en-US"/>
        </w:rPr>
        <w:t xml:space="preserve"> encounters</w:t>
      </w:r>
      <w:r w:rsidR="007549DA" w:rsidRPr="005344B4">
        <w:rPr>
          <w:rFonts w:eastAsia="Calibri" w:cs="Times New Roman"/>
          <w:color w:val="000000"/>
          <w:lang w:val="en-US"/>
        </w:rPr>
        <w:t xml:space="preserve"> with transgressive, monstrous and </w:t>
      </w:r>
      <w:r w:rsidR="007549DA" w:rsidRPr="005344B4">
        <w:rPr>
          <w:rFonts w:eastAsia="Calibri" w:cs="Times New Roman"/>
          <w:color w:val="000000"/>
          <w:lang w:val="en-US"/>
        </w:rPr>
        <w:lastRenderedPageBreak/>
        <w:t xml:space="preserve">troubling animal objects </w:t>
      </w:r>
      <w:r w:rsidR="00CC0259" w:rsidRPr="005344B4">
        <w:rPr>
          <w:rFonts w:eastAsia="Calibri" w:cs="Times New Roman"/>
          <w:color w:val="000000"/>
          <w:lang w:val="en-US"/>
        </w:rPr>
        <w:t>can</w:t>
      </w:r>
      <w:r w:rsidR="007549DA" w:rsidRPr="005344B4">
        <w:rPr>
          <w:rFonts w:eastAsia="Calibri" w:cs="Times New Roman"/>
          <w:color w:val="000000"/>
          <w:lang w:val="en-US"/>
        </w:rPr>
        <w:t xml:space="preserve"> stay with children, who might be more </w:t>
      </w:r>
      <w:r w:rsidR="00401518" w:rsidRPr="005344B4">
        <w:rPr>
          <w:rFonts w:eastAsia="Calibri" w:cs="Times New Roman"/>
          <w:color w:val="000000"/>
          <w:lang w:val="en-US"/>
        </w:rPr>
        <w:t>unsettled by these encounters than they immediately</w:t>
      </w:r>
      <w:r w:rsidR="00D86A4D" w:rsidRPr="005344B4">
        <w:rPr>
          <w:rFonts w:eastAsia="Calibri" w:cs="Times New Roman"/>
          <w:color w:val="000000"/>
          <w:lang w:val="en-US"/>
        </w:rPr>
        <w:t xml:space="preserve"> let on</w:t>
      </w:r>
      <w:r w:rsidR="007549DA" w:rsidRPr="005344B4">
        <w:rPr>
          <w:rFonts w:eastAsia="Calibri" w:cs="Times New Roman"/>
          <w:color w:val="000000"/>
          <w:lang w:val="en-US"/>
        </w:rPr>
        <w:t xml:space="preserve">, as I illustrate </w:t>
      </w:r>
      <w:r w:rsidR="008A3912" w:rsidRPr="005344B4">
        <w:rPr>
          <w:rFonts w:cs="Times New Roman"/>
          <w:noProof/>
        </w:rPr>
        <mc:AlternateContent>
          <mc:Choice Requires="wps">
            <w:drawing>
              <wp:anchor distT="0" distB="0" distL="114300" distR="114300" simplePos="0" relativeHeight="251646464" behindDoc="0" locked="0" layoutInCell="1" allowOverlap="1" wp14:anchorId="6EE26332" wp14:editId="7171D407">
                <wp:simplePos x="0" y="0"/>
                <wp:positionH relativeFrom="column">
                  <wp:posOffset>598805</wp:posOffset>
                </wp:positionH>
                <wp:positionV relativeFrom="paragraph">
                  <wp:posOffset>8417560</wp:posOffset>
                </wp:positionV>
                <wp:extent cx="4529455" cy="635"/>
                <wp:effectExtent l="0" t="0" r="0" b="0"/>
                <wp:wrapTopAndBottom/>
                <wp:docPr id="879936846" name="Text Box 1"/>
                <wp:cNvGraphicFramePr/>
                <a:graphic xmlns:a="http://schemas.openxmlformats.org/drawingml/2006/main">
                  <a:graphicData uri="http://schemas.microsoft.com/office/word/2010/wordprocessingShape">
                    <wps:wsp>
                      <wps:cNvSpPr txBox="1"/>
                      <wps:spPr>
                        <a:xfrm>
                          <a:off x="0" y="0"/>
                          <a:ext cx="4529455" cy="635"/>
                        </a:xfrm>
                        <a:prstGeom prst="rect">
                          <a:avLst/>
                        </a:prstGeom>
                        <a:solidFill>
                          <a:prstClr val="white"/>
                        </a:solidFill>
                        <a:ln>
                          <a:noFill/>
                        </a:ln>
                      </wps:spPr>
                      <wps:txbx>
                        <w:txbxContent>
                          <w:p w14:paraId="008F0C2A" w14:textId="3D5239FF" w:rsidR="008A3912" w:rsidRPr="001045C8" w:rsidRDefault="008A3912" w:rsidP="00E407F9">
                            <w:pPr>
                              <w:pStyle w:val="Style3"/>
                              <w:rPr>
                                <w:rFonts w:eastAsia="Calibri"/>
                                <w:color w:val="000000"/>
                                <w:sz w:val="22"/>
                                <w:lang w:val="en-US"/>
                              </w:rPr>
                            </w:pPr>
                            <w:bookmarkStart w:id="77" w:name="_Toc212374656"/>
                            <w:r>
                              <w:t xml:space="preserve">Figure </w:t>
                            </w:r>
                            <w:r>
                              <w:fldChar w:fldCharType="begin"/>
                            </w:r>
                            <w:r>
                              <w:instrText xml:space="preserve"> SEQ Figure \* ARABIC </w:instrText>
                            </w:r>
                            <w:r>
                              <w:fldChar w:fldCharType="separate"/>
                            </w:r>
                            <w:r w:rsidR="009C387C">
                              <w:rPr>
                                <w:noProof/>
                              </w:rPr>
                              <w:t>6</w:t>
                            </w:r>
                            <w:r>
                              <w:fldChar w:fldCharType="end"/>
                            </w:r>
                            <w:r>
                              <w:t xml:space="preserve"> Bird nests made from tumble drier lint, wire, plastic and other man-made materials exhibited at Our Broken Planet. Photo: Author's own</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E26332" id="_x0000_s1028" type="#_x0000_t202" style="position:absolute;left:0;text-align:left;margin-left:47.15pt;margin-top:662.8pt;width:356.65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kP1GwIAAD8EAAAOAAAAZHJzL2Uyb0RvYy54bWysU8Fu2zAMvQ/YPwi6L06ypl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" stroked="f">
                <v:textbox style="mso-fit-shape-to-text:t" inset="0,0,0,0">
                  <w:txbxContent>
                    <w:p w14:paraId="008F0C2A" w14:textId="3D5239FF" w:rsidR="008A3912" w:rsidRPr="001045C8" w:rsidRDefault="008A3912" w:rsidP="00E407F9">
                      <w:pPr>
                        <w:pStyle w:val="Style3"/>
                        <w:rPr>
                          <w:rFonts w:eastAsia="Calibri"/>
                          <w:color w:val="000000"/>
                          <w:sz w:val="22"/>
                          <w:lang w:val="en-US"/>
                        </w:rPr>
                      </w:pPr>
                      <w:bookmarkStart w:id="349" w:name="_Toc212374656"/>
                      <w:r>
                        <w:t xml:space="preserve">Figure </w:t>
                      </w:r>
                      <w:r>
                        <w:fldChar w:fldCharType="begin"/>
                      </w:r>
                      <w:r>
                        <w:instrText xml:space="preserve"> SEQ Figure \* ARABIC </w:instrText>
                      </w:r>
                      <w:r>
                        <w:fldChar w:fldCharType="separate"/>
                      </w:r>
                      <w:r w:rsidR="009C387C">
                        <w:rPr>
                          <w:noProof/>
                        </w:rPr>
                        <w:t>6</w:t>
                      </w:r>
                      <w:r>
                        <w:fldChar w:fldCharType="end"/>
                      </w:r>
                      <w:r>
                        <w:t xml:space="preserve"> Bird nests made from tumble drier lint, wire, plastic and other man-made materials exhibited at Our Broken Planet. Photo: Author's own</w:t>
                      </w:r>
                      <w:bookmarkEnd w:id="349"/>
                    </w:p>
                  </w:txbxContent>
                </v:textbox>
                <w10:wrap type="topAndBottom"/>
              </v:shape>
            </w:pict>
          </mc:Fallback>
        </mc:AlternateContent>
      </w:r>
      <w:r w:rsidR="008A3912" w:rsidRPr="005344B4">
        <w:rPr>
          <w:rFonts w:cs="Times New Roman"/>
          <w:noProof/>
        </w:rPr>
        <w:drawing>
          <wp:anchor distT="0" distB="0" distL="114300" distR="114300" simplePos="0" relativeHeight="251643392" behindDoc="0" locked="0" layoutInCell="1" allowOverlap="1" wp14:anchorId="2B9EFD4F" wp14:editId="7CE828CA">
            <wp:simplePos x="0" y="0"/>
            <wp:positionH relativeFrom="margin">
              <wp:align>center</wp:align>
            </wp:positionH>
            <wp:positionV relativeFrom="paragraph">
              <wp:posOffset>2806700</wp:posOffset>
            </wp:positionV>
            <wp:extent cx="4529455" cy="5613400"/>
            <wp:effectExtent l="0" t="0" r="4445" b="6350"/>
            <wp:wrapTopAndBottom/>
            <wp:docPr id="1896017672" name="Picture 2" descr="A group of birds on a displa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017672" name="Picture 2" descr="A group of birds on a display&#10;&#10;AI-generated content may be incorrect."/>
                    <pic:cNvPicPr/>
                  </pic:nvPicPr>
                  <pic:blipFill rotWithShape="1">
                    <a:blip r:embed="rId15" cstate="print">
                      <a:extLst>
                        <a:ext uri="{28A0092B-C50C-407E-A947-70E740481C1C}">
                          <a14:useLocalDpi xmlns:a14="http://schemas.microsoft.com/office/drawing/2010/main" val="0"/>
                        </a:ext>
                      </a:extLst>
                    </a:blip>
                    <a:srcRect b="7061"/>
                    <a:stretch>
                      <a:fillRect/>
                    </a:stretch>
                  </pic:blipFill>
                  <pic:spPr bwMode="auto">
                    <a:xfrm>
                      <a:off x="0" y="0"/>
                      <a:ext cx="4529455" cy="5613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549DA" w:rsidRPr="005344B4">
        <w:rPr>
          <w:rFonts w:eastAsia="Calibri" w:cs="Times New Roman"/>
          <w:color w:val="000000"/>
          <w:lang w:val="en-US"/>
        </w:rPr>
        <w:t xml:space="preserve">below. </w:t>
      </w:r>
    </w:p>
    <w:p w14:paraId="055405E7" w14:textId="77777777" w:rsidR="00FB3F48" w:rsidRPr="005344B4" w:rsidRDefault="00FB3F48" w:rsidP="00901009">
      <w:pPr>
        <w:pStyle w:val="Heading3"/>
      </w:pPr>
      <w:bookmarkStart w:id="78" w:name="_Toc213581799"/>
      <w:r w:rsidRPr="005344B4">
        <w:t>4.2.1 Transgressive Objects, Troubled stories</w:t>
      </w:r>
      <w:bookmarkEnd w:id="78"/>
    </w:p>
    <w:p w14:paraId="0373101D" w14:textId="58647594" w:rsidR="00266C8E" w:rsidRPr="005344B4" w:rsidRDefault="00266C8E" w:rsidP="009811B0">
      <w:pPr>
        <w:spacing w:line="480" w:lineRule="auto"/>
        <w:rPr>
          <w:rFonts w:eastAsia="Calibri" w:cs="Times New Roman"/>
          <w:color w:val="000000"/>
          <w:lang w:val="en-US"/>
        </w:rPr>
      </w:pPr>
      <w:r w:rsidRPr="005344B4">
        <w:rPr>
          <w:rFonts w:eastAsia="Calibri" w:cs="Times New Roman"/>
          <w:color w:val="000000"/>
          <w:lang w:val="en-US"/>
        </w:rPr>
        <w:t xml:space="preserve">The development of OBP was motivated by a desire to </w:t>
      </w:r>
      <w:proofErr w:type="spellStart"/>
      <w:r w:rsidRPr="005344B4">
        <w:rPr>
          <w:rFonts w:eastAsia="Calibri" w:cs="Times New Roman"/>
          <w:color w:val="000000"/>
          <w:lang w:val="en-US"/>
        </w:rPr>
        <w:t>mobilise</w:t>
      </w:r>
      <w:proofErr w:type="spellEnd"/>
      <w:r w:rsidRPr="005344B4">
        <w:rPr>
          <w:rFonts w:eastAsia="Calibri" w:cs="Times New Roman"/>
          <w:color w:val="000000"/>
          <w:lang w:val="en-US"/>
        </w:rPr>
        <w:t xml:space="preserve"> the Museum as a medium to tell stories about ‘How human beings' actions have shaped pretty much every aspect of life on earth’ (Louis Buckley, Lead curator). The stories we tell about ecological crises in our current conjuncture matter to how make sense of the </w:t>
      </w:r>
      <w:proofErr w:type="spellStart"/>
      <w:r w:rsidRPr="005344B4">
        <w:rPr>
          <w:rFonts w:eastAsia="Calibri" w:cs="Times New Roman"/>
          <w:color w:val="000000"/>
          <w:lang w:val="en-US"/>
        </w:rPr>
        <w:t>ethico</w:t>
      </w:r>
      <w:proofErr w:type="spellEnd"/>
      <w:r w:rsidRPr="005344B4">
        <w:rPr>
          <w:rFonts w:eastAsia="Calibri" w:cs="Times New Roman"/>
          <w:color w:val="000000"/>
          <w:lang w:val="en-US"/>
        </w:rPr>
        <w:t xml:space="preserve">-political dilemmas we face </w:t>
      </w:r>
      <w:r w:rsidRPr="005344B4">
        <w:rPr>
          <w:rFonts w:eastAsia="Calibri" w:cs="Times New Roman"/>
          <w:color w:val="000000"/>
          <w:lang w:val="en-US"/>
        </w:rPr>
        <w:fldChar w:fldCharType="begin"/>
      </w:r>
      <w:r w:rsidR="00286350" w:rsidRPr="005344B4">
        <w:rPr>
          <w:rFonts w:eastAsia="Calibri" w:cs="Times New Roman"/>
          <w:color w:val="000000"/>
          <w:lang w:val="en-US"/>
        </w:rPr>
        <w:instrText xml:space="preserve"> ADDIN ZOTERO_ITEM CSL_CITATION {"citationID":"o1Yi6pgZ","properties":{"formattedCitation":"(Haraway, 2016; Hodgins, 2019)","plainCitation":"(Haraway, 2016; Hodgins, 2019)","noteIndex":0},"citationItems":[{"id":483,"uris":["http://zotero.org/users/6040264/items/9T3ZIKI9"],"itemData":{"id":483,"type":"book","abstract":"Donna J. Haraway refigures our current epoch, moving away from the Anthropocene toward the Chthulucene: an epoch in which we stay with the trouble of living and dying on a damaged earth while living with and understanding the nonhuman in complex ways conducive to building more livable futures","collection-title":"Experimental futures Technological lives, scientific arts, anthropological voices","event-place":"Durham London","ISBN":"978-0-8223-7378-0","language":"eng","note":"OCLC: 948657269","number-of-pages":"296","publisher":"Duke University Press","publisher-place":"Durham London","source":"Gemeinsamer Bibliotheksverbund ISBN","title":"Staying with the trouble: making kin in the Chthulucene","title-short":"Staying with the trouble","author":[{"family":"Haraway","given":"Donna Jeanne"}],"issued":{"date-parts":[["2016"]]}}},{"id":1075,"uris":["http://zotero.org/users/6040264/items/7XH6VQWU"],"itemData":{"id":1075,"type":"book","event-place":"London, UNITED KINGDOM","ISBN":"978-1-350-05659-6","publisher":"Bloomsbury Publishing Plc","publisher-place":"London, UNITED KINGDOM","source":"ProQuest Ebook Central","title":"Feminist Research for 21st-Century Childhoods: Common Worlds Methods","title-short":"Feminist Research for 21st-Century Childhoods","URL":"http://ebookcentral.proquest.com/lib/durham/detail.action?docID=5716645","author":[{"family":"Hodgins","given":"B. Denise"}],"accessed":{"date-parts":[["2021",11,29]]},"issued":{"date-parts":[["2019"]]}}}],"schema":"https://github.com/citation-style-language/schema/raw/master/csl-citation.json"} </w:instrText>
      </w:r>
      <w:r w:rsidRPr="005344B4">
        <w:rPr>
          <w:rFonts w:eastAsia="Calibri" w:cs="Times New Roman"/>
          <w:color w:val="000000"/>
          <w:lang w:val="en-US"/>
        </w:rPr>
        <w:fldChar w:fldCharType="separate"/>
      </w:r>
      <w:r w:rsidR="00286350" w:rsidRPr="005344B4">
        <w:rPr>
          <w:rFonts w:cs="Times New Roman"/>
        </w:rPr>
        <w:t>(Haraway, 2016; Hodgins, 2019)</w:t>
      </w:r>
      <w:r w:rsidRPr="005344B4">
        <w:rPr>
          <w:rFonts w:eastAsia="Calibri" w:cs="Times New Roman"/>
          <w:color w:val="000000"/>
          <w:lang w:val="en-US"/>
        </w:rPr>
        <w:fldChar w:fldCharType="end"/>
      </w:r>
      <w:r w:rsidRPr="005344B4">
        <w:rPr>
          <w:rFonts w:eastAsia="Calibri" w:cs="Times New Roman"/>
          <w:color w:val="000000"/>
          <w:lang w:val="en-US"/>
        </w:rPr>
        <w:t xml:space="preserve"> and shape imaginaries - from which possibilities for action emerge </w:t>
      </w:r>
      <w:r w:rsidRPr="005344B4">
        <w:rPr>
          <w:rFonts w:eastAsia="Calibri" w:cs="Times New Roman"/>
          <w:color w:val="000000"/>
          <w:lang w:val="en-US"/>
        </w:rPr>
        <w:fldChar w:fldCharType="begin"/>
      </w:r>
      <w:r w:rsidR="00286350" w:rsidRPr="005344B4">
        <w:rPr>
          <w:rFonts w:eastAsia="Calibri" w:cs="Times New Roman"/>
          <w:color w:val="000000"/>
          <w:lang w:val="en-US"/>
        </w:rPr>
        <w:instrText xml:space="preserve"> ADDIN ZOTERO_ITEM CSL_CITATION {"citationID":"oBdLipbo","properties":{"formattedCitation":"(Harris, 2024)","plainCitation":"(Harris, 2024)","noteIndex":0},"citationItems":[{"id":2370,"uris":["http://zotero.org/users/6040264/items/S5FXDLT8"],"itemData":{"id":2370,"type":"article-journal","abstract":"In a time of multiple, competing, and nested crises, the draw to storytelling is intuitive. Stories help us make sense of the world around us. People are drawn to stories because of their emphasis on community, and the way they create possibilities when it feels like there are none. This paper builds upon geographic research on storytelling, articulating how stories are critical for creating meaning in light of crises. Based on 14 months of fieldwork with storytellers in Appalachia and Alaska, two regions facing profound social, climatic, and economic change and with culturally rich storytelling traditions, research for this paper discusses the practice of storytelling, as told by storytellers, and how different approaches to storytelling help address the climate crisis specifically with notes for crises more broadly. Further, considering calls to use storytelling to address climate change, this paper examines and critiques the stories that are currently being told and valued. Finally, this paper outlines the kinds of stories that could be told to address crises, noting specifically how stories are sites of cultural and political struggle.","container-title":"cultural geographies","DOI":"10.1177/14744740221147550","ISSN":"1474-4740","issue":"1","language":"en","note":"publisher: SAGE Publications Ltd","page":"33-46","source":"SAGE Journals","title":"Stories, crisis, and meaning-making: storying possibility and community in the terrain of cultural struggle","title-short":"Stories, crisis, and meaning-making","volume":"31","author":[{"family":"Harris","given":"Dylan M"}],"issued":{"date-parts":[["2024",1,1]]}}}],"schema":"https://github.com/citation-style-language/schema/raw/master/csl-citation.json"} </w:instrText>
      </w:r>
      <w:r w:rsidRPr="005344B4">
        <w:rPr>
          <w:rFonts w:eastAsia="Calibri" w:cs="Times New Roman"/>
          <w:color w:val="000000"/>
          <w:lang w:val="en-US"/>
        </w:rPr>
        <w:fldChar w:fldCharType="separate"/>
      </w:r>
      <w:r w:rsidR="00286350" w:rsidRPr="005344B4">
        <w:rPr>
          <w:rFonts w:cs="Times New Roman"/>
        </w:rPr>
        <w:t>(Harris, 2024)</w:t>
      </w:r>
      <w:r w:rsidRPr="005344B4">
        <w:rPr>
          <w:rFonts w:eastAsia="Calibri" w:cs="Times New Roman"/>
          <w:color w:val="000000"/>
          <w:lang w:val="en-US"/>
        </w:rPr>
        <w:fldChar w:fldCharType="end"/>
      </w:r>
      <w:r w:rsidRPr="005344B4">
        <w:rPr>
          <w:rFonts w:eastAsia="Calibri" w:cs="Times New Roman"/>
          <w:color w:val="000000"/>
          <w:lang w:val="en-US"/>
        </w:rPr>
        <w:t xml:space="preserve">. Museum stories, spaces and </w:t>
      </w:r>
      <w:r w:rsidRPr="005344B4">
        <w:rPr>
          <w:rFonts w:eastAsia="Calibri" w:cs="Times New Roman"/>
          <w:color w:val="000000"/>
          <w:lang w:val="en-US"/>
        </w:rPr>
        <w:lastRenderedPageBreak/>
        <w:t xml:space="preserve">objects generate potent </w:t>
      </w:r>
      <w:proofErr w:type="gramStart"/>
      <w:r w:rsidRPr="005344B4">
        <w:rPr>
          <w:rFonts w:eastAsia="Calibri" w:cs="Times New Roman"/>
          <w:color w:val="000000"/>
          <w:lang w:val="en-US"/>
        </w:rPr>
        <w:t>affects</w:t>
      </w:r>
      <w:proofErr w:type="gramEnd"/>
      <w:r w:rsidRPr="005344B4">
        <w:rPr>
          <w:rFonts w:eastAsia="Calibri" w:cs="Times New Roman"/>
          <w:color w:val="000000"/>
          <w:lang w:val="en-US"/>
        </w:rPr>
        <w:t xml:space="preserve"> which are increasingly entangled in the cultural politics of climate change and environmentalism. Museum objects have long been considered ‘the pathways though which stories can flow’ (Newell, Robin, and Wehner 2017, 2) within reflexive museology which considers museums to be relational sites which not only mediate social and material worlds but actively do work in the world </w:t>
      </w:r>
      <w:r w:rsidR="007A12BB" w:rsidRPr="005344B4">
        <w:rPr>
          <w:rFonts w:eastAsia="Calibri" w:cs="Times New Roman"/>
          <w:color w:val="000000"/>
          <w:lang w:val="en-US"/>
        </w:rPr>
        <w:fldChar w:fldCharType="begin"/>
      </w:r>
      <w:r w:rsidR="004F744C" w:rsidRPr="005344B4">
        <w:rPr>
          <w:rFonts w:eastAsia="Calibri" w:cs="Times New Roman"/>
          <w:color w:val="000000"/>
          <w:lang w:val="en-US"/>
        </w:rPr>
        <w:instrText xml:space="preserve"> ADDIN ZOTERO_ITEM CSL_CITATION {"citationID":"NYQlPEFh","properties":{"formattedCitation":"(Bell, 2012)","plainCitation":"(Bell, 2012)","noteIndex":0},"citationItems":[{"id":2018,"uris":["http://zotero.org/users/6040264/items/SNBWI57Z"],"itemData":{"id":2018,"type":"article-journal","abstract":"Over the last 40 years museums have become important sites to understand the politics and poetics of heritage management, display, and knowledge production. The books under consideration here all help demonstrate how museums as relational entities—containing dynamic relations between persons and things, as well as generating them—are emergent processes. Each work helps demonstrate why museums in their many guises remain critical terrains for the negotiation of identity, history, and culture in the push for more collaborative accounts of our world and the circulation and display of things.","container-title":"Reviews in Anthropology","DOI":"10.1080/00938157.2012.651072","ISSN":"0093-8157","issue":"1","note":"publisher: Routledge\n_eprint: https://doi.org/10.1080/00938157.2012.651072","page":"70-92","source":"Taylor and Francis+NEJM","title":"Museums as Relational Entities: The Politics and Poetics of Heritage","title-short":"Museums as Relational Entities","volume":"41","author":[{"family":"Bell","given":"Joshua A."}],"issued":{"date-parts":[["2012",1,1]]}}}],"schema":"https://github.com/citation-style-language/schema/raw/master/csl-citation.json"} </w:instrText>
      </w:r>
      <w:r w:rsidR="007A12BB" w:rsidRPr="005344B4">
        <w:rPr>
          <w:rFonts w:eastAsia="Calibri" w:cs="Times New Roman"/>
          <w:color w:val="000000"/>
          <w:lang w:val="en-US"/>
        </w:rPr>
        <w:fldChar w:fldCharType="separate"/>
      </w:r>
      <w:r w:rsidR="004F744C" w:rsidRPr="005344B4">
        <w:rPr>
          <w:rFonts w:cs="Times New Roman"/>
        </w:rPr>
        <w:t>(Bell, 2012)</w:t>
      </w:r>
      <w:r w:rsidR="007A12BB" w:rsidRPr="005344B4">
        <w:rPr>
          <w:rFonts w:eastAsia="Calibri" w:cs="Times New Roman"/>
          <w:color w:val="000000"/>
          <w:lang w:val="en-US"/>
        </w:rPr>
        <w:fldChar w:fldCharType="end"/>
      </w:r>
      <w:r w:rsidRPr="005344B4">
        <w:rPr>
          <w:rFonts w:eastAsia="Calibri" w:cs="Times New Roman"/>
          <w:color w:val="000000"/>
          <w:lang w:val="en-US"/>
        </w:rPr>
        <w:t xml:space="preserve">. Moving beyond a representational approach, museum objects can be understood as active in the co-constitution of stories, which are narrative but also material, embodied and affective  </w:t>
      </w:r>
      <w:r w:rsidRPr="005344B4">
        <w:rPr>
          <w:rFonts w:eastAsia="Calibri" w:cs="Times New Roman"/>
          <w:color w:val="000000"/>
          <w:lang w:val="en-US"/>
        </w:rPr>
        <w:fldChar w:fldCharType="begin"/>
      </w:r>
      <w:r w:rsidR="00286350" w:rsidRPr="005344B4">
        <w:rPr>
          <w:rFonts w:eastAsia="Calibri" w:cs="Times New Roman"/>
          <w:color w:val="000000"/>
          <w:lang w:val="en-US"/>
        </w:rPr>
        <w:instrText xml:space="preserve"> ADDIN ZOTERO_ITEM CSL_CITATION {"citationID":"F0khcxU6","properties":{"formattedCitation":"(Guasco, 2021)","plainCitation":"(Guasco, 2021)","noteIndex":0},"citationItems":[{"id":2362,"uris":["http://zotero.org/users/6040264/items/JIJ9JUPJ"],"itemData":{"id":2362,"type":"article-journal","container-title":"Enviornment and Planning E: Nature and space","issue":"3","page":"1055-1076","title":"‘As dead as a dodo’: Extinction narratives and multispecies justice in the museum","volume":"43","author":[{"family":"Guasco","given":"Anna"}],"issued":{"date-parts":[["2021"]]}}}],"schema":"https://github.com/citation-style-language/schema/raw/master/csl-citation.json"} </w:instrText>
      </w:r>
      <w:r w:rsidRPr="005344B4">
        <w:rPr>
          <w:rFonts w:eastAsia="Calibri" w:cs="Times New Roman"/>
          <w:color w:val="000000"/>
          <w:lang w:val="en-US"/>
        </w:rPr>
        <w:fldChar w:fldCharType="separate"/>
      </w:r>
      <w:r w:rsidR="00286350" w:rsidRPr="005344B4">
        <w:rPr>
          <w:rFonts w:cs="Times New Roman"/>
        </w:rPr>
        <w:t>(Guasco, 2021)</w:t>
      </w:r>
      <w:r w:rsidRPr="005344B4">
        <w:rPr>
          <w:rFonts w:eastAsia="Calibri" w:cs="Times New Roman"/>
          <w:color w:val="000000"/>
          <w:lang w:val="en-US"/>
        </w:rPr>
        <w:fldChar w:fldCharType="end"/>
      </w:r>
      <w:r w:rsidRPr="005344B4">
        <w:rPr>
          <w:rFonts w:eastAsia="Calibri" w:cs="Times New Roman"/>
          <w:color w:val="000000"/>
          <w:lang w:val="en-US"/>
        </w:rPr>
        <w:t xml:space="preserve">, they too are entangled in relations from which agency emerges </w:t>
      </w:r>
      <w:r w:rsidR="00005402" w:rsidRPr="005344B4">
        <w:rPr>
          <w:rFonts w:eastAsia="Calibri" w:cs="Times New Roman"/>
          <w:color w:val="000000"/>
          <w:lang w:val="en-US"/>
        </w:rPr>
        <w:fldChar w:fldCharType="begin"/>
      </w:r>
      <w:r w:rsidR="00005402" w:rsidRPr="005344B4">
        <w:rPr>
          <w:rFonts w:eastAsia="Calibri" w:cs="Times New Roman"/>
          <w:color w:val="000000"/>
          <w:lang w:val="en-US"/>
        </w:rPr>
        <w:instrText xml:space="preserve"> ADDIN ZOTERO_ITEM CSL_CITATION {"citationID":"u29L9rSk","properties":{"formattedCitation":"(Barad, 2007)","plainCitation":"(Barad, 2007)","noteIndex":0},"citationItems":[{"id":1339,"uris":["http://zotero.org/users/6040264/items/7LVABFXP"],"itemData":{"id":1339,"type":"book","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8812-8","language":"English","note":"OCLC: 844917449","source":"Open WorldCat","title":"Meeting the universe halfway quantum physics and the entanglement of matter and meaning","URL":"http://dx.doi.org/10.1215/9780822388128","author":[{"family":"Barad","given":"Karen"}],"accessed":{"date-parts":[["2022",1,26]]},"issued":{"date-parts":[["2007"]]}}}],"schema":"https://github.com/citation-style-language/schema/raw/master/csl-citation.json"} </w:instrText>
      </w:r>
      <w:r w:rsidR="00005402" w:rsidRPr="005344B4">
        <w:rPr>
          <w:rFonts w:eastAsia="Calibri" w:cs="Times New Roman"/>
          <w:color w:val="000000"/>
          <w:lang w:val="en-US"/>
        </w:rPr>
        <w:fldChar w:fldCharType="separate"/>
      </w:r>
      <w:r w:rsidR="00005402" w:rsidRPr="005344B4">
        <w:rPr>
          <w:rFonts w:cs="Times New Roman"/>
        </w:rPr>
        <w:t>(Barad, 2007)</w:t>
      </w:r>
      <w:r w:rsidR="00005402" w:rsidRPr="005344B4">
        <w:rPr>
          <w:rFonts w:eastAsia="Calibri" w:cs="Times New Roman"/>
          <w:color w:val="000000"/>
          <w:lang w:val="en-US"/>
        </w:rPr>
        <w:fldChar w:fldCharType="end"/>
      </w:r>
      <w:r w:rsidR="00005402" w:rsidRPr="005344B4">
        <w:rPr>
          <w:rFonts w:eastAsia="Calibri" w:cs="Times New Roman"/>
          <w:color w:val="000000"/>
          <w:lang w:val="en-US"/>
        </w:rPr>
        <w:t>.</w:t>
      </w:r>
      <w:r w:rsidRPr="005344B4">
        <w:rPr>
          <w:rFonts w:eastAsia="Calibri" w:cs="Times New Roman"/>
          <w:color w:val="000000"/>
          <w:lang w:val="en-US"/>
        </w:rPr>
        <w:t xml:space="preserve"> </w:t>
      </w:r>
    </w:p>
    <w:p w14:paraId="703DEDEB" w14:textId="77777777" w:rsidR="00266C8E" w:rsidRPr="005344B4" w:rsidRDefault="00266C8E" w:rsidP="009811B0">
      <w:pPr>
        <w:spacing w:line="480" w:lineRule="auto"/>
        <w:rPr>
          <w:rFonts w:eastAsia="Calibri" w:cs="Times New Roman"/>
          <w:color w:val="000000"/>
          <w:lang w:val="en-US"/>
        </w:rPr>
      </w:pPr>
      <w:r w:rsidRPr="005344B4">
        <w:rPr>
          <w:rFonts w:eastAsia="Calibri" w:cs="Times New Roman"/>
          <w:color w:val="000000"/>
          <w:lang w:val="en-US"/>
        </w:rPr>
        <w:t>Following Haraway,</w:t>
      </w:r>
      <w:r w:rsidRPr="005344B4">
        <w:rPr>
          <w:rFonts w:cs="Times New Roman"/>
        </w:rPr>
        <w:t xml:space="preserve"> </w:t>
      </w:r>
      <w:r w:rsidRPr="005344B4">
        <w:rPr>
          <w:rFonts w:eastAsia="Calibri" w:cs="Times New Roman"/>
          <w:color w:val="000000"/>
          <w:lang w:val="en-US"/>
        </w:rPr>
        <w:t xml:space="preserve">“It matters what matters we use to think other matters with; it matters what stories we tell to tell other stories with… It matters what stories make worlds, what worlds make stories.”  </w:t>
      </w:r>
      <w:r w:rsidR="006203FE" w:rsidRPr="005344B4">
        <w:rPr>
          <w:rFonts w:eastAsia="Calibri" w:cs="Times New Roman"/>
          <w:color w:val="000000"/>
          <w:lang w:val="en-US"/>
        </w:rPr>
        <w:fldChar w:fldCharType="begin"/>
      </w:r>
      <w:r w:rsidR="006203FE" w:rsidRPr="005344B4">
        <w:rPr>
          <w:rFonts w:eastAsia="Calibri" w:cs="Times New Roman"/>
          <w:color w:val="000000"/>
          <w:lang w:val="en-US"/>
        </w:rPr>
        <w:instrText xml:space="preserve"> ADDIN ZOTERO_ITEM CSL_CITATION {"citationID":"tliUhhVL","properties":{"formattedCitation":"(Haraway, 2016, p. 12)","plainCitation":"(Haraway, 2016, p. 12)","noteIndex":0},"citationItems":[{"id":483,"uris":["http://zotero.org/users/6040264/items/9T3ZIKI9"],"itemData":{"id":483,"type":"book","abstract":"Donna J. Haraway refigures our current epoch, moving away from the Anthropocene toward the Chthulucene: an epoch in which we stay with the trouble of living and dying on a damaged earth while living with and understanding the nonhuman in complex ways conducive to building more livable futures","collection-title":"Experimental futures Technological lives, scientific arts, anthropological voices","event-place":"Durham London","ISBN":"978-0-8223-7378-0","language":"eng","note":"OCLC: 948657269","number-of-pages":"296","publisher":"Duke University Press","publisher-place":"Durham London","source":"Gemeinsamer Bibliotheksverbund ISBN","title":"Staying with the trouble: making kin in the Chthulucene","title-short":"Staying with the trouble","author":[{"family":"Haraway","given":"Donna Jeanne"}],"issued":{"date-parts":[["2016"]]}},"locator":"12","label":"page"}],"schema":"https://github.com/citation-style-language/schema/raw/master/csl-citation.json"} </w:instrText>
      </w:r>
      <w:r w:rsidR="006203FE" w:rsidRPr="005344B4">
        <w:rPr>
          <w:rFonts w:eastAsia="Calibri" w:cs="Times New Roman"/>
          <w:color w:val="000000"/>
          <w:lang w:val="en-US"/>
        </w:rPr>
        <w:fldChar w:fldCharType="separate"/>
      </w:r>
      <w:r w:rsidR="006203FE" w:rsidRPr="005344B4">
        <w:rPr>
          <w:rFonts w:cs="Times New Roman"/>
        </w:rPr>
        <w:t>(Haraway, 2016, p. 12)</w:t>
      </w:r>
      <w:r w:rsidR="006203FE" w:rsidRPr="005344B4">
        <w:rPr>
          <w:rFonts w:eastAsia="Calibri" w:cs="Times New Roman"/>
          <w:color w:val="000000"/>
          <w:lang w:val="en-US"/>
        </w:rPr>
        <w:fldChar w:fldCharType="end"/>
      </w:r>
      <w:r w:rsidR="006203FE" w:rsidRPr="005344B4">
        <w:rPr>
          <w:rFonts w:eastAsia="Calibri" w:cs="Times New Roman"/>
          <w:color w:val="000000"/>
          <w:lang w:val="en-US"/>
        </w:rPr>
        <w:t xml:space="preserve">. </w:t>
      </w:r>
      <w:r w:rsidRPr="005344B4">
        <w:rPr>
          <w:rFonts w:eastAsia="Calibri" w:cs="Times New Roman"/>
          <w:color w:val="000000"/>
          <w:lang w:val="en-US"/>
        </w:rPr>
        <w:t xml:space="preserve">It matters too whose stories are told, and who tells stories. The Natural History Museum has long been entangled in the production of </w:t>
      </w:r>
      <w:proofErr w:type="gramStart"/>
      <w:r w:rsidRPr="005344B4">
        <w:rPr>
          <w:rFonts w:eastAsia="Calibri" w:cs="Times New Roman"/>
          <w:color w:val="000000"/>
          <w:lang w:val="en-US"/>
        </w:rPr>
        <w:t>knowledges</w:t>
      </w:r>
      <w:proofErr w:type="gramEnd"/>
      <w:r w:rsidRPr="005344B4">
        <w:rPr>
          <w:rFonts w:eastAsia="Calibri" w:cs="Times New Roman"/>
          <w:color w:val="000000"/>
          <w:lang w:val="en-US"/>
        </w:rPr>
        <w:t xml:space="preserve"> around human-nature relations through both its scientific commitments and as a cultural mediator of information. The authority museums hold in the British public imaginary lends power to the narratives constructed by and within museums. Despite decades of critical work which have demonstrated how museums participate in and are constitutive of relations of power </w:t>
      </w:r>
      <w:r w:rsidR="006203FE" w:rsidRPr="005344B4">
        <w:rPr>
          <w:rFonts w:eastAsia="Calibri" w:cs="Times New Roman"/>
          <w:color w:val="000000"/>
          <w:lang w:val="en-US"/>
        </w:rPr>
        <w:fldChar w:fldCharType="begin"/>
      </w:r>
      <w:r w:rsidR="006203FE" w:rsidRPr="005344B4">
        <w:rPr>
          <w:rFonts w:eastAsia="Calibri" w:cs="Times New Roman"/>
          <w:color w:val="000000"/>
          <w:lang w:val="en-US"/>
        </w:rPr>
        <w:instrText xml:space="preserve"> ADDIN ZOTERO_ITEM CSL_CITATION {"citationID":"g391giG6","properties":{"formattedCitation":"(Bennett, 2013; Tolia-Kelly, 2016)","plainCitation":"(Bennett, 2013; Tolia-Kelly, 2016)","noteIndex":0},"citationItems":[{"id":826,"uris":["http://zotero.org/users/6040264/items/YH8VGTNA"],"itemData":{"id":826,"type":"book","abstract":"In a series of richly detailed case studies from Britian, Australia and North America, Tony Bennett investigates how nineteenth- and twentieth-century museums,","ISBN":"978-1-315-00266-8","language":"en","note":"DOI: 10.4324/9781315002668","publisher":"Routledge","source":"www-taylorfrancis-com.ezphost.dur.ac.uk","title":"The Birth of the Museum : History, Theory, Politics","title-short":"The Birth of the Museum","URL":"http://www.taylorfrancis.com/books/9781315002668","author":[{"family":"Bennett","given":"Tony"}],"accessed":{"date-parts":[["2020",3,27]]},"issued":{"date-parts":[["2013",10,18]]}}},{"id":706,"uris":["http://zotero.org/users/6040264/items/BQLHJYES"],"itemData":{"id":706,"type":"article-journal","abstract":"This article posits the value in considering the affective politics in the everyday space of the British Museum with a postcolonial lens. Based on research coll...","archive_location":"Sage UK: London, England","container-title":"Sociology","DOI":"10.1177/0038038516649554","language":"en","source":"journals.sagepub.com","title":"Feeling and Being at the (Postcolonial) Museum: Presencing the Affective Politics of ‘Race’ and Culture:","title-short":"Feeling and Being at the (Postcolonial) Museum","URL":"https://journals.sagepub.com/doi/10.1177/0038038516649554","author":[{"family":"Tolia-Kelly","given":"Divya P."}],"accessed":{"date-parts":[["2020",2,19]]},"issued":{"date-parts":[["2016",10,4]]}}}],"schema":"https://github.com/citation-style-language/schema/raw/master/csl-citation.json"} </w:instrText>
      </w:r>
      <w:r w:rsidR="006203FE" w:rsidRPr="005344B4">
        <w:rPr>
          <w:rFonts w:eastAsia="Calibri" w:cs="Times New Roman"/>
          <w:color w:val="000000"/>
          <w:lang w:val="en-US"/>
        </w:rPr>
        <w:fldChar w:fldCharType="separate"/>
      </w:r>
      <w:r w:rsidR="006203FE" w:rsidRPr="005344B4">
        <w:rPr>
          <w:rFonts w:cs="Times New Roman"/>
        </w:rPr>
        <w:t>(Bennett, 2013; Tolia-Kelly, 2016)</w:t>
      </w:r>
      <w:r w:rsidR="006203FE" w:rsidRPr="005344B4">
        <w:rPr>
          <w:rFonts w:eastAsia="Calibri" w:cs="Times New Roman"/>
          <w:color w:val="000000"/>
          <w:lang w:val="en-US"/>
        </w:rPr>
        <w:fldChar w:fldCharType="end"/>
      </w:r>
      <w:r w:rsidRPr="005344B4">
        <w:rPr>
          <w:rFonts w:eastAsia="Calibri" w:cs="Times New Roman"/>
          <w:color w:val="000000"/>
          <w:lang w:val="en-US"/>
        </w:rPr>
        <w:t xml:space="preserve"> museums are broadly considered to be apolitical by the visiting public </w:t>
      </w:r>
      <w:r w:rsidR="006203FE" w:rsidRPr="005344B4">
        <w:rPr>
          <w:rFonts w:eastAsia="Calibri" w:cs="Times New Roman"/>
          <w:color w:val="000000"/>
          <w:lang w:val="en-US"/>
        </w:rPr>
        <w:fldChar w:fldCharType="begin"/>
      </w:r>
      <w:r w:rsidR="006203FE" w:rsidRPr="005344B4">
        <w:rPr>
          <w:rFonts w:eastAsia="Calibri" w:cs="Times New Roman"/>
          <w:color w:val="000000"/>
          <w:lang w:val="en-US"/>
        </w:rPr>
        <w:instrText xml:space="preserve"> ADDIN ZOTERO_ITEM CSL_CITATION {"citationID":"CTuiCozU","properties":{"formattedCitation":"(Kadlec, 2009; Newell, Robin and Wehner, 2017; McGhie, no date)","plainCitation":"(Kadlec, 2009; Newell, Robin and Wehner, 2017; McGhie, no date)","noteIndex":0},"citationItems":[{"id":2364,"uris":["http://zotero.org/users/6040264/items/EZBDIQDV"],"itemData":{"id":2364,"type":"chapter","abstract":"While science museums may certainly be viewed as bridging institutions between science and society, their full civic potential is yet to be realized. As trusted, nonpartisan intermediary organizations and valued cultural institutions, museums and science centers are well positioned to frame important problems for productive public deliberation, and they may be uniquely equipped to help cultivate creative connections between policymakers, scientists and the general public. In an age when an increasing number of pressing public problems are marbled with scientific or technical complexity, the need to bridge the confounding gaps that exist between science and public life is more urgent than ever. Because they hold public trust as nonpartisan cultural centers, museums can impact civic issues on wide-scales without becoming politicized, and thus promote improved public problem-solving around vexing problems such as climate change, our energy future, and twenty-first century workforce development.","container-title":"Science &amp; Civic Life","edition":"1","ISBN":"978-1-315-42045-5","language":"en","note":"Book Title: Science &amp; Civic Life\nDOI: 10.4324/9781315420455-4","page":"37-54","publisher":"Routledge","source":"Semantic Scholar","title":"Mind the Gap","URL":"https://www.taylorfrancis.com/books/9781315420448/chapters/10.4324/9781315420455-4","editor":[{"family":"Garfinkle","given":"Robert"},{"family":"Morrissey","given":"Kris"}],"author":[{"family":"Kadlec","given":"Alison"}],"accessed":{"date-parts":[["2023",1,6]]},"issued":{"date-parts":[["2009"]]}}},{"id":1620,"uris":["http://zotero.org/users/6040264/items/RCISKPN8"],"itemData":{"id":1620,"type":"book","abstract":"\"The museum sector has a moral obligation to use its collections and exhibitions and other events to explore some of the inequalities wrought by global warming. The book tackles the broad global issue of climate change through specific collections and in local places. It reflects the Pacific community at its core, but also embraces many other communities who will experience the adverse effects of climate change sooner or later. The book is rich with practical museum experience and detail, as well as critical, analytical and philosophical about where a museum can intervene to speak to this great conundrum of our times\"--Provided by publisher","call-number":"AM7 .C88 2017","collection-title":"Routledge environmental humanities","event-place":"London ; New York, NY","ISBN":"978-1-138-65851-6","number-of-pages":"298","publisher":"Routledge/Taylor &amp; Francis Group","publisher-place":"London ; New York, NY","source":"Library of Congress ISBN","title":"Curating the future: museums, communities and climate change","title-short":"Curating the future","editor":[{"family":"Newell","given":"Jennifer"},{"family":"Robin","given":"Libby"},{"family":"Wehner","given":"Kirsten"}],"issued":{"date-parts":[["2017"]]}}},{"id":691,"uris":["http://zotero.org/users/6040264/items/W5W57Y67"],"itemData":{"id":691,"type":"article-journal","language":"en","page":"8","source":"Zotero","title":"Museums as key sites to accelerate climate change education, action, research and partnerships","author":[{"family":"McGhie","given":"Henry"}]}}],"schema":"https://github.com/citation-style-language/schema/raw/master/csl-citation.json"} </w:instrText>
      </w:r>
      <w:r w:rsidR="006203FE" w:rsidRPr="005344B4">
        <w:rPr>
          <w:rFonts w:eastAsia="Calibri" w:cs="Times New Roman"/>
          <w:color w:val="000000"/>
          <w:lang w:val="en-US"/>
        </w:rPr>
        <w:fldChar w:fldCharType="separate"/>
      </w:r>
      <w:r w:rsidR="006203FE" w:rsidRPr="005344B4">
        <w:rPr>
          <w:rFonts w:cs="Times New Roman"/>
        </w:rPr>
        <w:t>(Kadlec, 2009; Newell, Robin and Wehner, 2017; McGhie, no date)</w:t>
      </w:r>
      <w:r w:rsidR="006203FE" w:rsidRPr="005344B4">
        <w:rPr>
          <w:rFonts w:eastAsia="Calibri" w:cs="Times New Roman"/>
          <w:color w:val="000000"/>
          <w:lang w:val="en-US"/>
        </w:rPr>
        <w:fldChar w:fldCharType="end"/>
      </w:r>
      <w:r w:rsidR="006203FE" w:rsidRPr="005344B4">
        <w:rPr>
          <w:rFonts w:eastAsia="Calibri" w:cs="Times New Roman"/>
          <w:color w:val="000000"/>
          <w:lang w:val="en-US"/>
        </w:rPr>
        <w:t xml:space="preserve"> and</w:t>
      </w:r>
      <w:r w:rsidRPr="005344B4">
        <w:rPr>
          <w:rFonts w:eastAsia="Calibri" w:cs="Times New Roman"/>
          <w:color w:val="000000"/>
          <w:lang w:val="en-US"/>
        </w:rPr>
        <w:t xml:space="preserve"> have long been considered trusted sources of information (Macdonald 1995; Cameron and Deslandes 2011). Although they do not transmit knowledge </w:t>
      </w:r>
      <w:proofErr w:type="spellStart"/>
      <w:r w:rsidRPr="005344B4">
        <w:rPr>
          <w:rFonts w:eastAsia="Calibri" w:cs="Times New Roman"/>
          <w:color w:val="000000"/>
          <w:lang w:val="en-US"/>
        </w:rPr>
        <w:t>uni</w:t>
      </w:r>
      <w:proofErr w:type="spellEnd"/>
      <w:r w:rsidRPr="005344B4">
        <w:rPr>
          <w:rFonts w:eastAsia="Calibri" w:cs="Times New Roman"/>
          <w:color w:val="000000"/>
          <w:lang w:val="en-US"/>
        </w:rPr>
        <w:t xml:space="preserve">-directionally, museums are sites of governance </w:t>
      </w:r>
      <w:r w:rsidRPr="005344B4">
        <w:rPr>
          <w:rFonts w:eastAsia="Calibri" w:cs="Times New Roman"/>
          <w:color w:val="000000"/>
          <w:lang w:val="en-US"/>
        </w:rPr>
        <w:fldChar w:fldCharType="begin"/>
      </w:r>
      <w:r w:rsidR="00286350" w:rsidRPr="005344B4">
        <w:rPr>
          <w:rFonts w:eastAsia="Calibri" w:cs="Times New Roman"/>
          <w:color w:val="000000"/>
          <w:lang w:val="en-US"/>
        </w:rPr>
        <w:instrText xml:space="preserve"> ADDIN ZOTERO_ITEM CSL_CITATION {"citationID":"VzcwX4N0","properties":{"formattedCitation":"(Bennett, 2013)","plainCitation":"(Bennett, 2013)","noteIndex":0},"citationItems":[{"id":826,"uris":["http://zotero.org/users/6040264/items/YH8VGTNA"],"itemData":{"id":826,"type":"book","abstract":"In a series of richly detailed case studies from Britian, Australia and North America, Tony Bennett investigates how nineteenth- and twentieth-century museums,","ISBN":"978-1-315-00266-8","language":"en","note":"DOI: 10.4324/9781315002668","publisher":"Routledge","source":"www-taylorfrancis-com.ezphost.dur.ac.uk","title":"The Birth of the Museum : History, Theory, Politics","title-short":"The Birth of the Museum","URL":"http://www.taylorfrancis.com/books/9781315002668","author":[{"family":"Bennett","given":"Tony"}],"accessed":{"date-parts":[["2020",3,27]]},"issued":{"date-parts":[["2013",10,18]]}}}],"schema":"https://github.com/citation-style-language/schema/raw/master/csl-citation.json"} </w:instrText>
      </w:r>
      <w:r w:rsidRPr="005344B4">
        <w:rPr>
          <w:rFonts w:eastAsia="Calibri" w:cs="Times New Roman"/>
          <w:color w:val="000000"/>
          <w:lang w:val="en-US"/>
        </w:rPr>
        <w:fldChar w:fldCharType="separate"/>
      </w:r>
      <w:r w:rsidR="00286350" w:rsidRPr="005344B4">
        <w:rPr>
          <w:rFonts w:cs="Times New Roman"/>
        </w:rPr>
        <w:t>(Bennett, 2013)</w:t>
      </w:r>
      <w:r w:rsidRPr="005344B4">
        <w:rPr>
          <w:rFonts w:eastAsia="Calibri" w:cs="Times New Roman"/>
          <w:color w:val="000000"/>
          <w:lang w:val="en-US"/>
        </w:rPr>
        <w:fldChar w:fldCharType="end"/>
      </w:r>
      <w:r w:rsidRPr="005344B4">
        <w:rPr>
          <w:rFonts w:eastAsia="Calibri" w:cs="Times New Roman"/>
          <w:color w:val="000000"/>
          <w:lang w:val="en-US"/>
        </w:rPr>
        <w:t xml:space="preserve"> which increasingly intervene in the shaping of environmental subjects. </w:t>
      </w:r>
    </w:p>
    <w:p w14:paraId="12DD31DB" w14:textId="77777777" w:rsidR="00266C8E" w:rsidRPr="005344B4" w:rsidRDefault="00266C8E" w:rsidP="009811B0">
      <w:pPr>
        <w:spacing w:line="480" w:lineRule="auto"/>
        <w:rPr>
          <w:rFonts w:eastAsia="Calibri" w:cs="Times New Roman"/>
          <w:color w:val="000000"/>
          <w:lang w:val="en-US"/>
        </w:rPr>
      </w:pPr>
      <w:r w:rsidRPr="005344B4">
        <w:rPr>
          <w:rFonts w:eastAsia="Calibri" w:cs="Times New Roman"/>
          <w:color w:val="000000"/>
          <w:lang w:val="en-US"/>
        </w:rPr>
        <w:t>Natural History Museums are well placed to tell ‘a rush of troubled stories’</w:t>
      </w:r>
      <w:r w:rsidR="006203FE" w:rsidRPr="005344B4">
        <w:rPr>
          <w:rFonts w:eastAsia="Calibri" w:cs="Times New Roman"/>
          <w:color w:val="000000"/>
          <w:lang w:val="en-US"/>
        </w:rPr>
        <w:fldChar w:fldCharType="begin"/>
      </w:r>
      <w:r w:rsidR="006203FE" w:rsidRPr="005344B4">
        <w:rPr>
          <w:rFonts w:eastAsia="Calibri" w:cs="Times New Roman"/>
          <w:color w:val="000000"/>
          <w:lang w:val="en-US"/>
        </w:rPr>
        <w:instrText xml:space="preserve"> ADDIN ZOTERO_ITEM CSL_CITATION {"citationID":"sQO1jWzl","properties":{"formattedCitation":"(Tsing {\\i{}et al.}, 2017)","plainCitation":"(Tsing et al., 2017)","noteIndex":0},"citationItems":[{"id":396,"uris":["http://zotero.org/users/6040264/items/RQRM7FHZ"],"itemData":{"id":396,"type":"book","event-place":"Minneapolis London","ISBN":"978-1-4529-5448-6","language":"eng","note":"OCLC: 993026549","number-of-pages":"174","publisher":"University of Minnesota Press","publisher-place":"Minneapolis London","source":"Gemeinsamer Bibliotheksverbund ISBN","title":"Arts of living on a damaged planet","editor":[{"family":"Tsing","given":"Anna Lowenhaupt"},{"family":"Swanson","given":"Heather"},{"family":"Gan","given":"Elaine"},{"family":"Bubandt","given":"Nils"}],"issued":{"date-parts":[["2017"]]}}}],"schema":"https://github.com/citation-style-language/schema/raw/master/csl-citation.json"} </w:instrText>
      </w:r>
      <w:r w:rsidR="006203FE" w:rsidRPr="005344B4">
        <w:rPr>
          <w:rFonts w:eastAsia="Calibri" w:cs="Times New Roman"/>
          <w:color w:val="000000"/>
          <w:lang w:val="en-US"/>
        </w:rPr>
        <w:fldChar w:fldCharType="separate"/>
      </w:r>
      <w:r w:rsidR="006203FE" w:rsidRPr="005344B4">
        <w:rPr>
          <w:rFonts w:cs="Times New Roman"/>
        </w:rPr>
        <w:t xml:space="preserve">(Tsing </w:t>
      </w:r>
      <w:r w:rsidR="006203FE" w:rsidRPr="005344B4">
        <w:rPr>
          <w:rFonts w:cs="Times New Roman"/>
          <w:i/>
          <w:iCs/>
        </w:rPr>
        <w:t>et al.</w:t>
      </w:r>
      <w:r w:rsidR="006203FE" w:rsidRPr="005344B4">
        <w:rPr>
          <w:rFonts w:cs="Times New Roman"/>
        </w:rPr>
        <w:t>, 2017)</w:t>
      </w:r>
      <w:r w:rsidR="006203FE" w:rsidRPr="005344B4">
        <w:rPr>
          <w:rFonts w:eastAsia="Calibri" w:cs="Times New Roman"/>
          <w:color w:val="000000"/>
          <w:lang w:val="en-US"/>
        </w:rPr>
        <w:fldChar w:fldCharType="end"/>
      </w:r>
      <w:r w:rsidRPr="005344B4">
        <w:rPr>
          <w:rFonts w:eastAsia="Calibri" w:cs="Times New Roman"/>
          <w:color w:val="000000"/>
          <w:lang w:val="en-US"/>
        </w:rPr>
        <w:t xml:space="preserve"> which trouble linear narratives of progress and development, opening up space for ethical and political deliberation </w:t>
      </w:r>
      <w:r w:rsidRPr="005344B4">
        <w:rPr>
          <w:rFonts w:eastAsia="Calibri" w:cs="Times New Roman"/>
          <w:color w:val="000000"/>
          <w:lang w:val="en-US"/>
        </w:rPr>
        <w:fldChar w:fldCharType="begin"/>
      </w:r>
      <w:r w:rsidR="00286350" w:rsidRPr="005344B4">
        <w:rPr>
          <w:rFonts w:eastAsia="Calibri" w:cs="Times New Roman"/>
          <w:color w:val="000000"/>
          <w:lang w:val="en-US"/>
        </w:rPr>
        <w:instrText xml:space="preserve"> ADDIN ZOTERO_ITEM CSL_CITATION {"citationID":"1Ot28Lh3","properties":{"formattedCitation":"(Cameron and Deslandes, 2011; Dibley, 2011)","plainCitation":"(Cameron and Deslandes, 2011; Dibley, 2011)","noteIndex":0},"citationItems":[{"id":705,"uris":["http://zotero.org/users/6040264/items/9FMEUCIX"],"itemData":{"id":705,"type":"article-journal","abstract":"At stake in this paper is the nature of the relationship between the institution of the museum and the common world. It is contended that such relations are regularly asserted through cosmopolitan appeals, which are premised on the assumption that a cosmos, a world, a universal, pre-exists its articulation, and, that it is the task of reason and of science to adjust the citizen-subject to this already-present condition. This paper argues that this is a flawed position because it assumes, in fact, what is required to be built: a world in common. In defence of this proposition, two recent declarations of museum cosmopolitanism are explored: ICOM’s declaration on the ‘universal museum’, which focuses on the unity of the cultural heritage of humankind; and the Buffon Declaration, which concerns institutions of natural history and the imperilment of humanity’s biospheric inheritance. Subsequently, the paper turns to what might be called the empirics of the cosmopolitanism of the museum visitor. This examines the qualitative investigation of banal or everyday cosmopolitanism, which is largely ignored by such museum declarations. These different museological articulations of a common world are, in turn, reviewed through the juxtaposition of two sociologies: Ulrich Beck’s cosmopolitanism and Bruno Latour’s compositionism. It is in contrasting these various mobilizations of the cosmopolitan – the museological, the empirical and the sociological – that the paper advances its proposition: namely, that these cosmopolitan claims are based on the assumption that a common world exists prior to its assemblage as such.","container-title":"Museum and Society","ISSN":"1479-8360","issue":"2","language":"en","license":"Copyright (c) 2015 Ben Dibley","page":"154-165","source":"journals.le.ac.uk","title":"Museums and a common world: climate change, cosmopolitics, museum practice","title-short":"Museums and a common world","volume":"9","author":[{"family":"Dibley","given":"Ben"}],"issued":{"date-parts":[["2011"]]}}},{"id":699,"uris":["http://zotero.org/users/6040264/items/NHEMTX9J"],"itemData":{"id":699,"type":"article-journal","abstract":"This paper addresses the position of the museum sector in relation to public policy-making about climate change. It is informed by the perspectives of museum and science centre visitors and leaders canvassed as part of the Australian Research Council Linkage project, ‘Hot Science, Global Citizens: the agency of the museum sector in climate change interventions’. We apply complexity theory to evaluate the claim that museums are a site for the enaction of deliberative democracy. In doing so, we reveal a cultural opportunity for cultural institutions to play a more expansive and explicit role in brokering social futures for communities confronted by climate change.","container-title":"Museum and Society","ISSN":"1479-8360","issue":"2","language":"en","license":"Copyright (c) 2015 Fiona Cameron, Ann Deslandes","page":"136-153","source":"journals.le.ac.uk","title":"Museums and science centres as sites for deliberative democracy on climate change","volume":"9","author":[{"family":"Cameron","given":"Fiona"},{"family":"Deslandes","given":"Ann"}],"issued":{"date-parts":[["2011"]]}}}],"schema":"https://github.com/citation-style-language/schema/raw/master/csl-citation.json"} </w:instrText>
      </w:r>
      <w:r w:rsidRPr="005344B4">
        <w:rPr>
          <w:rFonts w:eastAsia="Calibri" w:cs="Times New Roman"/>
          <w:color w:val="000000"/>
          <w:lang w:val="en-US"/>
        </w:rPr>
        <w:fldChar w:fldCharType="separate"/>
      </w:r>
      <w:r w:rsidR="00286350" w:rsidRPr="005344B4">
        <w:rPr>
          <w:rFonts w:cs="Times New Roman"/>
        </w:rPr>
        <w:t>(Cameron and Deslandes, 2011; Dibley, 2011)</w:t>
      </w:r>
      <w:r w:rsidRPr="005344B4">
        <w:rPr>
          <w:rFonts w:eastAsia="Calibri" w:cs="Times New Roman"/>
          <w:color w:val="000000"/>
          <w:lang w:val="en-US"/>
        </w:rPr>
        <w:fldChar w:fldCharType="end"/>
      </w:r>
      <w:r w:rsidRPr="005344B4">
        <w:rPr>
          <w:rFonts w:eastAsia="Calibri" w:cs="Times New Roman"/>
          <w:color w:val="000000"/>
          <w:lang w:val="en-US"/>
        </w:rPr>
        <w:t xml:space="preserve">. Whilst many of the object stories in OBP point </w:t>
      </w:r>
      <w:proofErr w:type="gramStart"/>
      <w:r w:rsidRPr="005344B4">
        <w:rPr>
          <w:rFonts w:eastAsia="Calibri" w:cs="Times New Roman"/>
          <w:color w:val="000000"/>
          <w:lang w:val="en-US"/>
        </w:rPr>
        <w:t>towards the violences</w:t>
      </w:r>
      <w:proofErr w:type="gramEnd"/>
      <w:r w:rsidRPr="005344B4">
        <w:rPr>
          <w:rFonts w:eastAsia="Calibri" w:cs="Times New Roman"/>
          <w:color w:val="000000"/>
          <w:lang w:val="en-US"/>
        </w:rPr>
        <w:t xml:space="preserve"> and </w:t>
      </w:r>
      <w:proofErr w:type="gramStart"/>
      <w:r w:rsidRPr="005344B4">
        <w:rPr>
          <w:rFonts w:eastAsia="Calibri" w:cs="Times New Roman"/>
          <w:color w:val="000000"/>
          <w:lang w:val="en-US"/>
        </w:rPr>
        <w:t>harms</w:t>
      </w:r>
      <w:proofErr w:type="gramEnd"/>
      <w:r w:rsidRPr="005344B4">
        <w:rPr>
          <w:rFonts w:eastAsia="Calibri" w:cs="Times New Roman"/>
          <w:color w:val="000000"/>
          <w:lang w:val="en-US"/>
        </w:rPr>
        <w:t xml:space="preserve"> committed in the name of colonial civilizing projects and the spread of extractive capitalism, this link is often inferred rather than directly referenced. Objects imbue stories with material affect, possessing their own capacity to affect awe, wonder and surprise </w:t>
      </w:r>
      <w:r w:rsidRPr="005344B4">
        <w:rPr>
          <w:rFonts w:eastAsia="Calibri" w:cs="Times New Roman"/>
          <w:color w:val="000000"/>
          <w:lang w:val="en-US"/>
        </w:rPr>
        <w:fldChar w:fldCharType="begin"/>
      </w:r>
      <w:r w:rsidR="00286350" w:rsidRPr="005344B4">
        <w:rPr>
          <w:rFonts w:eastAsia="Calibri" w:cs="Times New Roman"/>
          <w:color w:val="000000"/>
          <w:lang w:val="en-US"/>
        </w:rPr>
        <w:instrText xml:space="preserve"> ADDIN ZOTERO_ITEM CSL_CITATION {"citationID":"6EjXZ6KE","properties":{"formattedCitation":"(Stearn, 1998)","plainCitation":"(Stearn, 1998)","noteIndex":0},"citationItems":[{"id":2037,"uris":["http://zotero.org/users/6040264/items/R4B6BS27"],"itemData":{"id":2037,"type":"book","event-place":"London","ISBN":"978-0-565-09030-2","language":"eng","number-of-pages":"414","publisher":"Natural History Museum","publisher-place":"London","source":"K10plus ISBN","title":"The Natural History Museum at South Kensington: a history of the museum, 1753-1980","title-short":"The Natural History Museum at South Kensington","author":[{"family":"Stearn","given":"William T."}],"contributor":[{"family":"Natural History Museum","given":""}],"issued":{"date-parts":[["1998"]]}}}],"schema":"https://github.com/citation-style-language/schema/raw/master/csl-citation.json"} </w:instrText>
      </w:r>
      <w:r w:rsidRPr="005344B4">
        <w:rPr>
          <w:rFonts w:eastAsia="Calibri" w:cs="Times New Roman"/>
          <w:color w:val="000000"/>
          <w:lang w:val="en-US"/>
        </w:rPr>
        <w:fldChar w:fldCharType="separate"/>
      </w:r>
      <w:r w:rsidR="00286350" w:rsidRPr="005344B4">
        <w:rPr>
          <w:rFonts w:cs="Times New Roman"/>
        </w:rPr>
        <w:t xml:space="preserve">(Stearn, </w:t>
      </w:r>
      <w:r w:rsidR="00286350" w:rsidRPr="005344B4">
        <w:rPr>
          <w:rFonts w:cs="Times New Roman"/>
        </w:rPr>
        <w:lastRenderedPageBreak/>
        <w:t>1998)</w:t>
      </w:r>
      <w:r w:rsidRPr="005344B4">
        <w:rPr>
          <w:rFonts w:eastAsia="Calibri" w:cs="Times New Roman"/>
          <w:color w:val="000000"/>
          <w:lang w:val="en-US"/>
        </w:rPr>
        <w:fldChar w:fldCharType="end"/>
      </w:r>
      <w:r w:rsidRPr="005344B4">
        <w:rPr>
          <w:rFonts w:eastAsia="Calibri" w:cs="Times New Roman"/>
          <w:color w:val="000000"/>
          <w:lang w:val="en-US"/>
        </w:rPr>
        <w:t xml:space="preserve">, as well as to unsettle </w:t>
      </w:r>
      <w:r w:rsidRPr="005344B4">
        <w:rPr>
          <w:rFonts w:eastAsia="Calibri" w:cs="Times New Roman"/>
          <w:color w:val="000000"/>
          <w:lang w:val="en-US"/>
        </w:rPr>
        <w:fldChar w:fldCharType="begin"/>
      </w:r>
      <w:r w:rsidR="00286350" w:rsidRPr="005344B4">
        <w:rPr>
          <w:rFonts w:eastAsia="Calibri" w:cs="Times New Roman"/>
          <w:color w:val="000000"/>
          <w:lang w:val="en-US"/>
        </w:rPr>
        <w:instrText xml:space="preserve"> ADDIN ZOTERO_ITEM CSL_CITATION {"citationID":"ZheYDSpM","properties":{"formattedCitation":"(Patchett {\\i{}et al.}, 2012)","plainCitation":"(Patchett et al., 2012)","noteIndex":0},"citationItems":[{"id":2363,"uris":["http://zotero.org/users/6040264/items/WLWM5I86"],"itemData":{"id":2363,"type":"article-journal","container-title":"Antennae: The Journal of Nature in Visual Culture","issue":"20","page":"27-54","title":"Ruffling feathers: Exhibiting the monstruous geographies of the plumage trade","author":[{"family":"Patchett","given":"Merle"},{"family":"Foster","given":"Kate"},{"family":"Gomez","given":"Liz"},{"family":"Roe","given":"Andrea"}],"issued":{"date-parts":[["2012"]]}}}],"schema":"https://github.com/citation-style-language/schema/raw/master/csl-citation.json"} </w:instrText>
      </w:r>
      <w:r w:rsidRPr="005344B4">
        <w:rPr>
          <w:rFonts w:eastAsia="Calibri" w:cs="Times New Roman"/>
          <w:color w:val="000000"/>
          <w:lang w:val="en-US"/>
        </w:rPr>
        <w:fldChar w:fldCharType="separate"/>
      </w:r>
      <w:r w:rsidR="00286350" w:rsidRPr="005344B4">
        <w:rPr>
          <w:rFonts w:cs="Times New Roman"/>
        </w:rPr>
        <w:t xml:space="preserve">(Patchett </w:t>
      </w:r>
      <w:r w:rsidR="00286350" w:rsidRPr="005344B4">
        <w:rPr>
          <w:rFonts w:cs="Times New Roman"/>
          <w:i/>
          <w:iCs/>
        </w:rPr>
        <w:t>et al.</w:t>
      </w:r>
      <w:r w:rsidR="00286350" w:rsidRPr="005344B4">
        <w:rPr>
          <w:rFonts w:cs="Times New Roman"/>
        </w:rPr>
        <w:t>, 2012)</w:t>
      </w:r>
      <w:r w:rsidRPr="005344B4">
        <w:rPr>
          <w:rFonts w:eastAsia="Calibri" w:cs="Times New Roman"/>
          <w:color w:val="000000"/>
          <w:lang w:val="en-US"/>
        </w:rPr>
        <w:fldChar w:fldCharType="end"/>
      </w:r>
      <w:r w:rsidRPr="005344B4">
        <w:rPr>
          <w:rFonts w:eastAsia="Calibri" w:cs="Times New Roman"/>
          <w:color w:val="000000"/>
          <w:lang w:val="en-US"/>
        </w:rPr>
        <w:t xml:space="preserve">. Less well acknowledged is the pain or distress caused by museum displays and the uneven geometries of power which materialize through them </w:t>
      </w:r>
      <w:r w:rsidRPr="005344B4">
        <w:rPr>
          <w:rFonts w:eastAsia="Calibri" w:cs="Times New Roman"/>
          <w:color w:val="000000"/>
          <w:lang w:val="en-US"/>
        </w:rPr>
        <w:fldChar w:fldCharType="begin"/>
      </w:r>
      <w:r w:rsidR="00286350" w:rsidRPr="005344B4">
        <w:rPr>
          <w:rFonts w:eastAsia="Calibri" w:cs="Times New Roman"/>
          <w:color w:val="000000"/>
          <w:lang w:val="en-US"/>
        </w:rPr>
        <w:instrText xml:space="preserve"> ADDIN ZOTERO_ITEM CSL_CITATION {"citationID":"dUITqv3i","properties":{"formattedCitation":"(Tolia-Kelly, 2016)","plainCitation":"(Tolia-Kelly, 2016)","noteIndex":0},"citationItems":[{"id":706,"uris":["http://zotero.org/users/6040264/items/BQLHJYES"],"itemData":{"id":706,"type":"article-journal","abstract":"This article posits the value in considering the affective politics in the everyday space of the British Museum with a postcolonial lens. Based on research coll...","archive_location":"Sage UK: London, England","container-title":"Sociology","DOI":"10.1177/0038038516649554","language":"en","source":"journals.sagepub.com","title":"Feeling and Being at the (Postcolonial) Museum: Presencing the Affective Politics of ‘Race’ and Culture:","title-short":"Feeling and Being at the (Postcolonial) Museum","URL":"https://journals.sagepub.com/doi/10.1177/0038038516649554","author":[{"family":"Tolia-Kelly","given":"Divya P."}],"accessed":{"date-parts":[["2020",2,19]]},"issued":{"date-parts":[["2016",10,4]]}}}],"schema":"https://github.com/citation-style-language/schema/raw/master/csl-citation.json"} </w:instrText>
      </w:r>
      <w:r w:rsidRPr="005344B4">
        <w:rPr>
          <w:rFonts w:eastAsia="Calibri" w:cs="Times New Roman"/>
          <w:color w:val="000000"/>
          <w:lang w:val="en-US"/>
        </w:rPr>
        <w:fldChar w:fldCharType="separate"/>
      </w:r>
      <w:r w:rsidR="00286350" w:rsidRPr="005344B4">
        <w:rPr>
          <w:rFonts w:cs="Times New Roman"/>
        </w:rPr>
        <w:t>(Tolia-Kelly, 2016)</w:t>
      </w:r>
      <w:r w:rsidRPr="005344B4">
        <w:rPr>
          <w:rFonts w:eastAsia="Calibri" w:cs="Times New Roman"/>
          <w:color w:val="000000"/>
          <w:lang w:val="en-US"/>
        </w:rPr>
        <w:fldChar w:fldCharType="end"/>
      </w:r>
      <w:r w:rsidRPr="005344B4">
        <w:rPr>
          <w:rFonts w:eastAsia="Calibri" w:cs="Times New Roman"/>
          <w:color w:val="000000"/>
          <w:lang w:val="en-US"/>
        </w:rPr>
        <w:t xml:space="preserve">. For example, the failure to draw out the links between museum objects, colonialism and ecological crisis within the exhibition </w:t>
      </w:r>
      <w:r w:rsidRPr="005344B4">
        <w:rPr>
          <w:rFonts w:eastAsia="Calibri" w:cs="Times New Roman"/>
          <w:color w:val="000000"/>
          <w:lang w:val="en-US"/>
        </w:rPr>
        <w:fldChar w:fldCharType="begin"/>
      </w:r>
      <w:r w:rsidR="00286350" w:rsidRPr="005344B4">
        <w:rPr>
          <w:rFonts w:eastAsia="Calibri" w:cs="Times New Roman"/>
          <w:color w:val="000000"/>
          <w:lang w:val="en-US"/>
        </w:rPr>
        <w:instrText xml:space="preserve"> ADDIN ZOTERO_ITEM CSL_CITATION {"citationID":"JUQ2S0E8","properties":{"formattedCitation":"(Gladstone and Pearl, 2022)","plainCitation":"(Gladstone and Pearl, 2022)","noteIndex":0},"citationItems":[{"id":1461,"uris":["http://zotero.org/users/6040264/items/MFZCRPER"],"itemData":{"id":1461,"type":"article-journal","abstract":"Between August-December 2019, Bristol Museum &amp; Art Gallery covered 32 animals in its World Wildlife Gallery with transparent black veils, to highlight the global ecological crisis. Each veiled animal represented a species extinct or at high to extreme risk of extinction. The intervention, called Extinction Voices, responded to calls from local schoolchildren and the Intergovernmental Science-Policy Platform on Biodiversity and Ecosystem Services (IPBES) for transformative change in addressing this critical challenge. It gained international recognition, and generated conversation and action by visitors and the museum sector. This article explores the motivations and curatorial choices behind the intervention and how audiences responded. Its focus is a journey of critical reflection – on the intervention’s mainstream environmental framing, the institution’s colonial roots and their impact on its contemporary narratives. In turn, the article considers the possibilities that open exploration of silenced colonial histories brings for museums and the global ecological crisis.","container-title":"Museum and Society","DOI":"10.29311/mas.v20i1.3806","ISSN":"1479-8360","issue":"1","language":"en","license":"Copyright (c) 2022 Isla Gladstone, Persephone Pearl","note":"number: 1","page":"50-70","source":"journals.le.ac.uk","title":"Extinction Voices, Extinction Silences: Reflecting on a Decolonial Role for Natural History Exhibits in Promoting Thinking about Global Ecological Crisis, Using a Case Study from Bristol Museums","title-short":"Extinction Voices, Extinction Silences","volume":"20","author":[{"family":"Gladstone","given":"Isla"},{"family":"Pearl","given":"Persephone"}],"issued":{"date-parts":[["2022",6,27]]}}}],"schema":"https://github.com/citation-style-language/schema/raw/master/csl-citation.json"} </w:instrText>
      </w:r>
      <w:r w:rsidRPr="005344B4">
        <w:rPr>
          <w:rFonts w:eastAsia="Calibri" w:cs="Times New Roman"/>
          <w:color w:val="000000"/>
          <w:lang w:val="en-US"/>
        </w:rPr>
        <w:fldChar w:fldCharType="separate"/>
      </w:r>
      <w:r w:rsidR="00286350" w:rsidRPr="005344B4">
        <w:rPr>
          <w:rFonts w:cs="Times New Roman"/>
        </w:rPr>
        <w:t>(Gladstone and Pearl, 2022)</w:t>
      </w:r>
      <w:r w:rsidRPr="005344B4">
        <w:rPr>
          <w:rFonts w:eastAsia="Calibri" w:cs="Times New Roman"/>
          <w:color w:val="000000"/>
          <w:lang w:val="en-US"/>
        </w:rPr>
        <w:fldChar w:fldCharType="end"/>
      </w:r>
      <w:r w:rsidRPr="005344B4">
        <w:rPr>
          <w:rFonts w:eastAsia="Calibri" w:cs="Times New Roman"/>
          <w:color w:val="000000"/>
          <w:lang w:val="en-US"/>
        </w:rPr>
        <w:t xml:space="preserve"> and the lack of attention to uneven</w:t>
      </w:r>
      <w:r w:rsidRPr="005344B4">
        <w:rPr>
          <w:rFonts w:eastAsia="Calibri" w:cs="Times New Roman"/>
          <w:i/>
          <w:iCs/>
          <w:color w:val="000000"/>
          <w:lang w:val="en-US"/>
        </w:rPr>
        <w:t xml:space="preserve"> human</w:t>
      </w:r>
      <w:r w:rsidRPr="005344B4">
        <w:rPr>
          <w:rFonts w:eastAsia="Calibri" w:cs="Times New Roman"/>
          <w:color w:val="000000"/>
          <w:lang w:val="en-US"/>
        </w:rPr>
        <w:t xml:space="preserve"> suffering in the conjunctural histories that have resulted in widespread ecological breakdown. These limits and the geometries of power they reproduce are discussed further in </w:t>
      </w:r>
      <w:r w:rsidR="000E4261" w:rsidRPr="005344B4">
        <w:rPr>
          <w:rFonts w:eastAsia="Calibri" w:cs="Times New Roman"/>
          <w:color w:val="000000"/>
          <w:lang w:val="en-US"/>
        </w:rPr>
        <w:t xml:space="preserve">Section </w:t>
      </w:r>
      <w:r w:rsidR="006203FE" w:rsidRPr="005344B4">
        <w:rPr>
          <w:rFonts w:eastAsia="Calibri" w:cs="Times New Roman"/>
          <w:color w:val="000000"/>
          <w:lang w:val="en-US"/>
        </w:rPr>
        <w:t>4.6</w:t>
      </w:r>
      <w:r w:rsidR="000E4261" w:rsidRPr="005344B4">
        <w:rPr>
          <w:rFonts w:eastAsia="Calibri" w:cs="Times New Roman"/>
          <w:color w:val="000000"/>
          <w:lang w:val="en-US"/>
        </w:rPr>
        <w:t>.</w:t>
      </w:r>
      <w:r w:rsidRPr="005344B4">
        <w:rPr>
          <w:rFonts w:eastAsia="Calibri" w:cs="Times New Roman"/>
          <w:color w:val="000000"/>
          <w:lang w:val="en-US"/>
        </w:rPr>
        <w:t xml:space="preserve"> </w:t>
      </w:r>
    </w:p>
    <w:p w14:paraId="4ACE5E2C" w14:textId="6B085E5F" w:rsidR="00FB6A25" w:rsidRPr="005344B4" w:rsidRDefault="00065A7D" w:rsidP="009811B0">
      <w:pPr>
        <w:spacing w:line="480" w:lineRule="auto"/>
        <w:rPr>
          <w:rFonts w:cs="Times New Roman"/>
          <w:lang w:val="en-US"/>
        </w:rPr>
      </w:pPr>
      <w:r w:rsidRPr="005344B4">
        <w:rPr>
          <w:rFonts w:cs="Times New Roman"/>
          <w:lang w:val="en-US"/>
        </w:rPr>
        <w:t xml:space="preserve">How adults attune to and engage with children’s embodied sense-making in relation to narratives of ecological crisis and human agency matters to the possible worlds which adults and children bring about </w:t>
      </w:r>
      <w:r w:rsidRPr="005344B4">
        <w:rPr>
          <w:rFonts w:cs="Times New Roman"/>
          <w:i/>
          <w:iCs/>
          <w:lang w:val="en-US"/>
        </w:rPr>
        <w:t>together</w:t>
      </w:r>
      <w:r w:rsidRPr="005344B4">
        <w:rPr>
          <w:rFonts w:cs="Times New Roman"/>
          <w:lang w:val="en-US"/>
        </w:rPr>
        <w:t xml:space="preserve">. Fleeting encounters can be powerfully affective, even where this is not communicated verbally or is expressed as babble; attending to such encounters as sites of becoming in Anthropocene times </w:t>
      </w:r>
      <w:proofErr w:type="gramStart"/>
      <w:r w:rsidRPr="005344B4">
        <w:rPr>
          <w:rFonts w:cs="Times New Roman"/>
          <w:lang w:val="en-US"/>
        </w:rPr>
        <w:t>opens up</w:t>
      </w:r>
      <w:proofErr w:type="gramEnd"/>
      <w:r w:rsidRPr="005344B4">
        <w:rPr>
          <w:rFonts w:cs="Times New Roman"/>
          <w:lang w:val="en-US"/>
        </w:rPr>
        <w:t xml:space="preserve"> questions about the possibilities and limits of the </w:t>
      </w:r>
      <w:proofErr w:type="gramStart"/>
      <w:r w:rsidRPr="005344B4">
        <w:rPr>
          <w:rFonts w:cs="Times New Roman"/>
          <w:lang w:val="en-US"/>
        </w:rPr>
        <w:t>stories</w:t>
      </w:r>
      <w:proofErr w:type="gramEnd"/>
      <w:r w:rsidRPr="005344B4">
        <w:rPr>
          <w:rFonts w:cs="Times New Roman"/>
          <w:lang w:val="en-US"/>
        </w:rPr>
        <w:t xml:space="preserve"> we tell ourselves and each other. </w:t>
      </w:r>
      <w:r w:rsidR="00D65A7B" w:rsidRPr="005344B4">
        <w:rPr>
          <w:rFonts w:cs="Times New Roman"/>
          <w:lang w:val="en-US"/>
        </w:rPr>
        <w:t>Thinking about the</w:t>
      </w:r>
      <w:r w:rsidRPr="005344B4">
        <w:rPr>
          <w:rFonts w:cs="Times New Roman"/>
          <w:lang w:val="en-US"/>
        </w:rPr>
        <w:t xml:space="preserve"> ecological crisis through an intergenerational lens requires asking questions about how and where children are being governed as neoliberal environmental subjects, and how adults might </w:t>
      </w:r>
      <w:proofErr w:type="gramStart"/>
      <w:r w:rsidRPr="005344B4">
        <w:rPr>
          <w:rFonts w:cs="Times New Roman"/>
          <w:lang w:val="en-US"/>
        </w:rPr>
        <w:t>enter into</w:t>
      </w:r>
      <w:proofErr w:type="gramEnd"/>
      <w:r w:rsidRPr="005344B4">
        <w:rPr>
          <w:rFonts w:cs="Times New Roman"/>
          <w:lang w:val="en-US"/>
        </w:rPr>
        <w:t xml:space="preserve"> relations with children’s intrigue, curiosity and </w:t>
      </w:r>
      <w:proofErr w:type="gramStart"/>
      <w:r w:rsidRPr="005344B4">
        <w:rPr>
          <w:rFonts w:cs="Times New Roman"/>
          <w:lang w:val="en-US"/>
        </w:rPr>
        <w:t>unknowing</w:t>
      </w:r>
      <w:proofErr w:type="gramEnd"/>
      <w:r w:rsidRPr="005344B4">
        <w:rPr>
          <w:rFonts w:cs="Times New Roman"/>
          <w:lang w:val="en-US"/>
        </w:rPr>
        <w:t xml:space="preserve"> to expand </w:t>
      </w:r>
      <w:proofErr w:type="spellStart"/>
      <w:r w:rsidRPr="005344B4">
        <w:rPr>
          <w:rFonts w:cs="Times New Roman"/>
          <w:lang w:val="en-US"/>
        </w:rPr>
        <w:t>ethico</w:t>
      </w:r>
      <w:proofErr w:type="spellEnd"/>
      <w:r w:rsidRPr="005344B4">
        <w:rPr>
          <w:rFonts w:cs="Times New Roman"/>
          <w:lang w:val="en-US"/>
        </w:rPr>
        <w:t>-political modes of response.</w:t>
      </w:r>
    </w:p>
    <w:p w14:paraId="5E1E752E" w14:textId="0EA99D3B" w:rsidR="00705264" w:rsidRPr="005344B4" w:rsidRDefault="00705264" w:rsidP="00901009">
      <w:pPr>
        <w:pStyle w:val="Heading3"/>
      </w:pPr>
      <w:bookmarkStart w:id="79" w:name="_Toc213581800"/>
      <w:r w:rsidRPr="005344B4">
        <w:t>4.2.</w:t>
      </w:r>
      <w:r w:rsidR="00FB3F48" w:rsidRPr="005344B4">
        <w:t>2</w:t>
      </w:r>
      <w:r w:rsidRPr="005344B4">
        <w:t xml:space="preserve"> </w:t>
      </w:r>
      <w:r w:rsidR="00647F9B" w:rsidRPr="005344B4">
        <w:t>Making sense of monstrous assemblages</w:t>
      </w:r>
      <w:bookmarkEnd w:id="79"/>
    </w:p>
    <w:p w14:paraId="3ECE7E99" w14:textId="661DFE28" w:rsidR="00E92519" w:rsidRPr="005344B4" w:rsidRDefault="00065A7D" w:rsidP="00047ED6">
      <w:pPr>
        <w:spacing w:line="480" w:lineRule="auto"/>
        <w:rPr>
          <w:rFonts w:cs="Times New Roman"/>
          <w:lang w:val="en-US"/>
        </w:rPr>
      </w:pPr>
      <w:r w:rsidRPr="005344B4">
        <w:rPr>
          <w:rFonts w:cs="Times New Roman"/>
          <w:lang w:val="en-US"/>
        </w:rPr>
        <w:t xml:space="preserve">Like many other families, my daughter and I visited the dinosaur gallery before looking around Our Broken Planet together. She was so excited to see the dinosaurs that by the time we got to OBP her energy was already </w:t>
      </w:r>
      <w:r w:rsidR="00D65A7B" w:rsidRPr="005344B4">
        <w:rPr>
          <w:rFonts w:cs="Times New Roman"/>
          <w:lang w:val="en-US"/>
        </w:rPr>
        <w:t>waning,</w:t>
      </w:r>
      <w:r w:rsidRPr="005344B4">
        <w:rPr>
          <w:rFonts w:cs="Times New Roman"/>
          <w:lang w:val="en-US"/>
        </w:rPr>
        <w:t xml:space="preserve"> and she flopped down on the floor rolling around in protest. She was tired, it was another hot day in </w:t>
      </w:r>
      <w:r w:rsidR="00D65A7B" w:rsidRPr="005344B4">
        <w:rPr>
          <w:rFonts w:cs="Times New Roman"/>
          <w:lang w:val="en-US"/>
        </w:rPr>
        <w:t>London,</w:t>
      </w:r>
      <w:r w:rsidRPr="005344B4">
        <w:rPr>
          <w:rFonts w:cs="Times New Roman"/>
          <w:lang w:val="en-US"/>
        </w:rPr>
        <w:t xml:space="preserve"> and the heat was getting to us both. I wondered what we would get out of the visit, whether she was perhaps too young to really understand. I tried to let her take the lead. She liked watching the short </w:t>
      </w:r>
      <w:r w:rsidR="00D65A7B" w:rsidRPr="005344B4">
        <w:rPr>
          <w:rFonts w:cs="Times New Roman"/>
          <w:lang w:val="en-US"/>
        </w:rPr>
        <w:t>films and</w:t>
      </w:r>
      <w:r w:rsidRPr="005344B4">
        <w:rPr>
          <w:rFonts w:cs="Times New Roman"/>
          <w:lang w:val="en-US"/>
        </w:rPr>
        <w:t xml:space="preserve"> would have watched them endlessly loop on repeat if I hadn’t moved her. She flitted from one object to the next, not really giving me time to explain their significance, yelling ‘Stickers!’ when she spotted the activity area, running off to collect as many as she could. Our visit felt disappointingly short, although longer than the average family at around 20 minutes.</w:t>
      </w:r>
    </w:p>
    <w:p w14:paraId="5D85B4CA" w14:textId="03FC632A" w:rsidR="00065A7D" w:rsidRPr="005344B4" w:rsidRDefault="00065A7D" w:rsidP="009811B0">
      <w:pPr>
        <w:spacing w:line="480" w:lineRule="auto"/>
        <w:rPr>
          <w:rFonts w:cs="Times New Roman"/>
          <w:lang w:val="en-US"/>
        </w:rPr>
      </w:pPr>
      <w:r w:rsidRPr="005344B4">
        <w:rPr>
          <w:rFonts w:cs="Times New Roman"/>
          <w:lang w:val="en-US"/>
        </w:rPr>
        <w:t xml:space="preserve">Yet a week later, we were having dinner as a family, apropos of nothing she </w:t>
      </w:r>
      <w:r w:rsidR="00D65A7B" w:rsidRPr="005344B4">
        <w:rPr>
          <w:rFonts w:cs="Times New Roman"/>
          <w:lang w:val="en-US"/>
        </w:rPr>
        <w:t>began.</w:t>
      </w:r>
    </w:p>
    <w:p w14:paraId="6D75870A" w14:textId="338788F1" w:rsidR="00065A7D" w:rsidRPr="00CE32BD" w:rsidRDefault="00065A7D" w:rsidP="00CE32BD">
      <w:pPr>
        <w:spacing w:line="480" w:lineRule="auto"/>
        <w:ind w:left="720"/>
        <w:rPr>
          <w:rFonts w:cs="Times New Roman"/>
          <w:i/>
          <w:iCs/>
          <w:lang w:val="en-US"/>
        </w:rPr>
      </w:pPr>
      <w:r w:rsidRPr="00CE32BD">
        <w:rPr>
          <w:rFonts w:cs="Times New Roman"/>
          <w:i/>
          <w:iCs/>
          <w:lang w:val="en-US"/>
        </w:rPr>
        <w:lastRenderedPageBreak/>
        <w:t xml:space="preserve">Daddy, did you know that crabs eat too much </w:t>
      </w:r>
      <w:r w:rsidR="00D65A7B" w:rsidRPr="00CE32BD">
        <w:rPr>
          <w:rFonts w:cs="Times New Roman"/>
          <w:i/>
          <w:iCs/>
          <w:lang w:val="en-US"/>
        </w:rPr>
        <w:t>plastic,</w:t>
      </w:r>
      <w:r w:rsidRPr="00CE32BD">
        <w:rPr>
          <w:rFonts w:cs="Times New Roman"/>
          <w:i/>
          <w:iCs/>
          <w:lang w:val="en-US"/>
        </w:rPr>
        <w:t xml:space="preserve"> and scientists </w:t>
      </w:r>
      <w:proofErr w:type="gramStart"/>
      <w:r w:rsidRPr="00CE32BD">
        <w:rPr>
          <w:rFonts w:cs="Times New Roman"/>
          <w:i/>
          <w:iCs/>
          <w:lang w:val="en-US"/>
        </w:rPr>
        <w:t>have to</w:t>
      </w:r>
      <w:proofErr w:type="gramEnd"/>
      <w:r w:rsidRPr="00CE32BD">
        <w:rPr>
          <w:rFonts w:cs="Times New Roman"/>
          <w:i/>
          <w:iCs/>
          <w:lang w:val="en-US"/>
        </w:rPr>
        <w:t xml:space="preserve"> take them apart?</w:t>
      </w:r>
    </w:p>
    <w:p w14:paraId="6E72CF32" w14:textId="258711F0" w:rsidR="00772030" w:rsidRPr="005344B4" w:rsidRDefault="00065A7D" w:rsidP="00047ED6">
      <w:pPr>
        <w:spacing w:line="480" w:lineRule="auto"/>
        <w:rPr>
          <w:rFonts w:cs="Times New Roman"/>
          <w:lang w:val="en-US"/>
        </w:rPr>
      </w:pPr>
      <w:r w:rsidRPr="005344B4">
        <w:rPr>
          <w:rFonts w:cs="Times New Roman"/>
          <w:lang w:val="en-US"/>
        </w:rPr>
        <w:t xml:space="preserve">She was referring to one of the films in OBP which features a ‘Museum scientist’ dissecting a crab before showing the camera a show a ball of over </w:t>
      </w:r>
      <w:r w:rsidR="00CE32BD" w:rsidRPr="005344B4">
        <w:rPr>
          <w:rFonts w:cs="Times New Roman"/>
          <w:lang w:val="en-US"/>
        </w:rPr>
        <w:t>one hundred</w:t>
      </w:r>
      <w:r w:rsidRPr="005344B4">
        <w:rPr>
          <w:rFonts w:cs="Times New Roman"/>
          <w:lang w:val="en-US"/>
        </w:rPr>
        <w:t xml:space="preserve"> plastic fragments removed from its stomach. It stages a conversation between biologist Alex McGoran and youth activist Melati Wijsen of Bye </w:t>
      </w:r>
      <w:proofErr w:type="spellStart"/>
      <w:r w:rsidRPr="005344B4">
        <w:rPr>
          <w:rFonts w:cs="Times New Roman"/>
          <w:lang w:val="en-US"/>
        </w:rPr>
        <w:t>Bye</w:t>
      </w:r>
      <w:proofErr w:type="spellEnd"/>
      <w:r w:rsidRPr="005344B4">
        <w:rPr>
          <w:rFonts w:cs="Times New Roman"/>
          <w:lang w:val="en-US"/>
        </w:rPr>
        <w:t xml:space="preserve"> Plastic Bags discussing the negative impact of plastic pollution on human and non-human biology, ecosystems and landscapes. I tried to explain to my daughter that the biologist was studying the impact of plastic pollution, and we had a conversation about reducing the </w:t>
      </w:r>
      <w:r w:rsidR="00CE32BD" w:rsidRPr="005344B4">
        <w:rPr>
          <w:rFonts w:cs="Times New Roman"/>
          <w:lang w:val="en-US"/>
        </w:rPr>
        <w:t>amount of plastic</w:t>
      </w:r>
      <w:r w:rsidRPr="005344B4">
        <w:rPr>
          <w:rFonts w:cs="Times New Roman"/>
          <w:lang w:val="en-US"/>
        </w:rPr>
        <w:t xml:space="preserve"> we use because it lasts a very long time.</w:t>
      </w:r>
      <w:r w:rsidR="0059215F" w:rsidRPr="005344B4">
        <w:rPr>
          <w:rFonts w:cs="Times New Roman"/>
          <w:lang w:val="en-US"/>
        </w:rPr>
        <w:t xml:space="preserve"> </w:t>
      </w:r>
      <w:r w:rsidR="00F44F89" w:rsidRPr="005344B4">
        <w:rPr>
          <w:rFonts w:cs="Times New Roman"/>
          <w:lang w:val="en-US"/>
        </w:rPr>
        <w:t>But what had sta</w:t>
      </w:r>
      <w:r w:rsidR="00622D8A" w:rsidRPr="005344B4">
        <w:rPr>
          <w:rFonts w:cs="Times New Roman"/>
          <w:lang w:val="en-US"/>
        </w:rPr>
        <w:t xml:space="preserve">yed with her was the image of the crab </w:t>
      </w:r>
      <w:r w:rsidR="00F44F89" w:rsidRPr="005344B4">
        <w:rPr>
          <w:rFonts w:cs="Times New Roman"/>
          <w:lang w:val="en-US"/>
        </w:rPr>
        <w:t>being dissected and disassembled by a scientist</w:t>
      </w:r>
      <w:r w:rsidR="00DB6289" w:rsidRPr="005344B4">
        <w:rPr>
          <w:rFonts w:cs="Times New Roman"/>
          <w:lang w:val="en-US"/>
        </w:rPr>
        <w:t>,</w:t>
      </w:r>
      <w:r w:rsidR="00622D8A" w:rsidRPr="005344B4">
        <w:rPr>
          <w:rFonts w:cs="Times New Roman"/>
          <w:lang w:val="en-US"/>
        </w:rPr>
        <w:t xml:space="preserve"> rendering</w:t>
      </w:r>
      <w:r w:rsidR="001E3BEA" w:rsidRPr="005344B4">
        <w:rPr>
          <w:rFonts w:cs="Times New Roman"/>
          <w:lang w:val="en-US"/>
        </w:rPr>
        <w:t xml:space="preserve"> visible</w:t>
      </w:r>
      <w:r w:rsidR="00622D8A" w:rsidRPr="005344B4">
        <w:rPr>
          <w:rFonts w:cs="Times New Roman"/>
          <w:lang w:val="en-US"/>
        </w:rPr>
        <w:t xml:space="preserve"> a monstrous human-crab-plastic assemblage.</w:t>
      </w:r>
      <w:r w:rsidRPr="005344B4">
        <w:rPr>
          <w:rFonts w:cs="Times New Roman"/>
          <w:lang w:val="en-US"/>
        </w:rPr>
        <w:t xml:space="preserve"> A few weeks later, walking by the River Wear, we came to an accumulation of debris, litter and branches gathered below a weir.  ‘That’s the saddest thing I’ve ever seen!’ she exclaimed. ‘Those crabs have eaten plastic, now they have to be killed!’. ‘That’s why we need to use less </w:t>
      </w:r>
      <w:r w:rsidR="00217E2D" w:rsidRPr="005344B4">
        <w:rPr>
          <w:rFonts w:cs="Times New Roman"/>
          <w:lang w:val="en-US"/>
        </w:rPr>
        <w:t>plastic and</w:t>
      </w:r>
      <w:r w:rsidRPr="005344B4">
        <w:rPr>
          <w:rFonts w:cs="Times New Roman"/>
          <w:lang w:val="en-US"/>
        </w:rPr>
        <w:t xml:space="preserve"> be careful of the way we dispose of our </w:t>
      </w:r>
      <w:proofErr w:type="gramStart"/>
      <w:r w:rsidRPr="005344B4">
        <w:rPr>
          <w:rFonts w:cs="Times New Roman"/>
          <w:lang w:val="en-US"/>
        </w:rPr>
        <w:t>plastic,</w:t>
      </w:r>
      <w:proofErr w:type="gramEnd"/>
      <w:r w:rsidRPr="005344B4">
        <w:rPr>
          <w:rFonts w:cs="Times New Roman"/>
          <w:lang w:val="en-US"/>
        </w:rPr>
        <w:t xml:space="preserve"> we need to use less and recycle what we do use. We certainly mustn’t throw it into the river and the sea’. My explanation feels woefully inadequate, overly simplistic. ‘Yes’ She </w:t>
      </w:r>
      <w:r w:rsidR="00217E2D" w:rsidRPr="005344B4">
        <w:rPr>
          <w:rFonts w:cs="Times New Roman"/>
          <w:lang w:val="en-US"/>
        </w:rPr>
        <w:t>replies,</w:t>
      </w:r>
      <w:r w:rsidRPr="005344B4">
        <w:rPr>
          <w:rFonts w:cs="Times New Roman"/>
          <w:lang w:val="en-US"/>
        </w:rPr>
        <w:t xml:space="preserve"> then her attention is caught by something else.</w:t>
      </w:r>
      <w:r w:rsidR="00772030" w:rsidRPr="005344B4">
        <w:rPr>
          <w:rFonts w:cs="Times New Roman"/>
          <w:noProof/>
          <w:lang w:val="en-US"/>
        </w:rPr>
        <w:t xml:space="preserve"> </w:t>
      </w:r>
    </w:p>
    <w:p w14:paraId="0587C221" w14:textId="4323BE64" w:rsidR="00065A7D" w:rsidRPr="005344B4" w:rsidRDefault="00065A7D" w:rsidP="009811B0">
      <w:pPr>
        <w:spacing w:line="480" w:lineRule="auto"/>
        <w:rPr>
          <w:rFonts w:cs="Times New Roman"/>
          <w:lang w:val="en-US"/>
        </w:rPr>
      </w:pPr>
      <w:r w:rsidRPr="005344B4">
        <w:rPr>
          <w:rFonts w:cs="Times New Roman"/>
          <w:lang w:val="en-US"/>
        </w:rPr>
        <w:t xml:space="preserve"> Of course, there were no crabs in the River Wear, or at least none that we could see</w:t>
      </w:r>
      <w:r w:rsidR="00D17B34" w:rsidRPr="005344B4">
        <w:rPr>
          <w:rFonts w:cs="Times New Roman"/>
          <w:lang w:val="en-US"/>
        </w:rPr>
        <w:t xml:space="preserve"> </w:t>
      </w:r>
      <w:r w:rsidRPr="005344B4">
        <w:rPr>
          <w:rFonts w:cs="Times New Roman"/>
          <w:lang w:val="en-US"/>
        </w:rPr>
        <w:t xml:space="preserve">and her interjection completely out of context could have seemed nonsensical, what Sevasti Nolas describes as children’s babble </w:t>
      </w:r>
      <w:r w:rsidRPr="005344B4">
        <w:rPr>
          <w:rFonts w:cs="Times New Roman"/>
          <w:lang w:val="en-US"/>
        </w:rPr>
        <w:fldChar w:fldCharType="begin"/>
      </w:r>
      <w:r w:rsidR="00286350" w:rsidRPr="005344B4">
        <w:rPr>
          <w:rFonts w:cs="Times New Roman"/>
          <w:lang w:val="en-US"/>
        </w:rPr>
        <w:instrText xml:space="preserve"> ADDIN ZOTERO_ITEM CSL_CITATION {"citationID":"4ySYNzft","properties":{"formattedCitation":"(Nolas, 2021)","plainCitation":"(Nolas, 2021)","noteIndex":0},"citationItems":[{"id":1364,"uris":["http://zotero.org/users/6040264/items/ILGGCRXI"],"itemData":{"id":1364,"type":"article-journal","abstract":"The essay reflects on the children’s environmental movement from the perspective of cultural theory, as well as the authors’ own and others’ research on children’s encounters, experiences and engagement in public life. The concepts of political knowingness, childhood publics, and listening publics are evoked to think through the surprise that the children’s environmental movement generated in the public sphere. The idiom is positioned as an audience ‘hearing aid’ for turning babbling into political messages. In so doing we find that the messages from the children’s environmental movement are not out of place in the current humanities and social sciences literatures on the Anthropocene.","container-title":"Children's Geographies","DOI":"10.1080/14733285.2021.1906405","ISSN":"1473-3285","issue":"3","note":"publisher: Routledge\n_eprint: https://doi.org/10.1080/14733285.2021.1906405","page":"324-331","source":"Taylor and Francis+NEJM","title":"Childhood publics in search of an audience: reflections on the children’s environmental movement","title-short":"Childhood publics in search of an audience","volume":"19","author":[{"family":"Nolas","given":"Sevasti-Melissa"}],"issued":{"date-parts":[["2021",5,4]]}}}],"schema":"https://github.com/citation-style-language/schema/raw/master/csl-citation.json"} </w:instrText>
      </w:r>
      <w:r w:rsidRPr="005344B4">
        <w:rPr>
          <w:rFonts w:cs="Times New Roman"/>
          <w:lang w:val="en-US"/>
        </w:rPr>
        <w:fldChar w:fldCharType="separate"/>
      </w:r>
      <w:r w:rsidR="00286350" w:rsidRPr="005344B4">
        <w:rPr>
          <w:rFonts w:cs="Times New Roman"/>
        </w:rPr>
        <w:t>(Nolas, 2021)</w:t>
      </w:r>
      <w:r w:rsidRPr="005344B4">
        <w:rPr>
          <w:rFonts w:cs="Times New Roman"/>
          <w:lang w:val="en-US"/>
        </w:rPr>
        <w:fldChar w:fldCharType="end"/>
      </w:r>
      <w:r w:rsidRPr="005344B4">
        <w:rPr>
          <w:rFonts w:cs="Times New Roman"/>
          <w:lang w:val="en-US"/>
        </w:rPr>
        <w:t xml:space="preserve">. </w:t>
      </w:r>
      <w:proofErr w:type="spellStart"/>
      <w:r w:rsidRPr="005344B4">
        <w:rPr>
          <w:rFonts w:cs="Times New Roman"/>
          <w:lang w:val="en-US"/>
        </w:rPr>
        <w:t>Nolas</w:t>
      </w:r>
      <w:proofErr w:type="spellEnd"/>
      <w:r w:rsidRPr="005344B4">
        <w:rPr>
          <w:rFonts w:cs="Times New Roman"/>
          <w:lang w:val="en-US"/>
        </w:rPr>
        <w:t xml:space="preserve"> argues that children’s political knowingness is largely idiomatic, </w:t>
      </w:r>
    </w:p>
    <w:p w14:paraId="442F2DED" w14:textId="20031C9B" w:rsidR="00065A7D" w:rsidRPr="005344B4" w:rsidRDefault="00065A7D" w:rsidP="009811B0">
      <w:pPr>
        <w:spacing w:line="480" w:lineRule="auto"/>
        <w:rPr>
          <w:rFonts w:cs="Times New Roman"/>
          <w:i/>
          <w:iCs/>
          <w:lang w:val="en-US"/>
        </w:rPr>
      </w:pPr>
      <w:r w:rsidRPr="005344B4">
        <w:rPr>
          <w:rFonts w:cs="Times New Roman"/>
          <w:lang w:val="en-US"/>
        </w:rPr>
        <w:t xml:space="preserve"> ‘</w:t>
      </w:r>
      <w:proofErr w:type="gramStart"/>
      <w:r w:rsidRPr="005344B4">
        <w:rPr>
          <w:rFonts w:cs="Times New Roman"/>
          <w:i/>
          <w:iCs/>
          <w:lang w:val="en-US"/>
        </w:rPr>
        <w:t>it</w:t>
      </w:r>
      <w:proofErr w:type="gramEnd"/>
      <w:r w:rsidRPr="005344B4">
        <w:rPr>
          <w:rFonts w:cs="Times New Roman"/>
          <w:i/>
          <w:iCs/>
          <w:lang w:val="en-US"/>
        </w:rPr>
        <w:t xml:space="preserve"> commands </w:t>
      </w:r>
      <w:proofErr w:type="gramStart"/>
      <w:r w:rsidRPr="005344B4">
        <w:rPr>
          <w:rFonts w:cs="Times New Roman"/>
          <w:i/>
          <w:iCs/>
          <w:lang w:val="en-US"/>
        </w:rPr>
        <w:t>an attention</w:t>
      </w:r>
      <w:proofErr w:type="gramEnd"/>
      <w:r w:rsidRPr="005344B4">
        <w:rPr>
          <w:rFonts w:cs="Times New Roman"/>
          <w:i/>
          <w:iCs/>
          <w:lang w:val="en-US"/>
        </w:rPr>
        <w:t xml:space="preserve"> to the embodied and experiential dimensions of meaning-making, the registers of stories, gestures, gazes, moves, and </w:t>
      </w:r>
      <w:proofErr w:type="spellStart"/>
      <w:r w:rsidRPr="005344B4">
        <w:rPr>
          <w:rFonts w:cs="Times New Roman"/>
          <w:i/>
          <w:iCs/>
          <w:lang w:val="en-US"/>
        </w:rPr>
        <w:t>affects</w:t>
      </w:r>
      <w:proofErr w:type="spellEnd"/>
      <w:r w:rsidRPr="005344B4">
        <w:rPr>
          <w:rFonts w:cs="Times New Roman"/>
          <w:i/>
          <w:iCs/>
          <w:lang w:val="en-US"/>
        </w:rPr>
        <w:t xml:space="preserve"> of children’s communication. It is a register of knowing that can be easy to miss and dismiss on a one-to-one or small group level’ (2021, p.326)</w:t>
      </w:r>
    </w:p>
    <w:p w14:paraId="6101B0F1" w14:textId="326D2506" w:rsidR="00065A7D" w:rsidRPr="005344B4" w:rsidRDefault="000040CD" w:rsidP="009811B0">
      <w:pPr>
        <w:spacing w:line="480" w:lineRule="auto"/>
        <w:rPr>
          <w:rFonts w:cs="Times New Roman"/>
          <w:lang w:val="en-US"/>
        </w:rPr>
      </w:pPr>
      <w:r>
        <w:rPr>
          <w:rFonts w:cs="Times New Roman"/>
          <w:noProof/>
          <w:lang w:val="en-US"/>
        </w:rPr>
        <w:lastRenderedPageBreak/>
        <mc:AlternateContent>
          <mc:Choice Requires="wpg">
            <w:drawing>
              <wp:anchor distT="0" distB="0" distL="114300" distR="114300" simplePos="0" relativeHeight="251649536" behindDoc="0" locked="0" layoutInCell="1" allowOverlap="1" wp14:anchorId="74C85294" wp14:editId="36DFFA1E">
                <wp:simplePos x="0" y="0"/>
                <wp:positionH relativeFrom="margin">
                  <wp:align>center</wp:align>
                </wp:positionH>
                <wp:positionV relativeFrom="paragraph">
                  <wp:posOffset>1649095</wp:posOffset>
                </wp:positionV>
                <wp:extent cx="4562475" cy="6387465"/>
                <wp:effectExtent l="0" t="0" r="9525" b="0"/>
                <wp:wrapTopAndBottom/>
                <wp:docPr id="1165981365" name="Group 42"/>
                <wp:cNvGraphicFramePr/>
                <a:graphic xmlns:a="http://schemas.openxmlformats.org/drawingml/2006/main">
                  <a:graphicData uri="http://schemas.microsoft.com/office/word/2010/wordprocessingGroup">
                    <wpg:wgp>
                      <wpg:cNvGrpSpPr/>
                      <wpg:grpSpPr>
                        <a:xfrm>
                          <a:off x="0" y="0"/>
                          <a:ext cx="4562475" cy="6387465"/>
                          <a:chOff x="0" y="0"/>
                          <a:chExt cx="4562475" cy="6387465"/>
                        </a:xfrm>
                      </wpg:grpSpPr>
                      <pic:pic xmlns:pic="http://schemas.openxmlformats.org/drawingml/2006/picture">
                        <pic:nvPicPr>
                          <pic:cNvPr id="1092024039" name="Picture 4" descr="A fish net with various objects on it&#10;&#10;AI-generated content may be incorrect."/>
                          <pic:cNvPicPr>
                            <a:picLocks noChangeAspect="1"/>
                          </pic:cNvPicPr>
                        </pic:nvPicPr>
                        <pic:blipFill rotWithShape="1">
                          <a:blip r:embed="rId16" cstate="print">
                            <a:extLst>
                              <a:ext uri="{28A0092B-C50C-407E-A947-70E740481C1C}">
                                <a14:useLocalDpi xmlns:a14="http://schemas.microsoft.com/office/drawing/2010/main" val="0"/>
                              </a:ext>
                            </a:extLst>
                          </a:blip>
                          <a:srcRect t="1" b="1661"/>
                          <a:stretch>
                            <a:fillRect/>
                          </a:stretch>
                        </pic:blipFill>
                        <pic:spPr bwMode="auto">
                          <a:xfrm>
                            <a:off x="0" y="0"/>
                            <a:ext cx="4562475" cy="5982335"/>
                          </a:xfrm>
                          <a:prstGeom prst="rect">
                            <a:avLst/>
                          </a:prstGeom>
                          <a:ln>
                            <a:noFill/>
                          </a:ln>
                          <a:extLst>
                            <a:ext uri="{53640926-AAD7-44D8-BBD7-CCE9431645EC}">
                              <a14:shadowObscured xmlns:a14="http://schemas.microsoft.com/office/drawing/2010/main"/>
                            </a:ext>
                          </a:extLst>
                        </pic:spPr>
                      </pic:pic>
                      <wps:wsp>
                        <wps:cNvPr id="739775307" name="Text Box 1"/>
                        <wps:cNvSpPr txBox="1"/>
                        <wps:spPr>
                          <a:xfrm>
                            <a:off x="0" y="5867400"/>
                            <a:ext cx="4562475" cy="520065"/>
                          </a:xfrm>
                          <a:prstGeom prst="rect">
                            <a:avLst/>
                          </a:prstGeom>
                          <a:solidFill>
                            <a:prstClr val="white"/>
                          </a:solidFill>
                          <a:ln>
                            <a:noFill/>
                          </a:ln>
                        </wps:spPr>
                        <wps:txbx>
                          <w:txbxContent>
                            <w:p w14:paraId="61375500" w14:textId="137E93A7" w:rsidR="008A3912" w:rsidRPr="009665BC" w:rsidRDefault="008A3912" w:rsidP="00E407F9">
                              <w:pPr>
                                <w:pStyle w:val="Style3"/>
                                <w:rPr>
                                  <w:rFonts w:eastAsiaTheme="minorHAnsi"/>
                                  <w:sz w:val="22"/>
                                  <w:lang w:val="en-US"/>
                                </w:rPr>
                              </w:pPr>
                              <w:bookmarkStart w:id="80" w:name="_Toc212374657"/>
                              <w:r>
                                <w:t xml:space="preserve">Figure </w:t>
                              </w:r>
                              <w:r>
                                <w:fldChar w:fldCharType="begin"/>
                              </w:r>
                              <w:r>
                                <w:instrText xml:space="preserve"> SEQ Figure \* ARABIC </w:instrText>
                              </w:r>
                              <w:r>
                                <w:fldChar w:fldCharType="separate"/>
                              </w:r>
                              <w:r w:rsidR="009C387C">
                                <w:rPr>
                                  <w:noProof/>
                                </w:rPr>
                                <w:t>7</w:t>
                              </w:r>
                              <w:r>
                                <w:fldChar w:fldCharType="end"/>
                              </w:r>
                              <w:r>
                                <w:t xml:space="preserve"> Fishing net and collection of plastic and other waste items exhibited alongside a film about the problem of plastic pollution for waterways and ecosystems at Our Broken Planet</w:t>
                              </w:r>
                              <w:r>
                                <w:rPr>
                                  <w:noProof/>
                                </w:rPr>
                                <w:t>. Photo: Author's Own</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C85294" id="Group 42" o:spid="_x0000_s1029" style="position:absolute;left:0;text-align:left;margin-left:0;margin-top:129.85pt;width:359.25pt;height:502.95pt;z-index:251649536;mso-position-horizontal:center;mso-position-horizontal-relative:margin" coordsize="45624,6387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0" type="#_x0000_t75" alt="A fish net with various objects on it&#10;&#10;AI-generated content may be incorrect." style="position:absolute;width:45624;height:598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">
                  <v:imagedata r:id="rId22" o:title="A fish net with various objects on it&#10;&#10;AI-generated content may be incorrect" croptop="1f" cropbottom="1089f"/>
                </v:shape>
                <v:shape id="_x0000_s1031" type="#_x0000_t202" style="position:absolute;top:58674;width:45624;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" stroked="f">
                  <v:textbox style="mso-fit-shape-to-text:t" inset="0,0,0,0">
                    <w:txbxContent>
                      <w:p w14:paraId="61375500" w14:textId="137E93A7" w:rsidR="008A3912" w:rsidRPr="009665BC" w:rsidRDefault="008A3912" w:rsidP="00E407F9">
                        <w:pPr>
                          <w:pStyle w:val="Style3"/>
                          <w:rPr>
                            <w:rFonts w:eastAsiaTheme="minorHAnsi"/>
                            <w:sz w:val="22"/>
                            <w:lang w:val="en-US"/>
                          </w:rPr>
                        </w:pPr>
                        <w:bookmarkStart w:id="353" w:name="_Toc212374657"/>
                        <w:r>
                          <w:t xml:space="preserve">Figure </w:t>
                        </w:r>
                        <w:r>
                          <w:fldChar w:fldCharType="begin"/>
                        </w:r>
                        <w:r>
                          <w:instrText xml:space="preserve"> SEQ Figure \* ARABIC </w:instrText>
                        </w:r>
                        <w:r>
                          <w:fldChar w:fldCharType="separate"/>
                        </w:r>
                        <w:r w:rsidR="009C387C">
                          <w:rPr>
                            <w:noProof/>
                          </w:rPr>
                          <w:t>7</w:t>
                        </w:r>
                        <w:r>
                          <w:fldChar w:fldCharType="end"/>
                        </w:r>
                        <w:r>
                          <w:t xml:space="preserve"> Fishing net and collection of plastic and other waste items exhibited alongside a film about the problem of plastic pollution for waterways and ecosystems at Our Broken Planet</w:t>
                        </w:r>
                        <w:r>
                          <w:rPr>
                            <w:noProof/>
                          </w:rPr>
                          <w:t>. Photo: Author's Own</w:t>
                        </w:r>
                        <w:bookmarkEnd w:id="353"/>
                      </w:p>
                    </w:txbxContent>
                  </v:textbox>
                </v:shape>
                <w10:wrap type="topAndBottom" anchorx="margin"/>
              </v:group>
            </w:pict>
          </mc:Fallback>
        </mc:AlternateContent>
      </w:r>
      <w:r w:rsidR="00065A7D" w:rsidRPr="005344B4">
        <w:rPr>
          <w:rFonts w:cs="Times New Roman"/>
          <w:lang w:val="en-US"/>
        </w:rPr>
        <w:t xml:space="preserve">The sounds associated with children, ‘the shouting, </w:t>
      </w:r>
      <w:proofErr w:type="gramStart"/>
      <w:r w:rsidR="00065A7D" w:rsidRPr="005344B4">
        <w:rPr>
          <w:rFonts w:cs="Times New Roman"/>
          <w:lang w:val="en-US"/>
        </w:rPr>
        <w:t>the chatter</w:t>
      </w:r>
      <w:proofErr w:type="gramEnd"/>
      <w:r w:rsidR="00065A7D" w:rsidRPr="005344B4">
        <w:rPr>
          <w:rFonts w:cs="Times New Roman"/>
          <w:lang w:val="en-US"/>
        </w:rPr>
        <w:t xml:space="preserve">, </w:t>
      </w:r>
      <w:proofErr w:type="gramStart"/>
      <w:r w:rsidR="00065A7D" w:rsidRPr="005344B4">
        <w:rPr>
          <w:rFonts w:cs="Times New Roman"/>
          <w:lang w:val="en-US"/>
        </w:rPr>
        <w:t>the crying</w:t>
      </w:r>
      <w:proofErr w:type="gramEnd"/>
      <w:r w:rsidR="00065A7D" w:rsidRPr="005344B4">
        <w:rPr>
          <w:rFonts w:cs="Times New Roman"/>
          <w:lang w:val="en-US"/>
        </w:rPr>
        <w:t xml:space="preserve">, </w:t>
      </w:r>
      <w:proofErr w:type="gramStart"/>
      <w:r w:rsidR="00065A7D" w:rsidRPr="005344B4">
        <w:rPr>
          <w:rFonts w:cs="Times New Roman"/>
          <w:lang w:val="en-US"/>
        </w:rPr>
        <w:t>the singing</w:t>
      </w:r>
      <w:proofErr w:type="gramEnd"/>
      <w:r w:rsidR="00065A7D" w:rsidRPr="005344B4">
        <w:rPr>
          <w:rFonts w:cs="Times New Roman"/>
          <w:lang w:val="en-US"/>
        </w:rPr>
        <w:t xml:space="preserve">, </w:t>
      </w:r>
      <w:proofErr w:type="gramStart"/>
      <w:r w:rsidR="00065A7D" w:rsidRPr="005344B4">
        <w:rPr>
          <w:rFonts w:cs="Times New Roman"/>
          <w:lang w:val="en-US"/>
        </w:rPr>
        <w:t>the screaming</w:t>
      </w:r>
      <w:proofErr w:type="gramEnd"/>
      <w:r w:rsidR="00065A7D" w:rsidRPr="005344B4">
        <w:rPr>
          <w:rFonts w:cs="Times New Roman"/>
          <w:lang w:val="en-US"/>
        </w:rPr>
        <w:t xml:space="preserve">, </w:t>
      </w:r>
      <w:proofErr w:type="gramStart"/>
      <w:r w:rsidR="00065A7D" w:rsidRPr="005344B4">
        <w:rPr>
          <w:rFonts w:cs="Times New Roman"/>
          <w:lang w:val="en-US"/>
        </w:rPr>
        <w:t>the nonsense</w:t>
      </w:r>
      <w:proofErr w:type="gramEnd"/>
      <w:r w:rsidR="00065A7D" w:rsidRPr="005344B4">
        <w:rPr>
          <w:rFonts w:cs="Times New Roman"/>
          <w:lang w:val="en-US"/>
        </w:rPr>
        <w:t xml:space="preserve">, </w:t>
      </w:r>
      <w:proofErr w:type="gramStart"/>
      <w:r w:rsidR="00065A7D" w:rsidRPr="005344B4">
        <w:rPr>
          <w:rFonts w:cs="Times New Roman"/>
          <w:lang w:val="en-US"/>
        </w:rPr>
        <w:t>the booing’</w:t>
      </w:r>
      <w:proofErr w:type="gramEnd"/>
      <w:r w:rsidR="00065A7D" w:rsidRPr="005344B4">
        <w:rPr>
          <w:rFonts w:cs="Times New Roman"/>
          <w:lang w:val="en-US"/>
        </w:rPr>
        <w:t xml:space="preserve"> can be experienced as a </w:t>
      </w:r>
      <w:proofErr w:type="gramStart"/>
      <w:r w:rsidR="00065A7D" w:rsidRPr="005344B4">
        <w:rPr>
          <w:rFonts w:cs="Times New Roman"/>
          <w:lang w:val="en-US"/>
        </w:rPr>
        <w:t>babble</w:t>
      </w:r>
      <w:proofErr w:type="gramEnd"/>
      <w:r w:rsidR="00065A7D" w:rsidRPr="005344B4">
        <w:rPr>
          <w:rFonts w:cs="Times New Roman"/>
          <w:lang w:val="en-US"/>
        </w:rPr>
        <w:t xml:space="preserve"> or a din which breaches the (often imagined) peace, with adults seeking to quieten children in public spaces. </w:t>
      </w:r>
      <w:proofErr w:type="spellStart"/>
      <w:r w:rsidR="00065A7D" w:rsidRPr="005344B4">
        <w:rPr>
          <w:rFonts w:cs="Times New Roman"/>
          <w:lang w:val="en-US"/>
        </w:rPr>
        <w:t>Nolas</w:t>
      </w:r>
      <w:proofErr w:type="spellEnd"/>
      <w:r w:rsidR="00065A7D" w:rsidRPr="005344B4">
        <w:rPr>
          <w:rFonts w:cs="Times New Roman"/>
          <w:lang w:val="en-US"/>
        </w:rPr>
        <w:t xml:space="preserve"> argues that researchers </w:t>
      </w:r>
      <w:proofErr w:type="gramStart"/>
      <w:r w:rsidR="00065A7D" w:rsidRPr="005344B4">
        <w:rPr>
          <w:rFonts w:cs="Times New Roman"/>
          <w:lang w:val="en-US"/>
        </w:rPr>
        <w:t>have to</w:t>
      </w:r>
      <w:proofErr w:type="gramEnd"/>
      <w:r w:rsidR="00065A7D" w:rsidRPr="005344B4">
        <w:rPr>
          <w:rFonts w:cs="Times New Roman"/>
          <w:lang w:val="en-US"/>
        </w:rPr>
        <w:t xml:space="preserve"> attune to this babble </w:t>
      </w:r>
      <w:proofErr w:type="gramStart"/>
      <w:r w:rsidR="00065A7D" w:rsidRPr="005344B4">
        <w:rPr>
          <w:rFonts w:cs="Times New Roman"/>
          <w:lang w:val="en-US"/>
        </w:rPr>
        <w:t>in order to</w:t>
      </w:r>
      <w:proofErr w:type="gramEnd"/>
      <w:r w:rsidR="00065A7D" w:rsidRPr="005344B4">
        <w:rPr>
          <w:rFonts w:cs="Times New Roman"/>
          <w:lang w:val="en-US"/>
        </w:rPr>
        <w:t xml:space="preserve"> </w:t>
      </w:r>
      <w:proofErr w:type="spellStart"/>
      <w:r w:rsidR="00065A7D" w:rsidRPr="005344B4">
        <w:rPr>
          <w:rFonts w:cs="Times New Roman"/>
          <w:lang w:val="en-US"/>
        </w:rPr>
        <w:t>recognise</w:t>
      </w:r>
      <w:proofErr w:type="spellEnd"/>
      <w:r w:rsidR="00065A7D" w:rsidRPr="005344B4">
        <w:rPr>
          <w:rFonts w:cs="Times New Roman"/>
          <w:lang w:val="en-US"/>
        </w:rPr>
        <w:t xml:space="preserve"> its political contents, and the ways in which children express knowingness through embodied and affective communication. </w:t>
      </w:r>
    </w:p>
    <w:p w14:paraId="18EDF135" w14:textId="170A73FF" w:rsidR="00065A7D" w:rsidRPr="005344B4" w:rsidRDefault="00065A7D" w:rsidP="009811B0">
      <w:pPr>
        <w:spacing w:line="480" w:lineRule="auto"/>
        <w:rPr>
          <w:rFonts w:cs="Times New Roman"/>
          <w:lang w:val="en-US"/>
        </w:rPr>
      </w:pPr>
      <w:r w:rsidRPr="005344B4">
        <w:rPr>
          <w:rFonts w:cs="Times New Roman"/>
          <w:lang w:val="en-US"/>
        </w:rPr>
        <w:t xml:space="preserve"> Attuning to children’s babble and the embodied ways in which they make sense – both in the museum and beyond – is vital for understanding how stories of planetary crisis are shaping children’s political subjectivity. Young children rarely use museum spaces in expected ways </w:t>
      </w:r>
      <w:r w:rsidR="00086FE5" w:rsidRPr="005344B4">
        <w:rPr>
          <w:rFonts w:cs="Times New Roman"/>
          <w:lang w:val="en-US"/>
        </w:rPr>
        <w:fldChar w:fldCharType="begin"/>
      </w:r>
      <w:r w:rsidR="00086FE5" w:rsidRPr="005344B4">
        <w:rPr>
          <w:rFonts w:cs="Times New Roman"/>
          <w:lang w:val="en-US"/>
        </w:rPr>
        <w:instrText xml:space="preserve"> ADDIN ZOTERO_ITEM CSL_CITATION {"citationID":"dl9E7gh3","properties":{"formattedCitation":"(Guberman {\\i{}et al.}, 1999)","plainCitation":"(Guberman et al., 1999)","noteIndex":0},"citationItems":[{"id":973,"uris":["http://zotero.org/users/6040264/items/EMPUAUQT"],"itemData":{"id":973,"type":"article-journal","abstract":"This paper describes the goals and preliminary work of Project Math-Muse, an interdisciplinary team of university and public school educators working with children's museums to design and evaluate interactive mathematics exhibits for young children. Authors discuss the rationale for the development of small, interactive mathematics exhibits for young children, based on the goal of matching (a) reform-based views of mathematics, which emphasize children's active, hands-on engagement in meaningful activities, with (b) the principles that guide children's museums. Observations of children and adults interacting with two exhibit prototypes developed at a local children's museum are presented along with discussions of some of the issues that have arisen in this work so far. The paper concludes with directions for continued work.","DOI":"10.1111/J.2151-6952.1999.TB01150.X","source":"Semantic Scholar","title":"Project Math‐Muse: Interactive Mathematics Exhibits for Young Children","title-short":"Project Math‐Muse","author":[{"family":"Guberman","given":"Steven R."},{"family":"Flexer","given":"Roberta J."},{"family":"Flexer","given":"A."},{"family":"Topping","given":"Carolyn L."}],"issued":{"date-parts":[["1999"]]}}}],"schema":"https://github.com/citation-style-language/schema/raw/master/csl-citation.json"} </w:instrText>
      </w:r>
      <w:r w:rsidR="00086FE5" w:rsidRPr="005344B4">
        <w:rPr>
          <w:rFonts w:cs="Times New Roman"/>
          <w:lang w:val="en-US"/>
        </w:rPr>
        <w:fldChar w:fldCharType="separate"/>
      </w:r>
      <w:r w:rsidR="00086FE5" w:rsidRPr="005344B4">
        <w:rPr>
          <w:rFonts w:cs="Times New Roman"/>
        </w:rPr>
        <w:t xml:space="preserve">(Guberman </w:t>
      </w:r>
      <w:r w:rsidR="00086FE5" w:rsidRPr="005344B4">
        <w:rPr>
          <w:rFonts w:cs="Times New Roman"/>
          <w:i/>
          <w:iCs/>
        </w:rPr>
        <w:t>et al.</w:t>
      </w:r>
      <w:r w:rsidR="00086FE5" w:rsidRPr="005344B4">
        <w:rPr>
          <w:rFonts w:cs="Times New Roman"/>
        </w:rPr>
        <w:t>, 1999)</w:t>
      </w:r>
      <w:r w:rsidR="00086FE5" w:rsidRPr="005344B4">
        <w:rPr>
          <w:rFonts w:cs="Times New Roman"/>
          <w:lang w:val="en-US"/>
        </w:rPr>
        <w:fldChar w:fldCharType="end"/>
      </w:r>
      <w:r w:rsidR="00086FE5" w:rsidRPr="005344B4">
        <w:rPr>
          <w:rFonts w:cs="Times New Roman"/>
          <w:lang w:val="en-US"/>
        </w:rPr>
        <w:t xml:space="preserve">, </w:t>
      </w:r>
      <w:r w:rsidRPr="005344B4">
        <w:rPr>
          <w:rFonts w:cs="Times New Roman"/>
          <w:lang w:val="en-US"/>
        </w:rPr>
        <w:t xml:space="preserve">and </w:t>
      </w:r>
      <w:r w:rsidRPr="005344B4">
        <w:rPr>
          <w:rFonts w:cs="Times New Roman"/>
          <w:lang w:val="en-US"/>
        </w:rPr>
        <w:lastRenderedPageBreak/>
        <w:t xml:space="preserve">their sometimes surprising engagements with exhibits which may appear fleeting shape both their museum visit and that of their families, making them co-creators of both meaning and geographies of the museum </w:t>
      </w:r>
      <w:r w:rsidR="00086FE5" w:rsidRPr="005344B4">
        <w:rPr>
          <w:rFonts w:cs="Times New Roman"/>
          <w:lang w:val="en-US"/>
        </w:rPr>
        <w:fldChar w:fldCharType="begin"/>
      </w:r>
      <w:r w:rsidR="00086FE5" w:rsidRPr="005344B4">
        <w:rPr>
          <w:rFonts w:cs="Times New Roman"/>
          <w:lang w:val="en-US"/>
        </w:rPr>
        <w:instrText xml:space="preserve"> ADDIN ZOTERO_ITEM CSL_CITATION {"citationID":"SRhpj27G","properties":{"formattedCitation":"(McManus, 1993; Kelton {\\i{}et al.}, 2018)","plainCitation":"(McManus, 1993; Kelton et al., 2018)","noteIndex":0},"citationItems":[{"id":659,"uris":["http://zotero.org/users/6040264/items/VLBYY3D5"],"itemData":{"id":659,"type":"article-journal","container-title":"Museum Management and Curatorship","DOI":"10.1080/09647779309515375","ISSN":"0964-7775, 1872-9185","issue":"4","journalAbbreviation":"Museum Management and Curatorship","language":"en","page":"367-380","source":"DOI.org (Crossref)","title":"Memories as indicators of the impact of museum visits","volume":"12","author":[{"family":"McManus","given":"Paulette M."}],"issued":{"date-parts":[["1993",12]]}}},{"id":1091,"uris":["http://zotero.org/users/6040264/items/B9PNGFZN"],"itemData":{"id":1091,"type":"article-journal","abstract":"We present a video-based study of family visits to Taping Shape, an immersive exhibition that allows visitors to explore the inside of geometric objects. The exhibition was designed to support embodied sense-making, intimacy, and material encounter with mathematical objects. This study builds on research on walking and movement as forms of place- and sense-making. We draw on the notion of a meshwork to examine how children and their families co-produce, develop familiarity with, and assemble meanings for the exhibition space. This case study focuses on 4-year-old Easton and his extended family, exploring how Easton’s talk and movements are part of an intergenerational meshwork that weaves together an emergent and distributed sense of place within the built geometries of Taping Shape. Our findings further considerations of embodiment and materiality in children’s geographies.","container-title":"Children's Geographies","DOI":"10.1080/14733285.2018.1495314","ISSN":"1473-3285","issue":"5","note":"publisher: Routledge\n_eprint: https://doi.org/10.1080/14733285.2018.1495314","page":"543-557","source":"Taylor and Francis+NEJM","title":"Family meshworks: children’s geographies and collective ambulatory sense-making in an immersive mathematics exhibition","title-short":"Family meshworks","volume":"16","author":[{"family":"Kelton","given":"Molly L."},{"family":"Ma","given":"Jasmine Y."},{"family":"Rawlings","given":"Cierra"},{"family":"Rhodehamel","given":"Bohdan"},{"family":"Saraniero","given":"Patti"},{"family":"Nemirovsky","given":"Ricardo"}],"issued":{"date-parts":[["2018",9,3]]}}}],"schema":"https://github.com/citation-style-language/schema/raw/master/csl-citation.json"} </w:instrText>
      </w:r>
      <w:r w:rsidR="00086FE5" w:rsidRPr="005344B4">
        <w:rPr>
          <w:rFonts w:cs="Times New Roman"/>
          <w:lang w:val="en-US"/>
        </w:rPr>
        <w:fldChar w:fldCharType="separate"/>
      </w:r>
      <w:r w:rsidR="00086FE5" w:rsidRPr="005344B4">
        <w:rPr>
          <w:rFonts w:cs="Times New Roman"/>
        </w:rPr>
        <w:t xml:space="preserve">(McManus, 1993; Kelton </w:t>
      </w:r>
      <w:r w:rsidR="00086FE5" w:rsidRPr="005344B4">
        <w:rPr>
          <w:rFonts w:cs="Times New Roman"/>
          <w:i/>
          <w:iCs/>
        </w:rPr>
        <w:t>et al.</w:t>
      </w:r>
      <w:r w:rsidR="00086FE5" w:rsidRPr="005344B4">
        <w:rPr>
          <w:rFonts w:cs="Times New Roman"/>
        </w:rPr>
        <w:t>, 2018)</w:t>
      </w:r>
      <w:r w:rsidR="00086FE5" w:rsidRPr="005344B4">
        <w:rPr>
          <w:rFonts w:cs="Times New Roman"/>
          <w:lang w:val="en-US"/>
        </w:rPr>
        <w:fldChar w:fldCharType="end"/>
      </w:r>
      <w:r w:rsidR="00965E98" w:rsidRPr="005344B4">
        <w:rPr>
          <w:rFonts w:cs="Times New Roman"/>
          <w:lang w:val="en-US"/>
        </w:rPr>
        <w:t>.</w:t>
      </w:r>
      <w:r w:rsidRPr="005344B4">
        <w:rPr>
          <w:rFonts w:cs="Times New Roman"/>
          <w:lang w:val="en-US"/>
        </w:rPr>
        <w:t xml:space="preserve"> Flopping down on the floor and rolling around, flitting from exhibit to exhibit, pulling out long lengths of sticker tape, running, clambering dancing – these are all embodied modes of sense-making in the museum space and actively intervene in the ongoing constitution of space and the emergent relations with/in the exhibition. Such </w:t>
      </w:r>
      <w:proofErr w:type="spellStart"/>
      <w:r w:rsidRPr="005344B4">
        <w:rPr>
          <w:rFonts w:cs="Times New Roman"/>
          <w:lang w:val="en-US"/>
        </w:rPr>
        <w:t>behaviour</w:t>
      </w:r>
      <w:proofErr w:type="spellEnd"/>
      <w:r w:rsidR="00D17B34" w:rsidRPr="005344B4">
        <w:rPr>
          <w:rFonts w:cs="Times New Roman"/>
          <w:lang w:val="en-US"/>
        </w:rPr>
        <w:t xml:space="preserve"> may </w:t>
      </w:r>
      <w:r w:rsidRPr="005344B4">
        <w:rPr>
          <w:rFonts w:cs="Times New Roman"/>
          <w:lang w:val="en-US"/>
        </w:rPr>
        <w:t xml:space="preserve">be judged by adults, including parents and guardians as well as onlookers and staff, as inappropriate within the cultural norms and expectations of an institutional setting such as the museum, </w:t>
      </w:r>
      <w:proofErr w:type="spellStart"/>
      <w:r w:rsidRPr="005344B4">
        <w:rPr>
          <w:rFonts w:cs="Times New Roman"/>
          <w:lang w:val="en-US"/>
        </w:rPr>
        <w:t>behaviours</w:t>
      </w:r>
      <w:proofErr w:type="spellEnd"/>
      <w:r w:rsidRPr="005344B4">
        <w:rPr>
          <w:rFonts w:cs="Times New Roman"/>
          <w:lang w:val="en-US"/>
        </w:rPr>
        <w:t xml:space="preserve"> which ought to be confined to ‘spatial islands’ for children such as play parks</w:t>
      </w:r>
      <w:r w:rsidR="00965E98" w:rsidRPr="005344B4">
        <w:rPr>
          <w:rFonts w:cs="Times New Roman"/>
          <w:lang w:val="en-US"/>
        </w:rPr>
        <w:t xml:space="preserve"> </w:t>
      </w:r>
      <w:r w:rsidR="00965E98" w:rsidRPr="005344B4">
        <w:rPr>
          <w:rFonts w:cs="Times New Roman"/>
          <w:lang w:val="en-US"/>
        </w:rPr>
        <w:fldChar w:fldCharType="begin"/>
      </w:r>
      <w:r w:rsidR="00965E98" w:rsidRPr="005344B4">
        <w:rPr>
          <w:rFonts w:cs="Times New Roman"/>
          <w:lang w:val="en-US"/>
        </w:rPr>
        <w:instrText xml:space="preserve"> ADDIN ZOTERO_ITEM CSL_CITATION {"citationID":"gSQVOK1g","properties":{"formattedCitation":"(Birch, 2018)","plainCitation":"(Birch, 2018)","noteIndex":0},"citationItems":[{"id":1046,"uris":["http://zotero.org/users/6040264/items/R5FFQ6SR"],"itemData":{"id":1046,"type":"article-journal","abstract":"Museum designers, curators and educators have traditionally emphasised children as a group of learners but children are also experiencers and players. Exploring frameworks of understanding, based on packaging and person matter intra-actions of new materialism, leads me to propose the development of an imaginative alternative to the learning rhetoric. An alternative lies in thinking collectively about children’s and adult’s museum experiences, offering: a rarely considered presentation of adults and young children as alike and a much-needed unpackaging of the adult–child binary. In proposing a challenge to the generalisability of children’s museum experience, an emphasis is placed on ambiguity and openness of experience. I suggest that matter is acknowledged as agential for children, as for adults and children may more freely be understood as humans entangled with the nonhuman and with each other.","container-title":"Children's Geographies","DOI":"10.1080/14733285.2018.1447088","ISSN":"1473-3285","issue":"5","note":"publisher: Routledge\n_eprint: https://doi.org/10.1080/14733285.2018.1447088","page":"516-528","source":"Taylor and Francis+NEJM","title":"Museum spaces and experiences for children – ambiguity and uncertainty in defining the space, the child and the experience","volume":"16","author":[{"family":"Birch","given":"Jo"}],"issued":{"date-parts":[["2018",9,3]]}}}],"schema":"https://github.com/citation-style-language/schema/raw/master/csl-citation.json"} </w:instrText>
      </w:r>
      <w:r w:rsidR="00965E98" w:rsidRPr="005344B4">
        <w:rPr>
          <w:rFonts w:cs="Times New Roman"/>
          <w:lang w:val="en-US"/>
        </w:rPr>
        <w:fldChar w:fldCharType="separate"/>
      </w:r>
      <w:r w:rsidR="00965E98" w:rsidRPr="005344B4">
        <w:rPr>
          <w:rFonts w:cs="Times New Roman"/>
        </w:rPr>
        <w:t>(Birch, 2018)</w:t>
      </w:r>
      <w:r w:rsidR="00965E98" w:rsidRPr="005344B4">
        <w:rPr>
          <w:rFonts w:cs="Times New Roman"/>
          <w:lang w:val="en-US"/>
        </w:rPr>
        <w:fldChar w:fldCharType="end"/>
      </w:r>
      <w:r w:rsidRPr="005344B4">
        <w:rPr>
          <w:rFonts w:cs="Times New Roman"/>
          <w:lang w:val="en-US"/>
        </w:rPr>
        <w:t xml:space="preserve">. However, emerging research at the intersection between museum studies and children’s geographies urges </w:t>
      </w:r>
      <w:r w:rsidR="00217E2D" w:rsidRPr="005344B4">
        <w:rPr>
          <w:rFonts w:cs="Times New Roman"/>
          <w:lang w:val="en-US"/>
        </w:rPr>
        <w:t>consideration</w:t>
      </w:r>
      <w:r w:rsidRPr="005344B4">
        <w:rPr>
          <w:rFonts w:cs="Times New Roman"/>
          <w:lang w:val="en-US"/>
        </w:rPr>
        <w:t xml:space="preserve"> of embodied modes of sense-making in the museum through attending to how children use museum spaces. Talk is only one part of a ‘holistic communicative and spatial ecology’ of meaning making</w:t>
      </w:r>
      <w:r w:rsidR="00965E98" w:rsidRPr="005344B4">
        <w:rPr>
          <w:rFonts w:cs="Times New Roman"/>
          <w:lang w:val="en-US"/>
        </w:rPr>
        <w:fldChar w:fldCharType="begin"/>
      </w:r>
      <w:r w:rsidR="00965E98" w:rsidRPr="005344B4">
        <w:rPr>
          <w:rFonts w:cs="Times New Roman"/>
          <w:lang w:val="en-US"/>
        </w:rPr>
        <w:instrText xml:space="preserve"> ADDIN ZOTERO_ITEM CSL_CITATION {"citationID":"xSyWR4vi","properties":{"formattedCitation":"(Kelton {\\i{}et al.}, 2018, p. 545)","plainCitation":"(Kelton et al., 2018, p. 545)","noteIndex":0},"citationItems":[{"id":1091,"uris":["http://zotero.org/users/6040264/items/B9PNGFZN"],"itemData":{"id":1091,"type":"article-journal","abstract":"We present a video-based study of family visits to Taping Shape, an immersive exhibition that allows visitors to explore the inside of geometric objects. The exhibition was designed to support embodied sense-making, intimacy, and material encounter with mathematical objects. This study builds on research on walking and movement as forms of place- and sense-making. We draw on the notion of a meshwork to examine how children and their families co-produce, develop familiarity with, and assemble meanings for the exhibition space. This case study focuses on 4-year-old Easton and his extended family, exploring how Easton’s talk and movements are part of an intergenerational meshwork that weaves together an emergent and distributed sense of place within the built geometries of Taping Shape. Our findings further considerations of embodiment and materiality in children’s geographies.","container-title":"Children's Geographies","DOI":"10.1080/14733285.2018.1495314","ISSN":"1473-3285","issue":"5","note":"publisher: Routledge\n_eprint: https://doi.org/10.1080/14733285.2018.1495314","page":"543-557","source":"Taylor and Francis+NEJM","title":"Family meshworks: children’s geographies and collective ambulatory sense-making in an immersive mathematics exhibition","title-short":"Family meshworks","volume":"16","author":[{"family":"Kelton","given":"Molly L."},{"family":"Ma","given":"Jasmine Y."},{"family":"Rawlings","given":"Cierra"},{"family":"Rhodehamel","given":"Bohdan"},{"family":"Saraniero","given":"Patti"},{"family":"Nemirovsky","given":"Ricardo"}],"issued":{"date-parts":[["2018",9,3]]}},"locator":"545","label":"page"}],"schema":"https://github.com/citation-style-language/schema/raw/master/csl-citation.json"} </w:instrText>
      </w:r>
      <w:r w:rsidR="00965E98" w:rsidRPr="005344B4">
        <w:rPr>
          <w:rFonts w:cs="Times New Roman"/>
          <w:lang w:val="en-US"/>
        </w:rPr>
        <w:fldChar w:fldCharType="separate"/>
      </w:r>
      <w:r w:rsidR="00965E98" w:rsidRPr="005344B4">
        <w:rPr>
          <w:rFonts w:cs="Times New Roman"/>
        </w:rPr>
        <w:t xml:space="preserve">(Kelton </w:t>
      </w:r>
      <w:r w:rsidR="00965E98" w:rsidRPr="005344B4">
        <w:rPr>
          <w:rFonts w:cs="Times New Roman"/>
          <w:i/>
          <w:iCs/>
        </w:rPr>
        <w:t>et al.</w:t>
      </w:r>
      <w:r w:rsidR="00965E98" w:rsidRPr="005344B4">
        <w:rPr>
          <w:rFonts w:cs="Times New Roman"/>
        </w:rPr>
        <w:t>, 2018, p. 545)</w:t>
      </w:r>
      <w:r w:rsidR="00965E98" w:rsidRPr="005344B4">
        <w:rPr>
          <w:rFonts w:cs="Times New Roman"/>
          <w:lang w:val="en-US"/>
        </w:rPr>
        <w:fldChar w:fldCharType="end"/>
      </w:r>
      <w:r w:rsidRPr="005344B4">
        <w:rPr>
          <w:rFonts w:cs="Times New Roman"/>
          <w:lang w:val="en-US"/>
        </w:rPr>
        <w:t xml:space="preserve"> (Kelton et al., 2018, p. 545), which includes affective atmospheres </w:t>
      </w:r>
      <w:r w:rsidR="00965E98" w:rsidRPr="005344B4">
        <w:rPr>
          <w:rFonts w:cs="Times New Roman"/>
          <w:lang w:val="en-US"/>
        </w:rPr>
        <w:fldChar w:fldCharType="begin"/>
      </w:r>
      <w:r w:rsidR="00965E98" w:rsidRPr="005344B4">
        <w:rPr>
          <w:rFonts w:cs="Times New Roman"/>
          <w:lang w:val="en-US"/>
        </w:rPr>
        <w:instrText xml:space="preserve"> ADDIN ZOTERO_ITEM CSL_CITATION {"citationID":"HpOSIIqX","properties":{"formattedCitation":"(Hohti {\\i{}et al.}, 2021)","plainCitation":"(Hohti et al., 2021)","noteIndex":0},"citationItems":[{"id":1045,"uris":["http://zotero.org/users/6040264/items/H6WCC86J"],"itemData":{"id":1045,"type":"article-journal","abstract":"This paper follows young people’s shifting sense of inheritance in the context of the environmental and ontological crises of the epoch named the Anthropocene. It discusses a research project in which young people were invited to work critically and creatively with a British university museum to explore its storerooms and exhibits. The ethnographic and artistic engagements led to the curation of a ‘cabinet of curiosities’ within the museum itself. We use the concept of atmosphere to examine the ways in which space, time, and affect entangle with museological practices of curiosity, care, and curation to produce particular feelings and figurations of inheritance. We propose atmospheric attunement as a means of critically and care-fully examining and re-curating the inheritance of the Anthropocene, including the failures and absences due to colonial disinheritance.","container-title":"Children's Geographies","DOI":"10.1080/14733285.2021.1998369","ISSN":"1473-3285","issue":"0","note":"publisher: Routledge\n_eprint: https://doi.org/10.1080/14733285.2021.1998369","page":"1-14","source":"Taylor and Francis+NEJM","title":"Atmospheres of the Anthropocene. Sensing and rerouting dis/inheritances in a university museum with young people","volume":"0","author":[{"family":"Hohti","given":"Riikka"},{"family":"Rousell","given":"David"},{"family":"MacLure","given":"Maggie"},{"family":"Chalk","given":"Hannah-Lee"}],"issued":{"date-parts":[["2021",11,17]]}}}],"schema":"https://github.com/citation-style-language/schema/raw/master/csl-citation.json"} </w:instrText>
      </w:r>
      <w:r w:rsidR="00965E98" w:rsidRPr="005344B4">
        <w:rPr>
          <w:rFonts w:cs="Times New Roman"/>
          <w:lang w:val="en-US"/>
        </w:rPr>
        <w:fldChar w:fldCharType="separate"/>
      </w:r>
      <w:r w:rsidR="00965E98" w:rsidRPr="005344B4">
        <w:rPr>
          <w:rFonts w:cs="Times New Roman"/>
        </w:rPr>
        <w:t xml:space="preserve">(Hohti </w:t>
      </w:r>
      <w:r w:rsidR="00965E98" w:rsidRPr="005344B4">
        <w:rPr>
          <w:rFonts w:cs="Times New Roman"/>
          <w:i/>
          <w:iCs/>
        </w:rPr>
        <w:t>et al.</w:t>
      </w:r>
      <w:r w:rsidR="00965E98" w:rsidRPr="005344B4">
        <w:rPr>
          <w:rFonts w:cs="Times New Roman"/>
        </w:rPr>
        <w:t>, 2021)</w:t>
      </w:r>
      <w:r w:rsidR="00965E98" w:rsidRPr="005344B4">
        <w:rPr>
          <w:rFonts w:cs="Times New Roman"/>
          <w:lang w:val="en-US"/>
        </w:rPr>
        <w:fldChar w:fldCharType="end"/>
      </w:r>
      <w:r w:rsidRPr="005344B4">
        <w:rPr>
          <w:rFonts w:cs="Times New Roman"/>
          <w:lang w:val="en-US"/>
        </w:rPr>
        <w:t>, wayfaring – that is moving and perceiving as a form of embodied knowledges making</w:t>
      </w:r>
      <w:r w:rsidR="00965E98" w:rsidRPr="005344B4">
        <w:rPr>
          <w:rFonts w:cs="Times New Roman"/>
          <w:lang w:val="en-US"/>
        </w:rPr>
        <w:t xml:space="preserve"> </w:t>
      </w:r>
      <w:r w:rsidR="00965E98" w:rsidRPr="005344B4">
        <w:rPr>
          <w:rFonts w:cs="Times New Roman"/>
          <w:lang w:val="en-US"/>
        </w:rPr>
        <w:fldChar w:fldCharType="begin"/>
      </w:r>
      <w:r w:rsidR="00965E98" w:rsidRPr="005344B4">
        <w:rPr>
          <w:rFonts w:cs="Times New Roman"/>
          <w:lang w:val="en-US"/>
        </w:rPr>
        <w:instrText xml:space="preserve"> ADDIN ZOTERO_ITEM CSL_CITATION {"citationID":"WulJVPXs","properties":{"formattedCitation":"(Hackett, 2016)","plainCitation":"(Hackett, 2016)","noteIndex":0},"citationItems":[{"id":1051,"uris":["http://zotero.org/users/6040264/items/FLV7L7UT"],"itemData":{"id":1051,"type":"article-journal","abstract":"This article describes the walking and moving of young children around places. It is based on an ethnographic study of children aged between 24 and 36 months visiting a museum. Drawing on Ingold’s (2007) concept of wayfaring, the author argues movement through place creates embodied, tacit ways of knowing and experiencing the world. This embodied and tacit knowledge is not well accounted for in dominant models of how young children learn. In this study, wayfaring both enabled the children to learn about places and routes, and led to the development of traditions, in which collective meanings and actions were attached to particular locations.","container-title":"Children &amp; Society","DOI":"10.1111/chso.12130","ISSN":"09510605","issue":"3","journalAbbreviation":"Child Soc","language":"en","page":"169-179","source":"DOI.org (Crossref)","title":"Young Children as Wayfarers: Learning about Place by Moving Through It","title-short":"Young Children as Wayfarers","volume":"30","author":[{"family":"Hackett","given":"Abigail"}],"issued":{"date-parts":[["2016",5]]}}}],"schema":"https://github.com/citation-style-language/schema/raw/master/csl-citation.json"} </w:instrText>
      </w:r>
      <w:r w:rsidR="00965E98" w:rsidRPr="005344B4">
        <w:rPr>
          <w:rFonts w:cs="Times New Roman"/>
          <w:lang w:val="en-US"/>
        </w:rPr>
        <w:fldChar w:fldCharType="separate"/>
      </w:r>
      <w:r w:rsidR="00965E98" w:rsidRPr="005344B4">
        <w:rPr>
          <w:rFonts w:cs="Times New Roman"/>
        </w:rPr>
        <w:t>(Hackett, 2016)</w:t>
      </w:r>
      <w:r w:rsidR="00965E98" w:rsidRPr="005344B4">
        <w:rPr>
          <w:rFonts w:cs="Times New Roman"/>
          <w:lang w:val="en-US"/>
        </w:rPr>
        <w:fldChar w:fldCharType="end"/>
      </w:r>
      <w:r w:rsidR="00965E98" w:rsidRPr="005344B4">
        <w:rPr>
          <w:rFonts w:cs="Times New Roman"/>
          <w:lang w:val="en-US"/>
        </w:rPr>
        <w:t xml:space="preserve">, </w:t>
      </w:r>
      <w:r w:rsidRPr="005344B4">
        <w:rPr>
          <w:rFonts w:cs="Times New Roman"/>
          <w:lang w:val="en-US"/>
        </w:rPr>
        <w:t xml:space="preserve">sensory engagements with objects </w:t>
      </w:r>
      <w:r w:rsidR="00965E98" w:rsidRPr="005344B4">
        <w:rPr>
          <w:rFonts w:cs="Times New Roman"/>
          <w:lang w:val="en-US"/>
        </w:rPr>
        <w:fldChar w:fldCharType="begin"/>
      </w:r>
      <w:r w:rsidR="00965E98" w:rsidRPr="005344B4">
        <w:rPr>
          <w:rFonts w:cs="Times New Roman"/>
          <w:lang w:val="en-US"/>
        </w:rPr>
        <w:instrText xml:space="preserve"> ADDIN ZOTERO_ITEM CSL_CITATION {"citationID":"UzHoHlOg","properties":{"formattedCitation":"(Yamada-Rice, 2018)","plainCitation":"(Yamada-Rice, 2018)","noteIndex":0},"citationItems":[{"id":712,"uris":["http://zotero.org/users/6040264/items/CEJSQM49"],"itemData":{"id":712,"type":"article-journal","container-title":"Children's Geographies","DOI":"10.1080/14733285.2018.1495316","ISSN":"1473-3285","issue":"5","page":"529-538","source":"Taylor and Francis+NEJM","title":"Licking planets and stomping on buildings: children’s interactions with curated spaces in virtual reality","title-short":"Licking planets and stomping on buildings","volume":"16","author":[{"family":"Yamada-Rice","given":"Dylan"}],"issued":{"date-parts":[["2018",9,3]]}}}],"schema":"https://github.com/citation-style-language/schema/raw/master/csl-citation.json"} </w:instrText>
      </w:r>
      <w:r w:rsidR="00965E98" w:rsidRPr="005344B4">
        <w:rPr>
          <w:rFonts w:cs="Times New Roman"/>
          <w:lang w:val="en-US"/>
        </w:rPr>
        <w:fldChar w:fldCharType="separate"/>
      </w:r>
      <w:r w:rsidR="00965E98" w:rsidRPr="005344B4">
        <w:rPr>
          <w:rFonts w:cs="Times New Roman"/>
        </w:rPr>
        <w:t>(Yamada-Rice, 2018)</w:t>
      </w:r>
      <w:r w:rsidR="00965E98" w:rsidRPr="005344B4">
        <w:rPr>
          <w:rFonts w:cs="Times New Roman"/>
          <w:lang w:val="en-US"/>
        </w:rPr>
        <w:fldChar w:fldCharType="end"/>
      </w:r>
      <w:r w:rsidRPr="005344B4">
        <w:rPr>
          <w:rFonts w:cs="Times New Roman"/>
          <w:lang w:val="en-US"/>
        </w:rPr>
        <w:t xml:space="preserve"> and social interactions in the museum space and beyond</w:t>
      </w:r>
      <w:r w:rsidR="00965E98" w:rsidRPr="005344B4">
        <w:rPr>
          <w:rFonts w:cs="Times New Roman"/>
          <w:lang w:val="en-US"/>
        </w:rPr>
        <w:t xml:space="preserve"> </w:t>
      </w:r>
      <w:r w:rsidR="00965E98" w:rsidRPr="005344B4">
        <w:rPr>
          <w:rFonts w:cs="Times New Roman"/>
          <w:lang w:val="en-US"/>
        </w:rPr>
        <w:fldChar w:fldCharType="begin"/>
      </w:r>
      <w:r w:rsidR="00965E98" w:rsidRPr="005344B4">
        <w:rPr>
          <w:rFonts w:cs="Times New Roman"/>
          <w:lang w:val="en-US"/>
        </w:rPr>
        <w:instrText xml:space="preserve"> ADDIN ZOTERO_ITEM CSL_CITATION {"citationID":"QDWAmKCa","properties":{"formattedCitation":"(Dicks, 2013)","plainCitation":"(Dicks, 2013)","noteIndex":0},"citationItems":[{"id":974,"uris":["http://zotero.org/users/6040264/items/6L8JUJU2"],"itemData":{"id":974,"type":"article-journal","abstract":"This paper presents findings from a qualitative UK study exploring the social practices of schoolchildren visiting an interactive science discovery centre. It is promoted as a place for ‘learning through doing’, but the multi-modal, ethnographic methods adopted suggest that children were primarily engaged in (1) sensory pleasure-taking and (2) playing out shifting relations of affect and sociality. In discussing this, the paper does not ask what children are learning, but rather what they are doing – and how this does or does not relate to the scientific principles presented to them. The paper confirms studies suggesting that discovery centres are highly social spaces in which cognitive processing is only one aspect but goes further in suggesting that the twin dimensions of the social and the sensory are so paramount in governing children's responses to exhibits as to eclipse thoughts of science. The findings suggest that old-style live demonstrations are more effective than technologically interactive exhibits in foregrounding scientific concepts.","container-title":"Ethnography and Education","DOI":"10.1080/17457823.2013.792677","ISSN":"1745-7823","issue":"3","note":"publisher: Routledge\n_eprint: https://doi.org/10.1080/17457823.2013.792677","page":"301-322","source":"Taylor and Francis+NEJM","title":"Interacting with … what? Exploring children's social and sensory practices in a science discovery centre","title-short":"Interacting with … what?","volume":"8","author":[{"family":"Dicks","given":"Bella"}],"issued":{"date-parts":[["2013",9,1]]}}}],"schema":"https://github.com/citation-style-language/schema/raw/master/csl-citation.json"} </w:instrText>
      </w:r>
      <w:r w:rsidR="00965E98" w:rsidRPr="005344B4">
        <w:rPr>
          <w:rFonts w:cs="Times New Roman"/>
          <w:lang w:val="en-US"/>
        </w:rPr>
        <w:fldChar w:fldCharType="separate"/>
      </w:r>
      <w:r w:rsidR="00965E98" w:rsidRPr="005344B4">
        <w:rPr>
          <w:rFonts w:cs="Times New Roman"/>
        </w:rPr>
        <w:t>(Dicks, 2013)</w:t>
      </w:r>
      <w:r w:rsidR="00965E98" w:rsidRPr="005344B4">
        <w:rPr>
          <w:rFonts w:cs="Times New Roman"/>
          <w:lang w:val="en-US"/>
        </w:rPr>
        <w:fldChar w:fldCharType="end"/>
      </w:r>
      <w:r w:rsidRPr="005344B4">
        <w:rPr>
          <w:rFonts w:cs="Times New Roman"/>
          <w:lang w:val="en-US"/>
        </w:rPr>
        <w:t>.</w:t>
      </w:r>
    </w:p>
    <w:p w14:paraId="12183E12" w14:textId="6BF7D418" w:rsidR="00065A7D" w:rsidRPr="005344B4" w:rsidRDefault="00065A7D" w:rsidP="009811B0">
      <w:pPr>
        <w:spacing w:line="480" w:lineRule="auto"/>
        <w:rPr>
          <w:rFonts w:cs="Times New Roman"/>
          <w:lang w:val="en-US"/>
        </w:rPr>
      </w:pPr>
      <w:r w:rsidRPr="005344B4">
        <w:rPr>
          <w:rFonts w:cs="Times New Roman"/>
          <w:lang w:val="en-US"/>
        </w:rPr>
        <w:t>Although at the time of our visit to OBP my daughter didn’t say much, the</w:t>
      </w:r>
      <w:r w:rsidR="008443E5" w:rsidRPr="005344B4">
        <w:rPr>
          <w:rFonts w:cs="Times New Roman"/>
          <w:lang w:val="en-US"/>
        </w:rPr>
        <w:t xml:space="preserve"> monstrous</w:t>
      </w:r>
      <w:r w:rsidRPr="005344B4">
        <w:rPr>
          <w:rFonts w:cs="Times New Roman"/>
          <w:lang w:val="en-US"/>
        </w:rPr>
        <w:t xml:space="preserve"> image of the </w:t>
      </w:r>
      <w:r w:rsidR="008443E5" w:rsidRPr="005344B4">
        <w:rPr>
          <w:rFonts w:cs="Times New Roman"/>
          <w:lang w:val="en-US"/>
        </w:rPr>
        <w:t>plastic-</w:t>
      </w:r>
      <w:r w:rsidRPr="005344B4">
        <w:rPr>
          <w:rFonts w:cs="Times New Roman"/>
          <w:lang w:val="en-US"/>
        </w:rPr>
        <w:t>crab</w:t>
      </w:r>
      <w:r w:rsidR="008443E5" w:rsidRPr="005344B4">
        <w:rPr>
          <w:rFonts w:cs="Times New Roman"/>
          <w:lang w:val="en-US"/>
        </w:rPr>
        <w:t xml:space="preserve"> assemblage</w:t>
      </w:r>
      <w:r w:rsidRPr="005344B4">
        <w:rPr>
          <w:rFonts w:cs="Times New Roman"/>
          <w:lang w:val="en-US"/>
        </w:rPr>
        <w:t xml:space="preserve"> being dissected had left a visceral impression on her, and she drew on this feeling to make sense of an everyday encounter with the entanglement of humans-rivers-plastics. Museum visits are memorable</w:t>
      </w:r>
      <w:r w:rsidR="00965E98" w:rsidRPr="005344B4">
        <w:rPr>
          <w:rFonts w:cs="Times New Roman"/>
          <w:lang w:val="en-US"/>
        </w:rPr>
        <w:t xml:space="preserve"> </w:t>
      </w:r>
      <w:r w:rsidR="00965E98" w:rsidRPr="005344B4">
        <w:rPr>
          <w:rFonts w:cs="Times New Roman"/>
          <w:lang w:val="en-US"/>
        </w:rPr>
        <w:fldChar w:fldCharType="begin"/>
      </w:r>
      <w:r w:rsidR="00965E98" w:rsidRPr="005344B4">
        <w:rPr>
          <w:rFonts w:cs="Times New Roman"/>
          <w:lang w:val="en-US"/>
        </w:rPr>
        <w:instrText xml:space="preserve"> ADDIN ZOTERO_ITEM CSL_CITATION {"citationID":"Embr2Tqh","properties":{"formattedCitation":"(McManus, 1993)","plainCitation":"(McManus, 1993)","noteIndex":0},"citationItems":[{"id":659,"uris":["http://zotero.org/users/6040264/items/VLBYY3D5"],"itemData":{"id":659,"type":"article-journal","container-title":"Museum Management and Curatorship","DOI":"10.1080/09647779309515375","ISSN":"0964-7775, 1872-9185","issue":"4","journalAbbreviation":"Museum Management and Curatorship","language":"en","page":"367-380","source":"DOI.org (Crossref)","title":"Memories as indicators of the impact of museum visits","volume":"12","author":[{"family":"McManus","given":"Paulette M."}],"issued":{"date-parts":[["1993",12]]}}}],"schema":"https://github.com/citation-style-language/schema/raw/master/csl-citation.json"} </w:instrText>
      </w:r>
      <w:r w:rsidR="00965E98" w:rsidRPr="005344B4">
        <w:rPr>
          <w:rFonts w:cs="Times New Roman"/>
          <w:lang w:val="en-US"/>
        </w:rPr>
        <w:fldChar w:fldCharType="separate"/>
      </w:r>
      <w:r w:rsidR="00965E98" w:rsidRPr="005344B4">
        <w:rPr>
          <w:rFonts w:cs="Times New Roman"/>
        </w:rPr>
        <w:t>(McManus, 1993)</w:t>
      </w:r>
      <w:r w:rsidR="00965E98" w:rsidRPr="005344B4">
        <w:rPr>
          <w:rFonts w:cs="Times New Roman"/>
          <w:lang w:val="en-US"/>
        </w:rPr>
        <w:fldChar w:fldCharType="end"/>
      </w:r>
      <w:r w:rsidR="00965E98" w:rsidRPr="005344B4">
        <w:rPr>
          <w:rFonts w:cs="Times New Roman"/>
          <w:lang w:val="en-US"/>
        </w:rPr>
        <w:t xml:space="preserve"> </w:t>
      </w:r>
      <w:r w:rsidRPr="005344B4">
        <w:rPr>
          <w:rFonts w:cs="Times New Roman"/>
          <w:lang w:val="en-US"/>
        </w:rPr>
        <w:t xml:space="preserve">precisely because they are other than every day, offering encounters with unfamiliar, transgressive or otherwise enchanting objects </w:t>
      </w:r>
      <w:r w:rsidRPr="005344B4">
        <w:rPr>
          <w:rFonts w:cs="Times New Roman"/>
          <w:lang w:val="en-US"/>
        </w:rPr>
        <w:fldChar w:fldCharType="begin"/>
      </w:r>
      <w:r w:rsidR="00286350" w:rsidRPr="005344B4">
        <w:rPr>
          <w:rFonts w:cs="Times New Roman"/>
          <w:lang w:val="en-US"/>
        </w:rPr>
        <w:instrText xml:space="preserve"> ADDIN ZOTERO_ITEM CSL_CITATION {"citationID":"ioT7sRPA","properties":{"formattedCitation":"(Stearn, 1998)","plainCitation":"(Stearn, 1998)","noteIndex":0},"citationItems":[{"id":2037,"uris":["http://zotero.org/users/6040264/items/R4B6BS27"],"itemData":{"id":2037,"type":"book","event-place":"London","ISBN":"978-0-565-09030-2","language":"eng","number-of-pages":"414","publisher":"Natural History Museum","publisher-place":"London","source":"K10plus ISBN","title":"The Natural History Museum at South Kensington: a history of the museum, 1753-1980","title-short":"The Natural History Museum at South Kensington","author":[{"family":"Stearn","given":"William T."}],"contributor":[{"family":"Natural History Museum","given":""}],"issued":{"date-parts":[["1998"]]}}}],"schema":"https://github.com/citation-style-language/schema/raw/master/csl-citation.json"} </w:instrText>
      </w:r>
      <w:r w:rsidRPr="005344B4">
        <w:rPr>
          <w:rFonts w:cs="Times New Roman"/>
          <w:lang w:val="en-US"/>
        </w:rPr>
        <w:fldChar w:fldCharType="separate"/>
      </w:r>
      <w:r w:rsidR="00286350" w:rsidRPr="005344B4">
        <w:rPr>
          <w:rFonts w:cs="Times New Roman"/>
        </w:rPr>
        <w:t>(Stearn, 1998)</w:t>
      </w:r>
      <w:r w:rsidRPr="005344B4">
        <w:rPr>
          <w:rFonts w:cs="Times New Roman"/>
          <w:lang w:val="en-US"/>
        </w:rPr>
        <w:fldChar w:fldCharType="end"/>
      </w:r>
      <w:r w:rsidRPr="005344B4">
        <w:rPr>
          <w:rFonts w:cs="Times New Roman"/>
          <w:lang w:val="en-US"/>
        </w:rPr>
        <w:t xml:space="preserve"> which prompt visceral and affective responses</w:t>
      </w:r>
      <w:r w:rsidRPr="005344B4">
        <w:rPr>
          <w:rStyle w:val="FootnoteReference"/>
          <w:rFonts w:cs="Times New Roman"/>
          <w:lang w:val="en-US"/>
        </w:rPr>
        <w:footnoteReference w:id="40"/>
      </w:r>
      <w:r w:rsidRPr="005344B4">
        <w:rPr>
          <w:rFonts w:cs="Times New Roman"/>
          <w:lang w:val="en-US"/>
        </w:rPr>
        <w:t xml:space="preserve">. Museum learning extends beyond the museum walls, where memories, </w:t>
      </w:r>
      <w:r w:rsidRPr="005344B4">
        <w:rPr>
          <w:rFonts w:cs="Times New Roman"/>
          <w:lang w:val="en-US"/>
        </w:rPr>
        <w:fldChar w:fldCharType="begin"/>
      </w:r>
      <w:r w:rsidR="00286350" w:rsidRPr="005344B4">
        <w:rPr>
          <w:rFonts w:cs="Times New Roman"/>
          <w:lang w:val="en-US"/>
        </w:rPr>
        <w:instrText xml:space="preserve"> ADDIN ZOTERO_ITEM CSL_CITATION {"citationID":"KCjEcffG","properties":{"formattedCitation":"(McManus, 1993)","plainCitation":"(McManus, 1993)","noteIndex":0},"citationItems":[{"id":659,"uris":["http://zotero.org/users/6040264/items/VLBYY3D5"],"itemData":{"id":659,"type":"article-journal","container-title":"Museum Management and Curatorship","DOI":"10.1080/09647779309515375","ISSN":"0964-7775, 1872-9185","issue":"4","journalAbbreviation":"Museum Management and Curatorship","language":"en","page":"367-380","source":"DOI.org (Crossref)","title":"Memories as indicators of the impact of museum visits","volume":"12","author":[{"family":"McManus","given":"Paulette M."}],"issued":{"date-parts":[["1993",12]]}}}],"schema":"https://github.com/citation-style-language/schema/raw/master/csl-citation.json"} </w:instrText>
      </w:r>
      <w:r w:rsidRPr="005344B4">
        <w:rPr>
          <w:rFonts w:cs="Times New Roman"/>
          <w:lang w:val="en-US"/>
        </w:rPr>
        <w:fldChar w:fldCharType="separate"/>
      </w:r>
      <w:r w:rsidR="00286350" w:rsidRPr="005344B4">
        <w:rPr>
          <w:rFonts w:cs="Times New Roman"/>
        </w:rPr>
        <w:t>(McManus, 1993)</w:t>
      </w:r>
      <w:r w:rsidRPr="005344B4">
        <w:rPr>
          <w:rFonts w:cs="Times New Roman"/>
          <w:lang w:val="en-US"/>
        </w:rPr>
        <w:fldChar w:fldCharType="end"/>
      </w:r>
      <w:r w:rsidRPr="005344B4">
        <w:rPr>
          <w:rFonts w:cs="Times New Roman"/>
          <w:lang w:val="en-US"/>
        </w:rPr>
        <w:t xml:space="preserve">, museum objects </w:t>
      </w:r>
      <w:r w:rsidRPr="005344B4">
        <w:rPr>
          <w:rFonts w:cs="Times New Roman"/>
          <w:lang w:val="en-US"/>
        </w:rPr>
        <w:fldChar w:fldCharType="begin"/>
      </w:r>
      <w:r w:rsidR="00286350" w:rsidRPr="005344B4">
        <w:rPr>
          <w:rFonts w:cs="Times New Roman"/>
          <w:lang w:val="en-US"/>
        </w:rPr>
        <w:instrText xml:space="preserve"> ADDIN ZOTERO_ITEM CSL_CITATION {"citationID":"GFWSZzPE","properties":{"formattedCitation":"(Newell, Robin and Wehner, 2017)","plainCitation":"(Newell, Robin and Wehner, 2017)","noteIndex":0},"citationItems":[{"id":1620,"uris":["http://zotero.org/users/6040264/items/RCISKPN8"],"itemData":{"id":1620,"type":"book","abstract":"\"The museum sector has a moral obligation to use its collections and exhibitions and other events to explore some of the inequalities wrought by global warming. The book tackles the broad global issue of climate change through specific collections and in local places. It reflects the Pacific community at its core, but also embraces many other communities who will experience the adverse effects of climate change sooner or later. The book is rich with practical museum experience and detail, as well as critical, analytical and philosophical about where a museum can intervene to speak to this great conundrum of our times\"--Provided by publisher","call-number":"AM7 .C88 2017","collection-title":"Routledge environmental humanities","event-place":"London ; New York, NY","ISBN":"978-1-138-65851-6","number-of-pages":"298","publisher":"Routledge/Taylor &amp; Francis Group","publisher-place":"London ; New York, NY","source":"Library of Congress ISBN","title":"Curating the future: museums, communities and climate change","title-short":"Curating the future","editor":[{"family":"Newell","given":"Jennifer"},{"family":"Robin","given":"Libby"},{"family":"Wehner","given":"Kirsten"}],"issued":{"date-parts":[["2017"]]}}}],"schema":"https://github.com/citation-style-language/schema/raw/master/csl-citation.json"} </w:instrText>
      </w:r>
      <w:r w:rsidRPr="005344B4">
        <w:rPr>
          <w:rFonts w:cs="Times New Roman"/>
          <w:lang w:val="en-US"/>
        </w:rPr>
        <w:fldChar w:fldCharType="separate"/>
      </w:r>
      <w:r w:rsidR="00286350" w:rsidRPr="005344B4">
        <w:rPr>
          <w:rFonts w:cs="Times New Roman"/>
        </w:rPr>
        <w:t>(Newell, Robin and Wehner, 2017)</w:t>
      </w:r>
      <w:r w:rsidRPr="005344B4">
        <w:rPr>
          <w:rFonts w:cs="Times New Roman"/>
          <w:lang w:val="en-US"/>
        </w:rPr>
        <w:fldChar w:fldCharType="end"/>
      </w:r>
      <w:r w:rsidRPr="005344B4">
        <w:rPr>
          <w:rFonts w:cs="Times New Roman"/>
          <w:lang w:val="en-US"/>
        </w:rPr>
        <w:t xml:space="preserve"> and children’s wayfaring in the museum </w:t>
      </w:r>
      <w:r w:rsidRPr="005344B4">
        <w:rPr>
          <w:rFonts w:cs="Times New Roman"/>
          <w:lang w:val="en-US"/>
        </w:rPr>
        <w:fldChar w:fldCharType="begin"/>
      </w:r>
      <w:r w:rsidR="00286350" w:rsidRPr="005344B4">
        <w:rPr>
          <w:rFonts w:cs="Times New Roman"/>
          <w:lang w:val="en-US"/>
        </w:rPr>
        <w:instrText xml:space="preserve"> ADDIN ZOTERO_ITEM CSL_CITATION {"citationID":"HkXhjbnE","properties":{"formattedCitation":"(Hackett, 2016)","plainCitation":"(Hackett, 2016)","noteIndex":0},"citationItems":[{"id":1051,"uris":["http://zotero.org/users/6040264/items/FLV7L7UT"],"itemData":{"id":1051,"type":"article-journal","abstract":"This article describes the walking and moving of young children around places. It is based on an ethnographic study of children aged between 24 and 36 months visiting a museum. Drawing on Ingold’s (2007) concept of wayfaring, the author argues movement through place creates embodied, tacit ways of knowing and experiencing the world. This embodied and tacit knowledge is not well accounted for in dominant models of how young children learn. In this study, wayfaring both enabled the children to learn about places and routes, and led to the development of traditions, in which collective meanings and actions were attached to particular locations.","container-title":"Children &amp; Society","DOI":"10.1111/chso.12130","ISSN":"09510605","issue":"3","journalAbbreviation":"Child Soc","language":"en","page":"169-179","source":"DOI.org (Crossref)","title":"Young Children as Wayfarers: Learning about Place by Moving Through It","title-short":"Young Children as Wayfarers","volume":"30","author":[{"family":"Hackett","given":"Abigail"}],"issued":{"date-parts":[["2016",5]]}}}],"schema":"https://github.com/citation-style-language/schema/raw/master/csl-citation.json"} </w:instrText>
      </w:r>
      <w:r w:rsidRPr="005344B4">
        <w:rPr>
          <w:rFonts w:cs="Times New Roman"/>
          <w:lang w:val="en-US"/>
        </w:rPr>
        <w:fldChar w:fldCharType="separate"/>
      </w:r>
      <w:r w:rsidR="00286350" w:rsidRPr="005344B4">
        <w:rPr>
          <w:rFonts w:cs="Times New Roman"/>
        </w:rPr>
        <w:t>(Hackett, 2016)</w:t>
      </w:r>
      <w:r w:rsidRPr="005344B4">
        <w:rPr>
          <w:rFonts w:cs="Times New Roman"/>
          <w:lang w:val="en-US"/>
        </w:rPr>
        <w:fldChar w:fldCharType="end"/>
      </w:r>
      <w:r w:rsidRPr="005344B4">
        <w:rPr>
          <w:rFonts w:cs="Times New Roman"/>
          <w:lang w:val="en-US"/>
        </w:rPr>
        <w:t xml:space="preserve"> combine with myriad other encounters for learning about and becoming with worlds in process. </w:t>
      </w:r>
      <w:r w:rsidRPr="005344B4">
        <w:rPr>
          <w:rFonts w:cs="Times New Roman"/>
          <w:lang w:val="en-US"/>
        </w:rPr>
        <w:fldChar w:fldCharType="begin"/>
      </w:r>
      <w:r w:rsidRPr="005344B4">
        <w:rPr>
          <w:rFonts w:cs="Times New Roman"/>
          <w:lang w:val="en-US"/>
        </w:rPr>
        <w:instrText xml:space="preserve"> ADDIN ZOTERO_ITEM CSL_CITATION {"citationID":"NO1irRmc","properties":{"formattedCitation":"(Mujtaba et al. 2018)","plainCitation":"(Mujtaba et al. 2018)","dontUpdate":true,"noteIndex":0},"citationItems":[{"id":1491,"uris":["http://zotero.org/users/6040264/items/KBT39GVA"],"itemData":{"id":1491,"type":"article-journal","abstract":"This review examines how natural history museums (NHMs) can enhance learning and engagement in science, particularly for school-age students. First, we describe the learning potential of informal science learning institutions in general, then we focus on NHMs. We review the possible benefits of interactions between schools and NHMs, and the potential for NHMs to teach about challenging issues such as evolution and climate change and to use digital technologies to augment more traditional artefacts. We conclude that NHMs can provide students with new knowledge and perspectives, with impacts that can last for years. Through visits and their on-line presence, NHMs can help students see science in ways that the school classroom rarely can, with opportunities to meet scientists, explore whole topic exhibitions, engage with interactive displays and employ digital technologies both in situ and to support learning in the school science classroom. Although these interactions have the potential to foster positive cognitive, affective and social outcomes for students, there is a lack of reliable measures of the impact of NHM experiences for students. Opportunities to foster relationships between NHM staff and teachers through professional development can help articulate shared goals to support students’ learning and engagement.","container-title":"Studies in Science Education","DOI":"10.1080/03057267.2018.1442820","ISSN":"0305-7267","issue":"1","note":"publisher: Routledge\n_eprint: https://doi.org/10.1080/03057267.2018.1442820\nPMID: 29951162","page":"41-67","source":"Taylor and Francis+NEJM","title":"Learning and engagement through natural history museums","volume":"54","author":[{"family":"Mujtaba","given":"Tamjid"},{"family":"Lawrence","given":"Martin"},{"family":"Oliver","given":"Mary"},{"family":"Reiss","given":"Michael J."}],"issued":{"date-parts":[["2018",1,2]]}}}],"schema":"https://github.com/citation-style-language/schema/raw/master/csl-citation.json"} </w:instrText>
      </w:r>
      <w:r w:rsidRPr="005344B4">
        <w:rPr>
          <w:rFonts w:cs="Times New Roman"/>
          <w:lang w:val="en-US"/>
        </w:rPr>
        <w:fldChar w:fldCharType="separate"/>
      </w:r>
      <w:r w:rsidRPr="005344B4">
        <w:rPr>
          <w:rFonts w:cs="Times New Roman"/>
          <w:lang w:val="en-US"/>
        </w:rPr>
        <w:fldChar w:fldCharType="end"/>
      </w:r>
      <w:r w:rsidRPr="005344B4">
        <w:rPr>
          <w:rFonts w:cs="Times New Roman"/>
          <w:lang w:val="en-US"/>
        </w:rPr>
        <w:t xml:space="preserve"> This was a valuable reminder that the child-adult interactions I </w:t>
      </w:r>
      <w:r w:rsidRPr="005344B4">
        <w:rPr>
          <w:rFonts w:cs="Times New Roman"/>
          <w:lang w:val="en-US"/>
        </w:rPr>
        <w:lastRenderedPageBreak/>
        <w:t xml:space="preserve">observed only offered a small glimpse of embodied sense-making in relation to the exhibition. Natural history museums can play an important role in constructing ecological knowledges and shaping imaginaries </w:t>
      </w:r>
      <w:r w:rsidRPr="005344B4">
        <w:rPr>
          <w:rFonts w:cs="Times New Roman"/>
          <w:lang w:val="en-US"/>
        </w:rPr>
        <w:fldChar w:fldCharType="begin"/>
      </w:r>
      <w:r w:rsidR="00286350" w:rsidRPr="005344B4">
        <w:rPr>
          <w:rFonts w:cs="Times New Roman"/>
          <w:lang w:val="en-US"/>
        </w:rPr>
        <w:instrText xml:space="preserve"> ADDIN ZOTERO_ITEM CSL_CITATION {"citationID":"8n3cPPN1","properties":{"formattedCitation":"(Dorfman, 2018)","plainCitation":"(Dorfman, 2018)","noteIndex":0},"citationItems":[{"id":2033,"uris":["http://zotero.org/users/6040264/items/53QJBJLF"],"itemData":{"id":2033,"type":"book","call-number":"QH70.A1 D67 2018","event-place":"Milton Park, Abingdon, Oxon ; New York, NY","ISBN":"978-1-138-69264-0","publisher":"Routledge","publisher-place":"Milton Park, Abingdon, Oxon ; New York, NY","source":"Library of Congress ISBN","title":"The future of natural history museums","author":[{"family":"Dorfman","given":"Eric"}],"issued":{"date-parts":[["2018"]]}}}],"schema":"https://github.com/citation-style-language/schema/raw/master/csl-citation.json"} </w:instrText>
      </w:r>
      <w:r w:rsidRPr="005344B4">
        <w:rPr>
          <w:rFonts w:cs="Times New Roman"/>
          <w:lang w:val="en-US"/>
        </w:rPr>
        <w:fldChar w:fldCharType="separate"/>
      </w:r>
      <w:r w:rsidR="00286350" w:rsidRPr="005344B4">
        <w:rPr>
          <w:rFonts w:cs="Times New Roman"/>
        </w:rPr>
        <w:t>(Dorfman, 2018)</w:t>
      </w:r>
      <w:r w:rsidRPr="005344B4">
        <w:rPr>
          <w:rFonts w:cs="Times New Roman"/>
          <w:lang w:val="en-US"/>
        </w:rPr>
        <w:fldChar w:fldCharType="end"/>
      </w:r>
      <w:r w:rsidRPr="005344B4">
        <w:rPr>
          <w:rFonts w:cs="Times New Roman"/>
          <w:lang w:val="en-US"/>
        </w:rPr>
        <w:t xml:space="preserve">, however these are not received in a straightforward relation of governance, by a passive audience. The narratives museums tell, how affects circulate between objects and people and how these combine with other encounters and knowledges form part of a complex interplay of environmental politics, in which the </w:t>
      </w:r>
      <w:r w:rsidR="00CD1D0A" w:rsidRPr="005344B4">
        <w:rPr>
          <w:rFonts w:cs="Times New Roman"/>
          <w:lang w:val="en-US"/>
        </w:rPr>
        <w:t>micro dynamics</w:t>
      </w:r>
      <w:r w:rsidRPr="005344B4">
        <w:rPr>
          <w:rFonts w:cs="Times New Roman"/>
          <w:lang w:val="en-US"/>
        </w:rPr>
        <w:t xml:space="preserve"> of sense-making matter </w:t>
      </w:r>
      <w:r w:rsidRPr="005344B4">
        <w:rPr>
          <w:rFonts w:cs="Times New Roman"/>
          <w:lang w:val="en-US"/>
        </w:rPr>
        <w:fldChar w:fldCharType="begin"/>
      </w:r>
      <w:r w:rsidR="00D23FE6" w:rsidRPr="005344B4">
        <w:rPr>
          <w:rFonts w:cs="Times New Roman"/>
          <w:lang w:val="en-US"/>
        </w:rPr>
        <w:instrText xml:space="preserve"> ADDIN ZOTERO_ITEM CSL_CITATION {"citationID":"Hs1ZIcmz","properties":{"formattedCitation":"(McGregor, 2015; A. E. Closs Stephens, 2022)","plainCitation":"(McGregor, 2015; A. E. Closs Stephens, 2022)","noteIndex":0},"citationItems":[{"id":2401,"uris":["http://zotero.org/users/6040264/items/6TQ2UJXN"],"itemData":{"id":2401,"type":"book","publisher":"Bloomsbury Academic","title":"National Affects","author":[{"family":"Closs Stephens","given":"Angharad E."}],"issued":{"date-parts":[["2022"]]}}},{"id":696,"uris":["http://zotero.org/users/6040264/items/4ELXEK5N"],"itemData":{"id":696,"type":"article-journal","abstract":"Discourse theory is employed to analyse the public curriculum generated through the Camp for Climate Action. This movement emerged as a germinal response to tensions within the dominant discourse on ‘Climate Action’ by articulating it into a broader history of civil disobedience and staging spatial interventions that ostensibly identified the root causes of climate change. This generated learning opportunities over time for both activists and the wider public. However, this attempted redefinition of ‘Climate Action’ was threatened by coercive state action, which sought to link it with ‘domestic extremism’. Tensions emerged between ‘liberal’ and ‘radical’ participants as the meaning of ‘Climate Action’ once again became contested. The article concludes by exploring the implications of these tensions for the movement’s pedagogical efforts.","container-title":"Environmental Politics","DOI":"10.1080/09644016.2015.1008230","ISSN":"0964-4016","issue":"3","page":"343-362","source":"Taylor and Francis+NEJM","title":"Direct climate action as public pedagogy: the cultural politics of the Camp for Climate Action","title-short":"Direct climate action as public pedagogy","volume":"24","author":[{"family":"McGregor","given":"Callum"}],"issued":{"date-parts":[["2015",5,4]]}}}],"schema":"https://github.com/citation-style-language/schema/raw/master/csl-citation.json"} </w:instrText>
      </w:r>
      <w:r w:rsidRPr="005344B4">
        <w:rPr>
          <w:rFonts w:cs="Times New Roman"/>
          <w:lang w:val="en-US"/>
        </w:rPr>
        <w:fldChar w:fldCharType="separate"/>
      </w:r>
      <w:r w:rsidR="00D23FE6" w:rsidRPr="005344B4">
        <w:rPr>
          <w:rFonts w:cs="Times New Roman"/>
        </w:rPr>
        <w:t>(McGregor, 2015; A. E. Closs Stephens, 2022)</w:t>
      </w:r>
      <w:r w:rsidRPr="005344B4">
        <w:rPr>
          <w:rFonts w:cs="Times New Roman"/>
          <w:lang w:val="en-US"/>
        </w:rPr>
        <w:fldChar w:fldCharType="end"/>
      </w:r>
      <w:r w:rsidRPr="005344B4">
        <w:rPr>
          <w:rFonts w:cs="Times New Roman"/>
          <w:lang w:val="en-US"/>
        </w:rPr>
        <w:t xml:space="preserve"> . </w:t>
      </w:r>
    </w:p>
    <w:p w14:paraId="70DA4686" w14:textId="4ECAD35F" w:rsidR="00266C8E" w:rsidRPr="005344B4" w:rsidRDefault="00065A7D" w:rsidP="000F787A">
      <w:pPr>
        <w:spacing w:line="480" w:lineRule="auto"/>
        <w:rPr>
          <w:rFonts w:cs="Times New Roman"/>
        </w:rPr>
      </w:pPr>
      <w:r w:rsidRPr="005344B4">
        <w:rPr>
          <w:rFonts w:cs="Times New Roman"/>
          <w:lang w:val="en-US"/>
        </w:rPr>
        <w:t xml:space="preserve"> This encounter also brought to the surface the difficulties in moving away from a discourse of individual responsibility to recast human agency and cultivate other forms of ethical response. In the UK, children are often interpellated as environmental subjects through the problem of plastic pollution and waste management, constructed as a technological solution supported by the norms of individual responsibility </w:t>
      </w:r>
      <w:r w:rsidRPr="005344B4">
        <w:rPr>
          <w:rFonts w:cs="Times New Roman"/>
          <w:lang w:val="en-US"/>
        </w:rPr>
        <w:fldChar w:fldCharType="begin"/>
      </w:r>
      <w:r w:rsidR="00286350" w:rsidRPr="005344B4">
        <w:rPr>
          <w:rFonts w:cs="Times New Roman"/>
          <w:lang w:val="en-US"/>
        </w:rPr>
        <w:instrText xml:space="preserve"> ADDIN ZOTERO_ITEM CSL_CITATION {"citationID":"LtPZUtag","properties":{"formattedCitation":"(Hird, 2017)","plainCitation":"(Hird, 2017)","noteIndex":0},"citationItems":[{"id":224,"uris":["http://zotero.org/users/6040264/items/3H9AGKB9"],"itemData":{"id":224,"type":"article-journal","abstract":"Waste is a major global environmental issue that assembles socio-cultural and biogeological processes in complex indeterminate relationships. Drawing on three case studies, this article explores the shifting environmental politics concerned with waste’s material, economic, political, and cultural ‘management’. The Canadian case studies – determining a new waste management technology in a mid-sized city in central Ontario, an open dump in a remote Nunavut community, and an abandoned gold mine in the Northwest Territories – suggest waste occasions particular material and political mobilizations. Landfill leachate, colonialism, disinterested publics, freezing arsenic, global corporate investments, country food, land claims, neoliberal governance, permafrost, ravens, and a host of other socio-material forces both empower and thwart ‘management’ politics. Through these case studies, this article explores Isabelle Stengers’s assertion that participating citizenship is an ‘Empty Great Idea’, and a provocation to consider the contexts in which waste may generate acquiescent or objecting publics.","container-title":"Theory, Culture &amp; Society","DOI":"10.1177/0263276414565717","ISSN":"0263-2764, 1460-3616","issue":"2-3","language":"en","page":"187-209","source":"Crossref","title":"Waste, Environmental Politics and Dis/Engaged Publics","volume":"34","author":[{"family":"Hird","given":"Myra J"}],"issued":{"date-parts":[["2017",5]]}}}],"schema":"https://github.com/citation-style-language/schema/raw/master/csl-citation.json"} </w:instrText>
      </w:r>
      <w:r w:rsidRPr="005344B4">
        <w:rPr>
          <w:rFonts w:cs="Times New Roman"/>
          <w:lang w:val="en-US"/>
        </w:rPr>
        <w:fldChar w:fldCharType="separate"/>
      </w:r>
      <w:r w:rsidR="00286350" w:rsidRPr="005344B4">
        <w:rPr>
          <w:rFonts w:cs="Times New Roman"/>
        </w:rPr>
        <w:t>(Hird, 2017)</w:t>
      </w:r>
      <w:r w:rsidRPr="005344B4">
        <w:rPr>
          <w:rFonts w:cs="Times New Roman"/>
          <w:lang w:val="en-US"/>
        </w:rPr>
        <w:fldChar w:fldCharType="end"/>
      </w:r>
      <w:r w:rsidRPr="005344B4">
        <w:rPr>
          <w:rFonts w:cs="Times New Roman"/>
          <w:lang w:val="en-US"/>
        </w:rPr>
        <w:t xml:space="preserve">. Children’s environmental literature, for example, often oversimplifies ecological crises and encourages recycling as a key pro-environmental </w:t>
      </w:r>
      <w:proofErr w:type="spellStart"/>
      <w:r w:rsidRPr="005344B4">
        <w:rPr>
          <w:rFonts w:cs="Times New Roman"/>
          <w:lang w:val="en-US"/>
        </w:rPr>
        <w:t>behaviour</w:t>
      </w:r>
      <w:proofErr w:type="spellEnd"/>
      <w:r w:rsidRPr="005344B4">
        <w:rPr>
          <w:rFonts w:cs="Times New Roman"/>
          <w:lang w:val="en-US"/>
        </w:rPr>
        <w:t xml:space="preserve"> </w:t>
      </w:r>
      <w:r w:rsidRPr="005344B4">
        <w:rPr>
          <w:rFonts w:cs="Times New Roman"/>
          <w:lang w:val="en-US"/>
        </w:rPr>
        <w:fldChar w:fldCharType="begin"/>
      </w:r>
      <w:r w:rsidR="00286350" w:rsidRPr="005344B4">
        <w:rPr>
          <w:rFonts w:cs="Times New Roman"/>
          <w:lang w:val="en-US"/>
        </w:rPr>
        <w:instrText xml:space="preserve"> ADDIN ZOTERO_ITEM CSL_CITATION {"citationID":"qV5eAc2s","properties":{"formattedCitation":"(Echterling, 2016)","plainCitation":"(Echterling, 2016)","noteIndex":0},"citationItems":[{"id":1656,"uris":["http://zotero.org/users/6040264/items/QJCF7BJE"],"itemData":{"id":1656,"type":"article-journal","abstract":"This article argues that most contemporary children’s environmental picture books and easy readers published in the United States focus overwhelmingly on individual environmentalist acts and lifestyle changes, overlook the connections between environmental degradation and systemic social problems such as class disparities, and ultimately over-simplify environmental crisis. They typically encourage children to adopt environmentalist behaviors such as recycling that can be performed by individuals or families in the home, school, and local community, but do little to encourage civic engagement that would call into attention the intertwined ideological, economic, and political factors preventing profound environmental change. The analysis then examines several books that notably do inform readers about the larger political and economic issues and place a strong emphasis on environmental justice, a type of environmentalism deeply concerned with issues of race, class, gender, and economic inequality. Such texts are more likely to encourage an environmentalism that combines lifestyle and consumer choices with political activism. We need more books like this, as children’s texts that resign environmental action almost completely to individual choices and behaviors and disassociate environmental crises from their larger constitutive contexts do little to prepare young people for the socio-environmental challenges we face now and in the future.","container-title":"Children's Literature in Education","DOI":"10.1007/s10583-016-9290-6","ISSN":"1573-1693","issue":"4","journalAbbreviation":"Child Lit Educ","language":"en","page":"283-299","source":"Springer Link","title":"How to Save the World and Other Lessons from Children’s Environmental Literature","volume":"47","author":[{"family":"Echterling","given":"Clare"}],"issued":{"date-parts":[["2016",12,1]]}}}],"schema":"https://github.com/citation-style-language/schema/raw/master/csl-citation.json"} </w:instrText>
      </w:r>
      <w:r w:rsidRPr="005344B4">
        <w:rPr>
          <w:rFonts w:cs="Times New Roman"/>
          <w:lang w:val="en-US"/>
        </w:rPr>
        <w:fldChar w:fldCharType="separate"/>
      </w:r>
      <w:r w:rsidR="00286350" w:rsidRPr="005344B4">
        <w:rPr>
          <w:rFonts w:cs="Times New Roman"/>
        </w:rPr>
        <w:t>(Echterling, 2016)</w:t>
      </w:r>
      <w:r w:rsidRPr="005344B4">
        <w:rPr>
          <w:rFonts w:cs="Times New Roman"/>
          <w:lang w:val="en-US"/>
        </w:rPr>
        <w:fldChar w:fldCharType="end"/>
      </w:r>
      <w:r w:rsidRPr="005344B4">
        <w:rPr>
          <w:rFonts w:cs="Times New Roman"/>
          <w:lang w:val="en-US"/>
        </w:rPr>
        <w:t xml:space="preserve">. The problematization of plastic waste and its solution in recycling are totemic of neoliberal environmentalism. Not only does a focus on waste management obscure the structural causes of waste production, it actively supports the ongoing production and expansion of waste and depoliticizes human-waste relations </w:t>
      </w:r>
      <w:r w:rsidRPr="005344B4">
        <w:rPr>
          <w:rFonts w:cs="Times New Roman"/>
          <w:lang w:val="en-US"/>
        </w:rPr>
        <w:fldChar w:fldCharType="begin"/>
      </w:r>
      <w:r w:rsidR="00286350" w:rsidRPr="005344B4">
        <w:rPr>
          <w:rFonts w:cs="Times New Roman"/>
          <w:lang w:val="en-US"/>
        </w:rPr>
        <w:instrText xml:space="preserve"> ADDIN ZOTERO_ITEM CSL_CITATION {"citationID":"UhgI58cq","properties":{"formattedCitation":"(Hird, 2017)","plainCitation":"(Hird, 2017)","noteIndex":0},"citationItems":[{"id":224,"uris":["http://zotero.org/users/6040264/items/3H9AGKB9"],"itemData":{"id":224,"type":"article-journal","abstract":"Waste is a major global environmental issue that assembles socio-cultural and biogeological processes in complex indeterminate relationships. Drawing on three case studies, this article explores the shifting environmental politics concerned with waste’s material, economic, political, and cultural ‘management’. The Canadian case studies – determining a new waste management technology in a mid-sized city in central Ontario, an open dump in a remote Nunavut community, and an abandoned gold mine in the Northwest Territories – suggest waste occasions particular material and political mobilizations. Landfill leachate, colonialism, disinterested publics, freezing arsenic, global corporate investments, country food, land claims, neoliberal governance, permafrost, ravens, and a host of other socio-material forces both empower and thwart ‘management’ politics. Through these case studies, this article explores Isabelle Stengers’s assertion that participating citizenship is an ‘Empty Great Idea’, and a provocation to consider the contexts in which waste may generate acquiescent or objecting publics.","container-title":"Theory, Culture &amp; Society","DOI":"10.1177/0263276414565717","ISSN":"0263-2764, 1460-3616","issue":"2-3","language":"en","page":"187-209","source":"Crossref","title":"Waste, Environmental Politics and Dis/Engaged Publics","volume":"34","author":[{"family":"Hird","given":"Myra J"}],"issued":{"date-parts":[["2017",5]]}}}],"schema":"https://github.com/citation-style-language/schema/raw/master/csl-citation.json"} </w:instrText>
      </w:r>
      <w:r w:rsidRPr="005344B4">
        <w:rPr>
          <w:rFonts w:cs="Times New Roman"/>
          <w:lang w:val="en-US"/>
        </w:rPr>
        <w:fldChar w:fldCharType="separate"/>
      </w:r>
      <w:r w:rsidR="00286350" w:rsidRPr="005344B4">
        <w:rPr>
          <w:rFonts w:cs="Times New Roman"/>
        </w:rPr>
        <w:t>(Hird, 2017)</w:t>
      </w:r>
      <w:r w:rsidRPr="005344B4">
        <w:rPr>
          <w:rFonts w:cs="Times New Roman"/>
          <w:lang w:val="en-US"/>
        </w:rPr>
        <w:fldChar w:fldCharType="end"/>
      </w:r>
      <w:r w:rsidRPr="005344B4">
        <w:rPr>
          <w:rFonts w:cs="Times New Roman"/>
          <w:lang w:val="en-US"/>
        </w:rPr>
        <w:t xml:space="preserve">. However, in my daughter’s brief window of attention, I struggled to move beyond such an approach; telling </w:t>
      </w:r>
      <w:proofErr w:type="gramStart"/>
      <w:r w:rsidRPr="005344B4">
        <w:rPr>
          <w:rFonts w:cs="Times New Roman"/>
          <w:lang w:val="en-US"/>
        </w:rPr>
        <w:t>her</w:t>
      </w:r>
      <w:proofErr w:type="gramEnd"/>
      <w:r w:rsidRPr="005344B4">
        <w:rPr>
          <w:rFonts w:cs="Times New Roman"/>
          <w:lang w:val="en-US"/>
        </w:rPr>
        <w:t xml:space="preserve"> </w:t>
      </w:r>
      <w:r w:rsidR="00217E2D" w:rsidRPr="005344B4">
        <w:rPr>
          <w:rFonts w:cs="Times New Roman"/>
          <w:lang w:val="en-US"/>
        </w:rPr>
        <w:t>‘We</w:t>
      </w:r>
      <w:r w:rsidRPr="005344B4">
        <w:rPr>
          <w:rFonts w:cs="Times New Roman"/>
          <w:lang w:val="en-US"/>
        </w:rPr>
        <w:t xml:space="preserve"> need to use less and recycle what we do use’.  It made me </w:t>
      </w:r>
      <w:r w:rsidR="00156072" w:rsidRPr="005344B4">
        <w:rPr>
          <w:rFonts w:cs="Times New Roman"/>
          <w:lang w:val="en-US"/>
        </w:rPr>
        <w:t xml:space="preserve">question </w:t>
      </w:r>
      <w:r w:rsidR="00D931E3" w:rsidRPr="005344B4">
        <w:rPr>
          <w:rFonts w:cs="Times New Roman"/>
          <w:lang w:val="en-US"/>
        </w:rPr>
        <w:t>on a personal level</w:t>
      </w:r>
      <w:r w:rsidRPr="005344B4">
        <w:rPr>
          <w:rFonts w:cs="Times New Roman"/>
          <w:lang w:val="en-US"/>
        </w:rPr>
        <w:t xml:space="preserve"> how might I recast the entanglements of human-waste-river in our becoming ecological subjects together, to move beyond the cultural scripts of neoliberal environmentalism? Engaging in such messy questions are the foundation of Haraway’s </w:t>
      </w:r>
      <w:proofErr w:type="spellStart"/>
      <w:r w:rsidRPr="005344B4">
        <w:rPr>
          <w:rFonts w:cs="Times New Roman"/>
          <w:lang w:val="en-US"/>
        </w:rPr>
        <w:t>worldings</w:t>
      </w:r>
      <w:proofErr w:type="spellEnd"/>
      <w:r w:rsidRPr="005344B4">
        <w:rPr>
          <w:rFonts w:cs="Times New Roman"/>
          <w:lang w:val="en-US"/>
        </w:rPr>
        <w:t xml:space="preserve"> </w:t>
      </w:r>
      <w:r w:rsidR="003339D1" w:rsidRPr="005344B4">
        <w:rPr>
          <w:rFonts w:cs="Times New Roman"/>
          <w:lang w:val="en-US"/>
        </w:rPr>
        <w:fldChar w:fldCharType="begin"/>
      </w:r>
      <w:r w:rsidR="007A12BB" w:rsidRPr="005344B4">
        <w:rPr>
          <w:rFonts w:cs="Times New Roman"/>
          <w:lang w:val="en-US"/>
        </w:rPr>
        <w:instrText xml:space="preserve"> ADDIN ZOTERO_ITEM CSL_CITATION {"citationID":"FsSNfie9","properties":{"formattedCitation":"(2016)","plainCitation":"(2016)","noteIndex":0},"citationItems":[{"id":483,"uris":["http://zotero.org/users/6040264/items/9T3ZIKI9"],"itemData":{"id":483,"type":"book","abstract":"Donna J. Haraway refigures our current epoch, moving away from the Anthropocene toward the Chthulucene: an epoch in which we stay with the trouble of living and dying on a damaged earth while living with and understanding the nonhuman in complex ways conducive to building more livable futures","collection-title":"Experimental futures Technological lives, scientific arts, anthropological voices","event-place":"Durham London","ISBN":"978-0-8223-7378-0","language":"eng","note":"OCLC: 948657269","number-of-pages":"296","publisher":"Duke University Press","publisher-place":"Durham London","source":"Gemeinsamer Bibliotheksverbund ISBN","title":"Staying with the trouble: making kin in the Chthulucene","title-short":"Staying with the trouble","author":[{"family":"Haraway","given":"Donna Jeanne"}],"issued":{"date-parts":[["2016"]]}},"suppress-author":true}],"schema":"https://github.com/citation-style-language/schema/raw/master/csl-citation.json"} </w:instrText>
      </w:r>
      <w:r w:rsidR="003339D1" w:rsidRPr="005344B4">
        <w:rPr>
          <w:rFonts w:cs="Times New Roman"/>
          <w:lang w:val="en-US"/>
        </w:rPr>
        <w:fldChar w:fldCharType="separate"/>
      </w:r>
      <w:r w:rsidR="007A12BB" w:rsidRPr="005344B4">
        <w:rPr>
          <w:rFonts w:cs="Times New Roman"/>
        </w:rPr>
        <w:t>(2016)</w:t>
      </w:r>
      <w:r w:rsidR="003339D1" w:rsidRPr="005344B4">
        <w:rPr>
          <w:rFonts w:cs="Times New Roman"/>
          <w:lang w:val="en-US"/>
        </w:rPr>
        <w:fldChar w:fldCharType="end"/>
      </w:r>
      <w:r w:rsidRPr="005344B4">
        <w:rPr>
          <w:rFonts w:cs="Times New Roman"/>
          <w:lang w:val="en-US"/>
        </w:rPr>
        <w:t xml:space="preserve">, and require us to embrace unknowing, speculation and imaginative resources to cobble together new possibilities </w:t>
      </w:r>
      <w:r w:rsidRPr="005344B4">
        <w:rPr>
          <w:rFonts w:cs="Times New Roman"/>
          <w:lang w:val="en-US"/>
        </w:rPr>
        <w:fldChar w:fldCharType="begin"/>
      </w:r>
      <w:r w:rsidR="00886E54" w:rsidRPr="005344B4">
        <w:rPr>
          <w:rFonts w:cs="Times New Roman"/>
          <w:lang w:val="en-US"/>
        </w:rPr>
        <w:instrText xml:space="preserve"> ADDIN ZOTERO_ITEM CSL_CITATION {"citationID":"w9KQvqs3","properties":{"formattedCitation":"(Malone and Crinall, 2023)","plainCitation":"(Malone and Crinall, 2023)","noteIndex":0},"citationItems":[{"id":1841,"uris":["http://zotero.org/users/6040264/items/L9HDAV8K"],"itemData":{"id":1841,"type":"article-journal","DOI":"https://doi.org/10.1080/14733285.2023.2219624","ISSN":"1473-3285","language":"en","title":"Children as worlding but not only: holding space for unknowing and undoing, unfolding and ongoing","title-short":"Children as worlding but not only","URL":"https://www.tandfonline.com/doi/epdf/10.1080/14733285.2023.2219624","author":[{"family":"Malone","given":"Karen"},{"family":"Crinall","given":"Sarah"}],"accessed":{"date-parts":[["2023",6,6]]},"issued":{"date-parts":[["2023"]]}}}],"schema":"https://github.com/citation-style-language/schema/raw/master/csl-citation.json"} </w:instrText>
      </w:r>
      <w:r w:rsidRPr="005344B4">
        <w:rPr>
          <w:rFonts w:cs="Times New Roman"/>
          <w:lang w:val="en-US"/>
        </w:rPr>
        <w:fldChar w:fldCharType="separate"/>
      </w:r>
      <w:r w:rsidR="00286350" w:rsidRPr="005344B4">
        <w:rPr>
          <w:rFonts w:cs="Times New Roman"/>
        </w:rPr>
        <w:t xml:space="preserve">(Malone and </w:t>
      </w:r>
      <w:proofErr w:type="spellStart"/>
      <w:r w:rsidR="00286350" w:rsidRPr="005344B4">
        <w:rPr>
          <w:rFonts w:cs="Times New Roman"/>
        </w:rPr>
        <w:t>Crinall</w:t>
      </w:r>
      <w:proofErr w:type="spellEnd"/>
      <w:r w:rsidR="00286350" w:rsidRPr="005344B4">
        <w:rPr>
          <w:rFonts w:cs="Times New Roman"/>
        </w:rPr>
        <w:t>, 2023)</w:t>
      </w:r>
      <w:r w:rsidRPr="005344B4">
        <w:rPr>
          <w:rFonts w:cs="Times New Roman"/>
          <w:lang w:val="en-US"/>
        </w:rPr>
        <w:fldChar w:fldCharType="end"/>
      </w:r>
      <w:r w:rsidRPr="005344B4">
        <w:rPr>
          <w:rFonts w:cs="Times New Roman"/>
          <w:lang w:val="en-US"/>
        </w:rPr>
        <w:t xml:space="preserve">. Storytelling becomes key to </w:t>
      </w:r>
      <w:r w:rsidR="002807B8" w:rsidRPr="005344B4">
        <w:rPr>
          <w:rFonts w:cs="Times New Roman"/>
          <w:lang w:val="en-US"/>
        </w:rPr>
        <w:t>unsettling</w:t>
      </w:r>
      <w:r w:rsidRPr="005344B4">
        <w:rPr>
          <w:rFonts w:cs="Times New Roman"/>
          <w:lang w:val="en-US"/>
        </w:rPr>
        <w:t xml:space="preserve"> received knowledge and cultural scripts about individual agency and imagining other modes of response.</w:t>
      </w:r>
      <w:r w:rsidR="002807B8" w:rsidRPr="005344B4">
        <w:rPr>
          <w:rFonts w:cs="Times New Roman"/>
          <w:lang w:val="en-US"/>
        </w:rPr>
        <w:t xml:space="preserve"> </w:t>
      </w:r>
      <w:r w:rsidR="008E6BEA" w:rsidRPr="005344B4">
        <w:rPr>
          <w:rFonts w:cs="Times New Roman"/>
          <w:lang w:val="en-US"/>
        </w:rPr>
        <w:t xml:space="preserve">For example, avoiding dominant, </w:t>
      </w:r>
      <w:proofErr w:type="spellStart"/>
      <w:r w:rsidR="008E6BEA" w:rsidRPr="005344B4">
        <w:rPr>
          <w:rFonts w:cs="Times New Roman"/>
          <w:lang w:val="en-US"/>
        </w:rPr>
        <w:t>santised</w:t>
      </w:r>
      <w:proofErr w:type="spellEnd"/>
      <w:r w:rsidR="008E6BEA" w:rsidRPr="005344B4">
        <w:rPr>
          <w:rFonts w:cs="Times New Roman"/>
          <w:lang w:val="en-US"/>
        </w:rPr>
        <w:t xml:space="preserve"> or overly simplistic narratives </w:t>
      </w:r>
      <w:proofErr w:type="gramStart"/>
      <w:r w:rsidR="008E6BEA" w:rsidRPr="005344B4">
        <w:rPr>
          <w:rFonts w:cs="Times New Roman"/>
          <w:lang w:val="en-US"/>
        </w:rPr>
        <w:t>in order to</w:t>
      </w:r>
      <w:proofErr w:type="gramEnd"/>
      <w:r w:rsidR="008E6BEA" w:rsidRPr="005344B4">
        <w:rPr>
          <w:rFonts w:cs="Times New Roman"/>
          <w:lang w:val="en-US"/>
        </w:rPr>
        <w:t xml:space="preserve"> ‘stay with the trouble’ </w:t>
      </w:r>
      <w:r w:rsidR="00217E2D" w:rsidRPr="005344B4">
        <w:rPr>
          <w:rFonts w:cs="Times New Roman"/>
          <w:lang w:val="en-US"/>
        </w:rPr>
        <w:t>of the</w:t>
      </w:r>
      <w:r w:rsidR="008E6BEA" w:rsidRPr="005344B4">
        <w:rPr>
          <w:rFonts w:cs="Times New Roman"/>
          <w:lang w:val="en-US"/>
        </w:rPr>
        <w:t xml:space="preserve"> violent regime</w:t>
      </w:r>
      <w:r w:rsidR="00CA731C" w:rsidRPr="005344B4">
        <w:rPr>
          <w:rFonts w:cs="Times New Roman"/>
          <w:lang w:val="en-US"/>
        </w:rPr>
        <w:t>s</w:t>
      </w:r>
      <w:r w:rsidR="008E6BEA" w:rsidRPr="005344B4">
        <w:rPr>
          <w:rFonts w:cs="Times New Roman"/>
          <w:lang w:val="en-US"/>
        </w:rPr>
        <w:t xml:space="preserve"> of care which we are always already entangled in</w:t>
      </w:r>
      <w:r w:rsidR="00CA731C" w:rsidRPr="005344B4">
        <w:rPr>
          <w:rFonts w:cs="Times New Roman"/>
          <w:lang w:val="en-US"/>
        </w:rPr>
        <w:t>.</w:t>
      </w:r>
      <w:r w:rsidR="00D679D0" w:rsidRPr="005344B4">
        <w:rPr>
          <w:rFonts w:cs="Times New Roman"/>
          <w:lang w:val="en-US"/>
        </w:rPr>
        <w:t xml:space="preserve"> </w:t>
      </w:r>
      <w:r w:rsidR="00944B0F" w:rsidRPr="005344B4">
        <w:rPr>
          <w:rFonts w:cs="Times New Roman"/>
          <w:lang w:val="en-US"/>
        </w:rPr>
        <w:t>Storytelling</w:t>
      </w:r>
      <w:r w:rsidR="00DC7868" w:rsidRPr="005344B4">
        <w:rPr>
          <w:rFonts w:cs="Times New Roman"/>
          <w:lang w:val="en-US"/>
        </w:rPr>
        <w:t xml:space="preserve"> </w:t>
      </w:r>
      <w:r w:rsidR="0061447E" w:rsidRPr="005344B4">
        <w:rPr>
          <w:rFonts w:cs="Times New Roman"/>
          <w:lang w:val="en-US"/>
        </w:rPr>
        <w:t xml:space="preserve">thus reconfigures the </w:t>
      </w:r>
      <w:r w:rsidR="001E3004" w:rsidRPr="005344B4">
        <w:rPr>
          <w:rFonts w:cs="Times New Roman"/>
          <w:lang w:val="en-US"/>
        </w:rPr>
        <w:t xml:space="preserve">onto-epistemological foundations </w:t>
      </w:r>
      <w:r w:rsidR="008A4544" w:rsidRPr="005344B4">
        <w:rPr>
          <w:rFonts w:cs="Times New Roman"/>
          <w:lang w:val="en-US"/>
        </w:rPr>
        <w:t>for acting and responding in more-than-human worlds</w:t>
      </w:r>
      <w:r w:rsidR="001E3004" w:rsidRPr="005344B4">
        <w:rPr>
          <w:rFonts w:cs="Times New Roman"/>
          <w:lang w:val="en-US"/>
        </w:rPr>
        <w:t xml:space="preserve">. </w:t>
      </w:r>
      <w:r w:rsidR="008A4544" w:rsidRPr="005344B4">
        <w:rPr>
          <w:rFonts w:cs="Times New Roman"/>
          <w:lang w:val="en-US"/>
        </w:rPr>
        <w:t xml:space="preserve">IN the </w:t>
      </w:r>
      <w:r w:rsidR="008A4544" w:rsidRPr="005344B4">
        <w:rPr>
          <w:rFonts w:cs="Times New Roman"/>
          <w:lang w:val="en-US"/>
        </w:rPr>
        <w:lastRenderedPageBreak/>
        <w:t xml:space="preserve">following chapters I consider what other modes of response could look like, and where they emerge. </w:t>
      </w:r>
      <w:r w:rsidR="00CA731C" w:rsidRPr="005344B4">
        <w:rPr>
          <w:rFonts w:cs="Times New Roman"/>
          <w:lang w:val="en-US"/>
        </w:rPr>
        <w:t xml:space="preserve">Chapter 6 explores some of the ways parent climate activists approach themes of death and extinction with their children, as a processes of unlearning together. Meanwhile in Chapter 5 I </w:t>
      </w:r>
      <w:r w:rsidR="00810797" w:rsidRPr="005344B4">
        <w:rPr>
          <w:rFonts w:cs="Times New Roman"/>
          <w:lang w:val="en-US"/>
        </w:rPr>
        <w:t>consider how reorientin</w:t>
      </w:r>
      <w:r w:rsidR="008A4544" w:rsidRPr="005344B4">
        <w:rPr>
          <w:rFonts w:cs="Times New Roman"/>
          <w:lang w:val="en-US"/>
        </w:rPr>
        <w:t>g</w:t>
      </w:r>
      <w:r w:rsidR="00810797" w:rsidRPr="005344B4">
        <w:rPr>
          <w:rFonts w:cs="Times New Roman"/>
          <w:lang w:val="en-US"/>
        </w:rPr>
        <w:t xml:space="preserve"> of thrift around communal flourishing</w:t>
      </w:r>
      <w:r w:rsidR="00C17CC8" w:rsidRPr="005344B4">
        <w:rPr>
          <w:rFonts w:cs="Times New Roman"/>
          <w:lang w:val="en-US"/>
        </w:rPr>
        <w:t xml:space="preserve"> moves responses away from individualistic moralizing, centering instead pleasure, play and conviviality in imagining alternative futures. </w:t>
      </w:r>
    </w:p>
    <w:p w14:paraId="0D2AE9D8" w14:textId="478A8D16" w:rsidR="00311CD2" w:rsidRPr="002D4D39" w:rsidRDefault="00412676" w:rsidP="00901009">
      <w:pPr>
        <w:pStyle w:val="Heading2"/>
      </w:pPr>
      <w:bookmarkStart w:id="81" w:name="_Toc213581801"/>
      <w:r w:rsidRPr="002D4D39">
        <w:t>4.</w:t>
      </w:r>
      <w:r w:rsidR="00705264" w:rsidRPr="002D4D39">
        <w:t>3</w:t>
      </w:r>
      <w:r w:rsidRPr="002D4D39">
        <w:t xml:space="preserve"> </w:t>
      </w:r>
      <w:r w:rsidR="009B399D" w:rsidRPr="002D4D39">
        <w:t>Child</w:t>
      </w:r>
      <w:r w:rsidR="00BE0D5D" w:rsidRPr="002D4D39">
        <w:t>-adult museum encounters</w:t>
      </w:r>
      <w:bookmarkEnd w:id="81"/>
    </w:p>
    <w:p w14:paraId="1B22E5A2" w14:textId="1AE6CA59" w:rsidR="007D6C5A" w:rsidRPr="005344B4" w:rsidRDefault="007D6C5A" w:rsidP="009811B0">
      <w:pPr>
        <w:spacing w:line="480" w:lineRule="auto"/>
        <w:rPr>
          <w:rFonts w:cs="Times New Roman"/>
        </w:rPr>
      </w:pPr>
      <w:r w:rsidRPr="005344B4">
        <w:rPr>
          <w:rFonts w:cs="Times New Roman"/>
        </w:rPr>
        <w:t>At the entrance to the exhibition, I hear a similar conversation play out between adults and children,</w:t>
      </w:r>
    </w:p>
    <w:p w14:paraId="24D031A0" w14:textId="4A7604B0" w:rsidR="007D6C5A" w:rsidRPr="005344B4" w:rsidRDefault="007D6C5A" w:rsidP="009811B0">
      <w:pPr>
        <w:spacing w:line="480" w:lineRule="auto"/>
        <w:rPr>
          <w:rFonts w:cs="Times New Roman"/>
          <w:i/>
          <w:iCs/>
        </w:rPr>
      </w:pPr>
      <w:r w:rsidRPr="005344B4">
        <w:rPr>
          <w:rFonts w:cs="Times New Roman"/>
          <w:i/>
          <w:iCs/>
        </w:rPr>
        <w:t>‘Do you want to go and learn about the environment? Or shall we go and see THE DINOSAURS?!’</w:t>
      </w:r>
    </w:p>
    <w:p w14:paraId="562D14C3" w14:textId="752FB157" w:rsidR="00047ED6" w:rsidRPr="005344B4" w:rsidRDefault="007D6C5A" w:rsidP="009811B0">
      <w:pPr>
        <w:spacing w:line="480" w:lineRule="auto"/>
        <w:rPr>
          <w:rFonts w:eastAsia="Calibri" w:cs="Times New Roman"/>
          <w:color w:val="000000" w:themeColor="text1"/>
        </w:rPr>
      </w:pPr>
      <w:r w:rsidRPr="005344B4">
        <w:rPr>
          <w:rFonts w:cs="Times New Roman"/>
        </w:rPr>
        <w:t xml:space="preserve">The perennially popular dinosaur exhibit is located directly opposite the Jerwood Gallery which temporarily housed Our Broken Planet. Because of the proximity of the two exhibitions, many family visitors visited OBP after the Dinosaur Gallery – most coming across the exhibition by chance rather than seeking it out as a reason for their visit. Younger children tended to move quickly through the space, sporadically stopping at the objects that caught their attention. Rushing through made it difficult for adults to keep up. </w:t>
      </w:r>
      <w:r w:rsidRPr="005344B4">
        <w:rPr>
          <w:rFonts w:eastAsia="Calibri" w:cs="Times New Roman"/>
          <w:color w:val="000000" w:themeColor="text1"/>
        </w:rPr>
        <w:t xml:space="preserve">Sometimes adults talked amongst themselves, taking the chance to catch up while the children were occupied. </w:t>
      </w:r>
    </w:p>
    <w:p w14:paraId="620C7C53" w14:textId="7ECDED3C" w:rsidR="007D6C5A" w:rsidRPr="005344B4" w:rsidRDefault="007D6C5A" w:rsidP="009811B0">
      <w:pPr>
        <w:spacing w:line="480" w:lineRule="auto"/>
        <w:rPr>
          <w:rFonts w:cs="Times New Roman"/>
        </w:rPr>
      </w:pPr>
      <w:r w:rsidRPr="005344B4">
        <w:rPr>
          <w:rFonts w:eastAsia="Calibri" w:cs="Times New Roman"/>
          <w:color w:val="000000" w:themeColor="text1"/>
        </w:rPr>
        <w:t xml:space="preserve">One such group congregated towards the exit to the museum, chatting whilst their primary school age children filled in a series of comment cards with earnest suggestions of how they could </w:t>
      </w:r>
      <w:proofErr w:type="gramStart"/>
      <w:r w:rsidRPr="005344B4">
        <w:rPr>
          <w:rFonts w:eastAsia="Calibri" w:cs="Times New Roman"/>
          <w:color w:val="000000" w:themeColor="text1"/>
        </w:rPr>
        <w:t>take action</w:t>
      </w:r>
      <w:proofErr w:type="gramEnd"/>
      <w:r w:rsidRPr="005344B4">
        <w:rPr>
          <w:rFonts w:eastAsia="Calibri" w:cs="Times New Roman"/>
          <w:color w:val="000000" w:themeColor="text1"/>
        </w:rPr>
        <w:t xml:space="preserve">, </w:t>
      </w:r>
    </w:p>
    <w:p w14:paraId="140A54A5" w14:textId="787DC748" w:rsidR="007D6C5A" w:rsidRPr="005344B4" w:rsidRDefault="007D6C5A" w:rsidP="009811B0">
      <w:pPr>
        <w:spacing w:line="480" w:lineRule="auto"/>
        <w:rPr>
          <w:rFonts w:eastAsia="Calibri" w:cs="Times New Roman"/>
          <w:color w:val="000000" w:themeColor="text1"/>
        </w:rPr>
      </w:pPr>
      <w:r w:rsidRPr="005344B4">
        <w:rPr>
          <w:rFonts w:eastAsia="Calibri" w:cs="Times New Roman"/>
          <w:color w:val="000000" w:themeColor="text1"/>
        </w:rPr>
        <w:t>‘Drive Electric cars</w:t>
      </w:r>
    </w:p>
    <w:p w14:paraId="6B5E0545" w14:textId="508CFAD4" w:rsidR="007D6C5A" w:rsidRPr="005344B4" w:rsidRDefault="007D6C5A" w:rsidP="009811B0">
      <w:pPr>
        <w:spacing w:line="480" w:lineRule="auto"/>
        <w:rPr>
          <w:rFonts w:eastAsia="Calibri" w:cs="Times New Roman"/>
          <w:color w:val="000000" w:themeColor="text1"/>
        </w:rPr>
      </w:pPr>
      <w:r w:rsidRPr="005344B4">
        <w:rPr>
          <w:rFonts w:eastAsia="Calibri" w:cs="Times New Roman"/>
          <w:color w:val="000000" w:themeColor="text1"/>
        </w:rPr>
        <w:t>Stop wars and throw your Rubbish in the bin</w:t>
      </w:r>
    </w:p>
    <w:p w14:paraId="10FD2546" w14:textId="746E6F84" w:rsidR="007D6C5A" w:rsidRPr="005344B4" w:rsidRDefault="007D6C5A" w:rsidP="009811B0">
      <w:pPr>
        <w:spacing w:line="480" w:lineRule="auto"/>
        <w:rPr>
          <w:rFonts w:eastAsia="Calibri" w:cs="Times New Roman"/>
          <w:color w:val="000000" w:themeColor="text1"/>
        </w:rPr>
      </w:pPr>
      <w:r w:rsidRPr="005344B4">
        <w:rPr>
          <w:rFonts w:eastAsia="Calibri" w:cs="Times New Roman"/>
          <w:color w:val="000000" w:themeColor="text1"/>
        </w:rPr>
        <w:t>Don’t Kill living Animals!’</w:t>
      </w:r>
    </w:p>
    <w:p w14:paraId="5A8BB5FC" w14:textId="50D9658F" w:rsidR="007D6C5A" w:rsidRPr="005344B4" w:rsidRDefault="007D6C5A" w:rsidP="009811B0">
      <w:pPr>
        <w:spacing w:line="480" w:lineRule="auto"/>
        <w:rPr>
          <w:rFonts w:eastAsia="Calibri" w:cs="Times New Roman"/>
          <w:color w:val="000000" w:themeColor="text1"/>
        </w:rPr>
      </w:pPr>
      <w:r w:rsidRPr="005344B4">
        <w:rPr>
          <w:rFonts w:eastAsia="Calibri" w:cs="Times New Roman"/>
          <w:color w:val="000000" w:themeColor="text1"/>
        </w:rPr>
        <w:t>‘Mum, mum, mum!’ One interrupted, ‘Look what I wrote!’</w:t>
      </w:r>
    </w:p>
    <w:p w14:paraId="3CD1704B" w14:textId="3F1A1111" w:rsidR="007D6C5A" w:rsidRPr="005344B4" w:rsidRDefault="00173A78" w:rsidP="009811B0">
      <w:pPr>
        <w:spacing w:line="480" w:lineRule="auto"/>
        <w:rPr>
          <w:rFonts w:eastAsia="Calibri" w:cs="Times New Roman"/>
          <w:color w:val="000000" w:themeColor="text1"/>
        </w:rPr>
      </w:pPr>
      <w:r w:rsidRPr="005344B4">
        <w:rPr>
          <w:rFonts w:cs="Times New Roman"/>
          <w:i/>
          <w:iCs/>
          <w:noProof/>
        </w:rPr>
        <w:lastRenderedPageBreak/>
        <mc:AlternateContent>
          <mc:Choice Requires="wpg">
            <w:drawing>
              <wp:anchor distT="0" distB="0" distL="114300" distR="114300" simplePos="0" relativeHeight="251652608" behindDoc="0" locked="0" layoutInCell="1" allowOverlap="1" wp14:anchorId="4D3BC421" wp14:editId="498B2831">
                <wp:simplePos x="0" y="0"/>
                <wp:positionH relativeFrom="margin">
                  <wp:posOffset>520995</wp:posOffset>
                </wp:positionH>
                <wp:positionV relativeFrom="paragraph">
                  <wp:posOffset>1077566</wp:posOffset>
                </wp:positionV>
                <wp:extent cx="4404995" cy="5855970"/>
                <wp:effectExtent l="0" t="0" r="0" b="0"/>
                <wp:wrapTopAndBottom/>
                <wp:docPr id="1961393452" name="Group 3"/>
                <wp:cNvGraphicFramePr/>
                <a:graphic xmlns:a="http://schemas.openxmlformats.org/drawingml/2006/main">
                  <a:graphicData uri="http://schemas.microsoft.com/office/word/2010/wordprocessingGroup">
                    <wpg:wgp>
                      <wpg:cNvGrpSpPr/>
                      <wpg:grpSpPr>
                        <a:xfrm>
                          <a:off x="0" y="0"/>
                          <a:ext cx="4404995" cy="5855970"/>
                          <a:chOff x="0" y="0"/>
                          <a:chExt cx="4404995" cy="5855970"/>
                        </a:xfrm>
                      </wpg:grpSpPr>
                      <pic:pic xmlns:pic="http://schemas.openxmlformats.org/drawingml/2006/picture">
                        <pic:nvPicPr>
                          <pic:cNvPr id="678235166" name="Picture 6" descr="A white board with sticky notes&#10;&#10;AI-generated content may be incorrect."/>
                          <pic:cNvPicPr>
                            <a:picLocks noChangeAspect="1"/>
                          </pic:cNvPicPr>
                        </pic:nvPicPr>
                        <pic:blipFill rotWithShape="1">
                          <a:blip r:embed="rId23" cstate="print">
                            <a:extLst>
                              <a:ext uri="{28A0092B-C50C-407E-A947-70E740481C1C}">
                                <a14:useLocalDpi xmlns:a14="http://schemas.microsoft.com/office/drawing/2010/main" val="0"/>
                              </a:ext>
                            </a:extLst>
                          </a:blip>
                          <a:srcRect l="3344" b="10188"/>
                          <a:stretch>
                            <a:fillRect/>
                          </a:stretch>
                        </pic:blipFill>
                        <pic:spPr bwMode="auto">
                          <a:xfrm>
                            <a:off x="0" y="0"/>
                            <a:ext cx="4404995" cy="5457825"/>
                          </a:xfrm>
                          <a:prstGeom prst="rect">
                            <a:avLst/>
                          </a:prstGeom>
                          <a:ln>
                            <a:noFill/>
                          </a:ln>
                          <a:extLst>
                            <a:ext uri="{53640926-AAD7-44D8-BBD7-CCE9431645EC}">
                              <a14:shadowObscured xmlns:a14="http://schemas.microsoft.com/office/drawing/2010/main"/>
                            </a:ext>
                          </a:extLst>
                        </pic:spPr>
                      </pic:pic>
                      <wps:wsp>
                        <wps:cNvPr id="935883350" name="Text Box 1"/>
                        <wps:cNvSpPr txBox="1"/>
                        <wps:spPr>
                          <a:xfrm>
                            <a:off x="0" y="5475605"/>
                            <a:ext cx="4404995" cy="380365"/>
                          </a:xfrm>
                          <a:prstGeom prst="rect">
                            <a:avLst/>
                          </a:prstGeom>
                          <a:solidFill>
                            <a:prstClr val="white"/>
                          </a:solidFill>
                          <a:ln>
                            <a:noFill/>
                          </a:ln>
                        </wps:spPr>
                        <wps:txbx>
                          <w:txbxContent>
                            <w:p w14:paraId="4875C9AB" w14:textId="1D915F8E" w:rsidR="00173A78" w:rsidRPr="007F2F5F" w:rsidRDefault="00173A78" w:rsidP="00E407F9">
                              <w:pPr>
                                <w:pStyle w:val="Style3"/>
                                <w:rPr>
                                  <w:rFonts w:eastAsia="Calibri"/>
                                  <w:noProof/>
                                  <w:color w:val="000000" w:themeColor="text1"/>
                                  <w:sz w:val="22"/>
                                </w:rPr>
                              </w:pPr>
                              <w:bookmarkStart w:id="82" w:name="_Toc212374658"/>
                              <w:r>
                                <w:t xml:space="preserve">Figure </w:t>
                              </w:r>
                              <w:r>
                                <w:fldChar w:fldCharType="begin"/>
                              </w:r>
                              <w:r>
                                <w:instrText xml:space="preserve"> SEQ Figure \* ARABIC </w:instrText>
                              </w:r>
                              <w:r>
                                <w:fldChar w:fldCharType="separate"/>
                              </w:r>
                              <w:r w:rsidR="009C387C">
                                <w:rPr>
                                  <w:noProof/>
                                </w:rPr>
                                <w:t>8</w:t>
                              </w:r>
                              <w:r>
                                <w:fldChar w:fldCharType="end"/>
                              </w:r>
                              <w:r>
                                <w:t xml:space="preserve"> An image of the interactive comment board situated near the exit of Our Broken Planet. Photo: Author's own</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3BC421" id="Group 3" o:spid="_x0000_s1032" style="position:absolute;left:0;text-align:left;margin-left:41pt;margin-top:84.85pt;width:346.85pt;height:461.1pt;z-index:251652608;mso-position-horizontal-relative:margin" coordsize="44049,585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">
                <v:shape id="Picture 6" o:spid="_x0000_s1033" type="#_x0000_t75" alt="A white board with sticky notes&#10;&#10;AI-generated content may be incorrect." style="position:absolute;width:44049;height:54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">
                  <v:imagedata r:id="rId24" o:title="A white board with sticky notes&#10;&#10;AI-generated content may be incorrect" cropbottom="6677f" cropleft="2192f"/>
                </v:shape>
                <v:shape id="_x0000_s1034" type="#_x0000_t202" style="position:absolute;top:54756;width:44049;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" stroked="f">
                  <v:textbox style="mso-fit-shape-to-text:t" inset="0,0,0,0">
                    <w:txbxContent>
                      <w:p w14:paraId="4875C9AB" w14:textId="1D915F8E" w:rsidR="00173A78" w:rsidRPr="007F2F5F" w:rsidRDefault="00173A78" w:rsidP="00E407F9">
                        <w:pPr>
                          <w:pStyle w:val="Style3"/>
                          <w:rPr>
                            <w:rFonts w:eastAsia="Calibri"/>
                            <w:noProof/>
                            <w:color w:val="000000" w:themeColor="text1"/>
                            <w:sz w:val="22"/>
                          </w:rPr>
                        </w:pPr>
                        <w:bookmarkStart w:id="356" w:name="_Toc212374658"/>
                        <w:r>
                          <w:t xml:space="preserve">Figure </w:t>
                        </w:r>
                        <w:r>
                          <w:fldChar w:fldCharType="begin"/>
                        </w:r>
                        <w:r>
                          <w:instrText xml:space="preserve"> SEQ Figure \* ARABIC </w:instrText>
                        </w:r>
                        <w:r>
                          <w:fldChar w:fldCharType="separate"/>
                        </w:r>
                        <w:r w:rsidR="009C387C">
                          <w:rPr>
                            <w:noProof/>
                          </w:rPr>
                          <w:t>8</w:t>
                        </w:r>
                        <w:r>
                          <w:fldChar w:fldCharType="end"/>
                        </w:r>
                        <w:r>
                          <w:t xml:space="preserve"> An image of the interactive comment board situated near the exit of Our Broken Planet. Photo: Author's own</w:t>
                        </w:r>
                        <w:bookmarkEnd w:id="356"/>
                      </w:p>
                    </w:txbxContent>
                  </v:textbox>
                </v:shape>
                <w10:wrap type="topAndBottom" anchorx="margin"/>
              </v:group>
            </w:pict>
          </mc:Fallback>
        </mc:AlternateContent>
      </w:r>
      <w:r w:rsidR="007D6C5A" w:rsidRPr="005344B4">
        <w:rPr>
          <w:rFonts w:eastAsia="Calibri" w:cs="Times New Roman"/>
          <w:color w:val="000000" w:themeColor="text1"/>
        </w:rPr>
        <w:t xml:space="preserve">Her mum read the note ‘Ah very good.’ She </w:t>
      </w:r>
      <w:proofErr w:type="gramStart"/>
      <w:r w:rsidR="007D6C5A" w:rsidRPr="005344B4">
        <w:rPr>
          <w:rFonts w:eastAsia="Calibri" w:cs="Times New Roman"/>
          <w:color w:val="000000" w:themeColor="text1"/>
        </w:rPr>
        <w:t>took a look</w:t>
      </w:r>
      <w:proofErr w:type="gramEnd"/>
      <w:r w:rsidR="007D6C5A" w:rsidRPr="005344B4">
        <w:rPr>
          <w:rFonts w:eastAsia="Calibri" w:cs="Times New Roman"/>
          <w:color w:val="000000" w:themeColor="text1"/>
        </w:rPr>
        <w:t xml:space="preserve"> around her, having walked through the exhibition from the entrance to the end and said ‘Ah, I think it must be about climate change... OK kids, time to go!’</w:t>
      </w:r>
    </w:p>
    <w:p w14:paraId="7A6F4E7C" w14:textId="03C2BA46" w:rsidR="007D6C5A" w:rsidRPr="005344B4" w:rsidRDefault="00CA7D27" w:rsidP="009811B0">
      <w:pPr>
        <w:spacing w:line="480" w:lineRule="auto"/>
        <w:rPr>
          <w:rFonts w:eastAsia="Calibri" w:cs="Times New Roman"/>
          <w:color w:val="000000" w:themeColor="text1"/>
        </w:rPr>
      </w:pPr>
      <w:r w:rsidRPr="005344B4">
        <w:rPr>
          <w:rFonts w:eastAsia="Calibri" w:cs="Times New Roman"/>
          <w:color w:val="000000" w:themeColor="text1"/>
        </w:rPr>
        <w:t>Whilst th</w:t>
      </w:r>
      <w:r w:rsidR="00C3761A" w:rsidRPr="005344B4">
        <w:rPr>
          <w:rFonts w:eastAsia="Calibri" w:cs="Times New Roman"/>
          <w:color w:val="000000" w:themeColor="text1"/>
        </w:rPr>
        <w:t xml:space="preserve">is </w:t>
      </w:r>
      <w:r w:rsidR="00AA01F1" w:rsidRPr="005344B4">
        <w:rPr>
          <w:rFonts w:eastAsia="Calibri" w:cs="Times New Roman"/>
          <w:color w:val="000000" w:themeColor="text1"/>
        </w:rPr>
        <w:t xml:space="preserve">example is not representative </w:t>
      </w:r>
      <w:r w:rsidRPr="005344B4">
        <w:rPr>
          <w:rFonts w:eastAsia="Calibri" w:cs="Times New Roman"/>
          <w:color w:val="000000" w:themeColor="text1"/>
        </w:rPr>
        <w:t xml:space="preserve">of the wider patterns of embodied museum experiences, </w:t>
      </w:r>
      <w:r w:rsidR="00AA01F1" w:rsidRPr="005344B4">
        <w:rPr>
          <w:rFonts w:eastAsia="Calibri" w:cs="Times New Roman"/>
          <w:color w:val="000000" w:themeColor="text1"/>
        </w:rPr>
        <w:t>it is suggestive of the</w:t>
      </w:r>
      <w:r w:rsidRPr="005344B4">
        <w:rPr>
          <w:rFonts w:eastAsia="Calibri" w:cs="Times New Roman"/>
          <w:color w:val="000000" w:themeColor="text1"/>
        </w:rPr>
        <w:t xml:space="preserve"> ways in which children actively grapple with the </w:t>
      </w:r>
      <w:proofErr w:type="spellStart"/>
      <w:r w:rsidRPr="005344B4">
        <w:rPr>
          <w:rFonts w:eastAsia="Calibri" w:cs="Times New Roman"/>
          <w:color w:val="000000" w:themeColor="text1"/>
        </w:rPr>
        <w:t>ethico</w:t>
      </w:r>
      <w:proofErr w:type="spellEnd"/>
      <w:r w:rsidRPr="005344B4">
        <w:rPr>
          <w:rFonts w:eastAsia="Calibri" w:cs="Times New Roman"/>
          <w:color w:val="000000" w:themeColor="text1"/>
        </w:rPr>
        <w:t xml:space="preserve">-political dilemmas raised by the desire to live in sustainable and flourishing multispecies worlds. Children’s responses both rehearse narrow lifestyle pledges around recycling and consuming </w:t>
      </w:r>
      <w:r w:rsidR="00944B0F" w:rsidRPr="005344B4">
        <w:rPr>
          <w:rFonts w:eastAsia="Calibri" w:cs="Times New Roman"/>
          <w:color w:val="000000" w:themeColor="text1"/>
        </w:rPr>
        <w:t>less but</w:t>
      </w:r>
      <w:r w:rsidRPr="005344B4">
        <w:rPr>
          <w:rFonts w:eastAsia="Calibri" w:cs="Times New Roman"/>
          <w:color w:val="000000" w:themeColor="text1"/>
        </w:rPr>
        <w:t xml:space="preserve"> also include more bombastic imperatives ‘Don’t kill living animals!’. Taken seriously, these wider demands </w:t>
      </w:r>
      <w:proofErr w:type="gramStart"/>
      <w:r w:rsidRPr="005344B4">
        <w:rPr>
          <w:rFonts w:eastAsia="Calibri" w:cs="Times New Roman"/>
          <w:color w:val="000000" w:themeColor="text1"/>
        </w:rPr>
        <w:t>open up</w:t>
      </w:r>
      <w:proofErr w:type="gramEnd"/>
      <w:r w:rsidRPr="005344B4">
        <w:rPr>
          <w:rFonts w:eastAsia="Calibri" w:cs="Times New Roman"/>
          <w:color w:val="000000" w:themeColor="text1"/>
        </w:rPr>
        <w:t xml:space="preserve"> speculative questions about what changes might be possible or necessary for radical transformations in social, </w:t>
      </w:r>
      <w:r w:rsidRPr="005344B4">
        <w:rPr>
          <w:rFonts w:eastAsia="Calibri" w:cs="Times New Roman"/>
          <w:color w:val="000000" w:themeColor="text1"/>
        </w:rPr>
        <w:lastRenderedPageBreak/>
        <w:t xml:space="preserve">cultural and economic systems.  At the same time, this encounter illustrates how adult engagement with climate change can be marked by disavowal, which here surfaces </w:t>
      </w:r>
      <w:r w:rsidRPr="005344B4">
        <w:rPr>
          <w:rFonts w:eastAsia="Calibri" w:cs="Times New Roman"/>
          <w:i/>
          <w:iCs/>
          <w:color w:val="000000" w:themeColor="text1"/>
        </w:rPr>
        <w:t xml:space="preserve">through </w:t>
      </w:r>
      <w:r w:rsidRPr="005344B4">
        <w:rPr>
          <w:rFonts w:eastAsia="Calibri" w:cs="Times New Roman"/>
          <w:color w:val="000000" w:themeColor="text1"/>
        </w:rPr>
        <w:t xml:space="preserve">child-adult encounters in the museum space, through displacing the comment card activity onto children and a misrecognition of children’s expressions of concern. </w:t>
      </w:r>
    </w:p>
    <w:p w14:paraId="0B07A86F" w14:textId="29BEB806" w:rsidR="009905FD" w:rsidRPr="005344B4" w:rsidRDefault="008A18DC" w:rsidP="00901009">
      <w:pPr>
        <w:pStyle w:val="Heading3"/>
      </w:pPr>
      <w:bookmarkStart w:id="83" w:name="_Toc213581802"/>
      <w:r w:rsidRPr="005344B4">
        <w:t>4.</w:t>
      </w:r>
      <w:r w:rsidR="00705264" w:rsidRPr="005344B4">
        <w:t>3</w:t>
      </w:r>
      <w:r w:rsidRPr="005344B4">
        <w:t>.</w:t>
      </w:r>
      <w:r w:rsidR="009204DD" w:rsidRPr="005344B4">
        <w:t xml:space="preserve">1 </w:t>
      </w:r>
      <w:r w:rsidRPr="005344B4">
        <w:t>Affective tensions</w:t>
      </w:r>
      <w:r w:rsidR="006551D1" w:rsidRPr="005344B4">
        <w:t>: Excitement and boredom</w:t>
      </w:r>
      <w:bookmarkEnd w:id="83"/>
    </w:p>
    <w:p w14:paraId="508B0DAA" w14:textId="5FE6BBFB" w:rsidR="00915A05" w:rsidRPr="005344B4" w:rsidRDefault="00915A05" w:rsidP="009811B0">
      <w:pPr>
        <w:spacing w:line="480" w:lineRule="auto"/>
        <w:rPr>
          <w:rFonts w:eastAsia="Calibri" w:cs="Times New Roman"/>
          <w:color w:val="000000" w:themeColor="text1"/>
        </w:rPr>
      </w:pPr>
      <w:r w:rsidRPr="005344B4">
        <w:rPr>
          <w:rFonts w:eastAsia="Calibri" w:cs="Times New Roman"/>
          <w:color w:val="000000" w:themeColor="text1"/>
        </w:rPr>
        <w:t xml:space="preserve">This example gestures towards intergenerational tensions and affective intensities of the </w:t>
      </w:r>
      <w:proofErr w:type="spellStart"/>
      <w:r w:rsidRPr="005344B4">
        <w:rPr>
          <w:rFonts w:eastAsia="Calibri" w:cs="Times New Roman"/>
          <w:color w:val="000000" w:themeColor="text1"/>
        </w:rPr>
        <w:t>ethico</w:t>
      </w:r>
      <w:proofErr w:type="spellEnd"/>
      <w:r w:rsidRPr="005344B4">
        <w:rPr>
          <w:rFonts w:eastAsia="Calibri" w:cs="Times New Roman"/>
          <w:color w:val="000000" w:themeColor="text1"/>
        </w:rPr>
        <w:t xml:space="preserve">-political challenges of ‘being present to the struggles of our time’ </w:t>
      </w:r>
      <w:r w:rsidRPr="005344B4">
        <w:rPr>
          <w:rFonts w:eastAsia="Calibri" w:cs="Times New Roman"/>
          <w:color w:val="000000" w:themeColor="text1"/>
        </w:rPr>
        <w:fldChar w:fldCharType="begin"/>
      </w:r>
      <w:r w:rsidR="00286350" w:rsidRPr="005344B4">
        <w:rPr>
          <w:rFonts w:eastAsia="Calibri" w:cs="Times New Roman"/>
          <w:color w:val="000000" w:themeColor="text1"/>
        </w:rPr>
        <w:instrText xml:space="preserve"> ADDIN ZOTERO_ITEM CSL_CITATION {"citationID":"hmmMflo5","properties":{"formattedCitation":"(Seigworth and Gregg, 2010)","plainCitation":"(Seigworth and Gregg, 2010)","noteIndex":0},"citationItems":[{"id":2377,"uris":["http://zotero.org/users/6040264/items/HDGQT8UN"],"itemData":{"id":2377,"type":"chapter","abstract":"An Inventory of Shimmers was published in The Affect Theory Reader on page 1.","container-title":"An Inventory of Shimmers","ISBN":"978-0-8223-9304-7","language":"en","license":"De Gruyter expressly reserves the right to use all content for commercial text and data mining within the meaning of Section 44b of the German Copyright Act.","note":"DOI: 10.1515/9780822393047-002","page":"1-26","publisher":"Duke University Press","source":"www-degruyter-com.ezphost.dur.ac.uk","title":"An Inventory of Shimmers","URL":"https://www.degruyter.com/document/doi/10.1515/9780822393047-002/html","author":[{"family":"Seigworth","given":"Gregory J."},{"family":"Gregg","given":"Melissa"}],"accessed":{"date-parts":[["2024",4,30]]},"issued":{"date-parts":[["2010",11,12]]}}}],"schema":"https://github.com/citation-style-language/schema/raw/master/csl-citation.json"} </w:instrText>
      </w:r>
      <w:r w:rsidRPr="005344B4">
        <w:rPr>
          <w:rFonts w:eastAsia="Calibri" w:cs="Times New Roman"/>
          <w:color w:val="000000" w:themeColor="text1"/>
        </w:rPr>
        <w:fldChar w:fldCharType="separate"/>
      </w:r>
      <w:r w:rsidR="00286350" w:rsidRPr="005344B4">
        <w:rPr>
          <w:rFonts w:cs="Times New Roman"/>
        </w:rPr>
        <w:t>(Seigworth and Gregg, 2010)</w:t>
      </w:r>
      <w:r w:rsidRPr="005344B4">
        <w:rPr>
          <w:rFonts w:eastAsia="Calibri" w:cs="Times New Roman"/>
          <w:color w:val="000000" w:themeColor="text1"/>
        </w:rPr>
        <w:fldChar w:fldCharType="end"/>
      </w:r>
      <w:r w:rsidRPr="005344B4">
        <w:rPr>
          <w:rFonts w:eastAsia="Calibri" w:cs="Times New Roman"/>
          <w:color w:val="000000" w:themeColor="text1"/>
        </w:rPr>
        <w:t xml:space="preserve">. Although time spent in the exhibition was typically </w:t>
      </w:r>
      <w:r w:rsidR="00944B0F" w:rsidRPr="005344B4">
        <w:rPr>
          <w:rFonts w:eastAsia="Calibri" w:cs="Times New Roman"/>
          <w:color w:val="000000" w:themeColor="text1"/>
        </w:rPr>
        <w:t>brief, children</w:t>
      </w:r>
      <w:r w:rsidRPr="005344B4">
        <w:rPr>
          <w:rFonts w:eastAsia="Calibri" w:cs="Times New Roman"/>
          <w:color w:val="000000" w:themeColor="text1"/>
        </w:rPr>
        <w:t xml:space="preserve"> picked up on the theme of the exhibition and had responded to the prompts in a way which could be considered ‘appropriate’ within the wider </w:t>
      </w:r>
      <w:r w:rsidR="00AA01F1" w:rsidRPr="005344B4">
        <w:rPr>
          <w:rFonts w:eastAsia="Calibri" w:cs="Times New Roman"/>
          <w:color w:val="000000" w:themeColor="text1"/>
        </w:rPr>
        <w:t>discursive framing</w:t>
      </w:r>
      <w:r w:rsidRPr="005344B4">
        <w:rPr>
          <w:rFonts w:eastAsia="Calibri" w:cs="Times New Roman"/>
          <w:color w:val="000000" w:themeColor="text1"/>
        </w:rPr>
        <w:t xml:space="preserve"> of individual action and lifestyle change. I watched as gaggles of children poured over the comment cards, writing 3,4,5 in quick succession, sometimes with adult encouragement, sometimes independently. The activity may have not been designed with children in mind, but family groups engaged with this aspect of the exhibition more and for longer than other visitors</w:t>
      </w:r>
      <w:r w:rsidR="00FF3158" w:rsidRPr="005344B4">
        <w:rPr>
          <w:rStyle w:val="FootnoteReference"/>
          <w:rFonts w:cs="Times New Roman"/>
          <w:color w:val="000000" w:themeColor="text1"/>
        </w:rPr>
        <w:footnoteReference w:id="41"/>
      </w:r>
      <w:r w:rsidRPr="005344B4">
        <w:rPr>
          <w:rFonts w:eastAsia="Calibri" w:cs="Times New Roman"/>
          <w:color w:val="000000" w:themeColor="text1"/>
        </w:rPr>
        <w:t>. Adults in family groups tended to either let the children write a comment or support them to leave a comment – through writing it for them or helping with spellings. Here the lively engagement of children with colourful cards and pencils renders the activity ‘child-like’; parents displace their own reflections on the exhibition</w:t>
      </w:r>
      <w:r w:rsidR="00FF3158" w:rsidRPr="005344B4">
        <w:rPr>
          <w:rFonts w:eastAsia="Calibri" w:cs="Times New Roman"/>
          <w:color w:val="000000" w:themeColor="text1"/>
        </w:rPr>
        <w:t>, instead</w:t>
      </w:r>
      <w:r w:rsidRPr="005344B4">
        <w:rPr>
          <w:rFonts w:eastAsia="Calibri" w:cs="Times New Roman"/>
          <w:color w:val="000000" w:themeColor="text1"/>
        </w:rPr>
        <w:t xml:space="preserve"> centring their children’s engagement with the questions it prompts.   </w:t>
      </w:r>
    </w:p>
    <w:p w14:paraId="01982387" w14:textId="636088C9" w:rsidR="00915A05" w:rsidRPr="005344B4" w:rsidRDefault="00915A05" w:rsidP="009811B0">
      <w:pPr>
        <w:spacing w:line="480" w:lineRule="auto"/>
        <w:rPr>
          <w:rFonts w:eastAsia="Calibri" w:cs="Times New Roman"/>
          <w:color w:val="000000" w:themeColor="text1"/>
        </w:rPr>
      </w:pPr>
      <w:r w:rsidRPr="005344B4">
        <w:rPr>
          <w:rFonts w:eastAsia="Calibri" w:cs="Times New Roman"/>
          <w:color w:val="000000" w:themeColor="text1"/>
        </w:rPr>
        <w:t xml:space="preserve">Meanwhile the adults in the group I observed seemed oblivious to the exhibition theme, and once they had picked up on its topic, their disinterest was marked in comparison to the enthusiasm of the children. This interaction is suggestive of intergenerational misrecognition, where the interests and concerns of children were not recognised or validated by the adults in the group </w:t>
      </w:r>
      <w:r w:rsidRPr="005344B4">
        <w:rPr>
          <w:rFonts w:eastAsia="Calibri" w:cs="Times New Roman"/>
          <w:color w:val="000000" w:themeColor="text1"/>
        </w:rPr>
        <w:fldChar w:fldCharType="begin"/>
      </w:r>
      <w:r w:rsidR="00286350" w:rsidRPr="005344B4">
        <w:rPr>
          <w:rFonts w:eastAsia="Calibri" w:cs="Times New Roman"/>
          <w:color w:val="000000" w:themeColor="text1"/>
        </w:rPr>
        <w:instrText xml:space="preserve"> ADDIN ZOTERO_ITEM CSL_CITATION {"citationID":"ZX6uLLXc","properties":{"formattedCitation":"(Kallio, 2016)","plainCitation":"(Kallio, 2016)","noteIndex":0},"citationItems":[{"id":188,"uris":["http://zotero.org/users/6040264/items/C64569XT"],"itemData":{"id":188,"type":"article-journal","abstract":"This article considers the role of intergenerational recognition in processes of subject formation and political development. It leans on a broad conception of ...","archive_location":"Sage UK: London, England","container-title":"Environment and Planning D: Society and Space","DOI":"10.1177/0263775816654916","language":"en","license":"© The Author(s) 2016","note":"publisher: SAGE PublicationsSage UK: London, England","source":"journals-sagepub-com.ezphost.dur.ac.uk","title":"Shaping subjects in everyday encounters: Intergenerational recognition in intersubjective socialisation:","title-short":"Shaping subjects in everyday encounters","URL":"http://journals.sagepub.com/doi/10.1177/0263775816654916","author":[{"family":"Kallio","given":"Kirsi Pauliina"}],"accessed":{"date-parts":[["2020",8,25]]},"issued":{"date-parts":[["2016",6,15]]}}}],"schema":"https://github.com/citation-style-language/schema/raw/master/csl-citation.json"} </w:instrText>
      </w:r>
      <w:r w:rsidRPr="005344B4">
        <w:rPr>
          <w:rFonts w:eastAsia="Calibri" w:cs="Times New Roman"/>
          <w:color w:val="000000" w:themeColor="text1"/>
        </w:rPr>
        <w:fldChar w:fldCharType="separate"/>
      </w:r>
      <w:r w:rsidR="00286350" w:rsidRPr="005344B4">
        <w:rPr>
          <w:rFonts w:cs="Times New Roman"/>
        </w:rPr>
        <w:t>(Kallio, 2016)</w:t>
      </w:r>
      <w:r w:rsidRPr="005344B4">
        <w:rPr>
          <w:rFonts w:eastAsia="Calibri" w:cs="Times New Roman"/>
          <w:color w:val="000000" w:themeColor="text1"/>
        </w:rPr>
        <w:fldChar w:fldCharType="end"/>
      </w:r>
      <w:r w:rsidRPr="005344B4">
        <w:rPr>
          <w:rFonts w:eastAsia="Calibri" w:cs="Times New Roman"/>
          <w:color w:val="000000" w:themeColor="text1"/>
        </w:rPr>
        <w:t xml:space="preserve">. Nevertheless, the children in this group had a clear sense of their personal environmental politics and ethical orientations and wanted to express them. There may be many reasons why the adults were disengaged; like many family visitors they may have been visiting primarily for social reasons, to see friends, rather than for an educational experience </w:t>
      </w:r>
      <w:r w:rsidRPr="005344B4">
        <w:rPr>
          <w:rFonts w:eastAsia="Calibri" w:cs="Times New Roman"/>
          <w:color w:val="000000" w:themeColor="text1"/>
        </w:rPr>
        <w:fldChar w:fldCharType="begin"/>
      </w:r>
      <w:r w:rsidR="00286350" w:rsidRPr="005344B4">
        <w:rPr>
          <w:rFonts w:eastAsia="Calibri" w:cs="Times New Roman"/>
          <w:color w:val="000000" w:themeColor="text1"/>
        </w:rPr>
        <w:instrText xml:space="preserve"> ADDIN ZOTERO_ITEM CSL_CITATION {"citationID":"BLZUb7PV","properties":{"formattedCitation":"(Blud, 1990)","plainCitation":"(Blud, 1990)","noteIndex":0},"citationItems":[{"id":833,"uris":["http://zotero.org/users/6040264/items/G4R3DVI6"],"itemData":{"id":833,"type":"article-journal","container-title":"Museum Management and Curatorship","DOI":"10.1080/09647779009515193","ISSN":"0964-7775","issue":"1","note":"publisher: Routledge\n_eprint: https://www.tandfonline.com/doi/pdf/10.1080/09647779009515193","page":"43-51","source":"Taylor and Francis+NEJM","title":"Social interaction and learning among family groups visiting a museum","volume":"9","author":[{"family":"Blud","given":"Linda M."}],"issued":{"date-parts":[["1990",3,1]]}}}],"schema":"https://github.com/citation-style-language/schema/raw/master/csl-citation.json"} </w:instrText>
      </w:r>
      <w:r w:rsidRPr="005344B4">
        <w:rPr>
          <w:rFonts w:eastAsia="Calibri" w:cs="Times New Roman"/>
          <w:color w:val="000000" w:themeColor="text1"/>
        </w:rPr>
        <w:fldChar w:fldCharType="separate"/>
      </w:r>
      <w:r w:rsidR="00286350" w:rsidRPr="005344B4">
        <w:rPr>
          <w:rFonts w:cs="Times New Roman"/>
        </w:rPr>
        <w:t>(Blud, 1990)</w:t>
      </w:r>
      <w:r w:rsidRPr="005344B4">
        <w:rPr>
          <w:rFonts w:eastAsia="Calibri" w:cs="Times New Roman"/>
          <w:color w:val="000000" w:themeColor="text1"/>
        </w:rPr>
        <w:fldChar w:fldCharType="end"/>
      </w:r>
      <w:r w:rsidRPr="005344B4">
        <w:rPr>
          <w:rFonts w:eastAsia="Calibri" w:cs="Times New Roman"/>
          <w:color w:val="000000" w:themeColor="text1"/>
        </w:rPr>
        <w:t xml:space="preserve">. Here the negative </w:t>
      </w:r>
      <w:proofErr w:type="spellStart"/>
      <w:r w:rsidRPr="005344B4">
        <w:rPr>
          <w:rFonts w:eastAsia="Calibri" w:cs="Times New Roman"/>
          <w:color w:val="000000" w:themeColor="text1"/>
        </w:rPr>
        <w:t>affects</w:t>
      </w:r>
      <w:proofErr w:type="spellEnd"/>
      <w:r w:rsidRPr="005344B4">
        <w:rPr>
          <w:rFonts w:eastAsia="Calibri" w:cs="Times New Roman"/>
          <w:color w:val="000000" w:themeColor="text1"/>
        </w:rPr>
        <w:t xml:space="preserve"> of the exhibition theme, stories and </w:t>
      </w:r>
      <w:r w:rsidRPr="005344B4">
        <w:rPr>
          <w:rFonts w:eastAsia="Calibri" w:cs="Times New Roman"/>
          <w:color w:val="000000" w:themeColor="text1"/>
        </w:rPr>
        <w:lastRenderedPageBreak/>
        <w:t xml:space="preserve">objects rub up against expectations of an enjoyable, social visit. Indeed, this may be one of the reasons why all visitors moved through the exhibition so quickly, with a low dwell time recorded for visitors of all </w:t>
      </w:r>
      <w:r w:rsidR="00944B0F" w:rsidRPr="005344B4">
        <w:rPr>
          <w:rFonts w:eastAsia="Calibri" w:cs="Times New Roman"/>
          <w:color w:val="000000" w:themeColor="text1"/>
        </w:rPr>
        <w:t>ages relative</w:t>
      </w:r>
      <w:r w:rsidR="00104969" w:rsidRPr="005344B4">
        <w:rPr>
          <w:rFonts w:eastAsia="Calibri" w:cs="Times New Roman"/>
          <w:color w:val="000000" w:themeColor="text1"/>
        </w:rPr>
        <w:t xml:space="preserve"> to the size of the </w:t>
      </w:r>
      <w:r w:rsidR="000177BD" w:rsidRPr="005344B4">
        <w:rPr>
          <w:rFonts w:eastAsia="Calibri" w:cs="Times New Roman"/>
          <w:color w:val="000000" w:themeColor="text1"/>
        </w:rPr>
        <w:t>exhibition</w:t>
      </w:r>
      <w:r w:rsidR="000177BD" w:rsidRPr="005344B4">
        <w:rPr>
          <w:rStyle w:val="FootnoteReference"/>
          <w:rFonts w:cs="Times New Roman"/>
          <w:color w:val="000000" w:themeColor="text1"/>
        </w:rPr>
        <w:footnoteReference w:id="42"/>
      </w:r>
      <w:r w:rsidRPr="005344B4">
        <w:rPr>
          <w:rFonts w:eastAsia="Calibri" w:cs="Times New Roman"/>
          <w:color w:val="000000" w:themeColor="text1"/>
        </w:rPr>
        <w:t xml:space="preserve">. Equally as climate change increasingly becomes the socio-material backdrop against which we live, the demands made on the subject to act through the languages of crisis and urgency can lead to a turning away, a disavowal </w:t>
      </w:r>
      <w:r w:rsidRPr="005344B4">
        <w:rPr>
          <w:rFonts w:eastAsia="Calibri" w:cs="Times New Roman"/>
          <w:color w:val="000000" w:themeColor="text1"/>
        </w:rPr>
        <w:fldChar w:fldCharType="begin"/>
      </w:r>
      <w:r w:rsidR="00286350" w:rsidRPr="005344B4">
        <w:rPr>
          <w:rFonts w:eastAsia="Calibri" w:cs="Times New Roman"/>
          <w:color w:val="000000" w:themeColor="text1"/>
        </w:rPr>
        <w:instrText xml:space="preserve"> ADDIN ZOTERO_ITEM CSL_CITATION {"citationID":"kx2rlSio","properties":{"formattedCitation":"(Weintrobe, 2013)","plainCitation":"(Weintrobe, 2013)","noteIndex":0},"citationItems":[{"id":2366,"uris":["http://zotero.org/users/6040264/items/DM36RIJS"],"itemData":{"id":2366,"type":"chapter","collection-title":"The new library of psychoanalysis","container-title":"Engaging with climate change: psychoanalytic and interdisciplinary perspectives","event-place":"Abingdon New York","ISBN":"978-0-415-66760-9","language":"eng","page":"33-47","publisher":"Routledge","publisher-place":"Abingdon New York","source":"BnF ISBN","title":"The difficult problem of anxiety in thinking about climate change","editor":[{"family":"Weintrobe","given":"Sally"}],"author":[{"family":"Weintrobe","given":"Sally"}],"issued":{"date-parts":[["2013"]]}}}],"schema":"https://github.com/citation-style-language/schema/raw/master/csl-citation.json"} </w:instrText>
      </w:r>
      <w:r w:rsidRPr="005344B4">
        <w:rPr>
          <w:rFonts w:eastAsia="Calibri" w:cs="Times New Roman"/>
          <w:color w:val="000000" w:themeColor="text1"/>
        </w:rPr>
        <w:fldChar w:fldCharType="separate"/>
      </w:r>
      <w:r w:rsidR="00286350" w:rsidRPr="005344B4">
        <w:rPr>
          <w:rFonts w:cs="Times New Roman"/>
        </w:rPr>
        <w:t>(Weintrobe, 2013)</w:t>
      </w:r>
      <w:r w:rsidRPr="005344B4">
        <w:rPr>
          <w:rFonts w:eastAsia="Calibri" w:cs="Times New Roman"/>
          <w:color w:val="000000" w:themeColor="text1"/>
        </w:rPr>
        <w:fldChar w:fldCharType="end"/>
      </w:r>
      <w:r w:rsidRPr="005344B4">
        <w:rPr>
          <w:rFonts w:eastAsia="Calibri" w:cs="Times New Roman"/>
          <w:color w:val="000000" w:themeColor="text1"/>
        </w:rPr>
        <w:t xml:space="preserve"> or bored indifference </w:t>
      </w:r>
      <w:r w:rsidRPr="005344B4">
        <w:rPr>
          <w:rFonts w:eastAsia="Calibri" w:cs="Times New Roman"/>
          <w:color w:val="000000" w:themeColor="text1"/>
        </w:rPr>
        <w:fldChar w:fldCharType="begin"/>
      </w:r>
      <w:r w:rsidR="00286350" w:rsidRPr="005344B4">
        <w:rPr>
          <w:rFonts w:eastAsia="Calibri" w:cs="Times New Roman"/>
          <w:color w:val="000000" w:themeColor="text1"/>
        </w:rPr>
        <w:instrText xml:space="preserve"> ADDIN ZOTERO_ITEM CSL_CITATION {"citationID":"sqvhEowo","properties":{"formattedCitation":"(Anderson, 2023)","plainCitation":"(Anderson, 2023)","noteIndex":0},"citationItems":[{"id":2085,"uris":["http://zotero.org/users/6040264/items/PJP42PE9"],"itemData":{"id":2085,"type":"article-journal","abstract":"In this position paper, I speculate on what we might learn about the politics of climate change if we stay with the possibility that boredom might be part of how subjects encounter and make sense of climate change. I argue that boredom enacts an ethically and politically ambivalent detachment from the demand to act that accompanies urgency-imbued vocabularies of crisis and emergency. Whether boredom is a refusal to face climate change, or a way of coping with and inhabiting the overwhelming, being bored with climate change allows existing attachments to fossil-fuelled lives and futures to continue. The event of climate change is ‘suspended’, in the sense that it is no longer affectively present. I distinguish this relation of ‘climate change suspension’ from two other ways of detaching from the event of climate change – ‘climate change denial’ and ‘climate change delay’. Unlike in denial or delay, in suspension the demand of climate change is held in abeyance, not ended. It returns in ways that blur the line between boredom and other affects. In conclusion, I reflect on the affective politics of climate change, and wonder about how boredom could become part of a progressive politics of climate change.","container-title":"Scottish Geographical Journal","DOI":"10.1080/14702541.2023.2197869","ISSN":"1470-2541","issue":"1-2","note":"publisher: Routledge\n_eprint: https://doi.org/10.1080/14702541.2023.2197869","page":"133-141","source":"Taylor and Francis+NEJM","title":"Boredom and the politics of climate change","volume":"139","author":[{"family":"Anderson","given":"Ben"}],"issued":{"date-parts":[["2023",4,3]]}}}],"schema":"https://github.com/citation-style-language/schema/raw/master/csl-citation.json"} </w:instrText>
      </w:r>
      <w:r w:rsidRPr="005344B4">
        <w:rPr>
          <w:rFonts w:eastAsia="Calibri" w:cs="Times New Roman"/>
          <w:color w:val="000000" w:themeColor="text1"/>
        </w:rPr>
        <w:fldChar w:fldCharType="separate"/>
      </w:r>
      <w:r w:rsidR="00286350" w:rsidRPr="005344B4">
        <w:rPr>
          <w:rFonts w:cs="Times New Roman"/>
        </w:rPr>
        <w:t>(Anderson, 2023)</w:t>
      </w:r>
      <w:r w:rsidRPr="005344B4">
        <w:rPr>
          <w:rFonts w:eastAsia="Calibri" w:cs="Times New Roman"/>
          <w:color w:val="000000" w:themeColor="text1"/>
        </w:rPr>
        <w:fldChar w:fldCharType="end"/>
      </w:r>
      <w:r w:rsidRPr="005344B4">
        <w:rPr>
          <w:rFonts w:eastAsia="Calibri" w:cs="Times New Roman"/>
          <w:color w:val="000000" w:themeColor="text1"/>
        </w:rPr>
        <w:t xml:space="preserve">.  </w:t>
      </w:r>
    </w:p>
    <w:p w14:paraId="0AD4F88D" w14:textId="2130C28A" w:rsidR="00915A05" w:rsidRPr="005344B4" w:rsidRDefault="00915A05" w:rsidP="009811B0">
      <w:pPr>
        <w:spacing w:line="480" w:lineRule="auto"/>
        <w:rPr>
          <w:rFonts w:eastAsia="Calibri" w:cs="Times New Roman"/>
          <w:color w:val="000000" w:themeColor="text1"/>
        </w:rPr>
      </w:pPr>
      <w:r w:rsidRPr="005344B4">
        <w:rPr>
          <w:rFonts w:eastAsia="Calibri" w:cs="Times New Roman"/>
          <w:color w:val="000000" w:themeColor="text1"/>
        </w:rPr>
        <w:t xml:space="preserve">Climate Psychoanalyst Sally Weintraub describes disavowal as defence structure against anxiety.  It is a type of enduring denial, which involves a paradox of knowing and not-knowing at the same time. The difficult socio-material realities of ecological crisis are known but are habitually or subconsciously avoided through distorting them or downplaying their significance to avoid feelings or anxiety or fear. This forms part of her wider argument that Western societies are in ‘the grip of disavowal when it comes to climate change, with all it effects of distortion of the truth’ </w:t>
      </w:r>
      <w:r w:rsidRPr="005344B4">
        <w:rPr>
          <w:rFonts w:eastAsia="Calibri" w:cs="Times New Roman"/>
          <w:color w:val="000000" w:themeColor="text1"/>
        </w:rPr>
        <w:fldChar w:fldCharType="begin"/>
      </w:r>
      <w:r w:rsidR="00286350" w:rsidRPr="005344B4">
        <w:rPr>
          <w:rFonts w:eastAsia="Calibri" w:cs="Times New Roman"/>
          <w:color w:val="000000" w:themeColor="text1"/>
        </w:rPr>
        <w:instrText xml:space="preserve"> ADDIN ZOTERO_ITEM CSL_CITATION {"citationID":"YdEC8XZs","properties":{"formattedCitation":"(Weintrobe, 2013)","plainCitation":"(Weintrobe, 2013)","noteIndex":0},"citationItems":[{"id":2366,"uris":["http://zotero.org/users/6040264/items/DM36RIJS"],"itemData":{"id":2366,"type":"chapter","collection-title":"The new library of psychoanalysis","container-title":"Engaging with climate change: psychoanalytic and interdisciplinary perspectives","event-place":"Abingdon New York","ISBN":"978-0-415-66760-9","language":"eng","page":"33-47","publisher":"Routledge","publisher-place":"Abingdon New York","source":"BnF ISBN","title":"The difficult problem of anxiety in thinking about climate change","editor":[{"family":"Weintrobe","given":"Sally"}],"author":[{"family":"Weintrobe","given":"Sally"}],"issued":{"date-parts":[["2013"]]}}}],"schema":"https://github.com/citation-style-language/schema/raw/master/csl-citation.json"} </w:instrText>
      </w:r>
      <w:r w:rsidRPr="005344B4">
        <w:rPr>
          <w:rFonts w:eastAsia="Calibri" w:cs="Times New Roman"/>
          <w:color w:val="000000" w:themeColor="text1"/>
        </w:rPr>
        <w:fldChar w:fldCharType="separate"/>
      </w:r>
      <w:r w:rsidR="00286350" w:rsidRPr="005344B4">
        <w:rPr>
          <w:rFonts w:cs="Times New Roman"/>
        </w:rPr>
        <w:t>(Weintrobe, 2013)</w:t>
      </w:r>
      <w:r w:rsidRPr="005344B4">
        <w:rPr>
          <w:rFonts w:eastAsia="Calibri" w:cs="Times New Roman"/>
          <w:color w:val="000000" w:themeColor="text1"/>
        </w:rPr>
        <w:fldChar w:fldCharType="end"/>
      </w:r>
      <w:r w:rsidRPr="005344B4">
        <w:rPr>
          <w:rFonts w:eastAsia="Calibri" w:cs="Times New Roman"/>
          <w:color w:val="000000" w:themeColor="text1"/>
        </w:rPr>
        <w:t xml:space="preserve">. To reverse the trajectories of climate change, she argues that we need to collectively resist disavowal </w:t>
      </w:r>
      <w:proofErr w:type="gramStart"/>
      <w:r w:rsidRPr="005344B4">
        <w:rPr>
          <w:rFonts w:eastAsia="Calibri" w:cs="Times New Roman"/>
          <w:color w:val="000000" w:themeColor="text1"/>
        </w:rPr>
        <w:t>in order to</w:t>
      </w:r>
      <w:proofErr w:type="gramEnd"/>
      <w:r w:rsidRPr="005344B4">
        <w:rPr>
          <w:rFonts w:eastAsia="Calibri" w:cs="Times New Roman"/>
          <w:color w:val="000000" w:themeColor="text1"/>
        </w:rPr>
        <w:t xml:space="preserve"> properly acknowledge the socio-material realities we collectively face and take proportionate action. The suggestion is that we need to collectively embrace negative emotions and affect structures such as fear, anxiety and grief rather than avoid them </w:t>
      </w:r>
      <w:proofErr w:type="gramStart"/>
      <w:r w:rsidRPr="005344B4">
        <w:rPr>
          <w:rFonts w:eastAsia="Calibri" w:cs="Times New Roman"/>
          <w:color w:val="000000" w:themeColor="text1"/>
        </w:rPr>
        <w:t>in order to</w:t>
      </w:r>
      <w:proofErr w:type="gramEnd"/>
      <w:r w:rsidRPr="005344B4">
        <w:rPr>
          <w:rFonts w:eastAsia="Calibri" w:cs="Times New Roman"/>
          <w:color w:val="000000" w:themeColor="text1"/>
        </w:rPr>
        <w:t xml:space="preserve"> ‘come to terms with’ the scale and severity of conjunctural crises. Similarly, climate boredom describes a lack of care or concern, in which the event of climate change is not denied but suspended as the subject turns away from demands made upon them </w:t>
      </w:r>
      <w:r w:rsidRPr="005344B4">
        <w:rPr>
          <w:rFonts w:eastAsia="Calibri" w:cs="Times New Roman"/>
          <w:color w:val="000000" w:themeColor="text1"/>
        </w:rPr>
        <w:fldChar w:fldCharType="begin"/>
      </w:r>
      <w:r w:rsidR="00286350" w:rsidRPr="005344B4">
        <w:rPr>
          <w:rFonts w:eastAsia="Calibri" w:cs="Times New Roman"/>
          <w:color w:val="000000" w:themeColor="text1"/>
        </w:rPr>
        <w:instrText xml:space="preserve"> ADDIN ZOTERO_ITEM CSL_CITATION {"citationID":"tZ8qOVfb","properties":{"formattedCitation":"(Anderson, 2023)","plainCitation":"(Anderson, 2023)","noteIndex":0},"citationItems":[{"id":2085,"uris":["http://zotero.org/users/6040264/items/PJP42PE9"],"itemData":{"id":2085,"type":"article-journal","abstract":"In this position paper, I speculate on what we might learn about the politics of climate change if we stay with the possibility that boredom might be part of how subjects encounter and make sense of climate change. I argue that boredom enacts an ethically and politically ambivalent detachment from the demand to act that accompanies urgency-imbued vocabularies of crisis and emergency. Whether boredom is a refusal to face climate change, or a way of coping with and inhabiting the overwhelming, being bored with climate change allows existing attachments to fossil-fuelled lives and futures to continue. The event of climate change is ‘suspended’, in the sense that it is no longer affectively present. I distinguish this relation of ‘climate change suspension’ from two other ways of detaching from the event of climate change – ‘climate change denial’ and ‘climate change delay’. Unlike in denial or delay, in suspension the demand of climate change is held in abeyance, not ended. It returns in ways that blur the line between boredom and other affects. In conclusion, I reflect on the affective politics of climate change, and wonder about how boredom could become part of a progressive politics of climate change.","container-title":"Scottish Geographical Journal","DOI":"10.1080/14702541.2023.2197869","ISSN":"1470-2541","issue":"1-2","note":"publisher: Routledge\n_eprint: https://doi.org/10.1080/14702541.2023.2197869","page":"133-141","source":"Taylor and Francis+NEJM","title":"Boredom and the politics of climate change","volume":"139","author":[{"family":"Anderson","given":"Ben"}],"issued":{"date-parts":[["2023",4,3]]}}}],"schema":"https://github.com/citation-style-language/schema/raw/master/csl-citation.json"} </w:instrText>
      </w:r>
      <w:r w:rsidRPr="005344B4">
        <w:rPr>
          <w:rFonts w:eastAsia="Calibri" w:cs="Times New Roman"/>
          <w:color w:val="000000" w:themeColor="text1"/>
        </w:rPr>
        <w:fldChar w:fldCharType="separate"/>
      </w:r>
      <w:r w:rsidR="00286350" w:rsidRPr="005344B4">
        <w:rPr>
          <w:rFonts w:cs="Times New Roman"/>
        </w:rPr>
        <w:t>(Anderson, 2023)</w:t>
      </w:r>
      <w:r w:rsidRPr="005344B4">
        <w:rPr>
          <w:rFonts w:eastAsia="Calibri" w:cs="Times New Roman"/>
          <w:color w:val="000000" w:themeColor="text1"/>
        </w:rPr>
        <w:fldChar w:fldCharType="end"/>
      </w:r>
      <w:r w:rsidRPr="005344B4">
        <w:rPr>
          <w:rFonts w:eastAsia="Calibri" w:cs="Times New Roman"/>
          <w:color w:val="000000" w:themeColor="text1"/>
        </w:rPr>
        <w:t xml:space="preserve">. It is more temporary than the durable affective structures of denial or disavowal, seeking a detachment from climate change as it surfaces as an event. Taking care to avoid pointing towards ‘properly affected subjects’, Anderson suggested that boredom is not normatively wrong, but rather that its political potential lies in its redirection – for example, boredom with greenwashing. Here boredom with neoliberal environmentalism and the responsible individual subject may offer grounds for more capacious models of response-ability – </w:t>
      </w:r>
      <w:r w:rsidR="00B61979" w:rsidRPr="005344B4">
        <w:rPr>
          <w:rFonts w:eastAsia="Calibri" w:cs="Times New Roman"/>
          <w:color w:val="000000" w:themeColor="text1"/>
        </w:rPr>
        <w:t>p</w:t>
      </w:r>
      <w:r w:rsidR="002339C6" w:rsidRPr="005344B4">
        <w:rPr>
          <w:rFonts w:eastAsia="Calibri" w:cs="Times New Roman"/>
          <w:color w:val="000000" w:themeColor="text1"/>
        </w:rPr>
        <w:t>erhaps ones in which the bombastic, earnest and empathetic response of children are taken more seriously</w:t>
      </w:r>
      <w:r w:rsidRPr="005344B4">
        <w:rPr>
          <w:rFonts w:eastAsia="Calibri" w:cs="Times New Roman"/>
          <w:color w:val="000000" w:themeColor="text1"/>
        </w:rPr>
        <w:t xml:space="preserve">. This chimes with recent work on negative geographies, which considers the political, conceptual and ethical consequences of staying with the </w:t>
      </w:r>
      <w:r w:rsidRPr="005344B4">
        <w:rPr>
          <w:rFonts w:eastAsia="Calibri" w:cs="Times New Roman"/>
          <w:color w:val="000000" w:themeColor="text1"/>
        </w:rPr>
        <w:lastRenderedPageBreak/>
        <w:t xml:space="preserve">negative </w:t>
      </w:r>
      <w:r w:rsidRPr="005344B4">
        <w:rPr>
          <w:rFonts w:eastAsia="Calibri" w:cs="Times New Roman"/>
          <w:color w:val="000000" w:themeColor="text1"/>
        </w:rPr>
        <w:fldChar w:fldCharType="begin"/>
      </w:r>
      <w:r w:rsidR="00286350" w:rsidRPr="005344B4">
        <w:rPr>
          <w:rFonts w:eastAsia="Calibri" w:cs="Times New Roman"/>
          <w:color w:val="000000" w:themeColor="text1"/>
        </w:rPr>
        <w:instrText xml:space="preserve"> ADDIN ZOTERO_ITEM CSL_CITATION {"citationID":"HIGeL1RN","properties":{"formattedCitation":"(Bissell, Rose and Harrison, 2021)","plainCitation":"(Bissell, Rose and Harrison, 2021)","noteIndex":0},"citationItems":[{"id":2358,"uris":["http://zotero.org/users/6040264/items/5RLKD76I"],"itemData":{"id":2358,"type":"book","call-number":"GF50 .N39 2021","collection-title":"Cultural geographies + rewriting the earth","event-place":"Lincoln","ISBN":"978-1-4962-2678-5","number-of-pages":"300","publisher":"University of Nebraska Press","publisher-place":"Lincoln","source":"Library of Congress ISBN","title":"Negative geographies: exploring the politics of limits","title-short":"Negative geographies","editor":[{"family":"Bissell","given":"David"},{"family":"Rose","given":"Mitch"},{"family":"Harrison","given":"Paul"}],"issued":{"date-parts":[["2021"]]}}}],"schema":"https://github.com/citation-style-language/schema/raw/master/csl-citation.json"} </w:instrText>
      </w:r>
      <w:r w:rsidRPr="005344B4">
        <w:rPr>
          <w:rFonts w:eastAsia="Calibri" w:cs="Times New Roman"/>
          <w:color w:val="000000" w:themeColor="text1"/>
        </w:rPr>
        <w:fldChar w:fldCharType="separate"/>
      </w:r>
      <w:r w:rsidR="00286350" w:rsidRPr="005344B4">
        <w:rPr>
          <w:rFonts w:cs="Times New Roman"/>
        </w:rPr>
        <w:t>(Bissell, Rose and Harrison, 2021)</w:t>
      </w:r>
      <w:r w:rsidRPr="005344B4">
        <w:rPr>
          <w:rFonts w:eastAsia="Calibri" w:cs="Times New Roman"/>
          <w:color w:val="000000" w:themeColor="text1"/>
        </w:rPr>
        <w:fldChar w:fldCharType="end"/>
      </w:r>
      <w:r w:rsidRPr="005344B4">
        <w:rPr>
          <w:rFonts w:eastAsia="Calibri" w:cs="Times New Roman"/>
          <w:color w:val="000000" w:themeColor="text1"/>
        </w:rPr>
        <w:t xml:space="preserve">, rather than turning away, avoiding it or redirecting it towards </w:t>
      </w:r>
      <w:proofErr w:type="spellStart"/>
      <w:r w:rsidR="00B61979" w:rsidRPr="005344B4">
        <w:rPr>
          <w:rFonts w:eastAsia="Calibri" w:cs="Times New Roman"/>
          <w:color w:val="000000" w:themeColor="text1"/>
        </w:rPr>
        <w:t>affirmationism</w:t>
      </w:r>
      <w:proofErr w:type="spellEnd"/>
      <w:r w:rsidRPr="005344B4">
        <w:rPr>
          <w:rFonts w:eastAsia="Calibri" w:cs="Times New Roman"/>
          <w:color w:val="000000" w:themeColor="text1"/>
        </w:rPr>
        <w:t xml:space="preserve"> </w:t>
      </w:r>
      <w:r w:rsidRPr="005344B4">
        <w:rPr>
          <w:rFonts w:eastAsia="Calibri" w:cs="Times New Roman"/>
          <w:color w:val="000000" w:themeColor="text1"/>
        </w:rPr>
        <w:fldChar w:fldCharType="begin"/>
      </w:r>
      <w:r w:rsidR="00286350" w:rsidRPr="005344B4">
        <w:rPr>
          <w:rFonts w:eastAsia="Calibri" w:cs="Times New Roman"/>
          <w:color w:val="000000" w:themeColor="text1"/>
        </w:rPr>
        <w:instrText xml:space="preserve"> ADDIN ZOTERO_ITEM CSL_CITATION {"citationID":"JLdp2y72","properties":{"formattedCitation":"(Dekeyser and Jellis, 2021)","plainCitation":"(Dekeyser and Jellis, 2021)","noteIndex":0},"citationItems":[{"id":2030,"uris":["http://zotero.org/users/6040264/items/FDBB446S"],"itemData":{"id":2030,"type":"article-journal","abstract":"This paper poses questions on the possibility of styles of working besides “affirmationism.” We hone in on three ostensible limits of affirmationism: affirmationist vitalism, affirmationist politics, and affirmationist critique. Encountering these limits, we argue for the ongoing need to embrace attempts to think and act that elude, or dispense with, the propensity to affirm.","container-title":"Area","DOI":"10.1111/area.12684","ISSN":"1475-4762","issue":"2","language":"en","note":"_eprint: https://onlinelibrary.wiley.com/doi/pdf/10.1111/area.12684","page":"318-325","source":"Wiley Online Library","title":"Besides affirmationism? On geography and negativity","title-short":"Besides affirmationism?","volume":"53","author":[{"family":"Dekeyser","given":"Thomas"},{"family":"Jellis","given":"Thomas"}],"issued":{"date-parts":[["2021"]]}}}],"schema":"https://github.com/citation-style-language/schema/raw/master/csl-citation.json"} </w:instrText>
      </w:r>
      <w:r w:rsidRPr="005344B4">
        <w:rPr>
          <w:rFonts w:eastAsia="Calibri" w:cs="Times New Roman"/>
          <w:color w:val="000000" w:themeColor="text1"/>
        </w:rPr>
        <w:fldChar w:fldCharType="separate"/>
      </w:r>
      <w:r w:rsidR="00286350" w:rsidRPr="005344B4">
        <w:rPr>
          <w:rFonts w:cs="Times New Roman"/>
        </w:rPr>
        <w:t>(</w:t>
      </w:r>
      <w:proofErr w:type="spellStart"/>
      <w:r w:rsidR="00286350" w:rsidRPr="005344B4">
        <w:rPr>
          <w:rFonts w:cs="Times New Roman"/>
        </w:rPr>
        <w:t>Dekeyser</w:t>
      </w:r>
      <w:proofErr w:type="spellEnd"/>
      <w:r w:rsidR="00286350" w:rsidRPr="005344B4">
        <w:rPr>
          <w:rFonts w:cs="Times New Roman"/>
        </w:rPr>
        <w:t xml:space="preserve"> and Jellis, 2021)</w:t>
      </w:r>
      <w:r w:rsidRPr="005344B4">
        <w:rPr>
          <w:rFonts w:eastAsia="Calibri" w:cs="Times New Roman"/>
          <w:color w:val="000000" w:themeColor="text1"/>
        </w:rPr>
        <w:fldChar w:fldCharType="end"/>
      </w:r>
      <w:r w:rsidRPr="005344B4">
        <w:rPr>
          <w:rFonts w:eastAsia="Calibri" w:cs="Times New Roman"/>
          <w:color w:val="000000" w:themeColor="text1"/>
        </w:rPr>
        <w:t xml:space="preserve">. The political mobilisation of negative affect and the embracing of eco-anxiety, anticipatory grief and fear as catalyst for wider social change is an approach taken by Extinction </w:t>
      </w:r>
      <w:r w:rsidR="00944B0F" w:rsidRPr="005344B4">
        <w:rPr>
          <w:rFonts w:eastAsia="Calibri" w:cs="Times New Roman"/>
          <w:color w:val="000000" w:themeColor="text1"/>
        </w:rPr>
        <w:t>Rebellion and</w:t>
      </w:r>
      <w:r w:rsidRPr="005344B4">
        <w:rPr>
          <w:rFonts w:eastAsia="Calibri" w:cs="Times New Roman"/>
          <w:color w:val="000000" w:themeColor="text1"/>
        </w:rPr>
        <w:t xml:space="preserve"> is explored further in </w:t>
      </w:r>
      <w:r w:rsidR="005821C6" w:rsidRPr="005344B4">
        <w:rPr>
          <w:rFonts w:eastAsia="Calibri" w:cs="Times New Roman"/>
          <w:color w:val="000000" w:themeColor="text1"/>
        </w:rPr>
        <w:t>C</w:t>
      </w:r>
      <w:r w:rsidRPr="005344B4">
        <w:rPr>
          <w:rFonts w:eastAsia="Calibri" w:cs="Times New Roman"/>
          <w:color w:val="000000" w:themeColor="text1"/>
        </w:rPr>
        <w:t>hapter</w:t>
      </w:r>
      <w:r w:rsidR="006203FE" w:rsidRPr="005344B4">
        <w:rPr>
          <w:rFonts w:eastAsia="Calibri" w:cs="Times New Roman"/>
          <w:color w:val="000000" w:themeColor="text1"/>
        </w:rPr>
        <w:t xml:space="preserve"> </w:t>
      </w:r>
      <w:r w:rsidR="005821C6" w:rsidRPr="005344B4">
        <w:rPr>
          <w:rFonts w:eastAsia="Calibri" w:cs="Times New Roman"/>
          <w:color w:val="000000" w:themeColor="text1"/>
        </w:rPr>
        <w:t>6</w:t>
      </w:r>
      <w:r w:rsidRPr="005344B4">
        <w:rPr>
          <w:rFonts w:eastAsia="Calibri" w:cs="Times New Roman"/>
          <w:color w:val="000000" w:themeColor="text1"/>
        </w:rPr>
        <w:t xml:space="preserve">. </w:t>
      </w:r>
    </w:p>
    <w:p w14:paraId="274FEC1A" w14:textId="3A519D22" w:rsidR="00915A05" w:rsidRPr="005344B4" w:rsidRDefault="00A6623F" w:rsidP="009811B0">
      <w:pPr>
        <w:spacing w:line="480" w:lineRule="auto"/>
        <w:rPr>
          <w:rFonts w:eastAsia="Calibri" w:cs="Times New Roman"/>
          <w:color w:val="000000" w:themeColor="text1"/>
        </w:rPr>
      </w:pPr>
      <w:r w:rsidRPr="005344B4">
        <w:rPr>
          <w:rFonts w:eastAsia="Calibri" w:cs="Times New Roman"/>
          <w:color w:val="000000" w:themeColor="text1"/>
        </w:rPr>
        <w:t xml:space="preserve">Although </w:t>
      </w:r>
      <w:r w:rsidR="00630B91" w:rsidRPr="005344B4">
        <w:rPr>
          <w:rFonts w:eastAsia="Calibri" w:cs="Times New Roman"/>
          <w:color w:val="000000" w:themeColor="text1"/>
        </w:rPr>
        <w:t xml:space="preserve">emotionally and qualitatively </w:t>
      </w:r>
      <w:r w:rsidRPr="005344B4">
        <w:rPr>
          <w:rFonts w:eastAsia="Calibri" w:cs="Times New Roman"/>
          <w:color w:val="000000" w:themeColor="text1"/>
        </w:rPr>
        <w:t>different, d</w:t>
      </w:r>
      <w:r w:rsidR="00915A05" w:rsidRPr="005344B4">
        <w:rPr>
          <w:rFonts w:eastAsia="Calibri" w:cs="Times New Roman"/>
          <w:color w:val="000000" w:themeColor="text1"/>
        </w:rPr>
        <w:t xml:space="preserve">isavowal and boredom can be considered as embodied responses to the negative structures of feeling which emerge with and through environmental politics </w:t>
      </w:r>
      <w:r w:rsidR="00915A05" w:rsidRPr="005344B4">
        <w:rPr>
          <w:rFonts w:eastAsia="Calibri" w:cs="Times New Roman"/>
          <w:color w:val="000000" w:themeColor="text1"/>
        </w:rPr>
        <w:fldChar w:fldCharType="begin"/>
      </w:r>
      <w:r w:rsidR="00286350" w:rsidRPr="005344B4">
        <w:rPr>
          <w:rFonts w:eastAsia="Calibri" w:cs="Times New Roman"/>
          <w:color w:val="000000" w:themeColor="text1"/>
        </w:rPr>
        <w:instrText xml:space="preserve"> ADDIN ZOTERO_ITEM CSL_CITATION {"citationID":"fnx0P1Ig","properties":{"formattedCitation":"(Bosworth, 2021)","plainCitation":"(Bosworth, 2021)","noteIndex":0},"citationItems":[{"id":172,"uris":["http://zotero.org/users/6040264/items/SPNEFJBQ"],"itemData":{"id":172,"type":"article-journal","abstract":"What can memes teach us about shifting popular-cultural understandings of nature? While a certain form of environmentalism with proclivities for dour, self-righteous, sentimental, or apocalyptic tones is often taken to be hegemonic, Nicole Seymour argues that a more irreverent ‘low environmental culture’ should not be occluded. Humor and irony can serve as emotional registers for environmental media that provide openings for the emergence of playful environmentalisms perhaps more amenable to a diverse audience. Such ‘bad environmentalism’ mobilizes humor by transgressing the emotional norms of piety within environmentalism. This article deepens the concept of bad environmentalism through an examination of the emergence of ‘nature is healing’ memes during the ongoing COVID-19 pandemic. Implicitly critical of nefarious arguments that the death-dealing pandemic would provide a ‘pause for nature’ and thus that ‘humans were the real virus’, the formal and easily reproduced ‘nature is healing’ genre subverts conventional understandings of ‘the natural’ as well as the naturalization of social order and political economy. In particular, I extend Seymour’s argument – and pop cultural studies of the environment – by parsing five modes through which the ‘nature is healing’ genre plays ironically on differing understandings of the natural. These are the out-of-place in nature; nature out-of-place; drawing attention to a naturalized social order; naturalizing social transformation; and absurdity in the natural world. Close attention to different modes of humor provides insight into the ambivalence of affect within ecological and political movements; ‘bad affect’ can, after all, produce careful and critical aesthetics. Such research demonstrates the utility of a widened and potentially counterhegemonic repertoire of affective responses to environmental and political crisis.","container-title":"cultural geographies","DOI":"10.1177/14744740211012007","ISSN":"1474-4740","journalAbbreviation":"cultural geographies","language":"en","note":"publisher: SAGE Publications Ltd","page":"14744740211012007","source":"SAGE Journals","title":"The bad environmentalism of ‘nature is healing’ memes","author":[{"family":"Bosworth","given":"Kai"}],"issued":{"date-parts":[["2021",4,22]]}}}],"schema":"https://github.com/citation-style-language/schema/raw/master/csl-citation.json"} </w:instrText>
      </w:r>
      <w:r w:rsidR="00915A05" w:rsidRPr="005344B4">
        <w:rPr>
          <w:rFonts w:eastAsia="Calibri" w:cs="Times New Roman"/>
          <w:color w:val="000000" w:themeColor="text1"/>
        </w:rPr>
        <w:fldChar w:fldCharType="separate"/>
      </w:r>
      <w:r w:rsidR="00286350" w:rsidRPr="005344B4">
        <w:rPr>
          <w:rFonts w:cs="Times New Roman"/>
        </w:rPr>
        <w:t>(Bosworth, 2021)</w:t>
      </w:r>
      <w:r w:rsidR="00915A05" w:rsidRPr="005344B4">
        <w:rPr>
          <w:rFonts w:eastAsia="Calibri" w:cs="Times New Roman"/>
          <w:color w:val="000000" w:themeColor="text1"/>
        </w:rPr>
        <w:fldChar w:fldCharType="end"/>
      </w:r>
      <w:r w:rsidR="00915A05" w:rsidRPr="005344B4">
        <w:rPr>
          <w:rFonts w:eastAsia="Calibri" w:cs="Times New Roman"/>
          <w:color w:val="000000" w:themeColor="text1"/>
        </w:rPr>
        <w:t xml:space="preserve"> and here in response to the affective intensities of the exhibition. The stark, dark </w:t>
      </w:r>
      <w:r w:rsidR="0027385B" w:rsidRPr="005344B4">
        <w:rPr>
          <w:rFonts w:eastAsia="Calibri" w:cs="Times New Roman"/>
          <w:color w:val="000000" w:themeColor="text1"/>
        </w:rPr>
        <w:t xml:space="preserve">aesthetic </w:t>
      </w:r>
      <w:r w:rsidR="00915A05" w:rsidRPr="005344B4">
        <w:rPr>
          <w:rFonts w:eastAsia="Calibri" w:cs="Times New Roman"/>
          <w:color w:val="000000" w:themeColor="text1"/>
        </w:rPr>
        <w:t>of the space combine</w:t>
      </w:r>
      <w:r w:rsidR="0027385B" w:rsidRPr="005344B4">
        <w:rPr>
          <w:rFonts w:eastAsia="Calibri" w:cs="Times New Roman"/>
          <w:color w:val="000000" w:themeColor="text1"/>
        </w:rPr>
        <w:t>s</w:t>
      </w:r>
      <w:r w:rsidR="00915A05" w:rsidRPr="005344B4">
        <w:rPr>
          <w:rFonts w:eastAsia="Calibri" w:cs="Times New Roman"/>
          <w:color w:val="000000" w:themeColor="text1"/>
        </w:rPr>
        <w:t xml:space="preserve"> with troubling stories of irreversible harms caused by humans, generating a bleak and heavy atmosphere, </w:t>
      </w:r>
      <w:proofErr w:type="gramStart"/>
      <w:r w:rsidR="00915A05" w:rsidRPr="005344B4">
        <w:rPr>
          <w:rFonts w:eastAsia="Calibri" w:cs="Times New Roman"/>
          <w:color w:val="000000" w:themeColor="text1"/>
        </w:rPr>
        <w:t>in spite of</w:t>
      </w:r>
      <w:proofErr w:type="gramEnd"/>
      <w:r w:rsidR="00915A05" w:rsidRPr="005344B4">
        <w:rPr>
          <w:rFonts w:eastAsia="Calibri" w:cs="Times New Roman"/>
          <w:color w:val="000000" w:themeColor="text1"/>
        </w:rPr>
        <w:t xml:space="preserve"> attempts by the curators to inspire hope and optimism. Children’s enthusiasm, their formative ideas of right and wrong which appear bombastic and the ways in which they move around the space rupture the sombre atmosphere. Breaking through adults’ sensibility and mobility, children’s movements and interjections can pose a challenge to disavowal and boredom at least momentarily - even if they don’t immediately result in an enduring affective shift. Rather, it is in these moments of affective tension that the </w:t>
      </w:r>
      <w:r w:rsidR="00915A05" w:rsidRPr="005344B4">
        <w:rPr>
          <w:rFonts w:eastAsia="Calibri" w:cs="Times New Roman"/>
          <w:i/>
          <w:iCs/>
          <w:color w:val="000000" w:themeColor="text1"/>
        </w:rPr>
        <w:t xml:space="preserve">possibility </w:t>
      </w:r>
      <w:r w:rsidR="00915A05" w:rsidRPr="005344B4">
        <w:rPr>
          <w:rFonts w:eastAsia="Calibri" w:cs="Times New Roman"/>
          <w:color w:val="000000" w:themeColor="text1"/>
        </w:rPr>
        <w:t xml:space="preserve">of feeling otherwise – and thus becoming otherwise – may emerge </w:t>
      </w:r>
      <w:r w:rsidR="00915A05" w:rsidRPr="005344B4">
        <w:rPr>
          <w:rFonts w:eastAsia="Calibri" w:cs="Times New Roman"/>
          <w:color w:val="000000" w:themeColor="text1"/>
        </w:rPr>
        <w:fldChar w:fldCharType="begin"/>
      </w:r>
      <w:r w:rsidR="00D23FE6" w:rsidRPr="005344B4">
        <w:rPr>
          <w:rFonts w:eastAsia="Calibri" w:cs="Times New Roman"/>
          <w:color w:val="000000" w:themeColor="text1"/>
        </w:rPr>
        <w:instrText xml:space="preserve"> ADDIN ZOTERO_ITEM CSL_CITATION {"citationID":"wQcCrv5g","properties":{"formattedCitation":"(Seigworth and Gregg, 2010; A. E. Closs Stephens, 2022)","plainCitation":"(Seigworth and Gregg, 2010; A. E. Closs Stephens, 2022)","noteIndex":0},"citationItems":[{"id":2401,"uris":["http://zotero.org/users/6040264/items/6TQ2UJXN"],"itemData":{"id":2401,"type":"book","publisher":"Bloomsbury Academic","title":"National Affects","author":[{"family":"Closs Stephens","given":"Angharad E."}],"issued":{"date-parts":[["2022"]]}}},{"id":2377,"uris":["http://zotero.org/users/6040264/items/HDGQT8UN"],"itemData":{"id":2377,"type":"chapter","abstract":"An Inventory of Shimmers was published in The Affect Theory Reader on page 1.","container-title":"An Inventory of Shimmers","ISBN":"978-0-8223-9304-7","language":"en","license":"De Gruyter expressly reserves the right to use all content for commercial text and data mining within the meaning of Section 44b of the German Copyright Act.","note":"DOI: 10.1515/9780822393047-002","page":"1-26","publisher":"Duke University Press","source":"www-degruyter-com.ezphost.dur.ac.uk","title":"An Inventory of Shimmers","URL":"https://www.degruyter.com/document/doi/10.1515/9780822393047-002/html","author":[{"family":"Seigworth","given":"Gregory J."},{"family":"Gregg","given":"Melissa"}],"accessed":{"date-parts":[["2024",4,30]]},"issued":{"date-parts":[["2010",11,12]]}}}],"schema":"https://github.com/citation-style-language/schema/raw/master/csl-citation.json"} </w:instrText>
      </w:r>
      <w:r w:rsidR="00915A05" w:rsidRPr="005344B4">
        <w:rPr>
          <w:rFonts w:eastAsia="Calibri" w:cs="Times New Roman"/>
          <w:color w:val="000000" w:themeColor="text1"/>
        </w:rPr>
        <w:fldChar w:fldCharType="separate"/>
      </w:r>
      <w:r w:rsidR="00D23FE6" w:rsidRPr="005344B4">
        <w:rPr>
          <w:rFonts w:cs="Times New Roman"/>
        </w:rPr>
        <w:t>(Seigworth and Gregg, 2010; A. E. Closs Stephens, 2022)</w:t>
      </w:r>
      <w:r w:rsidR="00915A05" w:rsidRPr="005344B4">
        <w:rPr>
          <w:rFonts w:eastAsia="Calibri" w:cs="Times New Roman"/>
          <w:color w:val="000000" w:themeColor="text1"/>
        </w:rPr>
        <w:fldChar w:fldCharType="end"/>
      </w:r>
      <w:r w:rsidR="00915A05" w:rsidRPr="005344B4">
        <w:rPr>
          <w:rFonts w:eastAsia="Calibri" w:cs="Times New Roman"/>
          <w:color w:val="000000" w:themeColor="text1"/>
        </w:rPr>
        <w:t xml:space="preserve">. The potential of affective, embodied museum encounters travels beyond the museum, such that even fleeting encounters can leave a lasting </w:t>
      </w:r>
      <w:r w:rsidR="00944B0F" w:rsidRPr="005344B4">
        <w:rPr>
          <w:rFonts w:eastAsia="Calibri" w:cs="Times New Roman"/>
          <w:color w:val="000000" w:themeColor="text1"/>
        </w:rPr>
        <w:t>impression and</w:t>
      </w:r>
      <w:r w:rsidR="00915A05" w:rsidRPr="005344B4">
        <w:rPr>
          <w:rFonts w:eastAsia="Calibri" w:cs="Times New Roman"/>
          <w:color w:val="000000" w:themeColor="text1"/>
        </w:rPr>
        <w:t xml:space="preserve"> be recalled </w:t>
      </w:r>
      <w:proofErr w:type="gramStart"/>
      <w:r w:rsidR="00915A05" w:rsidRPr="005344B4">
        <w:rPr>
          <w:rFonts w:eastAsia="Calibri" w:cs="Times New Roman"/>
          <w:color w:val="000000" w:themeColor="text1"/>
        </w:rPr>
        <w:t>to make</w:t>
      </w:r>
      <w:proofErr w:type="gramEnd"/>
      <w:r w:rsidR="00915A05" w:rsidRPr="005344B4">
        <w:rPr>
          <w:rFonts w:eastAsia="Calibri" w:cs="Times New Roman"/>
          <w:color w:val="000000" w:themeColor="text1"/>
        </w:rPr>
        <w:t xml:space="preserve"> sense of the ethical dilemmas of socio-natural encounters at other times. </w:t>
      </w:r>
    </w:p>
    <w:p w14:paraId="062AACD1" w14:textId="60AFDCEB" w:rsidR="006F26F0" w:rsidRPr="005344B4" w:rsidRDefault="00CB3485" w:rsidP="00901009">
      <w:pPr>
        <w:pStyle w:val="Heading3"/>
      </w:pPr>
      <w:bookmarkStart w:id="84" w:name="_Toc213581803"/>
      <w:r w:rsidRPr="005344B4">
        <w:t>4.</w:t>
      </w:r>
      <w:r w:rsidR="00705264" w:rsidRPr="005344B4">
        <w:t>3</w:t>
      </w:r>
      <w:r w:rsidRPr="005344B4">
        <w:t>.</w:t>
      </w:r>
      <w:r w:rsidR="00B86FB3" w:rsidRPr="005344B4">
        <w:t xml:space="preserve">2 </w:t>
      </w:r>
      <w:r w:rsidR="002F298C" w:rsidRPr="005344B4">
        <w:t>Ethic</w:t>
      </w:r>
      <w:r w:rsidR="008E6F3D" w:rsidRPr="005344B4">
        <w:t>al dilemmas and child</w:t>
      </w:r>
      <w:r w:rsidR="006B0394" w:rsidRPr="005344B4">
        <w:t>-like sensibilities</w:t>
      </w:r>
      <w:bookmarkEnd w:id="84"/>
    </w:p>
    <w:p w14:paraId="5D3C656F" w14:textId="568758B0" w:rsidR="000E49F2" w:rsidRPr="005344B4" w:rsidRDefault="006567EF" w:rsidP="009811B0">
      <w:pPr>
        <w:spacing w:line="480" w:lineRule="auto"/>
        <w:rPr>
          <w:rFonts w:cs="Times New Roman"/>
        </w:rPr>
      </w:pPr>
      <w:r w:rsidRPr="005344B4">
        <w:rPr>
          <w:rFonts w:cs="Times New Roman"/>
        </w:rPr>
        <w:t>In the museum space, c</w:t>
      </w:r>
      <w:r w:rsidR="006F26F0" w:rsidRPr="005344B4">
        <w:rPr>
          <w:rFonts w:cs="Times New Roman"/>
        </w:rPr>
        <w:t xml:space="preserve">hildren’s engagements with environmental ethical dilemmas </w:t>
      </w:r>
      <w:r w:rsidR="003E27F5" w:rsidRPr="005344B4">
        <w:rPr>
          <w:rFonts w:cs="Times New Roman"/>
        </w:rPr>
        <w:t>can surface the</w:t>
      </w:r>
      <w:r w:rsidR="006F26F0" w:rsidRPr="005344B4">
        <w:rPr>
          <w:rFonts w:cs="Times New Roman"/>
        </w:rPr>
        <w:t xml:space="preserve"> ambivalence</w:t>
      </w:r>
      <w:r w:rsidR="003E27F5" w:rsidRPr="005344B4">
        <w:rPr>
          <w:rFonts w:cs="Times New Roman"/>
        </w:rPr>
        <w:t>, contradictions and</w:t>
      </w:r>
      <w:r w:rsidR="006F26F0" w:rsidRPr="005344B4">
        <w:rPr>
          <w:rFonts w:cs="Times New Roman"/>
        </w:rPr>
        <w:t xml:space="preserve"> uncertaint</w:t>
      </w:r>
      <w:r w:rsidR="003E27F5" w:rsidRPr="005344B4">
        <w:rPr>
          <w:rFonts w:cs="Times New Roman"/>
        </w:rPr>
        <w:t>ies</w:t>
      </w:r>
      <w:r w:rsidR="006F26F0" w:rsidRPr="005344B4">
        <w:rPr>
          <w:rFonts w:cs="Times New Roman"/>
        </w:rPr>
        <w:t xml:space="preserve"> that characterise relations of care and responsibility in more-than-human worlds. Children’s blunt</w:t>
      </w:r>
      <w:r w:rsidR="003E27F5" w:rsidRPr="005344B4">
        <w:rPr>
          <w:rFonts w:cs="Times New Roman"/>
        </w:rPr>
        <w:t xml:space="preserve"> questions, black and white sense of right and wrong and bombastic ethical demands</w:t>
      </w:r>
      <w:r w:rsidR="00B22D3F" w:rsidRPr="005344B4">
        <w:rPr>
          <w:rFonts w:cs="Times New Roman"/>
        </w:rPr>
        <w:t>,</w:t>
      </w:r>
      <w:r w:rsidR="003E27F5" w:rsidRPr="005344B4">
        <w:rPr>
          <w:rFonts w:cs="Times New Roman"/>
        </w:rPr>
        <w:t xml:space="preserve"> </w:t>
      </w:r>
      <w:r w:rsidR="006F26F0" w:rsidRPr="005344B4">
        <w:rPr>
          <w:rFonts w:cs="Times New Roman"/>
        </w:rPr>
        <w:t xml:space="preserve">expose the fragile certainties underpinning institutionalised environmental narratives </w:t>
      </w:r>
      <w:r w:rsidR="005821C6" w:rsidRPr="005344B4">
        <w:rPr>
          <w:rFonts w:cs="Times New Roman"/>
        </w:rPr>
        <w:fldChar w:fldCharType="begin"/>
      </w:r>
      <w:r w:rsidR="009D7681" w:rsidRPr="005344B4">
        <w:rPr>
          <w:rFonts w:cs="Times New Roman"/>
        </w:rPr>
        <w:instrText xml:space="preserve"> ADDIN ZOTERO_ITEM CSL_CITATION {"citationID":"rzdPXDBX","properties":{"formattedCitation":"(Noxolo, Raghuram and Madge, 2012a)","plainCitation":"(Noxolo, Raghuram and Madge, 2012a)","noteIndex":0},"citationItems":[{"id":2197,"uris":["http://zotero.org/users/6040264/items/7DYQERGI"],"itemData":{"id":2197,"type":"article-journal","abstract":"This paper contributes to debates about geographies of responsibility. In contrast to much of the previous literature in this field, which has concentrated on teasing out the intimate interconnections between different people, places and spaces, in this paper we highlight the limits to such connections, focusing on more unsettled versions of responsibility. Our critique draws on postcolonial readings to highlight two limitations of responsibility: its availability as an ethical gesture that can be ascribed even where it is not practised; and its imputed agency that makes it possible for responsible agency to be usurped by the global North. This starts to muddy the water of responsibility, showing how it may involve refusal, denial, withdrawal and contamination. More problematised enigmatic and risky versions of responsibility arise from these critiques. In particular, we argue that in considering responsibility as practice, a recognition of the provisional, contaminated and complex myriad of power relations involved may signal a move towards more ambivalent versions and visions that acknowledge the vulnerabilities and disconnections involved in geographies of responsibility.","container-title":"Transactions of the Institute of British Geographers","DOI":"10.1111/j.1475-5661.2011.00474.x","ISSN":"0020-2754","issue":"3","note":"publisher: John Wiley &amp; Sons, Ltd","page":"418-429","source":"rgs-ibg-onlinelibrary-wiley-com.ezphost.dur.ac.uk (Atypon)","title":"Unsettling responsibility: postcolonial interventions","title-short":"Unsettling responsibility","volume":"37","author":[{"family":"Noxolo","given":"Pat"},{"family":"Raghuram","given":"Parvati"},{"family":"Madge","given":"Clare"}],"issued":{"date-parts":[["2012",7]]}}}],"schema":"https://github.com/citation-style-language/schema/raw/master/csl-citation.json"} </w:instrText>
      </w:r>
      <w:r w:rsidR="005821C6" w:rsidRPr="005344B4">
        <w:rPr>
          <w:rFonts w:cs="Times New Roman"/>
        </w:rPr>
        <w:fldChar w:fldCharType="separate"/>
      </w:r>
      <w:r w:rsidR="009D7681" w:rsidRPr="005344B4">
        <w:rPr>
          <w:rFonts w:cs="Times New Roman"/>
        </w:rPr>
        <w:t>(Noxolo, Raghuram and Madge, 2012a)</w:t>
      </w:r>
      <w:r w:rsidR="005821C6" w:rsidRPr="005344B4">
        <w:rPr>
          <w:rFonts w:cs="Times New Roman"/>
        </w:rPr>
        <w:fldChar w:fldCharType="end"/>
      </w:r>
      <w:r w:rsidR="005821C6" w:rsidRPr="005344B4">
        <w:rPr>
          <w:rFonts w:cs="Times New Roman"/>
        </w:rPr>
        <w:t>.</w:t>
      </w:r>
      <w:r w:rsidR="0016725D" w:rsidRPr="005344B4">
        <w:rPr>
          <w:rFonts w:cs="Times New Roman"/>
        </w:rPr>
        <w:t xml:space="preserve"> In the examples above, adults, including myself, reach for simplistic </w:t>
      </w:r>
      <w:r w:rsidR="008D697D" w:rsidRPr="005344B4">
        <w:rPr>
          <w:rFonts w:cs="Times New Roman"/>
        </w:rPr>
        <w:t>answers which reproduce the limits of individual responsibility or fail to recognise</w:t>
      </w:r>
      <w:r w:rsidR="00B15A45" w:rsidRPr="005344B4">
        <w:rPr>
          <w:rFonts w:cs="Times New Roman"/>
        </w:rPr>
        <w:t xml:space="preserve"> the</w:t>
      </w:r>
      <w:r w:rsidR="00CD401C" w:rsidRPr="005344B4">
        <w:rPr>
          <w:rFonts w:cs="Times New Roman"/>
        </w:rPr>
        <w:t>ir children’s</w:t>
      </w:r>
      <w:r w:rsidR="00B15A45" w:rsidRPr="005344B4">
        <w:rPr>
          <w:rFonts w:cs="Times New Roman"/>
        </w:rPr>
        <w:t xml:space="preserve"> </w:t>
      </w:r>
      <w:r w:rsidR="00CD401C" w:rsidRPr="005344B4">
        <w:rPr>
          <w:rFonts w:cs="Times New Roman"/>
        </w:rPr>
        <w:t>enthusiasm for</w:t>
      </w:r>
      <w:r w:rsidR="008D44EA" w:rsidRPr="005344B4">
        <w:rPr>
          <w:rFonts w:cs="Times New Roman"/>
        </w:rPr>
        <w:t xml:space="preserve"> political expression (as in the comment card example). Th</w:t>
      </w:r>
      <w:r w:rsidR="00346437" w:rsidRPr="005344B4">
        <w:rPr>
          <w:rFonts w:cs="Times New Roman"/>
        </w:rPr>
        <w:t>e inter</w:t>
      </w:r>
      <w:r w:rsidR="00097CE4" w:rsidRPr="005344B4">
        <w:rPr>
          <w:rFonts w:cs="Times New Roman"/>
        </w:rPr>
        <w:t xml:space="preserve">jections </w:t>
      </w:r>
      <w:r w:rsidR="00097CE4" w:rsidRPr="005344B4">
        <w:rPr>
          <w:rFonts w:cs="Times New Roman"/>
        </w:rPr>
        <w:lastRenderedPageBreak/>
        <w:t xml:space="preserve">of children and their unsettling questions </w:t>
      </w:r>
      <w:r w:rsidR="008D44EA" w:rsidRPr="005344B4">
        <w:rPr>
          <w:rFonts w:cs="Times New Roman"/>
        </w:rPr>
        <w:t>surface</w:t>
      </w:r>
      <w:r w:rsidR="006F26F0" w:rsidRPr="005344B4">
        <w:rPr>
          <w:rFonts w:cs="Times New Roman"/>
        </w:rPr>
        <w:t xml:space="preserve"> how responsibility is lived within asymmetrical and unsettled relations—where action and its consequences are distributed unequally, and where the right response is not always knowable or possible (</w:t>
      </w:r>
      <w:r w:rsidR="005821C6" w:rsidRPr="005344B4">
        <w:rPr>
          <w:rFonts w:cs="Times New Roman"/>
        </w:rPr>
        <w:t>ibid</w:t>
      </w:r>
      <w:r w:rsidR="006F26F0" w:rsidRPr="005344B4">
        <w:rPr>
          <w:rFonts w:cs="Times New Roman"/>
        </w:rPr>
        <w:t>: 421).</w:t>
      </w:r>
      <w:r w:rsidR="005821C6" w:rsidRPr="005344B4">
        <w:rPr>
          <w:rFonts w:cs="Times New Roman"/>
        </w:rPr>
        <w:t xml:space="preserve"> T</w:t>
      </w:r>
      <w:r w:rsidR="006F26F0" w:rsidRPr="005344B4">
        <w:rPr>
          <w:rFonts w:cs="Times New Roman"/>
        </w:rPr>
        <w:t xml:space="preserve">he pressure of </w:t>
      </w:r>
      <w:r w:rsidR="006F26F0" w:rsidRPr="005344B4">
        <w:rPr>
          <w:rFonts w:cs="Times New Roman"/>
          <w:i/>
          <w:iCs/>
        </w:rPr>
        <w:t>not knowing</w:t>
      </w:r>
      <w:r w:rsidR="006F26F0" w:rsidRPr="005344B4">
        <w:rPr>
          <w:rFonts w:cs="Times New Roman"/>
        </w:rPr>
        <w:t xml:space="preserve"> becomes a generative space for ethical reflection: one that does not seek premature closure, but cultivates a stamina for uncertainty, contradiction, and partial understanding</w:t>
      </w:r>
      <w:r w:rsidR="005821C6" w:rsidRPr="005344B4">
        <w:rPr>
          <w:rFonts w:cs="Times New Roman"/>
        </w:rPr>
        <w:t xml:space="preserve"> </w:t>
      </w:r>
      <w:r w:rsidR="004F744C" w:rsidRPr="005344B4">
        <w:rPr>
          <w:rFonts w:cs="Times New Roman"/>
        </w:rPr>
        <w:fldChar w:fldCharType="begin"/>
      </w:r>
      <w:r w:rsidR="004F744C" w:rsidRPr="005344B4">
        <w:rPr>
          <w:rFonts w:cs="Times New Roman"/>
        </w:rPr>
        <w:instrText xml:space="preserve"> ADDIN ZOTERO_ITEM CSL_CITATION {"citationID":"BuOXgnbU","properties":{"formattedCitation":"(Sangari, 1990)","plainCitation":"(Sangari, 1990)","noteIndex":0},"citationItems":[{"id":22847,"uris":["http://zotero.org/users/6040264/items/WW4BNY7S"],"itemData":{"id":22847,"type":"chapter","container-title":"The Nature and Context of Minority Discourse","page":"216-45","publisher":"Oxford University Press","title":"The politics of the possible","author":[{"family":"Sangari","given":"K"}],"issued":{"date-parts":[["1990"]]}}}],"schema":"https://github.com/citation-style-language/schema/raw/master/csl-citation.json"} </w:instrText>
      </w:r>
      <w:r w:rsidR="004F744C" w:rsidRPr="005344B4">
        <w:rPr>
          <w:rFonts w:cs="Times New Roman"/>
        </w:rPr>
        <w:fldChar w:fldCharType="separate"/>
      </w:r>
      <w:r w:rsidR="004F744C" w:rsidRPr="005344B4">
        <w:rPr>
          <w:rFonts w:cs="Times New Roman"/>
        </w:rPr>
        <w:t>(Sangari, 1990)</w:t>
      </w:r>
      <w:r w:rsidR="004F744C" w:rsidRPr="005344B4">
        <w:rPr>
          <w:rFonts w:cs="Times New Roman"/>
        </w:rPr>
        <w:fldChar w:fldCharType="end"/>
      </w:r>
      <w:r w:rsidR="006F26F0" w:rsidRPr="005344B4">
        <w:rPr>
          <w:rFonts w:cs="Times New Roman"/>
        </w:rPr>
        <w:t xml:space="preserve">. </w:t>
      </w:r>
      <w:r w:rsidR="00097CE4" w:rsidRPr="005344B4">
        <w:rPr>
          <w:rFonts w:cs="Times New Roman"/>
        </w:rPr>
        <w:t>I</w:t>
      </w:r>
      <w:r w:rsidR="008B01A1" w:rsidRPr="005344B4">
        <w:rPr>
          <w:rFonts w:cs="Times New Roman"/>
        </w:rPr>
        <w:t xml:space="preserve">n Common Worlds approaches, adults seek to cultivate reasonability </w:t>
      </w:r>
      <w:proofErr w:type="spellStart"/>
      <w:r w:rsidR="008B01A1" w:rsidRPr="005344B4">
        <w:rPr>
          <w:rFonts w:cs="Times New Roman"/>
        </w:rPr>
        <w:t>interrelationally</w:t>
      </w:r>
      <w:proofErr w:type="spellEnd"/>
      <w:r w:rsidR="008B01A1" w:rsidRPr="005344B4">
        <w:rPr>
          <w:rFonts w:cs="Times New Roman"/>
        </w:rPr>
        <w:t xml:space="preserve"> with children, </w:t>
      </w:r>
      <w:r w:rsidR="006F26F0" w:rsidRPr="005344B4">
        <w:rPr>
          <w:rFonts w:cs="Times New Roman"/>
        </w:rPr>
        <w:t>not as a coherent moral directive but as a tentative, situated practice—negotiated amid conflicting demands, unpredictable encounters with more-than-human others, and inherited ecological debts. Rather than assuming harmonious relationality, a common world approach urges attentiveness to refusal, silence, and ambivalence as vital ethical gestures—moments when children may question, accuse, or simply refuse to care in expected ways.</w:t>
      </w:r>
      <w:r w:rsidR="00FA0894" w:rsidRPr="005344B4">
        <w:rPr>
          <w:rFonts w:cs="Times New Roman"/>
        </w:rPr>
        <w:t xml:space="preserve"> E</w:t>
      </w:r>
      <w:r w:rsidR="006F26F0" w:rsidRPr="005344B4">
        <w:rPr>
          <w:rFonts w:cs="Times New Roman"/>
        </w:rPr>
        <w:t>mbracing this unsettled terrain of responsibility</w:t>
      </w:r>
      <w:r w:rsidR="00FA0894" w:rsidRPr="005344B4">
        <w:rPr>
          <w:rFonts w:cs="Times New Roman"/>
        </w:rPr>
        <w:t xml:space="preserve"> offers new ethical grounds for the intergenerational politics of climate and environmental change. As a rush of troubled stories, the Museum provides a space for </w:t>
      </w:r>
      <w:r w:rsidR="00E251E4" w:rsidRPr="005344B4">
        <w:rPr>
          <w:rFonts w:cs="Times New Roman"/>
        </w:rPr>
        <w:t>surfacing the ethical dilemmas raised by monstrous human-non-human assemblages, which move</w:t>
      </w:r>
      <w:r w:rsidR="006F26F0" w:rsidRPr="005344B4">
        <w:rPr>
          <w:rFonts w:cs="Times New Roman"/>
        </w:rPr>
        <w:t xml:space="preserve"> beyond idealised notions of interconnection toward more honest reckoning with the vulnerabilities, risks, and open-endedness of living ethically in a damaged world (Taylor, 2013; Noxolo et al., 2012).</w:t>
      </w:r>
      <w:r w:rsidR="000E49F2" w:rsidRPr="005344B4">
        <w:rPr>
          <w:rFonts w:eastAsia="Times New Roman" w:cs="Times New Roman"/>
          <w:sz w:val="24"/>
          <w:szCs w:val="24"/>
          <w:lang w:eastAsia="en-GB"/>
        </w:rPr>
        <w:t xml:space="preserve"> </w:t>
      </w:r>
      <w:r w:rsidR="008D44EA" w:rsidRPr="005344B4">
        <w:rPr>
          <w:rFonts w:cs="Times New Roman"/>
        </w:rPr>
        <w:t>A</w:t>
      </w:r>
      <w:r w:rsidR="000E49F2" w:rsidRPr="005344B4">
        <w:rPr>
          <w:rFonts w:cs="Times New Roman"/>
        </w:rPr>
        <w:t>ttending to ambivalence rather than coherence, and to not-knowing rather than certainty</w:t>
      </w:r>
      <w:r w:rsidR="008D44EA" w:rsidRPr="005344B4">
        <w:rPr>
          <w:rFonts w:cs="Times New Roman"/>
        </w:rPr>
        <w:t xml:space="preserve"> </w:t>
      </w:r>
      <w:proofErr w:type="gramStart"/>
      <w:r w:rsidR="008D44EA" w:rsidRPr="005344B4">
        <w:rPr>
          <w:rFonts w:cs="Times New Roman"/>
        </w:rPr>
        <w:t>opens up</w:t>
      </w:r>
      <w:proofErr w:type="gramEnd"/>
      <w:r w:rsidR="008D44EA" w:rsidRPr="005344B4">
        <w:rPr>
          <w:rFonts w:cs="Times New Roman"/>
        </w:rPr>
        <w:t xml:space="preserve"> </w:t>
      </w:r>
      <w:r w:rsidR="000E49F2" w:rsidRPr="005344B4">
        <w:rPr>
          <w:rFonts w:cs="Times New Roman"/>
        </w:rPr>
        <w:t xml:space="preserve">space for children’s ethical relations to be understood not as </w:t>
      </w:r>
      <w:r w:rsidR="008D44EA" w:rsidRPr="005344B4">
        <w:rPr>
          <w:rFonts w:cs="Times New Roman"/>
        </w:rPr>
        <w:t>non-sensical, over-enthusiastic or lacking</w:t>
      </w:r>
      <w:r w:rsidR="000E49F2" w:rsidRPr="005344B4">
        <w:rPr>
          <w:rFonts w:cs="Times New Roman"/>
        </w:rPr>
        <w:t>, but as profoundly responsive to the unsettled world they inherit</w:t>
      </w:r>
      <w:r w:rsidR="004F744C" w:rsidRPr="005344B4">
        <w:rPr>
          <w:rFonts w:cs="Times New Roman"/>
        </w:rPr>
        <w:t xml:space="preserve">. </w:t>
      </w:r>
      <w:r w:rsidR="00F57990" w:rsidRPr="005344B4">
        <w:rPr>
          <w:rFonts w:cs="Times New Roman"/>
        </w:rPr>
        <w:t xml:space="preserve">Whilst transgressive, monstrous and affective child-adult encounters in the museum surface ambivalence and </w:t>
      </w:r>
      <w:r w:rsidR="00145E53" w:rsidRPr="005344B4">
        <w:rPr>
          <w:rFonts w:cs="Times New Roman"/>
        </w:rPr>
        <w:t>uncertainty, this can be difficult to cultivate and sustain</w:t>
      </w:r>
      <w:r w:rsidR="00614D59" w:rsidRPr="005344B4">
        <w:rPr>
          <w:rFonts w:cs="Times New Roman"/>
        </w:rPr>
        <w:t xml:space="preserve"> in the museum space</w:t>
      </w:r>
      <w:r w:rsidR="00EE67FE" w:rsidRPr="005344B4">
        <w:rPr>
          <w:rFonts w:cs="Times New Roman"/>
        </w:rPr>
        <w:t xml:space="preserve">, </w:t>
      </w:r>
      <w:r w:rsidR="005672FC" w:rsidRPr="005344B4">
        <w:rPr>
          <w:rFonts w:cs="Times New Roman"/>
        </w:rPr>
        <w:t xml:space="preserve">where </w:t>
      </w:r>
      <w:r w:rsidR="0057268B" w:rsidRPr="005344B4">
        <w:rPr>
          <w:rFonts w:cs="Times New Roman"/>
        </w:rPr>
        <w:t xml:space="preserve">interpretive labels and other </w:t>
      </w:r>
      <w:r w:rsidR="00F6260C" w:rsidRPr="005344B4">
        <w:rPr>
          <w:rFonts w:cs="Times New Roman"/>
        </w:rPr>
        <w:t>explanations provided by the museum can curtail more dialogic of deliberative processes of sense-making.</w:t>
      </w:r>
    </w:p>
    <w:p w14:paraId="69AC6BC3" w14:textId="1FFB35A6" w:rsidR="00182D55" w:rsidRPr="005344B4" w:rsidRDefault="00182D55" w:rsidP="00901009">
      <w:pPr>
        <w:pStyle w:val="Heading2"/>
      </w:pPr>
      <w:bookmarkStart w:id="85" w:name="_Toc213581804"/>
      <w:r w:rsidRPr="005344B4">
        <w:t>4.</w:t>
      </w:r>
      <w:r w:rsidR="00EF0A6C" w:rsidRPr="005344B4">
        <w:t xml:space="preserve">4 </w:t>
      </w:r>
      <w:r w:rsidR="00FB6A25" w:rsidRPr="005344B4">
        <w:t>Affect, politics and pedagogy in the museum</w:t>
      </w:r>
      <w:bookmarkEnd w:id="85"/>
    </w:p>
    <w:p w14:paraId="3BACC185" w14:textId="35B57115" w:rsidR="002A4FF6" w:rsidRPr="005344B4" w:rsidRDefault="002A4FF6" w:rsidP="009811B0">
      <w:pPr>
        <w:spacing w:line="480" w:lineRule="auto"/>
        <w:rPr>
          <w:rFonts w:eastAsia="Calibri" w:cs="Times New Roman"/>
          <w:color w:val="000000" w:themeColor="text1"/>
        </w:rPr>
      </w:pPr>
      <w:r w:rsidRPr="005344B4">
        <w:rPr>
          <w:rFonts w:eastAsia="Calibri" w:cs="Times New Roman"/>
          <w:color w:val="000000" w:themeColor="text1"/>
        </w:rPr>
        <w:t xml:space="preserve">Stepping out of the dimly lit Jerwood Gallery and its troubling stories into the harsh sunlight of South Kensington, I felt a dissonance between the scales of ecological devastation and disruption stretching across time and space presented in OBP, and the everyday of the world outside; the throngs of people, tourists, consumers going about their business as usual. This was not the first time I have been </w:t>
      </w:r>
      <w:r w:rsidRPr="005344B4">
        <w:rPr>
          <w:rFonts w:eastAsia="Calibri" w:cs="Times New Roman"/>
          <w:color w:val="000000" w:themeColor="text1"/>
        </w:rPr>
        <w:lastRenderedPageBreak/>
        <w:t xml:space="preserve">overwhelmed by the scale of destruction caused by extractive capitalism and our collective inability to tackle the root of the problem; and I doubted it would be the last. </w:t>
      </w:r>
      <w:proofErr w:type="gramStart"/>
      <w:r w:rsidRPr="005344B4">
        <w:rPr>
          <w:rFonts w:eastAsia="Calibri" w:cs="Times New Roman"/>
          <w:color w:val="000000" w:themeColor="text1"/>
        </w:rPr>
        <w:t>In spite of</w:t>
      </w:r>
      <w:proofErr w:type="gramEnd"/>
      <w:r w:rsidRPr="005344B4">
        <w:rPr>
          <w:rFonts w:eastAsia="Calibri" w:cs="Times New Roman"/>
          <w:color w:val="000000" w:themeColor="text1"/>
        </w:rPr>
        <w:t xml:space="preserve"> the efforts to imbue Our Broken Planet with a sense of optimism and hope, visitor exit surveys showed that the main emotive responses were guilt, sadness, anxiety, concern and overwhelm.  In a word association task visitors moved from describing planet as ‘Green, nature, earth Solar system, life, David Attenborough’ to ‘Changing, warming, not green, in danger, in need of help’. Here visitors shifted from a planetary imaginary associated with unspoilt nature to an imaginary of a threatened futures following affective </w:t>
      </w:r>
      <w:r w:rsidR="002D4D39" w:rsidRPr="005344B4">
        <w:rPr>
          <w:rFonts w:eastAsia="Calibri" w:cs="Times New Roman"/>
          <w:noProof/>
          <w:color w:val="000000" w:themeColor="text1"/>
        </w:rPr>
        <mc:AlternateContent>
          <mc:Choice Requires="wpg">
            <w:drawing>
              <wp:anchor distT="0" distB="0" distL="114300" distR="114300" simplePos="0" relativeHeight="251655680" behindDoc="0" locked="0" layoutInCell="1" allowOverlap="1" wp14:anchorId="6FFC8893" wp14:editId="7A91AABA">
                <wp:simplePos x="0" y="0"/>
                <wp:positionH relativeFrom="margin">
                  <wp:align>center</wp:align>
                </wp:positionH>
                <wp:positionV relativeFrom="paragraph">
                  <wp:posOffset>2411730</wp:posOffset>
                </wp:positionV>
                <wp:extent cx="4572000" cy="6096000"/>
                <wp:effectExtent l="0" t="0" r="0" b="0"/>
                <wp:wrapTopAndBottom/>
                <wp:docPr id="2105968808" name="Group 4"/>
                <wp:cNvGraphicFramePr/>
                <a:graphic xmlns:a="http://schemas.openxmlformats.org/drawingml/2006/main">
                  <a:graphicData uri="http://schemas.microsoft.com/office/word/2010/wordprocessingGroup">
                    <wpg:wgp>
                      <wpg:cNvGrpSpPr/>
                      <wpg:grpSpPr>
                        <a:xfrm>
                          <a:off x="0" y="0"/>
                          <a:ext cx="4572000" cy="6096000"/>
                          <a:chOff x="0" y="0"/>
                          <a:chExt cx="4572000" cy="6096000"/>
                        </a:xfrm>
                      </wpg:grpSpPr>
                      <pic:pic xmlns:pic="http://schemas.openxmlformats.org/drawingml/2006/picture">
                        <pic:nvPicPr>
                          <pic:cNvPr id="12" name="Picture 12" descr="A chart of food choices&#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72000" cy="6096000"/>
                          </a:xfrm>
                          <a:prstGeom prst="rect">
                            <a:avLst/>
                          </a:prstGeom>
                        </pic:spPr>
                      </pic:pic>
                      <wps:wsp>
                        <wps:cNvPr id="1488635301" name="Text Box 1"/>
                        <wps:cNvSpPr txBox="1"/>
                        <wps:spPr>
                          <a:xfrm>
                            <a:off x="0" y="5677535"/>
                            <a:ext cx="4572000" cy="411480"/>
                          </a:xfrm>
                          <a:prstGeom prst="rect">
                            <a:avLst/>
                          </a:prstGeom>
                          <a:solidFill>
                            <a:prstClr val="white"/>
                          </a:solidFill>
                          <a:ln>
                            <a:noFill/>
                          </a:ln>
                        </wps:spPr>
                        <wps:txbx>
                          <w:txbxContent>
                            <w:p w14:paraId="0433F910" w14:textId="478C3B47" w:rsidR="00173A78" w:rsidRPr="00B50BC7" w:rsidRDefault="00173A78" w:rsidP="00173A78">
                              <w:pPr>
                                <w:pStyle w:val="Caption"/>
                                <w:rPr>
                                  <w:rFonts w:eastAsia="Calibri" w:cs="Times New Roman"/>
                                  <w:noProof/>
                                  <w:color w:val="000000" w:themeColor="text1"/>
                                  <w:sz w:val="22"/>
                                </w:rPr>
                              </w:pPr>
                              <w:bookmarkStart w:id="86" w:name="_Toc212374659"/>
                              <w:r>
                                <w:t xml:space="preserve">Figure </w:t>
                              </w:r>
                              <w:r>
                                <w:fldChar w:fldCharType="begin"/>
                              </w:r>
                              <w:r>
                                <w:instrText xml:space="preserve"> SEQ Figure \* ARABIC </w:instrText>
                              </w:r>
                              <w:r>
                                <w:fldChar w:fldCharType="separate"/>
                              </w:r>
                              <w:r w:rsidR="009C387C">
                                <w:rPr>
                                  <w:noProof/>
                                </w:rPr>
                                <w:t>9</w:t>
                              </w:r>
                              <w:r>
                                <w:fldChar w:fldCharType="end"/>
                              </w:r>
                              <w:r>
                                <w:t xml:space="preserve"> Infographic at Our Broken Planet illustrating the environmental impacts of a variety of foods. Photo: Author's own</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FC8893" id="Group 4" o:spid="_x0000_s1035" style="position:absolute;left:0;text-align:left;margin-left:0;margin-top:189.9pt;width:5in;height:480pt;z-index:251655680;mso-position-horizontal:center;mso-position-horizontal-relative:margin" coordsize="45720,609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">
                <v:shape id="Picture 12" o:spid="_x0000_s1036" type="#_x0000_t75" alt="A chart of food choices&#10;&#10;Description automatically generated" style="position:absolute;width:45720;height:60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">
                  <v:imagedata r:id="rId26" o:title="A chart of food choices&#10;&#10;Description automatically generated"/>
                </v:shape>
                <v:shape id="_x0000_s1037" type="#_x0000_t202" style="position:absolute;top:56775;width:45720;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" stroked="f">
                  <v:textbox style="mso-fit-shape-to-text:t" inset="0,0,0,0">
                    <w:txbxContent>
                      <w:p w14:paraId="0433F910" w14:textId="478C3B47" w:rsidR="00173A78" w:rsidRPr="00B50BC7" w:rsidRDefault="00173A78" w:rsidP="00173A78">
                        <w:pPr>
                          <w:pStyle w:val="Caption"/>
                          <w:rPr>
                            <w:rFonts w:eastAsia="Calibri" w:cs="Times New Roman"/>
                            <w:noProof/>
                            <w:color w:val="000000" w:themeColor="text1"/>
                            <w:sz w:val="22"/>
                          </w:rPr>
                        </w:pPr>
                        <w:bookmarkStart w:id="361" w:name="_Toc212374659"/>
                        <w:r>
                          <w:t xml:space="preserve">Figure </w:t>
                        </w:r>
                        <w:r>
                          <w:fldChar w:fldCharType="begin"/>
                        </w:r>
                        <w:r>
                          <w:instrText xml:space="preserve"> SEQ Figure \* ARABIC </w:instrText>
                        </w:r>
                        <w:r>
                          <w:fldChar w:fldCharType="separate"/>
                        </w:r>
                        <w:r w:rsidR="009C387C">
                          <w:rPr>
                            <w:noProof/>
                          </w:rPr>
                          <w:t>9</w:t>
                        </w:r>
                        <w:r>
                          <w:fldChar w:fldCharType="end"/>
                        </w:r>
                        <w:r>
                          <w:t xml:space="preserve"> Infographic at Our Broken Planet illustrating the environmental impacts of a variety of foods. Photo: Author's own</w:t>
                        </w:r>
                        <w:bookmarkEnd w:id="361"/>
                      </w:p>
                    </w:txbxContent>
                  </v:textbox>
                </v:shape>
                <w10:wrap type="topAndBottom" anchorx="margin"/>
              </v:group>
            </w:pict>
          </mc:Fallback>
        </mc:AlternateContent>
      </w:r>
      <w:r w:rsidRPr="005344B4">
        <w:rPr>
          <w:rFonts w:eastAsia="Calibri" w:cs="Times New Roman"/>
          <w:color w:val="000000" w:themeColor="text1"/>
        </w:rPr>
        <w:t xml:space="preserve">encounters in the museum. </w:t>
      </w:r>
    </w:p>
    <w:p w14:paraId="6D88D2A5" w14:textId="3B221C3B" w:rsidR="002A4FF6" w:rsidRPr="005344B4" w:rsidRDefault="002A4FF6" w:rsidP="009811B0">
      <w:pPr>
        <w:spacing w:line="480" w:lineRule="auto"/>
        <w:rPr>
          <w:rFonts w:eastAsia="Calibri" w:cs="Times New Roman"/>
          <w:color w:val="000000" w:themeColor="text1"/>
        </w:rPr>
      </w:pPr>
      <w:r w:rsidRPr="005344B4">
        <w:rPr>
          <w:rFonts w:eastAsia="Calibri" w:cs="Times New Roman"/>
          <w:color w:val="000000" w:themeColor="text1"/>
        </w:rPr>
        <w:lastRenderedPageBreak/>
        <w:t xml:space="preserve">The </w:t>
      </w:r>
      <w:r w:rsidR="00663A46" w:rsidRPr="005344B4">
        <w:rPr>
          <w:rFonts w:eastAsia="Calibri" w:cs="Times New Roman"/>
          <w:color w:val="000000" w:themeColor="text1"/>
        </w:rPr>
        <w:t>S</w:t>
      </w:r>
      <w:r w:rsidRPr="005344B4">
        <w:rPr>
          <w:rFonts w:eastAsia="Calibri" w:cs="Times New Roman"/>
          <w:color w:val="000000" w:themeColor="text1"/>
        </w:rPr>
        <w:t xml:space="preserve">cience </w:t>
      </w:r>
      <w:r w:rsidR="00663A46" w:rsidRPr="005344B4">
        <w:rPr>
          <w:rFonts w:eastAsia="Calibri" w:cs="Times New Roman"/>
          <w:color w:val="000000" w:themeColor="text1"/>
        </w:rPr>
        <w:t>E</w:t>
      </w:r>
      <w:r w:rsidRPr="005344B4">
        <w:rPr>
          <w:rFonts w:eastAsia="Calibri" w:cs="Times New Roman"/>
          <w:color w:val="000000" w:themeColor="text1"/>
        </w:rPr>
        <w:t xml:space="preserve">ducators who had spent hundreds of hours over the last year and a half speaking to visitors within OBP also found spending so much time in the exhibit difficult. As I spoke to one member of the team, they unfolded a piece of paper from their pocket and showed it to me. It was a timetable showing which exhibits they would be in for the week. </w:t>
      </w:r>
    </w:p>
    <w:p w14:paraId="4266D65D" w14:textId="64F2F9C4" w:rsidR="002A4FF6" w:rsidRPr="005344B4" w:rsidRDefault="002A4FF6" w:rsidP="009811B0">
      <w:pPr>
        <w:spacing w:line="480" w:lineRule="auto"/>
        <w:rPr>
          <w:rFonts w:eastAsia="Calibri" w:cs="Times New Roman"/>
          <w:color w:val="000000" w:themeColor="text1"/>
        </w:rPr>
      </w:pPr>
      <w:r w:rsidRPr="005344B4">
        <w:rPr>
          <w:rFonts w:eastAsia="Calibri" w:cs="Times New Roman"/>
          <w:i/>
          <w:iCs/>
          <w:color w:val="000000" w:themeColor="text1"/>
        </w:rPr>
        <w:t>‘I’ve got a lot of OBP today’ they said, showing me the times slots, they would be working in the exhibition. ‘I don’t love being in here….it can get quite depressing at times</w:t>
      </w:r>
      <w:r w:rsidR="00536150">
        <w:rPr>
          <w:rFonts w:eastAsia="Calibri" w:cs="Times New Roman"/>
          <w:i/>
          <w:iCs/>
          <w:color w:val="000000" w:themeColor="text1"/>
        </w:rPr>
        <w:t xml:space="preserve"> </w:t>
      </w:r>
      <w:r w:rsidR="00B4604E">
        <w:rPr>
          <w:rFonts w:eastAsia="Calibri" w:cs="Times New Roman"/>
          <w:color w:val="000000" w:themeColor="text1"/>
        </w:rPr>
        <w:t>(</w:t>
      </w:r>
      <w:r w:rsidR="00B4604E" w:rsidRPr="005344B4">
        <w:rPr>
          <w:rFonts w:eastAsia="Calibri" w:cs="Times New Roman"/>
          <w:color w:val="000000" w:themeColor="text1"/>
        </w:rPr>
        <w:t xml:space="preserve">Member of the Science Education team, </w:t>
      </w:r>
      <w:proofErr w:type="gramStart"/>
      <w:r w:rsidR="00B4604E" w:rsidRPr="005344B4">
        <w:rPr>
          <w:rFonts w:eastAsia="Calibri" w:cs="Times New Roman"/>
          <w:color w:val="000000" w:themeColor="text1"/>
        </w:rPr>
        <w:t>NHM)</w:t>
      </w:r>
      <w:r w:rsidRPr="005344B4">
        <w:rPr>
          <w:rFonts w:eastAsia="Calibri" w:cs="Times New Roman"/>
          <w:color w:val="000000" w:themeColor="text1"/>
        </w:rPr>
        <w:t>As</w:t>
      </w:r>
      <w:proofErr w:type="gramEnd"/>
      <w:r w:rsidRPr="005344B4">
        <w:rPr>
          <w:rFonts w:eastAsia="Calibri" w:cs="Times New Roman"/>
          <w:color w:val="000000" w:themeColor="text1"/>
        </w:rPr>
        <w:t xml:space="preserve"> well as the topic being emotionally overwhelming on a personal level, some of the </w:t>
      </w:r>
      <w:r w:rsidR="00B2568A" w:rsidRPr="005344B4">
        <w:rPr>
          <w:rFonts w:eastAsia="Calibri" w:cs="Times New Roman"/>
          <w:color w:val="000000" w:themeColor="text1"/>
        </w:rPr>
        <w:t>E</w:t>
      </w:r>
      <w:r w:rsidRPr="005344B4">
        <w:rPr>
          <w:rFonts w:eastAsia="Calibri" w:cs="Times New Roman"/>
          <w:color w:val="000000" w:themeColor="text1"/>
        </w:rPr>
        <w:t>ducators felt ill-quipped to engage visitors in conversation about difficult and sometimes politically contentious issues. Occasionally, anger or disagreement with certain exhibits had been directed at them; one visitor who was a cattle farmer had approached one of the team to contest the statistics on the negative environmental impact of cattle farming. The overarching message was that that individuals should reduce their intake of meat, particularly beef but also dairy products and poultry.  ‘You’ve got your facts wrong’ he told the team member angrily. Recalling this, the staff member told me</w:t>
      </w:r>
      <w:r w:rsidR="005A3E49" w:rsidRPr="005344B4">
        <w:rPr>
          <w:rFonts w:eastAsia="Calibri" w:cs="Times New Roman"/>
          <w:color w:val="000000" w:themeColor="text1"/>
        </w:rPr>
        <w:t>,</w:t>
      </w:r>
    </w:p>
    <w:p w14:paraId="23611A1B" w14:textId="61A4B52D" w:rsidR="002A4FF6" w:rsidRPr="005344B4" w:rsidRDefault="002A4FF6" w:rsidP="005A3E49">
      <w:pPr>
        <w:spacing w:line="480" w:lineRule="auto"/>
        <w:ind w:left="720"/>
        <w:rPr>
          <w:rFonts w:eastAsia="Calibri" w:cs="Times New Roman"/>
          <w:color w:val="000000" w:themeColor="text1"/>
        </w:rPr>
      </w:pPr>
      <w:r w:rsidRPr="005344B4">
        <w:rPr>
          <w:rFonts w:eastAsia="Calibri" w:cs="Times New Roman"/>
          <w:color w:val="000000" w:themeColor="text1"/>
        </w:rPr>
        <w:t>‘</w:t>
      </w:r>
      <w:r w:rsidRPr="005344B4">
        <w:rPr>
          <w:rFonts w:eastAsia="Calibri" w:cs="Times New Roman"/>
          <w:i/>
          <w:iCs/>
          <w:color w:val="000000" w:themeColor="text1"/>
        </w:rPr>
        <w:t>There is a particular line they [NHM] want you to take. It doesn’t always line up with what you think’</w:t>
      </w:r>
      <w:r w:rsidRPr="005344B4">
        <w:rPr>
          <w:rFonts w:eastAsia="Calibri" w:cs="Times New Roman"/>
          <w:color w:val="000000" w:themeColor="text1"/>
        </w:rPr>
        <w:t xml:space="preserve"> (Member of the Science Education team, NHM)</w:t>
      </w:r>
    </w:p>
    <w:p w14:paraId="4BC83A3D" w14:textId="768A2207" w:rsidR="002A4FF6" w:rsidRPr="005344B4" w:rsidRDefault="002A4FF6" w:rsidP="00C66A30">
      <w:pPr>
        <w:spacing w:line="480" w:lineRule="auto"/>
        <w:rPr>
          <w:rFonts w:eastAsia="Calibri" w:cs="Times New Roman"/>
          <w:color w:val="000000" w:themeColor="text1"/>
        </w:rPr>
      </w:pPr>
      <w:r w:rsidRPr="005344B4">
        <w:rPr>
          <w:rFonts w:eastAsia="Calibri" w:cs="Times New Roman"/>
          <w:color w:val="000000" w:themeColor="text1"/>
        </w:rPr>
        <w:t>Some of the team seemed more reluctant to engage in potentially contentious conversation</w:t>
      </w:r>
      <w:r w:rsidR="003E04A1" w:rsidRPr="005344B4">
        <w:rPr>
          <w:rFonts w:eastAsia="Calibri" w:cs="Times New Roman"/>
          <w:color w:val="000000" w:themeColor="text1"/>
        </w:rPr>
        <w:t>s with visitors</w:t>
      </w:r>
      <w:r w:rsidRPr="005344B4">
        <w:rPr>
          <w:rFonts w:eastAsia="Calibri" w:cs="Times New Roman"/>
          <w:color w:val="000000" w:themeColor="text1"/>
        </w:rPr>
        <w:t xml:space="preserve">. They had other jobs to do particularly with summer being a peak visitor time for the Museum; moderating comments being put up on the comment wall and keeping cards and pencils stocked, tidying up the stickers and keeping an eye out for security issues. One noted that at this busy time of year, a big part of the job is just helping people orient themselves inside the museum and providing directions to facilities and other exhibits. As the exhibit was coming to the end of its run, there was a sense amongst staff of winding down. </w:t>
      </w:r>
    </w:p>
    <w:p w14:paraId="5223FAE0" w14:textId="0E430043" w:rsidR="002A4FF6" w:rsidRPr="005344B4" w:rsidRDefault="002A4FF6" w:rsidP="009811B0">
      <w:pPr>
        <w:spacing w:line="480" w:lineRule="auto"/>
        <w:rPr>
          <w:rFonts w:eastAsia="Calibri" w:cs="Times New Roman"/>
          <w:color w:val="000000" w:themeColor="text1"/>
        </w:rPr>
      </w:pPr>
      <w:r w:rsidRPr="005344B4">
        <w:rPr>
          <w:rFonts w:eastAsia="Calibri" w:cs="Times New Roman"/>
          <w:color w:val="000000" w:themeColor="text1"/>
        </w:rPr>
        <w:t xml:space="preserve">Over the three days, there was one staff member who was particularly enthusiastic about engaging visitors in conversation through handling museum objects. I watched them discuss a bovine skull with a group of enthralled children, asking them what kind of animal they thought it was, what they could </w:t>
      </w:r>
      <w:r w:rsidRPr="005344B4">
        <w:rPr>
          <w:rFonts w:eastAsia="Calibri" w:cs="Times New Roman"/>
          <w:color w:val="000000" w:themeColor="text1"/>
        </w:rPr>
        <w:lastRenderedPageBreak/>
        <w:t>tell about its diet from the structure of the skull, if they had seen anything similar in the exhibition. ‘Oh yeah, that has nothing to do with climate change’ they laughed apologetically as I introduced myself and my research. They enjoyed drawing out moments of learning and discovery with visitors through posing open-ended questions; this was the pedagogical model the team were trained to use. However, in OBP they felt they were having to steer visitors to a specific learning outcome and towards a particular moral position.</w:t>
      </w:r>
      <w:r w:rsidR="003E04A1" w:rsidRPr="005344B4">
        <w:rPr>
          <w:rFonts w:eastAsia="Calibri" w:cs="Times New Roman"/>
          <w:color w:val="000000" w:themeColor="text1"/>
        </w:rPr>
        <w:t xml:space="preserve"> T</w:t>
      </w:r>
      <w:r w:rsidRPr="005344B4">
        <w:rPr>
          <w:rFonts w:eastAsia="Calibri" w:cs="Times New Roman"/>
          <w:color w:val="000000" w:themeColor="text1"/>
        </w:rPr>
        <w:t xml:space="preserve">he overarching discourse of the exhibition and its direction towards actions in everyday life – eat less meat, buy less stuff – signalled a shift from the wider pedagogical mode of the museum, and put the </w:t>
      </w:r>
      <w:r w:rsidR="006B50BB" w:rsidRPr="005344B4">
        <w:rPr>
          <w:rFonts w:eastAsia="Calibri" w:cs="Times New Roman"/>
          <w:color w:val="000000" w:themeColor="text1"/>
        </w:rPr>
        <w:t>S</w:t>
      </w:r>
      <w:r w:rsidRPr="005344B4">
        <w:rPr>
          <w:rFonts w:eastAsia="Calibri" w:cs="Times New Roman"/>
          <w:color w:val="000000" w:themeColor="text1"/>
        </w:rPr>
        <w:t xml:space="preserve">cience </w:t>
      </w:r>
      <w:r w:rsidR="006B50BB" w:rsidRPr="005344B4">
        <w:rPr>
          <w:rFonts w:eastAsia="Calibri" w:cs="Times New Roman"/>
          <w:color w:val="000000" w:themeColor="text1"/>
        </w:rPr>
        <w:t>Ed</w:t>
      </w:r>
      <w:r w:rsidRPr="005344B4">
        <w:rPr>
          <w:rFonts w:eastAsia="Calibri" w:cs="Times New Roman"/>
          <w:color w:val="000000" w:themeColor="text1"/>
        </w:rPr>
        <w:t xml:space="preserve">ucators in an uncomfortable position professional and personally.  </w:t>
      </w:r>
    </w:p>
    <w:p w14:paraId="495C3413" w14:textId="77777777" w:rsidR="002A4FF6" w:rsidRPr="005344B4" w:rsidRDefault="002A4FF6" w:rsidP="009811B0">
      <w:pPr>
        <w:spacing w:line="480" w:lineRule="auto"/>
        <w:rPr>
          <w:rFonts w:eastAsia="Calibri" w:cs="Times New Roman"/>
          <w:color w:val="000000" w:themeColor="text1"/>
        </w:rPr>
      </w:pPr>
      <w:r w:rsidRPr="005344B4">
        <w:rPr>
          <w:rFonts w:eastAsia="Calibri" w:cs="Times New Roman"/>
          <w:color w:val="000000" w:themeColor="text1"/>
        </w:rPr>
        <w:t xml:space="preserve">Despite the difficulties of engaging with the themes of the exhibition within the facilitation model, Science Educators had also been surprised by the conversations that came up, particularly the links that young people made between the exhibition and their own experiences and feelings. One child told them about the deep grief they felt when a dolphin was beached and died near their hometown, whilst many others talked about the deaths of family pets, empathising with wider harms being enacted on non-human animals through their own experiences of loss. Reflecting on their time in the exhibition, one of the Science Educators suggested that although climate change might not be a main concern for a lot of people ‘once you lift the lid and provide the opportunity to talk, all sorts of worries and concerns come out.’ Again, emotionally fraught conversations were not necessarily what they were used to or trained for. Indeed, the exhibition had prompted wider conversations within the exhibition team about how to support both staff and visitors to navigate eco-anxiety. </w:t>
      </w:r>
    </w:p>
    <w:p w14:paraId="7146886D" w14:textId="410D0C78" w:rsidR="002A4FF6" w:rsidRPr="005344B4" w:rsidRDefault="002A4FF6" w:rsidP="009811B0">
      <w:pPr>
        <w:spacing w:line="480" w:lineRule="auto"/>
        <w:rPr>
          <w:rFonts w:eastAsia="Calibri" w:cs="Times New Roman"/>
          <w:color w:val="000000" w:themeColor="text1"/>
        </w:rPr>
      </w:pPr>
      <w:r w:rsidRPr="005344B4">
        <w:rPr>
          <w:rFonts w:eastAsia="Calibri" w:cs="Times New Roman"/>
          <w:color w:val="000000" w:themeColor="text1"/>
        </w:rPr>
        <w:t xml:space="preserve">Whilst I was particularly interested in the ways in which family groups interacted with the Science Educators, they engage visitors of all ages in open-ended learning conversation. Both children and adults are positioned as learners in the museum space.  However, children often acted as a conduit for adults to engage in conversations with science educators, where adults in a family group would begin to ask questions or participate following their child’s intrigue, or adult passers by listening into conversations prompted by children. The presence and intrigue of children can mediate opportunities for sharing thoughts, ideas and feelings and sense-making through dialogue, </w:t>
      </w:r>
      <w:proofErr w:type="gramStart"/>
      <w:r w:rsidRPr="005344B4">
        <w:rPr>
          <w:rFonts w:eastAsia="Calibri" w:cs="Times New Roman"/>
          <w:color w:val="000000" w:themeColor="text1"/>
        </w:rPr>
        <w:t>opening up</w:t>
      </w:r>
      <w:proofErr w:type="gramEnd"/>
      <w:r w:rsidRPr="005344B4">
        <w:rPr>
          <w:rFonts w:eastAsia="Calibri" w:cs="Times New Roman"/>
          <w:color w:val="000000" w:themeColor="text1"/>
        </w:rPr>
        <w:t xml:space="preserve"> a space for </w:t>
      </w:r>
      <w:r w:rsidRPr="005344B4">
        <w:rPr>
          <w:rFonts w:eastAsia="Calibri" w:cs="Times New Roman"/>
          <w:color w:val="000000" w:themeColor="text1"/>
        </w:rPr>
        <w:lastRenderedPageBreak/>
        <w:t xml:space="preserve">intergenerational dialogue around climate and ecological </w:t>
      </w:r>
      <w:r w:rsidR="004424DA" w:rsidRPr="005344B4">
        <w:rPr>
          <w:rFonts w:cs="Times New Roman"/>
          <w:noProof/>
        </w:rPr>
        <mc:AlternateContent>
          <mc:Choice Requires="wpg">
            <w:drawing>
              <wp:anchor distT="0" distB="0" distL="114300" distR="114300" simplePos="0" relativeHeight="251658752" behindDoc="0" locked="0" layoutInCell="1" allowOverlap="1" wp14:anchorId="4BF155CE" wp14:editId="414F93FC">
                <wp:simplePos x="0" y="0"/>
                <wp:positionH relativeFrom="margin">
                  <wp:align>center</wp:align>
                </wp:positionH>
                <wp:positionV relativeFrom="paragraph">
                  <wp:posOffset>871294</wp:posOffset>
                </wp:positionV>
                <wp:extent cx="3943350" cy="6348095"/>
                <wp:effectExtent l="0" t="0" r="0" b="0"/>
                <wp:wrapTopAndBottom/>
                <wp:docPr id="574899619" name="Group 5"/>
                <wp:cNvGraphicFramePr/>
                <a:graphic xmlns:a="http://schemas.openxmlformats.org/drawingml/2006/main">
                  <a:graphicData uri="http://schemas.microsoft.com/office/word/2010/wordprocessingGroup">
                    <wpg:wgp>
                      <wpg:cNvGrpSpPr/>
                      <wpg:grpSpPr>
                        <a:xfrm>
                          <a:off x="0" y="0"/>
                          <a:ext cx="3943350" cy="6348095"/>
                          <a:chOff x="0" y="0"/>
                          <a:chExt cx="3943350" cy="6348095"/>
                        </a:xfrm>
                      </wpg:grpSpPr>
                      <pic:pic xmlns:pic="http://schemas.openxmlformats.org/drawingml/2006/picture">
                        <pic:nvPicPr>
                          <pic:cNvPr id="14" name="Picture 14" descr="A book and a skull on a table&#10;&#10;Description automatically generated"/>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43350" cy="5257800"/>
                          </a:xfrm>
                          <a:prstGeom prst="rect">
                            <a:avLst/>
                          </a:prstGeom>
                        </pic:spPr>
                      </pic:pic>
                      <wps:wsp>
                        <wps:cNvPr id="358379257" name="Text Box 1"/>
                        <wps:cNvSpPr txBox="1"/>
                        <wps:spPr>
                          <a:xfrm>
                            <a:off x="0" y="5316220"/>
                            <a:ext cx="3943350" cy="1031875"/>
                          </a:xfrm>
                          <a:prstGeom prst="rect">
                            <a:avLst/>
                          </a:prstGeom>
                          <a:solidFill>
                            <a:prstClr val="white"/>
                          </a:solidFill>
                          <a:ln>
                            <a:noFill/>
                          </a:ln>
                        </wps:spPr>
                        <wps:txbx>
                          <w:txbxContent>
                            <w:p w14:paraId="4C90DE42" w14:textId="0CD07216" w:rsidR="001E7ADE" w:rsidRPr="001E7ADE" w:rsidRDefault="001E7ADE" w:rsidP="001E7ADE">
                              <w:pPr>
                                <w:pStyle w:val="Caption"/>
                                <w:rPr>
                                  <w:rFonts w:eastAsia="Calibri" w:cs="Times New Roman"/>
                                  <w:noProof/>
                                  <w:color w:val="000000" w:themeColor="text1"/>
                                  <w:szCs w:val="20"/>
                                </w:rPr>
                              </w:pPr>
                              <w:bookmarkStart w:id="87" w:name="_Toc212374660"/>
                              <w:r w:rsidRPr="001E7ADE">
                                <w:rPr>
                                  <w:szCs w:val="20"/>
                                </w:rPr>
                                <w:t xml:space="preserve">Figure </w:t>
                              </w:r>
                              <w:r w:rsidRPr="001E7ADE">
                                <w:rPr>
                                  <w:szCs w:val="20"/>
                                </w:rPr>
                                <w:fldChar w:fldCharType="begin"/>
                              </w:r>
                              <w:r w:rsidRPr="001E7ADE">
                                <w:rPr>
                                  <w:szCs w:val="20"/>
                                </w:rPr>
                                <w:instrText xml:space="preserve"> SEQ Figure \* ARABIC </w:instrText>
                              </w:r>
                              <w:r w:rsidRPr="001E7ADE">
                                <w:rPr>
                                  <w:szCs w:val="20"/>
                                </w:rPr>
                                <w:fldChar w:fldCharType="separate"/>
                              </w:r>
                              <w:r w:rsidR="009C387C">
                                <w:rPr>
                                  <w:noProof/>
                                  <w:szCs w:val="20"/>
                                </w:rPr>
                                <w:t>10</w:t>
                              </w:r>
                              <w:r w:rsidRPr="001E7ADE">
                                <w:rPr>
                                  <w:szCs w:val="20"/>
                                </w:rPr>
                                <w:fldChar w:fldCharType="end"/>
                              </w:r>
                              <w:r w:rsidRPr="001E7ADE">
                                <w:rPr>
                                  <w:szCs w:val="20"/>
                                </w:rPr>
                                <w:t xml:space="preserve"> 'The Future of Food' learning resources used by science educators at Our Broken Planet. This includes a bovine skull, </w:t>
                              </w:r>
                              <w:r w:rsidRPr="001E7ADE">
                                <w:rPr>
                                  <w:noProof/>
                                  <w:szCs w:val="20"/>
                                </w:rPr>
                                <w:t xml:space="preserve">tubes containing various sources of protein, including insect protein, and ‘ </w:t>
                              </w:r>
                              <w:r w:rsidRPr="001E7ADE">
                                <w:rPr>
                                  <w:rFonts w:cs="Times New Roman"/>
                                  <w:noProof/>
                                  <w:szCs w:val="20"/>
                                </w:rPr>
                                <w:t>Eat Grub: The ultimate insect cook book’</w:t>
                              </w:r>
                              <w:r w:rsidRPr="001E7ADE">
                                <w:rPr>
                                  <w:noProof/>
                                  <w:szCs w:val="20"/>
                                </w:rPr>
                                <w:t>a book of recipes using insects and insect based proteins.</w:t>
                              </w:r>
                              <w:r w:rsidRPr="009811B0">
                                <w:rPr>
                                  <w:rFonts w:cs="Times New Roman"/>
                                  <w:noProof/>
                                  <w:sz w:val="22"/>
                                </w:rPr>
                                <w:t xml:space="preserve"> </w:t>
                              </w:r>
                              <w:r w:rsidRPr="00E407F9">
                                <w:t>The recipe is ‘Roasted tomato and pancetta pizza with insect flour dough’</w:t>
                              </w:r>
                              <w:r w:rsidRPr="001E7ADE">
                                <w:rPr>
                                  <w:noProof/>
                                  <w:szCs w:val="20"/>
                                </w:rPr>
                                <w:t xml:space="preserve"> Photo: Author’s Own</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F155CE" id="Group 5" o:spid="_x0000_s1038" style="position:absolute;left:0;text-align:left;margin-left:0;margin-top:68.6pt;width:310.5pt;height:499.85pt;z-index:251658752;mso-position-horizontal:center;mso-position-horizontal-relative:margin" coordsize="39433,634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">
                <v:shape id="Picture 14" o:spid="_x0000_s1039" type="#_x0000_t75" alt="A book and a skull on a table&#10;&#10;Description automatically generated" style="position:absolute;width:39433;height:52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">
                  <v:imagedata r:id="rId28" o:title="A book and a skull on a table&#10;&#10;Description automatically generated"/>
                </v:shape>
                <v:shape id="_x0000_s1040" type="#_x0000_t202" style="position:absolute;top:53162;width:39433;height:10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" stroked="f">
                  <v:textbox style="mso-fit-shape-to-text:t" inset="0,0,0,0">
                    <w:txbxContent>
                      <w:p w14:paraId="4C90DE42" w14:textId="0CD07216" w:rsidR="001E7ADE" w:rsidRPr="001E7ADE" w:rsidRDefault="001E7ADE" w:rsidP="001E7ADE">
                        <w:pPr>
                          <w:pStyle w:val="Caption"/>
                          <w:rPr>
                            <w:rFonts w:eastAsia="Calibri" w:cs="Times New Roman"/>
                            <w:noProof/>
                            <w:color w:val="000000" w:themeColor="text1"/>
                            <w:szCs w:val="20"/>
                          </w:rPr>
                        </w:pPr>
                        <w:bookmarkStart w:id="368" w:name="_Toc212374660"/>
                        <w:r w:rsidRPr="001E7ADE">
                          <w:rPr>
                            <w:szCs w:val="20"/>
                          </w:rPr>
                          <w:t xml:space="preserve">Figure </w:t>
                        </w:r>
                        <w:r w:rsidRPr="001E7ADE">
                          <w:rPr>
                            <w:szCs w:val="20"/>
                          </w:rPr>
                          <w:fldChar w:fldCharType="begin"/>
                        </w:r>
                        <w:r w:rsidRPr="001E7ADE">
                          <w:rPr>
                            <w:szCs w:val="20"/>
                          </w:rPr>
                          <w:instrText xml:space="preserve"> SEQ Figure \* ARABIC </w:instrText>
                        </w:r>
                        <w:r w:rsidRPr="001E7ADE">
                          <w:rPr>
                            <w:szCs w:val="20"/>
                          </w:rPr>
                          <w:fldChar w:fldCharType="separate"/>
                        </w:r>
                        <w:r w:rsidR="009C387C">
                          <w:rPr>
                            <w:noProof/>
                            <w:szCs w:val="20"/>
                          </w:rPr>
                          <w:t>10</w:t>
                        </w:r>
                        <w:r w:rsidRPr="001E7ADE">
                          <w:rPr>
                            <w:szCs w:val="20"/>
                          </w:rPr>
                          <w:fldChar w:fldCharType="end"/>
                        </w:r>
                        <w:r w:rsidRPr="001E7ADE">
                          <w:rPr>
                            <w:szCs w:val="20"/>
                          </w:rPr>
                          <w:t xml:space="preserve"> 'The Future of Food' learning resources used by science educators at Our Broken Planet. This includes a bovine skull, </w:t>
                        </w:r>
                        <w:r w:rsidRPr="001E7ADE">
                          <w:rPr>
                            <w:noProof/>
                            <w:szCs w:val="20"/>
                          </w:rPr>
                          <w:t xml:space="preserve">tubes containing various sources of protein, including insect protein, and ‘ </w:t>
                        </w:r>
                        <w:r w:rsidRPr="001E7ADE">
                          <w:rPr>
                            <w:rFonts w:cs="Times New Roman"/>
                            <w:noProof/>
                            <w:szCs w:val="20"/>
                          </w:rPr>
                          <w:t>Eat Grub: The ultimate insect cook book’</w:t>
                        </w:r>
                        <w:r w:rsidRPr="001E7ADE">
                          <w:rPr>
                            <w:noProof/>
                            <w:szCs w:val="20"/>
                          </w:rPr>
                          <w:t>a book of recipes using insects and insect based proteins.</w:t>
                        </w:r>
                        <w:r w:rsidRPr="009811B0">
                          <w:rPr>
                            <w:rFonts w:cs="Times New Roman"/>
                            <w:noProof/>
                            <w:sz w:val="22"/>
                          </w:rPr>
                          <w:t xml:space="preserve"> </w:t>
                        </w:r>
                        <w:r w:rsidRPr="00E407F9">
                          <w:t>The recipe is ‘Roasted tomato and pancetta pizza with insect flour dough’</w:t>
                        </w:r>
                        <w:r w:rsidRPr="001E7ADE">
                          <w:rPr>
                            <w:noProof/>
                            <w:szCs w:val="20"/>
                          </w:rPr>
                          <w:t xml:space="preserve"> Photo: Author’s Own</w:t>
                        </w:r>
                        <w:bookmarkEnd w:id="368"/>
                      </w:p>
                    </w:txbxContent>
                  </v:textbox>
                </v:shape>
                <w10:wrap type="topAndBottom" anchorx="margin"/>
              </v:group>
            </w:pict>
          </mc:Fallback>
        </mc:AlternateContent>
      </w:r>
      <w:r w:rsidRPr="005344B4">
        <w:rPr>
          <w:rFonts w:eastAsia="Calibri" w:cs="Times New Roman"/>
          <w:color w:val="000000" w:themeColor="text1"/>
        </w:rPr>
        <w:t xml:space="preserve">change that starts from experience rather than following a didactic approach. </w:t>
      </w:r>
    </w:p>
    <w:p w14:paraId="39ECC166" w14:textId="33B85120" w:rsidR="002A4FF6" w:rsidRPr="005344B4" w:rsidRDefault="002A4FF6" w:rsidP="009811B0">
      <w:pPr>
        <w:keepNext/>
        <w:spacing w:line="480" w:lineRule="auto"/>
        <w:rPr>
          <w:rFonts w:cs="Times New Roman"/>
        </w:rPr>
      </w:pPr>
    </w:p>
    <w:p w14:paraId="575996E9" w14:textId="10C51FD3" w:rsidR="0001336B" w:rsidRPr="005344B4" w:rsidRDefault="002A4FF6" w:rsidP="009811B0">
      <w:pPr>
        <w:spacing w:line="480" w:lineRule="auto"/>
        <w:rPr>
          <w:rFonts w:eastAsia="Calibri" w:cs="Times New Roman"/>
          <w:color w:val="000000" w:themeColor="text1"/>
        </w:rPr>
      </w:pPr>
      <w:r w:rsidRPr="005344B4">
        <w:rPr>
          <w:rFonts w:eastAsia="Calibri" w:cs="Times New Roman"/>
          <w:color w:val="000000" w:themeColor="text1"/>
        </w:rPr>
        <w:t xml:space="preserve">Museum educators thus play a vital role drawing out affective and embodied sense-making in the museum space, and making room for feelings, imaginings and stories to ‘come out’. OBP offered a </w:t>
      </w:r>
      <w:r w:rsidRPr="005344B4">
        <w:rPr>
          <w:rFonts w:eastAsia="Calibri" w:cs="Times New Roman"/>
          <w:color w:val="000000" w:themeColor="text1"/>
        </w:rPr>
        <w:lastRenderedPageBreak/>
        <w:t xml:space="preserve">valuable space for foregrounding troubling stories and sense-making in troubled times. </w:t>
      </w:r>
      <w:r w:rsidR="004424DA" w:rsidRPr="005344B4">
        <w:rPr>
          <w:rFonts w:eastAsia="Calibri" w:cs="Times New Roman"/>
          <w:noProof/>
          <w:color w:val="000000" w:themeColor="text1"/>
        </w:rPr>
        <mc:AlternateContent>
          <mc:Choice Requires="wpg">
            <w:drawing>
              <wp:anchor distT="0" distB="0" distL="114300" distR="114300" simplePos="0" relativeHeight="251661824" behindDoc="0" locked="0" layoutInCell="1" allowOverlap="1" wp14:anchorId="6F27B2F9" wp14:editId="24ED1279">
                <wp:simplePos x="0" y="0"/>
                <wp:positionH relativeFrom="margin">
                  <wp:posOffset>221792</wp:posOffset>
                </wp:positionH>
                <wp:positionV relativeFrom="paragraph">
                  <wp:posOffset>163</wp:posOffset>
                </wp:positionV>
                <wp:extent cx="5173345" cy="6471920"/>
                <wp:effectExtent l="0" t="0" r="8255" b="5080"/>
                <wp:wrapTopAndBottom/>
                <wp:docPr id="679466188" name="Group 6"/>
                <wp:cNvGraphicFramePr/>
                <a:graphic xmlns:a="http://schemas.openxmlformats.org/drawingml/2006/main">
                  <a:graphicData uri="http://schemas.microsoft.com/office/word/2010/wordprocessingGroup">
                    <wpg:wgp>
                      <wpg:cNvGrpSpPr/>
                      <wpg:grpSpPr>
                        <a:xfrm>
                          <a:off x="0" y="0"/>
                          <a:ext cx="5173345" cy="6471920"/>
                          <a:chOff x="0" y="0"/>
                          <a:chExt cx="5173345" cy="6471920"/>
                        </a:xfrm>
                      </wpg:grpSpPr>
                      <pic:pic xmlns:pic="http://schemas.openxmlformats.org/drawingml/2006/picture">
                        <pic:nvPicPr>
                          <pic:cNvPr id="703679085" name="Picture 7" descr="A skull on a table&#10;&#10;AI-generated content may be incorrect."/>
                          <pic:cNvPicPr>
                            <a:picLocks noChangeAspect="1"/>
                          </pic:cNvPicPr>
                        </pic:nvPicPr>
                        <pic:blipFill rotWithShape="1">
                          <a:blip r:embed="rId29" cstate="print">
                            <a:extLst>
                              <a:ext uri="{28A0092B-C50C-407E-A947-70E740481C1C}">
                                <a14:useLocalDpi xmlns:a14="http://schemas.microsoft.com/office/drawing/2010/main" val="0"/>
                              </a:ext>
                            </a:extLst>
                          </a:blip>
                          <a:srcRect t="5609" b="7269"/>
                          <a:stretch>
                            <a:fillRect/>
                          </a:stretch>
                        </pic:blipFill>
                        <pic:spPr bwMode="auto">
                          <a:xfrm>
                            <a:off x="0" y="0"/>
                            <a:ext cx="5173345" cy="6010275"/>
                          </a:xfrm>
                          <a:prstGeom prst="rect">
                            <a:avLst/>
                          </a:prstGeom>
                          <a:ln>
                            <a:noFill/>
                          </a:ln>
                          <a:extLst>
                            <a:ext uri="{53640926-AAD7-44D8-BBD7-CCE9431645EC}">
                              <a14:shadowObscured xmlns:a14="http://schemas.microsoft.com/office/drawing/2010/main"/>
                            </a:ext>
                          </a:extLst>
                        </pic:spPr>
                      </pic:pic>
                      <wps:wsp>
                        <wps:cNvPr id="1816398872" name="Text Box 1"/>
                        <wps:cNvSpPr txBox="1"/>
                        <wps:spPr>
                          <a:xfrm>
                            <a:off x="0" y="6060440"/>
                            <a:ext cx="5173345" cy="411480"/>
                          </a:xfrm>
                          <a:prstGeom prst="rect">
                            <a:avLst/>
                          </a:prstGeom>
                          <a:solidFill>
                            <a:prstClr val="white"/>
                          </a:solidFill>
                          <a:ln>
                            <a:noFill/>
                          </a:ln>
                        </wps:spPr>
                        <wps:txbx>
                          <w:txbxContent>
                            <w:p w14:paraId="17E26F9F" w14:textId="24F2930E" w:rsidR="001E7ADE" w:rsidRPr="009D5C8D" w:rsidRDefault="001E7ADE" w:rsidP="001E7ADE">
                              <w:pPr>
                                <w:pStyle w:val="Caption"/>
                                <w:rPr>
                                  <w:rFonts w:eastAsiaTheme="minorHAnsi"/>
                                  <w:noProof/>
                                  <w:sz w:val="22"/>
                                </w:rPr>
                              </w:pPr>
                              <w:bookmarkStart w:id="88" w:name="_Toc212374661"/>
                              <w:r>
                                <w:t xml:space="preserve">Figure </w:t>
                              </w:r>
                              <w:r>
                                <w:fldChar w:fldCharType="begin"/>
                              </w:r>
                              <w:r>
                                <w:instrText xml:space="preserve"> SEQ Figure \* ARABIC </w:instrText>
                              </w:r>
                              <w:r>
                                <w:fldChar w:fldCharType="separate"/>
                              </w:r>
                              <w:r w:rsidR="009C387C">
                                <w:rPr>
                                  <w:noProof/>
                                </w:rPr>
                                <w:t>11</w:t>
                              </w:r>
                              <w:r>
                                <w:fldChar w:fldCharType="end"/>
                              </w:r>
                              <w:r>
                                <w:t>'The First Burger' exhibit at Our Broken Planet. A (now extinct) auroch skull is featured beside a fictional burger wrapper. Photo: Author's Own.</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27B2F9" id="Group 6" o:spid="_x0000_s1041" style="position:absolute;left:0;text-align:left;margin-left:17.45pt;margin-top:0;width:407.35pt;height:509.6pt;z-index:251661824;mso-position-horizontal-relative:margin" coordsize="51733,647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">
                <v:shape id="Picture 7" o:spid="_x0000_s1042" type="#_x0000_t75" alt="A skull on a table&#10;&#10;AI-generated content may be incorrect." style="position:absolute;width:51733;height:60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">
                  <v:imagedata r:id="rId30" o:title="A skull on a table&#10;&#10;AI-generated content may be incorrect" croptop="3676f" cropbottom="4764f"/>
                </v:shape>
                <v:shape id="_x0000_s1043" type="#_x0000_t202" style="position:absolute;top:60604;width:5173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" stroked="f">
                  <v:textbox style="mso-fit-shape-to-text:t" inset="0,0,0,0">
                    <w:txbxContent>
                      <w:p w14:paraId="17E26F9F" w14:textId="24F2930E" w:rsidR="001E7ADE" w:rsidRPr="009D5C8D" w:rsidRDefault="001E7ADE" w:rsidP="001E7ADE">
                        <w:pPr>
                          <w:pStyle w:val="Caption"/>
                          <w:rPr>
                            <w:rFonts w:eastAsiaTheme="minorHAnsi"/>
                            <w:noProof/>
                            <w:sz w:val="22"/>
                          </w:rPr>
                        </w:pPr>
                        <w:bookmarkStart w:id="370" w:name="_Toc212374661"/>
                        <w:r>
                          <w:t xml:space="preserve">Figure </w:t>
                        </w:r>
                        <w:r>
                          <w:fldChar w:fldCharType="begin"/>
                        </w:r>
                        <w:r>
                          <w:instrText xml:space="preserve"> SEQ Figure \* ARABIC </w:instrText>
                        </w:r>
                        <w:r>
                          <w:fldChar w:fldCharType="separate"/>
                        </w:r>
                        <w:r w:rsidR="009C387C">
                          <w:rPr>
                            <w:noProof/>
                          </w:rPr>
                          <w:t>11</w:t>
                        </w:r>
                        <w:r>
                          <w:fldChar w:fldCharType="end"/>
                        </w:r>
                        <w:r>
                          <w:t>'The First Burger' exhibit at Our Broken Planet. A (now extinct) auroch skull is featured beside a fictional burger wrapper. Photo: Author's Own.</w:t>
                        </w:r>
                        <w:bookmarkEnd w:id="370"/>
                      </w:p>
                    </w:txbxContent>
                  </v:textbox>
                </v:shape>
                <w10:wrap type="topAndBottom" anchorx="margin"/>
              </v:group>
            </w:pict>
          </mc:Fallback>
        </mc:AlternateContent>
      </w:r>
      <w:r w:rsidRPr="005344B4">
        <w:rPr>
          <w:rFonts w:eastAsia="Calibri" w:cs="Times New Roman"/>
          <w:color w:val="000000" w:themeColor="text1"/>
        </w:rPr>
        <w:t xml:space="preserve">However, as the facilitators noted, the insistence on an overarching narrative and learning outcomes directed pedagogical encounters towards </w:t>
      </w:r>
      <w:r w:rsidR="007219B5" w:rsidRPr="005344B4">
        <w:rPr>
          <w:rFonts w:eastAsia="Calibri" w:cs="Times New Roman"/>
          <w:color w:val="000000" w:themeColor="text1"/>
        </w:rPr>
        <w:t>a particular set of ideas about lifestyle change</w:t>
      </w:r>
      <w:r w:rsidR="00CB5FA2" w:rsidRPr="005344B4">
        <w:rPr>
          <w:rFonts w:eastAsia="Calibri" w:cs="Times New Roman"/>
          <w:color w:val="000000" w:themeColor="text1"/>
        </w:rPr>
        <w:t xml:space="preserve"> – whilst they felt ill equipped to deal the with </w:t>
      </w:r>
      <w:proofErr w:type="spellStart"/>
      <w:r w:rsidR="00CB5FA2" w:rsidRPr="005344B4">
        <w:rPr>
          <w:rFonts w:eastAsia="Calibri" w:cs="Times New Roman"/>
          <w:color w:val="000000" w:themeColor="text1"/>
        </w:rPr>
        <w:t>affects</w:t>
      </w:r>
      <w:proofErr w:type="spellEnd"/>
      <w:r w:rsidR="00CB5FA2" w:rsidRPr="005344B4">
        <w:rPr>
          <w:rFonts w:eastAsia="Calibri" w:cs="Times New Roman"/>
          <w:color w:val="000000" w:themeColor="text1"/>
        </w:rPr>
        <w:t xml:space="preserve"> of the exhibition, this di</w:t>
      </w:r>
      <w:r w:rsidR="002655A6" w:rsidRPr="005344B4">
        <w:rPr>
          <w:rFonts w:eastAsia="Calibri" w:cs="Times New Roman"/>
          <w:color w:val="000000" w:themeColor="text1"/>
        </w:rPr>
        <w:t xml:space="preserve">dactic approach left them feeling uncomfortable. It was not necessarily </w:t>
      </w:r>
      <w:r w:rsidR="0060312F" w:rsidRPr="005344B4">
        <w:rPr>
          <w:rFonts w:eastAsia="Calibri" w:cs="Times New Roman"/>
          <w:color w:val="000000" w:themeColor="text1"/>
        </w:rPr>
        <w:t>that</w:t>
      </w:r>
      <w:r w:rsidR="002655A6" w:rsidRPr="005344B4">
        <w:rPr>
          <w:rFonts w:eastAsia="Calibri" w:cs="Times New Roman"/>
          <w:color w:val="000000" w:themeColor="text1"/>
        </w:rPr>
        <w:t xml:space="preserve"> they disagreed with the concept of indi</w:t>
      </w:r>
      <w:r w:rsidR="0060312F" w:rsidRPr="005344B4">
        <w:rPr>
          <w:rFonts w:eastAsia="Calibri" w:cs="Times New Roman"/>
          <w:color w:val="000000" w:themeColor="text1"/>
        </w:rPr>
        <w:t xml:space="preserve">vidual lifestyle change perse, rather that they were more used to an open-ended pedagogical approach. </w:t>
      </w:r>
      <w:r w:rsidR="00CB5FA2" w:rsidRPr="005344B4">
        <w:rPr>
          <w:rFonts w:eastAsia="Calibri" w:cs="Times New Roman"/>
          <w:color w:val="000000" w:themeColor="text1"/>
        </w:rPr>
        <w:t xml:space="preserve"> </w:t>
      </w:r>
      <w:r w:rsidRPr="005344B4">
        <w:rPr>
          <w:rFonts w:eastAsia="Calibri" w:cs="Times New Roman"/>
          <w:color w:val="000000" w:themeColor="text1"/>
        </w:rPr>
        <w:t>Future research could consider how thinking with child-adult encounters in museums migh</w:t>
      </w:r>
      <w:r w:rsidR="00C74130" w:rsidRPr="005344B4">
        <w:rPr>
          <w:rFonts w:eastAsia="Calibri" w:cs="Times New Roman"/>
          <w:color w:val="000000" w:themeColor="text1"/>
        </w:rPr>
        <w:t>t</w:t>
      </w:r>
      <w:r w:rsidRPr="005344B4">
        <w:rPr>
          <w:rFonts w:eastAsia="Calibri" w:cs="Times New Roman"/>
          <w:color w:val="000000" w:themeColor="text1"/>
        </w:rPr>
        <w:t xml:space="preserve"> </w:t>
      </w:r>
      <w:r w:rsidR="00C74130" w:rsidRPr="005344B4">
        <w:rPr>
          <w:rFonts w:eastAsia="Calibri" w:cs="Times New Roman"/>
          <w:color w:val="000000" w:themeColor="text1"/>
        </w:rPr>
        <w:t>cultivate</w:t>
      </w:r>
      <w:r w:rsidRPr="005344B4">
        <w:rPr>
          <w:rFonts w:eastAsia="Calibri" w:cs="Times New Roman"/>
          <w:color w:val="000000" w:themeColor="text1"/>
        </w:rPr>
        <w:t xml:space="preserve"> more ambivalent </w:t>
      </w:r>
      <w:r w:rsidRPr="005344B4">
        <w:rPr>
          <w:rFonts w:eastAsia="Calibri" w:cs="Times New Roman"/>
          <w:color w:val="000000" w:themeColor="text1"/>
        </w:rPr>
        <w:lastRenderedPageBreak/>
        <w:t>pedagogical encounters</w:t>
      </w:r>
      <w:r w:rsidR="005A3E49" w:rsidRPr="005344B4">
        <w:rPr>
          <w:rFonts w:eastAsia="Calibri" w:cs="Times New Roman"/>
          <w:color w:val="000000" w:themeColor="text1"/>
        </w:rPr>
        <w:t xml:space="preserve"> </w:t>
      </w:r>
      <w:r w:rsidR="005A3E49" w:rsidRPr="005344B4">
        <w:rPr>
          <w:rFonts w:eastAsia="Calibri" w:cs="Times New Roman"/>
          <w:color w:val="000000" w:themeColor="text1"/>
        </w:rPr>
        <w:fldChar w:fldCharType="begin"/>
      </w:r>
      <w:r w:rsidR="005A3E49" w:rsidRPr="005344B4">
        <w:rPr>
          <w:rFonts w:eastAsia="Calibri" w:cs="Times New Roman"/>
          <w:color w:val="000000" w:themeColor="text1"/>
        </w:rPr>
        <w:instrText xml:space="preserve"> ADDIN ZOTERO_ITEM CSL_CITATION {"citationID":"gxgw5vDc","properties":{"formattedCitation":"(Biesta, 2012; Birch, 2018)","plainCitation":"(Biesta, 2012; Birch, 2018)","noteIndex":0},"citationItems":[{"id":695,"uris":["http://zotero.org/users/6040264/items/3HLWTZ8R"],"itemData":{"id":695,"type":"article-journal","abstract":"This paper explores the question what kind of educational work can be done in attempts to reclaim or reinvigorate the public sphere. Through a discussion of the intersection of public sphere and public space, it engages with the work of Hannah Arendt in order to outline a conception of the public sphere as a space for civic action based on distance and the conservation of a degree strangeness rather than on commonality and common identity. The discussion of the educational work that can be done to support the public quality of common spaces and places focuses on three interpretations of the idea of public pedagogy: that of public pedagogy as a pedagogy for the public, that of public pedagogy as a pedagogy of the public and that of public pedagogy as the enactment of a concern for the public quality of human togetherness. The latter form of public pedagogy neither teaches nor erases the political by bringing it under a regime of learning, but rather opens up the possibility for forms of human togetherness through which freedom can appear, that is forms of human togetherness which contribute to the ‘becoming public’ of spaces and places.","container-title":"Social &amp; Cultural Geography","DOI":"10.1080/14649365.2012.723736","ISSN":"1464-9365","issue":"7","page":"683-697","source":"Taylor and Francis+NEJM","title":"Becoming public: public pedagogy, citizenship and the public sphere","title-short":"Becoming public","volume":"13","author":[{"family":"Biesta","given":"Gert"}],"issued":{"date-parts":[["2012",11,1]]}}},{"id":1046,"uris":["http://zotero.org/users/6040264/items/R5FFQ6SR"],"itemData":{"id":1046,"type":"article-journal","abstract":"Museum designers, curators and educators have traditionally emphasised children as a group of learners but children are also experiencers and players. Exploring frameworks of understanding, based on packaging and person matter intra-actions of new materialism, leads me to propose the development of an imaginative alternative to the learning rhetoric. An alternative lies in thinking collectively about children’s and adult’s museum experiences, offering: a rarely considered presentation of adults and young children as alike and a much-needed unpackaging of the adult–child binary. In proposing a challenge to the generalisability of children’s museum experience, an emphasis is placed on ambiguity and openness of experience. I suggest that matter is acknowledged as agential for children, as for adults and children may more freely be understood as humans entangled with the nonhuman and with each other.","container-title":"Children's Geographies","DOI":"10.1080/14733285.2018.1447088","ISSN":"1473-3285","issue":"5","note":"publisher: Routledge\n_eprint: https://doi.org/10.1080/14733285.2018.1447088","page":"516-528","source":"Taylor and Francis+NEJM","title":"Museum spaces and experiences for children – ambiguity and uncertainty in defining the space, the child and the experience","volume":"16","author":[{"family":"Birch","given":"Jo"}],"issued":{"date-parts":[["2018",9,3]]}}}],"schema":"https://github.com/citation-style-language/schema/raw/master/csl-citation.json"} </w:instrText>
      </w:r>
      <w:r w:rsidR="005A3E49" w:rsidRPr="005344B4">
        <w:rPr>
          <w:rFonts w:eastAsia="Calibri" w:cs="Times New Roman"/>
          <w:color w:val="000000" w:themeColor="text1"/>
        </w:rPr>
        <w:fldChar w:fldCharType="separate"/>
      </w:r>
      <w:r w:rsidR="005A3E49" w:rsidRPr="005344B4">
        <w:rPr>
          <w:rFonts w:cs="Times New Roman"/>
        </w:rPr>
        <w:t>(Biesta, 2012; Birch, 2018)</w:t>
      </w:r>
      <w:r w:rsidR="005A3E49" w:rsidRPr="005344B4">
        <w:rPr>
          <w:rFonts w:eastAsia="Calibri" w:cs="Times New Roman"/>
          <w:color w:val="000000" w:themeColor="text1"/>
        </w:rPr>
        <w:fldChar w:fldCharType="end"/>
      </w:r>
      <w:r w:rsidRPr="005344B4">
        <w:rPr>
          <w:rFonts w:eastAsia="Calibri" w:cs="Times New Roman"/>
          <w:color w:val="000000" w:themeColor="text1"/>
        </w:rPr>
        <w:t xml:space="preserve"> to open up wider </w:t>
      </w:r>
      <w:proofErr w:type="spellStart"/>
      <w:r w:rsidRPr="005344B4">
        <w:rPr>
          <w:rFonts w:eastAsia="Calibri" w:cs="Times New Roman"/>
          <w:color w:val="000000" w:themeColor="text1"/>
        </w:rPr>
        <w:t>ethico</w:t>
      </w:r>
      <w:proofErr w:type="spellEnd"/>
      <w:r w:rsidRPr="005344B4">
        <w:rPr>
          <w:rFonts w:eastAsia="Calibri" w:cs="Times New Roman"/>
          <w:color w:val="000000" w:themeColor="text1"/>
        </w:rPr>
        <w:t xml:space="preserve">-political questions about living response-ably in multispecies worlds.   </w:t>
      </w:r>
    </w:p>
    <w:bookmarkStart w:id="89" w:name="_Toc213581805"/>
    <w:p w14:paraId="4C0BE6F2" w14:textId="5FBCC545" w:rsidR="002F0BA2" w:rsidRPr="002D4D39" w:rsidRDefault="002D4D39" w:rsidP="00901009">
      <w:pPr>
        <w:pStyle w:val="Heading2"/>
      </w:pPr>
      <w:r w:rsidRPr="002D4D39">
        <w:rPr>
          <w:noProof/>
        </w:rPr>
        <mc:AlternateContent>
          <mc:Choice Requires="wpg">
            <w:drawing>
              <wp:anchor distT="0" distB="0" distL="114300" distR="114300" simplePos="0" relativeHeight="251683328" behindDoc="0" locked="0" layoutInCell="1" allowOverlap="1" wp14:anchorId="147A46E4" wp14:editId="0B9C84F2">
                <wp:simplePos x="0" y="0"/>
                <wp:positionH relativeFrom="margin">
                  <wp:align>center</wp:align>
                </wp:positionH>
                <wp:positionV relativeFrom="paragraph">
                  <wp:posOffset>593090</wp:posOffset>
                </wp:positionV>
                <wp:extent cx="5335905" cy="5817235"/>
                <wp:effectExtent l="0" t="0" r="0" b="0"/>
                <wp:wrapTopAndBottom/>
                <wp:docPr id="1200627273" name="Group 22"/>
                <wp:cNvGraphicFramePr/>
                <a:graphic xmlns:a="http://schemas.openxmlformats.org/drawingml/2006/main">
                  <a:graphicData uri="http://schemas.microsoft.com/office/word/2010/wordprocessingGroup">
                    <wpg:wgp>
                      <wpg:cNvGrpSpPr/>
                      <wpg:grpSpPr>
                        <a:xfrm>
                          <a:off x="0" y="0"/>
                          <a:ext cx="5335905" cy="5817235"/>
                          <a:chOff x="0" y="0"/>
                          <a:chExt cx="5335905" cy="5817235"/>
                        </a:xfrm>
                      </wpg:grpSpPr>
                      <pic:pic xmlns:pic="http://schemas.openxmlformats.org/drawingml/2006/picture">
                        <pic:nvPicPr>
                          <pic:cNvPr id="1631115969" name="Picture 20"/>
                          <pic:cNvPicPr>
                            <a:picLocks noChangeAspect="1"/>
                          </pic:cNvPicPr>
                        </pic:nvPicPr>
                        <pic:blipFill rotWithShape="1">
                          <a:blip r:embed="rId31" cstate="print">
                            <a:extLst>
                              <a:ext uri="{28A0092B-C50C-407E-A947-70E740481C1C}">
                                <a14:useLocalDpi xmlns:a14="http://schemas.microsoft.com/office/drawing/2010/main" val="0"/>
                              </a:ext>
                            </a:extLst>
                          </a:blip>
                          <a:srcRect l="6692" t="19499" b="8348"/>
                          <a:stretch>
                            <a:fillRect/>
                          </a:stretch>
                        </pic:blipFill>
                        <pic:spPr bwMode="auto">
                          <a:xfrm>
                            <a:off x="0" y="0"/>
                            <a:ext cx="5335905" cy="5507355"/>
                          </a:xfrm>
                          <a:prstGeom prst="rect">
                            <a:avLst/>
                          </a:prstGeom>
                          <a:noFill/>
                          <a:ln>
                            <a:noFill/>
                          </a:ln>
                          <a:extLst>
                            <a:ext uri="{53640926-AAD7-44D8-BBD7-CCE9431645EC}">
                              <a14:shadowObscured xmlns:a14="http://schemas.microsoft.com/office/drawing/2010/main"/>
                            </a:ext>
                          </a:extLst>
                        </pic:spPr>
                      </pic:pic>
                      <wps:wsp>
                        <wps:cNvPr id="639784646" name="Text Box 1"/>
                        <wps:cNvSpPr txBox="1"/>
                        <wps:spPr>
                          <a:xfrm>
                            <a:off x="0" y="5560695"/>
                            <a:ext cx="5335905" cy="256540"/>
                          </a:xfrm>
                          <a:prstGeom prst="rect">
                            <a:avLst/>
                          </a:prstGeom>
                          <a:solidFill>
                            <a:prstClr val="white"/>
                          </a:solidFill>
                          <a:ln>
                            <a:noFill/>
                          </a:ln>
                        </wps:spPr>
                        <wps:txbx>
                          <w:txbxContent>
                            <w:p w14:paraId="6D99CF57" w14:textId="41D0E140" w:rsidR="00DC16DB" w:rsidRPr="005F6A24" w:rsidRDefault="00DC16DB" w:rsidP="00DC16DB">
                              <w:pPr>
                                <w:pStyle w:val="Caption"/>
                                <w:rPr>
                                  <w:rFonts w:eastAsiaTheme="minorHAnsi" w:cs="Times New Roman"/>
                                  <w:sz w:val="22"/>
                                </w:rPr>
                              </w:pPr>
                              <w:bookmarkStart w:id="90" w:name="_Toc212374662"/>
                              <w:r>
                                <w:t xml:space="preserve">Figure </w:t>
                              </w:r>
                              <w:r>
                                <w:fldChar w:fldCharType="begin"/>
                              </w:r>
                              <w:r>
                                <w:instrText xml:space="preserve"> SEQ Figure \* ARABIC </w:instrText>
                              </w:r>
                              <w:r>
                                <w:fldChar w:fldCharType="separate"/>
                              </w:r>
                              <w:r w:rsidR="009C387C">
                                <w:rPr>
                                  <w:noProof/>
                                </w:rPr>
                                <w:t>12</w:t>
                              </w:r>
                              <w:r>
                                <w:fldChar w:fldCharType="end"/>
                              </w:r>
                              <w:r w:rsidRPr="007E78BC">
                                <w:t xml:space="preserve"> am someone, Who can help, Fix the planet. Lightbox at OBP. Photo: Author's Own</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47A46E4" id="Group 22" o:spid="_x0000_s1044" style="position:absolute;left:0;text-align:left;margin-left:0;margin-top:46.7pt;width:420.15pt;height:458.05pt;z-index:251683328;mso-position-horizontal:center;mso-position-horizontal-relative:margin" coordsize="53359,581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">
                <v:shape id="Picture 20" o:spid="_x0000_s1045" type="#_x0000_t75" style="position:absolute;width:53359;height:55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">
                  <v:imagedata r:id="rId32" o:title="" croptop="12779f" cropbottom="5471f" cropleft="4386f"/>
                </v:shape>
                <v:shape id="_x0000_s1046" type="#_x0000_t202" style="position:absolute;top:55606;width:53359;height:2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" stroked="f">
                  <v:textbox style="mso-fit-shape-to-text:t" inset="0,0,0,0">
                    <w:txbxContent>
                      <w:p w14:paraId="6D99CF57" w14:textId="41D0E140" w:rsidR="00DC16DB" w:rsidRPr="005F6A24" w:rsidRDefault="00DC16DB" w:rsidP="00DC16DB">
                        <w:pPr>
                          <w:pStyle w:val="Caption"/>
                          <w:rPr>
                            <w:rFonts w:eastAsiaTheme="minorHAnsi" w:cs="Times New Roman"/>
                            <w:sz w:val="22"/>
                          </w:rPr>
                        </w:pPr>
                        <w:bookmarkStart w:id="373" w:name="_Toc212374662"/>
                        <w:r>
                          <w:t xml:space="preserve">Figure </w:t>
                        </w:r>
                        <w:r>
                          <w:fldChar w:fldCharType="begin"/>
                        </w:r>
                        <w:r>
                          <w:instrText xml:space="preserve"> SEQ Figure \* ARABIC </w:instrText>
                        </w:r>
                        <w:r>
                          <w:fldChar w:fldCharType="separate"/>
                        </w:r>
                        <w:r w:rsidR="009C387C">
                          <w:rPr>
                            <w:noProof/>
                          </w:rPr>
                          <w:t>12</w:t>
                        </w:r>
                        <w:r>
                          <w:fldChar w:fldCharType="end"/>
                        </w:r>
                        <w:r w:rsidRPr="007E78BC">
                          <w:t xml:space="preserve"> am someone, Who can help, Fix the planet. Lightbox at OBP. Photo: Author's Own</w:t>
                        </w:r>
                        <w:bookmarkEnd w:id="373"/>
                      </w:p>
                    </w:txbxContent>
                  </v:textbox>
                </v:shape>
                <w10:wrap type="topAndBottom" anchorx="margin"/>
              </v:group>
            </w:pict>
          </mc:Fallback>
        </mc:AlternateContent>
      </w:r>
      <w:r w:rsidR="002F0BA2" w:rsidRPr="002D4D39">
        <w:t>4.</w:t>
      </w:r>
      <w:r w:rsidR="00EF0A6C" w:rsidRPr="002D4D39">
        <w:t xml:space="preserve">5 </w:t>
      </w:r>
      <w:r w:rsidR="002F0BA2" w:rsidRPr="002D4D39">
        <w:t>The figure of the responsible individual</w:t>
      </w:r>
      <w:bookmarkEnd w:id="89"/>
    </w:p>
    <w:p w14:paraId="0F1BCD5C" w14:textId="276B7037" w:rsidR="00E407F9" w:rsidRDefault="00E407F9" w:rsidP="009811B0">
      <w:pPr>
        <w:keepNext/>
        <w:spacing w:line="480" w:lineRule="auto"/>
        <w:rPr>
          <w:rFonts w:cs="Times New Roman"/>
        </w:rPr>
      </w:pPr>
    </w:p>
    <w:p w14:paraId="7319C598" w14:textId="47FE1E6C" w:rsidR="002F0BA2" w:rsidRPr="005344B4" w:rsidRDefault="00826416" w:rsidP="009811B0">
      <w:pPr>
        <w:keepNext/>
        <w:spacing w:line="480" w:lineRule="auto"/>
        <w:rPr>
          <w:rFonts w:cs="Times New Roman"/>
        </w:rPr>
      </w:pPr>
      <w:r w:rsidRPr="005344B4">
        <w:rPr>
          <w:rFonts w:cs="Times New Roman"/>
        </w:rPr>
        <w:t>OBP</w:t>
      </w:r>
      <w:r w:rsidR="002F0BA2" w:rsidRPr="005344B4">
        <w:rPr>
          <w:rFonts w:cs="Times New Roman"/>
        </w:rPr>
        <w:t xml:space="preserve"> was broken into three zones; Eating the Planet, Nature For Sale and Climate Emergency. Dotted throughout </w:t>
      </w:r>
      <w:r w:rsidRPr="005344B4">
        <w:rPr>
          <w:rFonts w:cs="Times New Roman"/>
        </w:rPr>
        <w:t xml:space="preserve">were </w:t>
      </w:r>
      <w:r w:rsidR="002F0BA2" w:rsidRPr="005344B4">
        <w:rPr>
          <w:rFonts w:cs="Times New Roman"/>
        </w:rPr>
        <w:t>object ‘interventions’ by design Agency Liminal Space, who were commissioned by to support the development of OBP, to ‘break out of the language of the museum’ and bring ‘interaction that became both surprising and unusual in a museum context’</w:t>
      </w:r>
      <w:r w:rsidR="00291713" w:rsidRPr="005344B4">
        <w:rPr>
          <w:rFonts w:cs="Times New Roman"/>
        </w:rPr>
        <w:t xml:space="preserve"> </w:t>
      </w:r>
      <w:r w:rsidR="00B95F14" w:rsidRPr="005344B4">
        <w:rPr>
          <w:rFonts w:cs="Times New Roman"/>
        </w:rPr>
        <w:fldChar w:fldCharType="begin"/>
      </w:r>
      <w:r w:rsidR="00E92D57" w:rsidRPr="005344B4">
        <w:rPr>
          <w:rFonts w:cs="Times New Roman"/>
        </w:rPr>
        <w:instrText xml:space="preserve"> ADDIN ZOTERO_ITEM CSL_CITATION {"citationID":"HANmpCfG","properties":{"formattedCitation":"({\\i{}Taking the first step into radical change - one museum\\uc0\\u8217{}s approach} [Virtual Conference], 2022)","plainCitation":"(Taking the first step into radical change - one museum’s approach [Virtual Conference], 2022)","dontUpdate":true,"noteIndex":0},"citationItems":[{"id":22986,"uris":["http://zotero.org/users/6040264/items/XSJBQND6"],"itemData":{"id":22986,"type":"motion_picture","collection-title":"Green Museums Summit 2022","dimensions":"22:35","medium":"Virtual Conference","title":"Taking the first step into radical change - one museum's approach","URL":"https://www.the-liminal-space.com/all-projects/our-broken-planet","producer":[{"literal":"Museums Next"}],"accessed":{"date-parts":[["2025",10,12]]},"issued":{"date-parts":[["2022"]]}}}],"schema":"https://github.com/citation-style-language/schema/raw/master/csl-citation.json"} </w:instrText>
      </w:r>
      <w:r w:rsidR="00B95F14" w:rsidRPr="005344B4">
        <w:rPr>
          <w:rFonts w:cs="Times New Roman"/>
        </w:rPr>
        <w:fldChar w:fldCharType="separate"/>
      </w:r>
      <w:r w:rsidR="00B95F14" w:rsidRPr="005344B4">
        <w:rPr>
          <w:rFonts w:cs="Times New Roman"/>
        </w:rPr>
        <w:t>(</w:t>
      </w:r>
      <w:r w:rsidR="00610D6C" w:rsidRPr="005344B4">
        <w:rPr>
          <w:rFonts w:cs="Times New Roman"/>
        </w:rPr>
        <w:t>Liminal Space</w:t>
      </w:r>
      <w:r w:rsidR="00291713" w:rsidRPr="005344B4">
        <w:rPr>
          <w:rFonts w:cs="Times New Roman"/>
        </w:rPr>
        <w:t xml:space="preserve">, </w:t>
      </w:r>
      <w:r w:rsidR="00B95F14" w:rsidRPr="005344B4">
        <w:rPr>
          <w:rFonts w:cs="Times New Roman"/>
          <w:i/>
          <w:iCs/>
        </w:rPr>
        <w:t xml:space="preserve">Taking the first step </w:t>
      </w:r>
      <w:r w:rsidR="00B95F14" w:rsidRPr="005344B4">
        <w:rPr>
          <w:rFonts w:cs="Times New Roman"/>
          <w:i/>
          <w:iCs/>
        </w:rPr>
        <w:lastRenderedPageBreak/>
        <w:t>into radical change - one museum’s approach</w:t>
      </w:r>
      <w:r w:rsidR="00610D6C" w:rsidRPr="005344B4">
        <w:rPr>
          <w:rFonts w:cs="Times New Roman"/>
        </w:rPr>
        <w:t>, 2022)</w:t>
      </w:r>
      <w:r w:rsidR="00B95F14" w:rsidRPr="005344B4">
        <w:rPr>
          <w:rFonts w:cs="Times New Roman"/>
        </w:rPr>
        <w:fldChar w:fldCharType="end"/>
      </w:r>
      <w:r w:rsidR="002F0BA2" w:rsidRPr="005344B4">
        <w:rPr>
          <w:rFonts w:cs="Times New Roman"/>
        </w:rPr>
        <w:t xml:space="preserve">. A fictional ‘Burger of the Future’ wrapper appears alongside an </w:t>
      </w:r>
      <w:proofErr w:type="spellStart"/>
      <w:r w:rsidR="002F0BA2" w:rsidRPr="005344B4">
        <w:rPr>
          <w:rFonts w:cs="Times New Roman"/>
        </w:rPr>
        <w:t>Auroch</w:t>
      </w:r>
      <w:proofErr w:type="spellEnd"/>
      <w:r w:rsidR="002F0BA2" w:rsidRPr="005344B4">
        <w:rPr>
          <w:rFonts w:cs="Times New Roman"/>
        </w:rPr>
        <w:t xml:space="preserve"> skull specimen for example, </w:t>
      </w:r>
      <w:proofErr w:type="gramStart"/>
      <w:r w:rsidR="002F0BA2" w:rsidRPr="005344B4">
        <w:rPr>
          <w:rFonts w:cs="Times New Roman"/>
        </w:rPr>
        <w:t>in an attempt to</w:t>
      </w:r>
      <w:proofErr w:type="gramEnd"/>
      <w:r w:rsidR="002F0BA2" w:rsidRPr="005344B4">
        <w:rPr>
          <w:rFonts w:cs="Times New Roman"/>
        </w:rPr>
        <w:t xml:space="preserve"> challenge linear narratives of time by bringing both the past and the future into view at the same time. The overall aim of Our Broken Planet exhibition was to inspire, inform and empower visitors to make a change or </w:t>
      </w:r>
      <w:proofErr w:type="gramStart"/>
      <w:r w:rsidR="002F0BA2" w:rsidRPr="005344B4">
        <w:rPr>
          <w:rFonts w:cs="Times New Roman"/>
        </w:rPr>
        <w:t>take action</w:t>
      </w:r>
      <w:proofErr w:type="gramEnd"/>
      <w:r w:rsidR="002F0BA2" w:rsidRPr="005344B4">
        <w:rPr>
          <w:rFonts w:cs="Times New Roman"/>
        </w:rPr>
        <w:t xml:space="preserve">, to ‘get feeling really activated that there are things they can do’ </w:t>
      </w:r>
      <w:r w:rsidR="00291713" w:rsidRPr="005344B4">
        <w:rPr>
          <w:rFonts w:cs="Times New Roman"/>
        </w:rPr>
        <w:t>(</w:t>
      </w:r>
      <w:r w:rsidR="00610D6C" w:rsidRPr="005344B4">
        <w:rPr>
          <w:rFonts w:cs="Times New Roman"/>
        </w:rPr>
        <w:t xml:space="preserve">NHM curator, </w:t>
      </w:r>
      <w:r w:rsidR="00291713" w:rsidRPr="005344B4">
        <w:rPr>
          <w:rFonts w:cs="Times New Roman"/>
        </w:rPr>
        <w:t>ibid)</w:t>
      </w:r>
      <w:r w:rsidR="002F0BA2" w:rsidRPr="005344B4">
        <w:rPr>
          <w:rFonts w:cs="Times New Roman"/>
        </w:rPr>
        <w:t xml:space="preserve"> whilst also providing a space for dialogue and a sense of collective belonging. A sense of individual agency was conveyed through the interventions in the space. A </w:t>
      </w:r>
      <w:r w:rsidR="00944B0F" w:rsidRPr="005344B4">
        <w:rPr>
          <w:rFonts w:cs="Times New Roman"/>
        </w:rPr>
        <w:t>full-length</w:t>
      </w:r>
      <w:r w:rsidR="002F0BA2" w:rsidRPr="005344B4">
        <w:rPr>
          <w:rFonts w:cs="Times New Roman"/>
        </w:rPr>
        <w:t xml:space="preserve"> mirror emblazoned with the words ‘</w:t>
      </w:r>
      <w:r w:rsidR="002F0BA2" w:rsidRPr="005344B4">
        <w:rPr>
          <w:rFonts w:cs="Times New Roman"/>
          <w:u w:val="single"/>
        </w:rPr>
        <w:t xml:space="preserve">My </w:t>
      </w:r>
      <w:r w:rsidR="002F0BA2" w:rsidRPr="005344B4">
        <w:rPr>
          <w:rFonts w:cs="Times New Roman"/>
        </w:rPr>
        <w:t xml:space="preserve">species can really make a difference to our planet’ encouraged visitors to see their reflection and identify themselves as an agent of </w:t>
      </w:r>
      <w:r w:rsidR="004424DA" w:rsidRPr="005344B4">
        <w:rPr>
          <w:rFonts w:cs="Times New Roman"/>
        </w:rPr>
        <w:t>c</w:t>
      </w:r>
      <w:r w:rsidR="002F0BA2" w:rsidRPr="005344B4">
        <w:rPr>
          <w:rFonts w:cs="Times New Roman"/>
        </w:rPr>
        <w:t xml:space="preserve">hange. This was another of the installations which was particularly popular, with visitors sharing selfies taken in the mirror widely on social media. </w:t>
      </w:r>
    </w:p>
    <w:p w14:paraId="3EBE43E4" w14:textId="5FD5CB4D" w:rsidR="002F0BA2" w:rsidRPr="005344B4" w:rsidRDefault="002F0BA2" w:rsidP="009811B0">
      <w:pPr>
        <w:spacing w:line="480" w:lineRule="auto"/>
        <w:rPr>
          <w:rFonts w:cs="Times New Roman"/>
        </w:rPr>
      </w:pPr>
      <w:r w:rsidRPr="005344B4">
        <w:rPr>
          <w:rFonts w:cs="Times New Roman"/>
        </w:rPr>
        <w:t>The focus on individual action and choices was tempered with some attention to the role of governments and business</w:t>
      </w:r>
      <w:r w:rsidR="0098717E" w:rsidRPr="005344B4">
        <w:rPr>
          <w:rFonts w:cs="Times New Roman"/>
        </w:rPr>
        <w:t xml:space="preserve">, where </w:t>
      </w:r>
      <w:r w:rsidR="00D53231" w:rsidRPr="005344B4">
        <w:rPr>
          <w:rFonts w:cs="Times New Roman"/>
        </w:rPr>
        <w:t xml:space="preserve">visitors were encouraged to lobby for change through </w:t>
      </w:r>
      <w:r w:rsidR="00CF7429" w:rsidRPr="005344B4">
        <w:rPr>
          <w:rFonts w:cs="Times New Roman"/>
        </w:rPr>
        <w:t>formal political process. A</w:t>
      </w:r>
      <w:r w:rsidRPr="005344B4">
        <w:rPr>
          <w:rFonts w:cs="Times New Roman"/>
        </w:rPr>
        <w:t xml:space="preserve">ctivities such as the ‘Future of Food’ encouraged visitors </w:t>
      </w:r>
      <w:r w:rsidR="00CF7429" w:rsidRPr="005344B4">
        <w:rPr>
          <w:rFonts w:cs="Times New Roman"/>
        </w:rPr>
        <w:t xml:space="preserve">to imagine what </w:t>
      </w:r>
      <w:r w:rsidR="00B21AFD" w:rsidRPr="005344B4">
        <w:rPr>
          <w:rFonts w:cs="Times New Roman"/>
        </w:rPr>
        <w:t>diets</w:t>
      </w:r>
      <w:r w:rsidR="00CF7429" w:rsidRPr="005344B4">
        <w:rPr>
          <w:rFonts w:cs="Times New Roman"/>
        </w:rPr>
        <w:t xml:space="preserve"> might look </w:t>
      </w:r>
      <w:r w:rsidR="00B21AFD" w:rsidRPr="005344B4">
        <w:rPr>
          <w:rFonts w:cs="Times New Roman"/>
        </w:rPr>
        <w:t xml:space="preserve">like </w:t>
      </w:r>
      <w:r w:rsidRPr="005344B4">
        <w:rPr>
          <w:rFonts w:cs="Times New Roman"/>
        </w:rPr>
        <w:t xml:space="preserve">in the future </w:t>
      </w:r>
      <w:r w:rsidR="00B21AFD" w:rsidRPr="005344B4">
        <w:rPr>
          <w:rFonts w:cs="Times New Roman"/>
        </w:rPr>
        <w:t xml:space="preserve">if </w:t>
      </w:r>
      <w:r w:rsidRPr="005344B4">
        <w:rPr>
          <w:rFonts w:cs="Times New Roman"/>
        </w:rPr>
        <w:t>sustainable alternatives to meat and dairy such as lab grown meat, jellyfish and insect protein</w:t>
      </w:r>
      <w:r w:rsidR="00B21AFD" w:rsidRPr="005344B4">
        <w:rPr>
          <w:rFonts w:cs="Times New Roman"/>
        </w:rPr>
        <w:t xml:space="preserve"> were ma</w:t>
      </w:r>
      <w:r w:rsidR="00517EA3" w:rsidRPr="005344B4">
        <w:rPr>
          <w:rFonts w:cs="Times New Roman"/>
        </w:rPr>
        <w:t>de more accessible. Here the exhibit sough</w:t>
      </w:r>
      <w:r w:rsidR="00A929E2" w:rsidRPr="005344B4">
        <w:rPr>
          <w:rFonts w:cs="Times New Roman"/>
        </w:rPr>
        <w:t xml:space="preserve">t to </w:t>
      </w:r>
      <w:r w:rsidR="00434A14" w:rsidRPr="005344B4">
        <w:rPr>
          <w:rFonts w:cs="Times New Roman"/>
        </w:rPr>
        <w:t xml:space="preserve">orient future imaginaries towards systemic change, where </w:t>
      </w:r>
      <w:r w:rsidR="00945BE3" w:rsidRPr="005344B4">
        <w:rPr>
          <w:rFonts w:cs="Times New Roman"/>
        </w:rPr>
        <w:t xml:space="preserve">diets had changed not through consumer choice necessarily but through </w:t>
      </w:r>
      <w:r w:rsidR="006A4058" w:rsidRPr="005344B4">
        <w:rPr>
          <w:rFonts w:cs="Times New Roman"/>
        </w:rPr>
        <w:t xml:space="preserve">shifts to more sustainable forms of food production. </w:t>
      </w:r>
      <w:r w:rsidR="00517EA3" w:rsidRPr="005344B4">
        <w:rPr>
          <w:rFonts w:cs="Times New Roman"/>
        </w:rPr>
        <w:t xml:space="preserve"> H</w:t>
      </w:r>
      <w:r w:rsidRPr="005344B4">
        <w:rPr>
          <w:rFonts w:cs="Times New Roman"/>
        </w:rPr>
        <w:t xml:space="preserve">owever, one of the key aims of aim of the exhibition was to generate a change in visitors, to ‘get our visitors really activated that there are things they can do’ </w:t>
      </w:r>
      <w:r w:rsidR="00291713" w:rsidRPr="005344B4">
        <w:rPr>
          <w:rFonts w:cs="Times New Roman"/>
        </w:rPr>
        <w:fldChar w:fldCharType="begin"/>
      </w:r>
      <w:r w:rsidR="00E92D57" w:rsidRPr="005344B4">
        <w:rPr>
          <w:rFonts w:cs="Times New Roman"/>
        </w:rPr>
        <w:instrText xml:space="preserve"> ADDIN ZOTERO_ITEM CSL_CITATION {"citationID":"5NHVyd4Q","properties":{"formattedCitation":"({\\i{}Taking the first step into radical change - one museum\\uc0\\u8217{}s approach} [Virtual Conference], 2022)","plainCitation":"(Taking the first step into radical change - one museum’s approach [Virtual Conference], 2022)","dontUpdate":true,"noteIndex":0},"citationItems":[{"id":22986,"uris":["http://zotero.org/users/6040264/items/XSJBQND6"],"itemData":{"id":22986,"type":"motion_picture","collection-title":"Green Museums Summit 2022","dimensions":"22:35","medium":"Virtual Conference","title":"Taking the first step into radical change - one museum's approach","URL":"https://www.the-liminal-space.com/all-projects/our-broken-planet","producer":[{"literal":"Museums Next"}],"accessed":{"date-parts":[["2025",10,12]]},"issued":{"date-parts":[["2022"]]}}}],"schema":"https://github.com/citation-style-language/schema/raw/master/csl-citation.json"} </w:instrText>
      </w:r>
      <w:r w:rsidR="00291713" w:rsidRPr="005344B4">
        <w:rPr>
          <w:rFonts w:cs="Times New Roman"/>
        </w:rPr>
        <w:fldChar w:fldCharType="separate"/>
      </w:r>
      <w:r w:rsidR="00291713" w:rsidRPr="005344B4">
        <w:rPr>
          <w:rFonts w:cs="Times New Roman"/>
        </w:rPr>
        <w:t xml:space="preserve">(NHM Curator, </w:t>
      </w:r>
      <w:r w:rsidR="00291713" w:rsidRPr="005344B4">
        <w:rPr>
          <w:rFonts w:cs="Times New Roman"/>
          <w:i/>
          <w:iCs/>
        </w:rPr>
        <w:t>Taking the first step into radical change - one museum’s approach</w:t>
      </w:r>
      <w:r w:rsidR="00291713" w:rsidRPr="005344B4">
        <w:rPr>
          <w:rFonts w:cs="Times New Roman"/>
        </w:rPr>
        <w:t xml:space="preserve"> [Virtual Conference], 2022)</w:t>
      </w:r>
      <w:r w:rsidR="00291713" w:rsidRPr="005344B4">
        <w:rPr>
          <w:rFonts w:cs="Times New Roman"/>
        </w:rPr>
        <w:fldChar w:fldCharType="end"/>
      </w:r>
      <w:r w:rsidR="00291713" w:rsidRPr="005344B4">
        <w:rPr>
          <w:rFonts w:cs="Times New Roman"/>
        </w:rPr>
        <w:t xml:space="preserve">. </w:t>
      </w:r>
      <w:r w:rsidRPr="005344B4">
        <w:rPr>
          <w:rFonts w:cs="Times New Roman"/>
        </w:rPr>
        <w:t xml:space="preserve">Assessing how OBP met these aims was primarily expressed in terms of individual behaviour change in the summative evaluation. These were expressed in responses from visitors collected via exit survey, who stated that following their visit to the exhibition said they would reduce meat and cheese consumption, look for eco-friendly products, research about seaweed, reduce the amount of clothes bought, reduce the amount of clothes washing, increase recycling, use less plastic and stop using wet wipes. A discourse of individual behaviour change is also evidenced in the comment cards activity at the end of the exhibition, discussed further below. </w:t>
      </w:r>
    </w:p>
    <w:p w14:paraId="243F5C6B" w14:textId="3357CE48" w:rsidR="002F0BA2" w:rsidRPr="005344B4" w:rsidRDefault="002F0BA2" w:rsidP="009811B0">
      <w:pPr>
        <w:spacing w:line="480" w:lineRule="auto"/>
        <w:rPr>
          <w:rFonts w:cs="Times New Roman"/>
        </w:rPr>
      </w:pPr>
      <w:r w:rsidRPr="005344B4">
        <w:rPr>
          <w:rFonts w:cs="Times New Roman"/>
        </w:rPr>
        <w:lastRenderedPageBreak/>
        <w:t xml:space="preserve">The messaging around individual behaviour change resonated particularly with family visitors, with 80% of family visitors surveys saying they would consider what behaviours they can change, were more likely to talk to friends about the issues (63%) and/or do more research about the issues raised in the exhibition (53%). Independent adult visitors who were the target audience, were less likely consider making changes because of their visit; with 49% considering behavioural changes, and 17% saying they would do none of the above. </w:t>
      </w:r>
    </w:p>
    <w:p w14:paraId="2DC93F80" w14:textId="3CD13CF0" w:rsidR="002F0BA2" w:rsidRPr="005344B4" w:rsidRDefault="00D7282F" w:rsidP="009811B0">
      <w:pPr>
        <w:spacing w:line="480" w:lineRule="auto"/>
        <w:rPr>
          <w:rFonts w:cs="Times New Roman"/>
          <w:b/>
          <w:bCs/>
        </w:rPr>
      </w:pPr>
      <w:r w:rsidRPr="005344B4">
        <w:rPr>
          <w:rFonts w:cs="Times New Roman"/>
          <w:b/>
          <w:bCs/>
          <w:noProof/>
        </w:rPr>
        <mc:AlternateContent>
          <mc:Choice Requires="wpg">
            <w:drawing>
              <wp:anchor distT="0" distB="0" distL="114300" distR="114300" simplePos="0" relativeHeight="251667968" behindDoc="0" locked="0" layoutInCell="1" allowOverlap="1" wp14:anchorId="68B45669" wp14:editId="00BCD90E">
                <wp:simplePos x="0" y="0"/>
                <wp:positionH relativeFrom="column">
                  <wp:posOffset>0</wp:posOffset>
                </wp:positionH>
                <wp:positionV relativeFrom="paragraph">
                  <wp:posOffset>0</wp:posOffset>
                </wp:positionV>
                <wp:extent cx="5922645" cy="3813810"/>
                <wp:effectExtent l="0" t="0" r="1905" b="0"/>
                <wp:wrapTopAndBottom/>
                <wp:docPr id="1988567853" name="Group 9"/>
                <wp:cNvGraphicFramePr/>
                <a:graphic xmlns:a="http://schemas.openxmlformats.org/drawingml/2006/main">
                  <a:graphicData uri="http://schemas.microsoft.com/office/word/2010/wordprocessingGroup">
                    <wpg:wgp>
                      <wpg:cNvGrpSpPr/>
                      <wpg:grpSpPr>
                        <a:xfrm>
                          <a:off x="0" y="0"/>
                          <a:ext cx="5922645" cy="3813810"/>
                          <a:chOff x="0" y="0"/>
                          <a:chExt cx="5922645" cy="3813810"/>
                        </a:xfrm>
                      </wpg:grpSpPr>
                      <pic:pic xmlns:pic="http://schemas.openxmlformats.org/drawingml/2006/picture">
                        <pic:nvPicPr>
                          <pic:cNvPr id="2004235038" name="Picture 2004235038" descr="A graph with text and numbers&#10;&#10;Description automatically generated with medium confidence"/>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922645" cy="3343275"/>
                          </a:xfrm>
                          <a:prstGeom prst="rect">
                            <a:avLst/>
                          </a:prstGeom>
                        </pic:spPr>
                      </pic:pic>
                      <wps:wsp>
                        <wps:cNvPr id="2004078164" name="Text Box 1"/>
                        <wps:cNvSpPr txBox="1"/>
                        <wps:spPr>
                          <a:xfrm>
                            <a:off x="0" y="3402330"/>
                            <a:ext cx="5922645" cy="411480"/>
                          </a:xfrm>
                          <a:prstGeom prst="rect">
                            <a:avLst/>
                          </a:prstGeom>
                          <a:solidFill>
                            <a:prstClr val="white"/>
                          </a:solidFill>
                          <a:ln>
                            <a:noFill/>
                          </a:ln>
                        </wps:spPr>
                        <wps:txbx>
                          <w:txbxContent>
                            <w:p w14:paraId="7C8AE0A7" w14:textId="479F05C1" w:rsidR="00D7282F" w:rsidRPr="00F12B15" w:rsidRDefault="00D7282F" w:rsidP="00D7282F">
                              <w:pPr>
                                <w:pStyle w:val="Caption"/>
                                <w:rPr>
                                  <w:rFonts w:eastAsiaTheme="minorHAnsi" w:cs="Times New Roman"/>
                                  <w:noProof/>
                                  <w:sz w:val="22"/>
                                </w:rPr>
                              </w:pPr>
                              <w:bookmarkStart w:id="91" w:name="_Toc212374663"/>
                              <w:r>
                                <w:t xml:space="preserve">Figure </w:t>
                              </w:r>
                              <w:r>
                                <w:fldChar w:fldCharType="begin"/>
                              </w:r>
                              <w:r>
                                <w:instrText xml:space="preserve"> SEQ Figure \* ARABIC </w:instrText>
                              </w:r>
                              <w:r>
                                <w:fldChar w:fldCharType="separate"/>
                              </w:r>
                              <w:r w:rsidR="009C387C">
                                <w:rPr>
                                  <w:noProof/>
                                </w:rPr>
                                <w:t>13</w:t>
                              </w:r>
                              <w:r>
                                <w:fldChar w:fldCharType="end"/>
                              </w:r>
                              <w:r>
                                <w:t xml:space="preserve"> Chart from the NHM Evaluation report showing audience behaviour changes following visiting OBP. Image NHM Audience Insights team, 2023</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B45669" id="Group 9" o:spid="_x0000_s1047" style="position:absolute;left:0;text-align:left;margin-left:0;margin-top:0;width:466.35pt;height:300.3pt;z-index:251667968" coordsize="59226,38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">
                <v:shape id="Picture 2004235038" o:spid="_x0000_s1048" type="#_x0000_t75" alt="A graph with text and numbers&#10;&#10;Description automatically generated with medium confidence" style="position:absolute;width:59226;height:33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">
                  <v:imagedata r:id="rId34" o:title="A graph with text and numbers&#10;&#10;Description automatically generated with medium confidence"/>
                </v:shape>
                <v:shape id="_x0000_s1049" type="#_x0000_t202" style="position:absolute;top:34023;width:59226;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" stroked="f">
                  <v:textbox style="mso-fit-shape-to-text:t" inset="0,0,0,0">
                    <w:txbxContent>
                      <w:p w14:paraId="7C8AE0A7" w14:textId="479F05C1" w:rsidR="00D7282F" w:rsidRPr="00F12B15" w:rsidRDefault="00D7282F" w:rsidP="00D7282F">
                        <w:pPr>
                          <w:pStyle w:val="Caption"/>
                          <w:rPr>
                            <w:rFonts w:eastAsiaTheme="minorHAnsi" w:cs="Times New Roman"/>
                            <w:noProof/>
                            <w:sz w:val="22"/>
                          </w:rPr>
                        </w:pPr>
                        <w:bookmarkStart w:id="375" w:name="_Toc212374663"/>
                        <w:r>
                          <w:t xml:space="preserve">Figure </w:t>
                        </w:r>
                        <w:r>
                          <w:fldChar w:fldCharType="begin"/>
                        </w:r>
                        <w:r>
                          <w:instrText xml:space="preserve"> SEQ Figure \* ARABIC </w:instrText>
                        </w:r>
                        <w:r>
                          <w:fldChar w:fldCharType="separate"/>
                        </w:r>
                        <w:r w:rsidR="009C387C">
                          <w:rPr>
                            <w:noProof/>
                          </w:rPr>
                          <w:t>13</w:t>
                        </w:r>
                        <w:r>
                          <w:fldChar w:fldCharType="end"/>
                        </w:r>
                        <w:r>
                          <w:t xml:space="preserve"> Chart from the NHM Evaluation report showing audience behaviour changes following visiting OBP. Image NHM Audience Insights team, 2023</w:t>
                        </w:r>
                        <w:bookmarkEnd w:id="375"/>
                      </w:p>
                    </w:txbxContent>
                  </v:textbox>
                </v:shape>
                <w10:wrap type="topAndBottom"/>
              </v:group>
            </w:pict>
          </mc:Fallback>
        </mc:AlternateContent>
      </w:r>
    </w:p>
    <w:p w14:paraId="1C95E80B" w14:textId="704048A8" w:rsidR="002F0BA2" w:rsidRPr="005344B4" w:rsidRDefault="002F0BA2" w:rsidP="009811B0">
      <w:pPr>
        <w:spacing w:line="480" w:lineRule="auto"/>
        <w:rPr>
          <w:rFonts w:cs="Times New Roman"/>
        </w:rPr>
      </w:pPr>
      <w:r w:rsidRPr="005344B4">
        <w:rPr>
          <w:rFonts w:cs="Times New Roman"/>
        </w:rPr>
        <w:t xml:space="preserve">Whilst these figures tell us little about whether these are meaningful intentions or whether visitors act in accordance with what their reported intention, they show that although the exhibition was not designed for or aimed at families, family visitors felt particularly affected by the moral imperative to </w:t>
      </w:r>
      <w:proofErr w:type="gramStart"/>
      <w:r w:rsidRPr="005344B4">
        <w:rPr>
          <w:rFonts w:cs="Times New Roman"/>
        </w:rPr>
        <w:t>take action</w:t>
      </w:r>
      <w:proofErr w:type="gramEnd"/>
      <w:r w:rsidRPr="005344B4">
        <w:rPr>
          <w:rFonts w:cs="Times New Roman"/>
        </w:rPr>
        <w:t xml:space="preserve"> in their everyday lives.</w:t>
      </w:r>
      <w:r w:rsidR="006A4058" w:rsidRPr="005344B4">
        <w:rPr>
          <w:rFonts w:cs="Times New Roman"/>
        </w:rPr>
        <w:t xml:space="preserve"> This resonate</w:t>
      </w:r>
      <w:r w:rsidR="00C33FB6" w:rsidRPr="005344B4">
        <w:rPr>
          <w:rFonts w:cs="Times New Roman"/>
        </w:rPr>
        <w:t>s</w:t>
      </w:r>
      <w:r w:rsidR="006A4058" w:rsidRPr="005344B4">
        <w:rPr>
          <w:rFonts w:cs="Times New Roman"/>
        </w:rPr>
        <w:t xml:space="preserve"> with research that suggests the environmental concern </w:t>
      </w:r>
      <w:r w:rsidR="00C33FB6" w:rsidRPr="005344B4">
        <w:rPr>
          <w:rFonts w:cs="Times New Roman"/>
        </w:rPr>
        <w:t xml:space="preserve">can increase with </w:t>
      </w:r>
      <w:r w:rsidR="00A378BA" w:rsidRPr="005344B4">
        <w:rPr>
          <w:rFonts w:cs="Times New Roman"/>
        </w:rPr>
        <w:t>t</w:t>
      </w:r>
      <w:r w:rsidR="00C33FB6" w:rsidRPr="005344B4">
        <w:rPr>
          <w:rFonts w:cs="Times New Roman"/>
        </w:rPr>
        <w:t>ransition to parenting</w:t>
      </w:r>
      <w:r w:rsidR="00A378BA" w:rsidRPr="005344B4">
        <w:rPr>
          <w:rFonts w:cs="Times New Roman"/>
        </w:rPr>
        <w:t xml:space="preserve"> </w:t>
      </w:r>
      <w:r w:rsidR="006923EB" w:rsidRPr="005344B4">
        <w:rPr>
          <w:rFonts w:cs="Times New Roman"/>
        </w:rPr>
        <w:fldChar w:fldCharType="begin"/>
      </w:r>
      <w:r w:rsidR="006923EB" w:rsidRPr="005344B4">
        <w:rPr>
          <w:rFonts w:cs="Times New Roman"/>
        </w:rPr>
        <w:instrText xml:space="preserve"> ADDIN ZOTERO_ITEM CSL_CITATION {"citationID":"0gmxEJi2","properties":{"formattedCitation":"(Ekholm and Olofsson, 2017; Lawson {\\i{}et al.}, 2019)","plainCitation":"(Ekholm and Olofsson, 2017; Lawson et al., 2019)","noteIndex":0},"citationItems":[{"id":467,"uris":["http://zotero.org/users/6040264/items/LHHZYBPN"],"itemData":{"id":467,"type":"article-journal","abstract":"The present study considers the correlation between parenthood and worry about the consequences of climate change. Two approaches to gauging people's perceptions of the risks of climate change are compared: the classic approach, which measures risk perception, and the emotion-based approach, which measures feelings toward a risk object. The empirical material is based on a questionnaire-based survey of 3,529 people in Sweden, of whom 1,376 answered, giving a response rate of 39%. The results show that the correlation of parenthood and climate risk is significant when the emotional aspect is raised, but not when respondents were asked to do cognitive estimates of risk. Parenthood proves significant in all three questions that measure feelings, demonstrating that it is a determinant that serves to increase worry about climate change.","container-title":"Risk Analysis","DOI":"10.1111/risa.12626","ISSN":"1539-6924","issue":"2","language":"en","license":"© 2016 Society for Risk Analysis","page":"305-314","source":"Wiley Online Library","title":"Parenthood and Worrying About Climate Change: The Limitations of Previous Approaches","title-short":"Parenthood and Worrying About Climate Change","volume":"37","author":[{"family":"Ekholm","given":"Sara"},{"family":"Olofsson","given":"Anna"}],"issued":{"date-parts":[["2017"]]}}},{"id":1147,"uris":["http://zotero.org/users/6040264/items/U6RVEJVI"],"itemData":{"id":1147,"type":"article-journal","abstract":"Although research suggests that family dynamics likely play a role in shaping children’s behaviors, few studies focus on environmental behaviors, and none to our knowledge investigate how parents shape climate change mitigation behaviors among their children. We begin to fill this gap through a quantitative case study using matched household-level survey data from 182 coastal North Carolina families (n = 241 parents aged 29–77; n = 182 students aged 11–14) associated with 15 middle school science teachers. Family climate change discussions, parent behaviors, and children’s climate change concern levels predicted the degree to which children will participate in individual-level climate mitigation behaviors. These results provide evidence that promoting climate-related conversations within households may promote climate action even when parents are apathetic about climate change. Similarly, parental behaviors, but not their concern levels, were important predictors of adolescent behaviors. This study highlights novel ways that family dynamics may promote climate change mitigating behaviors and a new pathway to promoting climate mitigation at familial, and ultimately, societal levels.","container-title":"Environmental Education Research","DOI":"10.1080/13504622.2018.1564248","ISSN":"1350-4622","issue":"5","note":"publisher: Routledge\n_eprint: https://doi.org/10.1080/13504622.2018.1564248","page":"678-690","source":"Taylor and Francis+NEJM","title":"Evaluating climate change behaviors and concern in the family context","volume":"25","author":[{"family":"Lawson","given":"Danielle F."},{"family":"Stevenson","given":"Kathryn T."},{"family":"Peterson","given":"M. Nils"},{"family":"Carrier","given":"Sarah J."},{"family":"Seekamp","given":"Erin"},{"family":"Strnad","given":"Renee"}],"issued":{"date-parts":[["2019",5,4]]}}}],"schema":"https://github.com/citation-style-language/schema/raw/master/csl-citation.json"} </w:instrText>
      </w:r>
      <w:r w:rsidR="006923EB" w:rsidRPr="005344B4">
        <w:rPr>
          <w:rFonts w:cs="Times New Roman"/>
        </w:rPr>
        <w:fldChar w:fldCharType="separate"/>
      </w:r>
      <w:r w:rsidR="006923EB" w:rsidRPr="005344B4">
        <w:rPr>
          <w:rFonts w:cs="Times New Roman"/>
        </w:rPr>
        <w:t xml:space="preserve">(Ekholm and Olofsson, 2017; Lawson </w:t>
      </w:r>
      <w:r w:rsidR="006923EB" w:rsidRPr="005344B4">
        <w:rPr>
          <w:rFonts w:cs="Times New Roman"/>
          <w:i/>
          <w:iCs/>
        </w:rPr>
        <w:t>et al.</w:t>
      </w:r>
      <w:r w:rsidR="006923EB" w:rsidRPr="005344B4">
        <w:rPr>
          <w:rFonts w:cs="Times New Roman"/>
        </w:rPr>
        <w:t>, 2019)</w:t>
      </w:r>
      <w:r w:rsidR="006923EB" w:rsidRPr="005344B4">
        <w:rPr>
          <w:rFonts w:cs="Times New Roman"/>
        </w:rPr>
        <w:fldChar w:fldCharType="end"/>
      </w:r>
      <w:r w:rsidR="000242B6" w:rsidRPr="005344B4">
        <w:rPr>
          <w:rFonts w:cs="Times New Roman"/>
        </w:rPr>
        <w:t>, and points towards</w:t>
      </w:r>
      <w:r w:rsidR="004601A4" w:rsidRPr="005344B4">
        <w:rPr>
          <w:rFonts w:cs="Times New Roman"/>
        </w:rPr>
        <w:t xml:space="preserve"> the family as an important site in which environmental subjecthood</w:t>
      </w:r>
      <w:r w:rsidR="003F5118" w:rsidRPr="005344B4">
        <w:rPr>
          <w:rFonts w:cs="Times New Roman"/>
        </w:rPr>
        <w:t xml:space="preserve"> takes shape. In the Museum, an outsized focus on the individual as an agent for change worked to foreclose some of the more deliberative </w:t>
      </w:r>
      <w:r w:rsidR="00F11103" w:rsidRPr="005344B4">
        <w:rPr>
          <w:rFonts w:cs="Times New Roman"/>
        </w:rPr>
        <w:t xml:space="preserve">encounters between children and adults as explored in detail above, providing </w:t>
      </w:r>
      <w:r w:rsidR="00F11103" w:rsidRPr="005344B4">
        <w:rPr>
          <w:rFonts w:cs="Times New Roman"/>
        </w:rPr>
        <w:lastRenderedPageBreak/>
        <w:t>simplistic and well-rehearsed responses to difficult, unsettling an</w:t>
      </w:r>
      <w:r w:rsidR="00BA3A72" w:rsidRPr="005344B4">
        <w:rPr>
          <w:rFonts w:cs="Times New Roman"/>
        </w:rPr>
        <w:t xml:space="preserve">d </w:t>
      </w:r>
      <w:r w:rsidR="00713285" w:rsidRPr="005344B4">
        <w:rPr>
          <w:rFonts w:cs="Times New Roman"/>
        </w:rPr>
        <w:t xml:space="preserve">transgressive </w:t>
      </w:r>
      <w:r w:rsidR="00BF1603" w:rsidRPr="005344B4">
        <w:rPr>
          <w:rFonts w:cs="Times New Roman"/>
        </w:rPr>
        <w:t>encounters with the ethical</w:t>
      </w:r>
      <w:r w:rsidR="00713285" w:rsidRPr="005344B4">
        <w:rPr>
          <w:rFonts w:cs="Times New Roman"/>
        </w:rPr>
        <w:t xml:space="preserve"> contradictions </w:t>
      </w:r>
      <w:r w:rsidR="00BF1603" w:rsidRPr="005344B4">
        <w:rPr>
          <w:rFonts w:cs="Times New Roman"/>
        </w:rPr>
        <w:t xml:space="preserve">of Anthropocene. Nevertheless, </w:t>
      </w:r>
      <w:r w:rsidR="001F7CED" w:rsidRPr="005344B4">
        <w:rPr>
          <w:rFonts w:cs="Times New Roman"/>
        </w:rPr>
        <w:t xml:space="preserve">as a heterotopic space which forces a confrontation with monstrous Anthropocene assemblages it does </w:t>
      </w:r>
      <w:r w:rsidR="00713285" w:rsidRPr="005344B4">
        <w:rPr>
          <w:rFonts w:cs="Times New Roman"/>
        </w:rPr>
        <w:t xml:space="preserve">generate </w:t>
      </w:r>
      <w:r w:rsidR="001F7CED" w:rsidRPr="005344B4">
        <w:rPr>
          <w:rFonts w:cs="Times New Roman"/>
        </w:rPr>
        <w:t xml:space="preserve">a space for </w:t>
      </w:r>
      <w:r w:rsidR="0077571F" w:rsidRPr="005344B4">
        <w:rPr>
          <w:rFonts w:cs="Times New Roman"/>
        </w:rPr>
        <w:t xml:space="preserve">more open-ended, ambivalent and enduring </w:t>
      </w:r>
      <w:r w:rsidR="00BA3A72" w:rsidRPr="005344B4">
        <w:rPr>
          <w:rFonts w:cs="Times New Roman"/>
        </w:rPr>
        <w:t>questions to emerge.</w:t>
      </w:r>
      <w:r w:rsidR="00382831" w:rsidRPr="005344B4">
        <w:rPr>
          <w:rFonts w:cs="Times New Roman"/>
        </w:rPr>
        <w:t xml:space="preserve"> Whilst more could be done to catalyse these moments, </w:t>
      </w:r>
      <w:proofErr w:type="gramStart"/>
      <w:r w:rsidR="00382831" w:rsidRPr="005344B4">
        <w:rPr>
          <w:rFonts w:cs="Times New Roman"/>
        </w:rPr>
        <w:t>in particular taking</w:t>
      </w:r>
      <w:proofErr w:type="gramEnd"/>
      <w:r w:rsidR="00382831" w:rsidRPr="005344B4">
        <w:rPr>
          <w:rFonts w:cs="Times New Roman"/>
        </w:rPr>
        <w:t xml:space="preserve"> seriously children’s modes of sense-making and political expression, </w:t>
      </w:r>
      <w:r w:rsidR="009E6B70" w:rsidRPr="005344B4">
        <w:rPr>
          <w:rFonts w:cs="Times New Roman"/>
        </w:rPr>
        <w:t xml:space="preserve">OBP marks a significant change in the way NHM approaches the challenges of living ethically </w:t>
      </w:r>
      <w:r w:rsidR="000C4039" w:rsidRPr="005344B4">
        <w:rPr>
          <w:rFonts w:cs="Times New Roman"/>
        </w:rPr>
        <w:t>in a multispecies world.</w:t>
      </w:r>
    </w:p>
    <w:p w14:paraId="0F058130" w14:textId="2379E0E6" w:rsidR="008B68E9" w:rsidRPr="002D4D39" w:rsidRDefault="00EF0A6C" w:rsidP="00901009">
      <w:pPr>
        <w:pStyle w:val="Heading2"/>
      </w:pPr>
      <w:bookmarkStart w:id="92" w:name="_Toc213581806"/>
      <w:r w:rsidRPr="002D4D39">
        <w:t xml:space="preserve">4.6 </w:t>
      </w:r>
      <w:r w:rsidR="00A12525" w:rsidRPr="002D4D39">
        <w:t>Historical legacies and conceptual limits</w:t>
      </w:r>
      <w:bookmarkEnd w:id="92"/>
    </w:p>
    <w:p w14:paraId="6139CC1A" w14:textId="7BC7ACB4" w:rsidR="008B68E9" w:rsidRPr="005344B4" w:rsidRDefault="008B68E9" w:rsidP="009811B0">
      <w:pPr>
        <w:spacing w:line="480" w:lineRule="auto"/>
        <w:rPr>
          <w:rFonts w:eastAsia="Calibri" w:cs="Times New Roman"/>
          <w:lang w:val="en-US"/>
        </w:rPr>
      </w:pPr>
      <w:r w:rsidRPr="005344B4">
        <w:rPr>
          <w:rFonts w:eastAsia="Calibri" w:cs="Times New Roman"/>
          <w:lang w:val="en-US"/>
        </w:rPr>
        <w:t xml:space="preserve">Natural History Museums are well placed to open up dialogue and deliberation around climate crisis </w:t>
      </w:r>
      <w:r w:rsidR="006923EB" w:rsidRPr="005344B4">
        <w:rPr>
          <w:rFonts w:eastAsia="Calibri" w:cs="Times New Roman"/>
          <w:lang w:val="en-US"/>
        </w:rPr>
        <w:fldChar w:fldCharType="begin"/>
      </w:r>
      <w:r w:rsidR="006923EB" w:rsidRPr="005344B4">
        <w:rPr>
          <w:rFonts w:eastAsia="Calibri" w:cs="Times New Roman"/>
          <w:lang w:val="en-US"/>
        </w:rPr>
        <w:instrText xml:space="preserve"> ADDIN ZOTERO_ITEM CSL_CITATION {"citationID":"GRpRYOHw","properties":{"formattedCitation":"(Cameron and Deslandes, 2011; Dorfman, 2018)","plainCitation":"(Cameron and Deslandes, 2011; Dorfman, 2018)","noteIndex":0},"citationItems":[{"id":699,"uris":["http://zotero.org/users/6040264/items/NHEMTX9J"],"itemData":{"id":699,"type":"article-journal","abstract":"This paper addresses the position of the museum sector in relation to public policy-making about climate change. It is informed by the perspectives of museum and science centre visitors and leaders canvassed as part of the Australian Research Council Linkage project, ‘Hot Science, Global Citizens: the agency of the museum sector in climate change interventions’. We apply complexity theory to evaluate the claim that museums are a site for the enaction of deliberative democracy. In doing so, we reveal a cultural opportunity for cultural institutions to play a more expansive and explicit role in brokering social futures for communities confronted by climate change.","container-title":"Museum and Society","ISSN":"1479-8360","issue":"2","language":"en","license":"Copyright (c) 2015 Fiona Cameron, Ann Deslandes","page":"136-153","source":"journals.le.ac.uk","title":"Museums and science centres as sites for deliberative democracy on climate change","volume":"9","author":[{"family":"Cameron","given":"Fiona"},{"family":"Deslandes","given":"Ann"}],"issued":{"date-parts":[["2011"]]}}},{"id":2033,"uris":["http://zotero.org/users/6040264/items/53QJBJLF"],"itemData":{"id":2033,"type":"book","call-number":"QH70.A1 D67 2018","event-place":"Milton Park, Abingdon, Oxon ; New York, NY","ISBN":"978-1-138-69264-0","publisher":"Routledge","publisher-place":"Milton Park, Abingdon, Oxon ; New York, NY","source":"Library of Congress ISBN","title":"The future of natural history museums","author":[{"family":"Dorfman","given":"Eric"}],"issued":{"date-parts":[["2018"]]}}}],"schema":"https://github.com/citation-style-language/schema/raw/master/csl-citation.json"} </w:instrText>
      </w:r>
      <w:r w:rsidR="006923EB" w:rsidRPr="005344B4">
        <w:rPr>
          <w:rFonts w:eastAsia="Calibri" w:cs="Times New Roman"/>
          <w:lang w:val="en-US"/>
        </w:rPr>
        <w:fldChar w:fldCharType="separate"/>
      </w:r>
      <w:r w:rsidR="006923EB" w:rsidRPr="005344B4">
        <w:rPr>
          <w:rFonts w:cs="Times New Roman"/>
        </w:rPr>
        <w:t>(Cameron and Deslandes, 2011; Dorfman, 2018)</w:t>
      </w:r>
      <w:r w:rsidR="006923EB" w:rsidRPr="005344B4">
        <w:rPr>
          <w:rFonts w:eastAsia="Calibri" w:cs="Times New Roman"/>
          <w:lang w:val="en-US"/>
        </w:rPr>
        <w:fldChar w:fldCharType="end"/>
      </w:r>
      <w:r w:rsidR="006923EB" w:rsidRPr="005344B4">
        <w:rPr>
          <w:rFonts w:eastAsia="Calibri" w:cs="Times New Roman"/>
          <w:lang w:val="en-US"/>
        </w:rPr>
        <w:t>,</w:t>
      </w:r>
      <w:r w:rsidRPr="005344B4">
        <w:rPr>
          <w:rFonts w:eastAsia="Calibri" w:cs="Times New Roman"/>
          <w:lang w:val="en-US"/>
        </w:rPr>
        <w:t xml:space="preserve"> Anthropocene</w:t>
      </w:r>
      <w:r w:rsidR="006923EB" w:rsidRPr="005344B4">
        <w:rPr>
          <w:rFonts w:eastAsia="Calibri" w:cs="Times New Roman"/>
          <w:lang w:val="en-US"/>
        </w:rPr>
        <w:t xml:space="preserve"> </w:t>
      </w:r>
      <w:r w:rsidR="006923EB" w:rsidRPr="005344B4">
        <w:rPr>
          <w:rFonts w:eastAsia="Calibri" w:cs="Times New Roman"/>
          <w:lang w:val="en-US"/>
        </w:rPr>
        <w:fldChar w:fldCharType="begin"/>
      </w:r>
      <w:r w:rsidR="006923EB" w:rsidRPr="005344B4">
        <w:rPr>
          <w:rFonts w:eastAsia="Calibri" w:cs="Times New Roman"/>
          <w:lang w:val="en-US"/>
        </w:rPr>
        <w:instrText xml:space="preserve"> ADDIN ZOTERO_ITEM CSL_CITATION {"citationID":"EjZS8bIJ","properties":{"formattedCitation":"(Oliveira {\\i{}et al.}, 2020)","plainCitation":"(Oliveira et al., 2020)","noteIndex":0},"citationItems":[{"id":1588,"uris":["http://zotero.org/users/6040264/items/HPRWTR88"],"itemData":{"id":1588,"type":"article-journal","abstract":"The Anthropocene is a proposed geological epoch, generally defined by the significant impacts of human activities on the Earth system. It provides a conceptual framework that traces historical causes, possible futures, and fundamental questions of human responsibility, values and purpose in a changing world. Here, we examine how natural history museums are engaging with the Anthropocene using two novel exhibits as a case study. First, we argue that the museum context, as a social space for learning through a range of embodied sensory experiences, is a valuable medium within which to experience the Anthropocene and communicate about it with a wide audience. Second, we observe that the Anthropocene has conceptual and practical implications for these museums. Thus, we suggest the Anthropocene is an especially productive lens of engagement for natural history museums, catalyzing both development in the science and representation, and also in public comprehension of global change.","container-title":"Curator: The Museum Journal","DOI":"10.1111/cura.12374","ISSN":"2151-6952","issue":"3","language":"en","note":"_eprint: https://onlinelibrary.wiley.com/doi/pdf/10.1111/cura.12374","page":"333-351","source":"Wiley Online Library","title":"The Anthropocene in Natural History Museums: A Productive Lens of Engagement","title-short":"The Anthropocene in Natural History Museums","volume":"63","author":[{"family":"Oliveira","given":"Gil"},{"family":"Dorfman","given":"Eric"},{"family":"Kramar","given":"Nicolas"},{"family":"Mendenhall","given":"Chase D."},{"family":"Heller","given":"Nicole E."}],"issued":{"date-parts":[["2020"]]}}}],"schema":"https://github.com/citation-style-language/schema/raw/master/csl-citation.json"} </w:instrText>
      </w:r>
      <w:r w:rsidR="006923EB" w:rsidRPr="005344B4">
        <w:rPr>
          <w:rFonts w:eastAsia="Calibri" w:cs="Times New Roman"/>
          <w:lang w:val="en-US"/>
        </w:rPr>
        <w:fldChar w:fldCharType="separate"/>
      </w:r>
      <w:r w:rsidR="006923EB" w:rsidRPr="005344B4">
        <w:rPr>
          <w:rFonts w:cs="Times New Roman"/>
        </w:rPr>
        <w:t xml:space="preserve">(Oliveira </w:t>
      </w:r>
      <w:r w:rsidR="006923EB" w:rsidRPr="005344B4">
        <w:rPr>
          <w:rFonts w:cs="Times New Roman"/>
          <w:i/>
          <w:iCs/>
        </w:rPr>
        <w:t>et al.</w:t>
      </w:r>
      <w:r w:rsidR="006923EB" w:rsidRPr="005344B4">
        <w:rPr>
          <w:rFonts w:cs="Times New Roman"/>
        </w:rPr>
        <w:t>, 2020)</w:t>
      </w:r>
      <w:r w:rsidR="006923EB" w:rsidRPr="005344B4">
        <w:rPr>
          <w:rFonts w:eastAsia="Calibri" w:cs="Times New Roman"/>
          <w:lang w:val="en-US"/>
        </w:rPr>
        <w:fldChar w:fldCharType="end"/>
      </w:r>
      <w:r w:rsidRPr="005344B4">
        <w:rPr>
          <w:rFonts w:eastAsia="Calibri" w:cs="Times New Roman"/>
          <w:lang w:val="en-US"/>
        </w:rPr>
        <w:t xml:space="preserve"> and mass species extinction </w:t>
      </w:r>
      <w:r w:rsidR="006923EB" w:rsidRPr="005344B4">
        <w:rPr>
          <w:rFonts w:eastAsia="Calibri" w:cs="Times New Roman"/>
          <w:lang w:val="en-US"/>
        </w:rPr>
        <w:fldChar w:fldCharType="begin"/>
      </w:r>
      <w:r w:rsidR="006923EB" w:rsidRPr="005344B4">
        <w:rPr>
          <w:rFonts w:eastAsia="Calibri" w:cs="Times New Roman"/>
          <w:lang w:val="en-US"/>
        </w:rPr>
        <w:instrText xml:space="preserve"> ADDIN ZOTERO_ITEM CSL_CITATION {"citationID":"1L28WvYP","properties":{"formattedCitation":"(Gladstone and Pearl, 2022)","plainCitation":"(Gladstone and Pearl, 2022)","noteIndex":0},"citationItems":[{"id":1461,"uris":["http://zotero.org/users/6040264/items/MFZCRPER"],"itemData":{"id":1461,"type":"article-journal","abstract":"Between August-December 2019, Bristol Museum &amp; Art Gallery covered 32 animals in its World Wildlife Gallery with transparent black veils, to highlight the global ecological crisis. Each veiled animal represented a species extinct or at high to extreme risk of extinction. The intervention, called Extinction Voices, responded to calls from local schoolchildren and the Intergovernmental Science-Policy Platform on Biodiversity and Ecosystem Services (IPBES) for transformative change in addressing this critical challenge. It gained international recognition, and generated conversation and action by visitors and the museum sector. This article explores the motivations and curatorial choices behind the intervention and how audiences responded. Its focus is a journey of critical reflection – on the intervention’s mainstream environmental framing, the institution’s colonial roots and their impact on its contemporary narratives. In turn, the article considers the possibilities that open exploration of silenced colonial histories brings for museums and the global ecological crisis.","container-title":"Museum and Society","DOI":"10.29311/mas.v20i1.3806","ISSN":"1479-8360","issue":"1","language":"en","license":"Copyright (c) 2022 Isla Gladstone, Persephone Pearl","note":"number: 1","page":"50-70","source":"journals.le.ac.uk","title":"Extinction Voices, Extinction Silences: Reflecting on a Decolonial Role for Natural History Exhibits in Promoting Thinking about Global Ecological Crisis, Using a Case Study from Bristol Museums","title-short":"Extinction Voices, Extinction Silences","volume":"20","author":[{"family":"Gladstone","given":"Isla"},{"family":"Pearl","given":"Persephone"}],"issued":{"date-parts":[["2022",6,27]]}}}],"schema":"https://github.com/citation-style-language/schema/raw/master/csl-citation.json"} </w:instrText>
      </w:r>
      <w:r w:rsidR="006923EB" w:rsidRPr="005344B4">
        <w:rPr>
          <w:rFonts w:eastAsia="Calibri" w:cs="Times New Roman"/>
          <w:lang w:val="en-US"/>
        </w:rPr>
        <w:fldChar w:fldCharType="separate"/>
      </w:r>
      <w:r w:rsidR="006923EB" w:rsidRPr="005344B4">
        <w:rPr>
          <w:rFonts w:cs="Times New Roman"/>
        </w:rPr>
        <w:t>(Gladstone and Pearl, 2022)</w:t>
      </w:r>
      <w:r w:rsidR="006923EB" w:rsidRPr="005344B4">
        <w:rPr>
          <w:rFonts w:eastAsia="Calibri" w:cs="Times New Roman"/>
          <w:lang w:val="en-US"/>
        </w:rPr>
        <w:fldChar w:fldCharType="end"/>
      </w:r>
      <w:r w:rsidR="006923EB" w:rsidRPr="005344B4">
        <w:rPr>
          <w:rFonts w:eastAsia="Calibri" w:cs="Times New Roman"/>
          <w:lang w:val="en-US"/>
        </w:rPr>
        <w:t>.</w:t>
      </w:r>
      <w:r w:rsidRPr="005344B4">
        <w:rPr>
          <w:rFonts w:eastAsia="Calibri" w:cs="Times New Roman"/>
          <w:lang w:val="en-US"/>
        </w:rPr>
        <w:t xml:space="preserve"> Whilst often considered apolitical, they have a long history of actively engaging in biodiversity and wildlife conservation efforts </w:t>
      </w:r>
      <w:r w:rsidR="006923EB" w:rsidRPr="005344B4">
        <w:rPr>
          <w:rFonts w:eastAsia="Calibri" w:cs="Times New Roman"/>
          <w:lang w:val="en-US"/>
        </w:rPr>
        <w:fldChar w:fldCharType="begin"/>
      </w:r>
      <w:r w:rsidR="006923EB" w:rsidRPr="005344B4">
        <w:rPr>
          <w:rFonts w:eastAsia="Calibri" w:cs="Times New Roman"/>
          <w:lang w:val="en-US"/>
        </w:rPr>
        <w:instrText xml:space="preserve"> ADDIN ZOTERO_ITEM CSL_CITATION {"citationID":"RrFjfNKx","properties":{"formattedCitation":"(Arengo {\\i{}et al.}, 2018)","plainCitation":"(Arengo et al., 2018)","noteIndex":0},"citationItems":[{"id":2016,"uris":["http://zotero.org/users/6040264/items/56V56ZAE"],"itemData":{"id":2016,"type":"chapter","call-number":"QH70.A1 D67 2018","container-title":"The future of natural history museums","event-place":"Milton Park, Abingdon, Oxon ; New York, NY","ISBN":"978-1-138-69264-0","publisher":"Routledge","publisher-place":"Milton Park, Abingdon, Oxon ; New York, NY","source":"Library of Congress ISBN","title":"The essential role of museums in biodiversity conservation","container-author":[{"family":"Dorfman","given":"Eric"}],"author":[{"family":"Arengo","given":"Felicity"},{"family":"Porzecanki","given":"Ana L."},{"family":"Blair","given":"Mary E."},{"family":"Amato","given":"George"},{"family":"Filardi","given":"Christopher"},{"family":"Sterling","given":"Eleanor"}],"issued":{"date-parts":[["2018"]]}}}],"schema":"https://github.com/citation-style-language/schema/raw/master/csl-citation.json"} </w:instrText>
      </w:r>
      <w:r w:rsidR="006923EB" w:rsidRPr="005344B4">
        <w:rPr>
          <w:rFonts w:eastAsia="Calibri" w:cs="Times New Roman"/>
          <w:lang w:val="en-US"/>
        </w:rPr>
        <w:fldChar w:fldCharType="separate"/>
      </w:r>
      <w:r w:rsidR="006923EB" w:rsidRPr="005344B4">
        <w:rPr>
          <w:rFonts w:cs="Times New Roman"/>
        </w:rPr>
        <w:t xml:space="preserve">(Arengo </w:t>
      </w:r>
      <w:r w:rsidR="006923EB" w:rsidRPr="005344B4">
        <w:rPr>
          <w:rFonts w:cs="Times New Roman"/>
          <w:i/>
          <w:iCs/>
        </w:rPr>
        <w:t>et al.</w:t>
      </w:r>
      <w:r w:rsidR="006923EB" w:rsidRPr="005344B4">
        <w:rPr>
          <w:rFonts w:cs="Times New Roman"/>
        </w:rPr>
        <w:t>, 2018)</w:t>
      </w:r>
      <w:r w:rsidR="006923EB" w:rsidRPr="005344B4">
        <w:rPr>
          <w:rFonts w:eastAsia="Calibri" w:cs="Times New Roman"/>
          <w:lang w:val="en-US"/>
        </w:rPr>
        <w:fldChar w:fldCharType="end"/>
      </w:r>
      <w:r w:rsidR="006923EB" w:rsidRPr="005344B4">
        <w:rPr>
          <w:rFonts w:eastAsia="Calibri" w:cs="Times New Roman"/>
          <w:lang w:val="en-US"/>
        </w:rPr>
        <w:t>,</w:t>
      </w:r>
      <w:r w:rsidRPr="005344B4">
        <w:rPr>
          <w:rFonts w:eastAsia="Calibri" w:cs="Times New Roman"/>
          <w:lang w:val="en-US"/>
        </w:rPr>
        <w:t xml:space="preserve"> as well as global warming</w:t>
      </w:r>
      <w:r w:rsidR="006923EB" w:rsidRPr="005344B4">
        <w:rPr>
          <w:rFonts w:eastAsia="Calibri" w:cs="Times New Roman"/>
          <w:lang w:val="en-US"/>
        </w:rPr>
        <w:t xml:space="preserve"> </w:t>
      </w:r>
      <w:r w:rsidR="006923EB" w:rsidRPr="005344B4">
        <w:rPr>
          <w:rFonts w:eastAsia="Calibri" w:cs="Times New Roman"/>
          <w:lang w:val="en-US"/>
        </w:rPr>
        <w:fldChar w:fldCharType="begin"/>
      </w:r>
      <w:r w:rsidR="006923EB" w:rsidRPr="005344B4">
        <w:rPr>
          <w:rFonts w:eastAsia="Calibri" w:cs="Times New Roman"/>
          <w:lang w:val="en-US"/>
        </w:rPr>
        <w:instrText xml:space="preserve"> ADDIN ZOTERO_ITEM CSL_CITATION {"citationID":"NayOiFaS","properties":{"formattedCitation":"(Newell, Robin and Wehner, 2017)","plainCitation":"(Newell, Robin and Wehner, 2017)","noteIndex":0},"citationItems":[{"id":1620,"uris":["http://zotero.org/users/6040264/items/RCISKPN8"],"itemData":{"id":1620,"type":"book","abstract":"\"The museum sector has a moral obligation to use its collections and exhibitions and other events to explore some of the inequalities wrought by global warming. The book tackles the broad global issue of climate change through specific collections and in local places. It reflects the Pacific community at its core, but also embraces many other communities who will experience the adverse effects of climate change sooner or later. The book is rich with practical museum experience and detail, as well as critical, analytical and philosophical about where a museum can intervene to speak to this great conundrum of our times\"--Provided by publisher","call-number":"AM7 .C88 2017","collection-title":"Routledge environmental humanities","event-place":"London ; New York, NY","ISBN":"978-1-138-65851-6","number-of-pages":"298","publisher":"Routledge/Taylor &amp; Francis Group","publisher-place":"London ; New York, NY","source":"Library of Congress ISBN","title":"Curating the future: museums, communities and climate change","title-short":"Curating the future","editor":[{"family":"Newell","given":"Jennifer"},{"family":"Robin","given":"Libby"},{"family":"Wehner","given":"Kirsten"}],"issued":{"date-parts":[["2017"]]}}}],"schema":"https://github.com/citation-style-language/schema/raw/master/csl-citation.json"} </w:instrText>
      </w:r>
      <w:r w:rsidR="006923EB" w:rsidRPr="005344B4">
        <w:rPr>
          <w:rFonts w:eastAsia="Calibri" w:cs="Times New Roman"/>
          <w:lang w:val="en-US"/>
        </w:rPr>
        <w:fldChar w:fldCharType="separate"/>
      </w:r>
      <w:r w:rsidR="006923EB" w:rsidRPr="005344B4">
        <w:rPr>
          <w:rFonts w:cs="Times New Roman"/>
        </w:rPr>
        <w:t>(Newell, Robin and Wehner, 2017)</w:t>
      </w:r>
      <w:r w:rsidR="006923EB" w:rsidRPr="005344B4">
        <w:rPr>
          <w:rFonts w:eastAsia="Calibri" w:cs="Times New Roman"/>
          <w:lang w:val="en-US"/>
        </w:rPr>
        <w:fldChar w:fldCharType="end"/>
      </w:r>
      <w:r w:rsidR="006923EB" w:rsidRPr="005344B4">
        <w:rPr>
          <w:rFonts w:eastAsia="Calibri" w:cs="Times New Roman"/>
          <w:lang w:val="en-US"/>
        </w:rPr>
        <w:t xml:space="preserve">. </w:t>
      </w:r>
      <w:r w:rsidRPr="005344B4">
        <w:rPr>
          <w:rFonts w:eastAsia="Calibri" w:cs="Times New Roman"/>
          <w:lang w:val="en-US"/>
        </w:rPr>
        <w:t>Their object collections enable embodied and affective storytelling which continues to resonate with visitors beyond the museum, shaping socio-natural relations and politics.  As heterotopic sites they are generative of pedagogical, affective and imaginative encounters which actively shape becoming subjects. Nevertheless, museums face significant challenges in grappling with complex, unfolding ecological crises and their politics</w:t>
      </w:r>
      <w:r w:rsidRPr="005344B4">
        <w:rPr>
          <w:rFonts w:eastAsia="Calibri" w:cs="Times New Roman"/>
          <w:lang w:val="en-US"/>
        </w:rPr>
        <w:fldChar w:fldCharType="begin"/>
      </w:r>
      <w:r w:rsidR="00286350" w:rsidRPr="005344B4">
        <w:rPr>
          <w:rFonts w:eastAsia="Calibri" w:cs="Times New Roman"/>
          <w:lang w:val="en-US"/>
        </w:rPr>
        <w:instrText xml:space="preserve"> ADDIN ZOTERO_ITEM CSL_CITATION {"citationID":"3c9HHs2w","properties":{"formattedCitation":"(Cameron, Hodge and Salazar, 2013; Newell, Robin and Wehner, 2017)","plainCitation":"(Cameron, Hodge and Salazar, 2013; Newell, Robin and Wehner, 2017)","noteIndex":0},"citationItems":[{"id":726,"uris":["http://zotero.org/users/6040264/items/X9RU3FK9"],"itemData":{"id":726,"type":"article-journal","abstract":"Museums and science centers hold a unique position in the media and political landscape as trusted information sources and are emerging as key players in climate change debates. The modes of engagement with audiences, visitors, and publics allow museums to provide sensorial and affective experiences though the agency of objects and immersive environments, which facilitate an active role on the part of audiences in cocreating narratives around climate change. This article draws on the research findings of an Australian Research Council Linkage project, Hot Science, Global Citizens: the agency of the museum sector in climate change interventions. Hot Science was an international, interdisciplinary project that interrogated the roles of museums and science centers in climate change as places to provide information, activate and broker discussions, and decisions around climate change issues, locally and transnationally. We put forward nine propositions, distilled from the project research findings and the sector-wide views presented during a symposium held in 2011. We use these propositions to look critically at the ways in which climate change challenges the established concepts and practices of museums and science centers as places of influence, relevance, and certainty in an uncertain world. This includes, for example, the way science is produced, represented, and communicated. Recognizing the complexity and multiscalar nature of climate change entails building more effective responses that translate into action. The big task of the museum sector is not only to inform publics on the science of climate change but also to equip citizens with tactical knowledges that enable participation in actions and debates on climate change that affect their futures. WIREs Clim Change 2013, 4:9–21. doi: 10.1002/wcc.200 This article is categorized under: Perceptions, Behavior, and Communication of Climate Change &gt; Communication Social Status of Climate Change Knowledge &gt; Knowledge and Practice Trans-Disciplinary Perspectives &gt; Humanities and the Creative Arts","container-title":"WIREs Climate Change","DOI":"10.1002/wcc.200","ISSN":"1757-7799","issue":"1","language":"en","license":"Copyright © 2012 John Wiley &amp; Sons, Ltd.","page":"9-21","source":"Wiley Online Library","title":"Representing climate change in museum space and places","volume":"4","author":[{"family":"Cameron","given":"Fiona"},{"family":"Hodge","given":"Bob"},{"family":"Salazar","given":"Juan Francisco"}],"issued":{"date-parts":[["2013"]]}}},{"id":1620,"uris":["http://zotero.org/users/6040264/items/RCISKPN8"],"itemData":{"id":1620,"type":"book","abstract":"\"The museum sector has a moral obligation to use its collections and exhibitions and other events to explore some of the inequalities wrought by global warming. The book tackles the broad global issue of climate change through specific collections and in local places. It reflects the Pacific community at its core, but also embraces many other communities who will experience the adverse effects of climate change sooner or later. The book is rich with practical museum experience and detail, as well as critical, analytical and philosophical about where a museum can intervene to speak to this great conundrum of our times\"--Provided by publisher","call-number":"AM7 .C88 2017","collection-title":"Routledge environmental humanities","event-place":"London ; New York, NY","ISBN":"978-1-138-65851-6","number-of-pages":"298","publisher":"Routledge/Taylor &amp; Francis Group","publisher-place":"London ; New York, NY","source":"Library of Congress ISBN","title":"Curating the future: museums, communities and climate change","title-short":"Curating the future","editor":[{"family":"Newell","given":"Jennifer"},{"family":"Robin","given":"Libby"},{"family":"Wehner","given":"Kirsten"}],"issued":{"date-parts":[["2017"]]}}}],"schema":"https://github.com/citation-style-language/schema/raw/master/csl-citation.json"} </w:instrText>
      </w:r>
      <w:r w:rsidRPr="005344B4">
        <w:rPr>
          <w:rFonts w:eastAsia="Calibri" w:cs="Times New Roman"/>
          <w:lang w:val="en-US"/>
        </w:rPr>
        <w:fldChar w:fldCharType="separate"/>
      </w:r>
      <w:r w:rsidR="00286350" w:rsidRPr="005344B4">
        <w:rPr>
          <w:rFonts w:cs="Times New Roman"/>
        </w:rPr>
        <w:t>(Cameron, Hodge and Salazar, 2013; Newell, Robin and Wehner, 2017)</w:t>
      </w:r>
      <w:r w:rsidRPr="005344B4">
        <w:rPr>
          <w:rFonts w:eastAsia="Calibri" w:cs="Times New Roman"/>
          <w:lang w:val="en-US"/>
        </w:rPr>
        <w:fldChar w:fldCharType="end"/>
      </w:r>
      <w:r w:rsidRPr="005344B4">
        <w:rPr>
          <w:rFonts w:eastAsia="Calibri" w:cs="Times New Roman"/>
          <w:lang w:val="en-US"/>
        </w:rPr>
        <w:t xml:space="preserve">. Balancing such complexity with museological practice which requires narrative simplicity and brevity in labelling is a difficult task </w:t>
      </w:r>
      <w:r w:rsidRPr="005344B4">
        <w:rPr>
          <w:rFonts w:eastAsia="Calibri" w:cs="Times New Roman"/>
          <w:lang w:val="en-US"/>
        </w:rPr>
        <w:fldChar w:fldCharType="begin"/>
      </w:r>
      <w:r w:rsidR="00286350" w:rsidRPr="005344B4">
        <w:rPr>
          <w:rFonts w:eastAsia="Calibri" w:cs="Times New Roman"/>
          <w:lang w:val="en-US"/>
        </w:rPr>
        <w:instrText xml:space="preserve"> ADDIN ZOTERO_ITEM CSL_CITATION {"citationID":"y0U1dr7P","properties":{"formattedCitation":"(Guasco, 2021)","plainCitation":"(Guasco, 2021)","noteIndex":0},"citationItems":[{"id":2362,"uris":["http://zotero.org/users/6040264/items/JIJ9JUPJ"],"itemData":{"id":2362,"type":"article-journal","container-title":"Enviornment and Planning E: Nature and space","issue":"3","page":"1055-1076","title":"‘As dead as a dodo’: Extinction narratives and multispecies justice in the museum","volume":"43","author":[{"family":"Guasco","given":"Anna"}],"issued":{"date-parts":[["2021"]]}}}],"schema":"https://github.com/citation-style-language/schema/raw/master/csl-citation.json"} </w:instrText>
      </w:r>
      <w:r w:rsidRPr="005344B4">
        <w:rPr>
          <w:rFonts w:eastAsia="Calibri" w:cs="Times New Roman"/>
          <w:lang w:val="en-US"/>
        </w:rPr>
        <w:fldChar w:fldCharType="separate"/>
      </w:r>
      <w:r w:rsidR="00286350" w:rsidRPr="005344B4">
        <w:rPr>
          <w:rFonts w:cs="Times New Roman"/>
        </w:rPr>
        <w:t>(Guasco, 2021)</w:t>
      </w:r>
      <w:r w:rsidRPr="005344B4">
        <w:rPr>
          <w:rFonts w:eastAsia="Calibri" w:cs="Times New Roman"/>
          <w:lang w:val="en-US"/>
        </w:rPr>
        <w:fldChar w:fldCharType="end"/>
      </w:r>
      <w:r w:rsidRPr="005344B4">
        <w:rPr>
          <w:rFonts w:eastAsia="Calibri" w:cs="Times New Roman"/>
          <w:lang w:val="en-US"/>
        </w:rPr>
        <w:t xml:space="preserve">. As explored above, museum staff are not necessarily trained to navigate the </w:t>
      </w:r>
      <w:proofErr w:type="gramStart"/>
      <w:r w:rsidRPr="005344B4">
        <w:rPr>
          <w:rFonts w:eastAsia="Calibri" w:cs="Times New Roman"/>
          <w:lang w:val="en-US"/>
        </w:rPr>
        <w:t>affective</w:t>
      </w:r>
      <w:proofErr w:type="gramEnd"/>
      <w:r w:rsidRPr="005344B4">
        <w:rPr>
          <w:rFonts w:eastAsia="Calibri" w:cs="Times New Roman"/>
          <w:lang w:val="en-US"/>
        </w:rPr>
        <w:t xml:space="preserve"> and political complexities of uncertain and ongoing crises, whilst the somber affective atmosphere can be at odds with what visitors want from their visit. Beyond these challenges, OBP draws attention to three </w:t>
      </w:r>
      <w:proofErr w:type="gramStart"/>
      <w:r w:rsidRPr="005344B4">
        <w:rPr>
          <w:rFonts w:eastAsia="Calibri" w:cs="Times New Roman"/>
          <w:lang w:val="en-US"/>
        </w:rPr>
        <w:t>particular limits</w:t>
      </w:r>
      <w:proofErr w:type="gramEnd"/>
      <w:r w:rsidRPr="005344B4">
        <w:rPr>
          <w:rFonts w:eastAsia="Calibri" w:cs="Times New Roman"/>
          <w:lang w:val="en-US"/>
        </w:rPr>
        <w:t xml:space="preserve"> for moving beyond narrow conceptions of individual agency and neoliberal environmentalism within the museum. These are the epistemological and ontological </w:t>
      </w:r>
      <w:r w:rsidR="00944B0F" w:rsidRPr="005344B4">
        <w:rPr>
          <w:rFonts w:eastAsia="Calibri" w:cs="Times New Roman"/>
          <w:lang w:val="en-US"/>
        </w:rPr>
        <w:t>foundations</w:t>
      </w:r>
      <w:r w:rsidRPr="005344B4">
        <w:rPr>
          <w:rFonts w:eastAsia="Calibri" w:cs="Times New Roman"/>
          <w:lang w:val="en-US"/>
        </w:rPr>
        <w:t xml:space="preserve"> of natural history, which rely upon and reproduce the human nature binary, even as curators seek to unsettle this through telling troubled stories. Linked to this, there is an emphasis across the exhibition on the universal figure of the human, a figure which renders all people equally responsible </w:t>
      </w:r>
      <w:r w:rsidRPr="005344B4">
        <w:rPr>
          <w:rFonts w:eastAsia="Calibri" w:cs="Times New Roman"/>
          <w:lang w:val="en-US"/>
        </w:rPr>
        <w:lastRenderedPageBreak/>
        <w:t xml:space="preserve">for climate and ecological change. Finally, the pedagogical approach is one which is directed towards specific </w:t>
      </w:r>
      <w:r w:rsidR="004424DA" w:rsidRPr="005344B4">
        <w:rPr>
          <w:rFonts w:eastAsia="Calibri" w:cs="Times New Roman"/>
          <w:noProof/>
          <w:lang w:val="en-US"/>
        </w:rPr>
        <mc:AlternateContent>
          <mc:Choice Requires="wpg">
            <w:drawing>
              <wp:anchor distT="0" distB="0" distL="114300" distR="114300" simplePos="0" relativeHeight="251686400" behindDoc="0" locked="0" layoutInCell="1" allowOverlap="1" wp14:anchorId="476E2457" wp14:editId="0EA4F4AF">
                <wp:simplePos x="0" y="0"/>
                <wp:positionH relativeFrom="margin">
                  <wp:align>center</wp:align>
                </wp:positionH>
                <wp:positionV relativeFrom="paragraph">
                  <wp:posOffset>2440305</wp:posOffset>
                </wp:positionV>
                <wp:extent cx="4518280" cy="6417989"/>
                <wp:effectExtent l="0" t="0" r="0" b="1905"/>
                <wp:wrapTopAndBottom/>
                <wp:docPr id="1127147766" name="Group 25"/>
                <wp:cNvGraphicFramePr/>
                <a:graphic xmlns:a="http://schemas.openxmlformats.org/drawingml/2006/main">
                  <a:graphicData uri="http://schemas.microsoft.com/office/word/2010/wordprocessingGroup">
                    <wpg:wgp>
                      <wpg:cNvGrpSpPr/>
                      <wpg:grpSpPr>
                        <a:xfrm>
                          <a:off x="0" y="0"/>
                          <a:ext cx="4518280" cy="6417989"/>
                          <a:chOff x="0" y="0"/>
                          <a:chExt cx="4518575" cy="6418284"/>
                        </a:xfrm>
                      </wpg:grpSpPr>
                      <pic:pic xmlns:pic="http://schemas.openxmlformats.org/drawingml/2006/picture">
                        <pic:nvPicPr>
                          <pic:cNvPr id="1365554721" name="Picture 21" descr="A mirror with writing on it&#10;&#10;AI-generated content may be incorrect."/>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454525" cy="5945505"/>
                          </a:xfrm>
                          <a:prstGeom prst="rect">
                            <a:avLst/>
                          </a:prstGeom>
                          <a:noFill/>
                          <a:ln>
                            <a:noFill/>
                          </a:ln>
                        </pic:spPr>
                      </pic:pic>
                      <wps:wsp>
                        <wps:cNvPr id="323564103" name="Text Box 1"/>
                        <wps:cNvSpPr txBox="1"/>
                        <wps:spPr>
                          <a:xfrm>
                            <a:off x="63759" y="6006785"/>
                            <a:ext cx="4454816" cy="411499"/>
                          </a:xfrm>
                          <a:prstGeom prst="rect">
                            <a:avLst/>
                          </a:prstGeom>
                          <a:solidFill>
                            <a:prstClr val="white"/>
                          </a:solidFill>
                          <a:ln>
                            <a:noFill/>
                          </a:ln>
                        </wps:spPr>
                        <wps:txbx>
                          <w:txbxContent>
                            <w:p w14:paraId="64A74AA8" w14:textId="196D250F" w:rsidR="00DC16DB" w:rsidRPr="008858CA" w:rsidRDefault="00DC16DB" w:rsidP="00DC16DB">
                              <w:pPr>
                                <w:pStyle w:val="Caption"/>
                                <w:rPr>
                                  <w:rFonts w:eastAsiaTheme="minorHAnsi" w:cs="Times New Roman"/>
                                  <w:i/>
                                  <w:iCs/>
                                  <w:noProof/>
                                  <w:sz w:val="18"/>
                                  <w:szCs w:val="18"/>
                                </w:rPr>
                              </w:pPr>
                              <w:bookmarkStart w:id="93" w:name="_Toc212374664"/>
                              <w:r>
                                <w:t xml:space="preserve">Figure </w:t>
                              </w:r>
                              <w:r>
                                <w:fldChar w:fldCharType="begin"/>
                              </w:r>
                              <w:r>
                                <w:instrText xml:space="preserve"> SEQ Figure \* ARABIC </w:instrText>
                              </w:r>
                              <w:r>
                                <w:fldChar w:fldCharType="separate"/>
                              </w:r>
                              <w:r w:rsidR="009C387C">
                                <w:rPr>
                                  <w:noProof/>
                                </w:rPr>
                                <w:t>14</w:t>
                              </w:r>
                              <w:r>
                                <w:fldChar w:fldCharType="end"/>
                              </w:r>
                              <w:r>
                                <w:t xml:space="preserve"> Selfie mirror 'My species really can make a difference to our planet'. Photo: Author's Own</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6E2457" id="Group 25" o:spid="_x0000_s1050" style="position:absolute;left:0;text-align:left;margin-left:0;margin-top:192.15pt;width:355.75pt;height:505.35pt;z-index:251686400;mso-position-horizontal:center;mso-position-horizontal-relative:margin" coordsize="45185,6418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">
                <v:shape id="Picture 21" o:spid="_x0000_s1051" type="#_x0000_t75" alt="A mirror with writing on it&#10;&#10;AI-generated content may be incorrect." style="position:absolute;width:44545;height:594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">
                  <v:imagedata r:id="rId36" o:title="A mirror with writing on it&#10;&#10;AI-generated content may be incorrect"/>
                </v:shape>
                <v:shape id="_x0000_s1052" type="#_x0000_t202" style="position:absolute;left:637;top:60067;width:44548;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" stroked="f">
                  <v:textbox style="mso-fit-shape-to-text:t" inset="0,0,0,0">
                    <w:txbxContent>
                      <w:p w14:paraId="64A74AA8" w14:textId="196D250F" w:rsidR="00DC16DB" w:rsidRPr="008858CA" w:rsidRDefault="00DC16DB" w:rsidP="00DC16DB">
                        <w:pPr>
                          <w:pStyle w:val="Caption"/>
                          <w:rPr>
                            <w:rFonts w:eastAsiaTheme="minorHAnsi" w:cs="Times New Roman"/>
                            <w:i/>
                            <w:iCs/>
                            <w:noProof/>
                            <w:sz w:val="18"/>
                            <w:szCs w:val="18"/>
                          </w:rPr>
                        </w:pPr>
                        <w:bookmarkStart w:id="378" w:name="_Toc212374664"/>
                        <w:r>
                          <w:t xml:space="preserve">Figure </w:t>
                        </w:r>
                        <w:r>
                          <w:fldChar w:fldCharType="begin"/>
                        </w:r>
                        <w:r>
                          <w:instrText xml:space="preserve"> SEQ Figure \* ARABIC </w:instrText>
                        </w:r>
                        <w:r>
                          <w:fldChar w:fldCharType="separate"/>
                        </w:r>
                        <w:r w:rsidR="009C387C">
                          <w:rPr>
                            <w:noProof/>
                          </w:rPr>
                          <w:t>14</w:t>
                        </w:r>
                        <w:r>
                          <w:fldChar w:fldCharType="end"/>
                        </w:r>
                        <w:r>
                          <w:t xml:space="preserve"> Selfie mirror 'My species really can make a difference to our planet'. Photo: Author's Own</w:t>
                        </w:r>
                        <w:bookmarkEnd w:id="378"/>
                      </w:p>
                    </w:txbxContent>
                  </v:textbox>
                </v:shape>
                <w10:wrap type="topAndBottom" anchorx="margin"/>
              </v:group>
            </w:pict>
          </mc:Fallback>
        </mc:AlternateContent>
      </w:r>
      <w:r w:rsidRPr="005344B4">
        <w:rPr>
          <w:rFonts w:eastAsia="Calibri" w:cs="Times New Roman"/>
          <w:lang w:val="en-US"/>
        </w:rPr>
        <w:t xml:space="preserve">learning outcomes, which assumes that armed with the right knowledge, individuals will </w:t>
      </w:r>
      <w:proofErr w:type="gramStart"/>
      <w:r w:rsidRPr="005344B4">
        <w:rPr>
          <w:rFonts w:eastAsia="Calibri" w:cs="Times New Roman"/>
          <w:lang w:val="en-US"/>
        </w:rPr>
        <w:t>take action</w:t>
      </w:r>
      <w:proofErr w:type="gramEnd"/>
      <w:r w:rsidRPr="005344B4">
        <w:rPr>
          <w:rFonts w:eastAsia="Calibri" w:cs="Times New Roman"/>
          <w:lang w:val="en-US"/>
        </w:rPr>
        <w:t xml:space="preserve"> in their everyday lives – whether through eating less meat or lobbying politicians. Whilst there is an attempt to move beyond choice politics here, in advocating </w:t>
      </w:r>
      <w:r w:rsidR="00944B0F" w:rsidRPr="005344B4">
        <w:rPr>
          <w:rFonts w:eastAsia="Calibri" w:cs="Times New Roman"/>
          <w:lang w:val="en-US"/>
        </w:rPr>
        <w:t>for ‘</w:t>
      </w:r>
      <w:r w:rsidRPr="005344B4">
        <w:rPr>
          <w:rFonts w:eastAsia="Calibri" w:cs="Times New Roman"/>
          <w:lang w:val="en-US"/>
        </w:rPr>
        <w:t xml:space="preserve">Speaking up’ and engaging in political activism, directing visitors to become a particular type of environmental subject reproduces the limits of neoliberal environmentalism. </w:t>
      </w:r>
    </w:p>
    <w:p w14:paraId="0157EE18" w14:textId="30D66980" w:rsidR="008B68E9" w:rsidRPr="005344B4" w:rsidRDefault="008B68E9" w:rsidP="009811B0">
      <w:pPr>
        <w:spacing w:line="480" w:lineRule="auto"/>
        <w:rPr>
          <w:rFonts w:cs="Times New Roman"/>
        </w:rPr>
      </w:pPr>
      <w:r w:rsidRPr="005344B4">
        <w:rPr>
          <w:rFonts w:eastAsia="Calibri" w:cs="Times New Roman"/>
          <w:lang w:val="en-US"/>
        </w:rPr>
        <w:lastRenderedPageBreak/>
        <w:t xml:space="preserve">Natural history museums played a key role in the development of Enlightenment knowledges, in which a hierarchy of humans over nature was defined and justified through recourse to ‘objective’ science. The development of Natural History as a science is underpinned by two foundational principles. The first is that nature is separate from humans. The second is that history is a teleological process of development in which all species are moving towards an evolutionary pinnacle </w:t>
      </w:r>
      <w:r w:rsidRPr="005344B4">
        <w:rPr>
          <w:rFonts w:eastAsia="Calibri" w:cs="Times New Roman"/>
          <w:lang w:val="en-US"/>
        </w:rPr>
        <w:fldChar w:fldCharType="begin"/>
      </w:r>
      <w:r w:rsidR="00286350" w:rsidRPr="005344B4">
        <w:rPr>
          <w:rFonts w:eastAsia="Calibri" w:cs="Times New Roman"/>
          <w:lang w:val="en-US"/>
        </w:rPr>
        <w:instrText xml:space="preserve"> ADDIN ZOTERO_ITEM CSL_CITATION {"citationID":"mDYOo7we","properties":{"formattedCitation":"(Withers, 1995)","plainCitation":"(Withers, 1995)","noteIndex":0},"citationItems":[{"id":2000,"uris":["http://zotero.org/users/6040264/items/KZA46JAS"],"itemData":{"id":2000,"type":"article-journal","container-title":"History Workshop Journal","ISSN":"1363-3554","issue":"39","note":"publisher: Oxford University Press","page":"136-163","source":"JSTOR","title":"Geography, Natural History and the Eighteenth-Century Enlightenment: Putting the World in Place","title-short":"Geography, Natural History and the Eighteenth-Century Enlightenment","author":[{"family":"Withers","given":"Charles W. J."}],"issued":{"date-parts":[["1995"]]}}}],"schema":"https://github.com/citation-style-language/schema/raw/master/csl-citation.json"} </w:instrText>
      </w:r>
      <w:r w:rsidRPr="005344B4">
        <w:rPr>
          <w:rFonts w:eastAsia="Calibri" w:cs="Times New Roman"/>
          <w:lang w:val="en-US"/>
        </w:rPr>
        <w:fldChar w:fldCharType="separate"/>
      </w:r>
      <w:r w:rsidR="00286350" w:rsidRPr="005344B4">
        <w:rPr>
          <w:rFonts w:cs="Times New Roman"/>
        </w:rPr>
        <w:t>(Withers, 1995)</w:t>
      </w:r>
      <w:r w:rsidRPr="005344B4">
        <w:rPr>
          <w:rFonts w:eastAsia="Calibri" w:cs="Times New Roman"/>
          <w:lang w:val="en-US"/>
        </w:rPr>
        <w:fldChar w:fldCharType="end"/>
      </w:r>
      <w:r w:rsidRPr="005344B4">
        <w:rPr>
          <w:rFonts w:eastAsia="Calibri" w:cs="Times New Roman"/>
          <w:lang w:val="en-US"/>
        </w:rPr>
        <w:t xml:space="preserve">. When the Natural History Museum first opened in 1881 to house the growing collection of minerals, fossils, plant and animal specimens of the British Museum, it was committed to educating the </w:t>
      </w:r>
      <w:proofErr w:type="gramStart"/>
      <w:r w:rsidRPr="005344B4">
        <w:rPr>
          <w:rFonts w:eastAsia="Calibri" w:cs="Times New Roman"/>
          <w:lang w:val="en-US"/>
        </w:rPr>
        <w:t>general public</w:t>
      </w:r>
      <w:proofErr w:type="gramEnd"/>
      <w:r w:rsidRPr="005344B4">
        <w:rPr>
          <w:rFonts w:eastAsia="Calibri" w:cs="Times New Roman"/>
          <w:lang w:val="en-US"/>
        </w:rPr>
        <w:t xml:space="preserve"> and producing research and specifically the development of taxonomic systems of classification. Museums and their collections are thus deeply implicated in the development of evolutionary science and taxonomic systems which served as a justification for imperial projects of expansion, the subjugation of indigenous populations and the extraction of natural recourses </w:t>
      </w:r>
      <w:r w:rsidRPr="005344B4">
        <w:rPr>
          <w:rFonts w:eastAsia="Calibri" w:cs="Times New Roman"/>
          <w:lang w:val="en-US"/>
        </w:rPr>
        <w:fldChar w:fldCharType="begin"/>
      </w:r>
      <w:r w:rsidR="0053149A" w:rsidRPr="005344B4">
        <w:rPr>
          <w:rFonts w:eastAsia="Calibri" w:cs="Times New Roman"/>
          <w:lang w:val="en-US"/>
        </w:rPr>
        <w:instrText xml:space="preserve"> ADDIN ZOTERO_ITEM CSL_CITATION {"citationID":"mZbQzVaG","properties":{"formattedCitation":"(Withers, 1995; Tolia-Kelly, 2016; Das and Lowe, 2018)","plainCitation":"(Withers, 1995; Tolia-Kelly, 2016; Das and Lowe, 2018)","noteIndex":0},"citationItems":[{"id":1586,"uris":["http://zotero.org/users/6040264/items/54DX8UH3"],"itemData":{"id":1586,"type":"article-journal","abstract":"Narratives about the history of collecting are commonly absent from the interpretation of natural history collections. In this paper, we argue this absence – particularly in relation to colonial histories – perpetuates structural racism within modern society by whitewashing a history where science, racism, and colonial power were inherently entwined. This misrepresentation of the past is problematic because it alienates non-white audiences. Using examples from a single natural history collection – the Natural History Museum, London (NHM) – we will demonstrate how an existing collection retains these colonial ideologies and narratives, and, as such, can be used at the centre of decolonial approaches to interpreting natural history collections. We propose that publicly acknowledging difficult pasts is an important first step in creating less racist museum interpretation in natural history museums.","container-title":"Journal of Natural Science Collections","language":"en","page":"4-14","source":"Zotero","title":"Nature Read in Black and White: decolonial approaches to interpreting natural history","volume":"6","author":[{"family":"Das","given":"S"},{"family":"Lowe","given":"M"}],"issued":{"date-parts":[["2018"]]}}},{"id":706,"uris":["http://zotero.org/users/6040264/items/BQLHJYES"],"itemData":{"id":706,"type":"article-journal","abstract":"This article posits the value in considering the affective politics in the everyday space of the British Museum with a postcolonial lens. Based on research coll...","archive_location":"Sage UK: London, England","container-title":"Sociology","DOI":"10.1177/0038038516649554","language":"en","source":"journals.sagepub.com","title":"Feeling and Being at the (Postcolonial) Museum: Presencing the Affective Politics of ‘Race’ and Culture:","title-short":"Feeling and Being at the (Postcolonial) Museum","URL":"https://journals.sagepub.com/doi/10.1177/0038038516649554","author":[{"family":"Tolia-Kelly","given":"Divya P."}],"accessed":{"date-parts":[["2020",2,19]]},"issued":{"date-parts":[["2016",10,4]]}}},{"id":2000,"uris":["http://zotero.org/users/6040264/items/KZA46JAS"],"itemData":{"id":2000,"type":"article-journal","container-title":"History Workshop Journal","ISSN":"1363-3554","issue":"39","note":"publisher: Oxford University Press","page":"136-163","source":"JSTOR","title":"Geography, Natural History and the Eighteenth-Century Enlightenment: Putting the World in Place","title-short":"Geography, Natural History and the Eighteenth-Century Enlightenment","author":[{"family":"Withers","given":"Charles W. J."}],"issued":{"date-parts":[["1995"]]}}}],"schema":"https://github.com/citation-style-language/schema/raw/master/csl-citation.json"} </w:instrText>
      </w:r>
      <w:r w:rsidRPr="005344B4">
        <w:rPr>
          <w:rFonts w:eastAsia="Calibri" w:cs="Times New Roman"/>
          <w:lang w:val="en-US"/>
        </w:rPr>
        <w:fldChar w:fldCharType="separate"/>
      </w:r>
      <w:r w:rsidR="0053149A" w:rsidRPr="005344B4">
        <w:rPr>
          <w:rFonts w:cs="Times New Roman"/>
        </w:rPr>
        <w:t>(Withers, 1995; Tolia-Kelly, 2016; Das and Lowe, 2018)</w:t>
      </w:r>
      <w:r w:rsidRPr="005344B4">
        <w:rPr>
          <w:rFonts w:eastAsia="Calibri" w:cs="Times New Roman"/>
          <w:lang w:val="en-US"/>
        </w:rPr>
        <w:fldChar w:fldCharType="end"/>
      </w:r>
      <w:r w:rsidRPr="005344B4">
        <w:rPr>
          <w:rFonts w:cs="Times New Roman"/>
        </w:rPr>
        <w:t xml:space="preserve">. Ongoing climate and ecological crises are directly related to the same set of epistemological and ontological underpinnings of colonial </w:t>
      </w:r>
      <w:proofErr w:type="spellStart"/>
      <w:r w:rsidRPr="005344B4">
        <w:rPr>
          <w:rFonts w:cs="Times New Roman"/>
        </w:rPr>
        <w:t>extractivism</w:t>
      </w:r>
      <w:proofErr w:type="spellEnd"/>
      <w:r w:rsidRPr="005344B4">
        <w:rPr>
          <w:rFonts w:cs="Times New Roman"/>
        </w:rPr>
        <w:t xml:space="preserve">, including, fundamentally, the definition of what and who is ‘human’ from all that is inhuman or non-human </w:t>
      </w:r>
      <w:r w:rsidR="006923EB" w:rsidRPr="005344B4">
        <w:rPr>
          <w:rFonts w:cs="Times New Roman"/>
        </w:rPr>
        <w:fldChar w:fldCharType="begin"/>
      </w:r>
      <w:r w:rsidR="006923EB" w:rsidRPr="005344B4">
        <w:rPr>
          <w:rFonts w:cs="Times New Roman"/>
        </w:rPr>
        <w:instrText xml:space="preserve"> ADDIN ZOTERO_ITEM CSL_CITATION {"citationID":"pXeges1p","properties":{"formattedCitation":"(Yusoff, 2018)","plainCitation":"(Yusoff, 2018)","noteIndex":0},"citationItems":[{"id":2024,"uris":["http://zotero.org/users/6040264/items/PSL49KW2"],"itemData":{"id":2024,"type":"book","abstract":"No geology is neutral. Tracing the color line of the Anthropocene, this book examines how the grammar of geology is foundational to establishing the extractive economies of subjective life and the earth under colonialism and slavery. The author initiates a transdisciplinary conversation between feminist black theory, geography, and the earth sciences, addressing the politics of the Anthropocene within the context of race, materiality, deep time, and the afterlives of geology","collection-number":"53","collection-title":"Forerunners: ideas first from the University of Minnesota Press","event-place":"Minneapolis","ISBN":"978-1-5179-0753-2","language":"eng","number-of-pages":"115","publisher":"University of Minnesota Press","publisher-place":"Minneapolis","source":"K10plus ISBN","title":"A billion black Anthropocenes or none","author":[{"family":"Yusoff","given":"Kathryn"}],"issued":{"date-parts":[["2018"]]}}}],"schema":"https://github.com/citation-style-language/schema/raw/master/csl-citation.json"} </w:instrText>
      </w:r>
      <w:r w:rsidR="006923EB" w:rsidRPr="005344B4">
        <w:rPr>
          <w:rFonts w:cs="Times New Roman"/>
        </w:rPr>
        <w:fldChar w:fldCharType="separate"/>
      </w:r>
      <w:r w:rsidR="006923EB" w:rsidRPr="005344B4">
        <w:rPr>
          <w:rFonts w:cs="Times New Roman"/>
        </w:rPr>
        <w:t>(Yusoff, 2018)</w:t>
      </w:r>
      <w:r w:rsidR="006923EB" w:rsidRPr="005344B4">
        <w:rPr>
          <w:rFonts w:cs="Times New Roman"/>
        </w:rPr>
        <w:fldChar w:fldCharType="end"/>
      </w:r>
      <w:r w:rsidRPr="005344B4">
        <w:rPr>
          <w:rFonts w:cs="Times New Roman"/>
        </w:rPr>
        <w:t xml:space="preserve">. </w:t>
      </w:r>
    </w:p>
    <w:p w14:paraId="2555D0BC" w14:textId="22E754BE" w:rsidR="008B68E9" w:rsidRPr="005344B4" w:rsidRDefault="008B68E9" w:rsidP="009811B0">
      <w:pPr>
        <w:spacing w:line="480" w:lineRule="auto"/>
        <w:rPr>
          <w:rFonts w:cs="Times New Roman"/>
        </w:rPr>
      </w:pPr>
      <w:r w:rsidRPr="005344B4">
        <w:rPr>
          <w:rFonts w:cs="Times New Roman"/>
        </w:rPr>
        <w:t>The role of natural history museums in the historic construction and perpetuation of structural inequalities is increasingly acknowledged and discussed across the Museum sector within a decolonial consideration of natural history and ethnographic collections. Decolonial museum praxis in Natural History museums includes unearthing and acknowledging the origins of collections, including the contribution of people of colour to the development of Western Science</w:t>
      </w:r>
      <w:r w:rsidR="006923EB" w:rsidRPr="005344B4">
        <w:rPr>
          <w:rFonts w:cs="Times New Roman"/>
        </w:rPr>
        <w:t xml:space="preserve"> </w:t>
      </w:r>
      <w:r w:rsidRPr="005344B4">
        <w:rPr>
          <w:rFonts w:cs="Times New Roman"/>
        </w:rPr>
        <w:t xml:space="preserve"> </w:t>
      </w:r>
      <w:r w:rsidR="006A4C2B" w:rsidRPr="005344B4">
        <w:rPr>
          <w:rFonts w:cs="Times New Roman"/>
        </w:rPr>
        <w:fldChar w:fldCharType="begin"/>
      </w:r>
      <w:r w:rsidR="006A4C2B" w:rsidRPr="005344B4">
        <w:rPr>
          <w:rFonts w:cs="Times New Roman"/>
        </w:rPr>
        <w:instrText xml:space="preserve"> ADDIN ZOTERO_ITEM CSL_CITATION {"citationID":"ToAzVISu","properties":{"formattedCitation":"(Das and Lowe, 2018)","plainCitation":"(Das and Lowe, 2018)","noteIndex":0},"citationItems":[{"id":1586,"uris":["http://zotero.org/users/6040264/items/54DX8UH3"],"itemData":{"id":1586,"type":"article-journal","abstract":"Narratives about the history of collecting are commonly absent from the interpretation of natural history collections. In this paper, we argue this absence – particularly in relation to colonial histories – perpetuates structural racism within modern society by whitewashing a history where science, racism, and colonial power were inherently entwined. This misrepresentation of the past is problematic because it alienates non-white audiences. Using examples from a single natural history collection – the Natural History Museum, London (NHM) – we will demonstrate how an existing collection retains these colonial ideologies and narratives, and, as such, can be used at the centre of decolonial approaches to interpreting natural history collections. We propose that publicly acknowledging difficult pasts is an important first step in creating less racist museum interpretation in natural history museums.","container-title":"Journal of Natural Science Collections","language":"en","page":"4-14","source":"Zotero","title":"Nature Read in Black and White: decolonial approaches to interpreting natural history","volume":"6","author":[{"family":"Das","given":"S"},{"family":"Lowe","given":"M"}],"issued":{"date-parts":[["2018"]]}}}],"schema":"https://github.com/citation-style-language/schema/raw/master/csl-citation.json"} </w:instrText>
      </w:r>
      <w:r w:rsidR="006A4C2B" w:rsidRPr="005344B4">
        <w:rPr>
          <w:rFonts w:cs="Times New Roman"/>
        </w:rPr>
        <w:fldChar w:fldCharType="separate"/>
      </w:r>
      <w:r w:rsidR="006A4C2B" w:rsidRPr="005344B4">
        <w:rPr>
          <w:rFonts w:cs="Times New Roman"/>
        </w:rPr>
        <w:t>(Das and Lowe, 2018)</w:t>
      </w:r>
      <w:r w:rsidR="006A4C2B" w:rsidRPr="005344B4">
        <w:rPr>
          <w:rFonts w:cs="Times New Roman"/>
        </w:rPr>
        <w:fldChar w:fldCharType="end"/>
      </w:r>
      <w:r w:rsidR="00355A93" w:rsidRPr="005344B4">
        <w:rPr>
          <w:rFonts w:cs="Times New Roman"/>
        </w:rPr>
        <w:t xml:space="preserve">, </w:t>
      </w:r>
      <w:r w:rsidRPr="005344B4">
        <w:rPr>
          <w:rFonts w:cs="Times New Roman"/>
        </w:rPr>
        <w:t xml:space="preserve">attending to the ‘extraordinary acts of military violence’ involved in the massing of museum collections </w:t>
      </w:r>
      <w:r w:rsidR="00355A93" w:rsidRPr="005344B4">
        <w:rPr>
          <w:rFonts w:cs="Times New Roman"/>
        </w:rPr>
        <w:fldChar w:fldCharType="begin"/>
      </w:r>
      <w:r w:rsidR="00355A93" w:rsidRPr="005344B4">
        <w:rPr>
          <w:rFonts w:cs="Times New Roman"/>
        </w:rPr>
        <w:instrText xml:space="preserve"> ADDIN ZOTERO_ITEM CSL_CITATION {"citationID":"2KarTx2g","properties":{"formattedCitation":"(Ashby and Machin, 2021)","plainCitation":"(Ashby and Machin, 2021)","noteIndex":0},"citationItems":[{"id":1587,"uris":["http://zotero.org/users/6040264/items/RLYYEZTU"],"itemData":{"id":1587,"type":"article-journal","abstract":"Most stories told by natural history museums inevitably concern natural history, using collections to engage people with biological and geological mechanisms behind life on earth. Such institutions typically aim to inspire visitors and other audiences to care for the natural world. However, including narratives exploring troubling social histories attached to the acquisition of natural history specimens is an important step towards decolonising natural history museums. Telling these stories is vital in enabling museums to better reflect the societies they serve. In this paper we use the specific histories of two specimens as case studies that involve issues which museums interested in decolonising their collections could explore and share with their audiences. Through a gorilla in Leeds, we consider exploitative attitudes of colonial collectors and the legacy of collecting in today’s distribution of natural heritage. Through a springhare in Cambridge, collected by a soldier at a British-run concentration camp during the Second Boer War, we demonstrate how extraordinary acts of military violence took place in amassing Western museum collections. Collecting at or beyond frontiers of imperial invasions can represent a particularly brutal aspect of already violent colonial histories. Finally, we consider the challenge museums face in tackling these issues, including the constraints faced by curators in undertaking research of this kind.","container-title":"Journal of Natural Science Collections","language":"en","page":"44-54","source":"Zotero","title":"Legacies of colonial violence in natural history collections","volume":"8","author":[{"family":"Ashby","given":"Jack"},{"family":"Machin","given":"Rebecca"}],"issued":{"date-parts":[["2021"]]}}}],"schema":"https://github.com/citation-style-language/schema/raw/master/csl-citation.json"} </w:instrText>
      </w:r>
      <w:r w:rsidR="00355A93" w:rsidRPr="005344B4">
        <w:rPr>
          <w:rFonts w:cs="Times New Roman"/>
        </w:rPr>
        <w:fldChar w:fldCharType="separate"/>
      </w:r>
      <w:r w:rsidR="00355A93" w:rsidRPr="005344B4">
        <w:rPr>
          <w:rFonts w:cs="Times New Roman"/>
        </w:rPr>
        <w:t>(Ashby and Machin, 2021)</w:t>
      </w:r>
      <w:r w:rsidR="00355A93" w:rsidRPr="005344B4">
        <w:rPr>
          <w:rFonts w:cs="Times New Roman"/>
        </w:rPr>
        <w:fldChar w:fldCharType="end"/>
      </w:r>
      <w:r w:rsidRPr="005344B4">
        <w:rPr>
          <w:rFonts w:cs="Times New Roman"/>
        </w:rPr>
        <w:t xml:space="preserve"> and telling stories that link the historic collection of object to colonialism and its legacies</w:t>
      </w:r>
      <w:r w:rsidR="00355A93" w:rsidRPr="005344B4">
        <w:rPr>
          <w:rFonts w:cs="Times New Roman"/>
        </w:rPr>
        <w:t xml:space="preserve"> </w:t>
      </w:r>
      <w:r w:rsidR="00355A93" w:rsidRPr="005344B4">
        <w:rPr>
          <w:rFonts w:cs="Times New Roman"/>
        </w:rPr>
        <w:fldChar w:fldCharType="begin"/>
      </w:r>
      <w:r w:rsidR="00E92D57" w:rsidRPr="005344B4">
        <w:rPr>
          <w:rFonts w:cs="Times New Roman"/>
        </w:rPr>
        <w:instrText xml:space="preserve"> ADDIN ZOTERO_ITEM CSL_CITATION {"citationID":"HIIcgWEm","properties":{"formattedCitation":"(Gelsthorpe, 2021)","plainCitation":"(Gelsthorpe, 2021)","noteIndex":0},"citationItems":[{"id":1582,"uris":["http://zotero.org/users/6040264/items/8Z2EB2NH"],"itemData":{"id":1582,"type":"article-journal","abstract":"The history of Black and Indigenous peoples, and the role of empire in most museum natural history collections is largely unresearched and not acknowledged in displays. This study analyses the reach of empire in Manchester Museum’s mineral collection, uncovers colonial stories, and exposes structural racism in the museum sector. New data analysis of the mineral collection reveals that 24% of the collection comes from countries that were previously colonised. 50% of the Museum’s minerals from the British Empire are Australian, of which 33% came from the Imperial Institute. A new mineral display gave opportunity for focussed contextual research into South African gold ore and Sierra Leone diamonds. Archive photographs from the early 1900s are used in the display to tell the story of the people who mined the Museum’s South African gold ore specimens. Recent research and the Museum’s Sierra Leone diamond are used to tell the story of diamond mining today and the colonial legacy. Institutional approaches, whereby time and resources are not committed to researching colonial histories and complex colonial stories, mean that these histories are not researched and do not get past exhibition editing process, meaning this practice continues. This paper is a call to action to change this.","container-title":"Journal of Natural Science Collections","language":"en","page":"12-28","source":"Zotero","title":"Decolonising Manchester Museum’s mineral collection – a call to action","volume":"9","author":[{"family":"Gelsthorpe","given":"D"}],"issued":{"date-parts":[["2021"]]}}}],"schema":"https://github.com/citation-style-language/schema/raw/master/csl-citation.json"} </w:instrText>
      </w:r>
      <w:r w:rsidR="00355A93" w:rsidRPr="005344B4">
        <w:rPr>
          <w:rFonts w:cs="Times New Roman"/>
        </w:rPr>
        <w:fldChar w:fldCharType="separate"/>
      </w:r>
      <w:r w:rsidR="00E92D57" w:rsidRPr="005344B4">
        <w:rPr>
          <w:rFonts w:cs="Times New Roman"/>
        </w:rPr>
        <w:t>(Gelsthorpe, 2021)</w:t>
      </w:r>
      <w:r w:rsidR="00355A93" w:rsidRPr="005344B4">
        <w:rPr>
          <w:rFonts w:cs="Times New Roman"/>
        </w:rPr>
        <w:fldChar w:fldCharType="end"/>
      </w:r>
      <w:r w:rsidR="00F03D83" w:rsidRPr="005344B4">
        <w:rPr>
          <w:rFonts w:cs="Times New Roman"/>
        </w:rPr>
        <w:t xml:space="preserve">. </w:t>
      </w:r>
      <w:r w:rsidRPr="005344B4">
        <w:rPr>
          <w:rFonts w:cs="Times New Roman"/>
        </w:rPr>
        <w:t xml:space="preserve">However, whilst Museums are beginning to attend to the instrumental role they played in colonial extraction and appreciation, the links between colonialism, </w:t>
      </w:r>
      <w:proofErr w:type="spellStart"/>
      <w:r w:rsidRPr="005344B4">
        <w:rPr>
          <w:rFonts w:cs="Times New Roman"/>
        </w:rPr>
        <w:t>extractivism</w:t>
      </w:r>
      <w:proofErr w:type="spellEnd"/>
      <w:r w:rsidRPr="005344B4">
        <w:rPr>
          <w:rFonts w:cs="Times New Roman"/>
        </w:rPr>
        <w:t xml:space="preserve">, and capitalism as the root causes of climate and ecological crisis both historic and present are less explicitly drawn out. Whilst OBP tells troubled stories of socio-natures, there is a strong focus on the harms done to animals and ecosystems, with less acknowledgement of the uneven impacts of </w:t>
      </w:r>
      <w:r w:rsidRPr="005344B4">
        <w:rPr>
          <w:rFonts w:cs="Times New Roman"/>
        </w:rPr>
        <w:lastRenderedPageBreak/>
        <w:t xml:space="preserve">ecological degradation on humans. Plantation capitalism and colonial projects are referenced, but there is more that could be done here to draw out the links between these histories and the ongoing socio-ecological injustices. Meanwhile the focus on human agency and responsibility reproduces the separation of humans and natures, in which non-human agencies are obscured and humans continue to </w:t>
      </w:r>
      <w:r w:rsidR="002C218B" w:rsidRPr="005344B4">
        <w:rPr>
          <w:rFonts w:cs="Times New Roman"/>
          <w:noProof/>
        </w:rPr>
        <mc:AlternateContent>
          <mc:Choice Requires="wpg">
            <w:drawing>
              <wp:anchor distT="0" distB="0" distL="114300" distR="114300" simplePos="0" relativeHeight="251671040" behindDoc="0" locked="0" layoutInCell="1" allowOverlap="1" wp14:anchorId="752B6365" wp14:editId="67DF8FA7">
                <wp:simplePos x="0" y="0"/>
                <wp:positionH relativeFrom="margin">
                  <wp:align>center</wp:align>
                </wp:positionH>
                <wp:positionV relativeFrom="paragraph">
                  <wp:posOffset>1691005</wp:posOffset>
                </wp:positionV>
                <wp:extent cx="4670425" cy="5897880"/>
                <wp:effectExtent l="0" t="0" r="0" b="7620"/>
                <wp:wrapTopAndBottom/>
                <wp:docPr id="1675038239" name="Group 10"/>
                <wp:cNvGraphicFramePr/>
                <a:graphic xmlns:a="http://schemas.openxmlformats.org/drawingml/2006/main">
                  <a:graphicData uri="http://schemas.microsoft.com/office/word/2010/wordprocessingGroup">
                    <wpg:wgp>
                      <wpg:cNvGrpSpPr/>
                      <wpg:grpSpPr>
                        <a:xfrm>
                          <a:off x="0" y="0"/>
                          <a:ext cx="4670425" cy="5897880"/>
                          <a:chOff x="0" y="0"/>
                          <a:chExt cx="4670425" cy="5897880"/>
                        </a:xfrm>
                      </wpg:grpSpPr>
                      <pic:pic xmlns:pic="http://schemas.openxmlformats.org/drawingml/2006/picture">
                        <pic:nvPicPr>
                          <pic:cNvPr id="1125408199" name="Picture 8" descr="A graph on a blackboard&#10;&#10;AI-generated content may be incorrect."/>
                          <pic:cNvPicPr>
                            <a:picLocks noChangeAspect="1"/>
                          </pic:cNvPicPr>
                        </pic:nvPicPr>
                        <pic:blipFill rotWithShape="1">
                          <a:blip r:embed="rId37" cstate="print">
                            <a:extLst>
                              <a:ext uri="{28A0092B-C50C-407E-A947-70E740481C1C}">
                                <a14:useLocalDpi xmlns:a14="http://schemas.microsoft.com/office/drawing/2010/main" val="0"/>
                              </a:ext>
                            </a:extLst>
                          </a:blip>
                          <a:srcRect t="6107" b="6648"/>
                          <a:stretch>
                            <a:fillRect/>
                          </a:stretch>
                        </pic:blipFill>
                        <pic:spPr bwMode="auto">
                          <a:xfrm>
                            <a:off x="0" y="0"/>
                            <a:ext cx="4670425" cy="5433060"/>
                          </a:xfrm>
                          <a:prstGeom prst="rect">
                            <a:avLst/>
                          </a:prstGeom>
                          <a:ln>
                            <a:noFill/>
                          </a:ln>
                          <a:extLst>
                            <a:ext uri="{53640926-AAD7-44D8-BBD7-CCE9431645EC}">
                              <a14:shadowObscured xmlns:a14="http://schemas.microsoft.com/office/drawing/2010/main"/>
                            </a:ext>
                          </a:extLst>
                        </pic:spPr>
                      </pic:pic>
                      <wps:wsp>
                        <wps:cNvPr id="266863387" name="Text Box 1"/>
                        <wps:cNvSpPr txBox="1"/>
                        <wps:spPr>
                          <a:xfrm>
                            <a:off x="0" y="5486400"/>
                            <a:ext cx="4670425" cy="411480"/>
                          </a:xfrm>
                          <a:prstGeom prst="rect">
                            <a:avLst/>
                          </a:prstGeom>
                          <a:solidFill>
                            <a:prstClr val="white"/>
                          </a:solidFill>
                          <a:ln>
                            <a:noFill/>
                          </a:ln>
                        </wps:spPr>
                        <wps:txbx>
                          <w:txbxContent>
                            <w:p w14:paraId="2464A6C7" w14:textId="2AFF7617" w:rsidR="00FA7044" w:rsidRPr="00A5328F" w:rsidRDefault="00FA7044" w:rsidP="00FA7044">
                              <w:pPr>
                                <w:pStyle w:val="Caption"/>
                                <w:rPr>
                                  <w:rFonts w:eastAsiaTheme="minorHAnsi" w:cs="Times New Roman"/>
                                  <w:noProof/>
                                  <w:sz w:val="22"/>
                                </w:rPr>
                              </w:pPr>
                              <w:bookmarkStart w:id="94" w:name="_Toc212374665"/>
                              <w:r>
                                <w:t xml:space="preserve">Figure </w:t>
                              </w:r>
                              <w:r>
                                <w:fldChar w:fldCharType="begin"/>
                              </w:r>
                              <w:r>
                                <w:instrText xml:space="preserve"> SEQ Figure \* ARABIC </w:instrText>
                              </w:r>
                              <w:r>
                                <w:fldChar w:fldCharType="separate"/>
                              </w:r>
                              <w:r w:rsidR="009C387C">
                                <w:rPr>
                                  <w:noProof/>
                                </w:rPr>
                                <w:t>15</w:t>
                              </w:r>
                              <w:r>
                                <w:fldChar w:fldCharType="end"/>
                              </w:r>
                              <w:r w:rsidR="002C218B">
                                <w:t xml:space="preserve"> </w:t>
                              </w:r>
                              <w:r>
                                <w:t>Infographic at OBP. 'We're producing more stuff than ever before'. Photo: Author's Own</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52B6365" id="Group 10" o:spid="_x0000_s1053" style="position:absolute;left:0;text-align:left;margin-left:0;margin-top:133.15pt;width:367.75pt;height:464.4pt;z-index:251671040;mso-position-horizontal:center;mso-position-horizontal-relative:margin" coordsize="46704,5897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">
                <v:shape id="Picture 8" o:spid="_x0000_s1054" type="#_x0000_t75" alt="A graph on a blackboard&#10;&#10;AI-generated content may be incorrect." style="position:absolute;width:46704;height:54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">
                  <v:imagedata r:id="rId38" o:title="A graph on a blackboard&#10;&#10;AI-generated content may be incorrect" croptop="4002f" cropbottom="4357f"/>
                </v:shape>
                <v:shape id="_x0000_s1055" type="#_x0000_t202" style="position:absolute;top:54864;width:46704;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" stroked="f">
                  <v:textbox style="mso-fit-shape-to-text:t" inset="0,0,0,0">
                    <w:txbxContent>
                      <w:p w14:paraId="2464A6C7" w14:textId="2AFF7617" w:rsidR="00FA7044" w:rsidRPr="00A5328F" w:rsidRDefault="00FA7044" w:rsidP="00FA7044">
                        <w:pPr>
                          <w:pStyle w:val="Caption"/>
                          <w:rPr>
                            <w:rFonts w:eastAsiaTheme="minorHAnsi" w:cs="Times New Roman"/>
                            <w:noProof/>
                            <w:sz w:val="22"/>
                          </w:rPr>
                        </w:pPr>
                        <w:bookmarkStart w:id="380" w:name="_Toc212374665"/>
                        <w:r>
                          <w:t xml:space="preserve">Figure </w:t>
                        </w:r>
                        <w:r>
                          <w:fldChar w:fldCharType="begin"/>
                        </w:r>
                        <w:r>
                          <w:instrText xml:space="preserve"> SEQ Figure \* ARABIC </w:instrText>
                        </w:r>
                        <w:r>
                          <w:fldChar w:fldCharType="separate"/>
                        </w:r>
                        <w:r w:rsidR="009C387C">
                          <w:rPr>
                            <w:noProof/>
                          </w:rPr>
                          <w:t>15</w:t>
                        </w:r>
                        <w:r>
                          <w:fldChar w:fldCharType="end"/>
                        </w:r>
                        <w:r w:rsidR="002C218B">
                          <w:t xml:space="preserve"> </w:t>
                        </w:r>
                        <w:r>
                          <w:t>Infographic at OBP. 'We're producing more stuff than ever before'. Photo: Author's Own</w:t>
                        </w:r>
                        <w:bookmarkEnd w:id="380"/>
                      </w:p>
                    </w:txbxContent>
                  </v:textbox>
                </v:shape>
                <w10:wrap type="topAndBottom" anchorx="margin"/>
              </v:group>
            </w:pict>
          </mc:Fallback>
        </mc:AlternateContent>
      </w:r>
      <w:r w:rsidRPr="005344B4">
        <w:rPr>
          <w:rFonts w:cs="Times New Roman"/>
        </w:rPr>
        <w:t xml:space="preserve">figure as planetary actors. </w:t>
      </w:r>
    </w:p>
    <w:p w14:paraId="683570BF" w14:textId="659BBE7B" w:rsidR="008B68E9" w:rsidRPr="005344B4" w:rsidRDefault="008B68E9" w:rsidP="009811B0">
      <w:pPr>
        <w:spacing w:line="480" w:lineRule="auto"/>
        <w:rPr>
          <w:rFonts w:cs="Times New Roman"/>
        </w:rPr>
      </w:pPr>
      <w:r w:rsidRPr="005344B4">
        <w:rPr>
          <w:rFonts w:cs="Times New Roman"/>
        </w:rPr>
        <w:t xml:space="preserve">Throughout the exhibition, references to a universalised ‘we’ are used to invoke a sense of shared responsibility for the causes of ecological harm, and for their resolution. The opening panel reads </w:t>
      </w:r>
    </w:p>
    <w:p w14:paraId="6A9F6734" w14:textId="31EB65F8" w:rsidR="00BF68BB" w:rsidRPr="005344B4" w:rsidRDefault="008B68E9" w:rsidP="009811B0">
      <w:pPr>
        <w:spacing w:line="480" w:lineRule="auto"/>
        <w:rPr>
          <w:rFonts w:cs="Times New Roman"/>
        </w:rPr>
      </w:pPr>
      <w:r w:rsidRPr="005344B4">
        <w:rPr>
          <w:rFonts w:cs="Times New Roman"/>
        </w:rPr>
        <w:lastRenderedPageBreak/>
        <w:t>‘</w:t>
      </w:r>
      <w:r w:rsidRPr="005344B4">
        <w:rPr>
          <w:rFonts w:cs="Times New Roman"/>
          <w:i/>
          <w:iCs/>
        </w:rPr>
        <w:t>Right now, we are filling the oceans with plastic, turning forests into farmland and causing the earth to heat like never before. Our actions have taken nature closer to breaking point, but they have the power to heal and repair as well</w:t>
      </w:r>
      <w:r w:rsidRPr="005344B4">
        <w:rPr>
          <w:rFonts w:cs="Times New Roman"/>
        </w:rPr>
        <w:t xml:space="preserve">. </w:t>
      </w:r>
    </w:p>
    <w:p w14:paraId="50B85E71" w14:textId="6BE28244" w:rsidR="002F0BA2" w:rsidRPr="005344B4" w:rsidRDefault="008B68E9" w:rsidP="009811B0">
      <w:pPr>
        <w:spacing w:line="480" w:lineRule="auto"/>
        <w:rPr>
          <w:rFonts w:cs="Times New Roman"/>
        </w:rPr>
      </w:pPr>
      <w:r w:rsidRPr="005344B4">
        <w:rPr>
          <w:rFonts w:cs="Times New Roman"/>
        </w:rPr>
        <w:t>The selfie mirror encourages visitors to see themselves as part of a collective humanity, whilst the title of the exhibition calls forth the idea of a planetary commons ‘</w:t>
      </w:r>
      <w:r w:rsidRPr="005344B4">
        <w:rPr>
          <w:rFonts w:cs="Times New Roman"/>
          <w:i/>
          <w:iCs/>
        </w:rPr>
        <w:t xml:space="preserve">Our </w:t>
      </w:r>
      <w:r w:rsidR="00F03D83" w:rsidRPr="005344B4">
        <w:rPr>
          <w:rFonts w:cs="Times New Roman"/>
        </w:rPr>
        <w:t>B</w:t>
      </w:r>
      <w:r w:rsidRPr="005344B4">
        <w:rPr>
          <w:rFonts w:cs="Times New Roman"/>
        </w:rPr>
        <w:t xml:space="preserve">roken </w:t>
      </w:r>
      <w:r w:rsidR="00F03D83" w:rsidRPr="005344B4">
        <w:rPr>
          <w:rFonts w:cs="Times New Roman"/>
        </w:rPr>
        <w:t>P</w:t>
      </w:r>
      <w:r w:rsidRPr="005344B4">
        <w:rPr>
          <w:rFonts w:cs="Times New Roman"/>
        </w:rPr>
        <w:t>lanet’. Given the location of NHM in central London and the socio-demographics of visitors it attracts, it could be argued that the ‘we’ invoked here is calling upon a particular audience. Equally, moving away from the individualism of neoliberal modes of living requires a great attention to shared commons, collective interests and communities which encompass the needs of humans and non-humans. However, whenever the universal figure of the human is invoked, it erases significant historical and ongoing differences in the experiences and impacts of environmental degradation. At the same time, it renders all humans equally responsible for the causes of ecological crises and for taking action to resolve it, when there are some populations and ways of living whose culpability is greater, and those who have more capacity to materially reduce the harms they are enacting. Whilst all humans are implicated in multispecies relations, we are not all implicated equally</w:t>
      </w:r>
      <w:r w:rsidR="00F03D83" w:rsidRPr="005344B4">
        <w:rPr>
          <w:rFonts w:cs="Times New Roman"/>
        </w:rPr>
        <w:t xml:space="preserve"> </w:t>
      </w:r>
      <w:r w:rsidR="00277167" w:rsidRPr="005344B4">
        <w:rPr>
          <w:rFonts w:cs="Times New Roman"/>
        </w:rPr>
        <w:fldChar w:fldCharType="begin"/>
      </w:r>
      <w:r w:rsidR="00277167" w:rsidRPr="005344B4">
        <w:rPr>
          <w:rFonts w:cs="Times New Roman"/>
        </w:rPr>
        <w:instrText xml:space="preserve"> ADDIN ZOTERO_ITEM CSL_CITATION {"citationID":"T5Hu9NBm","properties":{"formattedCitation":"(van Dooren, 2015)","plainCitation":"(van Dooren, 2015)","noteIndex":0},"citationItems":[{"id":2359,"uris":["http://zotero.org/users/6040264/items/NIZ6UA2C"],"itemData":{"id":2359,"type":"article-journal","container-title":"Animal Studies Journal","ISSN":"2201-3008 (Online)","issue":"2","page":"1-28","title":"A Day with Crows - Rarity, Nativity and the Violent-Care of Conservation","volume":"4","author":[{"family":"Dooren","given":"Thom","non-dropping-particle":"van"}],"issued":{"date-parts":[["2015",1,1]]}}}],"schema":"https://github.com/citation-style-language/schema/raw/master/csl-citation.json"} </w:instrText>
      </w:r>
      <w:r w:rsidR="00277167" w:rsidRPr="005344B4">
        <w:rPr>
          <w:rFonts w:cs="Times New Roman"/>
        </w:rPr>
        <w:fldChar w:fldCharType="separate"/>
      </w:r>
      <w:r w:rsidR="00277167" w:rsidRPr="005344B4">
        <w:rPr>
          <w:rFonts w:cs="Times New Roman"/>
        </w:rPr>
        <w:t>(van Dooren, 2015)</w:t>
      </w:r>
      <w:r w:rsidR="00277167" w:rsidRPr="005344B4">
        <w:rPr>
          <w:rFonts w:cs="Times New Roman"/>
        </w:rPr>
        <w:fldChar w:fldCharType="end"/>
      </w:r>
      <w:r w:rsidR="00277167" w:rsidRPr="005344B4">
        <w:rPr>
          <w:rFonts w:cs="Times New Roman"/>
        </w:rPr>
        <w:t xml:space="preserve">, </w:t>
      </w:r>
      <w:r w:rsidRPr="005344B4">
        <w:rPr>
          <w:rFonts w:cs="Times New Roman"/>
        </w:rPr>
        <w:t xml:space="preserve">response-ability requires that the specific entanglements, their harms and complications need to be carefully traced in all their particularity </w:t>
      </w:r>
      <w:r w:rsidRPr="005344B4">
        <w:rPr>
          <w:rFonts w:cs="Times New Roman"/>
        </w:rPr>
        <w:fldChar w:fldCharType="begin"/>
      </w:r>
      <w:r w:rsidR="00286350" w:rsidRPr="005344B4">
        <w:rPr>
          <w:rFonts w:cs="Times New Roman"/>
        </w:rPr>
        <w:instrText xml:space="preserve"> ADDIN ZOTERO_ITEM CSL_CITATION {"citationID":"ogmnWk4k","properties":{"formattedCitation":"(Haraway, 2012)","plainCitation":"(Haraway, 2012)","noteIndex":0},"citationItems":[{"id":868,"uris":["http://zotero.org/users/6040264/items/JWDU9SYN"],"itemData":{"id":868,"type":"article-journal","container-title":"WSQ: Women's Studies Quarterly","DOI":"10.1353/wsq.2012.0005","ISSN":"1934-1520","issue":"1","language":"en","note":"publisher: The Feminist Press","page":"301-316","source":"Project MUSE","title":"Awash in Urine: DES and Premarin® in Multispecies Response-ability","title-short":"Awash in Urine","volume":"40","author":[{"family":"Haraway","given":"Donna"}],"issued":{"date-parts":[["2012",7,22]]}}}],"schema":"https://github.com/citation-style-language/schema/raw/master/csl-citation.json"} </w:instrText>
      </w:r>
      <w:r w:rsidRPr="005344B4">
        <w:rPr>
          <w:rFonts w:cs="Times New Roman"/>
        </w:rPr>
        <w:fldChar w:fldCharType="separate"/>
      </w:r>
      <w:r w:rsidR="00286350" w:rsidRPr="005344B4">
        <w:rPr>
          <w:rFonts w:cs="Times New Roman"/>
        </w:rPr>
        <w:t>(Haraway, 2012)</w:t>
      </w:r>
      <w:r w:rsidRPr="005344B4">
        <w:rPr>
          <w:rFonts w:cs="Times New Roman"/>
        </w:rPr>
        <w:fldChar w:fldCharType="end"/>
      </w:r>
      <w:r w:rsidRPr="005344B4">
        <w:rPr>
          <w:rFonts w:cs="Times New Roman"/>
        </w:rPr>
        <w:t xml:space="preserve">. As Kathryn Yussof has argued, the impulse to re-establish universal humanism, especially where its violent histories are obscured, as in the Natural History Museum, ‘signals an epochal rebirth of the human without responsibility’ </w:t>
      </w:r>
      <w:r w:rsidRPr="005344B4">
        <w:rPr>
          <w:rFonts w:cs="Times New Roman"/>
        </w:rPr>
        <w:fldChar w:fldCharType="begin"/>
      </w:r>
      <w:r w:rsidR="00286350" w:rsidRPr="005344B4">
        <w:rPr>
          <w:rFonts w:cs="Times New Roman"/>
        </w:rPr>
        <w:instrText xml:space="preserve"> ADDIN ZOTERO_ITEM CSL_CITATION {"citationID":"bA5blW9b","properties":{"formattedCitation":"(Yusoff, 2018, p. 8)","plainCitation":"(Yusoff, 2018, p. 8)","noteIndex":0},"citationItems":[{"id":2024,"uris":["http://zotero.org/users/6040264/items/PSL49KW2"],"itemData":{"id":2024,"type":"book","abstract":"No geology is neutral. Tracing the color line of the Anthropocene, this book examines how the grammar of geology is foundational to establishing the extractive economies of subjective life and the earth under colonialism and slavery. The author initiates a transdisciplinary conversation between feminist black theory, geography, and the earth sciences, addressing the politics of the Anthropocene within the context of race, materiality, deep time, and the afterlives of geology","collection-number":"53","collection-title":"Forerunners: ideas first from the University of Minnesota Press","event-place":"Minneapolis","ISBN":"978-1-5179-0753-2","language":"eng","number-of-pages":"115","publisher":"University of Minnesota Press","publisher-place":"Minneapolis","source":"K10plus ISBN","title":"A billion black Anthropocenes or none","author":[{"family":"Yusoff","given":"Kathryn"}],"issued":{"date-parts":[["2018"]]}},"locator":"8","label":"page"}],"schema":"https://github.com/citation-style-language/schema/raw/master/csl-citation.json"} </w:instrText>
      </w:r>
      <w:r w:rsidRPr="005344B4">
        <w:rPr>
          <w:rFonts w:cs="Times New Roman"/>
        </w:rPr>
        <w:fldChar w:fldCharType="separate"/>
      </w:r>
      <w:r w:rsidR="00286350" w:rsidRPr="005344B4">
        <w:rPr>
          <w:rFonts w:cs="Times New Roman"/>
        </w:rPr>
        <w:t>(Yusoff, 2018, p. 8)</w:t>
      </w:r>
      <w:r w:rsidRPr="005344B4">
        <w:rPr>
          <w:rFonts w:cs="Times New Roman"/>
        </w:rPr>
        <w:fldChar w:fldCharType="end"/>
      </w:r>
      <w:r w:rsidRPr="005344B4">
        <w:rPr>
          <w:rFonts w:cs="Times New Roman"/>
        </w:rPr>
        <w:t xml:space="preserve">. The failure to grapple with colonial legacies </w:t>
      </w:r>
      <w:r w:rsidR="00CC72E9" w:rsidRPr="005344B4">
        <w:rPr>
          <w:rFonts w:cs="Times New Roman"/>
        </w:rPr>
        <w:t>and the</w:t>
      </w:r>
      <w:r w:rsidRPr="005344B4">
        <w:rPr>
          <w:rFonts w:cs="Times New Roman"/>
        </w:rPr>
        <w:t xml:space="preserve"> intertwining of social and ecological injustices together with the invocation of a universal human in OBP works to narrowly construe the ethical dilemmas of current conjunctural crises, limiting plurality in the modes of response. </w:t>
      </w:r>
    </w:p>
    <w:p w14:paraId="783171DC" w14:textId="0C2C33D5" w:rsidR="004B5B94" w:rsidRPr="002D4D39" w:rsidRDefault="00EF0A6C" w:rsidP="00901009">
      <w:pPr>
        <w:pStyle w:val="Heading2"/>
      </w:pPr>
      <w:bookmarkStart w:id="95" w:name="_Toc213581807"/>
      <w:r w:rsidRPr="002D4D39">
        <w:lastRenderedPageBreak/>
        <w:t xml:space="preserve">4.7 </w:t>
      </w:r>
      <w:r w:rsidR="0006469E" w:rsidRPr="002D4D39">
        <w:t>Conclusions</w:t>
      </w:r>
      <w:bookmarkEnd w:id="95"/>
    </w:p>
    <w:p w14:paraId="5CEF77D2" w14:textId="22AD9B47" w:rsidR="004C3066" w:rsidRPr="005344B4" w:rsidRDefault="00DC16DB" w:rsidP="009811B0">
      <w:pPr>
        <w:spacing w:line="480" w:lineRule="auto"/>
        <w:rPr>
          <w:rFonts w:cs="Times New Roman"/>
          <w:lang w:val="en-US"/>
        </w:rPr>
      </w:pPr>
      <w:r w:rsidRPr="005344B4">
        <w:rPr>
          <w:rFonts w:cs="Times New Roman"/>
          <w:noProof/>
          <w:lang w:val="en-US"/>
        </w:rPr>
        <mc:AlternateContent>
          <mc:Choice Requires="wpg">
            <w:drawing>
              <wp:anchor distT="0" distB="0" distL="114300" distR="114300" simplePos="0" relativeHeight="251674112" behindDoc="0" locked="0" layoutInCell="1" allowOverlap="1" wp14:anchorId="59D63EEB" wp14:editId="0696E1E6">
                <wp:simplePos x="0" y="0"/>
                <wp:positionH relativeFrom="margin">
                  <wp:align>center</wp:align>
                </wp:positionH>
                <wp:positionV relativeFrom="paragraph">
                  <wp:posOffset>2886002</wp:posOffset>
                </wp:positionV>
                <wp:extent cx="5037455" cy="5083175"/>
                <wp:effectExtent l="0" t="0" r="0" b="3175"/>
                <wp:wrapTopAndBottom/>
                <wp:docPr id="547845162" name="Group 11"/>
                <wp:cNvGraphicFramePr/>
                <a:graphic xmlns:a="http://schemas.openxmlformats.org/drawingml/2006/main">
                  <a:graphicData uri="http://schemas.microsoft.com/office/word/2010/wordprocessingGroup">
                    <wpg:wgp>
                      <wpg:cNvGrpSpPr/>
                      <wpg:grpSpPr>
                        <a:xfrm>
                          <a:off x="0" y="0"/>
                          <a:ext cx="5037455" cy="5083175"/>
                          <a:chOff x="0" y="0"/>
                          <a:chExt cx="5037455" cy="5083175"/>
                        </a:xfrm>
                      </wpg:grpSpPr>
                      <pic:pic xmlns:pic="http://schemas.openxmlformats.org/drawingml/2006/picture">
                        <pic:nvPicPr>
                          <pic:cNvPr id="1591639113" name="Picture 9" descr="A screen shot of a computer&#10;&#10;AI-generated content may be incorrect."/>
                          <pic:cNvPicPr>
                            <a:picLocks noChangeAspect="1"/>
                          </pic:cNvPicPr>
                        </pic:nvPicPr>
                        <pic:blipFill rotWithShape="1">
                          <a:blip r:embed="rId39" cstate="print">
                            <a:extLst>
                              <a:ext uri="{28A0092B-C50C-407E-A947-70E740481C1C}">
                                <a14:useLocalDpi xmlns:a14="http://schemas.microsoft.com/office/drawing/2010/main" val="0"/>
                              </a:ext>
                            </a:extLst>
                          </a:blip>
                          <a:srcRect b="28957"/>
                          <a:stretch>
                            <a:fillRect/>
                          </a:stretch>
                        </pic:blipFill>
                        <pic:spPr bwMode="auto">
                          <a:xfrm>
                            <a:off x="0" y="0"/>
                            <a:ext cx="5037455" cy="4772025"/>
                          </a:xfrm>
                          <a:prstGeom prst="rect">
                            <a:avLst/>
                          </a:prstGeom>
                          <a:ln>
                            <a:noFill/>
                          </a:ln>
                          <a:extLst>
                            <a:ext uri="{53640926-AAD7-44D8-BBD7-CCE9431645EC}">
                              <a14:shadowObscured xmlns:a14="http://schemas.microsoft.com/office/drawing/2010/main"/>
                            </a:ext>
                          </a:extLst>
                        </pic:spPr>
                      </pic:pic>
                      <wps:wsp>
                        <wps:cNvPr id="563196035" name="Text Box 1"/>
                        <wps:cNvSpPr txBox="1"/>
                        <wps:spPr>
                          <a:xfrm>
                            <a:off x="0" y="4826635"/>
                            <a:ext cx="5037455" cy="256540"/>
                          </a:xfrm>
                          <a:prstGeom prst="rect">
                            <a:avLst/>
                          </a:prstGeom>
                          <a:solidFill>
                            <a:prstClr val="white"/>
                          </a:solidFill>
                          <a:ln>
                            <a:noFill/>
                          </a:ln>
                        </wps:spPr>
                        <wps:txbx>
                          <w:txbxContent>
                            <w:p w14:paraId="18CF8085" w14:textId="7178E902" w:rsidR="00FA7044" w:rsidRPr="00424C6C" w:rsidRDefault="00FA7044" w:rsidP="00FA7044">
                              <w:pPr>
                                <w:pStyle w:val="Caption"/>
                                <w:rPr>
                                  <w:rFonts w:eastAsiaTheme="minorHAnsi" w:cs="Times New Roman"/>
                                  <w:sz w:val="22"/>
                                  <w:lang w:val="en-US"/>
                                </w:rPr>
                              </w:pPr>
                              <w:bookmarkStart w:id="96" w:name="_Toc212374666"/>
                              <w:r>
                                <w:t xml:space="preserve">Figure </w:t>
                              </w:r>
                              <w:r>
                                <w:fldChar w:fldCharType="begin"/>
                              </w:r>
                              <w:r>
                                <w:instrText xml:space="preserve"> SEQ Figure \* ARABIC </w:instrText>
                              </w:r>
                              <w:r>
                                <w:fldChar w:fldCharType="separate"/>
                              </w:r>
                              <w:r w:rsidR="009C387C">
                                <w:rPr>
                                  <w:noProof/>
                                </w:rPr>
                                <w:t>16</w:t>
                              </w:r>
                              <w:r>
                                <w:fldChar w:fldCharType="end"/>
                              </w:r>
                              <w:r>
                                <w:t xml:space="preserve"> Still from a video about plastic pollution at OBP. Photo: Author's Own</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D63EEB" id="Group 11" o:spid="_x0000_s1056" style="position:absolute;left:0;text-align:left;margin-left:0;margin-top:227.25pt;width:396.65pt;height:400.25pt;z-index:251674112;mso-position-horizontal:center;mso-position-horizontal-relative:margin" coordsize="50374,508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">
                <v:shape id="Picture 9" o:spid="_x0000_s1057" type="#_x0000_t75" alt="A screen shot of a computer&#10;&#10;AI-generated content may be incorrect." style="position:absolute;width:50374;height:47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">
                  <v:imagedata r:id="rId40" o:title="A screen shot of a computer&#10;&#10;AI-generated content may be incorrect" cropbottom="18977f"/>
                </v:shape>
                <v:shape id="_x0000_s1058" type="#_x0000_t202" style="position:absolute;top:48266;width:50374;height:2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" stroked="f">
                  <v:textbox style="mso-fit-shape-to-text:t" inset="0,0,0,0">
                    <w:txbxContent>
                      <w:p w14:paraId="18CF8085" w14:textId="7178E902" w:rsidR="00FA7044" w:rsidRPr="00424C6C" w:rsidRDefault="00FA7044" w:rsidP="00FA7044">
                        <w:pPr>
                          <w:pStyle w:val="Caption"/>
                          <w:rPr>
                            <w:rFonts w:eastAsiaTheme="minorHAnsi" w:cs="Times New Roman"/>
                            <w:sz w:val="22"/>
                            <w:lang w:val="en-US"/>
                          </w:rPr>
                        </w:pPr>
                        <w:bookmarkStart w:id="383" w:name="_Toc212374666"/>
                        <w:r>
                          <w:t xml:space="preserve">Figure </w:t>
                        </w:r>
                        <w:r>
                          <w:fldChar w:fldCharType="begin"/>
                        </w:r>
                        <w:r>
                          <w:instrText xml:space="preserve"> SEQ Figure \* ARABIC </w:instrText>
                        </w:r>
                        <w:r>
                          <w:fldChar w:fldCharType="separate"/>
                        </w:r>
                        <w:r w:rsidR="009C387C">
                          <w:rPr>
                            <w:noProof/>
                          </w:rPr>
                          <w:t>16</w:t>
                        </w:r>
                        <w:r>
                          <w:fldChar w:fldCharType="end"/>
                        </w:r>
                        <w:r>
                          <w:t xml:space="preserve"> Still from a video about plastic pollution at OBP. Photo: Author's Own</w:t>
                        </w:r>
                        <w:bookmarkEnd w:id="383"/>
                      </w:p>
                    </w:txbxContent>
                  </v:textbox>
                </v:shape>
                <w10:wrap type="topAndBottom" anchorx="margin"/>
              </v:group>
            </w:pict>
          </mc:Fallback>
        </mc:AlternateContent>
      </w:r>
      <w:r w:rsidR="004C3066" w:rsidRPr="005344B4">
        <w:rPr>
          <w:rFonts w:cs="Times New Roman"/>
          <w:lang w:val="en-US"/>
        </w:rPr>
        <w:t xml:space="preserve">Natural </w:t>
      </w:r>
      <w:r w:rsidR="009A0974" w:rsidRPr="005344B4">
        <w:rPr>
          <w:rFonts w:cs="Times New Roman"/>
          <w:lang w:val="en-US"/>
        </w:rPr>
        <w:t>h</w:t>
      </w:r>
      <w:r w:rsidR="004C3066" w:rsidRPr="005344B4">
        <w:rPr>
          <w:rFonts w:cs="Times New Roman"/>
          <w:lang w:val="en-US"/>
        </w:rPr>
        <w:t xml:space="preserve">istory </w:t>
      </w:r>
      <w:r w:rsidR="009A0974" w:rsidRPr="005344B4">
        <w:rPr>
          <w:rFonts w:cs="Times New Roman"/>
          <w:lang w:val="en-US"/>
        </w:rPr>
        <w:t>m</w:t>
      </w:r>
      <w:r w:rsidR="004C3066" w:rsidRPr="005344B4">
        <w:rPr>
          <w:rFonts w:cs="Times New Roman"/>
          <w:lang w:val="en-US"/>
        </w:rPr>
        <w:t xml:space="preserve">useums have long been instrumental in shaping the cultural politics of environmentalism through the way in which they discursively and materially construct narratives, </w:t>
      </w:r>
      <w:proofErr w:type="gramStart"/>
      <w:r w:rsidR="004C3066" w:rsidRPr="005344B4">
        <w:rPr>
          <w:rFonts w:cs="Times New Roman"/>
          <w:lang w:val="en-US"/>
        </w:rPr>
        <w:t>knowledges</w:t>
      </w:r>
      <w:proofErr w:type="gramEnd"/>
      <w:r w:rsidR="004C3066" w:rsidRPr="005344B4">
        <w:rPr>
          <w:rFonts w:cs="Times New Roman"/>
          <w:lang w:val="en-US"/>
        </w:rPr>
        <w:t xml:space="preserve"> and imaginaries of nature. As they seek to retain their contemporary relevance, many museums are positioning themselves as key players in educating the public around climate and ecological change and shaping environmental subjects </w:t>
      </w:r>
      <w:r w:rsidR="004C3066" w:rsidRPr="005344B4">
        <w:rPr>
          <w:rFonts w:cs="Times New Roman"/>
          <w:lang w:val="en-US"/>
        </w:rPr>
        <w:fldChar w:fldCharType="begin"/>
      </w:r>
      <w:r w:rsidR="00286350" w:rsidRPr="005344B4">
        <w:rPr>
          <w:rFonts w:cs="Times New Roman"/>
          <w:lang w:val="en-US"/>
        </w:rPr>
        <w:instrText xml:space="preserve"> ADDIN ZOTERO_ITEM CSL_CITATION {"citationID":"Bogz1ygX","properties":{"formattedCitation":"(Cameron and Neilson, 2015; Dorfman, 2018; McGhie, no date)","plainCitation":"(Cameron and Neilson, 2015; Dorfman, 2018; McGhie, no date)","noteIndex":0},"citationItems":[{"id":691,"uris":["http://zotero.org/users/6040264/items/W5W57Y67"],"itemData":{"id":691,"type":"article-journal","language":"en","page":"8","source":"Zotero","title":"Museums as key sites to accelerate climate change education, action, research and partnerships","author":[{"family":"McGhie","given":"Henry"}]}},{"id":2033,"uris":["http://zotero.org/users/6040264/items/53QJBJLF"],"itemData":{"id":2033,"type":"book","call-number":"QH70.A1 D67 2018","event-place":"Milton Park, Abingdon, Oxon ; New York, NY","ISBN":"978-1-138-69264-0","publisher":"Routledge","publisher-place":"Milton Park, Abingdon, Oxon ; New York, NY","source":"Library of Congress ISBN","title":"The future of natural history museums","author":[{"family":"Dorfman","given":"Eric"}],"issued":{"date-parts":[["2018"]]}}},{"id":870,"uris":["http://zotero.org/users/6040264/items/UJPYKWW3"],"itemData":{"id":870,"type":"book","call-number":"QC902.9 .C545 2015","collection-number":"8","collection-title":"Routledge research in museum studies","event-place":"New York","ISBN":"978-0-415-84391-1","number-of-pages":"287","publisher":"Routledge, Taylor &amp; Francis Group","publisher-place":"New York","source":"Library of Congress ISBN","title":"Climate change and museum futures","editor":[{"family":"Cameron","given":"Fiona"},{"family":"Neilson","given":"Brett"}],"issued":{"date-parts":[["2015"]]}}}],"schema":"https://github.com/citation-style-language/schema/raw/master/csl-citation.json"} </w:instrText>
      </w:r>
      <w:r w:rsidR="004C3066" w:rsidRPr="005344B4">
        <w:rPr>
          <w:rFonts w:cs="Times New Roman"/>
          <w:lang w:val="en-US"/>
        </w:rPr>
        <w:fldChar w:fldCharType="separate"/>
      </w:r>
      <w:r w:rsidR="00286350" w:rsidRPr="005344B4">
        <w:rPr>
          <w:rFonts w:cs="Times New Roman"/>
        </w:rPr>
        <w:t>(Cameron and Neilson, 2015; Dorfman, 2018; McGhie, no date)</w:t>
      </w:r>
      <w:r w:rsidR="004C3066" w:rsidRPr="005344B4">
        <w:rPr>
          <w:rFonts w:cs="Times New Roman"/>
          <w:lang w:val="en-US"/>
        </w:rPr>
        <w:fldChar w:fldCharType="end"/>
      </w:r>
      <w:r w:rsidR="004C3066" w:rsidRPr="005344B4">
        <w:rPr>
          <w:rFonts w:cs="Times New Roman"/>
          <w:lang w:val="en-US"/>
        </w:rPr>
        <w:t>. Our Broken Planet mar</w:t>
      </w:r>
      <w:r w:rsidR="009A0974" w:rsidRPr="005344B4">
        <w:rPr>
          <w:rFonts w:cs="Times New Roman"/>
          <w:lang w:val="en-US"/>
        </w:rPr>
        <w:t xml:space="preserve">ked a significant shift </w:t>
      </w:r>
      <w:r w:rsidR="004C3066" w:rsidRPr="005344B4">
        <w:rPr>
          <w:rFonts w:cs="Times New Roman"/>
          <w:lang w:val="en-US"/>
        </w:rPr>
        <w:t xml:space="preserve"> in </w:t>
      </w:r>
      <w:r w:rsidR="009A0974" w:rsidRPr="005344B4">
        <w:rPr>
          <w:rFonts w:cs="Times New Roman"/>
          <w:lang w:val="en-US"/>
        </w:rPr>
        <w:t xml:space="preserve">strategy for the </w:t>
      </w:r>
      <w:r w:rsidR="004C3066" w:rsidRPr="005344B4">
        <w:rPr>
          <w:rFonts w:cs="Times New Roman"/>
          <w:lang w:val="en-US"/>
        </w:rPr>
        <w:t xml:space="preserve"> </w:t>
      </w:r>
      <w:r w:rsidR="009A0974" w:rsidRPr="005344B4">
        <w:rPr>
          <w:rFonts w:cs="Times New Roman"/>
          <w:lang w:val="en-US"/>
        </w:rPr>
        <w:t xml:space="preserve">Natural History Museum, positioning the museum as an agent of change </w:t>
      </w:r>
      <w:r w:rsidR="004C3066" w:rsidRPr="005344B4">
        <w:rPr>
          <w:rFonts w:cs="Times New Roman"/>
          <w:lang w:val="en-US"/>
        </w:rPr>
        <w:t xml:space="preserve">which </w:t>
      </w:r>
      <w:proofErr w:type="spellStart"/>
      <w:r w:rsidR="009A0974" w:rsidRPr="005344B4">
        <w:rPr>
          <w:rFonts w:cs="Times New Roman"/>
          <w:lang w:val="en-US"/>
        </w:rPr>
        <w:t>mobilises</w:t>
      </w:r>
      <w:proofErr w:type="spellEnd"/>
      <w:r w:rsidR="009A0974" w:rsidRPr="005344B4">
        <w:rPr>
          <w:rFonts w:cs="Times New Roman"/>
          <w:lang w:val="en-US"/>
        </w:rPr>
        <w:t xml:space="preserve"> its collections towards</w:t>
      </w:r>
      <w:r w:rsidR="004C3066" w:rsidRPr="005344B4">
        <w:rPr>
          <w:rFonts w:cs="Times New Roman"/>
          <w:lang w:val="en-US"/>
        </w:rPr>
        <w:t xml:space="preserve"> ‘Creating advocates for our planet’</w:t>
      </w:r>
      <w:r w:rsidR="004C3066" w:rsidRPr="005344B4">
        <w:rPr>
          <w:rFonts w:cs="Times New Roman"/>
          <w:lang w:val="en-US"/>
        </w:rPr>
        <w:fldChar w:fldCharType="begin"/>
      </w:r>
      <w:r w:rsidR="00286350" w:rsidRPr="005344B4">
        <w:rPr>
          <w:rFonts w:cs="Times New Roman"/>
          <w:lang w:val="en-US"/>
        </w:rPr>
        <w:instrText xml:space="preserve"> ADDIN ZOTERO_ITEM CSL_CITATION {"citationID":"kkLnbYey","properties":{"formattedCitation":"(NHM, 2020)","plainCitation":"(NHM, 2020)","noteIndex":0},"citationItems":[{"id":1287,"uris":["http://zotero.org/users/6040264/items/FEHMMSAN"],"itemData":{"id":1287,"type":"document","publisher":"Natural History Museum","title":"A Planetary Emergency: Our Response. Strategy to 2031","URL":"https://www.nhm.ac.uk/content/dam/nhmwww/about-us/our-vision/strategy-to-2031.pdf","author":[{"family":"NHM","given":""}],"accessed":{"date-parts":[["2022",5,10]]},"issued":{"date-parts":[["2020"]]}}}],"schema":"https://github.com/citation-style-language/schema/raw/master/csl-citation.json"} </w:instrText>
      </w:r>
      <w:r w:rsidR="004C3066" w:rsidRPr="005344B4">
        <w:rPr>
          <w:rFonts w:cs="Times New Roman"/>
          <w:lang w:val="en-US"/>
        </w:rPr>
        <w:fldChar w:fldCharType="separate"/>
      </w:r>
      <w:r w:rsidR="00286350" w:rsidRPr="005344B4">
        <w:rPr>
          <w:rFonts w:cs="Times New Roman"/>
        </w:rPr>
        <w:t>(NHM, 2020)</w:t>
      </w:r>
      <w:r w:rsidR="004C3066" w:rsidRPr="005344B4">
        <w:rPr>
          <w:rFonts w:cs="Times New Roman"/>
          <w:lang w:val="en-US"/>
        </w:rPr>
        <w:fldChar w:fldCharType="end"/>
      </w:r>
      <w:r w:rsidR="004C3066" w:rsidRPr="005344B4">
        <w:rPr>
          <w:rFonts w:cs="Times New Roman"/>
          <w:lang w:val="en-US"/>
        </w:rPr>
        <w:t>.  The Museum, one of the most visited in the world</w:t>
      </w:r>
      <w:r w:rsidR="00976DCF" w:rsidRPr="005344B4">
        <w:rPr>
          <w:rFonts w:cs="Times New Roman"/>
          <w:lang w:val="en-US"/>
        </w:rPr>
        <w:t>, is</w:t>
      </w:r>
      <w:r w:rsidR="004C3066" w:rsidRPr="005344B4">
        <w:rPr>
          <w:rFonts w:cs="Times New Roman"/>
          <w:lang w:val="en-US"/>
        </w:rPr>
        <w:t xml:space="preserve"> popular with family groups, making it </w:t>
      </w:r>
      <w:r w:rsidR="00976DCF" w:rsidRPr="005344B4">
        <w:rPr>
          <w:rFonts w:cs="Times New Roman"/>
          <w:lang w:val="en-US"/>
        </w:rPr>
        <w:t>a valuable</w:t>
      </w:r>
      <w:r w:rsidR="004C3066" w:rsidRPr="005344B4">
        <w:rPr>
          <w:rFonts w:cs="Times New Roman"/>
          <w:lang w:val="en-US"/>
        </w:rPr>
        <w:t xml:space="preserve"> site for exploring </w:t>
      </w:r>
      <w:r w:rsidR="00976DCF" w:rsidRPr="005344B4">
        <w:rPr>
          <w:rFonts w:cs="Times New Roman"/>
          <w:lang w:val="en-US"/>
        </w:rPr>
        <w:t>how</w:t>
      </w:r>
      <w:r w:rsidR="004C3066" w:rsidRPr="005344B4">
        <w:rPr>
          <w:rFonts w:cs="Times New Roman"/>
          <w:lang w:val="en-US"/>
        </w:rPr>
        <w:t xml:space="preserve"> children and their parents encounter and navigate environmental narratives and their politics. </w:t>
      </w:r>
    </w:p>
    <w:p w14:paraId="69D4984A" w14:textId="54F1EDA1" w:rsidR="004C3066" w:rsidRPr="005344B4" w:rsidRDefault="00976DCF" w:rsidP="009811B0">
      <w:pPr>
        <w:spacing w:line="480" w:lineRule="auto"/>
        <w:rPr>
          <w:rFonts w:cs="Times New Roman"/>
          <w:i/>
          <w:iCs/>
          <w:lang w:val="en-US"/>
        </w:rPr>
      </w:pPr>
      <w:r w:rsidRPr="005344B4">
        <w:rPr>
          <w:rFonts w:cs="Times New Roman"/>
          <w:lang w:val="en-US"/>
        </w:rPr>
        <w:lastRenderedPageBreak/>
        <w:t xml:space="preserve">Throughout this chapter, I have </w:t>
      </w:r>
      <w:r w:rsidR="00BC6B37" w:rsidRPr="005344B4">
        <w:rPr>
          <w:rFonts w:cs="Times New Roman"/>
          <w:lang w:val="en-US"/>
        </w:rPr>
        <w:t>demonstrated</w:t>
      </w:r>
      <w:r w:rsidRPr="005344B4">
        <w:rPr>
          <w:rFonts w:cs="Times New Roman"/>
          <w:lang w:val="en-US"/>
        </w:rPr>
        <w:t xml:space="preserve"> that</w:t>
      </w:r>
      <w:r w:rsidR="004C3066" w:rsidRPr="005344B4">
        <w:rPr>
          <w:rFonts w:cs="Times New Roman"/>
          <w:lang w:val="en-US"/>
        </w:rPr>
        <w:t xml:space="preserve"> sense-making is an ongoing embodied and affective process through which our capacity to act on and in the world emerges. </w:t>
      </w:r>
      <w:r w:rsidR="00BC6B37" w:rsidRPr="005344B4">
        <w:rPr>
          <w:rFonts w:cs="Times New Roman"/>
          <w:lang w:val="en-US"/>
        </w:rPr>
        <w:t>I argue that museum</w:t>
      </w:r>
      <w:r w:rsidR="004C3066" w:rsidRPr="005344B4">
        <w:rPr>
          <w:rFonts w:cs="Times New Roman"/>
          <w:lang w:val="en-US"/>
        </w:rPr>
        <w:t xml:space="preserve"> interactions between adults and children</w:t>
      </w:r>
      <w:r w:rsidR="00BC6B37" w:rsidRPr="005344B4">
        <w:rPr>
          <w:rFonts w:cs="Times New Roman"/>
          <w:lang w:val="en-US"/>
        </w:rPr>
        <w:t xml:space="preserve"> as they encounter transgressive </w:t>
      </w:r>
      <w:r w:rsidR="003953A5" w:rsidRPr="005344B4">
        <w:rPr>
          <w:rFonts w:cs="Times New Roman"/>
          <w:lang w:val="en-US"/>
        </w:rPr>
        <w:t>objects and monstrous assemblages can</w:t>
      </w:r>
      <w:r w:rsidR="004C3066" w:rsidRPr="005344B4">
        <w:rPr>
          <w:rFonts w:cs="Times New Roman"/>
          <w:lang w:val="en-US"/>
        </w:rPr>
        <w:t xml:space="preserve"> </w:t>
      </w:r>
      <w:proofErr w:type="gramStart"/>
      <w:r w:rsidR="004C3066" w:rsidRPr="005344B4">
        <w:rPr>
          <w:rFonts w:cs="Times New Roman"/>
          <w:lang w:val="en-US"/>
        </w:rPr>
        <w:t>open</w:t>
      </w:r>
      <w:r w:rsidR="003953A5" w:rsidRPr="005344B4">
        <w:rPr>
          <w:rFonts w:cs="Times New Roman"/>
          <w:lang w:val="en-US"/>
        </w:rPr>
        <w:t xml:space="preserve"> </w:t>
      </w:r>
      <w:r w:rsidR="004C3066" w:rsidRPr="005344B4">
        <w:rPr>
          <w:rFonts w:cs="Times New Roman"/>
          <w:lang w:val="en-US"/>
        </w:rPr>
        <w:t>up</w:t>
      </w:r>
      <w:proofErr w:type="gramEnd"/>
      <w:r w:rsidR="004C3066" w:rsidRPr="005344B4">
        <w:rPr>
          <w:rFonts w:cs="Times New Roman"/>
          <w:lang w:val="en-US"/>
        </w:rPr>
        <w:t xml:space="preserve"> different modes of sense making</w:t>
      </w:r>
      <w:r w:rsidR="003953A5" w:rsidRPr="005344B4">
        <w:rPr>
          <w:rFonts w:cs="Times New Roman"/>
          <w:lang w:val="en-US"/>
        </w:rPr>
        <w:t>. C</w:t>
      </w:r>
      <w:r w:rsidR="004C3066" w:rsidRPr="005344B4">
        <w:rPr>
          <w:rFonts w:cs="Times New Roman"/>
          <w:lang w:val="en-US"/>
        </w:rPr>
        <w:t xml:space="preserve">hildren’s sensibilities, mobilities and interjections can rub up against adult modes of communication and knowing, generating possibilities for feeling and becoming otherwise. In the museum space, where both children and adults are positioned as learning subjects, the differences in how adults and children interact with/in the space is made apparent. Children move through the exhibition in unexpected ways </w:t>
      </w:r>
      <w:r w:rsidR="004C3066" w:rsidRPr="005344B4">
        <w:rPr>
          <w:rFonts w:cs="Times New Roman"/>
          <w:lang w:val="en-US"/>
        </w:rPr>
        <w:fldChar w:fldCharType="begin"/>
      </w:r>
      <w:r w:rsidR="00286350" w:rsidRPr="005344B4">
        <w:rPr>
          <w:rFonts w:cs="Times New Roman"/>
          <w:lang w:val="en-US"/>
        </w:rPr>
        <w:instrText xml:space="preserve"> ADDIN ZOTERO_ITEM CSL_CITATION {"citationID":"TN4cgw2A","properties":{"formattedCitation":"(Guberman {\\i{}et al.}, 1999)","plainCitation":"(Guberman et al., 1999)","noteIndex":0},"citationItems":[{"id":973,"uris":["http://zotero.org/users/6040264/items/EMPUAUQT"],"itemData":{"id":973,"type":"article-journal","abstract":"This paper describes the goals and preliminary work of Project Math-Muse, an interdisciplinary team of university and public school educators working with children's museums to design and evaluate interactive mathematics exhibits for young children. Authors discuss the rationale for the development of small, interactive mathematics exhibits for young children, based on the goal of matching (a) reform-based views of mathematics, which emphasize children's active, hands-on engagement in meaningful activities, with (b) the principles that guide children's museums. Observations of children and adults interacting with two exhibit prototypes developed at a local children's museum are presented along with discussions of some of the issues that have arisen in this work so far. The paper concludes with directions for continued work.","DOI":"10.1111/J.2151-6952.1999.TB01150.X","source":"Semantic Scholar","title":"Project Math‐Muse: Interactive Mathematics Exhibits for Young Children","title-short":"Project Math‐Muse","author":[{"family":"Guberman","given":"Steven R."},{"family":"Flexer","given":"Roberta J."},{"family":"Flexer","given":"A."},{"family":"Topping","given":"Carolyn L."}],"issued":{"date-parts":[["1999"]]}}}],"schema":"https://github.com/citation-style-language/schema/raw/master/csl-citation.json"} </w:instrText>
      </w:r>
      <w:r w:rsidR="004C3066" w:rsidRPr="005344B4">
        <w:rPr>
          <w:rFonts w:cs="Times New Roman"/>
          <w:lang w:val="en-US"/>
        </w:rPr>
        <w:fldChar w:fldCharType="separate"/>
      </w:r>
      <w:r w:rsidR="00286350" w:rsidRPr="005344B4">
        <w:rPr>
          <w:rFonts w:cs="Times New Roman"/>
        </w:rPr>
        <w:t xml:space="preserve">(Guberman </w:t>
      </w:r>
      <w:r w:rsidR="00286350" w:rsidRPr="005344B4">
        <w:rPr>
          <w:rFonts w:cs="Times New Roman"/>
          <w:i/>
          <w:iCs/>
        </w:rPr>
        <w:t>et al.</w:t>
      </w:r>
      <w:r w:rsidR="00286350" w:rsidRPr="005344B4">
        <w:rPr>
          <w:rFonts w:cs="Times New Roman"/>
        </w:rPr>
        <w:t>, 1999)</w:t>
      </w:r>
      <w:r w:rsidR="004C3066" w:rsidRPr="005344B4">
        <w:rPr>
          <w:rFonts w:cs="Times New Roman"/>
          <w:lang w:val="en-US"/>
        </w:rPr>
        <w:fldChar w:fldCharType="end"/>
      </w:r>
      <w:r w:rsidR="004C3066" w:rsidRPr="005344B4">
        <w:rPr>
          <w:rFonts w:cs="Times New Roman"/>
          <w:lang w:val="en-US"/>
        </w:rPr>
        <w:t xml:space="preserve">, their encounters with exhibits may be fleeting </w:t>
      </w:r>
      <w:r w:rsidR="004C3066" w:rsidRPr="005344B4">
        <w:rPr>
          <w:rFonts w:cs="Times New Roman"/>
          <w:lang w:val="en-US"/>
        </w:rPr>
        <w:fldChar w:fldCharType="begin"/>
      </w:r>
      <w:r w:rsidR="00286350" w:rsidRPr="005344B4">
        <w:rPr>
          <w:rFonts w:cs="Times New Roman"/>
          <w:lang w:val="en-US"/>
        </w:rPr>
        <w:instrText xml:space="preserve"> ADDIN ZOTERO_ITEM CSL_CITATION {"citationID":"pEsw8lJR","properties":{"formattedCitation":"(Hackett, 2016)","plainCitation":"(Hackett, 2016)","noteIndex":0},"citationItems":[{"id":1051,"uris":["http://zotero.org/users/6040264/items/FLV7L7UT"],"itemData":{"id":1051,"type":"article-journal","abstract":"This article describes the walking and moving of young children around places. It is based on an ethnographic study of children aged between 24 and 36 months visiting a museum. Drawing on Ingold’s (2007) concept of wayfaring, the author argues movement through place creates embodied, tacit ways of knowing and experiencing the world. This embodied and tacit knowledge is not well accounted for in dominant models of how young children learn. In this study, wayfaring both enabled the children to learn about places and routes, and led to the development of traditions, in which collective meanings and actions were attached to particular locations.","container-title":"Children &amp; Society","DOI":"10.1111/chso.12130","ISSN":"09510605","issue":"3","journalAbbreviation":"Child Soc","language":"en","page":"169-179","source":"DOI.org (Crossref)","title":"Young Children as Wayfarers: Learning about Place by Moving Through It","title-short":"Young Children as Wayfarers","volume":"30","author":[{"family":"Hackett","given":"Abigail"}],"issued":{"date-parts":[["2016",5]]}}}],"schema":"https://github.com/citation-style-language/schema/raw/master/csl-citation.json"} </w:instrText>
      </w:r>
      <w:r w:rsidR="004C3066" w:rsidRPr="005344B4">
        <w:rPr>
          <w:rFonts w:cs="Times New Roman"/>
          <w:lang w:val="en-US"/>
        </w:rPr>
        <w:fldChar w:fldCharType="separate"/>
      </w:r>
      <w:r w:rsidR="00286350" w:rsidRPr="005344B4">
        <w:rPr>
          <w:rFonts w:cs="Times New Roman"/>
        </w:rPr>
        <w:t>(Hackett, 2016)</w:t>
      </w:r>
      <w:r w:rsidR="004C3066" w:rsidRPr="005344B4">
        <w:rPr>
          <w:rFonts w:cs="Times New Roman"/>
          <w:lang w:val="en-US"/>
        </w:rPr>
        <w:fldChar w:fldCharType="end"/>
      </w:r>
      <w:r w:rsidR="004C3066" w:rsidRPr="005344B4">
        <w:rPr>
          <w:rFonts w:cs="Times New Roman"/>
          <w:lang w:val="en-US"/>
        </w:rPr>
        <w:t xml:space="preserve"> and their interpretations may be partial or appear nonsensical </w:t>
      </w:r>
      <w:r w:rsidR="004C3066" w:rsidRPr="005344B4">
        <w:rPr>
          <w:rFonts w:cs="Times New Roman"/>
          <w:lang w:val="en-US"/>
        </w:rPr>
        <w:fldChar w:fldCharType="begin"/>
      </w:r>
      <w:r w:rsidR="00286350" w:rsidRPr="005344B4">
        <w:rPr>
          <w:rFonts w:cs="Times New Roman"/>
          <w:lang w:val="en-US"/>
        </w:rPr>
        <w:instrText xml:space="preserve"> ADDIN ZOTERO_ITEM CSL_CITATION {"citationID":"AfEI5AfZ","properties":{"formattedCitation":"(Nolas, 2021)","plainCitation":"(Nolas, 2021)","noteIndex":0},"citationItems":[{"id":1364,"uris":["http://zotero.org/users/6040264/items/ILGGCRXI"],"itemData":{"id":1364,"type":"article-journal","abstract":"The essay reflects on the children’s environmental movement from the perspective of cultural theory, as well as the authors’ own and others’ research on children’s encounters, experiences and engagement in public life. The concepts of political knowingness, childhood publics, and listening publics are evoked to think through the surprise that the children’s environmental movement generated in the public sphere. The idiom is positioned as an audience ‘hearing aid’ for turning babbling into political messages. In so doing we find that the messages from the children’s environmental movement are not out of place in the current humanities and social sciences literatures on the Anthropocene.","container-title":"Children's Geographies","DOI":"10.1080/14733285.2021.1906405","ISSN":"1473-3285","issue":"3","note":"publisher: Routledge\n_eprint: https://doi.org/10.1080/14733285.2021.1906405","page":"324-331","source":"Taylor and Francis+NEJM","title":"Childhood publics in search of an audience: reflections on the children’s environmental movement","title-short":"Childhood publics in search of an audience","volume":"19","author":[{"family":"Nolas","given":"Sevasti-Melissa"}],"issued":{"date-parts":[["2021",5,4]]}}}],"schema":"https://github.com/citation-style-language/schema/raw/master/csl-citation.json"} </w:instrText>
      </w:r>
      <w:r w:rsidR="004C3066" w:rsidRPr="005344B4">
        <w:rPr>
          <w:rFonts w:cs="Times New Roman"/>
          <w:lang w:val="en-US"/>
        </w:rPr>
        <w:fldChar w:fldCharType="separate"/>
      </w:r>
      <w:r w:rsidR="00286350" w:rsidRPr="005344B4">
        <w:rPr>
          <w:rFonts w:cs="Times New Roman"/>
        </w:rPr>
        <w:t>(Nolas, 2021)</w:t>
      </w:r>
      <w:r w:rsidR="004C3066" w:rsidRPr="005344B4">
        <w:rPr>
          <w:rFonts w:cs="Times New Roman"/>
          <w:lang w:val="en-US"/>
        </w:rPr>
        <w:fldChar w:fldCharType="end"/>
      </w:r>
      <w:r w:rsidR="004C3066" w:rsidRPr="005344B4">
        <w:rPr>
          <w:rFonts w:cs="Times New Roman"/>
          <w:lang w:val="en-US"/>
        </w:rPr>
        <w:t xml:space="preserve">. Yet tuning in with children and taking seriously their idiosyncratic ‘babble’ can reveal opportunities for </w:t>
      </w:r>
      <w:r w:rsidR="00CC72E9" w:rsidRPr="005344B4">
        <w:rPr>
          <w:rFonts w:cs="Times New Roman"/>
          <w:lang w:val="en-US"/>
        </w:rPr>
        <w:t>asking different</w:t>
      </w:r>
      <w:r w:rsidR="004C3066" w:rsidRPr="005344B4">
        <w:rPr>
          <w:rFonts w:cs="Times New Roman"/>
          <w:lang w:val="en-US"/>
        </w:rPr>
        <w:t xml:space="preserve"> questions about socio-natures which trouble the logic of individual responsibility. This is the starting point of Common Worlds pedagogy, where the questions children ask in their encounters in multispecies worlds </w:t>
      </w:r>
      <w:r w:rsidR="00CC72E9">
        <w:rPr>
          <w:rFonts w:cs="Times New Roman"/>
          <w:lang w:val="en-US"/>
        </w:rPr>
        <w:t>prompt</w:t>
      </w:r>
      <w:r w:rsidR="004C3066" w:rsidRPr="005344B4">
        <w:rPr>
          <w:rFonts w:cs="Times New Roman"/>
          <w:lang w:val="en-US"/>
        </w:rPr>
        <w:t xml:space="preserve"> adults to </w:t>
      </w:r>
      <w:r w:rsidR="00935592" w:rsidRPr="005344B4">
        <w:rPr>
          <w:rFonts w:cs="Times New Roman"/>
          <w:lang w:val="en-US"/>
        </w:rPr>
        <w:t>broaden</w:t>
      </w:r>
      <w:r w:rsidR="00CC72E9">
        <w:rPr>
          <w:rFonts w:cs="Times New Roman"/>
          <w:lang w:val="en-US"/>
        </w:rPr>
        <w:t xml:space="preserve"> their</w:t>
      </w:r>
      <w:r w:rsidR="004C3066" w:rsidRPr="005344B4">
        <w:rPr>
          <w:rFonts w:cs="Times New Roman"/>
          <w:lang w:val="en-US"/>
        </w:rPr>
        <w:t xml:space="preserve"> </w:t>
      </w:r>
      <w:proofErr w:type="spellStart"/>
      <w:r w:rsidR="004C3066" w:rsidRPr="005344B4">
        <w:rPr>
          <w:rFonts w:cs="Times New Roman"/>
          <w:lang w:val="en-US"/>
        </w:rPr>
        <w:t>ethic</w:t>
      </w:r>
      <w:r w:rsidR="00935592" w:rsidRPr="005344B4">
        <w:rPr>
          <w:rFonts w:cs="Times New Roman"/>
          <w:lang w:val="en-US"/>
        </w:rPr>
        <w:t>o</w:t>
      </w:r>
      <w:proofErr w:type="spellEnd"/>
      <w:r w:rsidR="00935592" w:rsidRPr="005344B4">
        <w:rPr>
          <w:rFonts w:cs="Times New Roman"/>
          <w:lang w:val="en-US"/>
        </w:rPr>
        <w:t>-political</w:t>
      </w:r>
      <w:r w:rsidR="004C3066" w:rsidRPr="005344B4">
        <w:rPr>
          <w:rFonts w:cs="Times New Roman"/>
          <w:lang w:val="en-US"/>
        </w:rPr>
        <w:t xml:space="preserve"> questions</w:t>
      </w:r>
      <w:r w:rsidR="00935592" w:rsidRPr="005344B4">
        <w:rPr>
          <w:rFonts w:cs="Times New Roman"/>
          <w:lang w:val="en-US"/>
        </w:rPr>
        <w:t xml:space="preserve"> and modes of response</w:t>
      </w:r>
      <w:r w:rsidR="004C3066" w:rsidRPr="005344B4">
        <w:rPr>
          <w:rFonts w:cs="Times New Roman"/>
          <w:lang w:val="en-US"/>
        </w:rPr>
        <w:t xml:space="preserve">. </w:t>
      </w:r>
    </w:p>
    <w:p w14:paraId="1BE34965" w14:textId="37E8D696" w:rsidR="004C3066" w:rsidRPr="005344B4" w:rsidRDefault="004C3066" w:rsidP="009811B0">
      <w:pPr>
        <w:spacing w:line="480" w:lineRule="auto"/>
        <w:rPr>
          <w:rFonts w:cs="Times New Roman"/>
          <w:lang w:val="en-US"/>
        </w:rPr>
      </w:pPr>
      <w:r w:rsidRPr="005344B4">
        <w:rPr>
          <w:rFonts w:cs="Times New Roman"/>
          <w:lang w:val="en-US"/>
        </w:rPr>
        <w:t>Children’s presence and</w:t>
      </w:r>
      <w:r w:rsidR="00D23FEC">
        <w:rPr>
          <w:rFonts w:cs="Times New Roman"/>
          <w:lang w:val="en-US"/>
        </w:rPr>
        <w:t xml:space="preserve"> their</w:t>
      </w:r>
      <w:r w:rsidRPr="005344B4">
        <w:rPr>
          <w:rFonts w:cs="Times New Roman"/>
          <w:lang w:val="en-US"/>
        </w:rPr>
        <w:t xml:space="preserve"> movements in the exhibit ruptured the heavy atmosphere of the exhibition, described by one science educator as ‘depressing’. However, their enthusiasm, </w:t>
      </w:r>
      <w:r w:rsidR="00D23FEC" w:rsidRPr="005344B4">
        <w:rPr>
          <w:rFonts w:cs="Times New Roman"/>
          <w:lang w:val="en-US"/>
        </w:rPr>
        <w:t>intrigue,</w:t>
      </w:r>
      <w:r w:rsidRPr="005344B4">
        <w:rPr>
          <w:rFonts w:cs="Times New Roman"/>
          <w:lang w:val="en-US"/>
        </w:rPr>
        <w:t xml:space="preserve"> and the bombastic solutions they offered in the comment cards should not be read as childlike naïveté. The comment cards and the ability of children to quickly discern what was being asked of them as environmental subjects demonstrates their political knowingness </w:t>
      </w:r>
      <w:r w:rsidRPr="005344B4">
        <w:rPr>
          <w:rFonts w:cs="Times New Roman"/>
          <w:lang w:val="en-US"/>
        </w:rPr>
        <w:fldChar w:fldCharType="begin"/>
      </w:r>
      <w:r w:rsidR="00286350" w:rsidRPr="005344B4">
        <w:rPr>
          <w:rFonts w:cs="Times New Roman"/>
          <w:lang w:val="en-US"/>
        </w:rPr>
        <w:instrText xml:space="preserve"> ADDIN ZOTERO_ITEM CSL_CITATION {"citationID":"kLOwQ16E","properties":{"formattedCitation":"(Nolas, 2021)","plainCitation":"(Nolas, 2021)","noteIndex":0},"citationItems":[{"id":1364,"uris":["http://zotero.org/users/6040264/items/ILGGCRXI"],"itemData":{"id":1364,"type":"article-journal","abstract":"The essay reflects on the children’s environmental movement from the perspective of cultural theory, as well as the authors’ own and others’ research on children’s encounters, experiences and engagement in public life. The concepts of political knowingness, childhood publics, and listening publics are evoked to think through the surprise that the children’s environmental movement generated in the public sphere. The idiom is positioned as an audience ‘hearing aid’ for turning babbling into political messages. In so doing we find that the messages from the children’s environmental movement are not out of place in the current humanities and social sciences literatures on the Anthropocene.","container-title":"Children's Geographies","DOI":"10.1080/14733285.2021.1906405","ISSN":"1473-3285","issue":"3","note":"publisher: Routledge\n_eprint: https://doi.org/10.1080/14733285.2021.1906405","page":"324-331","source":"Taylor and Francis+NEJM","title":"Childhood publics in search of an audience: reflections on the children’s environmental movement","title-short":"Childhood publics in search of an audience","volume":"19","author":[{"family":"Nolas","given":"Sevasti-Melissa"}],"issued":{"date-parts":[["2021",5,4]]}}}],"schema":"https://github.com/citation-style-language/schema/raw/master/csl-citation.json"} </w:instrText>
      </w:r>
      <w:r w:rsidRPr="005344B4">
        <w:rPr>
          <w:rFonts w:cs="Times New Roman"/>
          <w:lang w:val="en-US"/>
        </w:rPr>
        <w:fldChar w:fldCharType="separate"/>
      </w:r>
      <w:r w:rsidR="00286350" w:rsidRPr="005344B4">
        <w:rPr>
          <w:rFonts w:cs="Times New Roman"/>
        </w:rPr>
        <w:t>(Nolas, 2021)</w:t>
      </w:r>
      <w:r w:rsidRPr="005344B4">
        <w:rPr>
          <w:rFonts w:cs="Times New Roman"/>
          <w:lang w:val="en-US"/>
        </w:rPr>
        <w:fldChar w:fldCharType="end"/>
      </w:r>
      <w:r w:rsidRPr="005344B4">
        <w:rPr>
          <w:rFonts w:cs="Times New Roman"/>
          <w:lang w:val="en-US"/>
        </w:rPr>
        <w:t xml:space="preserve">. When this is </w:t>
      </w:r>
      <w:proofErr w:type="spellStart"/>
      <w:r w:rsidRPr="005344B4">
        <w:rPr>
          <w:rFonts w:cs="Times New Roman"/>
          <w:lang w:val="en-US"/>
        </w:rPr>
        <w:t>recognised</w:t>
      </w:r>
      <w:proofErr w:type="spellEnd"/>
      <w:r w:rsidRPr="005344B4">
        <w:rPr>
          <w:rFonts w:cs="Times New Roman"/>
          <w:lang w:val="en-US"/>
        </w:rPr>
        <w:t xml:space="preserve"> within intergenerational relations </w:t>
      </w:r>
      <w:r w:rsidRPr="005344B4">
        <w:rPr>
          <w:rFonts w:cs="Times New Roman"/>
          <w:lang w:val="en-US"/>
        </w:rPr>
        <w:fldChar w:fldCharType="begin"/>
      </w:r>
      <w:r w:rsidR="00286350" w:rsidRPr="005344B4">
        <w:rPr>
          <w:rFonts w:cs="Times New Roman"/>
          <w:lang w:val="en-US"/>
        </w:rPr>
        <w:instrText xml:space="preserve"> ADDIN ZOTERO_ITEM CSL_CITATION {"citationID":"DNb4t5S0","properties":{"formattedCitation":"(Kallio, 2016)","plainCitation":"(Kallio, 2016)","noteIndex":0},"citationItems":[{"id":188,"uris":["http://zotero.org/users/6040264/items/C64569XT"],"itemData":{"id":188,"type":"article-journal","abstract":"This article considers the role of intergenerational recognition in processes of subject formation and political development. It leans on a broad conception of ...","archive_location":"Sage UK: London, England","container-title":"Environment and Planning D: Society and Space","DOI":"10.1177/0263775816654916","language":"en","license":"© The Author(s) 2016","note":"publisher: SAGE PublicationsSage UK: London, England","source":"journals-sagepub-com.ezphost.dur.ac.uk","title":"Shaping subjects in everyday encounters: Intergenerational recognition in intersubjective socialisation:","title-short":"Shaping subjects in everyday encounters","URL":"http://journals.sagepub.com/doi/10.1177/0263775816654916","author":[{"family":"Kallio","given":"Kirsi Pauliina"}],"accessed":{"date-parts":[["2020",8,25]]},"issued":{"date-parts":[["2016",6,15]]}}}],"schema":"https://github.com/citation-style-language/schema/raw/master/csl-citation.json"} </w:instrText>
      </w:r>
      <w:r w:rsidRPr="005344B4">
        <w:rPr>
          <w:rFonts w:cs="Times New Roman"/>
          <w:lang w:val="en-US"/>
        </w:rPr>
        <w:fldChar w:fldCharType="separate"/>
      </w:r>
      <w:r w:rsidR="00286350" w:rsidRPr="005344B4">
        <w:rPr>
          <w:rFonts w:cs="Times New Roman"/>
        </w:rPr>
        <w:t>(Kallio, 2016)</w:t>
      </w:r>
      <w:r w:rsidRPr="005344B4">
        <w:rPr>
          <w:rFonts w:cs="Times New Roman"/>
          <w:lang w:val="en-US"/>
        </w:rPr>
        <w:fldChar w:fldCharType="end"/>
      </w:r>
      <w:r w:rsidRPr="005344B4">
        <w:rPr>
          <w:rFonts w:cs="Times New Roman"/>
          <w:lang w:val="en-US"/>
        </w:rPr>
        <w:t xml:space="preserve">, this can work to rupture disavowal, boredom and other affective forms of denial or delay which locate ecological problems elsewhere, outside of the self </w:t>
      </w:r>
      <w:r w:rsidRPr="005344B4">
        <w:rPr>
          <w:rFonts w:cs="Times New Roman"/>
          <w:lang w:val="en-US"/>
        </w:rPr>
        <w:fldChar w:fldCharType="begin"/>
      </w:r>
      <w:r w:rsidR="00286350" w:rsidRPr="005344B4">
        <w:rPr>
          <w:rFonts w:cs="Times New Roman"/>
          <w:lang w:val="en-US"/>
        </w:rPr>
        <w:instrText xml:space="preserve"> ADDIN ZOTERO_ITEM CSL_CITATION {"citationID":"l1zMOWoR","properties":{"formattedCitation":"(Weintrobe, 2021; Anderson, 2023)","plainCitation":"(Weintrobe, 2021; Anderson, 2023)","noteIndex":0},"citationItems":[{"id":2085,"uris":["http://zotero.org/users/6040264/items/PJP42PE9"],"itemData":{"id":2085,"type":"article-journal","abstract":"In this position paper, I speculate on what we might learn about the politics of climate change if we stay with the possibility that boredom might be part of how subjects encounter and make sense of climate change. I argue that boredom enacts an ethically and politically ambivalent detachment from the demand to act that accompanies urgency-imbued vocabularies of crisis and emergency. Whether boredom is a refusal to face climate change, or a way of coping with and inhabiting the overwhelming, being bored with climate change allows existing attachments to fossil-fuelled lives and futures to continue. The event of climate change is ‘suspended’, in the sense that it is no longer affectively present. I distinguish this relation of ‘climate change suspension’ from two other ways of detaching from the event of climate change – ‘climate change denial’ and ‘climate change delay’. Unlike in denial or delay, in suspension the demand of climate change is held in abeyance, not ended. It returns in ways that blur the line between boredom and other affects. In conclusion, I reflect on the affective politics of climate change, and wonder about how boredom could become part of a progressive politics of climate change.","container-title":"Scottish Geographical Journal","DOI":"10.1080/14702541.2023.2197869","ISSN":"1470-2541","issue":"1-2","note":"publisher: Routledge\n_eprint: https://doi.org/10.1080/14702541.2023.2197869","page":"133-141","source":"Taylor and Francis+NEJM","title":"Boredom and the politics of climate change","volume":"139","author":[{"family":"Anderson","given":"Ben"}],"issued":{"date-parts":[["2023",4,3]]}}},{"id":1931,"uris":["http://zotero.org/users/6040264/items/7C3HS9H6"],"itemData":{"id":1931,"type":"book","abstract":"Psychological Roots of the Climate Crisis tells the story of a fundamental fight between a caring and an uncaring imagination. It helps us to recognise the uncaring imagination in politics, in culture - for example in the writings of Ayn Rand - and also in ourselves. Sally Weintrobe argues that achieving the shift to greater care requires us to stop colluding with Exceptionalism, the rigid psychological mindset largely responsible for the climate crisis. People in this mindset believe that they are entitled to have the lion's share and that they can 'rearrange' reality with magical omnipotent thinking whenever reality limits these felt entitlements. While this book's subject is grim, its tone is reflective, ironic, light and at times humorous. It is free of jargon, and full of examples from history, culture, literature, poetry, everyday life and the author's experience as a psychoanalyst, and a professional life that has been dedicated to helping people to face difficult truths","call-number":"155.915","collection-title":"Psychoanalytic horizons","event-place":"New York (N.Y.)","ISBN":"978-1-5013-7287-2","language":"eng","publisher":"Bloomsbury Academic","publisher-place":"New York (N.Y.)","source":"BnF ISBN","title":"Psychological roots of the climate crisis: neoliberal exceptionalism and the culture of uncare","title-short":"Psychological roots of the climate crisis","author":[{"family":"Weintrobe","given":"Sally"}],"issued":{"date-parts":[["2021"]]}}}],"schema":"https://github.com/citation-style-language/schema/raw/master/csl-citation.json"} </w:instrText>
      </w:r>
      <w:r w:rsidRPr="005344B4">
        <w:rPr>
          <w:rFonts w:cs="Times New Roman"/>
          <w:lang w:val="en-US"/>
        </w:rPr>
        <w:fldChar w:fldCharType="separate"/>
      </w:r>
      <w:r w:rsidR="00286350" w:rsidRPr="005344B4">
        <w:rPr>
          <w:rFonts w:cs="Times New Roman"/>
        </w:rPr>
        <w:t>(Weintrobe, 2021; Anderson, 2023)</w:t>
      </w:r>
      <w:r w:rsidRPr="005344B4">
        <w:rPr>
          <w:rFonts w:cs="Times New Roman"/>
          <w:lang w:val="en-US"/>
        </w:rPr>
        <w:fldChar w:fldCharType="end"/>
      </w:r>
      <w:r w:rsidRPr="005344B4">
        <w:rPr>
          <w:rFonts w:cs="Times New Roman"/>
          <w:lang w:val="en-US"/>
        </w:rPr>
        <w:t xml:space="preserve">. </w:t>
      </w:r>
    </w:p>
    <w:p w14:paraId="43852F19" w14:textId="29550E26" w:rsidR="00393E82" w:rsidRPr="005344B4" w:rsidRDefault="00DC16DB" w:rsidP="009811B0">
      <w:pPr>
        <w:spacing w:line="480" w:lineRule="auto"/>
        <w:rPr>
          <w:rFonts w:cs="Times New Roman"/>
          <w:lang w:val="en-US"/>
        </w:rPr>
      </w:pPr>
      <w:r w:rsidRPr="005344B4">
        <w:rPr>
          <w:rFonts w:cs="Times New Roman"/>
          <w:noProof/>
          <w:lang w:val="en-US"/>
        </w:rPr>
        <w:lastRenderedPageBreak/>
        <mc:AlternateContent>
          <mc:Choice Requires="wpg">
            <w:drawing>
              <wp:anchor distT="0" distB="0" distL="114300" distR="114300" simplePos="0" relativeHeight="251677184" behindDoc="0" locked="0" layoutInCell="1" allowOverlap="1" wp14:anchorId="39A05D8B" wp14:editId="6564E688">
                <wp:simplePos x="0" y="0"/>
                <wp:positionH relativeFrom="margin">
                  <wp:align>center</wp:align>
                </wp:positionH>
                <wp:positionV relativeFrom="paragraph">
                  <wp:posOffset>1462</wp:posOffset>
                </wp:positionV>
                <wp:extent cx="4810125" cy="5706110"/>
                <wp:effectExtent l="0" t="0" r="9525" b="8890"/>
                <wp:wrapTopAndBottom/>
                <wp:docPr id="1482136508" name="Group 12"/>
                <wp:cNvGraphicFramePr/>
                <a:graphic xmlns:a="http://schemas.openxmlformats.org/drawingml/2006/main">
                  <a:graphicData uri="http://schemas.microsoft.com/office/word/2010/wordprocessingGroup">
                    <wpg:wgp>
                      <wpg:cNvGrpSpPr/>
                      <wpg:grpSpPr>
                        <a:xfrm>
                          <a:off x="0" y="0"/>
                          <a:ext cx="4810125" cy="5706110"/>
                          <a:chOff x="0" y="0"/>
                          <a:chExt cx="4810125" cy="5706110"/>
                        </a:xfrm>
                      </wpg:grpSpPr>
                      <pic:pic xmlns:pic="http://schemas.openxmlformats.org/drawingml/2006/picture">
                        <pic:nvPicPr>
                          <pic:cNvPr id="1351836367" name="Picture 11" descr="A person looking at a glass object with a light on it&#10;&#10;AI-generated content may be incorrect."/>
                          <pic:cNvPicPr>
                            <a:picLocks noChangeAspect="1"/>
                          </pic:cNvPicPr>
                        </pic:nvPicPr>
                        <pic:blipFill rotWithShape="1">
                          <a:blip r:embed="rId41" cstate="print">
                            <a:extLst>
                              <a:ext uri="{28A0092B-C50C-407E-A947-70E740481C1C}">
                                <a14:useLocalDpi xmlns:a14="http://schemas.microsoft.com/office/drawing/2010/main" val="0"/>
                              </a:ext>
                            </a:extLst>
                          </a:blip>
                          <a:srcRect l="9971" t="7353" r="6106" b="24096"/>
                          <a:stretch>
                            <a:fillRect/>
                          </a:stretch>
                        </pic:blipFill>
                        <pic:spPr bwMode="auto">
                          <a:xfrm>
                            <a:off x="0" y="0"/>
                            <a:ext cx="4810125" cy="5238750"/>
                          </a:xfrm>
                          <a:prstGeom prst="rect">
                            <a:avLst/>
                          </a:prstGeom>
                          <a:ln>
                            <a:noFill/>
                          </a:ln>
                          <a:extLst>
                            <a:ext uri="{53640926-AAD7-44D8-BBD7-CCE9431645EC}">
                              <a14:shadowObscured xmlns:a14="http://schemas.microsoft.com/office/drawing/2010/main"/>
                            </a:ext>
                          </a:extLst>
                        </pic:spPr>
                      </pic:pic>
                      <wps:wsp>
                        <wps:cNvPr id="257747478" name="Text Box 1"/>
                        <wps:cNvSpPr txBox="1"/>
                        <wps:spPr>
                          <a:xfrm>
                            <a:off x="0" y="5294630"/>
                            <a:ext cx="4810125" cy="411480"/>
                          </a:xfrm>
                          <a:prstGeom prst="rect">
                            <a:avLst/>
                          </a:prstGeom>
                          <a:solidFill>
                            <a:prstClr val="white"/>
                          </a:solidFill>
                          <a:ln>
                            <a:noFill/>
                          </a:ln>
                        </wps:spPr>
                        <wps:txbx>
                          <w:txbxContent>
                            <w:p w14:paraId="7EC310DC" w14:textId="03726DDA" w:rsidR="00FA7044" w:rsidRPr="005E26A1" w:rsidRDefault="00FA7044" w:rsidP="00FA7044">
                              <w:pPr>
                                <w:pStyle w:val="Caption"/>
                                <w:rPr>
                                  <w:rFonts w:eastAsiaTheme="minorHAnsi" w:cs="Times New Roman"/>
                                  <w:sz w:val="22"/>
                                  <w:lang w:val="en-US"/>
                                </w:rPr>
                              </w:pPr>
                              <w:bookmarkStart w:id="97" w:name="_Toc212374667"/>
                              <w:r>
                                <w:t xml:space="preserve">Figure </w:t>
                              </w:r>
                              <w:r>
                                <w:fldChar w:fldCharType="begin"/>
                              </w:r>
                              <w:r>
                                <w:instrText xml:space="preserve"> SEQ Figure \* ARABIC </w:instrText>
                              </w:r>
                              <w:r>
                                <w:fldChar w:fldCharType="separate"/>
                              </w:r>
                              <w:r w:rsidR="009C387C">
                                <w:rPr>
                                  <w:noProof/>
                                </w:rPr>
                                <w:t>17</w:t>
                              </w:r>
                              <w:r>
                                <w:fldChar w:fldCharType="end"/>
                              </w:r>
                              <w:r>
                                <w:t xml:space="preserve"> A child presses her face against a glass cabinet </w:t>
                              </w:r>
                              <w:r>
                                <w:rPr>
                                  <w:noProof/>
                                </w:rPr>
                                <w:t>to get a closer look. Photo: Author's Own</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9A05D8B" id="Group 12" o:spid="_x0000_s1059" style="position:absolute;left:0;text-align:left;margin-left:0;margin-top:.1pt;width:378.75pt;height:449.3pt;z-index:251677184;mso-position-horizontal:center;mso-position-horizontal-relative:margin" coordsize="48101,570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">
                <v:shape id="Picture 11" o:spid="_x0000_s1060" type="#_x0000_t75" alt="A person looking at a glass object with a light on it&#10;&#10;AI-generated content may be incorrect." style="position:absolute;width:48101;height:52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">
                  <v:imagedata r:id="rId42" o:title="A person looking at a glass object with a light on it&#10;&#10;AI-generated content may be incorrect" croptop="4819f" cropbottom="15792f" cropleft="6535f" cropright="4002f"/>
                </v:shape>
                <v:shape id="_x0000_s1061" type="#_x0000_t202" style="position:absolute;top:52946;width:48101;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" stroked="f">
                  <v:textbox style="mso-fit-shape-to-text:t" inset="0,0,0,0">
                    <w:txbxContent>
                      <w:p w14:paraId="7EC310DC" w14:textId="03726DDA" w:rsidR="00FA7044" w:rsidRPr="005E26A1" w:rsidRDefault="00FA7044" w:rsidP="00FA7044">
                        <w:pPr>
                          <w:pStyle w:val="Caption"/>
                          <w:rPr>
                            <w:rFonts w:eastAsiaTheme="minorHAnsi" w:cs="Times New Roman"/>
                            <w:sz w:val="22"/>
                            <w:lang w:val="en-US"/>
                          </w:rPr>
                        </w:pPr>
                        <w:bookmarkStart w:id="385" w:name="_Toc212374667"/>
                        <w:r>
                          <w:t xml:space="preserve">Figure </w:t>
                        </w:r>
                        <w:r>
                          <w:fldChar w:fldCharType="begin"/>
                        </w:r>
                        <w:r>
                          <w:instrText xml:space="preserve"> SEQ Figure \* ARABIC </w:instrText>
                        </w:r>
                        <w:r>
                          <w:fldChar w:fldCharType="separate"/>
                        </w:r>
                        <w:r w:rsidR="009C387C">
                          <w:rPr>
                            <w:noProof/>
                          </w:rPr>
                          <w:t>17</w:t>
                        </w:r>
                        <w:r>
                          <w:fldChar w:fldCharType="end"/>
                        </w:r>
                        <w:r>
                          <w:t xml:space="preserve"> A child presses her face against a glass cabinet </w:t>
                        </w:r>
                        <w:r>
                          <w:rPr>
                            <w:noProof/>
                          </w:rPr>
                          <w:t>to get a closer look. Photo: Author's Own</w:t>
                        </w:r>
                        <w:bookmarkEnd w:id="385"/>
                      </w:p>
                    </w:txbxContent>
                  </v:textbox>
                </v:shape>
                <w10:wrap type="topAndBottom" anchorx="margin"/>
              </v:group>
            </w:pict>
          </mc:Fallback>
        </mc:AlternateContent>
      </w:r>
      <w:r w:rsidR="005F530E" w:rsidRPr="005344B4">
        <w:rPr>
          <w:rFonts w:cs="Times New Roman"/>
          <w:lang w:val="en-US"/>
        </w:rPr>
        <w:t>Whilst the exhibit offers a heterotopic space for encounter</w:t>
      </w:r>
      <w:r w:rsidR="00BD347E" w:rsidRPr="005344B4">
        <w:rPr>
          <w:rFonts w:cs="Times New Roman"/>
          <w:lang w:val="en-US"/>
        </w:rPr>
        <w:t xml:space="preserve">ing </w:t>
      </w:r>
      <w:r w:rsidR="00664E90" w:rsidRPr="005344B4">
        <w:rPr>
          <w:rFonts w:cs="Times New Roman"/>
          <w:lang w:val="en-US"/>
        </w:rPr>
        <w:t>a rush of troubled stories about Anthropocene inheritance, m</w:t>
      </w:r>
      <w:r w:rsidR="004C3066" w:rsidRPr="005344B4">
        <w:rPr>
          <w:rFonts w:cs="Times New Roman"/>
          <w:lang w:val="en-US"/>
        </w:rPr>
        <w:t xml:space="preserve">useum learning extends beyond the museum walls. Memories, museum objects, and children's wayfaring combine with other encounters to facilitate learning about and becoming part of worlds in process. Natural history museums play a significant role in constructing ecological knowledge and shaping imaginaries. However, my account demonstrates that </w:t>
      </w:r>
      <w:r w:rsidR="00D23FEC" w:rsidRPr="005344B4">
        <w:rPr>
          <w:rFonts w:cs="Times New Roman"/>
          <w:lang w:val="en-US"/>
        </w:rPr>
        <w:t>micro</w:t>
      </w:r>
      <w:r w:rsidR="004C3066" w:rsidRPr="005344B4">
        <w:rPr>
          <w:rFonts w:cs="Times New Roman"/>
          <w:lang w:val="en-US"/>
        </w:rPr>
        <w:t xml:space="preserve">-dynamics of sense-making matter for environmental politics and their possible modes of expression. By drawing attention to the in-between of affect, atmosphere and intergenerational encounters, this account suggests that even within spaces which </w:t>
      </w:r>
      <w:r w:rsidR="008F59E2" w:rsidRPr="005344B4">
        <w:rPr>
          <w:rFonts w:cs="Times New Roman"/>
          <w:lang w:val="en-US"/>
        </w:rPr>
        <w:t>reproduce the figure of the responsible individual</w:t>
      </w:r>
      <w:r w:rsidR="004C3066" w:rsidRPr="005344B4">
        <w:rPr>
          <w:rFonts w:cs="Times New Roman"/>
          <w:lang w:val="en-US"/>
        </w:rPr>
        <w:t xml:space="preserve">, other stories can also emerge. In providing a heterotopic space for reflection, encounter and ‘all sorts of </w:t>
      </w:r>
      <w:r w:rsidR="004C3066" w:rsidRPr="005344B4">
        <w:rPr>
          <w:rFonts w:cs="Times New Roman"/>
          <w:lang w:val="en-US"/>
        </w:rPr>
        <w:lastRenderedPageBreak/>
        <w:t xml:space="preserve">worries to come out’, the exhibition centers difficult ethical dilemmas which are all too easily disavowed in other places and times </w:t>
      </w:r>
      <w:r w:rsidR="004C3066" w:rsidRPr="005344B4">
        <w:rPr>
          <w:rFonts w:cs="Times New Roman"/>
          <w:lang w:val="en-US"/>
        </w:rPr>
        <w:fldChar w:fldCharType="begin"/>
      </w:r>
      <w:r w:rsidR="00286350" w:rsidRPr="005344B4">
        <w:rPr>
          <w:rFonts w:cs="Times New Roman"/>
          <w:lang w:val="en-US"/>
        </w:rPr>
        <w:instrText xml:space="preserve"> ADDIN ZOTERO_ITEM CSL_CITATION {"citationID":"hGO0UyOP","properties":{"formattedCitation":"(Weintrobe, 2021)","plainCitation":"(Weintrobe, 2021)","noteIndex":0},"citationItems":[{"id":1931,"uris":["http://zotero.org/users/6040264/items/7C3HS9H6"],"itemData":{"id":1931,"type":"book","abstract":"Psychological Roots of the Climate Crisis tells the story of a fundamental fight between a caring and an uncaring imagination. It helps us to recognise the uncaring imagination in politics, in culture - for example in the writings of Ayn Rand - and also in ourselves. Sally Weintrobe argues that achieving the shift to greater care requires us to stop colluding with Exceptionalism, the rigid psychological mindset largely responsible for the climate crisis. People in this mindset believe that they are entitled to have the lion's share and that they can 'rearrange' reality with magical omnipotent thinking whenever reality limits these felt entitlements. While this book's subject is grim, its tone is reflective, ironic, light and at times humorous. It is free of jargon, and full of examples from history, culture, literature, poetry, everyday life and the author's experience as a psychoanalyst, and a professional life that has been dedicated to helping people to face difficult truths","call-number":"155.915","collection-title":"Psychoanalytic horizons","event-place":"New York (N.Y.)","ISBN":"978-1-5013-7287-2","language":"eng","publisher":"Bloomsbury Academic","publisher-place":"New York (N.Y.)","source":"BnF ISBN","title":"Psychological roots of the climate crisis: neoliberal exceptionalism and the culture of uncare","title-short":"Psychological roots of the climate crisis","author":[{"family":"Weintrobe","given":"Sally"}],"issued":{"date-parts":[["2021"]]}}}],"schema":"https://github.com/citation-style-language/schema/raw/master/csl-citation.json"} </w:instrText>
      </w:r>
      <w:r w:rsidR="004C3066" w:rsidRPr="005344B4">
        <w:rPr>
          <w:rFonts w:cs="Times New Roman"/>
          <w:lang w:val="en-US"/>
        </w:rPr>
        <w:fldChar w:fldCharType="separate"/>
      </w:r>
      <w:r w:rsidR="00286350" w:rsidRPr="005344B4">
        <w:rPr>
          <w:rFonts w:cs="Times New Roman"/>
        </w:rPr>
        <w:t>(Weintrobe, 2021)</w:t>
      </w:r>
      <w:r w:rsidR="004C3066" w:rsidRPr="005344B4">
        <w:rPr>
          <w:rFonts w:cs="Times New Roman"/>
          <w:lang w:val="en-US"/>
        </w:rPr>
        <w:fldChar w:fldCharType="end"/>
      </w:r>
      <w:r w:rsidRPr="005344B4">
        <w:rPr>
          <w:rFonts w:cs="Times New Roman"/>
          <w:lang w:val="en-US"/>
        </w:rPr>
        <w:t>.</w:t>
      </w:r>
    </w:p>
    <w:p w14:paraId="53F4DAD0" w14:textId="48595DF5" w:rsidR="007359AC" w:rsidRPr="005344B4" w:rsidRDefault="004C3066" w:rsidP="009811B0">
      <w:pPr>
        <w:spacing w:line="480" w:lineRule="auto"/>
        <w:rPr>
          <w:rFonts w:cs="Times New Roman"/>
          <w:lang w:val="en-US"/>
        </w:rPr>
      </w:pPr>
      <w:r w:rsidRPr="005344B4">
        <w:rPr>
          <w:rFonts w:cs="Times New Roman"/>
          <w:lang w:val="en-US"/>
        </w:rPr>
        <w:t xml:space="preserve">Thinking about ecological crisis through an intergenerational lens requires questioning how and where children are governed as neoliberal environmental subjects. It also involves exploring how adults can engage with children's curiosity and </w:t>
      </w:r>
      <w:proofErr w:type="gramStart"/>
      <w:r w:rsidRPr="005344B4">
        <w:rPr>
          <w:rFonts w:cs="Times New Roman"/>
          <w:lang w:val="en-US"/>
        </w:rPr>
        <w:t>unknowing</w:t>
      </w:r>
      <w:proofErr w:type="gramEnd"/>
      <w:r w:rsidRPr="005344B4">
        <w:rPr>
          <w:rFonts w:cs="Times New Roman"/>
          <w:lang w:val="en-US"/>
        </w:rPr>
        <w:t xml:space="preserve"> to expand ethical-political modes of response. Museum educators play a crucial role in facilitating affective and embodied sense-making in the museum space, creating room for feelings, imaginings, and stories to emerge. "Our Broken Planet" exhibition provided space for foregrounding troubling stories and sense-making in troubled times. However, its insistence on </w:t>
      </w:r>
      <w:proofErr w:type="gramStart"/>
      <w:r w:rsidR="00D23FEC">
        <w:rPr>
          <w:rFonts w:cs="Times New Roman"/>
          <w:lang w:val="en-US"/>
        </w:rPr>
        <w:t xml:space="preserve">an </w:t>
      </w:r>
      <w:r w:rsidR="00D23FEC" w:rsidRPr="005344B4">
        <w:rPr>
          <w:rFonts w:cs="Times New Roman"/>
          <w:lang w:val="en-US"/>
        </w:rPr>
        <w:t>overarching</w:t>
      </w:r>
      <w:proofErr w:type="gramEnd"/>
      <w:r w:rsidRPr="005344B4">
        <w:rPr>
          <w:rFonts w:cs="Times New Roman"/>
          <w:lang w:val="en-US"/>
        </w:rPr>
        <w:t xml:space="preserve"> narrative and specific learning outcomes directed pedagogical encounters towards a narrow definition of individual human agency, in which human exceptionalism became the overarching heuristic for sense-making in </w:t>
      </w:r>
      <w:proofErr w:type="gramStart"/>
      <w:r w:rsidRPr="005344B4">
        <w:rPr>
          <w:rFonts w:cs="Times New Roman"/>
          <w:lang w:val="en-US"/>
        </w:rPr>
        <w:t>the space</w:t>
      </w:r>
      <w:proofErr w:type="gramEnd"/>
      <w:r w:rsidRPr="005344B4">
        <w:rPr>
          <w:rFonts w:cs="Times New Roman"/>
          <w:lang w:val="en-US"/>
        </w:rPr>
        <w:t xml:space="preserve">. Future research could consider how child-adult encounters in museums might support more ambivalent pedagogical encounters </w:t>
      </w:r>
      <w:r w:rsidRPr="005344B4">
        <w:rPr>
          <w:rFonts w:cs="Times New Roman"/>
          <w:lang w:val="en-US"/>
        </w:rPr>
        <w:fldChar w:fldCharType="begin"/>
      </w:r>
      <w:r w:rsidR="00286350" w:rsidRPr="005344B4">
        <w:rPr>
          <w:rFonts w:cs="Times New Roman"/>
          <w:lang w:val="en-US"/>
        </w:rPr>
        <w:instrText xml:space="preserve"> ADDIN ZOTERO_ITEM CSL_CITATION {"citationID":"gTRIHb4v","properties":{"formattedCitation":"(Biesta, 2012)","plainCitation":"(Biesta, 2012)","noteIndex":0},"citationItems":[{"id":695,"uris":["http://zotero.org/users/6040264/items/3HLWTZ8R"],"itemData":{"id":695,"type":"article-journal","abstract":"This paper explores the question what kind of educational work can be done in attempts to reclaim or reinvigorate the public sphere. Through a discussion of the intersection of public sphere and public space, it engages with the work of Hannah Arendt in order to outline a conception of the public sphere as a space for civic action based on distance and the conservation of a degree strangeness rather than on commonality and common identity. The discussion of the educational work that can be done to support the public quality of common spaces and places focuses on three interpretations of the idea of public pedagogy: that of public pedagogy as a pedagogy for the public, that of public pedagogy as a pedagogy of the public and that of public pedagogy as the enactment of a concern for the public quality of human togetherness. The latter form of public pedagogy neither teaches nor erases the political by bringing it under a regime of learning, but rather opens up the possibility for forms of human togetherness through which freedom can appear, that is forms of human togetherness which contribute to the ‘becoming public’ of spaces and places.","container-title":"Social &amp; Cultural Geography","DOI":"10.1080/14649365.2012.723736","ISSN":"1464-9365","issue":"7","page":"683-697","source":"Taylor and Francis+NEJM","title":"Becoming public: public pedagogy, citizenship and the public sphere","title-short":"Becoming public","volume":"13","author":[{"family":"Biesta","given":"Gert"}],"issued":{"date-parts":[["2012",11,1]]}}}],"schema":"https://github.com/citation-style-language/schema/raw/master/csl-citation.json"} </w:instrText>
      </w:r>
      <w:r w:rsidRPr="005344B4">
        <w:rPr>
          <w:rFonts w:cs="Times New Roman"/>
          <w:lang w:val="en-US"/>
        </w:rPr>
        <w:fldChar w:fldCharType="separate"/>
      </w:r>
      <w:r w:rsidR="00286350" w:rsidRPr="005344B4">
        <w:rPr>
          <w:rFonts w:cs="Times New Roman"/>
        </w:rPr>
        <w:t>(Biesta, 2012)</w:t>
      </w:r>
      <w:r w:rsidRPr="005344B4">
        <w:rPr>
          <w:rFonts w:cs="Times New Roman"/>
          <w:lang w:val="en-US"/>
        </w:rPr>
        <w:fldChar w:fldCharType="end"/>
      </w:r>
      <w:r w:rsidRPr="005344B4">
        <w:rPr>
          <w:rFonts w:cs="Times New Roman"/>
          <w:lang w:val="en-US"/>
        </w:rPr>
        <w:t>, to open up broader ethical-political questions about living respons</w:t>
      </w:r>
      <w:r w:rsidR="000334DE">
        <w:rPr>
          <w:rFonts w:cs="Times New Roman"/>
          <w:lang w:val="en-US"/>
        </w:rPr>
        <w:t>e</w:t>
      </w:r>
      <w:r w:rsidRPr="005344B4">
        <w:rPr>
          <w:rFonts w:cs="Times New Roman"/>
          <w:lang w:val="en-US"/>
        </w:rPr>
        <w:t>-ably in multispecies worlds. The stories we tell about ecological crises influence how we understand ethical-political dilemmas and shape imaginaries from which possibilities for action emerge. Museum stories, spaces, and objects generate potent affects increasingly entangled in the cultural politics of climate change and environmentalism. Understanding these dynamics is crucial for developing opportunities for deliberation, reflection and collective imagining that move beyond the limitations of individual agency and orient subjectivity towards more radical socio-economic change.</w:t>
      </w:r>
    </w:p>
    <w:p w14:paraId="2B7A007F" w14:textId="50D97B65" w:rsidR="00575FDF" w:rsidRPr="005344B4" w:rsidRDefault="007359AC" w:rsidP="009811B0">
      <w:pPr>
        <w:spacing w:line="480" w:lineRule="auto"/>
        <w:rPr>
          <w:rFonts w:cs="Times New Roman"/>
        </w:rPr>
      </w:pPr>
      <w:r w:rsidRPr="005344B4">
        <w:rPr>
          <w:rFonts w:cs="Times New Roman"/>
          <w:lang w:val="en-US"/>
        </w:rPr>
        <w:t>In the next chapter I offer an account of child and adult encounters at The Festival of Thrift</w:t>
      </w:r>
      <w:r w:rsidR="003F12FD" w:rsidRPr="005344B4">
        <w:rPr>
          <w:rFonts w:cs="Times New Roman"/>
          <w:lang w:val="en-US"/>
        </w:rPr>
        <w:t xml:space="preserve">. Like the Museum, the Festival </w:t>
      </w:r>
      <w:proofErr w:type="spellStart"/>
      <w:r w:rsidR="003F12FD" w:rsidRPr="005344B4">
        <w:rPr>
          <w:rFonts w:cs="Times New Roman"/>
          <w:lang w:val="en-US"/>
        </w:rPr>
        <w:t>mobilises</w:t>
      </w:r>
      <w:proofErr w:type="spellEnd"/>
      <w:r w:rsidR="003F12FD" w:rsidRPr="005344B4">
        <w:rPr>
          <w:rFonts w:cs="Times New Roman"/>
          <w:lang w:val="en-US"/>
        </w:rPr>
        <w:t xml:space="preserve"> the discourse of individual responsibility through </w:t>
      </w:r>
      <w:r w:rsidR="00D23FEC" w:rsidRPr="005344B4">
        <w:rPr>
          <w:rFonts w:cs="Times New Roman"/>
          <w:lang w:val="en-US"/>
        </w:rPr>
        <w:t>the concept</w:t>
      </w:r>
      <w:r w:rsidR="003F12FD" w:rsidRPr="005344B4">
        <w:rPr>
          <w:rFonts w:cs="Times New Roman"/>
          <w:lang w:val="en-US"/>
        </w:rPr>
        <w:t xml:space="preserve"> of thrift. </w:t>
      </w:r>
      <w:r w:rsidR="00D01C53" w:rsidRPr="005344B4">
        <w:rPr>
          <w:rFonts w:cs="Times New Roman"/>
          <w:lang w:val="en-US"/>
        </w:rPr>
        <w:t xml:space="preserve">However, whereas museum exhibits are carefully curated and tightly scripted to </w:t>
      </w:r>
      <w:r w:rsidR="0029195D" w:rsidRPr="005344B4">
        <w:rPr>
          <w:rFonts w:cs="Times New Roman"/>
          <w:lang w:val="en-US"/>
        </w:rPr>
        <w:t xml:space="preserve">meet educational </w:t>
      </w:r>
      <w:r w:rsidR="00D23FEC" w:rsidRPr="005344B4">
        <w:rPr>
          <w:rFonts w:cs="Times New Roman"/>
          <w:lang w:val="en-US"/>
        </w:rPr>
        <w:t>and, in this case,</w:t>
      </w:r>
      <w:r w:rsidR="0029195D" w:rsidRPr="005344B4">
        <w:rPr>
          <w:rFonts w:cs="Times New Roman"/>
          <w:lang w:val="en-US"/>
        </w:rPr>
        <w:t xml:space="preserve"> political aims, </w:t>
      </w:r>
      <w:r w:rsidR="006A6345" w:rsidRPr="005344B4">
        <w:rPr>
          <w:rFonts w:cs="Times New Roman"/>
          <w:lang w:val="en-US"/>
        </w:rPr>
        <w:t xml:space="preserve">the </w:t>
      </w:r>
      <w:proofErr w:type="gramStart"/>
      <w:r w:rsidR="006A6345" w:rsidRPr="005344B4">
        <w:rPr>
          <w:rFonts w:cs="Times New Roman"/>
          <w:lang w:val="en-US"/>
        </w:rPr>
        <w:t>Festival</w:t>
      </w:r>
      <w:proofErr w:type="gramEnd"/>
      <w:r w:rsidR="006A6345" w:rsidRPr="005344B4">
        <w:rPr>
          <w:rFonts w:cs="Times New Roman"/>
          <w:lang w:val="en-US"/>
        </w:rPr>
        <w:t xml:space="preserve"> is </w:t>
      </w:r>
      <w:r w:rsidR="00055481" w:rsidRPr="005344B4">
        <w:rPr>
          <w:rFonts w:cs="Times New Roman"/>
          <w:lang w:val="en-US"/>
        </w:rPr>
        <w:t xml:space="preserve">more </w:t>
      </w:r>
      <w:r w:rsidR="00D23FEC" w:rsidRPr="005344B4">
        <w:rPr>
          <w:rFonts w:cs="Times New Roman"/>
          <w:lang w:val="en-US"/>
        </w:rPr>
        <w:t>ambivalent,</w:t>
      </w:r>
      <w:r w:rsidR="00055481" w:rsidRPr="005344B4">
        <w:rPr>
          <w:rFonts w:cs="Times New Roman"/>
          <w:lang w:val="en-US"/>
        </w:rPr>
        <w:t xml:space="preserve"> where heterogenous environmental affects circulate.</w:t>
      </w:r>
      <w:r w:rsidR="00171E48" w:rsidRPr="005344B4">
        <w:rPr>
          <w:rFonts w:cs="Times New Roman"/>
          <w:lang w:val="en-US"/>
        </w:rPr>
        <w:t xml:space="preserve"> I argue that the festival site engenders more horizontal relations between children and adu</w:t>
      </w:r>
      <w:r w:rsidR="00743553" w:rsidRPr="005344B4">
        <w:rPr>
          <w:rFonts w:cs="Times New Roman"/>
          <w:lang w:val="en-US"/>
        </w:rPr>
        <w:t xml:space="preserve">lts through foregrounding child-like sensibilities </w:t>
      </w:r>
      <w:r w:rsidR="004E1558" w:rsidRPr="005344B4">
        <w:rPr>
          <w:rFonts w:cs="Times New Roman"/>
          <w:lang w:val="en-US"/>
        </w:rPr>
        <w:t>and encouraging adults to engage in play, non-instrumental making and</w:t>
      </w:r>
      <w:r w:rsidR="0000025D" w:rsidRPr="005344B4">
        <w:rPr>
          <w:rFonts w:cs="Times New Roman"/>
          <w:lang w:val="en-US"/>
        </w:rPr>
        <w:t xml:space="preserve"> silliness. This rubs up against the moralizing discourse of thrift and the negative </w:t>
      </w:r>
      <w:proofErr w:type="spellStart"/>
      <w:proofErr w:type="gramStart"/>
      <w:r w:rsidR="0000025D" w:rsidRPr="005344B4">
        <w:rPr>
          <w:rFonts w:cs="Times New Roman"/>
          <w:lang w:val="en-US"/>
        </w:rPr>
        <w:t>affects</w:t>
      </w:r>
      <w:proofErr w:type="spellEnd"/>
      <w:proofErr w:type="gramEnd"/>
      <w:r w:rsidR="0000025D" w:rsidRPr="005344B4">
        <w:rPr>
          <w:rFonts w:cs="Times New Roman"/>
          <w:lang w:val="en-US"/>
        </w:rPr>
        <w:t xml:space="preserve"> of ecological crisis to generate a sp</w:t>
      </w:r>
      <w:r w:rsidR="00306E91" w:rsidRPr="005344B4">
        <w:rPr>
          <w:rFonts w:cs="Times New Roman"/>
          <w:lang w:val="en-US"/>
        </w:rPr>
        <w:t xml:space="preserve">ace of ambivalence. </w:t>
      </w:r>
      <w:r w:rsidR="006F11F1" w:rsidRPr="005344B4">
        <w:rPr>
          <w:rFonts w:cs="Times New Roman"/>
        </w:rPr>
        <w:t xml:space="preserve">Ambivalent encounters contain </w:t>
      </w:r>
      <w:r w:rsidR="006F11F1" w:rsidRPr="005344B4">
        <w:rPr>
          <w:rFonts w:cs="Times New Roman"/>
        </w:rPr>
        <w:lastRenderedPageBreak/>
        <w:t>the possibilities of reorienting ethical and political relations with more than human others and the environmental commons, creating space for more inclusive and capacious modes of environmentalism to emerge.</w:t>
      </w:r>
    </w:p>
    <w:p w14:paraId="2E951297" w14:textId="77777777" w:rsidR="00DC16DB" w:rsidRPr="005344B4" w:rsidRDefault="00DC16DB">
      <w:pPr>
        <w:spacing w:line="278" w:lineRule="auto"/>
        <w:rPr>
          <w:rFonts w:eastAsiaTheme="majorEastAsia" w:cs="Times New Roman"/>
          <w:color w:val="0F4761" w:themeColor="accent1" w:themeShade="BF"/>
          <w:sz w:val="40"/>
          <w:szCs w:val="40"/>
        </w:rPr>
      </w:pPr>
      <w:r w:rsidRPr="005344B4">
        <w:rPr>
          <w:rFonts w:cs="Times New Roman"/>
        </w:rPr>
        <w:br w:type="page"/>
      </w:r>
    </w:p>
    <w:p w14:paraId="7515F3F1" w14:textId="04543C2C" w:rsidR="004012AD" w:rsidRPr="005344B4" w:rsidRDefault="00CF03D7" w:rsidP="00901009">
      <w:pPr>
        <w:pStyle w:val="Heading1"/>
      </w:pPr>
      <w:bookmarkStart w:id="98" w:name="_Toc213581808"/>
      <w:r w:rsidRPr="005344B4">
        <w:lastRenderedPageBreak/>
        <w:t xml:space="preserve">Chapter </w:t>
      </w:r>
      <w:r w:rsidR="004012AD" w:rsidRPr="005344B4">
        <w:t>5 The Festival</w:t>
      </w:r>
      <w:bookmarkEnd w:id="98"/>
      <w:r w:rsidR="004012AD" w:rsidRPr="005344B4">
        <w:t xml:space="preserve">  </w:t>
      </w:r>
    </w:p>
    <w:p w14:paraId="2F6F6932" w14:textId="77777777" w:rsidR="00CC71F6" w:rsidRPr="005344B4" w:rsidRDefault="008400AF" w:rsidP="00CC71F6">
      <w:pPr>
        <w:keepNext/>
        <w:rPr>
          <w:rFonts w:cs="Times New Roman"/>
        </w:rPr>
      </w:pPr>
      <w:r w:rsidRPr="005344B4">
        <w:rPr>
          <w:rFonts w:cs="Times New Roman"/>
          <w:noProof/>
        </w:rPr>
        <w:drawing>
          <wp:inline distT="0" distB="0" distL="0" distR="0" wp14:anchorId="01AF4B03" wp14:editId="3CDD542F">
            <wp:extent cx="5731510" cy="4298950"/>
            <wp:effectExtent l="0" t="0" r="2540" b="6350"/>
            <wp:docPr id="1350708202" name="Picture 5" descr="A group of people sitting in chairs in a t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708202" name="Picture 5" descr="A group of people sitting in chairs in a tent&#10;&#10;AI-generated content may be incorrec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7CCAA54" w14:textId="2AB35954" w:rsidR="00982317" w:rsidRPr="005344B4" w:rsidRDefault="00CC71F6" w:rsidP="00CC71F6">
      <w:pPr>
        <w:pStyle w:val="Caption"/>
        <w:rPr>
          <w:rFonts w:ascii="Times New Roman" w:hAnsi="Times New Roman" w:cs="Times New Roman"/>
        </w:rPr>
      </w:pPr>
      <w:bookmarkStart w:id="99" w:name="_Toc212374668"/>
      <w:r w:rsidRPr="005344B4">
        <w:rPr>
          <w:rFonts w:ascii="Times New Roman" w:hAnsi="Times New Roman" w:cs="Times New Roman"/>
        </w:rPr>
        <w:t xml:space="preserve">Figure </w:t>
      </w:r>
      <w:r w:rsidRPr="005344B4">
        <w:rPr>
          <w:rFonts w:ascii="Times New Roman" w:hAnsi="Times New Roman" w:cs="Times New Roman"/>
        </w:rPr>
        <w:fldChar w:fldCharType="begin"/>
      </w:r>
      <w:r w:rsidRPr="005344B4">
        <w:rPr>
          <w:rFonts w:ascii="Times New Roman" w:hAnsi="Times New Roman" w:cs="Times New Roman"/>
        </w:rPr>
        <w:instrText xml:space="preserve"> SEQ Figure \* ARABIC </w:instrText>
      </w:r>
      <w:r w:rsidRPr="005344B4">
        <w:rPr>
          <w:rFonts w:ascii="Times New Roman" w:hAnsi="Times New Roman" w:cs="Times New Roman"/>
        </w:rPr>
        <w:fldChar w:fldCharType="separate"/>
      </w:r>
      <w:r w:rsidR="009C387C">
        <w:rPr>
          <w:rFonts w:ascii="Times New Roman" w:hAnsi="Times New Roman" w:cs="Times New Roman"/>
          <w:noProof/>
        </w:rPr>
        <w:t>18</w:t>
      </w:r>
      <w:r w:rsidRPr="005344B4">
        <w:rPr>
          <w:rFonts w:ascii="Times New Roman" w:hAnsi="Times New Roman" w:cs="Times New Roman"/>
        </w:rPr>
        <w:fldChar w:fldCharType="end"/>
      </w:r>
      <w:r w:rsidRPr="005344B4">
        <w:rPr>
          <w:rFonts w:ascii="Times New Roman" w:hAnsi="Times New Roman" w:cs="Times New Roman"/>
        </w:rPr>
        <w:t xml:space="preserve"> 'The Kids are All Right' </w:t>
      </w:r>
      <w:r w:rsidR="00087C86" w:rsidRPr="005344B4">
        <w:rPr>
          <w:rFonts w:ascii="Times New Roman" w:hAnsi="Times New Roman" w:cs="Times New Roman"/>
        </w:rPr>
        <w:t>storytelling</w:t>
      </w:r>
      <w:r w:rsidRPr="005344B4">
        <w:rPr>
          <w:rFonts w:ascii="Times New Roman" w:hAnsi="Times New Roman" w:cs="Times New Roman"/>
        </w:rPr>
        <w:t xml:space="preserve"> and discussion session at Festival of Thrift 2022. Photo: Author’s Own</w:t>
      </w:r>
      <w:bookmarkEnd w:id="99"/>
    </w:p>
    <w:p w14:paraId="3D68A5A5" w14:textId="78CECD1C" w:rsidR="00471633" w:rsidRPr="002D4D39" w:rsidRDefault="004012AD" w:rsidP="00901009">
      <w:pPr>
        <w:pStyle w:val="Heading2"/>
      </w:pPr>
      <w:bookmarkStart w:id="100" w:name="_Toc213581809"/>
      <w:r w:rsidRPr="002D4D39">
        <w:t>5.</w:t>
      </w:r>
      <w:r w:rsidR="00175861" w:rsidRPr="002D4D39">
        <w:t>1</w:t>
      </w:r>
      <w:r w:rsidRPr="002D4D39">
        <w:t xml:space="preserve"> </w:t>
      </w:r>
      <w:r w:rsidR="00A34C71" w:rsidRPr="002D4D39">
        <w:t>The</w:t>
      </w:r>
      <w:r w:rsidR="002D4D39" w:rsidRPr="002D4D39">
        <w:t xml:space="preserve"> </w:t>
      </w:r>
      <w:r w:rsidR="00A34C71" w:rsidRPr="002D4D39">
        <w:t>Festival of Thrift, Kirkleatham</w:t>
      </w:r>
      <w:bookmarkEnd w:id="100"/>
    </w:p>
    <w:p w14:paraId="7A992A3E" w14:textId="1F0B16B3" w:rsidR="00955C08" w:rsidRPr="005344B4" w:rsidRDefault="00C63A0D" w:rsidP="002D2D26">
      <w:pPr>
        <w:spacing w:line="480" w:lineRule="auto"/>
        <w:rPr>
          <w:rFonts w:cs="Times New Roman"/>
        </w:rPr>
      </w:pPr>
      <w:r w:rsidRPr="005344B4">
        <w:rPr>
          <w:rFonts w:cs="Times New Roman"/>
        </w:rPr>
        <w:t>The Festival of Thrift is a ‘celebration of sustainable living’</w:t>
      </w:r>
      <w:r w:rsidR="00EE1A06" w:rsidRPr="005344B4">
        <w:rPr>
          <w:rFonts w:cs="Times New Roman"/>
        </w:rPr>
        <w:t xml:space="preserve"> </w:t>
      </w:r>
      <w:r w:rsidR="00062C0B" w:rsidRPr="005344B4">
        <w:rPr>
          <w:rFonts w:cs="Times New Roman"/>
        </w:rPr>
        <w:fldChar w:fldCharType="begin"/>
      </w:r>
      <w:r w:rsidR="00062C0B" w:rsidRPr="005344B4">
        <w:rPr>
          <w:rFonts w:cs="Times New Roman"/>
        </w:rPr>
        <w:instrText xml:space="preserve"> ADDIN ZOTERO_ITEM CSL_CITATION {"citationID":"gfiYOjbg","properties":{"formattedCitation":"(Festival of Thrift CIC, 2021)","plainCitation":"(Festival of Thrift CIC, 2021)","noteIndex":0},"citationItems":[{"id":114,"uris":["http://zotero.org/users/6040264/items/6NX2DLZP"],"itemData":{"id":114,"type":"webpage","abstract":"The UK's National Festival for Sustainability. On-site 25th &amp; 26th September &amp; Online All Year Round.","container-title":"Festival of Thrift","language":"en-GB","title":"Festival of Thrift - Come &amp; Celebrate Sustainable Living","URL":"https://www.festivalofthrift.co.uk/","author":[{"family":"Festival of Thrift CIC","given":""}],"accessed":{"date-parts":[["2021",10,7]]},"issued":{"date-parts":[["2021"]]}}}],"schema":"https://github.com/citation-style-language/schema/raw/master/csl-citation.json"} </w:instrText>
      </w:r>
      <w:r w:rsidR="00062C0B" w:rsidRPr="005344B4">
        <w:rPr>
          <w:rFonts w:cs="Times New Roman"/>
        </w:rPr>
        <w:fldChar w:fldCharType="separate"/>
      </w:r>
      <w:r w:rsidR="00062C0B" w:rsidRPr="005344B4">
        <w:rPr>
          <w:rFonts w:cs="Times New Roman"/>
        </w:rPr>
        <w:t>(Festival of Thrift CIC, 2021)</w:t>
      </w:r>
      <w:r w:rsidR="00062C0B" w:rsidRPr="005344B4">
        <w:rPr>
          <w:rFonts w:cs="Times New Roman"/>
        </w:rPr>
        <w:fldChar w:fldCharType="end"/>
      </w:r>
      <w:r w:rsidRPr="005344B4">
        <w:rPr>
          <w:rFonts w:cs="Times New Roman"/>
        </w:rPr>
        <w:t xml:space="preserve"> which takes place annually in t</w:t>
      </w:r>
      <w:r w:rsidR="00703F81" w:rsidRPr="005344B4">
        <w:rPr>
          <w:rFonts w:cs="Times New Roman"/>
        </w:rPr>
        <w:t xml:space="preserve">he </w:t>
      </w:r>
      <w:r w:rsidRPr="005344B4">
        <w:rPr>
          <w:rFonts w:cs="Times New Roman"/>
        </w:rPr>
        <w:t>Northeast of England on the penultimate weekend of September</w:t>
      </w:r>
      <w:r w:rsidR="00BD3273" w:rsidRPr="005344B4">
        <w:rPr>
          <w:rFonts w:cs="Times New Roman"/>
        </w:rPr>
        <w:t xml:space="preserve">, </w:t>
      </w:r>
      <w:r w:rsidRPr="005344B4">
        <w:rPr>
          <w:rFonts w:cs="Times New Roman"/>
        </w:rPr>
        <w:t xml:space="preserve">with a program of free activities, performances and live music. </w:t>
      </w:r>
      <w:r w:rsidR="00CF28CD" w:rsidRPr="005344B4">
        <w:rPr>
          <w:rFonts w:cs="Times New Roman"/>
        </w:rPr>
        <w:t>The figure o</w:t>
      </w:r>
      <w:r w:rsidR="004A52A2" w:rsidRPr="005344B4">
        <w:rPr>
          <w:rFonts w:cs="Times New Roman"/>
        </w:rPr>
        <w:t>f</w:t>
      </w:r>
      <w:r w:rsidR="00CF28CD" w:rsidRPr="005344B4">
        <w:rPr>
          <w:rFonts w:cs="Times New Roman"/>
        </w:rPr>
        <w:t xml:space="preserve"> the responsible individual surfaces and circulates in the festival through the notion of ‘thrift’</w:t>
      </w:r>
      <w:r w:rsidR="00DF7587" w:rsidRPr="005344B4">
        <w:rPr>
          <w:rFonts w:cs="Times New Roman"/>
        </w:rPr>
        <w:t xml:space="preserve">, which </w:t>
      </w:r>
      <w:r w:rsidR="004A52A2" w:rsidRPr="005344B4">
        <w:rPr>
          <w:rFonts w:cs="Times New Roman"/>
        </w:rPr>
        <w:t xml:space="preserve">broadly refers to </w:t>
      </w:r>
      <w:r w:rsidR="00F26378" w:rsidRPr="005344B4">
        <w:rPr>
          <w:rFonts w:cs="Times New Roman"/>
        </w:rPr>
        <w:t>carefu</w:t>
      </w:r>
      <w:r w:rsidR="00AB638D" w:rsidRPr="005344B4">
        <w:rPr>
          <w:rFonts w:cs="Times New Roman"/>
        </w:rPr>
        <w:t xml:space="preserve">l </w:t>
      </w:r>
      <w:r w:rsidR="00BD3273" w:rsidRPr="005344B4">
        <w:rPr>
          <w:rFonts w:cs="Times New Roman"/>
        </w:rPr>
        <w:t>management of</w:t>
      </w:r>
      <w:r w:rsidR="00AB638D" w:rsidRPr="005344B4">
        <w:rPr>
          <w:rFonts w:cs="Times New Roman"/>
        </w:rPr>
        <w:t xml:space="preserve"> resource and expenditure, and minimising waste </w:t>
      </w:r>
      <w:proofErr w:type="gramStart"/>
      <w:r w:rsidR="00AB638D" w:rsidRPr="005344B4">
        <w:rPr>
          <w:rFonts w:cs="Times New Roman"/>
        </w:rPr>
        <w:t>in</w:t>
      </w:r>
      <w:r w:rsidR="00ED2448" w:rsidRPr="005344B4">
        <w:rPr>
          <w:rFonts w:cs="Times New Roman"/>
        </w:rPr>
        <w:t xml:space="preserve"> order to</w:t>
      </w:r>
      <w:proofErr w:type="gramEnd"/>
      <w:r w:rsidR="00ED2448" w:rsidRPr="005344B4">
        <w:rPr>
          <w:rFonts w:cs="Times New Roman"/>
        </w:rPr>
        <w:t xml:space="preserve"> conserve enough for the future</w:t>
      </w:r>
      <w:r w:rsidR="00DF7587" w:rsidRPr="005344B4">
        <w:rPr>
          <w:rFonts w:cs="Times New Roman"/>
        </w:rPr>
        <w:t xml:space="preserve">. </w:t>
      </w:r>
      <w:r w:rsidR="008739B9" w:rsidRPr="005344B4">
        <w:rPr>
          <w:rFonts w:cs="Times New Roman"/>
        </w:rPr>
        <w:t>Thrift</w:t>
      </w:r>
      <w:r w:rsidR="00FA58DC" w:rsidRPr="005344B4">
        <w:rPr>
          <w:rFonts w:cs="Times New Roman"/>
        </w:rPr>
        <w:t xml:space="preserve"> is associated with</w:t>
      </w:r>
      <w:r w:rsidR="00D93B29" w:rsidRPr="005344B4">
        <w:rPr>
          <w:rFonts w:cs="Times New Roman"/>
        </w:rPr>
        <w:t xml:space="preserve"> </w:t>
      </w:r>
      <w:r w:rsidR="003971CB" w:rsidRPr="005344B4">
        <w:rPr>
          <w:rFonts w:cs="Times New Roman"/>
        </w:rPr>
        <w:t xml:space="preserve">frugality, </w:t>
      </w:r>
      <w:r w:rsidR="00DF7587" w:rsidRPr="005344B4">
        <w:rPr>
          <w:rFonts w:cs="Times New Roman"/>
        </w:rPr>
        <w:t>a</w:t>
      </w:r>
      <w:r w:rsidR="003971CB" w:rsidRPr="005344B4">
        <w:rPr>
          <w:rFonts w:cs="Times New Roman"/>
        </w:rPr>
        <w:t xml:space="preserve"> virtue </w:t>
      </w:r>
      <w:r w:rsidR="00D16A2C" w:rsidRPr="005344B4">
        <w:rPr>
          <w:rFonts w:cs="Times New Roman"/>
        </w:rPr>
        <w:t xml:space="preserve">mobilised as a technique of responsibilisation, where individuals are expected to ensure self-sufficiency through </w:t>
      </w:r>
      <w:r w:rsidR="001B0155" w:rsidRPr="005344B4">
        <w:rPr>
          <w:rFonts w:cs="Times New Roman"/>
        </w:rPr>
        <w:t>moral restraint</w:t>
      </w:r>
      <w:r w:rsidR="00D16A2C" w:rsidRPr="005344B4">
        <w:rPr>
          <w:rFonts w:cs="Times New Roman"/>
        </w:rPr>
        <w:t xml:space="preserve">. </w:t>
      </w:r>
      <w:r w:rsidRPr="005344B4">
        <w:rPr>
          <w:rFonts w:cs="Times New Roman"/>
        </w:rPr>
        <w:t xml:space="preserve">Whilst the </w:t>
      </w:r>
      <w:r w:rsidR="00D74A1B" w:rsidRPr="005344B4">
        <w:rPr>
          <w:rFonts w:cs="Times New Roman"/>
        </w:rPr>
        <w:t>discursive framing</w:t>
      </w:r>
      <w:r w:rsidRPr="005344B4">
        <w:rPr>
          <w:rFonts w:cs="Times New Roman"/>
        </w:rPr>
        <w:t xml:space="preserve"> </w:t>
      </w:r>
      <w:r w:rsidR="001511C6" w:rsidRPr="005344B4">
        <w:rPr>
          <w:rFonts w:cs="Times New Roman"/>
        </w:rPr>
        <w:t>of the Festival centres the</w:t>
      </w:r>
      <w:r w:rsidRPr="005344B4">
        <w:rPr>
          <w:rFonts w:cs="Times New Roman"/>
        </w:rPr>
        <w:t xml:space="preserve"> individual as agent of change,</w:t>
      </w:r>
      <w:r w:rsidR="001A2329" w:rsidRPr="005344B4">
        <w:rPr>
          <w:rFonts w:cs="Times New Roman"/>
        </w:rPr>
        <w:t xml:space="preserve"> there is far more heterogeneity in the modes</w:t>
      </w:r>
      <w:r w:rsidR="007E44C1" w:rsidRPr="005344B4">
        <w:rPr>
          <w:rFonts w:cs="Times New Roman"/>
        </w:rPr>
        <w:t>, practices and</w:t>
      </w:r>
      <w:r w:rsidR="001A2329" w:rsidRPr="005344B4">
        <w:rPr>
          <w:rFonts w:cs="Times New Roman"/>
        </w:rPr>
        <w:t xml:space="preserve"> </w:t>
      </w:r>
      <w:proofErr w:type="spellStart"/>
      <w:r w:rsidR="001A2329" w:rsidRPr="005344B4">
        <w:rPr>
          <w:rFonts w:cs="Times New Roman"/>
        </w:rPr>
        <w:t>affects</w:t>
      </w:r>
      <w:proofErr w:type="spellEnd"/>
      <w:r w:rsidR="001A2329" w:rsidRPr="005344B4">
        <w:rPr>
          <w:rFonts w:cs="Times New Roman"/>
        </w:rPr>
        <w:t xml:space="preserve"> of </w:t>
      </w:r>
      <w:r w:rsidR="007E44C1" w:rsidRPr="005344B4">
        <w:rPr>
          <w:rFonts w:cs="Times New Roman"/>
        </w:rPr>
        <w:t xml:space="preserve">thrift </w:t>
      </w:r>
      <w:r w:rsidR="001A2329" w:rsidRPr="005344B4">
        <w:rPr>
          <w:rFonts w:cs="Times New Roman"/>
        </w:rPr>
        <w:t>circulating within the sit</w:t>
      </w:r>
      <w:r w:rsidR="00FD17F0" w:rsidRPr="005344B4">
        <w:rPr>
          <w:rFonts w:cs="Times New Roman"/>
        </w:rPr>
        <w:t xml:space="preserve">e. Affective and embodied experiences in the site reorient thrift </w:t>
      </w:r>
      <w:r w:rsidR="00FD17F0" w:rsidRPr="005344B4">
        <w:rPr>
          <w:rFonts w:cs="Times New Roman"/>
        </w:rPr>
        <w:lastRenderedPageBreak/>
        <w:t>fro</w:t>
      </w:r>
      <w:r w:rsidR="00621CC1" w:rsidRPr="005344B4">
        <w:rPr>
          <w:rFonts w:cs="Times New Roman"/>
        </w:rPr>
        <w:t xml:space="preserve">m </w:t>
      </w:r>
      <w:r w:rsidR="00C0314C" w:rsidRPr="005344B4">
        <w:rPr>
          <w:rFonts w:cs="Times New Roman"/>
        </w:rPr>
        <w:t>an individual, moralised set of practi</w:t>
      </w:r>
      <w:r w:rsidR="008352C5" w:rsidRPr="005344B4">
        <w:rPr>
          <w:rFonts w:cs="Times New Roman"/>
        </w:rPr>
        <w:t>ces towards broader notions of thrift which centre conviviality, creativity and living well within limi</w:t>
      </w:r>
      <w:r w:rsidR="00062C0B" w:rsidRPr="005344B4">
        <w:rPr>
          <w:rFonts w:cs="Times New Roman"/>
        </w:rPr>
        <w:t>ts</w:t>
      </w:r>
      <w:r w:rsidR="00370E0D" w:rsidRPr="005344B4">
        <w:rPr>
          <w:rFonts w:cs="Times New Roman"/>
        </w:rPr>
        <w:t>.</w:t>
      </w:r>
      <w:r w:rsidR="00062C0B" w:rsidRPr="005344B4">
        <w:rPr>
          <w:rFonts w:cs="Times New Roman"/>
        </w:rPr>
        <w:t xml:space="preserve"> </w:t>
      </w:r>
      <w:r w:rsidR="00D0550B" w:rsidRPr="005344B4">
        <w:rPr>
          <w:rFonts w:cs="Times New Roman"/>
        </w:rPr>
        <w:t xml:space="preserve">Drawing on the conceptual reclaiming of thrift as thriving </w:t>
      </w:r>
      <w:r w:rsidR="00062C0B" w:rsidRPr="005344B4">
        <w:rPr>
          <w:rFonts w:cs="Times New Roman"/>
        </w:rPr>
        <w:fldChar w:fldCharType="begin"/>
      </w:r>
      <w:r w:rsidR="00062C0B" w:rsidRPr="005344B4">
        <w:rPr>
          <w:rFonts w:cs="Times New Roman"/>
        </w:rPr>
        <w:instrText xml:space="preserve"> ADDIN ZOTERO_ITEM CSL_CITATION {"citationID":"mnncVKBL","properties":{"formattedCitation":"(Hunter and Yates, 2011; Hulme, 2019)","plainCitation":"(Hunter and Yates, 2011; Hulme, 2019)","noteIndex":0},"citationItems":[{"id":38,"uris":["http://zotero.org/users/6040264/items/QVCFN98I"],"itemData":{"id":38,"type":"chapter","abstract":"This introductory chapter begins with a brief discussion of the renewed importance of the concept of thrift in American consciousness in the wake of the 2008 financial crisis. It then presents reasons for studying thrift including its absence in moral philosophy and moral theology and its rather sudden and seemingly arbitrary appearance in history. It further argues that a social history and moral philosophical reflection on thrift is a window into the changing culture of capitalism, and this claim begins to gesture at the ambition of this volume. This book aims to offer a conceptually fresh, empirically vibrant, and largely unprecedented account of thrift in American history. Underpinning the rich diversity of disciplinary perspectives are two overarching claims: firstly, what is striking from even a cursory glance at the history of thrift is its astonishing capaciousness and dynamism, challenging the narrow and attenuated rendering of thrift as mere frugality; and, secondly, the idiom of thrift has served as the primary language Americans have used for articulating the normative dimensions of economic life throughout their history. An overview of the subsequent chapters is also presented.","container-title":"Thrift and Thriving in America: Capitalism and Moral Order from the Puritans to the Present","ISBN":"978-0-19-976906-3","note":"DOI: 10.1093/acprof:oso/9780199769063.003.0001","page":"0","publisher":"Oxford University Press","source":"Silverchair","title":"Introduction: The Question of Thrift","title-short":"Introduction","URL":"https://doi.org/10.1093/acprof:oso/9780199769063.003.0001","author":[{"family":"Hunter","given":"James Davison"},{"family":"Yates","given":"Joshua J."}],"editor":[{"family":"Yates","given":"Joshua"},{"family":"Davison Hunter","given":"James"}],"accessed":{"date-parts":[["2024",1,16]]},"issued":{"date-parts":[["2011",7,29]]}}},{"id":94,"uris":["http://zotero.org/users/6040264/items/4VFTUYV5"],"itemData":{"id":94,"type":"book","event-place":"Manchester","ISBN":"978-1-5261-2884-3","language":"eng","number-of-pages":"140","publisher":"Manchester University Press","publisher-place":"Manchester","source":"K10plus ISBN","title":"A brief history of thrift","author":[{"family":"Hulme","given":"Alison"}],"issued":{"date-parts":[["2019"]]}}}],"schema":"https://github.com/citation-style-language/schema/raw/master/csl-citation.json"} </w:instrText>
      </w:r>
      <w:r w:rsidR="00062C0B" w:rsidRPr="005344B4">
        <w:rPr>
          <w:rFonts w:cs="Times New Roman"/>
        </w:rPr>
        <w:fldChar w:fldCharType="separate"/>
      </w:r>
      <w:r w:rsidR="00062C0B" w:rsidRPr="005344B4">
        <w:rPr>
          <w:rFonts w:cs="Times New Roman"/>
        </w:rPr>
        <w:t>(Hunter and Yates, 2011; Hulme, 2019)</w:t>
      </w:r>
      <w:r w:rsidR="00062C0B" w:rsidRPr="005344B4">
        <w:rPr>
          <w:rFonts w:cs="Times New Roman"/>
        </w:rPr>
        <w:fldChar w:fldCharType="end"/>
      </w:r>
      <w:r w:rsidR="008739B9" w:rsidRPr="005344B4">
        <w:rPr>
          <w:rFonts w:cs="Times New Roman"/>
        </w:rPr>
        <w:t>,</w:t>
      </w:r>
      <w:r w:rsidR="00062C0B" w:rsidRPr="005344B4">
        <w:rPr>
          <w:rFonts w:cs="Times New Roman"/>
        </w:rPr>
        <w:t xml:space="preserve">. </w:t>
      </w:r>
      <w:r w:rsidR="00386F79" w:rsidRPr="005344B4">
        <w:rPr>
          <w:rFonts w:cs="Times New Roman"/>
        </w:rPr>
        <w:t>I argue that</w:t>
      </w:r>
      <w:r w:rsidRPr="005344B4">
        <w:rPr>
          <w:rFonts w:cs="Times New Roman"/>
        </w:rPr>
        <w:t xml:space="preserve"> the activities, </w:t>
      </w:r>
      <w:r w:rsidR="001511C6" w:rsidRPr="005344B4">
        <w:rPr>
          <w:rFonts w:cs="Times New Roman"/>
        </w:rPr>
        <w:t>performances</w:t>
      </w:r>
      <w:r w:rsidRPr="005344B4">
        <w:rPr>
          <w:rFonts w:cs="Times New Roman"/>
        </w:rPr>
        <w:t xml:space="preserve"> and a</w:t>
      </w:r>
      <w:r w:rsidR="00370E0D" w:rsidRPr="005344B4">
        <w:rPr>
          <w:rFonts w:cs="Times New Roman"/>
        </w:rPr>
        <w:t>tmosphere</w:t>
      </w:r>
      <w:r w:rsidR="008739B9" w:rsidRPr="005344B4">
        <w:rPr>
          <w:rFonts w:cs="Times New Roman"/>
        </w:rPr>
        <w:t>s</w:t>
      </w:r>
      <w:r w:rsidRPr="005344B4">
        <w:rPr>
          <w:rFonts w:cs="Times New Roman"/>
        </w:rPr>
        <w:t xml:space="preserve"> of the festival generate opportunities for critical reflection, imagining alternative modes of collective provisioning and practices of making which centre </w:t>
      </w:r>
      <w:r w:rsidR="008739B9" w:rsidRPr="005344B4">
        <w:rPr>
          <w:rFonts w:cs="Times New Roman"/>
        </w:rPr>
        <w:t>playfulness, pleasure</w:t>
      </w:r>
      <w:r w:rsidRPr="005344B4">
        <w:rPr>
          <w:rFonts w:cs="Times New Roman"/>
        </w:rPr>
        <w:t xml:space="preserve"> and conviviality </w:t>
      </w:r>
      <w:r w:rsidR="002963AF" w:rsidRPr="005344B4">
        <w:rPr>
          <w:rFonts w:cs="Times New Roman"/>
        </w:rPr>
        <w:fldChar w:fldCharType="begin"/>
      </w:r>
      <w:r w:rsidR="002963AF" w:rsidRPr="005344B4">
        <w:rPr>
          <w:rFonts w:cs="Times New Roman"/>
        </w:rPr>
        <w:instrText xml:space="preserve"> ADDIN ZOTERO_ITEM CSL_CITATION {"citationID":"b6MzDlaR","properties":{"formattedCitation":"(Edensor, 2018)","plainCitation":"(Edensor, 2018)","noteIndex":0},"citationItems":[{"id":1890,"uris":["http://zotero.org/users/6040264/items/7NNMUNIT"],"itemData":{"id":1890,"type":"chapter","collection-title":"Routledge research in culture, space and identity","container-title":"Geographies of making, craft and creativity","event-place":"Abingdon, Oxon New York, NY","ISBN":"978-1-138-23874-9","language":"eng","publisher":"Routledge","publisher-place":"Abingdon, Oxon New York, NY","source":"BnF ISBN","title":"Moonraking in Slaithwaite Making lanterns, making place","container-author":[{"family":"Price","given":"Laura"},{"family":"Hawkins","given":"Harriet"}],"author":[{"family":"Edensor","given":"Tim"}],"issued":{"date-parts":[["2018"]]}}}],"schema":"https://github.com/citation-style-language/schema/raw/master/csl-citation.json"} </w:instrText>
      </w:r>
      <w:r w:rsidR="002963AF" w:rsidRPr="005344B4">
        <w:rPr>
          <w:rFonts w:cs="Times New Roman"/>
        </w:rPr>
        <w:fldChar w:fldCharType="separate"/>
      </w:r>
      <w:r w:rsidR="002963AF" w:rsidRPr="005344B4">
        <w:rPr>
          <w:rFonts w:cs="Times New Roman"/>
        </w:rPr>
        <w:t>(Edensor, 2018)</w:t>
      </w:r>
      <w:r w:rsidR="002963AF" w:rsidRPr="005344B4">
        <w:rPr>
          <w:rFonts w:cs="Times New Roman"/>
        </w:rPr>
        <w:fldChar w:fldCharType="end"/>
      </w:r>
      <w:r w:rsidR="002963AF" w:rsidRPr="005344B4">
        <w:rPr>
          <w:rFonts w:cs="Times New Roman"/>
        </w:rPr>
        <w:t>.</w:t>
      </w:r>
      <w:r w:rsidR="003F5402" w:rsidRPr="005344B4">
        <w:rPr>
          <w:rFonts w:cs="Times New Roman"/>
        </w:rPr>
        <w:t xml:space="preserve"> </w:t>
      </w:r>
      <w:r w:rsidR="00360AA8" w:rsidRPr="005344B4">
        <w:rPr>
          <w:rFonts w:cs="Times New Roman"/>
        </w:rPr>
        <w:t xml:space="preserve">Although fleeting, these provide openings for unsettling the </w:t>
      </w:r>
      <w:r w:rsidR="00EA4296" w:rsidRPr="005344B4">
        <w:rPr>
          <w:rFonts w:cs="Times New Roman"/>
        </w:rPr>
        <w:t xml:space="preserve">figure of the responsible </w:t>
      </w:r>
      <w:r w:rsidR="0041702A" w:rsidRPr="005344B4">
        <w:rPr>
          <w:rFonts w:cs="Times New Roman"/>
        </w:rPr>
        <w:t>individual,</w:t>
      </w:r>
      <w:r w:rsidR="008352C5" w:rsidRPr="005344B4">
        <w:rPr>
          <w:rFonts w:cs="Times New Roman"/>
        </w:rPr>
        <w:t xml:space="preserve"> drawing attention to </w:t>
      </w:r>
      <w:r w:rsidR="00EA4296" w:rsidRPr="005344B4">
        <w:rPr>
          <w:rFonts w:cs="Times New Roman"/>
        </w:rPr>
        <w:t>other modes of environmentalism</w:t>
      </w:r>
      <w:r w:rsidR="008352C5" w:rsidRPr="005344B4">
        <w:rPr>
          <w:rFonts w:cs="Times New Roman"/>
        </w:rPr>
        <w:t xml:space="preserve"> which</w:t>
      </w:r>
      <w:r w:rsidR="00EA4296" w:rsidRPr="005344B4">
        <w:rPr>
          <w:rFonts w:cs="Times New Roman"/>
        </w:rPr>
        <w:t xml:space="preserve"> </w:t>
      </w:r>
      <w:r w:rsidR="00D239F0" w:rsidRPr="005344B4">
        <w:rPr>
          <w:rFonts w:cs="Times New Roman"/>
        </w:rPr>
        <w:t xml:space="preserve">circulate and swell in </w:t>
      </w:r>
      <w:r w:rsidR="008352C5" w:rsidRPr="005344B4">
        <w:rPr>
          <w:rFonts w:cs="Times New Roman"/>
        </w:rPr>
        <w:t xml:space="preserve">the </w:t>
      </w:r>
      <w:proofErr w:type="spellStart"/>
      <w:r w:rsidR="00D0550B" w:rsidRPr="005344B4">
        <w:rPr>
          <w:rFonts w:cs="Times New Roman"/>
        </w:rPr>
        <w:t>spatio</w:t>
      </w:r>
      <w:proofErr w:type="spellEnd"/>
      <w:r w:rsidR="00D0550B" w:rsidRPr="005344B4">
        <w:rPr>
          <w:rFonts w:cs="Times New Roman"/>
        </w:rPr>
        <w:t xml:space="preserve">-temporal suspension of the </w:t>
      </w:r>
      <w:r w:rsidR="008352C5" w:rsidRPr="005344B4">
        <w:rPr>
          <w:rFonts w:cs="Times New Roman"/>
        </w:rPr>
        <w:t>Festival</w:t>
      </w:r>
      <w:r w:rsidR="00D239F0" w:rsidRPr="005344B4">
        <w:rPr>
          <w:rFonts w:cs="Times New Roman"/>
        </w:rPr>
        <w:t>.</w:t>
      </w:r>
      <w:r w:rsidR="00EF46FA" w:rsidRPr="005344B4">
        <w:rPr>
          <w:rFonts w:cs="Times New Roman"/>
        </w:rPr>
        <w:t xml:space="preserve"> </w:t>
      </w:r>
      <w:r w:rsidRPr="005344B4">
        <w:rPr>
          <w:rFonts w:cs="Times New Roman"/>
        </w:rPr>
        <w:t>I highlight the ways in which children’s sensibilities</w:t>
      </w:r>
      <w:r w:rsidR="00EF46FA" w:rsidRPr="005344B4">
        <w:rPr>
          <w:rFonts w:cs="Times New Roman"/>
        </w:rPr>
        <w:t xml:space="preserve"> and sense-making </w:t>
      </w:r>
      <w:r w:rsidR="005F327B" w:rsidRPr="005344B4">
        <w:rPr>
          <w:rFonts w:cs="Times New Roman"/>
        </w:rPr>
        <w:t xml:space="preserve">co-constitute </w:t>
      </w:r>
      <w:r w:rsidR="0041702A" w:rsidRPr="005344B4">
        <w:rPr>
          <w:rFonts w:cs="Times New Roman"/>
        </w:rPr>
        <w:t>the political</w:t>
      </w:r>
      <w:r w:rsidR="009A164D" w:rsidRPr="005344B4">
        <w:rPr>
          <w:rFonts w:cs="Times New Roman"/>
        </w:rPr>
        <w:t xml:space="preserve"> potential of encounters</w:t>
      </w:r>
      <w:r w:rsidR="005F327B" w:rsidRPr="005344B4">
        <w:rPr>
          <w:rFonts w:cs="Times New Roman"/>
        </w:rPr>
        <w:t xml:space="preserve"> with environmentalism within the site</w:t>
      </w:r>
      <w:r w:rsidR="00813043" w:rsidRPr="005344B4">
        <w:rPr>
          <w:rFonts w:cs="Times New Roman"/>
        </w:rPr>
        <w:t>. I</w:t>
      </w:r>
      <w:r w:rsidRPr="005344B4">
        <w:rPr>
          <w:rFonts w:cs="Times New Roman"/>
        </w:rPr>
        <w:t xml:space="preserve"> draw on theories</w:t>
      </w:r>
      <w:r w:rsidR="00813043" w:rsidRPr="005344B4">
        <w:rPr>
          <w:rFonts w:cs="Times New Roman"/>
        </w:rPr>
        <w:t xml:space="preserve"> of</w:t>
      </w:r>
      <w:r w:rsidRPr="005344B4">
        <w:rPr>
          <w:rFonts w:cs="Times New Roman"/>
        </w:rPr>
        <w:t xml:space="preserve"> </w:t>
      </w:r>
      <w:r w:rsidR="0059676B" w:rsidRPr="005344B4">
        <w:rPr>
          <w:rFonts w:cs="Times New Roman"/>
        </w:rPr>
        <w:t>affect to demonstrate how ambivale</w:t>
      </w:r>
      <w:r w:rsidR="00F716D0" w:rsidRPr="005344B4">
        <w:rPr>
          <w:rFonts w:cs="Times New Roman"/>
        </w:rPr>
        <w:t>nce in the festival site can be generative, enabling new modes of socio-ecological agency to emerge</w:t>
      </w:r>
      <w:r w:rsidRPr="005344B4">
        <w:rPr>
          <w:rFonts w:cs="Times New Roman"/>
        </w:rPr>
        <w:t xml:space="preserve">. </w:t>
      </w:r>
      <w:r w:rsidR="002B203E" w:rsidRPr="005344B4">
        <w:rPr>
          <w:rFonts w:cs="Times New Roman"/>
        </w:rPr>
        <w:t xml:space="preserve">The festival thus is understood as a site </w:t>
      </w:r>
      <w:r w:rsidR="00C13F6B" w:rsidRPr="005344B4">
        <w:rPr>
          <w:rFonts w:cs="Times New Roman"/>
        </w:rPr>
        <w:t xml:space="preserve">which catalyses and </w:t>
      </w:r>
      <w:r w:rsidR="00B842A3" w:rsidRPr="005344B4">
        <w:rPr>
          <w:rFonts w:cs="Times New Roman"/>
        </w:rPr>
        <w:t>sustains modes of environmentalism that unsettle and challenge the figure of th</w:t>
      </w:r>
      <w:r w:rsidR="00326B78" w:rsidRPr="005344B4">
        <w:rPr>
          <w:rFonts w:cs="Times New Roman"/>
        </w:rPr>
        <w:t>e responsible</w:t>
      </w:r>
      <w:r w:rsidR="00B842A3" w:rsidRPr="005344B4">
        <w:rPr>
          <w:rFonts w:cs="Times New Roman"/>
        </w:rPr>
        <w:t xml:space="preserve"> indivi</w:t>
      </w:r>
      <w:r w:rsidR="00326B78" w:rsidRPr="005344B4">
        <w:rPr>
          <w:rFonts w:cs="Times New Roman"/>
        </w:rPr>
        <w:t>dual,</w:t>
      </w:r>
      <w:r w:rsidR="007A6048" w:rsidRPr="005344B4">
        <w:rPr>
          <w:rFonts w:cs="Times New Roman"/>
        </w:rPr>
        <w:t xml:space="preserve"> as a site of experimentation, ambivalence and critical re-imagining.</w:t>
      </w:r>
      <w:r w:rsidR="002C5058" w:rsidRPr="005344B4">
        <w:rPr>
          <w:rFonts w:cs="Times New Roman"/>
        </w:rPr>
        <w:t xml:space="preserve"> </w:t>
      </w:r>
    </w:p>
    <w:p w14:paraId="4A88E0B0" w14:textId="23C73268" w:rsidR="00685950" w:rsidRPr="005344B4" w:rsidRDefault="00685950" w:rsidP="00901009">
      <w:pPr>
        <w:pStyle w:val="Heading3"/>
      </w:pPr>
      <w:bookmarkStart w:id="101" w:name="_Toc213581810"/>
      <w:r w:rsidRPr="005344B4">
        <w:t>5.1.1 Outline</w:t>
      </w:r>
      <w:bookmarkEnd w:id="101"/>
    </w:p>
    <w:p w14:paraId="1C6C28A5" w14:textId="3CC810D8" w:rsidR="00F00515" w:rsidRPr="005344B4" w:rsidRDefault="00F00515" w:rsidP="009811B0">
      <w:pPr>
        <w:spacing w:line="480" w:lineRule="auto"/>
        <w:rPr>
          <w:rFonts w:cs="Times New Roman"/>
        </w:rPr>
      </w:pPr>
      <w:r w:rsidRPr="005344B4">
        <w:rPr>
          <w:rFonts w:cs="Times New Roman"/>
        </w:rPr>
        <w:t xml:space="preserve">I develop my argument across this chapter </w:t>
      </w:r>
      <w:r w:rsidR="00074A69" w:rsidRPr="005344B4">
        <w:rPr>
          <w:rFonts w:cs="Times New Roman"/>
        </w:rPr>
        <w:t>through vignettes which reflect on my observations and experiences at the festival site in 2022, as well as</w:t>
      </w:r>
      <w:r w:rsidR="0033105F" w:rsidRPr="005344B4">
        <w:rPr>
          <w:rFonts w:cs="Times New Roman"/>
        </w:rPr>
        <w:t xml:space="preserve"> </w:t>
      </w:r>
      <w:r w:rsidR="00605C64" w:rsidRPr="005344B4">
        <w:rPr>
          <w:rFonts w:cs="Times New Roman"/>
        </w:rPr>
        <w:t xml:space="preserve">autoethnographic reflections </w:t>
      </w:r>
      <w:r w:rsidR="0041702A" w:rsidRPr="005344B4">
        <w:rPr>
          <w:rFonts w:cs="Times New Roman"/>
        </w:rPr>
        <w:t>on my</w:t>
      </w:r>
      <w:r w:rsidR="0033105F" w:rsidRPr="005344B4">
        <w:rPr>
          <w:rFonts w:cs="Times New Roman"/>
        </w:rPr>
        <w:t xml:space="preserve"> attendance at the festival from 201</w:t>
      </w:r>
      <w:r w:rsidR="00605C64" w:rsidRPr="005344B4">
        <w:rPr>
          <w:rFonts w:cs="Times New Roman"/>
        </w:rPr>
        <w:t>8</w:t>
      </w:r>
      <w:r w:rsidR="0033105F" w:rsidRPr="005344B4">
        <w:rPr>
          <w:rFonts w:cs="Times New Roman"/>
        </w:rPr>
        <w:t xml:space="preserve"> to 2024. I begin by describing the audience and aims of the </w:t>
      </w:r>
      <w:r w:rsidR="00D06FAD" w:rsidRPr="005344B4">
        <w:rPr>
          <w:rFonts w:cs="Times New Roman"/>
        </w:rPr>
        <w:t>Festival</w:t>
      </w:r>
      <w:r w:rsidR="0033105F" w:rsidRPr="005344B4">
        <w:rPr>
          <w:rFonts w:cs="Times New Roman"/>
        </w:rPr>
        <w:t xml:space="preserve">, demonstrating </w:t>
      </w:r>
      <w:r w:rsidR="00D91FD8" w:rsidRPr="005344B4">
        <w:rPr>
          <w:rFonts w:cs="Times New Roman"/>
        </w:rPr>
        <w:t>the popular appeal of this</w:t>
      </w:r>
      <w:r w:rsidR="0033105F" w:rsidRPr="005344B4">
        <w:rPr>
          <w:rFonts w:cs="Times New Roman"/>
        </w:rPr>
        <w:t xml:space="preserve"> family </w:t>
      </w:r>
      <w:r w:rsidR="00D91FD8" w:rsidRPr="005344B4">
        <w:rPr>
          <w:rFonts w:cs="Times New Roman"/>
        </w:rPr>
        <w:t>event</w:t>
      </w:r>
      <w:r w:rsidR="0033105F" w:rsidRPr="005344B4">
        <w:rPr>
          <w:rFonts w:cs="Times New Roman"/>
        </w:rPr>
        <w:t xml:space="preserve"> which mobilises the figure of the responsible individual through</w:t>
      </w:r>
      <w:r w:rsidR="00685950" w:rsidRPr="005344B4">
        <w:rPr>
          <w:rFonts w:cs="Times New Roman"/>
        </w:rPr>
        <w:t xml:space="preserve"> </w:t>
      </w:r>
      <w:r w:rsidR="0033105F" w:rsidRPr="005344B4">
        <w:rPr>
          <w:rFonts w:cs="Times New Roman"/>
        </w:rPr>
        <w:t xml:space="preserve">notions of thrift </w:t>
      </w:r>
      <w:r w:rsidR="00D06FAD" w:rsidRPr="005344B4">
        <w:rPr>
          <w:rFonts w:cs="Times New Roman"/>
        </w:rPr>
        <w:t xml:space="preserve">and individual lifestyle change. </w:t>
      </w:r>
      <w:r w:rsidR="00530287" w:rsidRPr="005344B4">
        <w:rPr>
          <w:rFonts w:cs="Times New Roman"/>
        </w:rPr>
        <w:t xml:space="preserve">I give a brief overview of the literature on Festivals and </w:t>
      </w:r>
      <w:r w:rsidR="007D0627" w:rsidRPr="005344B4">
        <w:rPr>
          <w:rFonts w:cs="Times New Roman"/>
        </w:rPr>
        <w:t>environmentalism,</w:t>
      </w:r>
      <w:r w:rsidR="000903BD" w:rsidRPr="005344B4">
        <w:rPr>
          <w:rFonts w:cs="Times New Roman"/>
        </w:rPr>
        <w:t xml:space="preserve"> </w:t>
      </w:r>
      <w:r w:rsidR="00D91FD8" w:rsidRPr="005344B4">
        <w:rPr>
          <w:rFonts w:cs="Times New Roman"/>
        </w:rPr>
        <w:t>o</w:t>
      </w:r>
      <w:r w:rsidR="00885EF9" w:rsidRPr="005344B4">
        <w:rPr>
          <w:rFonts w:cs="Times New Roman"/>
        </w:rPr>
        <w:t xml:space="preserve">utlining the </w:t>
      </w:r>
      <w:r w:rsidR="00AD3C9F" w:rsidRPr="005344B4">
        <w:rPr>
          <w:rFonts w:cs="Times New Roman"/>
        </w:rPr>
        <w:t xml:space="preserve">small but growing body of literature which considers Festival as sites of environmental subject formation. </w:t>
      </w:r>
      <w:r w:rsidR="008740B1" w:rsidRPr="005344B4">
        <w:rPr>
          <w:rFonts w:cs="Times New Roman"/>
        </w:rPr>
        <w:t xml:space="preserve">I offer a </w:t>
      </w:r>
      <w:r w:rsidR="00AD3C9F" w:rsidRPr="005344B4">
        <w:rPr>
          <w:rFonts w:cs="Times New Roman"/>
        </w:rPr>
        <w:t>novel contributio</w:t>
      </w:r>
      <w:r w:rsidR="00866AAD" w:rsidRPr="005344B4">
        <w:rPr>
          <w:rFonts w:cs="Times New Roman"/>
        </w:rPr>
        <w:t xml:space="preserve">n to </w:t>
      </w:r>
      <w:r w:rsidR="00885EF9" w:rsidRPr="005344B4">
        <w:rPr>
          <w:rFonts w:cs="Times New Roman"/>
        </w:rPr>
        <w:t xml:space="preserve">this </w:t>
      </w:r>
      <w:r w:rsidR="00866AAD" w:rsidRPr="005344B4">
        <w:rPr>
          <w:rFonts w:cs="Times New Roman"/>
        </w:rPr>
        <w:t xml:space="preserve">existing work </w:t>
      </w:r>
      <w:r w:rsidR="008740B1" w:rsidRPr="005344B4">
        <w:rPr>
          <w:rFonts w:cs="Times New Roman"/>
        </w:rPr>
        <w:t>which tends to operationalise the framework of neoliberal environmental governance in the analysis of Festival</w:t>
      </w:r>
      <w:r w:rsidR="00885EF9" w:rsidRPr="005344B4">
        <w:rPr>
          <w:rFonts w:cs="Times New Roman"/>
        </w:rPr>
        <w:t xml:space="preserve">. </w:t>
      </w:r>
      <w:r w:rsidR="00D91FD8" w:rsidRPr="005344B4">
        <w:rPr>
          <w:rFonts w:cs="Times New Roman"/>
        </w:rPr>
        <w:lastRenderedPageBreak/>
        <w:t xml:space="preserve">Rather, </w:t>
      </w:r>
      <w:r w:rsidR="00885EF9" w:rsidRPr="005344B4">
        <w:rPr>
          <w:rFonts w:cs="Times New Roman"/>
        </w:rPr>
        <w:t>I employ theories of affect</w:t>
      </w:r>
      <w:r w:rsidR="008740B1" w:rsidRPr="005344B4">
        <w:rPr>
          <w:rFonts w:cs="Times New Roman"/>
        </w:rPr>
        <w:t xml:space="preserve"> to look</w:t>
      </w:r>
      <w:r w:rsidR="008740B1" w:rsidRPr="005344B4">
        <w:rPr>
          <w:rFonts w:cs="Times New Roman"/>
          <w:i/>
          <w:iCs/>
        </w:rPr>
        <w:t xml:space="preserve"> </w:t>
      </w:r>
      <w:r w:rsidR="002D2D26" w:rsidRPr="005344B4">
        <w:rPr>
          <w:rFonts w:cs="Times New Roman"/>
          <w:noProof/>
        </w:rPr>
        <mc:AlternateContent>
          <mc:Choice Requires="wpg">
            <w:drawing>
              <wp:anchor distT="0" distB="0" distL="114300" distR="114300" simplePos="0" relativeHeight="251680256" behindDoc="0" locked="0" layoutInCell="1" allowOverlap="1" wp14:anchorId="782636CB" wp14:editId="6AECCF2A">
                <wp:simplePos x="0" y="0"/>
                <wp:positionH relativeFrom="margin">
                  <wp:align>right</wp:align>
                </wp:positionH>
                <wp:positionV relativeFrom="paragraph">
                  <wp:posOffset>0</wp:posOffset>
                </wp:positionV>
                <wp:extent cx="5731510" cy="4770755"/>
                <wp:effectExtent l="0" t="0" r="2540" b="0"/>
                <wp:wrapSquare wrapText="bothSides"/>
                <wp:docPr id="1942559864" name="Group 14"/>
                <wp:cNvGraphicFramePr/>
                <a:graphic xmlns:a="http://schemas.openxmlformats.org/drawingml/2006/main">
                  <a:graphicData uri="http://schemas.microsoft.com/office/word/2010/wordprocessingGroup">
                    <wpg:wgp>
                      <wpg:cNvGrpSpPr/>
                      <wpg:grpSpPr>
                        <a:xfrm>
                          <a:off x="0" y="0"/>
                          <a:ext cx="5731510" cy="4770755"/>
                          <a:chOff x="0" y="0"/>
                          <a:chExt cx="5731510" cy="4770755"/>
                        </a:xfrm>
                      </wpg:grpSpPr>
                      <pic:pic xmlns:pic="http://schemas.openxmlformats.org/drawingml/2006/picture">
                        <pic:nvPicPr>
                          <pic:cNvPr id="1902396594" name="Picture 13" descr="Cardboard boxes with drawings and pictures on them&#10;&#10;AI-generated content may be incorrect."/>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wps:wsp>
                        <wps:cNvPr id="1503694260" name="Text Box 1"/>
                        <wps:cNvSpPr txBox="1"/>
                        <wps:spPr>
                          <a:xfrm>
                            <a:off x="0" y="4359275"/>
                            <a:ext cx="5731510" cy="411480"/>
                          </a:xfrm>
                          <a:prstGeom prst="rect">
                            <a:avLst/>
                          </a:prstGeom>
                          <a:solidFill>
                            <a:prstClr val="white"/>
                          </a:solidFill>
                          <a:ln>
                            <a:noFill/>
                          </a:ln>
                        </wps:spPr>
                        <wps:txbx>
                          <w:txbxContent>
                            <w:p w14:paraId="626FF8D2" w14:textId="3911070C" w:rsidR="002D2D26" w:rsidRPr="00F072CD" w:rsidRDefault="002D2D26" w:rsidP="002D2D26">
                              <w:pPr>
                                <w:pStyle w:val="Caption"/>
                                <w:rPr>
                                  <w:rFonts w:eastAsiaTheme="minorHAnsi" w:cs="Times New Roman"/>
                                  <w:noProof/>
                                  <w:sz w:val="22"/>
                                </w:rPr>
                              </w:pPr>
                              <w:bookmarkStart w:id="102" w:name="_Toc212374669"/>
                              <w:r>
                                <w:t xml:space="preserve">Figure </w:t>
                              </w:r>
                              <w:r>
                                <w:fldChar w:fldCharType="begin"/>
                              </w:r>
                              <w:r>
                                <w:instrText xml:space="preserve"> SEQ Figure \* ARABIC </w:instrText>
                              </w:r>
                              <w:r>
                                <w:fldChar w:fldCharType="separate"/>
                              </w:r>
                              <w:r w:rsidR="009C387C">
                                <w:rPr>
                                  <w:noProof/>
                                </w:rPr>
                                <w:t>19</w:t>
                              </w:r>
                              <w:r>
                                <w:fldChar w:fldCharType="end"/>
                              </w:r>
                              <w:r>
                                <w:t xml:space="preserve"> </w:t>
                              </w:r>
                              <w:r w:rsidRPr="00C4032A">
                                <w:t>We can make a difference' collective collage at FoT 2022, part of the bubble blower workshop. Photo: Author's own</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82636CB" id="Group 14" o:spid="_x0000_s1062" style="position:absolute;left:0;text-align:left;margin-left:400.1pt;margin-top:0;width:451.3pt;height:375.65pt;z-index:251680256;mso-position-horizontal:right;mso-position-horizontal-relative:margin" coordsize="57315,4770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">
                <v:shape id="Picture 13" o:spid="_x0000_s1063" type="#_x0000_t75" alt="Cardboard boxes with drawings and pictures on them&#10;&#10;AI-generated content may be incorrect." style="position:absolute;width:57315;height:42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">
                  <v:imagedata r:id="rId45" o:title="Cardboard boxes with drawings and pictures on them&#10;&#10;AI-generated content may be incorrect"/>
                </v:shape>
                <v:shape id="_x0000_s1064" type="#_x0000_t202" style="position:absolute;top:43592;width:57315;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" stroked="f">
                  <v:textbox style="mso-fit-shape-to-text:t" inset="0,0,0,0">
                    <w:txbxContent>
                      <w:p w14:paraId="626FF8D2" w14:textId="3911070C" w:rsidR="002D2D26" w:rsidRPr="00F072CD" w:rsidRDefault="002D2D26" w:rsidP="002D2D26">
                        <w:pPr>
                          <w:pStyle w:val="Caption"/>
                          <w:rPr>
                            <w:rFonts w:eastAsiaTheme="minorHAnsi" w:cs="Times New Roman"/>
                            <w:noProof/>
                            <w:sz w:val="22"/>
                          </w:rPr>
                        </w:pPr>
                        <w:bookmarkStart w:id="392" w:name="_Toc212374669"/>
                        <w:r>
                          <w:t xml:space="preserve">Figure </w:t>
                        </w:r>
                        <w:r>
                          <w:fldChar w:fldCharType="begin"/>
                        </w:r>
                        <w:r>
                          <w:instrText xml:space="preserve"> SEQ Figure \* ARABIC </w:instrText>
                        </w:r>
                        <w:r>
                          <w:fldChar w:fldCharType="separate"/>
                        </w:r>
                        <w:r w:rsidR="009C387C">
                          <w:rPr>
                            <w:noProof/>
                          </w:rPr>
                          <w:t>19</w:t>
                        </w:r>
                        <w:r>
                          <w:fldChar w:fldCharType="end"/>
                        </w:r>
                        <w:r>
                          <w:t xml:space="preserve"> </w:t>
                        </w:r>
                        <w:r w:rsidRPr="00C4032A">
                          <w:t>We can make a difference' collective collage at FoT 2022, part of the bubble blower workshop. Photo: Author's own</w:t>
                        </w:r>
                        <w:bookmarkEnd w:id="392"/>
                      </w:p>
                    </w:txbxContent>
                  </v:textbox>
                </v:shape>
                <w10:wrap type="square" anchorx="margin"/>
              </v:group>
            </w:pict>
          </mc:Fallback>
        </mc:AlternateContent>
      </w:r>
      <w:r w:rsidR="008740B1" w:rsidRPr="005344B4">
        <w:rPr>
          <w:rFonts w:cs="Times New Roman"/>
          <w:i/>
          <w:iCs/>
        </w:rPr>
        <w:t xml:space="preserve">beyond </w:t>
      </w:r>
      <w:r w:rsidR="008740B1" w:rsidRPr="005344B4">
        <w:rPr>
          <w:rFonts w:cs="Times New Roman"/>
        </w:rPr>
        <w:t>the</w:t>
      </w:r>
      <w:r w:rsidR="00885EF9" w:rsidRPr="005344B4">
        <w:rPr>
          <w:rFonts w:cs="Times New Roman"/>
        </w:rPr>
        <w:t xml:space="preserve"> figure of</w:t>
      </w:r>
      <w:r w:rsidR="008740B1" w:rsidRPr="005344B4">
        <w:rPr>
          <w:rFonts w:cs="Times New Roman"/>
        </w:rPr>
        <w:t xml:space="preserve"> responsible individual </w:t>
      </w:r>
      <w:r w:rsidR="00885EF9" w:rsidRPr="005344B4">
        <w:rPr>
          <w:rFonts w:cs="Times New Roman"/>
        </w:rPr>
        <w:t xml:space="preserve">and </w:t>
      </w:r>
      <w:r w:rsidR="008740B1" w:rsidRPr="005344B4">
        <w:rPr>
          <w:rFonts w:cs="Times New Roman"/>
        </w:rPr>
        <w:t>identify where other modes of response emerg</w:t>
      </w:r>
      <w:r w:rsidR="0045013D" w:rsidRPr="005344B4">
        <w:rPr>
          <w:rFonts w:cs="Times New Roman"/>
        </w:rPr>
        <w:t xml:space="preserve">e, gather and swell, exceeding the logic of neoliberal environmentalism and gesturing towards other forms of agency.  </w:t>
      </w:r>
      <w:r w:rsidR="00885EF9" w:rsidRPr="005344B4">
        <w:rPr>
          <w:rFonts w:cs="Times New Roman"/>
        </w:rPr>
        <w:t xml:space="preserve">The first vignette </w:t>
      </w:r>
      <w:r w:rsidR="00D0432C" w:rsidRPr="005344B4">
        <w:rPr>
          <w:rFonts w:cs="Times New Roman"/>
        </w:rPr>
        <w:t xml:space="preserve">demonstrates </w:t>
      </w:r>
      <w:r w:rsidR="00ED0ACF" w:rsidRPr="005344B4">
        <w:rPr>
          <w:rFonts w:cs="Times New Roman"/>
        </w:rPr>
        <w:t>how children’s ability to engage with and make sense of abstract forms of expression</w:t>
      </w:r>
      <w:r w:rsidR="00996FC6" w:rsidRPr="005344B4">
        <w:rPr>
          <w:rFonts w:cs="Times New Roman"/>
        </w:rPr>
        <w:t xml:space="preserve"> which</w:t>
      </w:r>
      <w:r w:rsidR="0082147B" w:rsidRPr="005344B4">
        <w:rPr>
          <w:rFonts w:cs="Times New Roman"/>
        </w:rPr>
        <w:t xml:space="preserve"> often exceeds </w:t>
      </w:r>
      <w:r w:rsidR="009B7615" w:rsidRPr="005344B4">
        <w:rPr>
          <w:rFonts w:cs="Times New Roman"/>
        </w:rPr>
        <w:t>adults’</w:t>
      </w:r>
      <w:r w:rsidR="0082147B" w:rsidRPr="005344B4">
        <w:rPr>
          <w:rFonts w:cs="Times New Roman"/>
        </w:rPr>
        <w:t xml:space="preserve"> expectations. </w:t>
      </w:r>
      <w:r w:rsidR="009B7615" w:rsidRPr="005344B4">
        <w:rPr>
          <w:rFonts w:cs="Times New Roman"/>
        </w:rPr>
        <w:t>I argue that the festival site engenders more horizonal relation</w:t>
      </w:r>
      <w:r w:rsidR="00EF3410" w:rsidRPr="005344B4">
        <w:rPr>
          <w:rFonts w:cs="Times New Roman"/>
        </w:rPr>
        <w:t>s</w:t>
      </w:r>
      <w:r w:rsidR="009B7615" w:rsidRPr="005344B4">
        <w:rPr>
          <w:rFonts w:cs="Times New Roman"/>
        </w:rPr>
        <w:t xml:space="preserve"> between adults and </w:t>
      </w:r>
      <w:r w:rsidR="0002025F" w:rsidRPr="005344B4">
        <w:rPr>
          <w:rFonts w:cs="Times New Roman"/>
        </w:rPr>
        <w:t>childre</w:t>
      </w:r>
      <w:r w:rsidR="00EF3410" w:rsidRPr="005344B4">
        <w:rPr>
          <w:rFonts w:cs="Times New Roman"/>
        </w:rPr>
        <w:t>n through play, making and learning together</w:t>
      </w:r>
      <w:r w:rsidR="006E67E2" w:rsidRPr="005344B4">
        <w:rPr>
          <w:rFonts w:cs="Times New Roman"/>
        </w:rPr>
        <w:t xml:space="preserve">, offering opportunities to for </w:t>
      </w:r>
      <w:r w:rsidR="0041702A" w:rsidRPr="005344B4">
        <w:rPr>
          <w:rFonts w:cs="Times New Roman"/>
        </w:rPr>
        <w:t>making sense</w:t>
      </w:r>
      <w:r w:rsidR="006E67E2" w:rsidRPr="005344B4">
        <w:rPr>
          <w:rFonts w:cs="Times New Roman"/>
        </w:rPr>
        <w:t xml:space="preserve"> of environmental crisis in new ways, together. </w:t>
      </w:r>
      <w:r w:rsidR="00EC5953" w:rsidRPr="005344B4">
        <w:rPr>
          <w:rFonts w:cs="Times New Roman"/>
        </w:rPr>
        <w:t xml:space="preserve">I go on to describe how </w:t>
      </w:r>
      <w:r w:rsidR="00EA7FEF" w:rsidRPr="005344B4">
        <w:rPr>
          <w:rFonts w:cs="Times New Roman"/>
        </w:rPr>
        <w:t>performance</w:t>
      </w:r>
      <w:r w:rsidR="00EC5953" w:rsidRPr="005344B4">
        <w:rPr>
          <w:rFonts w:cs="Times New Roman"/>
        </w:rPr>
        <w:t xml:space="preserve"> across the site </w:t>
      </w:r>
      <w:r w:rsidR="00605C64" w:rsidRPr="005344B4">
        <w:rPr>
          <w:rFonts w:cs="Times New Roman"/>
        </w:rPr>
        <w:t>circulates</w:t>
      </w:r>
      <w:r w:rsidR="00EC5953" w:rsidRPr="005344B4">
        <w:rPr>
          <w:rFonts w:cs="Times New Roman"/>
        </w:rPr>
        <w:t xml:space="preserve"> humour, irreverence and </w:t>
      </w:r>
      <w:r w:rsidR="00EA7FEF" w:rsidRPr="005344B4">
        <w:rPr>
          <w:rFonts w:cs="Times New Roman"/>
        </w:rPr>
        <w:t xml:space="preserve">absurdity to recast relations with more than human others. </w:t>
      </w:r>
      <w:r w:rsidR="00D50D46" w:rsidRPr="005344B4">
        <w:rPr>
          <w:rFonts w:cs="Times New Roman"/>
        </w:rPr>
        <w:t xml:space="preserve">Comic </w:t>
      </w:r>
      <w:r w:rsidR="0041702A" w:rsidRPr="005344B4">
        <w:rPr>
          <w:rFonts w:cs="Times New Roman"/>
        </w:rPr>
        <w:t>modes enable</w:t>
      </w:r>
      <w:r w:rsidR="00784FAC" w:rsidRPr="005344B4">
        <w:rPr>
          <w:rFonts w:cs="Times New Roman"/>
        </w:rPr>
        <w:t xml:space="preserve"> an ambivalent encounter with ecological crisis</w:t>
      </w:r>
      <w:r w:rsidR="000C6B03" w:rsidRPr="005344B4">
        <w:rPr>
          <w:rFonts w:cs="Times New Roman"/>
        </w:rPr>
        <w:t xml:space="preserve">, in which diverse and contradictory affective responses intermingle. </w:t>
      </w:r>
      <w:r w:rsidR="0017699E" w:rsidRPr="005344B4">
        <w:rPr>
          <w:rFonts w:cs="Times New Roman"/>
        </w:rPr>
        <w:t>This can be generative, enabling new affective form</w:t>
      </w:r>
      <w:r w:rsidR="004B401A" w:rsidRPr="005344B4">
        <w:rPr>
          <w:rFonts w:cs="Times New Roman"/>
        </w:rPr>
        <w:t>s</w:t>
      </w:r>
      <w:r w:rsidR="0017699E" w:rsidRPr="005344B4">
        <w:rPr>
          <w:rFonts w:cs="Times New Roman"/>
        </w:rPr>
        <w:t xml:space="preserve"> and attachments to </w:t>
      </w:r>
      <w:r w:rsidR="004B401A" w:rsidRPr="005344B4">
        <w:rPr>
          <w:rFonts w:cs="Times New Roman"/>
        </w:rPr>
        <w:t xml:space="preserve">surface, where the potential for change is generated through small and often messy shifts in feeling and relation. I </w:t>
      </w:r>
      <w:r w:rsidR="00D71993" w:rsidRPr="005344B4">
        <w:rPr>
          <w:rFonts w:cs="Times New Roman"/>
        </w:rPr>
        <w:t xml:space="preserve">go on to argue </w:t>
      </w:r>
      <w:r w:rsidR="004B401A" w:rsidRPr="005344B4">
        <w:rPr>
          <w:rFonts w:cs="Times New Roman"/>
        </w:rPr>
        <w:t xml:space="preserve">that the creative workshops </w:t>
      </w:r>
      <w:r w:rsidR="00D71993" w:rsidRPr="005344B4">
        <w:rPr>
          <w:rFonts w:cs="Times New Roman"/>
        </w:rPr>
        <w:t>which are central to the festival program place</w:t>
      </w:r>
      <w:r w:rsidR="003205BD" w:rsidRPr="005344B4">
        <w:rPr>
          <w:rFonts w:cs="Times New Roman"/>
        </w:rPr>
        <w:t xml:space="preserve"> </w:t>
      </w:r>
      <w:r w:rsidR="00D71993" w:rsidRPr="005344B4">
        <w:rPr>
          <w:rFonts w:cs="Times New Roman"/>
        </w:rPr>
        <w:t xml:space="preserve">creative </w:t>
      </w:r>
      <w:r w:rsidR="00EC270F" w:rsidRPr="005344B4">
        <w:rPr>
          <w:rFonts w:cs="Times New Roman"/>
        </w:rPr>
        <w:t>making</w:t>
      </w:r>
      <w:r w:rsidR="00D71993" w:rsidRPr="005344B4">
        <w:rPr>
          <w:rFonts w:cs="Times New Roman"/>
        </w:rPr>
        <w:t xml:space="preserve">, </w:t>
      </w:r>
      <w:r w:rsidR="00EC270F" w:rsidRPr="005344B4">
        <w:rPr>
          <w:rFonts w:cs="Times New Roman"/>
        </w:rPr>
        <w:t xml:space="preserve">playfulness </w:t>
      </w:r>
      <w:r w:rsidR="00D71993" w:rsidRPr="005344B4">
        <w:rPr>
          <w:rFonts w:cs="Times New Roman"/>
        </w:rPr>
        <w:t xml:space="preserve">and conviviality at the heart of practices of thrift. </w:t>
      </w:r>
      <w:r w:rsidR="001F3CE8" w:rsidRPr="005344B4">
        <w:rPr>
          <w:rFonts w:cs="Times New Roman"/>
        </w:rPr>
        <w:t>Experiences</w:t>
      </w:r>
      <w:r w:rsidR="00F73FA9" w:rsidRPr="005344B4">
        <w:rPr>
          <w:rFonts w:cs="Times New Roman"/>
        </w:rPr>
        <w:t xml:space="preserve"> of m</w:t>
      </w:r>
      <w:r w:rsidR="00D71993" w:rsidRPr="005344B4">
        <w:rPr>
          <w:rFonts w:cs="Times New Roman"/>
        </w:rPr>
        <w:t>aking-</w:t>
      </w:r>
      <w:r w:rsidR="00D71993" w:rsidRPr="005344B4">
        <w:rPr>
          <w:rFonts w:cs="Times New Roman"/>
        </w:rPr>
        <w:lastRenderedPageBreak/>
        <w:t xml:space="preserve">together become the basis for </w:t>
      </w:r>
      <w:r w:rsidR="00F73FA9" w:rsidRPr="005344B4">
        <w:rPr>
          <w:rFonts w:cs="Times New Roman"/>
        </w:rPr>
        <w:t xml:space="preserve">encountering and responding to ecological crisis; </w:t>
      </w:r>
      <w:proofErr w:type="gramStart"/>
      <w:r w:rsidR="00F73FA9" w:rsidRPr="005344B4">
        <w:rPr>
          <w:rFonts w:cs="Times New Roman"/>
        </w:rPr>
        <w:t>in particular the</w:t>
      </w:r>
      <w:proofErr w:type="gramEnd"/>
      <w:r w:rsidR="00F73FA9" w:rsidRPr="005344B4">
        <w:rPr>
          <w:rFonts w:cs="Times New Roman"/>
        </w:rPr>
        <w:t xml:space="preserve"> challenge of plastic waste pollution. </w:t>
      </w:r>
      <w:r w:rsidR="005D6A10" w:rsidRPr="005344B4">
        <w:rPr>
          <w:rFonts w:cs="Times New Roman"/>
        </w:rPr>
        <w:t xml:space="preserve">I draw these examples together to argue that </w:t>
      </w:r>
      <w:r w:rsidR="00237AB4" w:rsidRPr="005344B4">
        <w:rPr>
          <w:rFonts w:cs="Times New Roman"/>
        </w:rPr>
        <w:t>the performance, affects and activities which unfold across the festival site reorient practices of thrift towards notions of conviviality, pleasure an</w:t>
      </w:r>
      <w:r w:rsidR="008900D9" w:rsidRPr="005344B4">
        <w:rPr>
          <w:rFonts w:cs="Times New Roman"/>
        </w:rPr>
        <w:t xml:space="preserve">d </w:t>
      </w:r>
      <w:r w:rsidR="00E6193B" w:rsidRPr="005344B4">
        <w:rPr>
          <w:rFonts w:cs="Times New Roman"/>
        </w:rPr>
        <w:t>living well within limits</w:t>
      </w:r>
      <w:r w:rsidR="009C0FB1" w:rsidRPr="005344B4">
        <w:rPr>
          <w:rFonts w:cs="Times New Roman"/>
        </w:rPr>
        <w:t xml:space="preserve">. As such, it </w:t>
      </w:r>
      <w:r w:rsidR="002A402F" w:rsidRPr="005344B4">
        <w:rPr>
          <w:rFonts w:cs="Times New Roman"/>
        </w:rPr>
        <w:t>embeds</w:t>
      </w:r>
      <w:r w:rsidR="00616D1F" w:rsidRPr="005344B4">
        <w:rPr>
          <w:rFonts w:cs="Times New Roman"/>
        </w:rPr>
        <w:t xml:space="preserve"> affective </w:t>
      </w:r>
      <w:r w:rsidR="00897AD1" w:rsidRPr="005344B4">
        <w:rPr>
          <w:rFonts w:cs="Times New Roman"/>
        </w:rPr>
        <w:t>attachments to</w:t>
      </w:r>
      <w:r w:rsidR="00616D1F" w:rsidRPr="005344B4">
        <w:rPr>
          <w:rFonts w:cs="Times New Roman"/>
        </w:rPr>
        <w:t xml:space="preserve"> t</w:t>
      </w:r>
      <w:r w:rsidR="00897AD1" w:rsidRPr="005344B4">
        <w:rPr>
          <w:rFonts w:cs="Times New Roman"/>
        </w:rPr>
        <w:t>he potential</w:t>
      </w:r>
      <w:r w:rsidR="00616D1F" w:rsidRPr="005344B4">
        <w:rPr>
          <w:rFonts w:cs="Times New Roman"/>
        </w:rPr>
        <w:t xml:space="preserve"> of </w:t>
      </w:r>
      <w:r w:rsidR="00897AD1" w:rsidRPr="005344B4">
        <w:rPr>
          <w:rFonts w:cs="Times New Roman"/>
        </w:rPr>
        <w:t>re-</w:t>
      </w:r>
      <w:r w:rsidR="00616D1F" w:rsidRPr="005344B4">
        <w:rPr>
          <w:rFonts w:cs="Times New Roman"/>
        </w:rPr>
        <w:t>organising socio-</w:t>
      </w:r>
      <w:r w:rsidR="00F67581" w:rsidRPr="005344B4">
        <w:rPr>
          <w:rFonts w:cs="Times New Roman"/>
        </w:rPr>
        <w:t xml:space="preserve">ecological relations </w:t>
      </w:r>
      <w:r w:rsidR="00897AD1" w:rsidRPr="005344B4">
        <w:rPr>
          <w:rFonts w:cs="Times New Roman"/>
        </w:rPr>
        <w:t>towards communal flourishing</w:t>
      </w:r>
      <w:r w:rsidR="002A402F" w:rsidRPr="005344B4">
        <w:rPr>
          <w:rFonts w:cs="Times New Roman"/>
        </w:rPr>
        <w:t xml:space="preserve"> with</w:t>
      </w:r>
      <w:r w:rsidR="003839EC" w:rsidRPr="005344B4">
        <w:rPr>
          <w:rFonts w:cs="Times New Roman"/>
        </w:rPr>
        <w:t>in shared family experiences</w:t>
      </w:r>
      <w:r w:rsidR="001C4226" w:rsidRPr="005344B4">
        <w:rPr>
          <w:rFonts w:cs="Times New Roman"/>
        </w:rPr>
        <w:t xml:space="preserve">. This </w:t>
      </w:r>
      <w:r w:rsidR="006471B1" w:rsidRPr="005344B4">
        <w:rPr>
          <w:rFonts w:cs="Times New Roman"/>
        </w:rPr>
        <w:t>ch</w:t>
      </w:r>
      <w:r w:rsidR="001C4226" w:rsidRPr="005344B4">
        <w:rPr>
          <w:rFonts w:cs="Times New Roman"/>
        </w:rPr>
        <w:t>allenges</w:t>
      </w:r>
      <w:r w:rsidR="00897AD1" w:rsidRPr="005344B4">
        <w:rPr>
          <w:rFonts w:cs="Times New Roman"/>
        </w:rPr>
        <w:t xml:space="preserve"> the dominant logic of</w:t>
      </w:r>
      <w:r w:rsidR="003D5AAD" w:rsidRPr="005344B4">
        <w:rPr>
          <w:rFonts w:cs="Times New Roman"/>
        </w:rPr>
        <w:t xml:space="preserve"> neoliberal</w:t>
      </w:r>
      <w:r w:rsidR="00897AD1" w:rsidRPr="005344B4">
        <w:rPr>
          <w:rFonts w:cs="Times New Roman"/>
        </w:rPr>
        <w:t xml:space="preserve"> environmental governance</w:t>
      </w:r>
      <w:r w:rsidR="006471B1" w:rsidRPr="005344B4">
        <w:rPr>
          <w:rFonts w:cs="Times New Roman"/>
        </w:rPr>
        <w:t xml:space="preserve"> through shifting the focus on the sovereign individual to</w:t>
      </w:r>
      <w:r w:rsidR="0028273A" w:rsidRPr="005344B4">
        <w:rPr>
          <w:rFonts w:cs="Times New Roman"/>
        </w:rPr>
        <w:t>wards notions of collective wellbeing</w:t>
      </w:r>
      <w:r w:rsidR="00897AD1" w:rsidRPr="005344B4">
        <w:rPr>
          <w:rFonts w:cs="Times New Roman"/>
        </w:rPr>
        <w:t xml:space="preserve">. </w:t>
      </w:r>
    </w:p>
    <w:p w14:paraId="7AB6E378" w14:textId="102D73E2" w:rsidR="004012AD" w:rsidRPr="005344B4" w:rsidRDefault="004012AD" w:rsidP="00901009">
      <w:pPr>
        <w:pStyle w:val="Heading3"/>
        <w:rPr>
          <w:rStyle w:val="IntenseEmphasis"/>
          <w:rFonts w:cs="Times New Roman"/>
          <w:i w:val="0"/>
          <w:iCs w:val="0"/>
        </w:rPr>
      </w:pPr>
      <w:bookmarkStart w:id="103" w:name="_Toc213581811"/>
      <w:r w:rsidRPr="005344B4">
        <w:t>5.1</w:t>
      </w:r>
      <w:r w:rsidR="00003853" w:rsidRPr="005344B4">
        <w:t>.</w:t>
      </w:r>
      <w:r w:rsidR="00685950" w:rsidRPr="005344B4">
        <w:t>2</w:t>
      </w:r>
      <w:r w:rsidR="00003853" w:rsidRPr="005344B4">
        <w:t xml:space="preserve"> </w:t>
      </w:r>
      <w:r w:rsidR="00967604" w:rsidRPr="005344B4">
        <w:t>Audience</w:t>
      </w:r>
      <w:r w:rsidRPr="005344B4">
        <w:t xml:space="preserve"> and </w:t>
      </w:r>
      <w:r w:rsidR="003A1E8C" w:rsidRPr="00BD7459">
        <w:rPr>
          <w:rStyle w:val="IntenseEmphasis"/>
          <w:rFonts w:cs="Times New Roman"/>
          <w:b/>
          <w:i w:val="0"/>
          <w:iCs w:val="0"/>
        </w:rPr>
        <w:t>Aims</w:t>
      </w:r>
      <w:bookmarkEnd w:id="103"/>
    </w:p>
    <w:p w14:paraId="588395DC" w14:textId="203FE7B0" w:rsidR="00904A98" w:rsidRPr="005344B4" w:rsidRDefault="00201AE7" w:rsidP="009811B0">
      <w:pPr>
        <w:spacing w:line="480" w:lineRule="auto"/>
        <w:rPr>
          <w:rFonts w:cs="Times New Roman"/>
        </w:rPr>
      </w:pPr>
      <w:r w:rsidRPr="005344B4">
        <w:rPr>
          <w:rFonts w:cs="Times New Roman"/>
        </w:rPr>
        <w:t xml:space="preserve">The </w:t>
      </w:r>
      <w:r w:rsidR="007C61A4" w:rsidRPr="005344B4">
        <w:rPr>
          <w:rFonts w:cs="Times New Roman"/>
        </w:rPr>
        <w:t>Festival</w:t>
      </w:r>
      <w:r w:rsidRPr="005344B4">
        <w:rPr>
          <w:rFonts w:cs="Times New Roman"/>
        </w:rPr>
        <w:t xml:space="preserve"> of </w:t>
      </w:r>
      <w:r w:rsidR="007C61A4" w:rsidRPr="005344B4">
        <w:rPr>
          <w:rFonts w:cs="Times New Roman"/>
        </w:rPr>
        <w:t>T</w:t>
      </w:r>
      <w:r w:rsidRPr="005344B4">
        <w:rPr>
          <w:rFonts w:cs="Times New Roman"/>
        </w:rPr>
        <w:t>hrift</w:t>
      </w:r>
      <w:r w:rsidR="000124AE" w:rsidRPr="005344B4">
        <w:rPr>
          <w:rFonts w:cs="Times New Roman"/>
        </w:rPr>
        <w:t xml:space="preserve"> </w:t>
      </w:r>
      <w:r w:rsidR="00A3043A" w:rsidRPr="005344B4">
        <w:rPr>
          <w:rFonts w:cs="Times New Roman"/>
        </w:rPr>
        <w:t>has been an</w:t>
      </w:r>
      <w:r w:rsidR="000124AE" w:rsidRPr="005344B4">
        <w:rPr>
          <w:rFonts w:cs="Times New Roman"/>
        </w:rPr>
        <w:t xml:space="preserve"> annual feature on Redcar and Cleveland’s cultural calendar </w:t>
      </w:r>
      <w:r w:rsidR="00A3043A" w:rsidRPr="005344B4">
        <w:rPr>
          <w:rFonts w:cs="Times New Roman"/>
        </w:rPr>
        <w:t>since 201</w:t>
      </w:r>
      <w:r w:rsidR="00D47570" w:rsidRPr="005344B4">
        <w:rPr>
          <w:rFonts w:cs="Times New Roman"/>
        </w:rPr>
        <w:t>5</w:t>
      </w:r>
      <w:r w:rsidR="00A3043A" w:rsidRPr="005344B4">
        <w:rPr>
          <w:rFonts w:cs="Times New Roman"/>
        </w:rPr>
        <w:t xml:space="preserve">, attracting </w:t>
      </w:r>
      <w:r w:rsidR="003C291C" w:rsidRPr="005344B4">
        <w:rPr>
          <w:rFonts w:cs="Times New Roman"/>
        </w:rPr>
        <w:t>up to 50,000</w:t>
      </w:r>
      <w:r w:rsidR="00EA55C9" w:rsidRPr="005344B4">
        <w:rPr>
          <w:rFonts w:cs="Times New Roman"/>
        </w:rPr>
        <w:t xml:space="preserve"> </w:t>
      </w:r>
      <w:r w:rsidR="003C291C" w:rsidRPr="005344B4">
        <w:rPr>
          <w:rFonts w:cs="Times New Roman"/>
        </w:rPr>
        <w:t xml:space="preserve">attendees across </w:t>
      </w:r>
      <w:r w:rsidR="00BF3567" w:rsidRPr="005344B4">
        <w:rPr>
          <w:rFonts w:cs="Times New Roman"/>
        </w:rPr>
        <w:t xml:space="preserve">the </w:t>
      </w:r>
      <w:r w:rsidR="003C291C" w:rsidRPr="005344B4">
        <w:rPr>
          <w:rFonts w:cs="Times New Roman"/>
        </w:rPr>
        <w:t>weeken</w:t>
      </w:r>
      <w:r w:rsidR="00BF3567" w:rsidRPr="005344B4">
        <w:rPr>
          <w:rFonts w:cs="Times New Roman"/>
        </w:rPr>
        <w:t>d</w:t>
      </w:r>
      <w:r w:rsidR="00EA55C9" w:rsidRPr="005344B4">
        <w:rPr>
          <w:rFonts w:cs="Times New Roman"/>
        </w:rPr>
        <w:t>.</w:t>
      </w:r>
      <w:r w:rsidR="002313AB" w:rsidRPr="005344B4">
        <w:rPr>
          <w:rFonts w:cs="Times New Roman"/>
        </w:rPr>
        <w:t xml:space="preserve"> </w:t>
      </w:r>
      <w:r w:rsidR="002277C4" w:rsidRPr="005344B4">
        <w:rPr>
          <w:rFonts w:cs="Times New Roman"/>
        </w:rPr>
        <w:t>I</w:t>
      </w:r>
      <w:r w:rsidR="000412A7" w:rsidRPr="005344B4">
        <w:rPr>
          <w:rFonts w:cs="Times New Roman"/>
        </w:rPr>
        <w:t>n</w:t>
      </w:r>
      <w:r w:rsidR="002277C4" w:rsidRPr="005344B4">
        <w:rPr>
          <w:rFonts w:cs="Times New Roman"/>
        </w:rPr>
        <w:t xml:space="preserve"> 2022, </w:t>
      </w:r>
      <w:r w:rsidR="004B55B2" w:rsidRPr="005344B4">
        <w:rPr>
          <w:rFonts w:cs="Times New Roman"/>
        </w:rPr>
        <w:t>it</w:t>
      </w:r>
      <w:r w:rsidR="006E0B40" w:rsidRPr="005344B4">
        <w:rPr>
          <w:rFonts w:cs="Times New Roman"/>
        </w:rPr>
        <w:t xml:space="preserve"> was held </w:t>
      </w:r>
      <w:r w:rsidR="00AA6A0A" w:rsidRPr="005344B4">
        <w:rPr>
          <w:rFonts w:cs="Times New Roman"/>
        </w:rPr>
        <w:t>in the</w:t>
      </w:r>
      <w:r w:rsidR="002277C4" w:rsidRPr="005344B4">
        <w:rPr>
          <w:rFonts w:cs="Times New Roman"/>
        </w:rPr>
        <w:t xml:space="preserve"> grounds of Kirkleatham Museum, </w:t>
      </w:r>
      <w:r w:rsidR="006014CC" w:rsidRPr="005344B4">
        <w:rPr>
          <w:rFonts w:cs="Times New Roman"/>
        </w:rPr>
        <w:t xml:space="preserve">three </w:t>
      </w:r>
      <w:r w:rsidR="00511FE3" w:rsidRPr="005344B4">
        <w:rPr>
          <w:rFonts w:cs="Times New Roman"/>
        </w:rPr>
        <w:t xml:space="preserve">miles </w:t>
      </w:r>
      <w:r w:rsidR="006E0B40" w:rsidRPr="005344B4">
        <w:rPr>
          <w:rFonts w:cs="Times New Roman"/>
        </w:rPr>
        <w:t xml:space="preserve">out </w:t>
      </w:r>
      <w:r w:rsidR="006014CC" w:rsidRPr="005344B4">
        <w:rPr>
          <w:rFonts w:cs="Times New Roman"/>
        </w:rPr>
        <w:t>of Redcar</w:t>
      </w:r>
      <w:r w:rsidR="00374CA6" w:rsidRPr="005344B4">
        <w:rPr>
          <w:rFonts w:cs="Times New Roman"/>
        </w:rPr>
        <w:t xml:space="preserve">, a small town on </w:t>
      </w:r>
      <w:r w:rsidR="00AA6A0A" w:rsidRPr="005344B4">
        <w:rPr>
          <w:rFonts w:cs="Times New Roman"/>
        </w:rPr>
        <w:t xml:space="preserve">the Yorkshire coast in the North-East of England. </w:t>
      </w:r>
      <w:r w:rsidR="00BF3567" w:rsidRPr="005344B4">
        <w:rPr>
          <w:rFonts w:cs="Times New Roman"/>
        </w:rPr>
        <w:t>Families and the local community have always been the target audience</w:t>
      </w:r>
      <w:r w:rsidR="00E96B4B" w:rsidRPr="005344B4">
        <w:rPr>
          <w:rFonts w:cs="Times New Roman"/>
        </w:rPr>
        <w:t xml:space="preserve">, </w:t>
      </w:r>
      <w:r w:rsidR="00EA76DB" w:rsidRPr="005344B4">
        <w:rPr>
          <w:rFonts w:cs="Times New Roman"/>
        </w:rPr>
        <w:t>where c</w:t>
      </w:r>
      <w:r w:rsidR="003C291C" w:rsidRPr="005344B4">
        <w:rPr>
          <w:rFonts w:cs="Times New Roman"/>
        </w:rPr>
        <w:t xml:space="preserve">reative activities, live music and arts performance form the basis of a program which aims to “benefit the community and advance public awareness of sustainable living” </w:t>
      </w:r>
      <w:r w:rsidR="00EA76DB" w:rsidRPr="005344B4">
        <w:rPr>
          <w:rFonts w:cs="Times New Roman"/>
        </w:rPr>
        <w:t xml:space="preserve">and </w:t>
      </w:r>
      <w:r w:rsidR="00FF3F69" w:rsidRPr="005344B4">
        <w:rPr>
          <w:rFonts w:cs="Times New Roman"/>
        </w:rPr>
        <w:t>give “</w:t>
      </w:r>
      <w:r w:rsidR="003C291C" w:rsidRPr="005344B4">
        <w:rPr>
          <w:rFonts w:cs="Times New Roman"/>
        </w:rPr>
        <w:t xml:space="preserve">families the confidence to create while having fun on a budget” (Festival of Thrift CIC, 2021). </w:t>
      </w:r>
      <w:r w:rsidR="000170EB" w:rsidRPr="005344B4">
        <w:rPr>
          <w:rFonts w:cs="Times New Roman"/>
        </w:rPr>
        <w:t>As such, much of the program is geared towards children</w:t>
      </w:r>
      <w:r w:rsidR="00345933" w:rsidRPr="005344B4">
        <w:rPr>
          <w:rFonts w:cs="Times New Roman"/>
        </w:rPr>
        <w:t xml:space="preserve"> and given that the Festival is free, it</w:t>
      </w:r>
      <w:r w:rsidR="00904A98" w:rsidRPr="005344B4">
        <w:rPr>
          <w:rFonts w:cs="Times New Roman"/>
        </w:rPr>
        <w:t xml:space="preserve"> is </w:t>
      </w:r>
      <w:r w:rsidR="007B6ADC" w:rsidRPr="005344B4">
        <w:rPr>
          <w:rFonts w:cs="Times New Roman"/>
        </w:rPr>
        <w:t>perennially</w:t>
      </w:r>
      <w:r w:rsidR="00345933" w:rsidRPr="005344B4">
        <w:rPr>
          <w:rFonts w:cs="Times New Roman"/>
        </w:rPr>
        <w:t xml:space="preserve"> popular</w:t>
      </w:r>
      <w:r w:rsidR="003246B3" w:rsidRPr="005344B4">
        <w:rPr>
          <w:rFonts w:cs="Times New Roman"/>
        </w:rPr>
        <w:t xml:space="preserve"> with families</w:t>
      </w:r>
      <w:r w:rsidR="002475AE" w:rsidRPr="005344B4">
        <w:rPr>
          <w:rFonts w:cs="Times New Roman"/>
        </w:rPr>
        <w:t xml:space="preserve">, drawing </w:t>
      </w:r>
      <w:r w:rsidR="000C7C3B" w:rsidRPr="005344B4">
        <w:rPr>
          <w:rFonts w:cs="Times New Roman"/>
        </w:rPr>
        <w:t>visitors from across the Northeast</w:t>
      </w:r>
      <w:r w:rsidR="00565D47" w:rsidRPr="005344B4">
        <w:rPr>
          <w:rStyle w:val="FootnoteReference"/>
          <w:rFonts w:cs="Times New Roman"/>
        </w:rPr>
        <w:footnoteReference w:id="43"/>
      </w:r>
      <w:r w:rsidR="000C7C3B" w:rsidRPr="005344B4">
        <w:rPr>
          <w:rFonts w:cs="Times New Roman"/>
        </w:rPr>
        <w:t xml:space="preserve"> including many regular attendees who come every year</w:t>
      </w:r>
      <w:r w:rsidR="007C4FED" w:rsidRPr="005344B4">
        <w:rPr>
          <w:rFonts w:cs="Times New Roman"/>
        </w:rPr>
        <w:t xml:space="preserve"> </w:t>
      </w:r>
      <w:r w:rsidR="007C4FED" w:rsidRPr="005344B4">
        <w:rPr>
          <w:rFonts w:cs="Times New Roman"/>
        </w:rPr>
        <w:fldChar w:fldCharType="begin"/>
      </w:r>
      <w:r w:rsidR="007C4FED" w:rsidRPr="005344B4">
        <w:rPr>
          <w:rFonts w:cs="Times New Roman"/>
        </w:rPr>
        <w:instrText xml:space="preserve"> ADDIN ZOTERO_ITEM CSL_CITATION {"citationID":"1kRs4hDr","properties":{"formattedCitation":"(Festival of Thrift CIC, 2022)","plainCitation":"(Festival of Thrift CIC, 2022)","noteIndex":0},"citationItems":[{"id":22989,"uris":["http://zotero.org/users/6040264/items/SIVQCDVQ"],"itemData":{"id":22989,"type":"report","language":"en-GB","title":"2021-2022 Festival of Thrift Annual Report","URL":"https://www.festivalofthrift.co.uk/?page_id=12082","author":[{"literal":"Festival of Thrift CIC"}],"accessed":{"date-parts":[["2025",10,12]]},"issued":{"date-parts":[["2022"]]}}}],"schema":"https://github.com/citation-style-language/schema/raw/master/csl-citation.json"} </w:instrText>
      </w:r>
      <w:r w:rsidR="007C4FED" w:rsidRPr="005344B4">
        <w:rPr>
          <w:rFonts w:cs="Times New Roman"/>
        </w:rPr>
        <w:fldChar w:fldCharType="separate"/>
      </w:r>
      <w:r w:rsidR="007C4FED" w:rsidRPr="005344B4">
        <w:rPr>
          <w:rFonts w:cs="Times New Roman"/>
        </w:rPr>
        <w:t>(Festival of Thrift CIC, 2022)</w:t>
      </w:r>
      <w:r w:rsidR="007C4FED" w:rsidRPr="005344B4">
        <w:rPr>
          <w:rFonts w:cs="Times New Roman"/>
        </w:rPr>
        <w:fldChar w:fldCharType="end"/>
      </w:r>
      <w:r w:rsidR="000C7C3B" w:rsidRPr="005344B4">
        <w:rPr>
          <w:rFonts w:cs="Times New Roman"/>
        </w:rPr>
        <w:t>.</w:t>
      </w:r>
      <w:r w:rsidR="006E0B40" w:rsidRPr="005344B4">
        <w:rPr>
          <w:rFonts w:cs="Times New Roman"/>
        </w:rPr>
        <w:t xml:space="preserve"> </w:t>
      </w:r>
      <w:r w:rsidR="003246B3" w:rsidRPr="005344B4">
        <w:rPr>
          <w:rFonts w:cs="Times New Roman"/>
        </w:rPr>
        <w:t xml:space="preserve"> As a regular fixture on the cultural calendar in the region, it </w:t>
      </w:r>
      <w:r w:rsidR="002221F6" w:rsidRPr="005344B4">
        <w:rPr>
          <w:rFonts w:cs="Times New Roman"/>
        </w:rPr>
        <w:t xml:space="preserve">is a powerful vehicle for </w:t>
      </w:r>
      <w:r w:rsidR="00FD1FD7" w:rsidRPr="005344B4">
        <w:rPr>
          <w:rFonts w:cs="Times New Roman"/>
        </w:rPr>
        <w:t>generating affective attachments to</w:t>
      </w:r>
      <w:r w:rsidR="004305F7" w:rsidRPr="005344B4">
        <w:rPr>
          <w:rFonts w:cs="Times New Roman"/>
        </w:rPr>
        <w:t xml:space="preserve"> forms of environmentalism, </w:t>
      </w:r>
      <w:r w:rsidR="00694922" w:rsidRPr="005344B4">
        <w:rPr>
          <w:rFonts w:cs="Times New Roman"/>
        </w:rPr>
        <w:t>imagined</w:t>
      </w:r>
      <w:r w:rsidR="004305F7" w:rsidRPr="005344B4">
        <w:rPr>
          <w:rFonts w:cs="Times New Roman"/>
        </w:rPr>
        <w:t xml:space="preserve"> futures and</w:t>
      </w:r>
      <w:r w:rsidR="00EF4176" w:rsidRPr="005344B4">
        <w:rPr>
          <w:rFonts w:cs="Times New Roman"/>
        </w:rPr>
        <w:t xml:space="preserve"> practices. </w:t>
      </w:r>
      <w:r w:rsidR="003246B3" w:rsidRPr="005344B4">
        <w:rPr>
          <w:rFonts w:cs="Times New Roman"/>
        </w:rPr>
        <w:t>With its orientation towards families and focus on sustainability, it is</w:t>
      </w:r>
      <w:r w:rsidR="00EF4176" w:rsidRPr="005344B4">
        <w:rPr>
          <w:rFonts w:cs="Times New Roman"/>
        </w:rPr>
        <w:t xml:space="preserve"> an</w:t>
      </w:r>
      <w:r w:rsidR="0067199A" w:rsidRPr="005344B4">
        <w:rPr>
          <w:rFonts w:cs="Times New Roman"/>
        </w:rPr>
        <w:t xml:space="preserve"> ideal site for researching </w:t>
      </w:r>
      <w:r w:rsidR="00EF4176" w:rsidRPr="005344B4">
        <w:rPr>
          <w:rFonts w:cs="Times New Roman"/>
        </w:rPr>
        <w:t xml:space="preserve">how </w:t>
      </w:r>
      <w:r w:rsidR="0067199A" w:rsidRPr="005344B4">
        <w:rPr>
          <w:rFonts w:cs="Times New Roman"/>
        </w:rPr>
        <w:t>parents and their young children are affected by</w:t>
      </w:r>
      <w:r w:rsidR="003246B3" w:rsidRPr="005344B4">
        <w:rPr>
          <w:rFonts w:cs="Times New Roman"/>
        </w:rPr>
        <w:t xml:space="preserve"> </w:t>
      </w:r>
      <w:r w:rsidR="00EF4176" w:rsidRPr="005344B4">
        <w:rPr>
          <w:rFonts w:cs="Times New Roman"/>
        </w:rPr>
        <w:t>modes o</w:t>
      </w:r>
      <w:r w:rsidR="0067199A" w:rsidRPr="005344B4">
        <w:rPr>
          <w:rFonts w:cs="Times New Roman"/>
        </w:rPr>
        <w:t>f environmentalism</w:t>
      </w:r>
      <w:r w:rsidR="00EF4176" w:rsidRPr="005344B4">
        <w:rPr>
          <w:rFonts w:cs="Times New Roman"/>
        </w:rPr>
        <w:t xml:space="preserve"> and </w:t>
      </w:r>
      <w:r w:rsidR="0030143E" w:rsidRPr="005344B4">
        <w:rPr>
          <w:rFonts w:cs="Times New Roman"/>
        </w:rPr>
        <w:t>are actively engaged in processes of becoming environmental subjects</w:t>
      </w:r>
      <w:r w:rsidR="0067199A" w:rsidRPr="005344B4">
        <w:rPr>
          <w:rFonts w:cs="Times New Roman"/>
        </w:rPr>
        <w:t xml:space="preserve">. </w:t>
      </w:r>
    </w:p>
    <w:p w14:paraId="45F64C48" w14:textId="029F2591" w:rsidR="007F1D6C" w:rsidRPr="005344B4" w:rsidRDefault="00F82A0E" w:rsidP="009811B0">
      <w:pPr>
        <w:spacing w:line="480" w:lineRule="auto"/>
        <w:rPr>
          <w:rFonts w:cs="Times New Roman"/>
        </w:rPr>
        <w:sectPr w:rsidR="007F1D6C" w:rsidRPr="005344B4" w:rsidSect="00BC33C6">
          <w:pgSz w:w="11906" w:h="16838"/>
          <w:pgMar w:top="1440" w:right="1440" w:bottom="1440" w:left="1440" w:header="708" w:footer="708" w:gutter="0"/>
          <w:cols w:space="708"/>
          <w:docGrid w:linePitch="360"/>
        </w:sectPr>
      </w:pPr>
      <w:r w:rsidRPr="005344B4">
        <w:rPr>
          <w:rFonts w:cs="Times New Roman"/>
        </w:rPr>
        <w:br w:type="page"/>
      </w:r>
    </w:p>
    <w:p w14:paraId="14D93E46" w14:textId="3B6A1E49" w:rsidR="00F82A0E" w:rsidRPr="005344B4" w:rsidRDefault="00DC16DB" w:rsidP="009811B0">
      <w:pPr>
        <w:spacing w:line="480" w:lineRule="auto"/>
        <w:rPr>
          <w:rFonts w:cs="Times New Roman"/>
        </w:rPr>
      </w:pPr>
      <w:r w:rsidRPr="005344B4">
        <w:rPr>
          <w:rFonts w:cs="Times New Roman"/>
          <w:noProof/>
        </w:rPr>
        <w:lastRenderedPageBreak/>
        <mc:AlternateContent>
          <mc:Choice Requires="wps">
            <w:drawing>
              <wp:anchor distT="0" distB="0" distL="114300" distR="114300" simplePos="0" relativeHeight="251689472" behindDoc="0" locked="0" layoutInCell="1" allowOverlap="1" wp14:anchorId="7118AA5D" wp14:editId="694B9CF6">
                <wp:simplePos x="0" y="0"/>
                <wp:positionH relativeFrom="column">
                  <wp:posOffset>309245</wp:posOffset>
                </wp:positionH>
                <wp:positionV relativeFrom="paragraph">
                  <wp:posOffset>5962650</wp:posOffset>
                </wp:positionV>
                <wp:extent cx="8554085" cy="635"/>
                <wp:effectExtent l="0" t="0" r="0" b="0"/>
                <wp:wrapNone/>
                <wp:docPr id="824833087" name="Text Box 1"/>
                <wp:cNvGraphicFramePr/>
                <a:graphic xmlns:a="http://schemas.openxmlformats.org/drawingml/2006/main">
                  <a:graphicData uri="http://schemas.microsoft.com/office/word/2010/wordprocessingShape">
                    <wps:wsp>
                      <wps:cNvSpPr txBox="1"/>
                      <wps:spPr>
                        <a:xfrm>
                          <a:off x="0" y="0"/>
                          <a:ext cx="8554085" cy="635"/>
                        </a:xfrm>
                        <a:prstGeom prst="rect">
                          <a:avLst/>
                        </a:prstGeom>
                        <a:solidFill>
                          <a:prstClr val="white"/>
                        </a:solidFill>
                        <a:ln>
                          <a:noFill/>
                        </a:ln>
                      </wps:spPr>
                      <wps:txbx>
                        <w:txbxContent>
                          <w:p w14:paraId="174B362D" w14:textId="112CD285" w:rsidR="00DC16DB" w:rsidRPr="0015356C" w:rsidRDefault="00DC16DB" w:rsidP="00DC16DB">
                            <w:pPr>
                              <w:pStyle w:val="Caption"/>
                              <w:rPr>
                                <w:rFonts w:eastAsiaTheme="minorHAnsi" w:cs="Times New Roman"/>
                                <w:noProof/>
                                <w:sz w:val="22"/>
                              </w:rPr>
                            </w:pPr>
                            <w:bookmarkStart w:id="104" w:name="_Toc212374671"/>
                            <w:r>
                              <w:t xml:space="preserve">Figure </w:t>
                            </w:r>
                            <w:r>
                              <w:fldChar w:fldCharType="begin"/>
                            </w:r>
                            <w:r>
                              <w:instrText xml:space="preserve"> SEQ Figure \* ARABIC </w:instrText>
                            </w:r>
                            <w:r>
                              <w:fldChar w:fldCharType="separate"/>
                            </w:r>
                            <w:r w:rsidR="009C387C">
                              <w:rPr>
                                <w:noProof/>
                              </w:rPr>
                              <w:t>20</w:t>
                            </w:r>
                            <w:r>
                              <w:fldChar w:fldCharType="end"/>
                            </w:r>
                            <w:r>
                              <w:t>Festival Map, FoT 2022. Image credit: FoT 2022</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18AA5D" id="_x0000_s1065" type="#_x0000_t202" style="position:absolute;left:0;text-align:left;margin-left:24.35pt;margin-top:469.5pt;width:673.55pt;height:.05pt;z-index:25168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" stroked="f">
                <v:textbox style="mso-fit-shape-to-text:t" inset="0,0,0,0">
                  <w:txbxContent>
                    <w:p w14:paraId="174B362D" w14:textId="112CD285" w:rsidR="00DC16DB" w:rsidRPr="0015356C" w:rsidRDefault="00DC16DB" w:rsidP="00DC16DB">
                      <w:pPr>
                        <w:pStyle w:val="Caption"/>
                        <w:rPr>
                          <w:rFonts w:eastAsiaTheme="minorHAnsi" w:cs="Times New Roman"/>
                          <w:noProof/>
                          <w:sz w:val="22"/>
                        </w:rPr>
                      </w:pPr>
                      <w:bookmarkStart w:id="396" w:name="_Toc212374671"/>
                      <w:r>
                        <w:t xml:space="preserve">Figure </w:t>
                      </w:r>
                      <w:r>
                        <w:fldChar w:fldCharType="begin"/>
                      </w:r>
                      <w:r>
                        <w:instrText xml:space="preserve"> SEQ Figure \* ARABIC </w:instrText>
                      </w:r>
                      <w:r>
                        <w:fldChar w:fldCharType="separate"/>
                      </w:r>
                      <w:r w:rsidR="009C387C">
                        <w:rPr>
                          <w:noProof/>
                        </w:rPr>
                        <w:t>20</w:t>
                      </w:r>
                      <w:r>
                        <w:fldChar w:fldCharType="end"/>
                      </w:r>
                      <w:r>
                        <w:t>Festival Map, FoT 2022. Image credit: FoT 2022</w:t>
                      </w:r>
                      <w:bookmarkEnd w:id="396"/>
                    </w:p>
                  </w:txbxContent>
                </v:textbox>
              </v:shape>
            </w:pict>
          </mc:Fallback>
        </mc:AlternateContent>
      </w:r>
      <w:r w:rsidR="00A61033" w:rsidRPr="005344B4">
        <w:rPr>
          <w:rFonts w:cs="Times New Roman"/>
          <w:noProof/>
        </w:rPr>
        <mc:AlternateContent>
          <mc:Choice Requires="wpg">
            <w:drawing>
              <wp:anchor distT="0" distB="0" distL="114300" distR="114300" simplePos="0" relativeHeight="251634176" behindDoc="0" locked="0" layoutInCell="1" allowOverlap="1" wp14:anchorId="3FDB43D5" wp14:editId="724EBDE9">
                <wp:simplePos x="0" y="0"/>
                <wp:positionH relativeFrom="margin">
                  <wp:align>right</wp:align>
                </wp:positionH>
                <wp:positionV relativeFrom="paragraph">
                  <wp:posOffset>-152400</wp:posOffset>
                </wp:positionV>
                <wp:extent cx="8554085" cy="6057900"/>
                <wp:effectExtent l="0" t="0" r="0" b="0"/>
                <wp:wrapNone/>
                <wp:docPr id="548766103" name="Group 11"/>
                <wp:cNvGraphicFramePr/>
                <a:graphic xmlns:a="http://schemas.openxmlformats.org/drawingml/2006/main">
                  <a:graphicData uri="http://schemas.microsoft.com/office/word/2010/wordprocessingGroup">
                    <wpg:wgp>
                      <wpg:cNvGrpSpPr/>
                      <wpg:grpSpPr>
                        <a:xfrm>
                          <a:off x="0" y="0"/>
                          <a:ext cx="8554085" cy="6057900"/>
                          <a:chOff x="0" y="0"/>
                          <a:chExt cx="8554085" cy="6057900"/>
                        </a:xfrm>
                      </wpg:grpSpPr>
                      <pic:pic xmlns:pic="http://schemas.openxmlformats.org/drawingml/2006/picture">
                        <pic:nvPicPr>
                          <pic:cNvPr id="164923566" name="Picture 1" descr="A map of a neighborhood&#10;&#10;AI-generated content may be incorrect."/>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9525"/>
                            <a:ext cx="4275455" cy="6009640"/>
                          </a:xfrm>
                          <a:prstGeom prst="rect">
                            <a:avLst/>
                          </a:prstGeom>
                        </pic:spPr>
                      </pic:pic>
                      <pic:pic xmlns:pic="http://schemas.openxmlformats.org/drawingml/2006/picture">
                        <pic:nvPicPr>
                          <pic:cNvPr id="1854933840" name="Picture 1" descr="A map of a park&#10;&#10;AI-generated content may be incorrect."/>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4267200" y="0"/>
                            <a:ext cx="4286885" cy="6057900"/>
                          </a:xfrm>
                          <a:prstGeom prst="rect">
                            <a:avLst/>
                          </a:prstGeom>
                        </pic:spPr>
                      </pic:pic>
                    </wpg:wgp>
                  </a:graphicData>
                </a:graphic>
              </wp:anchor>
            </w:drawing>
          </mc:Choice>
          <mc:Fallback>
            <w:pict>
              <v:group w14:anchorId="0A03A681" id="Group 11" o:spid="_x0000_s1026" style="position:absolute;margin-left:622.35pt;margin-top:-12pt;width:673.55pt;height:477pt;z-index:251634176;mso-position-horizontal:right;mso-position-horizontal-relative:margin" coordsize="85540,605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">
                <v:shape id="Picture 1" o:spid="_x0000_s1027" type="#_x0000_t75" alt="A map of a neighborhood&#10;&#10;AI-generated content may be incorrect." style="position:absolute;top:95;width:42754;height:60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">
                  <v:imagedata r:id="rId49" o:title="A map of a neighborhood&#10;&#10;AI-generated content may be incorrect"/>
                </v:shape>
                <v:shape id="Picture 1" o:spid="_x0000_s1028" type="#_x0000_t75" alt="A map of a park&#10;&#10;AI-generated content may be incorrect." style="position:absolute;left:42672;width:42868;height:60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">
                  <v:imagedata r:id="rId50" o:title="A map of a park&#10;&#10;AI-generated content may be incorrect"/>
                </v:shape>
                <w10:wrap anchorx="margin"/>
              </v:group>
            </w:pict>
          </mc:Fallback>
        </mc:AlternateContent>
      </w:r>
    </w:p>
    <w:p w14:paraId="6D36CE48" w14:textId="77777777" w:rsidR="00F82A0E" w:rsidRPr="005344B4" w:rsidRDefault="00F82A0E" w:rsidP="009811B0">
      <w:pPr>
        <w:spacing w:line="480" w:lineRule="auto"/>
        <w:rPr>
          <w:rFonts w:cs="Times New Roman"/>
        </w:rPr>
      </w:pPr>
    </w:p>
    <w:p w14:paraId="6A948B9A" w14:textId="77777777" w:rsidR="00F82A0E" w:rsidRPr="005344B4" w:rsidRDefault="00F82A0E" w:rsidP="009811B0">
      <w:pPr>
        <w:spacing w:line="480" w:lineRule="auto"/>
        <w:rPr>
          <w:rFonts w:cs="Times New Roman"/>
        </w:rPr>
      </w:pPr>
    </w:p>
    <w:p w14:paraId="5FBC7F11" w14:textId="77777777" w:rsidR="00F82A0E" w:rsidRPr="005344B4" w:rsidRDefault="00F82A0E" w:rsidP="009811B0">
      <w:pPr>
        <w:spacing w:line="480" w:lineRule="auto"/>
        <w:rPr>
          <w:rFonts w:cs="Times New Roman"/>
        </w:rPr>
      </w:pPr>
    </w:p>
    <w:p w14:paraId="5D638D22" w14:textId="77777777" w:rsidR="00F82A0E" w:rsidRPr="005344B4" w:rsidRDefault="00F82A0E" w:rsidP="009811B0">
      <w:pPr>
        <w:spacing w:line="480" w:lineRule="auto"/>
        <w:rPr>
          <w:rFonts w:cs="Times New Roman"/>
        </w:rPr>
      </w:pPr>
    </w:p>
    <w:p w14:paraId="4F2A4903" w14:textId="77777777" w:rsidR="004E2BE7" w:rsidRPr="005344B4" w:rsidRDefault="00F82A0E" w:rsidP="009811B0">
      <w:pPr>
        <w:spacing w:line="480" w:lineRule="auto"/>
        <w:rPr>
          <w:rFonts w:cs="Times New Roman"/>
        </w:rPr>
      </w:pPr>
      <w:r w:rsidRPr="005344B4">
        <w:rPr>
          <w:rFonts w:cs="Times New Roman"/>
          <w:noProof/>
        </w:rPr>
        <w:t xml:space="preserve"> </w:t>
      </w:r>
    </w:p>
    <w:p w14:paraId="243FD501" w14:textId="77777777" w:rsidR="007F1D6C" w:rsidRPr="005344B4" w:rsidRDefault="007F1D6C" w:rsidP="009811B0">
      <w:pPr>
        <w:spacing w:line="480" w:lineRule="auto"/>
        <w:rPr>
          <w:rFonts w:cs="Times New Roman"/>
        </w:rPr>
        <w:sectPr w:rsidR="007F1D6C" w:rsidRPr="005344B4" w:rsidSect="007F1D6C">
          <w:pgSz w:w="16838" w:h="11906" w:orient="landscape"/>
          <w:pgMar w:top="1440" w:right="1440" w:bottom="1440" w:left="1440" w:header="708" w:footer="708" w:gutter="0"/>
          <w:cols w:space="708"/>
          <w:docGrid w:linePitch="360"/>
        </w:sectPr>
      </w:pPr>
    </w:p>
    <w:p w14:paraId="1CDB8BCF" w14:textId="74BE40E0" w:rsidR="00751227" w:rsidRPr="005344B4" w:rsidRDefault="00291EC4" w:rsidP="009811B0">
      <w:pPr>
        <w:spacing w:line="480" w:lineRule="auto"/>
        <w:rPr>
          <w:rFonts w:cs="Times New Roman"/>
        </w:rPr>
      </w:pPr>
      <w:r w:rsidRPr="005344B4">
        <w:rPr>
          <w:rFonts w:cs="Times New Roman"/>
        </w:rPr>
        <w:lastRenderedPageBreak/>
        <w:t>Festival</w:t>
      </w:r>
      <w:r w:rsidR="002B406E" w:rsidRPr="005344B4">
        <w:rPr>
          <w:rFonts w:cs="Times New Roman"/>
        </w:rPr>
        <w:t xml:space="preserve"> organisers have raised funds from a range of </w:t>
      </w:r>
      <w:r w:rsidR="002313AB" w:rsidRPr="005344B4">
        <w:rPr>
          <w:rFonts w:cs="Times New Roman"/>
        </w:rPr>
        <w:t>sources over the last 1</w:t>
      </w:r>
      <w:r w:rsidR="002B406E" w:rsidRPr="005344B4">
        <w:rPr>
          <w:rFonts w:cs="Times New Roman"/>
        </w:rPr>
        <w:t>2</w:t>
      </w:r>
      <w:r w:rsidR="002313AB" w:rsidRPr="005344B4">
        <w:rPr>
          <w:rFonts w:cs="Times New Roman"/>
        </w:rPr>
        <w:t xml:space="preserve"> years, including local county councils, Arts Council England, the BBC, local colleges and Universities, as well as </w:t>
      </w:r>
      <w:r w:rsidR="00F40EF4" w:rsidRPr="005344B4">
        <w:rPr>
          <w:rFonts w:cs="Times New Roman"/>
        </w:rPr>
        <w:t>national and local</w:t>
      </w:r>
      <w:r w:rsidR="0071244A" w:rsidRPr="005344B4">
        <w:rPr>
          <w:rFonts w:cs="Times New Roman"/>
        </w:rPr>
        <w:t xml:space="preserve"> corporate</w:t>
      </w:r>
      <w:r w:rsidR="002313AB" w:rsidRPr="005344B4">
        <w:rPr>
          <w:rFonts w:cs="Times New Roman"/>
        </w:rPr>
        <w:t xml:space="preserve"> sponsors including Northumbrian Water, Arriva buses, Morrisons supermarket and Sirius minerals</w:t>
      </w:r>
      <w:r w:rsidR="0071244A" w:rsidRPr="005344B4">
        <w:rPr>
          <w:rStyle w:val="FootnoteReference"/>
          <w:rFonts w:cs="Times New Roman"/>
        </w:rPr>
        <w:footnoteReference w:id="44"/>
      </w:r>
      <w:r w:rsidR="0071244A" w:rsidRPr="005344B4">
        <w:rPr>
          <w:rFonts w:cs="Times New Roman"/>
        </w:rPr>
        <w:t xml:space="preserve"> </w:t>
      </w:r>
      <w:r w:rsidR="002313AB" w:rsidRPr="005344B4">
        <w:rPr>
          <w:rFonts w:cs="Times New Roman"/>
        </w:rPr>
        <w:t>(</w:t>
      </w:r>
      <w:proofErr w:type="spellStart"/>
      <w:r w:rsidR="002313AB" w:rsidRPr="005344B4">
        <w:rPr>
          <w:rFonts w:cs="Times New Roman"/>
        </w:rPr>
        <w:t>FoT</w:t>
      </w:r>
      <w:proofErr w:type="spellEnd"/>
      <w:r w:rsidR="002313AB" w:rsidRPr="005344B4">
        <w:rPr>
          <w:rFonts w:cs="Times New Roman"/>
        </w:rPr>
        <w:t xml:space="preserve"> 2023).</w:t>
      </w:r>
      <w:r w:rsidR="00F40EF4" w:rsidRPr="005344B4">
        <w:rPr>
          <w:rFonts w:cs="Times New Roman"/>
        </w:rPr>
        <w:t xml:space="preserve"> </w:t>
      </w:r>
      <w:r w:rsidR="00AF5C79" w:rsidRPr="005344B4">
        <w:rPr>
          <w:rFonts w:cs="Times New Roman"/>
        </w:rPr>
        <w:t xml:space="preserve">Arts funding distributed through national bodies in the UK (e.g. Arts Council England) has been reduced significantly since the introduction of </w:t>
      </w:r>
      <w:r w:rsidR="006A51C7" w:rsidRPr="005344B4">
        <w:rPr>
          <w:rFonts w:cs="Times New Roman"/>
        </w:rPr>
        <w:t>austerity measures in</w:t>
      </w:r>
      <w:r w:rsidR="00AF5C79" w:rsidRPr="005344B4">
        <w:rPr>
          <w:rFonts w:cs="Times New Roman"/>
        </w:rPr>
        <w:t xml:space="preserve"> 2008</w:t>
      </w:r>
      <w:r w:rsidR="000903E1" w:rsidRPr="005344B4">
        <w:rPr>
          <w:rFonts w:cs="Times New Roman"/>
        </w:rPr>
        <w:t xml:space="preserve">; </w:t>
      </w:r>
      <w:r w:rsidR="00AF5C79" w:rsidRPr="005344B4">
        <w:rPr>
          <w:rFonts w:cs="Times New Roman"/>
        </w:rPr>
        <w:t xml:space="preserve">the UK </w:t>
      </w:r>
      <w:r w:rsidR="000903E1" w:rsidRPr="005344B4">
        <w:rPr>
          <w:rFonts w:cs="Times New Roman"/>
        </w:rPr>
        <w:t xml:space="preserve">now </w:t>
      </w:r>
      <w:r w:rsidR="00AF5C79" w:rsidRPr="005344B4">
        <w:rPr>
          <w:rFonts w:cs="Times New Roman"/>
        </w:rPr>
        <w:t xml:space="preserve">has one of the lowest levels of government spending on culture in Europe </w:t>
      </w:r>
      <w:r w:rsidR="009F458B" w:rsidRPr="005344B4">
        <w:rPr>
          <w:rFonts w:cs="Times New Roman"/>
        </w:rPr>
        <w:fldChar w:fldCharType="begin"/>
      </w:r>
      <w:r w:rsidR="009F458B" w:rsidRPr="005344B4">
        <w:rPr>
          <w:rFonts w:cs="Times New Roman"/>
        </w:rPr>
        <w:instrText xml:space="preserve"> ADDIN ZOTERO_ITEM CSL_CITATION {"citationID":"rr7nex9T","properties":{"formattedCitation":"(Campaign for the Arts, 2024)","plainCitation":"(Campaign for the Arts, 2024)","noteIndex":0},"citationItems":[{"id":22991,"uris":["http://zotero.org/users/6040264/items/8FJYQFAI"],"itemData":{"id":22991,"type":"report","abstract":"This major new report from the Campaign for the Arts and the University of Warwick is a health check on the UK's arts and culture, bringing together vital","language":"en-GB","publisher":"University of Warwick","title":"The State of the Arts | Campaign for the Arts","URL":"https://www.campaignforthearts.org/reports/the-state-of-the-arts/","author":[{"literal":"Campaign for the Arts"}],"accessed":{"date-parts":[["2025",10,12]]},"issued":{"date-parts":[["2024",7,20]]}}}],"schema":"https://github.com/citation-style-language/schema/raw/master/csl-citation.json"} </w:instrText>
      </w:r>
      <w:r w:rsidR="009F458B" w:rsidRPr="005344B4">
        <w:rPr>
          <w:rFonts w:cs="Times New Roman"/>
        </w:rPr>
        <w:fldChar w:fldCharType="separate"/>
      </w:r>
      <w:r w:rsidR="009F458B" w:rsidRPr="005344B4">
        <w:rPr>
          <w:rFonts w:cs="Times New Roman"/>
        </w:rPr>
        <w:t>(Campaign for the Arts, 2024)</w:t>
      </w:r>
      <w:r w:rsidR="009F458B" w:rsidRPr="005344B4">
        <w:rPr>
          <w:rFonts w:cs="Times New Roman"/>
        </w:rPr>
        <w:fldChar w:fldCharType="end"/>
      </w:r>
      <w:r w:rsidR="009F458B" w:rsidRPr="005344B4">
        <w:rPr>
          <w:rFonts w:cs="Times New Roman"/>
        </w:rPr>
        <w:t>.</w:t>
      </w:r>
      <w:r w:rsidR="00AF5C79" w:rsidRPr="005344B4">
        <w:rPr>
          <w:rFonts w:cs="Times New Roman"/>
        </w:rPr>
        <w:t xml:space="preserve"> </w:t>
      </w:r>
      <w:r w:rsidR="003C69D1" w:rsidRPr="005344B4">
        <w:rPr>
          <w:rFonts w:cs="Times New Roman"/>
        </w:rPr>
        <w:t xml:space="preserve">Undoubtedly </w:t>
      </w:r>
      <w:r w:rsidR="0044511C" w:rsidRPr="005344B4">
        <w:rPr>
          <w:rFonts w:cs="Times New Roman"/>
        </w:rPr>
        <w:t>the</w:t>
      </w:r>
      <w:r w:rsidR="006D388E" w:rsidRPr="005344B4">
        <w:rPr>
          <w:rFonts w:cs="Times New Roman"/>
        </w:rPr>
        <w:t>se</w:t>
      </w:r>
      <w:r w:rsidR="0044511C" w:rsidRPr="005344B4">
        <w:rPr>
          <w:rFonts w:cs="Times New Roman"/>
        </w:rPr>
        <w:t xml:space="preserve"> dive</w:t>
      </w:r>
      <w:r w:rsidR="00701BE3" w:rsidRPr="005344B4">
        <w:rPr>
          <w:rFonts w:cs="Times New Roman"/>
        </w:rPr>
        <w:t xml:space="preserve">rse sources of </w:t>
      </w:r>
      <w:r w:rsidR="006D388E" w:rsidRPr="005344B4">
        <w:rPr>
          <w:rFonts w:cs="Times New Roman"/>
        </w:rPr>
        <w:t xml:space="preserve">income in a challenging funding </w:t>
      </w:r>
      <w:r w:rsidR="00E70276" w:rsidRPr="005344B4">
        <w:rPr>
          <w:rFonts w:cs="Times New Roman"/>
        </w:rPr>
        <w:t>landscape</w:t>
      </w:r>
      <w:r w:rsidR="00D460D1" w:rsidRPr="005344B4">
        <w:rPr>
          <w:rFonts w:cs="Times New Roman"/>
        </w:rPr>
        <w:t xml:space="preserve"> </w:t>
      </w:r>
      <w:r w:rsidR="00E70276" w:rsidRPr="005344B4">
        <w:rPr>
          <w:rFonts w:cs="Times New Roman"/>
        </w:rPr>
        <w:t>ha</w:t>
      </w:r>
      <w:r w:rsidR="00991B70" w:rsidRPr="005344B4">
        <w:rPr>
          <w:rFonts w:cs="Times New Roman"/>
        </w:rPr>
        <w:t>ve</w:t>
      </w:r>
      <w:r w:rsidR="00E70276" w:rsidRPr="005344B4">
        <w:rPr>
          <w:rFonts w:cs="Times New Roman"/>
        </w:rPr>
        <w:t xml:space="preserve"> </w:t>
      </w:r>
      <w:r w:rsidR="0044651D" w:rsidRPr="005344B4">
        <w:rPr>
          <w:rFonts w:cs="Times New Roman"/>
        </w:rPr>
        <w:t>shaped the</w:t>
      </w:r>
      <w:r w:rsidR="00D460D1" w:rsidRPr="005344B4">
        <w:rPr>
          <w:rFonts w:cs="Times New Roman"/>
        </w:rPr>
        <w:t xml:space="preserve"> festiva</w:t>
      </w:r>
      <w:r w:rsidR="008C360E" w:rsidRPr="005344B4">
        <w:rPr>
          <w:rFonts w:cs="Times New Roman"/>
        </w:rPr>
        <w:t>l</w:t>
      </w:r>
      <w:r w:rsidR="0071244A" w:rsidRPr="005344B4">
        <w:rPr>
          <w:rFonts w:cs="Times New Roman"/>
        </w:rPr>
        <w:t xml:space="preserve"> a</w:t>
      </w:r>
      <w:r w:rsidR="005A254B" w:rsidRPr="005344B4">
        <w:rPr>
          <w:rFonts w:cs="Times New Roman"/>
        </w:rPr>
        <w:t>nd its purpose</w:t>
      </w:r>
      <w:r w:rsidR="008C360E" w:rsidRPr="005344B4">
        <w:rPr>
          <w:rFonts w:cs="Times New Roman"/>
        </w:rPr>
        <w:t xml:space="preserve"> over the years</w:t>
      </w:r>
      <w:r w:rsidR="005A254B" w:rsidRPr="005344B4">
        <w:rPr>
          <w:rFonts w:cs="Times New Roman"/>
        </w:rPr>
        <w:t>. I</w:t>
      </w:r>
      <w:r w:rsidR="00C4093C" w:rsidRPr="005344B4">
        <w:rPr>
          <w:rFonts w:cs="Times New Roman"/>
        </w:rPr>
        <w:t xml:space="preserve">ndeed, </w:t>
      </w:r>
      <w:r w:rsidR="006A51C7" w:rsidRPr="005344B4">
        <w:rPr>
          <w:rFonts w:cs="Times New Roman"/>
        </w:rPr>
        <w:t xml:space="preserve">the </w:t>
      </w:r>
      <w:r w:rsidR="007E2D28" w:rsidRPr="005344B4">
        <w:rPr>
          <w:rFonts w:cs="Times New Roman"/>
        </w:rPr>
        <w:t xml:space="preserve">first Festival, </w:t>
      </w:r>
      <w:r w:rsidR="003C48FC" w:rsidRPr="005344B4">
        <w:rPr>
          <w:rFonts w:cs="Times New Roman"/>
        </w:rPr>
        <w:t xml:space="preserve">held at </w:t>
      </w:r>
      <w:r w:rsidR="00884851" w:rsidRPr="005344B4">
        <w:rPr>
          <w:rFonts w:cs="Times New Roman"/>
        </w:rPr>
        <w:t>Lingfield Point in Darlington</w:t>
      </w:r>
      <w:r w:rsidR="00594162" w:rsidRPr="005344B4">
        <w:rPr>
          <w:rFonts w:cs="Times New Roman"/>
        </w:rPr>
        <w:t>,</w:t>
      </w:r>
      <w:r w:rsidR="00884851" w:rsidRPr="005344B4">
        <w:rPr>
          <w:rFonts w:cs="Times New Roman"/>
        </w:rPr>
        <w:t xml:space="preserve"> </w:t>
      </w:r>
      <w:r w:rsidR="007E2D28" w:rsidRPr="005344B4">
        <w:rPr>
          <w:rFonts w:cs="Times New Roman"/>
        </w:rPr>
        <w:t xml:space="preserve">was </w:t>
      </w:r>
      <w:r w:rsidR="009B2330" w:rsidRPr="005344B4">
        <w:rPr>
          <w:rFonts w:cs="Times New Roman"/>
        </w:rPr>
        <w:t>organised</w:t>
      </w:r>
      <w:r w:rsidR="007E2D28" w:rsidRPr="005344B4">
        <w:rPr>
          <w:rFonts w:cs="Times New Roman"/>
        </w:rPr>
        <w:t xml:space="preserve"> &amp; funde</w:t>
      </w:r>
      <w:r w:rsidR="00370654" w:rsidRPr="005344B4">
        <w:rPr>
          <w:rFonts w:cs="Times New Roman"/>
        </w:rPr>
        <w:t>d</w:t>
      </w:r>
      <w:r w:rsidR="009B2330" w:rsidRPr="005344B4">
        <w:rPr>
          <w:rFonts w:cs="Times New Roman"/>
        </w:rPr>
        <w:t xml:space="preserve"> by property development firm </w:t>
      </w:r>
      <w:proofErr w:type="spellStart"/>
      <w:r w:rsidR="009B2330" w:rsidRPr="005344B4">
        <w:rPr>
          <w:rFonts w:cs="Times New Roman"/>
        </w:rPr>
        <w:t>Marchday</w:t>
      </w:r>
      <w:proofErr w:type="spellEnd"/>
      <w:r w:rsidR="003C48FC" w:rsidRPr="005344B4">
        <w:rPr>
          <w:rFonts w:cs="Times New Roman"/>
        </w:rPr>
        <w:t>. It was organised</w:t>
      </w:r>
      <w:r w:rsidR="009B2330" w:rsidRPr="005344B4">
        <w:rPr>
          <w:rFonts w:cs="Times New Roman"/>
        </w:rPr>
        <w:t xml:space="preserve"> to showcase the </w:t>
      </w:r>
      <w:r w:rsidR="006B0ED0" w:rsidRPr="005344B4">
        <w:rPr>
          <w:rFonts w:cs="Times New Roman"/>
        </w:rPr>
        <w:t>redevelopment</w:t>
      </w:r>
      <w:r w:rsidR="009B2330" w:rsidRPr="005344B4">
        <w:rPr>
          <w:rFonts w:cs="Times New Roman"/>
        </w:rPr>
        <w:t xml:space="preserve"> of</w:t>
      </w:r>
      <w:r w:rsidR="00CF0645" w:rsidRPr="005344B4">
        <w:rPr>
          <w:rFonts w:cs="Times New Roman"/>
        </w:rPr>
        <w:t xml:space="preserve"> the</w:t>
      </w:r>
      <w:r w:rsidR="00FB0A97" w:rsidRPr="005344B4">
        <w:rPr>
          <w:rFonts w:cs="Times New Roman"/>
        </w:rPr>
        <w:t xml:space="preserve"> </w:t>
      </w:r>
      <w:r w:rsidR="00370654" w:rsidRPr="005344B4">
        <w:rPr>
          <w:rFonts w:cs="Times New Roman"/>
        </w:rPr>
        <w:t xml:space="preserve">locally significant </w:t>
      </w:r>
      <w:proofErr w:type="spellStart"/>
      <w:r w:rsidR="00CF0645" w:rsidRPr="005344B4">
        <w:rPr>
          <w:rFonts w:cs="Times New Roman"/>
        </w:rPr>
        <w:t>P</w:t>
      </w:r>
      <w:r w:rsidR="00640CD3" w:rsidRPr="005344B4">
        <w:rPr>
          <w:rFonts w:cs="Times New Roman"/>
        </w:rPr>
        <w:t>aton</w:t>
      </w:r>
      <w:r w:rsidR="00B01440" w:rsidRPr="005344B4">
        <w:rPr>
          <w:rFonts w:cs="Times New Roman"/>
        </w:rPr>
        <w:t>s</w:t>
      </w:r>
      <w:proofErr w:type="spellEnd"/>
      <w:r w:rsidR="00640CD3" w:rsidRPr="005344B4">
        <w:rPr>
          <w:rFonts w:cs="Times New Roman"/>
        </w:rPr>
        <w:t xml:space="preserve"> and Baldwin Wool factory into a new business park</w:t>
      </w:r>
      <w:r w:rsidR="007E2D28" w:rsidRPr="005344B4">
        <w:rPr>
          <w:rStyle w:val="FootnoteReference"/>
          <w:rFonts w:cs="Times New Roman"/>
        </w:rPr>
        <w:footnoteReference w:id="45"/>
      </w:r>
      <w:r w:rsidR="00FB0A97" w:rsidRPr="005344B4">
        <w:rPr>
          <w:rFonts w:cs="Times New Roman"/>
        </w:rPr>
        <w:t xml:space="preserve">. Two years later, </w:t>
      </w:r>
      <w:proofErr w:type="spellStart"/>
      <w:r w:rsidR="00F02560" w:rsidRPr="005344B4">
        <w:rPr>
          <w:rFonts w:cs="Times New Roman"/>
        </w:rPr>
        <w:t>FoT</w:t>
      </w:r>
      <w:proofErr w:type="spellEnd"/>
      <w:r w:rsidR="001561FF" w:rsidRPr="005344B4">
        <w:rPr>
          <w:rFonts w:cs="Times New Roman"/>
        </w:rPr>
        <w:t xml:space="preserve"> moved to Kirkleatham Museum </w:t>
      </w:r>
      <w:r w:rsidR="00FB0A97" w:rsidRPr="005344B4">
        <w:rPr>
          <w:rFonts w:cs="Times New Roman"/>
        </w:rPr>
        <w:t xml:space="preserve">when </w:t>
      </w:r>
      <w:proofErr w:type="spellStart"/>
      <w:r w:rsidR="00FB0A97" w:rsidRPr="005344B4">
        <w:rPr>
          <w:rFonts w:cs="Times New Roman"/>
        </w:rPr>
        <w:t>Marchday</w:t>
      </w:r>
      <w:proofErr w:type="spellEnd"/>
      <w:r w:rsidR="00FB0A97" w:rsidRPr="005344B4">
        <w:rPr>
          <w:rFonts w:cs="Times New Roman"/>
        </w:rPr>
        <w:t xml:space="preserve"> sold the business park</w:t>
      </w:r>
      <w:r w:rsidR="00665847" w:rsidRPr="005344B4">
        <w:rPr>
          <w:rFonts w:cs="Times New Roman"/>
        </w:rPr>
        <w:t>;</w:t>
      </w:r>
      <w:r w:rsidR="00FB0A97" w:rsidRPr="005344B4">
        <w:rPr>
          <w:rFonts w:cs="Times New Roman"/>
        </w:rPr>
        <w:t xml:space="preserve"> Redcar and Cleveland Council funded the Festival </w:t>
      </w:r>
      <w:r w:rsidR="001561FF" w:rsidRPr="005344B4">
        <w:rPr>
          <w:rFonts w:cs="Times New Roman"/>
        </w:rPr>
        <w:t>in response to the</w:t>
      </w:r>
      <w:r w:rsidR="00FB0A97" w:rsidRPr="005344B4">
        <w:rPr>
          <w:rFonts w:cs="Times New Roman"/>
        </w:rPr>
        <w:t xml:space="preserve"> closing of the </w:t>
      </w:r>
      <w:r w:rsidR="001561FF" w:rsidRPr="005344B4">
        <w:rPr>
          <w:rFonts w:cs="Times New Roman"/>
        </w:rPr>
        <w:t xml:space="preserve">Redcar Steel works in 2015. </w:t>
      </w:r>
      <w:r w:rsidR="0098056E" w:rsidRPr="005344B4">
        <w:rPr>
          <w:rFonts w:cs="Times New Roman"/>
        </w:rPr>
        <w:t xml:space="preserve">Both the origins and ongoing funding of the Festival </w:t>
      </w:r>
      <w:r w:rsidR="008B7759" w:rsidRPr="005344B4">
        <w:rPr>
          <w:rFonts w:cs="Times New Roman"/>
        </w:rPr>
        <w:t xml:space="preserve">are tied </w:t>
      </w:r>
      <w:r w:rsidR="005A254B" w:rsidRPr="005344B4">
        <w:rPr>
          <w:rFonts w:cs="Times New Roman"/>
        </w:rPr>
        <w:t>to wider</w:t>
      </w:r>
      <w:r w:rsidR="008B7759" w:rsidRPr="005344B4">
        <w:rPr>
          <w:rFonts w:cs="Times New Roman"/>
        </w:rPr>
        <w:t xml:space="preserve"> pro</w:t>
      </w:r>
      <w:r w:rsidR="005A254B" w:rsidRPr="005344B4">
        <w:rPr>
          <w:rFonts w:cs="Times New Roman"/>
        </w:rPr>
        <w:t xml:space="preserve">cesses </w:t>
      </w:r>
      <w:r w:rsidR="008B7759" w:rsidRPr="005344B4">
        <w:rPr>
          <w:rFonts w:cs="Times New Roman"/>
        </w:rPr>
        <w:t>of cultural regeneration which seek to showcase th</w:t>
      </w:r>
      <w:r w:rsidR="00DB074A" w:rsidRPr="005344B4">
        <w:rPr>
          <w:rFonts w:cs="Times New Roman"/>
        </w:rPr>
        <w:t xml:space="preserve">e </w:t>
      </w:r>
      <w:r w:rsidR="00307EDE" w:rsidRPr="005344B4">
        <w:rPr>
          <w:rFonts w:cs="Times New Roman"/>
        </w:rPr>
        <w:t xml:space="preserve">vibrancy and resilience of a deindustrialised area which has </w:t>
      </w:r>
      <w:r w:rsidR="005A254B" w:rsidRPr="005344B4">
        <w:rPr>
          <w:rFonts w:cs="Times New Roman"/>
        </w:rPr>
        <w:t xml:space="preserve">been </w:t>
      </w:r>
      <w:r w:rsidR="00307EDE" w:rsidRPr="005344B4">
        <w:rPr>
          <w:rFonts w:cs="Times New Roman"/>
        </w:rPr>
        <w:t xml:space="preserve">characterised as ‘left behind’ </w:t>
      </w:r>
      <w:r w:rsidR="00307EDE" w:rsidRPr="005344B4">
        <w:rPr>
          <w:rFonts w:cs="Times New Roman"/>
        </w:rPr>
        <w:fldChar w:fldCharType="begin"/>
      </w:r>
      <w:r w:rsidR="00286350" w:rsidRPr="005344B4">
        <w:rPr>
          <w:rFonts w:cs="Times New Roman"/>
        </w:rPr>
        <w:instrText xml:space="preserve"> ADDIN ZOTERO_ITEM CSL_CITATION {"citationID":"glP97TiK","properties":{"formattedCitation":"(Nayak, 2019)","plainCitation":"(Nayak, 2019)","noteIndex":0},"citationItems":[{"id":1869,"uris":["http://zotero.org/users/6040264/items/9VWWPTPC"],"itemData":{"id":1869,"type":"article-journal","abstract":"Following the closure of the steelworks in Teesside, North-East England, this paper focuses upon social class inequality and the re-scripting of place. The study explores local responses to programmes such as Benefits Street and Location, Location, Location filmed in Middlesbrough. The study contributes to transnational debates on urban territorial stigmatisation in three ways. First, by extending the gaze from “spectacular” sites of multi-ethnic urban unrest, to consider seemingly “mundane” post-industrial peripheries. Second, by identifying how the recipients of spatial stigma might demonstrate agency through various acts of popular resistance including place re-inscription. This includes developing alternative narratives of place, through commemorating Teesside's rich industrial heritage, supporting ex-steelworkers, and challenging governmental stigma and media geographies declaring Middlesbrough to be a “benefits town” and the “worst place to live in the UK”. Third, by considering the unfolding of place as event, where contingency, complexity and unpredictable constellations and re-inscriptions might emerge.","container-title":"Antipode","DOI":"10.1111/anti.12525","ISSN":"1467-8330","issue":"3","language":"en","license":"© 2019 The Author. Antipode © 2019 Antipode Foundation Ltd.","note":"_eprint: https://onlinelibrary.wiley.com/doi/pdf/10.1111/anti.12525","page":"927-948","source":"Wiley Online Library","title":"Re-scripting Place: Managing Social Class Stigma in a Former Steel-Making Region","title-short":"Re-scripting Place","volume":"51","author":[{"family":"Nayak","given":"Anoop"}],"issued":{"date-parts":[["2019"]]}}}],"schema":"https://github.com/citation-style-language/schema/raw/master/csl-citation.json"} </w:instrText>
      </w:r>
      <w:r w:rsidR="00307EDE" w:rsidRPr="005344B4">
        <w:rPr>
          <w:rFonts w:cs="Times New Roman"/>
        </w:rPr>
        <w:fldChar w:fldCharType="separate"/>
      </w:r>
      <w:r w:rsidR="00286350" w:rsidRPr="005344B4">
        <w:rPr>
          <w:rFonts w:cs="Times New Roman"/>
        </w:rPr>
        <w:t>(Nayak, 2019)</w:t>
      </w:r>
      <w:r w:rsidR="00307EDE" w:rsidRPr="005344B4">
        <w:rPr>
          <w:rFonts w:cs="Times New Roman"/>
        </w:rPr>
        <w:fldChar w:fldCharType="end"/>
      </w:r>
      <w:r w:rsidR="00307EDE" w:rsidRPr="005344B4">
        <w:rPr>
          <w:rFonts w:cs="Times New Roman"/>
        </w:rPr>
        <w:t>.</w:t>
      </w:r>
      <w:r w:rsidR="00710314" w:rsidRPr="005344B4">
        <w:rPr>
          <w:rFonts w:cs="Times New Roman"/>
        </w:rPr>
        <w:t xml:space="preserve"> Once a global hub for steel production, Redcar and Cleveland now ranks  28th most income deprived local authority in England, out of a total of 316</w:t>
      </w:r>
      <w:r w:rsidR="00AF7D7A" w:rsidRPr="005344B4">
        <w:rPr>
          <w:rFonts w:cs="Times New Roman"/>
        </w:rPr>
        <w:t xml:space="preserve"> </w:t>
      </w:r>
      <w:r w:rsidR="00053574" w:rsidRPr="005344B4">
        <w:rPr>
          <w:rFonts w:cs="Times New Roman"/>
        </w:rPr>
        <w:fldChar w:fldCharType="begin"/>
      </w:r>
      <w:r w:rsidR="00053574" w:rsidRPr="005344B4">
        <w:rPr>
          <w:rFonts w:cs="Times New Roman"/>
        </w:rPr>
        <w:instrText xml:space="preserve"> ADDIN ZOTERO_ITEM CSL_CITATION {"citationID":"sA6oHd1E","properties":{"formattedCitation":"(ONS, 2022)","plainCitation":"(ONS, 2022)","noteIndex":0},"citationItems":[{"id":23000,"uris":["http://zotero.org/users/6040264/items/2YJ472US"],"itemData":{"id":23000,"type":"dataset","publisher":"Office For National Statistics, UK Government","title":"Census 2021: Explore local Statistics","URL":"https://www.ons.gov.uk/explore-local-statistics/","author":[{"literal":"ONS"}],"accessed":{"date-parts":[["2025",10,14]]},"issued":{"date-parts":[["2022"]]}}}],"schema":"https://github.com/citation-style-language/schema/raw/master/csl-citation.json"} </w:instrText>
      </w:r>
      <w:r w:rsidR="00053574" w:rsidRPr="005344B4">
        <w:rPr>
          <w:rFonts w:cs="Times New Roman"/>
        </w:rPr>
        <w:fldChar w:fldCharType="separate"/>
      </w:r>
      <w:r w:rsidR="00053574" w:rsidRPr="005344B4">
        <w:rPr>
          <w:rFonts w:cs="Times New Roman"/>
        </w:rPr>
        <w:t>(ONS, 2022)</w:t>
      </w:r>
      <w:r w:rsidR="00053574" w:rsidRPr="005344B4">
        <w:rPr>
          <w:rFonts w:cs="Times New Roman"/>
        </w:rPr>
        <w:fldChar w:fldCharType="end"/>
      </w:r>
      <w:r w:rsidR="00710314" w:rsidRPr="005344B4">
        <w:rPr>
          <w:rFonts w:cs="Times New Roman"/>
        </w:rPr>
        <w:t xml:space="preserve">. According to the </w:t>
      </w:r>
      <w:r w:rsidR="00582F40" w:rsidRPr="005344B4">
        <w:rPr>
          <w:rFonts w:cs="Times New Roman"/>
        </w:rPr>
        <w:t xml:space="preserve">latest </w:t>
      </w:r>
      <w:r w:rsidR="00D327EF" w:rsidRPr="005344B4">
        <w:rPr>
          <w:rFonts w:cs="Times New Roman"/>
        </w:rPr>
        <w:t>Census</w:t>
      </w:r>
      <w:r w:rsidR="00710314" w:rsidRPr="005344B4">
        <w:rPr>
          <w:rFonts w:cs="Times New Roman"/>
        </w:rPr>
        <w:t xml:space="preserve"> data, 18.6% of households in the area are income deprived, meaning they are low waged or out of wor</w:t>
      </w:r>
      <w:r w:rsidR="002B406E" w:rsidRPr="005344B4">
        <w:rPr>
          <w:rFonts w:cs="Times New Roman"/>
        </w:rPr>
        <w:t>k</w:t>
      </w:r>
      <w:r w:rsidR="006F1C05" w:rsidRPr="005344B4">
        <w:rPr>
          <w:rStyle w:val="FootnoteReference"/>
          <w:rFonts w:cs="Times New Roman"/>
        </w:rPr>
        <w:footnoteReference w:id="46"/>
      </w:r>
      <w:r w:rsidR="00AF7D7A" w:rsidRPr="005344B4">
        <w:rPr>
          <w:rFonts w:cs="Times New Roman"/>
        </w:rPr>
        <w:t>(</w:t>
      </w:r>
      <w:r w:rsidR="00053574" w:rsidRPr="005344B4">
        <w:rPr>
          <w:rFonts w:cs="Times New Roman"/>
        </w:rPr>
        <w:t>ibid)</w:t>
      </w:r>
      <w:r w:rsidR="00710314" w:rsidRPr="005344B4">
        <w:rPr>
          <w:rFonts w:cs="Times New Roman"/>
        </w:rPr>
        <w:t xml:space="preserve">. </w:t>
      </w:r>
      <w:r w:rsidR="008B7759" w:rsidRPr="005344B4">
        <w:rPr>
          <w:rFonts w:cs="Times New Roman"/>
        </w:rPr>
        <w:t xml:space="preserve">There is another story to be told here about </w:t>
      </w:r>
      <w:r w:rsidR="00864943" w:rsidRPr="005344B4">
        <w:rPr>
          <w:rFonts w:cs="Times New Roman"/>
        </w:rPr>
        <w:t xml:space="preserve">how environmentalism is being mobilised </w:t>
      </w:r>
      <w:r w:rsidR="00F32063" w:rsidRPr="005344B4">
        <w:rPr>
          <w:rFonts w:cs="Times New Roman"/>
        </w:rPr>
        <w:t>i</w:t>
      </w:r>
      <w:r w:rsidR="00930FFA" w:rsidRPr="005344B4">
        <w:rPr>
          <w:rFonts w:cs="Times New Roman"/>
        </w:rPr>
        <w:t>n project</w:t>
      </w:r>
      <w:r w:rsidR="00850A7F" w:rsidRPr="005344B4">
        <w:rPr>
          <w:rFonts w:cs="Times New Roman"/>
        </w:rPr>
        <w:t>s</w:t>
      </w:r>
      <w:r w:rsidR="00930FFA" w:rsidRPr="005344B4">
        <w:rPr>
          <w:rFonts w:cs="Times New Roman"/>
        </w:rPr>
        <w:t xml:space="preserve"> which seek to</w:t>
      </w:r>
      <w:r w:rsidR="002551D8" w:rsidRPr="005344B4">
        <w:rPr>
          <w:rFonts w:cs="Times New Roman"/>
        </w:rPr>
        <w:t xml:space="preserve"> </w:t>
      </w:r>
      <w:r w:rsidR="005C2AE7" w:rsidRPr="005344B4">
        <w:rPr>
          <w:rFonts w:cs="Times New Roman"/>
        </w:rPr>
        <w:t>enliven</w:t>
      </w:r>
      <w:r w:rsidR="00D80799" w:rsidRPr="005344B4">
        <w:rPr>
          <w:rFonts w:cs="Times New Roman"/>
        </w:rPr>
        <w:t xml:space="preserve"> the</w:t>
      </w:r>
      <w:r w:rsidR="005C2AE7" w:rsidRPr="005344B4">
        <w:rPr>
          <w:rFonts w:cs="Times New Roman"/>
        </w:rPr>
        <w:t xml:space="preserve"> post-industrial </w:t>
      </w:r>
      <w:r w:rsidR="00D80799" w:rsidRPr="005344B4">
        <w:rPr>
          <w:rFonts w:cs="Times New Roman"/>
        </w:rPr>
        <w:t>present</w:t>
      </w:r>
      <w:r w:rsidR="00850A7F" w:rsidRPr="005344B4">
        <w:rPr>
          <w:rFonts w:cs="Times New Roman"/>
        </w:rPr>
        <w:t xml:space="preserve"> in the </w:t>
      </w:r>
      <w:r w:rsidR="008C2649" w:rsidRPr="005344B4">
        <w:rPr>
          <w:rFonts w:cs="Times New Roman"/>
        </w:rPr>
        <w:t>Northeast</w:t>
      </w:r>
      <w:r w:rsidR="00850A7F" w:rsidRPr="005344B4">
        <w:rPr>
          <w:rFonts w:cs="Times New Roman"/>
        </w:rPr>
        <w:t xml:space="preserve"> of England</w:t>
      </w:r>
      <w:r w:rsidR="005C2AE7" w:rsidRPr="005344B4">
        <w:rPr>
          <w:rFonts w:cs="Times New Roman"/>
        </w:rPr>
        <w:t>, particularly within the current conte</w:t>
      </w:r>
      <w:r w:rsidR="00183158" w:rsidRPr="005344B4">
        <w:rPr>
          <w:rFonts w:cs="Times New Roman"/>
        </w:rPr>
        <w:t>x</w:t>
      </w:r>
      <w:r w:rsidR="005C2AE7" w:rsidRPr="005344B4">
        <w:rPr>
          <w:rFonts w:cs="Times New Roman"/>
        </w:rPr>
        <w:t xml:space="preserve">t of </w:t>
      </w:r>
      <w:r w:rsidR="00FC4309" w:rsidRPr="005344B4">
        <w:rPr>
          <w:rFonts w:cs="Times New Roman"/>
        </w:rPr>
        <w:t>restricted</w:t>
      </w:r>
      <w:r w:rsidR="00074A8D" w:rsidRPr="005344B4">
        <w:rPr>
          <w:rFonts w:cs="Times New Roman"/>
        </w:rPr>
        <w:t xml:space="preserve"> arts</w:t>
      </w:r>
      <w:r w:rsidR="00FC4309" w:rsidRPr="005344B4">
        <w:rPr>
          <w:rFonts w:cs="Times New Roman"/>
        </w:rPr>
        <w:t xml:space="preserve"> funding</w:t>
      </w:r>
      <w:r w:rsidR="001F4313" w:rsidRPr="005344B4">
        <w:rPr>
          <w:rFonts w:cs="Times New Roman"/>
        </w:rPr>
        <w:t xml:space="preserve">, </w:t>
      </w:r>
      <w:r w:rsidR="001F4313" w:rsidRPr="005344B4">
        <w:rPr>
          <w:rFonts w:cs="Times New Roman"/>
        </w:rPr>
        <w:lastRenderedPageBreak/>
        <w:t xml:space="preserve">employment precarity and </w:t>
      </w:r>
      <w:r w:rsidR="00074A8D" w:rsidRPr="005344B4">
        <w:rPr>
          <w:rFonts w:cs="Times New Roman"/>
        </w:rPr>
        <w:t>the roll-back of state provision</w:t>
      </w:r>
      <w:r w:rsidR="00183158" w:rsidRPr="005344B4">
        <w:rPr>
          <w:rFonts w:cs="Times New Roman"/>
        </w:rPr>
        <w:t xml:space="preserve">. </w:t>
      </w:r>
      <w:r w:rsidR="00D80799" w:rsidRPr="005344B4">
        <w:rPr>
          <w:rFonts w:cs="Times New Roman"/>
        </w:rPr>
        <w:t>Sadly</w:t>
      </w:r>
      <w:r w:rsidR="003966B9" w:rsidRPr="005344B4">
        <w:rPr>
          <w:rFonts w:cs="Times New Roman"/>
        </w:rPr>
        <w:t xml:space="preserve">, </w:t>
      </w:r>
      <w:r w:rsidR="00D80799" w:rsidRPr="005344B4">
        <w:rPr>
          <w:rFonts w:cs="Times New Roman"/>
        </w:rPr>
        <w:t>this is beyond the scope of this project</w:t>
      </w:r>
      <w:r w:rsidR="00CE37F5" w:rsidRPr="005344B4">
        <w:rPr>
          <w:rFonts w:cs="Times New Roman"/>
        </w:rPr>
        <w:t>. However</w:t>
      </w:r>
      <w:r w:rsidR="00357A40" w:rsidRPr="005344B4">
        <w:rPr>
          <w:rFonts w:cs="Times New Roman"/>
        </w:rPr>
        <w:t>,</w:t>
      </w:r>
      <w:r w:rsidR="00CE37F5" w:rsidRPr="005344B4">
        <w:rPr>
          <w:rFonts w:cs="Times New Roman"/>
        </w:rPr>
        <w:t xml:space="preserve"> it is worth noting that in </w:t>
      </w:r>
      <w:r w:rsidR="00D80799" w:rsidRPr="005344B4">
        <w:rPr>
          <w:rFonts w:cs="Times New Roman"/>
        </w:rPr>
        <w:t xml:space="preserve">the context of </w:t>
      </w:r>
      <w:r w:rsidR="004F7908" w:rsidRPr="005344B4">
        <w:rPr>
          <w:rFonts w:cs="Times New Roman"/>
        </w:rPr>
        <w:t xml:space="preserve">post-industrial </w:t>
      </w:r>
      <w:r w:rsidR="003A1E8C" w:rsidRPr="005344B4">
        <w:rPr>
          <w:rFonts w:cs="Times New Roman"/>
        </w:rPr>
        <w:t xml:space="preserve">regions, the notion of thrift has </w:t>
      </w:r>
      <w:r w:rsidR="00293CEA" w:rsidRPr="005344B4">
        <w:rPr>
          <w:rFonts w:cs="Times New Roman"/>
        </w:rPr>
        <w:t xml:space="preserve">local </w:t>
      </w:r>
      <w:r w:rsidR="00CA79D4" w:rsidRPr="005344B4">
        <w:rPr>
          <w:rFonts w:cs="Times New Roman"/>
        </w:rPr>
        <w:t>significance</w:t>
      </w:r>
      <w:r w:rsidR="008D18C5" w:rsidRPr="005344B4">
        <w:rPr>
          <w:rFonts w:cs="Times New Roman"/>
        </w:rPr>
        <w:t>, where</w:t>
      </w:r>
      <w:r w:rsidR="00CA79D4" w:rsidRPr="005344B4">
        <w:rPr>
          <w:rFonts w:cs="Times New Roman"/>
        </w:rPr>
        <w:t xml:space="preserve"> predominantly working-class</w:t>
      </w:r>
      <w:r w:rsidR="008D18C5" w:rsidRPr="005344B4">
        <w:rPr>
          <w:rFonts w:cs="Times New Roman"/>
        </w:rPr>
        <w:t xml:space="preserve"> communities have been left to ‘make do’</w:t>
      </w:r>
      <w:r w:rsidR="00CE37F5" w:rsidRPr="005344B4">
        <w:rPr>
          <w:rFonts w:cs="Times New Roman"/>
        </w:rPr>
        <w:t xml:space="preserve"> </w:t>
      </w:r>
      <w:r w:rsidR="00BD28BB" w:rsidRPr="005344B4">
        <w:rPr>
          <w:rFonts w:cs="Times New Roman"/>
        </w:rPr>
        <w:t>with</w:t>
      </w:r>
      <w:r w:rsidR="00CF66B6" w:rsidRPr="005344B4">
        <w:rPr>
          <w:rFonts w:cs="Times New Roman"/>
        </w:rPr>
        <w:t>/</w:t>
      </w:r>
      <w:r w:rsidR="00BD28BB" w:rsidRPr="005344B4">
        <w:rPr>
          <w:rFonts w:cs="Times New Roman"/>
        </w:rPr>
        <w:t>in the material r</w:t>
      </w:r>
      <w:r w:rsidR="00396124" w:rsidRPr="005344B4">
        <w:rPr>
          <w:rFonts w:cs="Times New Roman"/>
        </w:rPr>
        <w:t>emains of a once thriving</w:t>
      </w:r>
      <w:r w:rsidR="00CF66B6" w:rsidRPr="005344B4">
        <w:rPr>
          <w:rFonts w:cs="Times New Roman"/>
        </w:rPr>
        <w:t xml:space="preserve">, global </w:t>
      </w:r>
      <w:r w:rsidR="00396124" w:rsidRPr="005344B4">
        <w:rPr>
          <w:rFonts w:cs="Times New Roman"/>
        </w:rPr>
        <w:t>industrial hub</w:t>
      </w:r>
      <w:r w:rsidR="00CF054A" w:rsidRPr="005344B4">
        <w:rPr>
          <w:rFonts w:cs="Times New Roman"/>
        </w:rPr>
        <w:t xml:space="preserve">. </w:t>
      </w:r>
    </w:p>
    <w:p w14:paraId="0378A6F1" w14:textId="12EF4313" w:rsidR="00291EC4" w:rsidRPr="005344B4" w:rsidRDefault="00291EC4" w:rsidP="009811B0">
      <w:pPr>
        <w:spacing w:line="480" w:lineRule="auto"/>
        <w:rPr>
          <w:rFonts w:cs="Times New Roman"/>
        </w:rPr>
      </w:pPr>
      <w:r w:rsidRPr="005344B4">
        <w:rPr>
          <w:rFonts w:cs="Times New Roman"/>
        </w:rPr>
        <w:t>Discursively, the Festival targets the individual as the locus of change, within the neoliberal mode of environmentalism outline</w:t>
      </w:r>
      <w:r w:rsidR="003A5206" w:rsidRPr="005344B4">
        <w:rPr>
          <w:rFonts w:cs="Times New Roman"/>
        </w:rPr>
        <w:t>d</w:t>
      </w:r>
      <w:r w:rsidRPr="005344B4">
        <w:rPr>
          <w:rFonts w:cs="Times New Roman"/>
        </w:rPr>
        <w:t xml:space="preserve"> in Chapter </w:t>
      </w:r>
      <w:r w:rsidR="009F458B" w:rsidRPr="005344B4">
        <w:rPr>
          <w:rFonts w:cs="Times New Roman"/>
        </w:rPr>
        <w:t>2</w:t>
      </w:r>
      <w:r w:rsidRPr="005344B4">
        <w:rPr>
          <w:rFonts w:cs="Times New Roman"/>
        </w:rPr>
        <w:t xml:space="preserve">. The figure of the responsible individual looms large in their mission statement </w:t>
      </w:r>
    </w:p>
    <w:p w14:paraId="46A924F2" w14:textId="6F1DEF1D" w:rsidR="00291EC4" w:rsidRPr="005344B4" w:rsidRDefault="00291EC4" w:rsidP="00D033F1">
      <w:pPr>
        <w:spacing w:line="240" w:lineRule="auto"/>
        <w:ind w:left="720"/>
        <w:rPr>
          <w:rFonts w:cs="Times New Roman"/>
        </w:rPr>
      </w:pPr>
      <w:r w:rsidRPr="005344B4">
        <w:rPr>
          <w:rFonts w:cs="Times New Roman"/>
          <w:i/>
          <w:iCs/>
        </w:rPr>
        <w:t> “Our focus has always been on how we as individuals can make those small changes, the shift to thrift, that will add up to a big difference for the future of our planet”</w:t>
      </w:r>
      <w:r w:rsidRPr="005344B4">
        <w:rPr>
          <w:rFonts w:cs="Times New Roman"/>
        </w:rPr>
        <w:t xml:space="preserve"> </w:t>
      </w:r>
    </w:p>
    <w:p w14:paraId="7EE1E1A9" w14:textId="77777777" w:rsidR="009C57D1" w:rsidRPr="005344B4" w:rsidRDefault="009B6B64" w:rsidP="009C57D1">
      <w:pPr>
        <w:spacing w:line="240" w:lineRule="auto"/>
        <w:ind w:left="1440"/>
        <w:jc w:val="right"/>
        <w:rPr>
          <w:rFonts w:cs="Times New Roman"/>
        </w:rPr>
      </w:pPr>
      <w:r w:rsidRPr="005344B4">
        <w:rPr>
          <w:rFonts w:cs="Times New Roman"/>
        </w:rPr>
        <w:fldChar w:fldCharType="begin"/>
      </w:r>
      <w:r w:rsidRPr="005344B4">
        <w:rPr>
          <w:rFonts w:cs="Times New Roman"/>
        </w:rPr>
        <w:instrText xml:space="preserve"> ADDIN ZOTERO_ITEM CSL_CITATION {"citationID":"PJ8yNgoC","properties":{"formattedCitation":"(Festival of Thrift CIC, 2021)","plainCitation":"(Festival of Thrift CIC, 2021)","noteIndex":0},"citationItems":[{"id":114,"uris":["http://zotero.org/users/6040264/items/6NX2DLZP"],"itemData":{"id":114,"type":"webpage","abstract":"The UK's National Festival for Sustainability. On-site 25th &amp; 26th September &amp; Online All Year Round.","container-title":"Festival of Thrift","language":"en-GB","title":"Festival of Thrift - Come &amp; Celebrate Sustainable Living","URL":"https://www.festivalofthrift.co.uk/","author":[{"family":"Festival of Thrift CIC","given":""}],"accessed":{"date-parts":[["2021",10,7]]},"issued":{"date-parts":[["2021"]]}}}],"schema":"https://github.com/citation-style-language/schema/raw/master/csl-citation.json"} </w:instrText>
      </w:r>
      <w:r w:rsidRPr="005344B4">
        <w:rPr>
          <w:rFonts w:cs="Times New Roman"/>
        </w:rPr>
        <w:fldChar w:fldCharType="separate"/>
      </w:r>
      <w:r w:rsidRPr="005344B4">
        <w:rPr>
          <w:rFonts w:cs="Times New Roman"/>
        </w:rPr>
        <w:t>(Festival of Thrift CIC, 2021)</w:t>
      </w:r>
      <w:r w:rsidRPr="005344B4">
        <w:rPr>
          <w:rFonts w:cs="Times New Roman"/>
        </w:rPr>
        <w:fldChar w:fldCharType="end"/>
      </w:r>
    </w:p>
    <w:p w14:paraId="2FFFCD6D" w14:textId="6066DA52" w:rsidR="00291EC4" w:rsidRPr="005344B4" w:rsidRDefault="00217FE0" w:rsidP="009811B0">
      <w:pPr>
        <w:spacing w:line="480" w:lineRule="auto"/>
        <w:rPr>
          <w:rFonts w:cs="Times New Roman"/>
        </w:rPr>
      </w:pPr>
      <w:r w:rsidRPr="005344B4">
        <w:rPr>
          <w:rFonts w:cs="Times New Roman"/>
        </w:rPr>
        <w:t xml:space="preserve">Here </w:t>
      </w:r>
      <w:r w:rsidR="006D3AD5" w:rsidRPr="005344B4">
        <w:rPr>
          <w:rFonts w:cs="Times New Roman"/>
        </w:rPr>
        <w:t>the Festival can be viewed as a</w:t>
      </w:r>
      <w:r w:rsidR="0095139C" w:rsidRPr="005344B4">
        <w:rPr>
          <w:rFonts w:cs="Times New Roman"/>
        </w:rPr>
        <w:t xml:space="preserve">n expression </w:t>
      </w:r>
      <w:r w:rsidR="006D3AD5" w:rsidRPr="005344B4">
        <w:rPr>
          <w:rFonts w:cs="Times New Roman"/>
        </w:rPr>
        <w:t>of neoliberal environmental governance. The</w:t>
      </w:r>
      <w:r w:rsidR="00291EC4" w:rsidRPr="005344B4">
        <w:rPr>
          <w:rFonts w:cs="Times New Roman"/>
        </w:rPr>
        <w:t xml:space="preserve"> focus of thrift is </w:t>
      </w:r>
      <w:r w:rsidR="009F0A45" w:rsidRPr="005344B4">
        <w:rPr>
          <w:rFonts w:cs="Times New Roman"/>
        </w:rPr>
        <w:t>individual lifestyle chang</w:t>
      </w:r>
      <w:r w:rsidR="0095139C" w:rsidRPr="005344B4">
        <w:rPr>
          <w:rFonts w:cs="Times New Roman"/>
        </w:rPr>
        <w:t xml:space="preserve">e, where </w:t>
      </w:r>
      <w:r w:rsidR="006E1E27" w:rsidRPr="005344B4">
        <w:rPr>
          <w:rFonts w:cs="Times New Roman"/>
        </w:rPr>
        <w:t>consumption practices such as second</w:t>
      </w:r>
      <w:r w:rsidR="009C57D1" w:rsidRPr="005344B4">
        <w:rPr>
          <w:rFonts w:cs="Times New Roman"/>
        </w:rPr>
        <w:t>-</w:t>
      </w:r>
      <w:r w:rsidR="006E1E27" w:rsidRPr="005344B4">
        <w:rPr>
          <w:rFonts w:cs="Times New Roman"/>
        </w:rPr>
        <w:t>hand shopping</w:t>
      </w:r>
      <w:r w:rsidR="00D3628A" w:rsidRPr="005344B4">
        <w:rPr>
          <w:rFonts w:cs="Times New Roman"/>
        </w:rPr>
        <w:t xml:space="preserve"> and green consumption </w:t>
      </w:r>
      <w:r w:rsidR="00FF2D94" w:rsidRPr="005344B4">
        <w:rPr>
          <w:rFonts w:cs="Times New Roman"/>
        </w:rPr>
        <w:t>are positioned as the catalyst for change</w:t>
      </w:r>
      <w:r w:rsidR="00291EC4" w:rsidRPr="005344B4">
        <w:rPr>
          <w:rFonts w:cs="Times New Roman"/>
        </w:rPr>
        <w:t xml:space="preserve">. </w:t>
      </w:r>
      <w:r w:rsidR="00B363B2" w:rsidRPr="005344B4">
        <w:rPr>
          <w:rFonts w:cs="Times New Roman"/>
        </w:rPr>
        <w:t xml:space="preserve">The individual as consumer is the </w:t>
      </w:r>
      <w:r w:rsidR="001648C7" w:rsidRPr="005344B4">
        <w:rPr>
          <w:rFonts w:cs="Times New Roman"/>
        </w:rPr>
        <w:t>main</w:t>
      </w:r>
      <w:r w:rsidR="00B363B2" w:rsidRPr="005344B4">
        <w:rPr>
          <w:rFonts w:cs="Times New Roman"/>
        </w:rPr>
        <w:t xml:space="preserve"> agent of change, </w:t>
      </w:r>
      <w:r w:rsidR="00B06F57" w:rsidRPr="005344B4">
        <w:rPr>
          <w:rFonts w:cs="Times New Roman"/>
        </w:rPr>
        <w:t>thro</w:t>
      </w:r>
      <w:r w:rsidR="00275426" w:rsidRPr="005344B4">
        <w:rPr>
          <w:rFonts w:cs="Times New Roman"/>
        </w:rPr>
        <w:t>ugh practices which do little to effect systemic change</w:t>
      </w:r>
      <w:r w:rsidR="00D3628A" w:rsidRPr="005344B4">
        <w:rPr>
          <w:rFonts w:cs="Times New Roman"/>
        </w:rPr>
        <w:t>.</w:t>
      </w:r>
      <w:r w:rsidR="005320AD" w:rsidRPr="005344B4">
        <w:rPr>
          <w:rFonts w:cs="Times New Roman"/>
        </w:rPr>
        <w:t xml:space="preserve"> </w:t>
      </w:r>
      <w:r w:rsidR="00B363B2" w:rsidRPr="005344B4">
        <w:rPr>
          <w:rFonts w:cs="Times New Roman"/>
        </w:rPr>
        <w:t xml:space="preserve"> </w:t>
      </w:r>
      <w:r w:rsidR="00D3628A" w:rsidRPr="005344B4">
        <w:rPr>
          <w:rFonts w:cs="Times New Roman"/>
        </w:rPr>
        <w:t xml:space="preserve">Framed as green consumption, this notion of ecological thrift can work </w:t>
      </w:r>
      <w:r w:rsidR="00291EC4" w:rsidRPr="005344B4">
        <w:rPr>
          <w:rFonts w:cs="Times New Roman"/>
        </w:rPr>
        <w:t xml:space="preserve">paradoxically </w:t>
      </w:r>
      <w:r w:rsidR="00D3628A" w:rsidRPr="005344B4">
        <w:rPr>
          <w:rFonts w:cs="Times New Roman"/>
        </w:rPr>
        <w:t xml:space="preserve">to </w:t>
      </w:r>
      <w:r w:rsidR="00291EC4" w:rsidRPr="005344B4">
        <w:rPr>
          <w:rFonts w:cs="Times New Roman"/>
        </w:rPr>
        <w:t xml:space="preserve">obscures the diversity of thrifty practices, such as essential livelihood strategies of object care which are not necessarily oriented towards planetary sustainability but which nevertheless enact waste reduction </w:t>
      </w:r>
      <w:r w:rsidR="009F458B" w:rsidRPr="005344B4">
        <w:rPr>
          <w:rFonts w:cs="Times New Roman"/>
        </w:rPr>
        <w:fldChar w:fldCharType="begin"/>
      </w:r>
      <w:r w:rsidR="00737B8B" w:rsidRPr="005344B4">
        <w:rPr>
          <w:rFonts w:cs="Times New Roman"/>
        </w:rPr>
        <w:instrText xml:space="preserve"> ADDIN ZOTERO_ITEM CSL_CITATION {"citationID":"jT9383OM","properties":{"formattedCitation":"(Alexander, 2022a)","plainCitation":"(Alexander, 2022a)","noteIndex":0},"citationItems":[{"id":99,"uris":["http://zotero.org/users/6040264/items/W93RU954"],"itemData":{"id":99,"type":"article-journal","abstract":"This article tracks how a trope of middle-class household thrift, grounded on the autarchic Aristotelian oikos, has long fueled derogatory discourses in Britain aimed at low-income urban residents who practice quite different forms of thrift. Since the 1970s this trope has migrated across scales, proving a potent metaphor for national economic policy and planetary care alike, and morally and economically justifying both neoliberal welfare retraction compounded by austerity policies and national responses to excessive resource extraction and waste production. Both austerity and formal recycling schemes shift responsibility onto consumer citizens, regardless of capacity. Further, this model of thrift eclipses the thriftiness of low-income urban households, which emerges at the nexus of kin and waged labor, sharing, welfare, debt, conserving material resources through remaking and repair and, crucially, the fundamental need for decency expressed through kin care. Through a historicized ethnography of a London social housing estate and its residents, this paper excavates what happens as these different forms and scales of household thrift coexist, change over time, and clash. Ultimately, neoliberal policy centered on an inimical idiom of thrift delegitimizes and disentitles low-income urban households and undermines their ability to enact livelihood practices of sustainability and projects of dignity across generations.","container-title":"Comparative Studies in Society and History","DOI":"10.1017/S0010417522000159","ISSN":"0010-4175, 1475-2999","issue":"4","language":"en","note":"publisher: Cambridge University Press","page":"934-965","source":"Cambridge University Press","title":"The Simple Bare Necessities: Scales and Paradoxes of Thrift on a London Public Housing Estate","title-short":"The Simple Bare Necessities","volume":"64","author":[{"family":"Alexander","given":"Catherine"}],"issued":{"date-parts":[["2022",10]]}}}],"schema":"https://github.com/citation-style-language/schema/raw/master/csl-citation.json"} </w:instrText>
      </w:r>
      <w:r w:rsidR="009F458B" w:rsidRPr="005344B4">
        <w:rPr>
          <w:rFonts w:cs="Times New Roman"/>
        </w:rPr>
        <w:fldChar w:fldCharType="separate"/>
      </w:r>
      <w:r w:rsidR="00737B8B" w:rsidRPr="005344B4">
        <w:rPr>
          <w:rFonts w:cs="Times New Roman"/>
        </w:rPr>
        <w:t>(Alexander, 2022a)</w:t>
      </w:r>
      <w:r w:rsidR="009F458B" w:rsidRPr="005344B4">
        <w:rPr>
          <w:rFonts w:cs="Times New Roman"/>
        </w:rPr>
        <w:fldChar w:fldCharType="end"/>
      </w:r>
      <w:r w:rsidR="00291EC4" w:rsidRPr="005344B4">
        <w:rPr>
          <w:rFonts w:cs="Times New Roman"/>
        </w:rPr>
        <w:t xml:space="preserve">.  This includes practices of mending and repair, explored in more detail in </w:t>
      </w:r>
      <w:r w:rsidR="009F458B" w:rsidRPr="005344B4">
        <w:rPr>
          <w:rFonts w:cs="Times New Roman"/>
        </w:rPr>
        <w:t>section</w:t>
      </w:r>
      <w:r w:rsidR="009A4403" w:rsidRPr="005344B4">
        <w:rPr>
          <w:rFonts w:cs="Times New Roman"/>
        </w:rPr>
        <w:t xml:space="preserve"> 5.5</w:t>
      </w:r>
      <w:r w:rsidR="00B0277E" w:rsidRPr="005344B4">
        <w:rPr>
          <w:rFonts w:cs="Times New Roman"/>
        </w:rPr>
        <w:t>. L</w:t>
      </w:r>
      <w:r w:rsidR="00291EC4" w:rsidRPr="005344B4">
        <w:rPr>
          <w:rFonts w:cs="Times New Roman"/>
        </w:rPr>
        <w:t xml:space="preserve">imited infrastructure exists to support or acknowledge such practices of waste reduction, whilst recycling has been elevated to the status of moral responsibility. Anthropologist Catherine Alexander calls this the ‘institutional hollowing out of planetary care’ </w:t>
      </w:r>
      <w:r w:rsidR="009A4403" w:rsidRPr="005344B4">
        <w:rPr>
          <w:rFonts w:cs="Times New Roman"/>
        </w:rPr>
        <w:fldChar w:fldCharType="begin"/>
      </w:r>
      <w:r w:rsidR="00737B8B" w:rsidRPr="005344B4">
        <w:rPr>
          <w:rFonts w:cs="Times New Roman"/>
        </w:rPr>
        <w:instrText xml:space="preserve"> ADDIN ZOTERO_ITEM CSL_CITATION {"citationID":"Y7tSZojZ","properties":{"formattedCitation":"(Alexander, 2022a, pp. 952\\uc0\\u8211{}953)","plainCitation":"(Alexander, 2022a, pp. 952–953)","noteIndex":0},"citationItems":[{"id":99,"uris":["http://zotero.org/users/6040264/items/W93RU954"],"itemData":{"id":99,"type":"article-journal","abstract":"This article tracks how a trope of middle-class household thrift, grounded on the autarchic Aristotelian oikos, has long fueled derogatory discourses in Britain aimed at low-income urban residents who practice quite different forms of thrift. Since the 1970s this trope has migrated across scales, proving a potent metaphor for national economic policy and planetary care alike, and morally and economically justifying both neoliberal welfare retraction compounded by austerity policies and national responses to excessive resource extraction and waste production. Both austerity and formal recycling schemes shift responsibility onto consumer citizens, regardless of capacity. Further, this model of thrift eclipses the thriftiness of low-income urban households, which emerges at the nexus of kin and waged labor, sharing, welfare, debt, conserving material resources through remaking and repair and, crucially, the fundamental need for decency expressed through kin care. Through a historicized ethnography of a London social housing estate and its residents, this paper excavates what happens as these different forms and scales of household thrift coexist, change over time, and clash. Ultimately, neoliberal policy centered on an inimical idiom of thrift delegitimizes and disentitles low-income urban households and undermines their ability to enact livelihood practices of sustainability and projects of dignity across generations.","container-title":"Comparative Studies in Society and History","DOI":"10.1017/S0010417522000159","ISSN":"0010-4175, 1475-2999","issue":"4","language":"en","note":"publisher: Cambridge University Press","page":"934-965","source":"Cambridge University Press","title":"The Simple Bare Necessities: Scales and Paradoxes of Thrift on a London Public Housing Estate","title-short":"The Simple Bare Necessities","volume":"64","author":[{"family":"Alexander","given":"Catherine"}],"issued":{"date-parts":[["2022",10]]}},"locator":"952-953","label":"page"}],"schema":"https://github.com/citation-style-language/schema/raw/master/csl-citation.json"} </w:instrText>
      </w:r>
      <w:r w:rsidR="009A4403" w:rsidRPr="005344B4">
        <w:rPr>
          <w:rFonts w:cs="Times New Roman"/>
        </w:rPr>
        <w:fldChar w:fldCharType="separate"/>
      </w:r>
      <w:r w:rsidR="00737B8B" w:rsidRPr="005344B4">
        <w:rPr>
          <w:rFonts w:cs="Times New Roman"/>
        </w:rPr>
        <w:t>(Alexander, 2022a, pp. 952–953)</w:t>
      </w:r>
      <w:r w:rsidR="009A4403" w:rsidRPr="005344B4">
        <w:rPr>
          <w:rFonts w:cs="Times New Roman"/>
        </w:rPr>
        <w:fldChar w:fldCharType="end"/>
      </w:r>
      <w:r w:rsidR="009A4403" w:rsidRPr="005344B4">
        <w:rPr>
          <w:rFonts w:cs="Times New Roman"/>
        </w:rPr>
        <w:t xml:space="preserve">, </w:t>
      </w:r>
      <w:r w:rsidR="00291EC4" w:rsidRPr="005344B4">
        <w:rPr>
          <w:rFonts w:cs="Times New Roman"/>
        </w:rPr>
        <w:t>in which technocratic waste management become the primary mode of ecological thrift at both the household and national scale. This version of thrift, which draws on frugality as a virtue, has long been mobilised as a technique of responsibilisation, accompanied by moralising affects. Nevertheless</w:t>
      </w:r>
      <w:r w:rsidR="00B73BE8" w:rsidRPr="005344B4">
        <w:rPr>
          <w:rFonts w:cs="Times New Roman"/>
        </w:rPr>
        <w:t>,</w:t>
      </w:r>
      <w:r w:rsidR="00291EC4" w:rsidRPr="005344B4">
        <w:rPr>
          <w:rFonts w:cs="Times New Roman"/>
        </w:rPr>
        <w:t xml:space="preserve"> the affective atmosphere of the site </w:t>
      </w:r>
      <w:r w:rsidR="005867C5" w:rsidRPr="005344B4">
        <w:rPr>
          <w:rFonts w:cs="Times New Roman"/>
        </w:rPr>
        <w:t>challenges</w:t>
      </w:r>
      <w:r w:rsidR="00291EC4" w:rsidRPr="005344B4">
        <w:rPr>
          <w:rFonts w:cs="Times New Roman"/>
        </w:rPr>
        <w:t xml:space="preserve"> the pervasive moralising of thrift</w:t>
      </w:r>
      <w:r w:rsidR="005867C5" w:rsidRPr="005344B4">
        <w:rPr>
          <w:rFonts w:cs="Times New Roman"/>
        </w:rPr>
        <w:t>. T</w:t>
      </w:r>
      <w:r w:rsidR="00291EC4" w:rsidRPr="005344B4">
        <w:rPr>
          <w:rFonts w:cs="Times New Roman"/>
        </w:rPr>
        <w:t xml:space="preserve">hrough Festival encounters, thriving through conviviality, non-instrumental making and collective joy are made central to responding to ecological crisis. </w:t>
      </w:r>
    </w:p>
    <w:p w14:paraId="64223530" w14:textId="7F4D55E1" w:rsidR="006E5F45" w:rsidRPr="005344B4" w:rsidRDefault="0041702A" w:rsidP="00901009">
      <w:pPr>
        <w:pStyle w:val="Heading3"/>
      </w:pPr>
      <w:bookmarkStart w:id="105" w:name="_Toc213581812"/>
      <w:r w:rsidRPr="005344B4">
        <w:lastRenderedPageBreak/>
        <w:t>5.1.3 Festivals</w:t>
      </w:r>
      <w:r w:rsidR="00C179D0" w:rsidRPr="005344B4">
        <w:t xml:space="preserve"> and environmentalism</w:t>
      </w:r>
      <w:bookmarkEnd w:id="105"/>
    </w:p>
    <w:p w14:paraId="3A1C34D1" w14:textId="77777777" w:rsidR="00CD07FB" w:rsidRPr="005344B4" w:rsidRDefault="00CD07FB" w:rsidP="00CD07FB">
      <w:pPr>
        <w:keepNext/>
        <w:rPr>
          <w:rFonts w:cs="Times New Roman"/>
        </w:rPr>
      </w:pPr>
      <w:r w:rsidRPr="005344B4">
        <w:rPr>
          <w:rFonts w:cs="Times New Roman"/>
          <w:noProof/>
        </w:rPr>
        <w:drawing>
          <wp:inline distT="0" distB="0" distL="0" distR="0" wp14:anchorId="7B05C6A7" wp14:editId="718F69BF">
            <wp:extent cx="5731510" cy="4298950"/>
            <wp:effectExtent l="0" t="0" r="2540" b="6350"/>
            <wp:docPr id="20612866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286611" name="Picture 206128661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459BE32D" w14:textId="74C0740C" w:rsidR="00CD07FB" w:rsidRPr="005344B4" w:rsidRDefault="00CD07FB" w:rsidP="00CD07FB">
      <w:pPr>
        <w:pStyle w:val="Caption"/>
        <w:rPr>
          <w:rFonts w:ascii="Times New Roman" w:hAnsi="Times New Roman" w:cs="Times New Roman"/>
        </w:rPr>
      </w:pPr>
      <w:bookmarkStart w:id="106" w:name="_Toc212374672"/>
      <w:r w:rsidRPr="005344B4">
        <w:rPr>
          <w:rFonts w:ascii="Times New Roman" w:hAnsi="Times New Roman" w:cs="Times New Roman"/>
        </w:rPr>
        <w:t xml:space="preserve">Figure </w:t>
      </w:r>
      <w:r w:rsidRPr="005344B4">
        <w:rPr>
          <w:rFonts w:ascii="Times New Roman" w:hAnsi="Times New Roman" w:cs="Times New Roman"/>
        </w:rPr>
        <w:fldChar w:fldCharType="begin"/>
      </w:r>
      <w:r w:rsidRPr="005344B4">
        <w:rPr>
          <w:rFonts w:ascii="Times New Roman" w:hAnsi="Times New Roman" w:cs="Times New Roman"/>
        </w:rPr>
        <w:instrText xml:space="preserve"> SEQ Figure \* ARABIC </w:instrText>
      </w:r>
      <w:r w:rsidRPr="005344B4">
        <w:rPr>
          <w:rFonts w:ascii="Times New Roman" w:hAnsi="Times New Roman" w:cs="Times New Roman"/>
        </w:rPr>
        <w:fldChar w:fldCharType="separate"/>
      </w:r>
      <w:r w:rsidR="009C387C">
        <w:rPr>
          <w:rFonts w:ascii="Times New Roman" w:hAnsi="Times New Roman" w:cs="Times New Roman"/>
          <w:noProof/>
        </w:rPr>
        <w:t>21</w:t>
      </w:r>
      <w:r w:rsidRPr="005344B4">
        <w:rPr>
          <w:rFonts w:ascii="Times New Roman" w:hAnsi="Times New Roman" w:cs="Times New Roman"/>
        </w:rPr>
        <w:fldChar w:fldCharType="end"/>
      </w:r>
      <w:r w:rsidRPr="005344B4">
        <w:rPr>
          <w:rFonts w:ascii="Times New Roman" w:hAnsi="Times New Roman" w:cs="Times New Roman"/>
        </w:rPr>
        <w:t xml:space="preserve"> 'On the Shore' Ben Okri, </w:t>
      </w:r>
      <w:proofErr w:type="spellStart"/>
      <w:r w:rsidRPr="005344B4">
        <w:rPr>
          <w:rFonts w:ascii="Times New Roman" w:hAnsi="Times New Roman" w:cs="Times New Roman"/>
        </w:rPr>
        <w:t>Ackroyde</w:t>
      </w:r>
      <w:proofErr w:type="spellEnd"/>
      <w:r w:rsidRPr="005344B4">
        <w:rPr>
          <w:rFonts w:ascii="Times New Roman" w:hAnsi="Times New Roman" w:cs="Times New Roman"/>
        </w:rPr>
        <w:t xml:space="preserve"> &amp; Harvey, </w:t>
      </w:r>
      <w:proofErr w:type="spellStart"/>
      <w:r w:rsidRPr="005344B4">
        <w:rPr>
          <w:rFonts w:ascii="Times New Roman" w:hAnsi="Times New Roman" w:cs="Times New Roman"/>
        </w:rPr>
        <w:t>FoT</w:t>
      </w:r>
      <w:proofErr w:type="spellEnd"/>
      <w:r w:rsidRPr="005344B4">
        <w:rPr>
          <w:rFonts w:ascii="Times New Roman" w:hAnsi="Times New Roman" w:cs="Times New Roman"/>
        </w:rPr>
        <w:t xml:space="preserve"> 2022. Photo: Author's own</w:t>
      </w:r>
      <w:bookmarkEnd w:id="106"/>
    </w:p>
    <w:p w14:paraId="52BA35F4" w14:textId="36E87B12" w:rsidR="00CB1089" w:rsidRPr="005344B4" w:rsidRDefault="00DC63B0" w:rsidP="009811B0">
      <w:pPr>
        <w:spacing w:line="480" w:lineRule="auto"/>
        <w:rPr>
          <w:rFonts w:cs="Times New Roman"/>
        </w:rPr>
      </w:pPr>
      <w:r w:rsidRPr="005344B4">
        <w:rPr>
          <w:rFonts w:cs="Times New Roman"/>
        </w:rPr>
        <w:t xml:space="preserve">Festivals have long been </w:t>
      </w:r>
      <w:r w:rsidR="0015391C" w:rsidRPr="005344B4">
        <w:rPr>
          <w:rFonts w:cs="Times New Roman"/>
        </w:rPr>
        <w:t>understood as</w:t>
      </w:r>
      <w:r w:rsidRPr="005344B4">
        <w:rPr>
          <w:rFonts w:cs="Times New Roman"/>
        </w:rPr>
        <w:t xml:space="preserve"> sites of subject formation</w:t>
      </w:r>
      <w:r w:rsidR="00F17A42" w:rsidRPr="005344B4">
        <w:rPr>
          <w:rFonts w:cs="Times New Roman"/>
        </w:rPr>
        <w:t xml:space="preserve">, </w:t>
      </w:r>
      <w:r w:rsidR="00BA77BD" w:rsidRPr="005344B4">
        <w:rPr>
          <w:rFonts w:cs="Times New Roman"/>
        </w:rPr>
        <w:t>where the embodied and sensory experience</w:t>
      </w:r>
      <w:r w:rsidR="00294C99" w:rsidRPr="005344B4">
        <w:rPr>
          <w:rFonts w:cs="Times New Roman"/>
        </w:rPr>
        <w:t>s of</w:t>
      </w:r>
      <w:r w:rsidR="00BA77BD" w:rsidRPr="005344B4">
        <w:rPr>
          <w:rFonts w:cs="Times New Roman"/>
        </w:rPr>
        <w:t xml:space="preserve"> </w:t>
      </w:r>
      <w:r w:rsidR="00294C99" w:rsidRPr="005344B4">
        <w:rPr>
          <w:rFonts w:cs="Times New Roman"/>
        </w:rPr>
        <w:t xml:space="preserve">festivals not only express </w:t>
      </w:r>
      <w:r w:rsidR="00A532AD" w:rsidRPr="005344B4">
        <w:rPr>
          <w:rFonts w:cs="Times New Roman"/>
        </w:rPr>
        <w:t xml:space="preserve">forms of identity </w:t>
      </w:r>
      <w:r w:rsidR="00294C99" w:rsidRPr="005344B4">
        <w:rPr>
          <w:rFonts w:cs="Times New Roman"/>
        </w:rPr>
        <w:t>bu</w:t>
      </w:r>
      <w:r w:rsidR="00D00A4C" w:rsidRPr="005344B4">
        <w:rPr>
          <w:rFonts w:cs="Times New Roman"/>
        </w:rPr>
        <w:t>t</w:t>
      </w:r>
      <w:r w:rsidR="00FD5012" w:rsidRPr="005344B4">
        <w:rPr>
          <w:rFonts w:cs="Times New Roman"/>
        </w:rPr>
        <w:t xml:space="preserve"> are</w:t>
      </w:r>
      <w:r w:rsidR="00D00A4C" w:rsidRPr="005344B4">
        <w:rPr>
          <w:rFonts w:cs="Times New Roman"/>
        </w:rPr>
        <w:t xml:space="preserve"> actively </w:t>
      </w:r>
      <w:r w:rsidR="003503AC" w:rsidRPr="005344B4">
        <w:rPr>
          <w:rFonts w:cs="Times New Roman"/>
        </w:rPr>
        <w:t>enrolled in process</w:t>
      </w:r>
      <w:r w:rsidR="005E6EA8" w:rsidRPr="005344B4">
        <w:rPr>
          <w:rFonts w:cs="Times New Roman"/>
        </w:rPr>
        <w:t>es</w:t>
      </w:r>
      <w:r w:rsidR="003503AC" w:rsidRPr="005344B4">
        <w:rPr>
          <w:rFonts w:cs="Times New Roman"/>
        </w:rPr>
        <w:t xml:space="preserve"> of</w:t>
      </w:r>
      <w:r w:rsidR="00BF1161" w:rsidRPr="005344B4">
        <w:rPr>
          <w:rFonts w:cs="Times New Roman"/>
        </w:rPr>
        <w:t xml:space="preserve"> identity-making</w:t>
      </w:r>
      <w:r w:rsidR="00F00515" w:rsidRPr="005344B4">
        <w:rPr>
          <w:rFonts w:cs="Times New Roman"/>
        </w:rPr>
        <w:t xml:space="preserve"> </w:t>
      </w:r>
      <w:r w:rsidR="005867C5" w:rsidRPr="005344B4">
        <w:rPr>
          <w:rFonts w:cs="Times New Roman"/>
        </w:rPr>
        <w:fldChar w:fldCharType="begin"/>
      </w:r>
      <w:r w:rsidR="00750013" w:rsidRPr="005344B4">
        <w:rPr>
          <w:rFonts w:cs="Times New Roman"/>
        </w:rPr>
        <w:instrText xml:space="preserve"> ADDIN ZOTERO_ITEM CSL_CITATION {"citationID":"F73uY3NW","properties":{"formattedCitation":"(Cummings, Woodward and Bennett, 2011; Delanty, Giorgi and Sassatelli, 2011; Duffy and Mair, 2018)","plainCitation":"(Cummings, Woodward and Bennett, 2011; Delanty, Giorgi and Sassatelli, 2011; Duffy and Mair, 2018)","noteIndex":0},"citationItems":[{"id":1899,"uris":["http://zotero.org/users/6040264/items/G7WZP9XR"],"itemData":{"id":1899,"type":"chapter","container-title":"Festivals and the Cultural Public Sphere","event-place":"Florence, UNITED STATES","ISBN":"978-0-203-81878-7","publisher":"Taylor &amp; Francis Group","publisher-place":"Florence, UNITED STATES","source":"ProQuest Ebook Central","title":"Festival spaces, green sensibilities and youth culture","URL":"http://ebookcentral.proquest.com/lib/durham/detail.action?docID=684086","container-author":[{"family":"Delanty","given":"Gerard"},{"family":"Giorgi","given":"Liana"},{"family":"Sassatelli","given":"Monica"}],"author":[{"family":"Cummings","given":"Joanne"},{"family":"Woodward","given":"Ian"},{"family":"Bennett","given":"Andy"}],"accessed":{"date-parts":[["2023",11,21]]},"issued":{"date-parts":[["2011"]]}}},{"id":1901,"uris":["http://zotero.org/users/6040264/items/PKH9XMNR"],"itemData":{"id":1901,"type":"book","event-place":"Florence, UNITED STATES","ISBN":"978-0-203-81878-7","publisher":"Taylor &amp; Francis Group","publisher-place":"Florence, UNITED STATES","source":"ProQuest Ebook Central","title":"Festivals and the Cultural Public Sphere","URL":"http://ebookcentral.proquest.com/lib/durham/detail.action?docID=684086","author":[{"family":"Delanty","given":"Gerard"},{"family":"Giorgi","given":"Liana"},{"family":"Sassatelli","given":"Monica"}],"accessed":{"date-parts":[["2023",11,21]]},"issued":{"date-parts":[["2011"]]}}},{"id":22993,"uris":["http://zotero.org/users/6040264/items/GZR5EDZG"],"itemData":{"id":22993,"type":"book","abstract":"Approaches to festival research -- Encounter as our underpinning theory -- Rituals of community : encounters of cohesion and subversion -- Mobilities and the shaping of encounter -- Festivals, non-representation theory and encounter -- Festivals and social justice -- Social inclusion, social exclusion and encounter -- Festivals and social capital -- Encounter with past, present and future - Yakkerboo and the rural-urban fringe -- Experience! : the Casey Multicultural Festival : encounter with \"the other\" -- Clunes booktown festival : encounters with class mobilities -- Noosa Jazz Festival : encounter with the senses","collection-title":"Routledge advances in event research","event-place":"London and New York","ISBN":"978-1-315-64409-7","language":"eng","note":"DOI: 10.4324/9781315644097","publisher":"Routledge Taylor &amp;amp; Francis Group","publisher-place":"London and New York","source":"K10plus ISBN","title":"Festival encounters: theoretical perspectives on festival events","title-short":"Festival encounters","author":[{"family":"Duffy","given":"Michelle"},{"family":"Mair","given":"Judith"}],"issued":{"date-parts":[["2018"]]}}}],"schema":"https://github.com/citation-style-language/schema/raw/master/csl-citation.json"} </w:instrText>
      </w:r>
      <w:r w:rsidR="005867C5" w:rsidRPr="005344B4">
        <w:rPr>
          <w:rFonts w:cs="Times New Roman"/>
        </w:rPr>
        <w:fldChar w:fldCharType="separate"/>
      </w:r>
      <w:r w:rsidR="00750013" w:rsidRPr="005344B4">
        <w:rPr>
          <w:rFonts w:cs="Times New Roman"/>
        </w:rPr>
        <w:t>(Cummings, Woodward and Bennett, 2011; Delanty, Giorgi and Sassatelli, 2011; Duffy and Mair, 2018)</w:t>
      </w:r>
      <w:r w:rsidR="005867C5" w:rsidRPr="005344B4">
        <w:rPr>
          <w:rFonts w:cs="Times New Roman"/>
        </w:rPr>
        <w:fldChar w:fldCharType="end"/>
      </w:r>
      <w:r w:rsidR="00294C99" w:rsidRPr="005344B4">
        <w:rPr>
          <w:rFonts w:cs="Times New Roman"/>
        </w:rPr>
        <w:t>.</w:t>
      </w:r>
      <w:r w:rsidR="00F55087" w:rsidRPr="005344B4">
        <w:rPr>
          <w:rFonts w:cs="Times New Roman"/>
        </w:rPr>
        <w:t xml:space="preserve"> Often understood as liminal spaces </w:t>
      </w:r>
      <w:r w:rsidR="00750013" w:rsidRPr="005344B4">
        <w:rPr>
          <w:rFonts w:cs="Times New Roman"/>
        </w:rPr>
        <w:fldChar w:fldCharType="begin"/>
      </w:r>
      <w:r w:rsidR="00AA1691" w:rsidRPr="005344B4">
        <w:rPr>
          <w:rFonts w:cs="Times New Roman"/>
        </w:rPr>
        <w:instrText xml:space="preserve"> ADDIN ZOTERO_ITEM CSL_CITATION {"citationID":"wiunRlFH","properties":{"formattedCitation":"(Turner, 2017)","plainCitation":"(Turner, 2017)","dontUpdate":true,"noteIndex":0},"citationItems":[{"id":22994,"uris":["http://zotero.org/users/6040264/items/VAWZ6IIX"],"itemData":{"id":22994,"type":"book","collection-title":"Lewis Henry Morgan Lectures","event-place":"London New York","ISBN":"978-0-202-01190-5","language":"eng","note":"DOI: 10.4324/9781315134666","number-of-pages":"1","publisher":"Routledge","publisher-place":"London New York","source":"K10plus ISBN","title":"The ritual process: structure and anti-structure","title-short":"The ritual process","author":[{"family":"Turner","given":"Victor"}],"editor":[{"family":"Abrahams","given":"Roger D."}],"issued":{"date-parts":[["2017"]],"season":"1966"}}}],"schema":"https://github.com/citation-style-language/schema/raw/master/csl-citation.json"} </w:instrText>
      </w:r>
      <w:r w:rsidR="00750013" w:rsidRPr="005344B4">
        <w:rPr>
          <w:rFonts w:cs="Times New Roman"/>
        </w:rPr>
        <w:fldChar w:fldCharType="separate"/>
      </w:r>
      <w:r w:rsidR="006967E2" w:rsidRPr="005344B4">
        <w:rPr>
          <w:rFonts w:cs="Times New Roman"/>
        </w:rPr>
        <w:t>(Turner, 2017 [1966])</w:t>
      </w:r>
      <w:r w:rsidR="00750013" w:rsidRPr="005344B4">
        <w:rPr>
          <w:rFonts w:cs="Times New Roman"/>
        </w:rPr>
        <w:fldChar w:fldCharType="end"/>
      </w:r>
      <w:r w:rsidR="00F55087" w:rsidRPr="005344B4">
        <w:rPr>
          <w:rFonts w:cs="Times New Roman"/>
        </w:rPr>
        <w:t xml:space="preserve">, temporary festival spaces </w:t>
      </w:r>
      <w:r w:rsidR="00146108" w:rsidRPr="005344B4">
        <w:rPr>
          <w:rFonts w:cs="Times New Roman"/>
        </w:rPr>
        <w:t>enable</w:t>
      </w:r>
      <w:r w:rsidR="00F55087" w:rsidRPr="005344B4">
        <w:rPr>
          <w:rFonts w:cs="Times New Roman"/>
        </w:rPr>
        <w:t xml:space="preserve"> transgressive, playful performances of identity that may not be </w:t>
      </w:r>
      <w:r w:rsidR="007704A6" w:rsidRPr="005344B4">
        <w:rPr>
          <w:rFonts w:cs="Times New Roman"/>
        </w:rPr>
        <w:t>permissible</w:t>
      </w:r>
      <w:r w:rsidR="00F55087" w:rsidRPr="005344B4">
        <w:rPr>
          <w:rFonts w:cs="Times New Roman"/>
        </w:rPr>
        <w:t xml:space="preserve"> in more regulate</w:t>
      </w:r>
      <w:r w:rsidR="007704A6" w:rsidRPr="005344B4">
        <w:rPr>
          <w:rFonts w:cs="Times New Roman"/>
        </w:rPr>
        <w:t>d</w:t>
      </w:r>
      <w:r w:rsidR="00F55087" w:rsidRPr="005344B4">
        <w:rPr>
          <w:rFonts w:cs="Times New Roman"/>
        </w:rPr>
        <w:t xml:space="preserve"> social conte</w:t>
      </w:r>
      <w:r w:rsidR="00C66EB0" w:rsidRPr="005344B4">
        <w:rPr>
          <w:rFonts w:cs="Times New Roman"/>
        </w:rPr>
        <w:t>xt</w:t>
      </w:r>
      <w:r w:rsidR="006011F9" w:rsidRPr="005344B4">
        <w:rPr>
          <w:rFonts w:cs="Times New Roman"/>
        </w:rPr>
        <w:t xml:space="preserve">. </w:t>
      </w:r>
      <w:r w:rsidR="00FF4B13" w:rsidRPr="005344B4">
        <w:rPr>
          <w:rFonts w:cs="Times New Roman"/>
        </w:rPr>
        <w:t xml:space="preserve">Festivals provide </w:t>
      </w:r>
      <w:r w:rsidR="004630B8" w:rsidRPr="005344B4">
        <w:rPr>
          <w:rFonts w:cs="Times New Roman"/>
        </w:rPr>
        <w:t xml:space="preserve">space-times for </w:t>
      </w:r>
      <w:r w:rsidR="00FF4B13" w:rsidRPr="005344B4">
        <w:rPr>
          <w:rFonts w:cs="Times New Roman"/>
        </w:rPr>
        <w:t>new forms of creative and artistic forms to flourish</w:t>
      </w:r>
      <w:r w:rsidR="006967E2" w:rsidRPr="005344B4">
        <w:rPr>
          <w:rFonts w:cs="Times New Roman"/>
        </w:rPr>
        <w:t xml:space="preserve"> </w:t>
      </w:r>
      <w:r w:rsidR="00D6502B" w:rsidRPr="005344B4">
        <w:rPr>
          <w:rFonts w:cs="Times New Roman"/>
        </w:rPr>
        <w:fldChar w:fldCharType="begin"/>
      </w:r>
      <w:r w:rsidR="00D6502B" w:rsidRPr="005344B4">
        <w:rPr>
          <w:rFonts w:cs="Times New Roman"/>
        </w:rPr>
        <w:instrText xml:space="preserve"> ADDIN ZOTERO_ITEM CSL_CITATION {"citationID":"o5muSFgh","properties":{"formattedCitation":"(Chatterton and Hollands, 2003)","plainCitation":"(Chatterton and Hollands, 2003)","noteIndex":0},"citationItems":[{"id":22995,"uris":["http://zotero.org/users/6040264/items/BXECWMDN"],"itemData":{"id":22995,"type":"book","collection-number":"18","collection-title":"Critical geographies","edition":"Transferred to digital print","event-place":"London","ISBN":"978-0-415-28346-5","language":"eng","number-of-pages":"285","publisher":"Routledge","publisher-place":"London","source":"K10plus ISBN","title":"Urban nightscapes: youth cultures, pleasure spaces and corporate power","title-short":"Urban nightscapes","author":[{"family":"Chatterton","given":"Paul"},{"family":"Hollands","given":"Robert"}],"issued":{"date-parts":[["2003"]]}}}],"schema":"https://github.com/citation-style-language/schema/raw/master/csl-citation.json"} </w:instrText>
      </w:r>
      <w:r w:rsidR="00D6502B" w:rsidRPr="005344B4">
        <w:rPr>
          <w:rFonts w:cs="Times New Roman"/>
        </w:rPr>
        <w:fldChar w:fldCharType="separate"/>
      </w:r>
      <w:r w:rsidR="00D6502B" w:rsidRPr="005344B4">
        <w:rPr>
          <w:rFonts w:cs="Times New Roman"/>
        </w:rPr>
        <w:t>(Chatterton and Hollands, 2003)</w:t>
      </w:r>
      <w:r w:rsidR="00D6502B" w:rsidRPr="005344B4">
        <w:rPr>
          <w:rFonts w:cs="Times New Roman"/>
        </w:rPr>
        <w:fldChar w:fldCharType="end"/>
      </w:r>
      <w:r w:rsidR="00160571" w:rsidRPr="005344B4">
        <w:rPr>
          <w:rFonts w:cs="Times New Roman"/>
        </w:rPr>
        <w:t xml:space="preserve">, </w:t>
      </w:r>
      <w:r w:rsidR="00510996" w:rsidRPr="005344B4">
        <w:rPr>
          <w:rFonts w:cs="Times New Roman"/>
        </w:rPr>
        <w:t xml:space="preserve">offering </w:t>
      </w:r>
      <w:r w:rsidR="001E44F7" w:rsidRPr="005344B4">
        <w:rPr>
          <w:rFonts w:cs="Times New Roman"/>
        </w:rPr>
        <w:t>expanded cultural</w:t>
      </w:r>
      <w:r w:rsidR="00510996" w:rsidRPr="005344B4">
        <w:rPr>
          <w:rFonts w:cs="Times New Roman"/>
        </w:rPr>
        <w:t xml:space="preserve"> repertoire</w:t>
      </w:r>
      <w:r w:rsidR="001E44F7" w:rsidRPr="005344B4">
        <w:rPr>
          <w:rFonts w:cs="Times New Roman"/>
        </w:rPr>
        <w:t>s</w:t>
      </w:r>
      <w:r w:rsidR="00510996" w:rsidRPr="005344B4">
        <w:rPr>
          <w:rFonts w:cs="Times New Roman"/>
        </w:rPr>
        <w:t xml:space="preserve"> for making sense of the world we live in</w:t>
      </w:r>
      <w:r w:rsidR="008138B5" w:rsidRPr="005344B4">
        <w:rPr>
          <w:rFonts w:cs="Times New Roman"/>
        </w:rPr>
        <w:t xml:space="preserve">. The affective experiences of festivals can also </w:t>
      </w:r>
      <w:r w:rsidR="004630B8" w:rsidRPr="005344B4">
        <w:rPr>
          <w:rFonts w:cs="Times New Roman"/>
        </w:rPr>
        <w:t>generate</w:t>
      </w:r>
      <w:r w:rsidR="008138B5" w:rsidRPr="005344B4">
        <w:rPr>
          <w:rFonts w:cs="Times New Roman"/>
        </w:rPr>
        <w:t xml:space="preserve"> sense of shared identity</w:t>
      </w:r>
      <w:r w:rsidR="006D001F" w:rsidRPr="005344B4">
        <w:rPr>
          <w:rFonts w:cs="Times New Roman"/>
        </w:rPr>
        <w:t xml:space="preserve">, fostering social </w:t>
      </w:r>
      <w:r w:rsidR="00E7551B" w:rsidRPr="005344B4">
        <w:rPr>
          <w:rFonts w:cs="Times New Roman"/>
        </w:rPr>
        <w:t>relations, belonging and community</w:t>
      </w:r>
      <w:r w:rsidR="00FC2354">
        <w:rPr>
          <w:rFonts w:cs="Times New Roman"/>
        </w:rPr>
        <w:t xml:space="preserve"> </w:t>
      </w:r>
      <w:r w:rsidR="00D9357B" w:rsidRPr="005344B4">
        <w:rPr>
          <w:rFonts w:cs="Times New Roman"/>
        </w:rPr>
        <w:fldChar w:fldCharType="begin"/>
      </w:r>
      <w:r w:rsidR="00F02DEE" w:rsidRPr="005344B4">
        <w:rPr>
          <w:rFonts w:cs="Times New Roman"/>
        </w:rPr>
        <w:instrText xml:space="preserve"> ADDIN ZOTERO_ITEM CSL_CITATION {"citationID":"O1TjE4uZ","properties":{"formattedCitation":"(Duffy {\\i{}et al.}, 2011; Edensor, 2018; Xu, van Liempt and Bailey, 2025; Duffy, Waitt and Gibson, no date)","plainCitation":"(Duffy et al., 2011; Edensor, 2018; Xu, van Liempt and Bailey, 2025; Duffy, Waitt and Gibson, no date)","noteIndex":0},"citationItems":[{"id":23286,"uris":["http://zotero.org/users/6040264/items/BULDU43A"],"itemData":{"id":23286,"type":"article-journal","abstract":"This article examines what an embodied sense of rhythm can add to understandings of the relationship between festival spaces and people. Insights are given to how the rhythmic qualities of sound help orientate bodies in festival spaces, and how bodies produce festival space through embodied responses to the rhythmic qualities of sound. Our interpretation draws on extending examples of how researchers are using their bodies as ‘instruments of research’ by reflecting on a project conducted on rural festivals in Australia. We explore the different embodied rhythmic sound qualities of two parades held in the twin towns of Daylesford–Hepburn Springs, Victoria: the Swiss–Italian Festa and the ChillOut, pitched as Australia’s largest lesbian and gay rural festival. We pay close attention to how the rhythmic qualities of sounds trigger embodied responses. Incorporating the embodied knowledge of bodily rhythms triggered by sounds is a crucial component to understanding the analysis of festival spaces as sites-of-belonging.","container-title":"Emotion, Space and Society","DOI":"10.1016/j.emospa.2010.03.004","ISSN":"1755-4586","issue":"1","journalAbbreviation":"Emotion, Space and Society","page":"17-24","source":"ScienceDirect","title":"Bodily rhythms: Corporeal capacities to engage with festival spaces","title-short":"Bodily rhythms","volume":"4","author":[{"family":"Duffy","given":"Michelle"},{"family":"Waitt","given":"Gordon"},{"family":"Gorman-Murray","given":"Andrew"},{"family":"Gibson","given":"Chris"}],"issued":{"date-parts":[["2011",2,1]]}}},{"id":1890,"uris":["http://zotero.org/users/6040264/items/7NNMUNIT"],"itemData":{"id":1890,"type":"chapter","collection-title":"Routledge research in culture, space and identity","container-title":"Geographies of making, craft and creativity","event-place":"Abingdon, Oxon New York, NY","ISBN":"978-1-138-23874-9","language":"eng","publisher":"Routledge","publisher-place":"Abingdon, Oxon New York, NY","source":"BnF ISBN","title":"Moonraking in Slaithwaite Making lanterns, making place","container-author":[{"family":"Price","given":"Laura"},{"family":"Hawkins","given":"Harriet"}],"author":[{"family":"Edensor","given":"Tim"}],"issued":{"date-parts":[["2018"]]}}},{"id":23288,"uris":["http://zotero.org/users/6040264/items/AV3PLCM8"],"itemData":{"id":23288,"type":"article-journal","abstract":"While much of the literature on affective atmospheres has focused on how individuals feel them, the active role of the expressive body remains underexplored in the geographies of atmosphere. This paper examines how atmospheres are both experienced and produced through bodily practices of affecting and being affected. Drawing on photo-elicitation interviews and participant observation, we explore how Hanfu (traditional clothing of the Han Chinese) wearers engage with atmospheres at two Hanfu festivals in Wenshu Square in Chengdu, China. We illustrate how Hanfu participants connect with humans and nonhumans, embody cultural values, and give meanings to the heritage space through situated and relational performative practices. Affective atmospheres are produced and transmitted via these embodied, sensory and emotional resonances, through which intensity flows, settles, and transforms. By also attending to moments where individuals experience non-engagement, we argue that affective atmospheres are amplified through (self-)performances that feel authentic, recognized, and resonant to those involved. These lived affective dynamics–materialized through the felt-expressive duality of bodies–underscore the importance of cultivating public spaces not only as inclusive sites for physical gathering but also as empathetic spaces that embrace diverse experiences and emotional attunement, support sustained participation, and nurture collectivity and attachment through affective atmospheres. © 2025 The Author(s). Published by Informa UK Limited, trading as Taylor &amp; Francis Group.","container-title":"Social and Cultural Geography","DOI":"10.1080/14649365.2025.2564636","ISSN":"1464-9365","journalAbbreviation":"Soc. Cult. Geogr.","language":"English","note":"publisher: Routledge","source":"Scopus","title":"Affective practices and embodied cultural performances: creating atmospheres at Hanfu festivals","title-short":"Pratiques affectives et performances culturelles incarnées : création des atmosphères aux festivals du Hanfu","author":[{"family":"Xu","given":"Chu"},{"family":"Liempt","given":"Ilse","non-dropping-particle":"van"},{"family":"Bailey","given":"Ajay"}],"issued":{"date-parts":[["2025"]]}}},{"id":1115,"uris":["http://zotero.org/users/6040264/items/VTWB4I2W"],"itemData":{"id":1115,"type":"article-journal","language":"en","page":"24","source":"Zotero","title":"Get into the groove: the role of sound in generating a sense of belonging in street parades","author":[{"family":"Duffy","given":"Michelle"},{"family":"Waitt","given":"Gordon R"},{"family":"Gibson","given":"Christopher R"}]}}],"schema":"https://github.com/citation-style-language/schema/raw/master/csl-citation.json"} </w:instrText>
      </w:r>
      <w:r w:rsidR="00D9357B" w:rsidRPr="005344B4">
        <w:rPr>
          <w:rFonts w:cs="Times New Roman"/>
        </w:rPr>
        <w:fldChar w:fldCharType="separate"/>
      </w:r>
      <w:r w:rsidR="00F02DEE" w:rsidRPr="005344B4">
        <w:rPr>
          <w:rFonts w:cs="Times New Roman"/>
        </w:rPr>
        <w:t xml:space="preserve">(Duffy </w:t>
      </w:r>
      <w:r w:rsidR="00F02DEE" w:rsidRPr="005344B4">
        <w:rPr>
          <w:rFonts w:cs="Times New Roman"/>
          <w:i/>
          <w:iCs/>
        </w:rPr>
        <w:t>et al.</w:t>
      </w:r>
      <w:r w:rsidR="00F02DEE" w:rsidRPr="005344B4">
        <w:rPr>
          <w:rFonts w:cs="Times New Roman"/>
        </w:rPr>
        <w:t>, 2011; Edensor, 2018; Xu, van Liempt and Bailey, 2025; Duffy, Waitt and Gibson, no date)</w:t>
      </w:r>
      <w:r w:rsidR="00D9357B" w:rsidRPr="005344B4">
        <w:rPr>
          <w:rFonts w:cs="Times New Roman"/>
        </w:rPr>
        <w:fldChar w:fldCharType="end"/>
      </w:r>
      <w:r w:rsidR="00E7551B" w:rsidRPr="005344B4">
        <w:rPr>
          <w:rFonts w:cs="Times New Roman"/>
        </w:rPr>
        <w:t xml:space="preserve"> . </w:t>
      </w:r>
      <w:r w:rsidR="00E05AF4" w:rsidRPr="005344B4">
        <w:rPr>
          <w:rFonts w:cs="Times New Roman"/>
        </w:rPr>
        <w:t xml:space="preserve">Although </w:t>
      </w:r>
      <w:r w:rsidR="003106EB" w:rsidRPr="005344B4">
        <w:rPr>
          <w:rFonts w:cs="Times New Roman"/>
        </w:rPr>
        <w:t>short-lived</w:t>
      </w:r>
      <w:r w:rsidR="00E05AF4" w:rsidRPr="005344B4">
        <w:rPr>
          <w:rFonts w:cs="Times New Roman"/>
        </w:rPr>
        <w:t>, the embodied and affective experiences of festival</w:t>
      </w:r>
      <w:r w:rsidR="003106EB" w:rsidRPr="005344B4">
        <w:rPr>
          <w:rFonts w:cs="Times New Roman"/>
        </w:rPr>
        <w:t xml:space="preserve"> can</w:t>
      </w:r>
      <w:r w:rsidR="00C21C72" w:rsidRPr="005344B4">
        <w:rPr>
          <w:rFonts w:cs="Times New Roman"/>
        </w:rPr>
        <w:t xml:space="preserve"> have long-lasting impacts, </w:t>
      </w:r>
      <w:r w:rsidR="005D0D4B" w:rsidRPr="005344B4">
        <w:rPr>
          <w:rFonts w:cs="Times New Roman"/>
        </w:rPr>
        <w:t>catalysing new forms of subjectivity</w:t>
      </w:r>
      <w:r w:rsidR="00DA303B" w:rsidRPr="005344B4">
        <w:rPr>
          <w:rFonts w:cs="Times New Roman"/>
        </w:rPr>
        <w:t xml:space="preserve"> and</w:t>
      </w:r>
      <w:r w:rsidR="005A3619" w:rsidRPr="005344B4">
        <w:rPr>
          <w:rFonts w:cs="Times New Roman"/>
        </w:rPr>
        <w:t xml:space="preserve"> sociality</w:t>
      </w:r>
      <w:r w:rsidR="00DA303B" w:rsidRPr="005344B4">
        <w:rPr>
          <w:rFonts w:cs="Times New Roman"/>
        </w:rPr>
        <w:t>,</w:t>
      </w:r>
    </w:p>
    <w:p w14:paraId="7BD9D006" w14:textId="6B43145C" w:rsidR="00F10ADA" w:rsidRPr="005344B4" w:rsidRDefault="006907E8" w:rsidP="009811B0">
      <w:pPr>
        <w:spacing w:line="480" w:lineRule="auto"/>
        <w:rPr>
          <w:rFonts w:cs="Times New Roman"/>
        </w:rPr>
      </w:pPr>
      <w:r w:rsidRPr="005344B4">
        <w:rPr>
          <w:rFonts w:cs="Times New Roman"/>
        </w:rPr>
        <w:lastRenderedPageBreak/>
        <w:t>The role of festivals in catalysing enduring change has often been critiqued via</w:t>
      </w:r>
      <w:r w:rsidR="00690BA9" w:rsidRPr="005344B4">
        <w:rPr>
          <w:rFonts w:cs="Times New Roman"/>
        </w:rPr>
        <w:t xml:space="preserve"> Mikhail </w:t>
      </w:r>
      <w:r w:rsidR="00A040C3" w:rsidRPr="005344B4">
        <w:rPr>
          <w:rFonts w:cs="Times New Roman"/>
        </w:rPr>
        <w:t>Bhaktin’s</w:t>
      </w:r>
      <w:r w:rsidRPr="005344B4">
        <w:rPr>
          <w:rFonts w:cs="Times New Roman"/>
        </w:rPr>
        <w:t xml:space="preserve"> notion of the carnivalesque</w:t>
      </w:r>
      <w:r w:rsidR="00A80544" w:rsidRPr="005344B4">
        <w:rPr>
          <w:rFonts w:cs="Times New Roman"/>
        </w:rPr>
        <w:t xml:space="preserve"> </w:t>
      </w:r>
      <w:r w:rsidR="00A80544" w:rsidRPr="005344B4">
        <w:rPr>
          <w:rFonts w:cs="Times New Roman"/>
        </w:rPr>
        <w:fldChar w:fldCharType="begin"/>
      </w:r>
      <w:r w:rsidR="00A80544" w:rsidRPr="005344B4">
        <w:rPr>
          <w:rFonts w:cs="Times New Roman"/>
        </w:rPr>
        <w:instrText xml:space="preserve"> ADDIN ZOTERO_ITEM CSL_CITATION {"citationID":"DzJGdWqS","properties":{"formattedCitation":"(Bakhtin, 1984)","plainCitation":"(Bakhtin, 1984)","noteIndex":0},"citationItems":[{"id":23001,"uris":["http://zotero.org/users/6040264/items/VPIZTBHP"],"itemData":{"id":23001,"type":"book","edition":"New Edition","publisher":"John Wiley &amp; Sons, Ltd","title":"Rabelais and His World","author":[{"family":"Bakhtin","given":"Mikhail"}],"translator":[{"family":"Iswolsky","given":"Helene"}],"issued":{"date-parts":[["1984",8,17]]}}}],"schema":"https://github.com/citation-style-language/schema/raw/master/csl-citation.json"} </w:instrText>
      </w:r>
      <w:r w:rsidR="00A80544" w:rsidRPr="005344B4">
        <w:rPr>
          <w:rFonts w:cs="Times New Roman"/>
        </w:rPr>
        <w:fldChar w:fldCharType="separate"/>
      </w:r>
      <w:r w:rsidR="00A80544" w:rsidRPr="005344B4">
        <w:rPr>
          <w:rFonts w:cs="Times New Roman"/>
        </w:rPr>
        <w:t>(Bakhtin, 1984)</w:t>
      </w:r>
      <w:r w:rsidR="00A80544" w:rsidRPr="005344B4">
        <w:rPr>
          <w:rFonts w:cs="Times New Roman"/>
        </w:rPr>
        <w:fldChar w:fldCharType="end"/>
      </w:r>
      <w:r w:rsidR="00C94FBA" w:rsidRPr="005344B4">
        <w:rPr>
          <w:rFonts w:cs="Times New Roman"/>
        </w:rPr>
        <w:t>.</w:t>
      </w:r>
      <w:r w:rsidR="00C575E0" w:rsidRPr="005344B4">
        <w:rPr>
          <w:rFonts w:cs="Times New Roman"/>
        </w:rPr>
        <w:t xml:space="preserve"> Ba</w:t>
      </w:r>
      <w:r w:rsidR="00F35F92" w:rsidRPr="005344B4">
        <w:rPr>
          <w:rFonts w:cs="Times New Roman"/>
        </w:rPr>
        <w:t>khtin highlight</w:t>
      </w:r>
      <w:r w:rsidR="00C00B3A" w:rsidRPr="005344B4">
        <w:rPr>
          <w:rFonts w:cs="Times New Roman"/>
        </w:rPr>
        <w:t>s</w:t>
      </w:r>
      <w:r w:rsidR="00F35F92" w:rsidRPr="005344B4">
        <w:rPr>
          <w:rFonts w:cs="Times New Roman"/>
        </w:rPr>
        <w:t xml:space="preserve"> how Medieval carnivals operate</w:t>
      </w:r>
      <w:r w:rsidR="00A80544" w:rsidRPr="005344B4">
        <w:rPr>
          <w:rFonts w:cs="Times New Roman"/>
        </w:rPr>
        <w:t>d</w:t>
      </w:r>
      <w:r w:rsidR="00F35F92" w:rsidRPr="005344B4">
        <w:rPr>
          <w:rFonts w:cs="Times New Roman"/>
        </w:rPr>
        <w:t xml:space="preserve"> as a space of subversion</w:t>
      </w:r>
      <w:r w:rsidR="00C00B3A" w:rsidRPr="005344B4">
        <w:rPr>
          <w:rFonts w:cs="Times New Roman"/>
        </w:rPr>
        <w:t xml:space="preserve"> and </w:t>
      </w:r>
      <w:r w:rsidR="00EA2E20" w:rsidRPr="005344B4">
        <w:rPr>
          <w:rFonts w:cs="Times New Roman"/>
        </w:rPr>
        <w:t xml:space="preserve">comedy. </w:t>
      </w:r>
      <w:r w:rsidR="000E2D58" w:rsidRPr="005344B4">
        <w:rPr>
          <w:rFonts w:cs="Times New Roman"/>
        </w:rPr>
        <w:t xml:space="preserve">In </w:t>
      </w:r>
      <w:r w:rsidR="00A80544" w:rsidRPr="005344B4">
        <w:rPr>
          <w:rFonts w:cs="Times New Roman"/>
        </w:rPr>
        <w:t>the space of the Carnival,</w:t>
      </w:r>
      <w:r w:rsidR="00F62B46" w:rsidRPr="005344B4">
        <w:rPr>
          <w:rFonts w:cs="Times New Roman"/>
        </w:rPr>
        <w:t xml:space="preserve"> hierarchies of power were inverted</w:t>
      </w:r>
      <w:r w:rsidR="00667D2C" w:rsidRPr="005344B4">
        <w:rPr>
          <w:rFonts w:cs="Times New Roman"/>
        </w:rPr>
        <w:t>, with l</w:t>
      </w:r>
      <w:r w:rsidR="000E2D58" w:rsidRPr="005344B4">
        <w:rPr>
          <w:rFonts w:cs="Times New Roman"/>
        </w:rPr>
        <w:t>a</w:t>
      </w:r>
      <w:r w:rsidR="00F62B46" w:rsidRPr="005344B4">
        <w:rPr>
          <w:rFonts w:cs="Times New Roman"/>
        </w:rPr>
        <w:t xml:space="preserve">ughter and </w:t>
      </w:r>
      <w:r w:rsidR="00C00B3A" w:rsidRPr="005344B4">
        <w:rPr>
          <w:rFonts w:cs="Times New Roman"/>
        </w:rPr>
        <w:t xml:space="preserve">mockery </w:t>
      </w:r>
      <w:r w:rsidR="00E01F86" w:rsidRPr="005344B4">
        <w:rPr>
          <w:rFonts w:cs="Times New Roman"/>
        </w:rPr>
        <w:t>expo</w:t>
      </w:r>
      <w:r w:rsidR="00667D2C" w:rsidRPr="005344B4">
        <w:rPr>
          <w:rFonts w:cs="Times New Roman"/>
        </w:rPr>
        <w:t>sing</w:t>
      </w:r>
      <w:r w:rsidR="00E01F86" w:rsidRPr="005344B4">
        <w:rPr>
          <w:rFonts w:cs="Times New Roman"/>
        </w:rPr>
        <w:t xml:space="preserve"> the foundations of political relations</w:t>
      </w:r>
      <w:r w:rsidR="0048623A" w:rsidRPr="005344B4">
        <w:rPr>
          <w:rFonts w:cs="Times New Roman"/>
        </w:rPr>
        <w:t xml:space="preserve"> and</w:t>
      </w:r>
      <w:r w:rsidR="00667D2C" w:rsidRPr="005344B4">
        <w:rPr>
          <w:rFonts w:cs="Times New Roman"/>
        </w:rPr>
        <w:t xml:space="preserve"> </w:t>
      </w:r>
      <w:r w:rsidR="00E01F86" w:rsidRPr="005344B4">
        <w:rPr>
          <w:rFonts w:cs="Times New Roman"/>
        </w:rPr>
        <w:t>pointing towards their inherent</w:t>
      </w:r>
      <w:r w:rsidR="0048623A" w:rsidRPr="005344B4">
        <w:rPr>
          <w:rFonts w:cs="Times New Roman"/>
        </w:rPr>
        <w:t xml:space="preserve"> instability. Through masking and costumes, individuals were subsumed into a</w:t>
      </w:r>
      <w:r w:rsidR="009310DF" w:rsidRPr="005344B4">
        <w:rPr>
          <w:rFonts w:cs="Times New Roman"/>
        </w:rPr>
        <w:t>n egalitarian communal body</w:t>
      </w:r>
      <w:r w:rsidR="005D0D51" w:rsidRPr="005344B4">
        <w:rPr>
          <w:rFonts w:cs="Times New Roman"/>
        </w:rPr>
        <w:t>; a mode of activity that defies</w:t>
      </w:r>
      <w:r w:rsidR="009C2F58" w:rsidRPr="005344B4">
        <w:rPr>
          <w:rFonts w:cs="Times New Roman"/>
        </w:rPr>
        <w:t xml:space="preserve"> </w:t>
      </w:r>
      <w:r w:rsidR="005D0D51" w:rsidRPr="005344B4">
        <w:rPr>
          <w:rFonts w:cs="Times New Roman"/>
        </w:rPr>
        <w:t>everyday socio-political order</w:t>
      </w:r>
      <w:r w:rsidR="00A014EB" w:rsidRPr="005344B4">
        <w:rPr>
          <w:rFonts w:cs="Times New Roman"/>
        </w:rPr>
        <w:t xml:space="preserve"> </w:t>
      </w:r>
      <w:r w:rsidR="001605AA" w:rsidRPr="005344B4">
        <w:rPr>
          <w:rFonts w:cs="Times New Roman"/>
        </w:rPr>
        <w:fldChar w:fldCharType="begin"/>
      </w:r>
      <w:r w:rsidR="001605AA" w:rsidRPr="005344B4">
        <w:rPr>
          <w:rFonts w:cs="Times New Roman"/>
        </w:rPr>
        <w:instrText xml:space="preserve"> ADDIN ZOTERO_ITEM CSL_CITATION {"citationID":"lOYdMLAw","properties":{"formattedCitation":"(Clark and Holquist, 1984)","plainCitation":"(Clark and Holquist, 1984)","noteIndex":0},"citationItems":[{"id":23002,"uris":["http://zotero.org/users/6040264/items/YIBPSLXW"],"itemData":{"id":23002,"type":"book","event-place":"Cambridge, Mass","ISBN":"978-0-674-57416-8","language":"eng","publisher":"Harvard university press","publisher-place":"Cambridge, Mass","source":"BnF ISBN","title":"Mikhail Bakhtin","author":[{"family":"Clark","given":"Katerina"},{"family":"Holquist","given":"Michael"}],"issued":{"date-parts":[["1984"]]}}}],"schema":"https://github.com/citation-style-language/schema/raw/master/csl-citation.json"} </w:instrText>
      </w:r>
      <w:r w:rsidR="001605AA" w:rsidRPr="005344B4">
        <w:rPr>
          <w:rFonts w:cs="Times New Roman"/>
        </w:rPr>
        <w:fldChar w:fldCharType="separate"/>
      </w:r>
      <w:r w:rsidR="001605AA" w:rsidRPr="005344B4">
        <w:rPr>
          <w:rFonts w:cs="Times New Roman"/>
        </w:rPr>
        <w:t>(Clark and Holquist, 1984)</w:t>
      </w:r>
      <w:r w:rsidR="001605AA" w:rsidRPr="005344B4">
        <w:rPr>
          <w:rFonts w:cs="Times New Roman"/>
        </w:rPr>
        <w:fldChar w:fldCharType="end"/>
      </w:r>
      <w:r w:rsidR="008A4440" w:rsidRPr="005344B4">
        <w:rPr>
          <w:rFonts w:cs="Times New Roman"/>
        </w:rPr>
        <w:t xml:space="preserve">. </w:t>
      </w:r>
      <w:proofErr w:type="spellStart"/>
      <w:r w:rsidR="008A4440" w:rsidRPr="005344B4">
        <w:rPr>
          <w:rFonts w:cs="Times New Roman"/>
        </w:rPr>
        <w:t>Bhaktin</w:t>
      </w:r>
      <w:proofErr w:type="spellEnd"/>
      <w:r w:rsidR="008A4440" w:rsidRPr="005344B4">
        <w:rPr>
          <w:rFonts w:cs="Times New Roman"/>
        </w:rPr>
        <w:t xml:space="preserve"> </w:t>
      </w:r>
      <w:r w:rsidR="00CB3317" w:rsidRPr="005344B4">
        <w:rPr>
          <w:rFonts w:cs="Times New Roman"/>
        </w:rPr>
        <w:t>suggested</w:t>
      </w:r>
      <w:r w:rsidR="008A4440" w:rsidRPr="005344B4">
        <w:rPr>
          <w:rFonts w:cs="Times New Roman"/>
        </w:rPr>
        <w:t xml:space="preserve"> that</w:t>
      </w:r>
      <w:r w:rsidR="0048623A" w:rsidRPr="005344B4">
        <w:rPr>
          <w:rFonts w:cs="Times New Roman"/>
        </w:rPr>
        <w:t xml:space="preserve"> the power of this collective body</w:t>
      </w:r>
      <w:r w:rsidR="008A4440" w:rsidRPr="005344B4">
        <w:rPr>
          <w:rFonts w:cs="Times New Roman"/>
        </w:rPr>
        <w:t>,</w:t>
      </w:r>
      <w:r w:rsidR="0048623A" w:rsidRPr="005344B4">
        <w:rPr>
          <w:rFonts w:cs="Times New Roman"/>
        </w:rPr>
        <w:t xml:space="preserve"> together with th</w:t>
      </w:r>
      <w:r w:rsidR="008A4440" w:rsidRPr="005344B4">
        <w:rPr>
          <w:rFonts w:cs="Times New Roman"/>
        </w:rPr>
        <w:t>e comic subversion of political relations</w:t>
      </w:r>
      <w:r w:rsidR="00CB3317" w:rsidRPr="005344B4">
        <w:rPr>
          <w:rFonts w:cs="Times New Roman"/>
        </w:rPr>
        <w:t xml:space="preserve"> could</w:t>
      </w:r>
      <w:r w:rsidR="008A4440" w:rsidRPr="005344B4">
        <w:rPr>
          <w:rFonts w:cs="Times New Roman"/>
        </w:rPr>
        <w:t xml:space="preserve"> generate the potential for radical transformation</w:t>
      </w:r>
      <w:r w:rsidR="000E2D58" w:rsidRPr="005344B4">
        <w:rPr>
          <w:rFonts w:cs="Times New Roman"/>
        </w:rPr>
        <w:t xml:space="preserve">. </w:t>
      </w:r>
      <w:r w:rsidR="00B6618B" w:rsidRPr="005344B4">
        <w:rPr>
          <w:rFonts w:cs="Times New Roman"/>
        </w:rPr>
        <w:t xml:space="preserve">Critics have argued that </w:t>
      </w:r>
      <w:r w:rsidR="003C5756" w:rsidRPr="005344B4">
        <w:rPr>
          <w:rFonts w:cs="Times New Roman"/>
        </w:rPr>
        <w:t>rather than fundamentally challenging the status qu</w:t>
      </w:r>
      <w:r w:rsidR="00B6618B" w:rsidRPr="005344B4">
        <w:rPr>
          <w:rFonts w:cs="Times New Roman"/>
        </w:rPr>
        <w:t>o, carnivalesque events and moments function as a release valve</w:t>
      </w:r>
      <w:r w:rsidR="00E102AE" w:rsidRPr="005344B4">
        <w:rPr>
          <w:rFonts w:cs="Times New Roman"/>
        </w:rPr>
        <w:t xml:space="preserve">, channelling transgressive </w:t>
      </w:r>
      <w:r w:rsidR="0011453D" w:rsidRPr="005344B4">
        <w:rPr>
          <w:rFonts w:cs="Times New Roman"/>
        </w:rPr>
        <w:t xml:space="preserve">dissent into a ritualised performance, rather than building towards revolt </w:t>
      </w:r>
      <w:r w:rsidR="003735FE" w:rsidRPr="005344B4">
        <w:rPr>
          <w:rFonts w:cs="Times New Roman"/>
        </w:rPr>
        <w:fldChar w:fldCharType="begin"/>
      </w:r>
      <w:r w:rsidR="003735FE" w:rsidRPr="005344B4">
        <w:rPr>
          <w:rFonts w:cs="Times New Roman"/>
        </w:rPr>
        <w:instrText xml:space="preserve"> ADDIN ZOTERO_ITEM CSL_CITATION {"citationID":"LZsjFtpk","properties":{"formattedCitation":"(Eagleton, 1994)","plainCitation":"(Eagleton, 1994)","noteIndex":0},"citationItems":[{"id":23004,"uris":["http://zotero.org/users/6040264/items/YAMFNX5F"],"itemData":{"id":23004,"type":"book","edition":"5. impr","event-place":"London","ISBN":"978-0-86091-036-7","language":"eng","number-of-pages":"187","publisher":"Verso","publisher-place":"London","source":"K10plus ISBN","title":"Walter Benjamin or Towards a revolutionary criticism","author":[{"family":"Eagleton","given":"Terry"}],"issued":{"date-parts":[["1994"]]}}}],"schema":"https://github.com/citation-style-language/schema/raw/master/csl-citation.json"} </w:instrText>
      </w:r>
      <w:r w:rsidR="003735FE" w:rsidRPr="005344B4">
        <w:rPr>
          <w:rFonts w:cs="Times New Roman"/>
        </w:rPr>
        <w:fldChar w:fldCharType="separate"/>
      </w:r>
      <w:r w:rsidR="003735FE" w:rsidRPr="005344B4">
        <w:rPr>
          <w:rFonts w:cs="Times New Roman"/>
        </w:rPr>
        <w:t>(Eagleton, 1994)</w:t>
      </w:r>
      <w:r w:rsidR="003735FE" w:rsidRPr="005344B4">
        <w:rPr>
          <w:rFonts w:cs="Times New Roman"/>
        </w:rPr>
        <w:fldChar w:fldCharType="end"/>
      </w:r>
      <w:r w:rsidR="00B6618B" w:rsidRPr="005344B4">
        <w:rPr>
          <w:rFonts w:cs="Times New Roman"/>
        </w:rPr>
        <w:t>;</w:t>
      </w:r>
      <w:r w:rsidR="003C5756" w:rsidRPr="005344B4">
        <w:rPr>
          <w:rFonts w:cs="Times New Roman"/>
        </w:rPr>
        <w:t xml:space="preserve"> </w:t>
      </w:r>
      <w:r w:rsidR="000C52F2" w:rsidRPr="005344B4">
        <w:rPr>
          <w:rFonts w:cs="Times New Roman"/>
        </w:rPr>
        <w:t xml:space="preserve">they </w:t>
      </w:r>
      <w:r w:rsidR="003C5756" w:rsidRPr="005344B4">
        <w:rPr>
          <w:rFonts w:cs="Times New Roman"/>
        </w:rPr>
        <w:t xml:space="preserve">enable a temporary suspension </w:t>
      </w:r>
      <w:r w:rsidR="00570D3E" w:rsidRPr="005344B4">
        <w:rPr>
          <w:rFonts w:cs="Times New Roman"/>
        </w:rPr>
        <w:t xml:space="preserve">or inversion </w:t>
      </w:r>
      <w:r w:rsidR="003C5756" w:rsidRPr="005344B4">
        <w:rPr>
          <w:rFonts w:cs="Times New Roman"/>
        </w:rPr>
        <w:t>of normal</w:t>
      </w:r>
      <w:r w:rsidR="000C52F2" w:rsidRPr="005344B4">
        <w:rPr>
          <w:rFonts w:cs="Times New Roman"/>
        </w:rPr>
        <w:t xml:space="preserve"> rules, relations and expectations</w:t>
      </w:r>
      <w:r w:rsidR="00570D3E" w:rsidRPr="005344B4">
        <w:rPr>
          <w:rFonts w:cs="Times New Roman"/>
        </w:rPr>
        <w:t xml:space="preserve">. The joy, pleasure and freedoms experienced </w:t>
      </w:r>
      <w:r w:rsidR="003735FE" w:rsidRPr="005344B4">
        <w:rPr>
          <w:rFonts w:cs="Times New Roman"/>
        </w:rPr>
        <w:t xml:space="preserve">in fact </w:t>
      </w:r>
      <w:r w:rsidR="00D42748" w:rsidRPr="005344B4">
        <w:rPr>
          <w:rFonts w:cs="Times New Roman"/>
        </w:rPr>
        <w:t>reinforces the status quo</w:t>
      </w:r>
      <w:r w:rsidR="00271244" w:rsidRPr="005344B4">
        <w:rPr>
          <w:rFonts w:cs="Times New Roman"/>
        </w:rPr>
        <w:t>; where Festival</w:t>
      </w:r>
      <w:r w:rsidR="00880832" w:rsidRPr="005344B4">
        <w:rPr>
          <w:rFonts w:cs="Times New Roman"/>
        </w:rPr>
        <w:t xml:space="preserve">s are </w:t>
      </w:r>
      <w:r w:rsidR="00271244" w:rsidRPr="005344B4">
        <w:rPr>
          <w:rFonts w:cs="Times New Roman"/>
        </w:rPr>
        <w:t xml:space="preserve">used to placate or </w:t>
      </w:r>
      <w:r w:rsidR="00880832" w:rsidRPr="005344B4">
        <w:rPr>
          <w:rFonts w:cs="Times New Roman"/>
        </w:rPr>
        <w:t xml:space="preserve">distract from </w:t>
      </w:r>
      <w:r w:rsidR="009F23C6" w:rsidRPr="005344B4">
        <w:rPr>
          <w:rFonts w:cs="Times New Roman"/>
        </w:rPr>
        <w:t>unresolved socio-polit</w:t>
      </w:r>
      <w:r w:rsidR="008D1599" w:rsidRPr="005344B4">
        <w:rPr>
          <w:rFonts w:cs="Times New Roman"/>
        </w:rPr>
        <w:t xml:space="preserve">ical issues </w:t>
      </w:r>
      <w:r w:rsidR="005D0D51" w:rsidRPr="005344B4">
        <w:rPr>
          <w:rFonts w:cs="Times New Roman"/>
        </w:rPr>
        <w:fldChar w:fldCharType="begin"/>
      </w:r>
      <w:r w:rsidR="005D0D51" w:rsidRPr="005344B4">
        <w:rPr>
          <w:rFonts w:cs="Times New Roman"/>
        </w:rPr>
        <w:instrText xml:space="preserve"> ADDIN ZOTERO_ITEM CSL_CITATION {"citationID":"7RW6FHBk","properties":{"formattedCitation":"(Harvey, 1989)","plainCitation":"(Harvey, 1989)","noteIndex":0},"citationItems":[{"id":1116,"uris":["http://zotero.org/users/6040264/items/CK9DS5BX"],"itemData":{"id":1116,"type":"article-journal","abstract":"In recent years, urban governance has become increasingly preoccupied with the exploration of new ways in which to foster and encourage local development and employment growth. Such an entrepreneurial stance contrasts with the managerial practices of earlier decades which primarily focussed on the local provision of services, facilities and benefits to urban populations. This paper explores the context of this shift from managerialism to entrepreneurialism in urban governance and seeks to show how mechanisms of inter-urban competition shape outcomes and generate macroeconomic consequences. The relations between urban change and economic development are thereby brought into focus in a period characterised by considerable economic and political instability.","container-title":"Geografiska Annaler. Series B, Human Geography","DOI":"10.2307/490503","ISSN":"0435-3684","issue":"1","note":"publisher: [Swedish Society for Anthropology and Geography, Wiley]","page":"3-17","source":"JSTOR","title":"From Managerialism to Entrepreneurialism: The Transformation in Urban Governance in Late Capitalism","title-short":"From Managerialism to Entrepreneurialism","volume":"71","author":[{"family":"Harvey","given":"David"}],"issued":{"date-parts":[["1989"]]}}}],"schema":"https://github.com/citation-style-language/schema/raw/master/csl-citation.json"} </w:instrText>
      </w:r>
      <w:r w:rsidR="005D0D51" w:rsidRPr="005344B4">
        <w:rPr>
          <w:rFonts w:cs="Times New Roman"/>
        </w:rPr>
        <w:fldChar w:fldCharType="separate"/>
      </w:r>
      <w:r w:rsidR="005D0D51" w:rsidRPr="005344B4">
        <w:rPr>
          <w:rFonts w:cs="Times New Roman"/>
        </w:rPr>
        <w:t>(Harvey, 1989)</w:t>
      </w:r>
      <w:r w:rsidR="005D0D51" w:rsidRPr="005344B4">
        <w:rPr>
          <w:rFonts w:cs="Times New Roman"/>
        </w:rPr>
        <w:fldChar w:fldCharType="end"/>
      </w:r>
      <w:r w:rsidR="00F10ADA" w:rsidRPr="005344B4">
        <w:rPr>
          <w:rFonts w:cs="Times New Roman"/>
        </w:rPr>
        <w:t>.</w:t>
      </w:r>
      <w:r w:rsidR="00F71E87" w:rsidRPr="005344B4">
        <w:rPr>
          <w:rFonts w:cs="Times New Roman"/>
        </w:rPr>
        <w:t xml:space="preserve"> </w:t>
      </w:r>
      <w:r w:rsidR="00D42748" w:rsidRPr="005344B4">
        <w:rPr>
          <w:rFonts w:cs="Times New Roman"/>
        </w:rPr>
        <w:t xml:space="preserve"> </w:t>
      </w:r>
      <w:r w:rsidR="00F10ADA" w:rsidRPr="005344B4">
        <w:rPr>
          <w:rFonts w:cs="Times New Roman"/>
        </w:rPr>
        <w:t xml:space="preserve">I take issue with this critique on two counts. The first is that it </w:t>
      </w:r>
      <w:r w:rsidR="00165500" w:rsidRPr="005344B4">
        <w:rPr>
          <w:rFonts w:cs="Times New Roman"/>
        </w:rPr>
        <w:t>relies on a</w:t>
      </w:r>
      <w:r w:rsidR="00F10ADA" w:rsidRPr="005344B4">
        <w:rPr>
          <w:rFonts w:cs="Times New Roman"/>
        </w:rPr>
        <w:t xml:space="preserve"> </w:t>
      </w:r>
      <w:r w:rsidR="0099696E" w:rsidRPr="005344B4">
        <w:rPr>
          <w:rFonts w:cs="Times New Roman"/>
        </w:rPr>
        <w:t>mechanistic</w:t>
      </w:r>
      <w:r w:rsidR="00165500" w:rsidRPr="005344B4">
        <w:rPr>
          <w:rFonts w:cs="Times New Roman"/>
        </w:rPr>
        <w:t xml:space="preserve"> theory of change, presupposing a </w:t>
      </w:r>
      <w:r w:rsidR="00147667" w:rsidRPr="005344B4">
        <w:rPr>
          <w:rFonts w:cs="Times New Roman"/>
        </w:rPr>
        <w:t xml:space="preserve">Marxist </w:t>
      </w:r>
      <w:r w:rsidR="00165500" w:rsidRPr="005344B4">
        <w:rPr>
          <w:rFonts w:cs="Times New Roman"/>
        </w:rPr>
        <w:t xml:space="preserve">notion of rupture or radical </w:t>
      </w:r>
      <w:r w:rsidR="00D42748" w:rsidRPr="005344B4">
        <w:rPr>
          <w:rFonts w:cs="Times New Roman"/>
        </w:rPr>
        <w:t>socio-</w:t>
      </w:r>
      <w:r w:rsidR="00CD1D0A" w:rsidRPr="005344B4">
        <w:rPr>
          <w:rFonts w:cs="Times New Roman"/>
        </w:rPr>
        <w:t>political</w:t>
      </w:r>
      <w:r w:rsidR="00D42748" w:rsidRPr="005344B4">
        <w:rPr>
          <w:rFonts w:cs="Times New Roman"/>
        </w:rPr>
        <w:t xml:space="preserve"> </w:t>
      </w:r>
      <w:r w:rsidR="00165500" w:rsidRPr="005344B4">
        <w:rPr>
          <w:rFonts w:cs="Times New Roman"/>
        </w:rPr>
        <w:t>change. This fails to</w:t>
      </w:r>
      <w:r w:rsidR="0099696E" w:rsidRPr="005344B4">
        <w:rPr>
          <w:rFonts w:cs="Times New Roman"/>
        </w:rPr>
        <w:t xml:space="preserve"> account for th</w:t>
      </w:r>
      <w:r w:rsidR="00184155" w:rsidRPr="005344B4">
        <w:rPr>
          <w:rFonts w:cs="Times New Roman"/>
        </w:rPr>
        <w:t>e myriad intra-actions that contain the potential for worlding differently, where change takes places at a range of scales.</w:t>
      </w:r>
      <w:r w:rsidR="00B17AB3" w:rsidRPr="005344B4">
        <w:rPr>
          <w:rFonts w:cs="Times New Roman"/>
        </w:rPr>
        <w:t xml:space="preserve"> I am interested in the modest, recuperative strategies for change sought out via Common Worlds approaches; recasting of the onto-epistemological basis of agency in and through everyday interactions. </w:t>
      </w:r>
      <w:r w:rsidR="00184155" w:rsidRPr="005344B4">
        <w:rPr>
          <w:rFonts w:cs="Times New Roman"/>
        </w:rPr>
        <w:t xml:space="preserve"> Secondly,</w:t>
      </w:r>
      <w:r w:rsidR="00D41E30" w:rsidRPr="005344B4">
        <w:rPr>
          <w:rFonts w:cs="Times New Roman"/>
        </w:rPr>
        <w:t xml:space="preserve"> as I go on to argue, the conviviality, togetherness and community that </w:t>
      </w:r>
      <w:r w:rsidR="00CD0586" w:rsidRPr="005344B4">
        <w:rPr>
          <w:rFonts w:cs="Times New Roman"/>
        </w:rPr>
        <w:t xml:space="preserve">festivals engender means that their affects exceed and outlast the </w:t>
      </w:r>
      <w:proofErr w:type="spellStart"/>
      <w:r w:rsidR="00CD0586" w:rsidRPr="005344B4">
        <w:rPr>
          <w:rFonts w:cs="Times New Roman"/>
        </w:rPr>
        <w:t>spatio</w:t>
      </w:r>
      <w:proofErr w:type="spellEnd"/>
      <w:r w:rsidR="00CD0586" w:rsidRPr="005344B4">
        <w:rPr>
          <w:rFonts w:cs="Times New Roman"/>
        </w:rPr>
        <w:t xml:space="preserve">-temporal boundaries of the event. </w:t>
      </w:r>
      <w:r w:rsidR="00923EF9" w:rsidRPr="005344B4">
        <w:rPr>
          <w:rFonts w:cs="Times New Roman"/>
        </w:rPr>
        <w:t xml:space="preserve">They </w:t>
      </w:r>
      <w:r w:rsidR="00B17AB3" w:rsidRPr="005344B4">
        <w:rPr>
          <w:rFonts w:cs="Times New Roman"/>
        </w:rPr>
        <w:t xml:space="preserve">have a life beyond the event </w:t>
      </w:r>
      <w:r w:rsidR="00FE5931" w:rsidRPr="005344B4">
        <w:rPr>
          <w:rFonts w:cs="Times New Roman"/>
        </w:rPr>
        <w:t xml:space="preserve">itself, with communities </w:t>
      </w:r>
      <w:r w:rsidR="00B170BD" w:rsidRPr="005344B4">
        <w:rPr>
          <w:rFonts w:cs="Times New Roman"/>
        </w:rPr>
        <w:t>cohering</w:t>
      </w:r>
      <w:r w:rsidR="0045621B" w:rsidRPr="005344B4">
        <w:rPr>
          <w:rFonts w:cs="Times New Roman"/>
        </w:rPr>
        <w:t xml:space="preserve"> around festivals</w:t>
      </w:r>
      <w:r w:rsidR="00B170BD" w:rsidRPr="005344B4">
        <w:rPr>
          <w:rFonts w:cs="Times New Roman"/>
        </w:rPr>
        <w:t xml:space="preserve"> </w:t>
      </w:r>
      <w:r w:rsidR="00DC28EC" w:rsidRPr="005344B4">
        <w:rPr>
          <w:rFonts w:cs="Times New Roman"/>
        </w:rPr>
        <w:fldChar w:fldCharType="begin"/>
      </w:r>
      <w:r w:rsidR="00DC28EC" w:rsidRPr="005344B4">
        <w:rPr>
          <w:rFonts w:cs="Times New Roman"/>
        </w:rPr>
        <w:instrText xml:space="preserve"> ADDIN ZOTERO_ITEM CSL_CITATION {"citationID":"mv6KOoF3","properties":{"formattedCitation":"(Edensor, 2018)","plainCitation":"(Edensor, 2018)","noteIndex":0},"citationItems":[{"id":1890,"uris":["http://zotero.org/users/6040264/items/7NNMUNIT"],"itemData":{"id":1890,"type":"chapter","collection-title":"Routledge research in culture, space and identity","container-title":"Geographies of making, craft and creativity","event-place":"Abingdon, Oxon New York, NY","ISBN":"978-1-138-23874-9","language":"eng","publisher":"Routledge","publisher-place":"Abingdon, Oxon New York, NY","source":"BnF ISBN","title":"Moonraking in Slaithwaite Making lanterns, making place","container-author":[{"family":"Price","given":"Laura"},{"family":"Hawkins","given":"Harriet"}],"author":[{"family":"Edensor","given":"Tim"}],"issued":{"date-parts":[["2018"]]}}}],"schema":"https://github.com/citation-style-language/schema/raw/master/csl-citation.json"} </w:instrText>
      </w:r>
      <w:r w:rsidR="00DC28EC" w:rsidRPr="005344B4">
        <w:rPr>
          <w:rFonts w:cs="Times New Roman"/>
        </w:rPr>
        <w:fldChar w:fldCharType="separate"/>
      </w:r>
      <w:r w:rsidR="00DC28EC" w:rsidRPr="005344B4">
        <w:rPr>
          <w:rFonts w:cs="Times New Roman"/>
        </w:rPr>
        <w:t>(Edensor, 2018)</w:t>
      </w:r>
      <w:r w:rsidR="00DC28EC" w:rsidRPr="005344B4">
        <w:rPr>
          <w:rFonts w:cs="Times New Roman"/>
        </w:rPr>
        <w:fldChar w:fldCharType="end"/>
      </w:r>
      <w:r w:rsidR="0045621B" w:rsidRPr="005344B4">
        <w:rPr>
          <w:rFonts w:cs="Times New Roman"/>
        </w:rPr>
        <w:t xml:space="preserve">, towards modes of collective flourishing </w:t>
      </w:r>
      <w:r w:rsidR="00B170BD" w:rsidRPr="005344B4">
        <w:rPr>
          <w:rFonts w:cs="Times New Roman"/>
        </w:rPr>
        <w:t xml:space="preserve">where creative making, pleasure and play become the basis of togetherness, as I go on the argue below. </w:t>
      </w:r>
    </w:p>
    <w:p w14:paraId="1DF2EFD9" w14:textId="3B411399" w:rsidR="00FA0099" w:rsidRPr="005344B4" w:rsidRDefault="00D83954" w:rsidP="009811B0">
      <w:pPr>
        <w:spacing w:line="480" w:lineRule="auto"/>
        <w:rPr>
          <w:rFonts w:cs="Times New Roman"/>
        </w:rPr>
      </w:pPr>
      <w:r w:rsidRPr="005344B4">
        <w:rPr>
          <w:rFonts w:cs="Times New Roman"/>
        </w:rPr>
        <w:t xml:space="preserve">Contemporary arts festivals are often traced to the </w:t>
      </w:r>
      <w:r w:rsidR="004E1E00" w:rsidRPr="005344B4">
        <w:rPr>
          <w:rFonts w:cs="Times New Roman"/>
        </w:rPr>
        <w:t xml:space="preserve">early </w:t>
      </w:r>
      <w:r w:rsidR="00CB1089" w:rsidRPr="005344B4">
        <w:rPr>
          <w:rFonts w:cs="Times New Roman"/>
        </w:rPr>
        <w:t>Glastonbury and Woodstock</w:t>
      </w:r>
      <w:r w:rsidR="00D751E8" w:rsidRPr="005344B4">
        <w:rPr>
          <w:rFonts w:cs="Times New Roman"/>
        </w:rPr>
        <w:t xml:space="preserve"> </w:t>
      </w:r>
      <w:r w:rsidR="004E1E00" w:rsidRPr="005344B4">
        <w:rPr>
          <w:rFonts w:cs="Times New Roman"/>
        </w:rPr>
        <w:t xml:space="preserve">festivals which </w:t>
      </w:r>
      <w:r w:rsidR="00A35C0D" w:rsidRPr="005344B4">
        <w:rPr>
          <w:rFonts w:cs="Times New Roman"/>
        </w:rPr>
        <w:t xml:space="preserve">developed </w:t>
      </w:r>
      <w:r w:rsidR="002B2C6B" w:rsidRPr="005344B4">
        <w:rPr>
          <w:rFonts w:cs="Times New Roman"/>
        </w:rPr>
        <w:t>alongside early grassroots environmental movements in the 1960s</w:t>
      </w:r>
      <w:r w:rsidR="004E1E00" w:rsidRPr="005344B4">
        <w:rPr>
          <w:rFonts w:cs="Times New Roman"/>
        </w:rPr>
        <w:t xml:space="preserve">. </w:t>
      </w:r>
      <w:r w:rsidR="002B2C6B" w:rsidRPr="005344B4">
        <w:rPr>
          <w:rFonts w:cs="Times New Roman"/>
        </w:rPr>
        <w:t>T</w:t>
      </w:r>
      <w:r w:rsidR="00A35C0D" w:rsidRPr="005344B4">
        <w:rPr>
          <w:rFonts w:cs="Times New Roman"/>
        </w:rPr>
        <w:t xml:space="preserve">hese </w:t>
      </w:r>
      <w:r w:rsidR="00ED4953" w:rsidRPr="005344B4">
        <w:rPr>
          <w:rFonts w:cs="Times New Roman"/>
        </w:rPr>
        <w:t xml:space="preserve">festivals with their mini-village atmosphere were based on principles of </w:t>
      </w:r>
      <w:r w:rsidR="00CB1089" w:rsidRPr="005344B4">
        <w:rPr>
          <w:rFonts w:cs="Times New Roman"/>
        </w:rPr>
        <w:t>self-</w:t>
      </w:r>
      <w:r w:rsidR="00E31722" w:rsidRPr="005344B4">
        <w:rPr>
          <w:rFonts w:cs="Times New Roman"/>
        </w:rPr>
        <w:t>sustainability and</w:t>
      </w:r>
      <w:r w:rsidR="00ED4953" w:rsidRPr="005344B4">
        <w:rPr>
          <w:rFonts w:cs="Times New Roman"/>
        </w:rPr>
        <w:t xml:space="preserve"> were sites of experimentation with</w:t>
      </w:r>
      <w:r w:rsidR="00CB1089" w:rsidRPr="005344B4">
        <w:rPr>
          <w:rFonts w:cs="Times New Roman"/>
        </w:rPr>
        <w:t xml:space="preserve"> new identities</w:t>
      </w:r>
      <w:r w:rsidR="00A23C85" w:rsidRPr="005344B4">
        <w:rPr>
          <w:rFonts w:cs="Times New Roman"/>
        </w:rPr>
        <w:t xml:space="preserve"> and modes of communality</w:t>
      </w:r>
      <w:r w:rsidR="00CB1089" w:rsidRPr="005344B4">
        <w:rPr>
          <w:rFonts w:cs="Times New Roman"/>
        </w:rPr>
        <w:t>. Yet, the</w:t>
      </w:r>
      <w:r w:rsidR="00A23C85" w:rsidRPr="005344B4">
        <w:rPr>
          <w:rFonts w:cs="Times New Roman"/>
        </w:rPr>
        <w:t>ir sustainable</w:t>
      </w:r>
      <w:r w:rsidR="00CB1089" w:rsidRPr="005344B4">
        <w:rPr>
          <w:rFonts w:cs="Times New Roman"/>
        </w:rPr>
        <w:t xml:space="preserve"> ethos clashed </w:t>
      </w:r>
      <w:r w:rsidR="00CB1089" w:rsidRPr="005344B4">
        <w:rPr>
          <w:rFonts w:cs="Times New Roman"/>
        </w:rPr>
        <w:lastRenderedPageBreak/>
        <w:t>with th</w:t>
      </w:r>
      <w:r w:rsidR="00A23C85" w:rsidRPr="005344B4">
        <w:rPr>
          <w:rFonts w:cs="Times New Roman"/>
        </w:rPr>
        <w:t>e material impact</w:t>
      </w:r>
      <w:r w:rsidR="002A7763" w:rsidRPr="005344B4">
        <w:rPr>
          <w:rFonts w:cs="Times New Roman"/>
        </w:rPr>
        <w:t>s</w:t>
      </w:r>
      <w:r w:rsidR="00A23C85" w:rsidRPr="005344B4">
        <w:rPr>
          <w:rFonts w:cs="Times New Roman"/>
        </w:rPr>
        <w:t xml:space="preserve"> on local environments </w:t>
      </w:r>
      <w:r w:rsidR="002A7763" w:rsidRPr="005344B4">
        <w:rPr>
          <w:rFonts w:cs="Times New Roman"/>
        </w:rPr>
        <w:t xml:space="preserve">where </w:t>
      </w:r>
      <w:r w:rsidR="00A23C85" w:rsidRPr="005344B4">
        <w:rPr>
          <w:rFonts w:cs="Times New Roman"/>
        </w:rPr>
        <w:t xml:space="preserve">they were held, </w:t>
      </w:r>
      <w:r w:rsidR="00CB1089" w:rsidRPr="005344B4">
        <w:rPr>
          <w:rFonts w:cs="Times New Roman"/>
        </w:rPr>
        <w:t xml:space="preserve">due to poor waste </w:t>
      </w:r>
      <w:r w:rsidR="00A23C85" w:rsidRPr="005344B4">
        <w:rPr>
          <w:rFonts w:cs="Times New Roman"/>
        </w:rPr>
        <w:t xml:space="preserve">and sanitation </w:t>
      </w:r>
      <w:r w:rsidR="00CB1089" w:rsidRPr="005344B4">
        <w:rPr>
          <w:rFonts w:cs="Times New Roman"/>
        </w:rPr>
        <w:t xml:space="preserve">infrastructure </w:t>
      </w:r>
      <w:r w:rsidR="005034D0" w:rsidRPr="005344B4">
        <w:rPr>
          <w:rFonts w:cs="Times New Roman"/>
        </w:rPr>
        <w:fldChar w:fldCharType="begin"/>
      </w:r>
      <w:r w:rsidR="005034D0" w:rsidRPr="005344B4">
        <w:rPr>
          <w:rFonts w:cs="Times New Roman"/>
        </w:rPr>
        <w:instrText xml:space="preserve"> ADDIN ZOTERO_ITEM CSL_CITATION {"citationID":"fhg89BcL","properties":{"formattedCitation":"(Cummings, Woodward and Bennett, 2011)","plainCitation":"(Cummings, Woodward and Bennett, 2011)","noteIndex":0},"citationItems":[{"id":1899,"uris":["http://zotero.org/users/6040264/items/G7WZP9XR"],"itemData":{"id":1899,"type":"chapter","container-title":"Festivals and the Cultural Public Sphere","event-place":"Florence, UNITED STATES","ISBN":"978-0-203-81878-7","publisher":"Taylor &amp; Francis Group","publisher-place":"Florence, UNITED STATES","source":"ProQuest Ebook Central","title":"Festival spaces, green sensibilities and youth culture","URL":"http://ebookcentral.proquest.com/lib/durham/detail.action?docID=684086","container-author":[{"family":"Delanty","given":"Gerard"},{"family":"Giorgi","given":"Liana"},{"family":"Sassatelli","given":"Monica"}],"author":[{"family":"Cummings","given":"Joanne"},{"family":"Woodward","given":"Ian"},{"family":"Bennett","given":"Andy"}],"accessed":{"date-parts":[["2023",11,21]]},"issued":{"date-parts":[["2011"]]}}}],"schema":"https://github.com/citation-style-language/schema/raw/master/csl-citation.json"} </w:instrText>
      </w:r>
      <w:r w:rsidR="005034D0" w:rsidRPr="005344B4">
        <w:rPr>
          <w:rFonts w:cs="Times New Roman"/>
        </w:rPr>
        <w:fldChar w:fldCharType="separate"/>
      </w:r>
      <w:r w:rsidR="005034D0" w:rsidRPr="005344B4">
        <w:rPr>
          <w:rFonts w:cs="Times New Roman"/>
        </w:rPr>
        <w:t>(Cummings, Woodward and Bennett, 2011)</w:t>
      </w:r>
      <w:r w:rsidR="005034D0" w:rsidRPr="005344B4">
        <w:rPr>
          <w:rFonts w:cs="Times New Roman"/>
        </w:rPr>
        <w:fldChar w:fldCharType="end"/>
      </w:r>
      <w:r w:rsidR="00A23C85" w:rsidRPr="005344B4">
        <w:rPr>
          <w:rFonts w:cs="Times New Roman"/>
        </w:rPr>
        <w:t xml:space="preserve">. </w:t>
      </w:r>
      <w:r w:rsidR="002A7763" w:rsidRPr="005344B4">
        <w:rPr>
          <w:rFonts w:cs="Times New Roman"/>
        </w:rPr>
        <w:t>Conversely, c</w:t>
      </w:r>
      <w:r w:rsidR="0046062F" w:rsidRPr="005344B4">
        <w:rPr>
          <w:rFonts w:cs="Times New Roman"/>
        </w:rPr>
        <w:t>ontemporary</w:t>
      </w:r>
      <w:r w:rsidR="00EB34C0" w:rsidRPr="005344B4">
        <w:rPr>
          <w:rFonts w:cs="Times New Roman"/>
        </w:rPr>
        <w:t xml:space="preserve"> </w:t>
      </w:r>
      <w:r w:rsidR="009B4172" w:rsidRPr="005344B4">
        <w:rPr>
          <w:rFonts w:cs="Times New Roman"/>
        </w:rPr>
        <w:t>festivals employ</w:t>
      </w:r>
      <w:r w:rsidR="00EB34C0" w:rsidRPr="005344B4">
        <w:rPr>
          <w:rFonts w:cs="Times New Roman"/>
        </w:rPr>
        <w:t xml:space="preserve"> a range of measures </w:t>
      </w:r>
      <w:r w:rsidR="002A7763" w:rsidRPr="005344B4">
        <w:rPr>
          <w:rFonts w:cs="Times New Roman"/>
        </w:rPr>
        <w:t xml:space="preserve">aimed at </w:t>
      </w:r>
      <w:r w:rsidR="00EB34C0" w:rsidRPr="005344B4">
        <w:rPr>
          <w:rFonts w:cs="Times New Roman"/>
        </w:rPr>
        <w:t>reduc</w:t>
      </w:r>
      <w:r w:rsidR="002A7763" w:rsidRPr="005344B4">
        <w:rPr>
          <w:rFonts w:cs="Times New Roman"/>
        </w:rPr>
        <w:t>ing</w:t>
      </w:r>
      <w:r w:rsidR="00EB34C0" w:rsidRPr="005344B4">
        <w:rPr>
          <w:rFonts w:cs="Times New Roman"/>
        </w:rPr>
        <w:t xml:space="preserve"> </w:t>
      </w:r>
      <w:r w:rsidR="004F5A8D" w:rsidRPr="005344B4">
        <w:rPr>
          <w:rFonts w:cs="Times New Roman"/>
        </w:rPr>
        <w:t>environmental</w:t>
      </w:r>
      <w:r w:rsidR="00EB34C0" w:rsidRPr="005344B4">
        <w:rPr>
          <w:rFonts w:cs="Times New Roman"/>
        </w:rPr>
        <w:t xml:space="preserve"> impact</w:t>
      </w:r>
      <w:r w:rsidR="009B4172" w:rsidRPr="005344B4">
        <w:rPr>
          <w:rFonts w:cs="Times New Roman"/>
        </w:rPr>
        <w:t>s, extending beyond was</w:t>
      </w:r>
      <w:r w:rsidR="0055657C" w:rsidRPr="005344B4">
        <w:rPr>
          <w:rFonts w:cs="Times New Roman"/>
        </w:rPr>
        <w:t>t</w:t>
      </w:r>
      <w:r w:rsidR="009B4172" w:rsidRPr="005344B4">
        <w:rPr>
          <w:rFonts w:cs="Times New Roman"/>
        </w:rPr>
        <w:t xml:space="preserve">e management to </w:t>
      </w:r>
      <w:r w:rsidR="003D2BED" w:rsidRPr="005344B4">
        <w:rPr>
          <w:rFonts w:cs="Times New Roman"/>
        </w:rPr>
        <w:t>providing</w:t>
      </w:r>
      <w:r w:rsidR="004F5A8D" w:rsidRPr="005344B4">
        <w:rPr>
          <w:rFonts w:cs="Times New Roman"/>
        </w:rPr>
        <w:t xml:space="preserve"> climate offsetting</w:t>
      </w:r>
      <w:r w:rsidR="003D2BED" w:rsidRPr="005344B4">
        <w:rPr>
          <w:rFonts w:cs="Times New Roman"/>
        </w:rPr>
        <w:t xml:space="preserve"> option</w:t>
      </w:r>
      <w:r w:rsidR="009B4172" w:rsidRPr="005344B4">
        <w:rPr>
          <w:rFonts w:cs="Times New Roman"/>
        </w:rPr>
        <w:t>s</w:t>
      </w:r>
      <w:r w:rsidR="004F5A8D" w:rsidRPr="005344B4">
        <w:rPr>
          <w:rFonts w:cs="Times New Roman"/>
        </w:rPr>
        <w:t xml:space="preserve"> in their ticket</w:t>
      </w:r>
      <w:r w:rsidR="003D2BED" w:rsidRPr="005344B4">
        <w:rPr>
          <w:rFonts w:cs="Times New Roman"/>
        </w:rPr>
        <w:t>ing</w:t>
      </w:r>
      <w:r w:rsidR="004F5A8D" w:rsidRPr="005344B4">
        <w:rPr>
          <w:rFonts w:cs="Times New Roman"/>
        </w:rPr>
        <w:t>, encouraging attendees to travel by public transport and longer-term community education programs (Cummings 2014).</w:t>
      </w:r>
      <w:r w:rsidR="00104FE4" w:rsidRPr="005344B4">
        <w:rPr>
          <w:rFonts w:cs="Times New Roman"/>
        </w:rPr>
        <w:t xml:space="preserve"> </w:t>
      </w:r>
      <w:r w:rsidR="0055657C" w:rsidRPr="005344B4">
        <w:rPr>
          <w:rFonts w:cs="Times New Roman"/>
        </w:rPr>
        <w:t>S</w:t>
      </w:r>
      <w:r w:rsidR="0051769C" w:rsidRPr="005344B4">
        <w:rPr>
          <w:rFonts w:cs="Times New Roman"/>
        </w:rPr>
        <w:t xml:space="preserve">ustainability efforts at music festivals </w:t>
      </w:r>
      <w:r w:rsidR="0055657C" w:rsidRPr="005344B4">
        <w:rPr>
          <w:rFonts w:cs="Times New Roman"/>
        </w:rPr>
        <w:t xml:space="preserve">have been </w:t>
      </w:r>
      <w:r w:rsidR="00725C88" w:rsidRPr="005344B4">
        <w:rPr>
          <w:rFonts w:cs="Times New Roman"/>
        </w:rPr>
        <w:t>sympathetically analysed as</w:t>
      </w:r>
      <w:r w:rsidR="009B4172" w:rsidRPr="005344B4">
        <w:rPr>
          <w:rFonts w:cs="Times New Roman"/>
        </w:rPr>
        <w:t xml:space="preserve"> a</w:t>
      </w:r>
      <w:r w:rsidR="0051769C" w:rsidRPr="005344B4">
        <w:rPr>
          <w:rFonts w:cs="Times New Roman"/>
        </w:rPr>
        <w:t xml:space="preserve"> form of green governance, </w:t>
      </w:r>
      <w:r w:rsidR="00725C88" w:rsidRPr="005344B4">
        <w:rPr>
          <w:rFonts w:cs="Times New Roman"/>
        </w:rPr>
        <w:t xml:space="preserve">considered important sites for the </w:t>
      </w:r>
      <w:r w:rsidR="00A74FD8" w:rsidRPr="005344B4">
        <w:rPr>
          <w:rFonts w:cs="Times New Roman"/>
        </w:rPr>
        <w:t>adoption of</w:t>
      </w:r>
      <w:r w:rsidR="0051769C" w:rsidRPr="005344B4">
        <w:rPr>
          <w:rFonts w:cs="Times New Roman"/>
        </w:rPr>
        <w:t xml:space="preserve"> sustainable lifestyles and global consciousness (Cummings, Woodward, and Bennett 2011</w:t>
      </w:r>
      <w:r w:rsidR="0022427B" w:rsidRPr="005344B4">
        <w:rPr>
          <w:rFonts w:cs="Times New Roman"/>
        </w:rPr>
        <w:t xml:space="preserve">). </w:t>
      </w:r>
      <w:r w:rsidR="009B4172" w:rsidRPr="005344B4">
        <w:rPr>
          <w:rFonts w:cs="Times New Roman"/>
        </w:rPr>
        <w:t xml:space="preserve">The </w:t>
      </w:r>
      <w:r w:rsidR="002250BA" w:rsidRPr="005344B4">
        <w:rPr>
          <w:rFonts w:cs="Times New Roman"/>
        </w:rPr>
        <w:t>analysis of music festivals as sites of green governance demonstrate</w:t>
      </w:r>
      <w:r w:rsidR="009B4172" w:rsidRPr="005344B4">
        <w:rPr>
          <w:rFonts w:cs="Times New Roman"/>
        </w:rPr>
        <w:t>s that</w:t>
      </w:r>
      <w:r w:rsidR="002250BA" w:rsidRPr="005344B4">
        <w:rPr>
          <w:rFonts w:cs="Times New Roman"/>
        </w:rPr>
        <w:t xml:space="preserve"> even where sustainability is not the focus of a festival, measures taken by music festivals can shape ‘green sensibilities and practices beyond the festival site</w:t>
      </w:r>
      <w:r w:rsidR="0055795E" w:rsidRPr="005344B4">
        <w:rPr>
          <w:rFonts w:cs="Times New Roman"/>
        </w:rPr>
        <w:t xml:space="preserve">’ </w:t>
      </w:r>
      <w:r w:rsidR="0055795E" w:rsidRPr="005344B4">
        <w:rPr>
          <w:rFonts w:cs="Times New Roman"/>
        </w:rPr>
        <w:fldChar w:fldCharType="begin"/>
      </w:r>
      <w:r w:rsidR="004458EB" w:rsidRPr="005344B4">
        <w:rPr>
          <w:rFonts w:cs="Times New Roman"/>
        </w:rPr>
        <w:instrText xml:space="preserve"> ADDIN ZOTERO_ITEM CSL_CITATION {"citationID":"rx8poqHI","properties":{"formattedCitation":"(Cummings, 2014)","plainCitation":"(Cummings, 2014)","noteIndex":0},"citationItems":[{"id":22997,"uris":["http://zotero.org/users/6040264/items/EPGXQDRQ"],"itemData":{"id":22997,"type":"chapter","abstract":"This chapter explores the ‘greening’ of the contemporary music festival scene by reviewing the environmentally sustainable practices engaged in by festival organizers and examining how this may influence young people. It is argued that contemporary music festivals play an important role as sites for raising public awareness and education of eco-political issues, especially for young people. Music festivals may serve as sites within which a global consciousness of environmental issues and global awareness are displayed and further developed among a trans-local youth audience. As part of local and global music scenes\n                        1\n                      within which groups of like-minded people come together to celebrate, festivals allow young people to represent, understand and perform their identities simultaneously in a multitude of ways (Cummings 2006). Focusing on the literature surrounding the ‘greening’ of the contemporary music festival, the chapter argues that, as custodians of the planet’s future, young people will be active participants in ‘green governance’, whereby corporate business and industry increasingly seek to promote themselves as environmentally friendly. The music festival industry attempts to reconcile a business model with an approach to environmental sustainability. Drawing on examples of well-known American, British and Australian music festivals, the chapter examines the important role played by festival organizers in moving towards more sustainable festival practices. Festival organizers realize that despite the economic and social benefits of hosting festivals, considerable waste and other negative environmental impacts often result. The growing awareness of festivals as sites of waste and potential sites of addressing such issues provides the opportunity to remake or form communities beyond the constraints of locality and within the particular settings of the festival. Significantly, the chapter will address the contradiction between the ‘for profit’ nature of the contemporary music festival and the promotion of environmentally sustainable lifestyles in everyday life.","container-title":"The Festivalization of Culture","note":"number-of-pages: 18","publisher":"Routledge","title":"The Greening of the Music Festival Scene: An Exploration of Sustainable Practices and Their Influence on Youth Culture","title-short":"The Greening of the Music Festival Scene","author":[{"family":"Cummings","given":"Joanne"}],"issued":{"date-parts":[["2014"]]}}}],"schema":"https://github.com/citation-style-language/schema/raw/master/csl-citation.json"} </w:instrText>
      </w:r>
      <w:r w:rsidR="0055795E" w:rsidRPr="005344B4">
        <w:rPr>
          <w:rFonts w:cs="Times New Roman"/>
        </w:rPr>
        <w:fldChar w:fldCharType="separate"/>
      </w:r>
      <w:r w:rsidR="004458EB" w:rsidRPr="005344B4">
        <w:rPr>
          <w:rFonts w:cs="Times New Roman"/>
        </w:rPr>
        <w:t>(Cummings, 2014)</w:t>
      </w:r>
      <w:r w:rsidR="0055795E" w:rsidRPr="005344B4">
        <w:rPr>
          <w:rFonts w:cs="Times New Roman"/>
        </w:rPr>
        <w:fldChar w:fldCharType="end"/>
      </w:r>
      <w:r w:rsidR="0055795E" w:rsidRPr="005344B4">
        <w:rPr>
          <w:rFonts w:cs="Times New Roman"/>
        </w:rPr>
        <w:t xml:space="preserve">. Less </w:t>
      </w:r>
      <w:r w:rsidR="009B69EA" w:rsidRPr="005344B4">
        <w:rPr>
          <w:rFonts w:cs="Times New Roman"/>
        </w:rPr>
        <w:t xml:space="preserve">research </w:t>
      </w:r>
      <w:r w:rsidR="00A74FD8" w:rsidRPr="005344B4">
        <w:rPr>
          <w:rFonts w:cs="Times New Roman"/>
        </w:rPr>
        <w:t xml:space="preserve">is </w:t>
      </w:r>
      <w:r w:rsidR="009B69EA" w:rsidRPr="005344B4">
        <w:rPr>
          <w:rFonts w:cs="Times New Roman"/>
        </w:rPr>
        <w:t>dedicated to what</w:t>
      </w:r>
      <w:r w:rsidR="00D62581" w:rsidRPr="005344B4">
        <w:rPr>
          <w:rFonts w:cs="Times New Roman"/>
        </w:rPr>
        <w:t xml:space="preserve"> </w:t>
      </w:r>
      <w:r w:rsidR="0048051C" w:rsidRPr="005344B4">
        <w:rPr>
          <w:rFonts w:cs="Times New Roman"/>
        </w:rPr>
        <w:t>Ball</w:t>
      </w:r>
      <w:r w:rsidR="008560DA" w:rsidRPr="005344B4">
        <w:rPr>
          <w:rFonts w:cs="Times New Roman"/>
        </w:rPr>
        <w:t xml:space="preserve"> and </w:t>
      </w:r>
      <w:proofErr w:type="spellStart"/>
      <w:r w:rsidR="008560DA" w:rsidRPr="005344B4">
        <w:rPr>
          <w:rFonts w:cs="Times New Roman"/>
        </w:rPr>
        <w:t>Wanitshka</w:t>
      </w:r>
      <w:proofErr w:type="spellEnd"/>
      <w:r w:rsidR="004458EB" w:rsidRPr="005344B4">
        <w:rPr>
          <w:rFonts w:cs="Times New Roman"/>
        </w:rPr>
        <w:t xml:space="preserve"> </w:t>
      </w:r>
      <w:r w:rsidR="004458EB" w:rsidRPr="005344B4">
        <w:rPr>
          <w:rFonts w:cs="Times New Roman"/>
        </w:rPr>
        <w:fldChar w:fldCharType="begin"/>
      </w:r>
      <w:r w:rsidR="000614EB" w:rsidRPr="005344B4">
        <w:rPr>
          <w:rFonts w:cs="Times New Roman"/>
        </w:rPr>
        <w:instrText xml:space="preserve"> ADDIN ZOTERO_ITEM CSL_CITATION {"citationID":"rndIsAtM","properties":{"formattedCitation":"(2016)","plainCitation":"(2016)","noteIndex":0},"citationItems":[{"id":1906,"uris":["http://zotero.org/users/6040264/items/YF4ITIK2"],"itemData":{"id":1906,"type":"article-journal","abstract":"We present the first systematic research on green fairs in the USA. We provide a summary analysis of the frequency, trends, goals, structure, and operations of green fairs being held in the USA. We also present an initial assessment of their potential contributions to civic engagement through a study of the intentions and behaviour of fair organisers and fair goers. This assessment is premised on previous research in civic engagement and similar local events with environmental themes, such as farmers' markets. Green fairs are recent, yet now common, events in the USA. Although brief and informal experiences for attendees, green fairs are rich with opportunities to engage people in their community on sustainability and other environmental issues. They are important venues for civic engagement that are distinct from both farmers' markets and from more formal settings for engagement.","container-title":"Local Environment","DOI":"10.1080/13549839.2014.914900","ISSN":"1354-9839","issue":"1","note":"publisher: Routledge\n_eprint: https://doi.org/10.1080/13549839.2014.914900","page":"24-38","source":"Taylor and Francis+NEJM","title":"Green fairs as venues for civic engagement","volume":"21","author":[{"family":"Ball","given":"William J."},{"family":"Wanitshka","given":"Christopher"}],"issued":{"date-parts":[["2016",1,2]]}},"suppress-author":true}],"schema":"https://github.com/citation-style-language/schema/raw/master/csl-citation.json"} </w:instrText>
      </w:r>
      <w:r w:rsidR="004458EB" w:rsidRPr="005344B4">
        <w:rPr>
          <w:rFonts w:cs="Times New Roman"/>
        </w:rPr>
        <w:fldChar w:fldCharType="separate"/>
      </w:r>
      <w:r w:rsidR="000614EB" w:rsidRPr="005344B4">
        <w:rPr>
          <w:rFonts w:cs="Times New Roman"/>
        </w:rPr>
        <w:t>(2016)</w:t>
      </w:r>
      <w:r w:rsidR="004458EB" w:rsidRPr="005344B4">
        <w:rPr>
          <w:rFonts w:cs="Times New Roman"/>
        </w:rPr>
        <w:fldChar w:fldCharType="end"/>
      </w:r>
      <w:r w:rsidR="008560DA" w:rsidRPr="005344B4">
        <w:rPr>
          <w:rFonts w:cs="Times New Roman"/>
        </w:rPr>
        <w:t xml:space="preserve"> call ‘green fairs’</w:t>
      </w:r>
      <w:r w:rsidR="009B69EA" w:rsidRPr="005344B4">
        <w:rPr>
          <w:rFonts w:cs="Times New Roman"/>
        </w:rPr>
        <w:t>, p</w:t>
      </w:r>
      <w:r w:rsidR="00DB4DF1" w:rsidRPr="005344B4">
        <w:rPr>
          <w:rFonts w:cs="Times New Roman"/>
        </w:rPr>
        <w:t xml:space="preserve">erhaps because these are more marginal to the </w:t>
      </w:r>
      <w:r w:rsidR="009B4172" w:rsidRPr="005344B4">
        <w:rPr>
          <w:rFonts w:cs="Times New Roman"/>
        </w:rPr>
        <w:t>ever-increasing</w:t>
      </w:r>
      <w:r w:rsidR="00DB4DF1" w:rsidRPr="005344B4">
        <w:rPr>
          <w:rFonts w:cs="Times New Roman"/>
        </w:rPr>
        <w:t xml:space="preserve"> calendar of large</w:t>
      </w:r>
      <w:r w:rsidR="009B4172" w:rsidRPr="005344B4">
        <w:rPr>
          <w:rFonts w:cs="Times New Roman"/>
        </w:rPr>
        <w:t xml:space="preserve"> scale</w:t>
      </w:r>
      <w:r w:rsidR="00D44AC8" w:rsidRPr="005344B4">
        <w:rPr>
          <w:rFonts w:cs="Times New Roman"/>
        </w:rPr>
        <w:t xml:space="preserve"> music and arts festivals. </w:t>
      </w:r>
      <w:r w:rsidR="00684622" w:rsidRPr="005344B4">
        <w:rPr>
          <w:rFonts w:cs="Times New Roman"/>
        </w:rPr>
        <w:t>Like the Festival of Thrift, Green Fairs are</w:t>
      </w:r>
      <w:r w:rsidR="008560DA" w:rsidRPr="005344B4">
        <w:rPr>
          <w:rFonts w:cs="Times New Roman"/>
        </w:rPr>
        <w:t xml:space="preserve"> </w:t>
      </w:r>
      <w:r w:rsidR="00D44AC8" w:rsidRPr="005344B4">
        <w:rPr>
          <w:rFonts w:cs="Times New Roman"/>
        </w:rPr>
        <w:t>‘</w:t>
      </w:r>
      <w:r w:rsidR="008560DA" w:rsidRPr="005344B4">
        <w:rPr>
          <w:rFonts w:cs="Times New Roman"/>
        </w:rPr>
        <w:t>temporary event</w:t>
      </w:r>
      <w:r w:rsidR="00D44AC8" w:rsidRPr="005344B4">
        <w:rPr>
          <w:rFonts w:cs="Times New Roman"/>
        </w:rPr>
        <w:t>[s]</w:t>
      </w:r>
      <w:r w:rsidR="008560DA" w:rsidRPr="005344B4">
        <w:rPr>
          <w:rFonts w:cs="Times New Roman"/>
        </w:rPr>
        <w:t xml:space="preserve"> in a specific location with a theme of promoting environmental awareness and/or environmentally sustainable behaviour’ </w:t>
      </w:r>
      <w:r w:rsidR="003266F3" w:rsidRPr="005344B4">
        <w:rPr>
          <w:rFonts w:cs="Times New Roman"/>
        </w:rPr>
        <w:fldChar w:fldCharType="begin"/>
      </w:r>
      <w:r w:rsidR="003266F3" w:rsidRPr="005344B4">
        <w:rPr>
          <w:rFonts w:cs="Times New Roman"/>
        </w:rPr>
        <w:instrText xml:space="preserve"> ADDIN ZOTERO_ITEM CSL_CITATION {"citationID":"QAZhEKrU","properties":{"formattedCitation":"(2016, p. 24)","plainCitation":"(2016, p. 24)","noteIndex":0},"citationItems":[{"id":1906,"uris":["http://zotero.org/users/6040264/items/YF4ITIK2"],"itemData":{"id":1906,"type":"article-journal","abstract":"We present the first systematic research on green fairs in the USA. We provide a summary analysis of the frequency, trends, goals, structure, and operations of green fairs being held in the USA. We also present an initial assessment of their potential contributions to civic engagement through a study of the intentions and behaviour of fair organisers and fair goers. This assessment is premised on previous research in civic engagement and similar local events with environmental themes, such as farmers' markets. Green fairs are recent, yet now common, events in the USA. Although brief and informal experiences for attendees, green fairs are rich with opportunities to engage people in their community on sustainability and other environmental issues. They are important venues for civic engagement that are distinct from both farmers' markets and from more formal settings for engagement.","container-title":"Local Environment","DOI":"10.1080/13549839.2014.914900","ISSN":"1354-9839","issue":"1","note":"publisher: Routledge\n_eprint: https://doi.org/10.1080/13549839.2014.914900","page":"24-38","source":"Taylor and Francis+NEJM","title":"Green fairs as venues for civic engagement","volume":"21","author":[{"family":"Ball","given":"William J."},{"family":"Wanitshka","given":"Christopher"}],"issued":{"date-parts":[["2016",1,2]]}},"locator":"24","label":"page","suppress-author":true}],"schema":"https://github.com/citation-style-language/schema/raw/master/csl-citation.json"} </w:instrText>
      </w:r>
      <w:r w:rsidR="003266F3" w:rsidRPr="005344B4">
        <w:rPr>
          <w:rFonts w:cs="Times New Roman"/>
        </w:rPr>
        <w:fldChar w:fldCharType="separate"/>
      </w:r>
      <w:r w:rsidR="003266F3" w:rsidRPr="005344B4">
        <w:rPr>
          <w:rFonts w:cs="Times New Roman"/>
        </w:rPr>
        <w:t>(2016, p. 24)</w:t>
      </w:r>
      <w:r w:rsidR="003266F3" w:rsidRPr="005344B4">
        <w:rPr>
          <w:rFonts w:cs="Times New Roman"/>
        </w:rPr>
        <w:fldChar w:fldCharType="end"/>
      </w:r>
      <w:r w:rsidR="008560DA" w:rsidRPr="005344B4">
        <w:rPr>
          <w:rFonts w:cs="Times New Roman"/>
        </w:rPr>
        <w:t xml:space="preserve">. </w:t>
      </w:r>
      <w:r w:rsidR="00F80871" w:rsidRPr="005344B4">
        <w:rPr>
          <w:rFonts w:cs="Times New Roman"/>
        </w:rPr>
        <w:t>I</w:t>
      </w:r>
      <w:r w:rsidR="00684622" w:rsidRPr="005344B4">
        <w:rPr>
          <w:rFonts w:cs="Times New Roman"/>
        </w:rPr>
        <w:t>n</w:t>
      </w:r>
      <w:r w:rsidR="00F80871" w:rsidRPr="005344B4">
        <w:rPr>
          <w:rFonts w:cs="Times New Roman"/>
        </w:rPr>
        <w:t xml:space="preserve"> </w:t>
      </w:r>
      <w:r w:rsidR="004630B8" w:rsidRPr="005344B4">
        <w:rPr>
          <w:rFonts w:cs="Times New Roman"/>
        </w:rPr>
        <w:t>their</w:t>
      </w:r>
      <w:r w:rsidR="00F80871" w:rsidRPr="005344B4">
        <w:rPr>
          <w:rFonts w:cs="Times New Roman"/>
        </w:rPr>
        <w:t xml:space="preserve"> survey </w:t>
      </w:r>
      <w:r w:rsidR="00684622" w:rsidRPr="005344B4">
        <w:rPr>
          <w:rFonts w:cs="Times New Roman"/>
        </w:rPr>
        <w:t xml:space="preserve">of </w:t>
      </w:r>
      <w:r w:rsidR="008560DA" w:rsidRPr="005344B4">
        <w:rPr>
          <w:rFonts w:cs="Times New Roman"/>
        </w:rPr>
        <w:t xml:space="preserve">North America, </w:t>
      </w:r>
      <w:r w:rsidR="00A74FD8" w:rsidRPr="005344B4">
        <w:rPr>
          <w:rFonts w:cs="Times New Roman"/>
        </w:rPr>
        <w:t xml:space="preserve">Ball and </w:t>
      </w:r>
      <w:proofErr w:type="spellStart"/>
      <w:r w:rsidR="00A74FD8" w:rsidRPr="005344B4">
        <w:rPr>
          <w:rFonts w:cs="Times New Roman"/>
        </w:rPr>
        <w:t>Wanitshka</w:t>
      </w:r>
      <w:proofErr w:type="spellEnd"/>
      <w:r w:rsidR="008560DA" w:rsidRPr="005344B4">
        <w:rPr>
          <w:rFonts w:cs="Times New Roman"/>
        </w:rPr>
        <w:t xml:space="preserve"> argue that green fairs allow local people to take part in socially and spatially embedded environmental education and place-based sustainability efforts, contributing to broader civic engagement</w:t>
      </w:r>
      <w:r w:rsidR="00FA0099" w:rsidRPr="005344B4">
        <w:rPr>
          <w:rFonts w:cs="Times New Roman"/>
        </w:rPr>
        <w:t>.</w:t>
      </w:r>
      <w:r w:rsidR="005F55B1" w:rsidRPr="005344B4">
        <w:rPr>
          <w:rFonts w:cs="Times New Roman"/>
        </w:rPr>
        <w:t xml:space="preserve"> </w:t>
      </w:r>
      <w:r w:rsidR="009F6449" w:rsidRPr="005344B4">
        <w:rPr>
          <w:rFonts w:cs="Times New Roman"/>
        </w:rPr>
        <w:t xml:space="preserve">Both Cummings and Bell and </w:t>
      </w:r>
      <w:proofErr w:type="spellStart"/>
      <w:r w:rsidR="009F6449" w:rsidRPr="005344B4">
        <w:rPr>
          <w:rFonts w:cs="Times New Roman"/>
        </w:rPr>
        <w:t>Wanitshka</w:t>
      </w:r>
      <w:proofErr w:type="spellEnd"/>
      <w:r w:rsidR="009F6449" w:rsidRPr="005344B4">
        <w:rPr>
          <w:rFonts w:cs="Times New Roman"/>
        </w:rPr>
        <w:t xml:space="preserve"> analyse processes of </w:t>
      </w:r>
      <w:r w:rsidR="00D67215" w:rsidRPr="005344B4">
        <w:rPr>
          <w:rFonts w:cs="Times New Roman"/>
        </w:rPr>
        <w:t>environmental subject</w:t>
      </w:r>
      <w:r w:rsidR="00683923" w:rsidRPr="005344B4">
        <w:rPr>
          <w:rFonts w:cs="Times New Roman"/>
        </w:rPr>
        <w:t xml:space="preserve"> formation</w:t>
      </w:r>
      <w:r w:rsidR="00603C0F" w:rsidRPr="005344B4">
        <w:rPr>
          <w:rFonts w:cs="Times New Roman"/>
        </w:rPr>
        <w:t xml:space="preserve"> sites</w:t>
      </w:r>
      <w:r w:rsidR="00D67215" w:rsidRPr="005344B4">
        <w:rPr>
          <w:rFonts w:cs="Times New Roman"/>
        </w:rPr>
        <w:t xml:space="preserve"> from a top-down, Foucauldian perspective</w:t>
      </w:r>
      <w:r w:rsidR="00C95119" w:rsidRPr="005344B4">
        <w:rPr>
          <w:rFonts w:cs="Times New Roman"/>
        </w:rPr>
        <w:t xml:space="preserve">, </w:t>
      </w:r>
      <w:r w:rsidR="00FF6E04" w:rsidRPr="005344B4">
        <w:rPr>
          <w:rFonts w:cs="Times New Roman"/>
        </w:rPr>
        <w:t>evaluating the</w:t>
      </w:r>
      <w:r w:rsidR="00C95119" w:rsidRPr="005344B4">
        <w:rPr>
          <w:rFonts w:cs="Times New Roman"/>
        </w:rPr>
        <w:t xml:space="preserve"> extent to which </w:t>
      </w:r>
      <w:r w:rsidR="0008230A" w:rsidRPr="005344B4">
        <w:rPr>
          <w:rFonts w:cs="Times New Roman"/>
        </w:rPr>
        <w:t>festival</w:t>
      </w:r>
      <w:r w:rsidR="00C95119" w:rsidRPr="005344B4">
        <w:rPr>
          <w:rFonts w:cs="Times New Roman"/>
        </w:rPr>
        <w:t xml:space="preserve"> sites contribute to environmental awareness and agency </w:t>
      </w:r>
      <w:r w:rsidR="00FF6E04" w:rsidRPr="005344B4">
        <w:rPr>
          <w:rFonts w:cs="Times New Roman"/>
        </w:rPr>
        <w:t xml:space="preserve">from </w:t>
      </w:r>
      <w:r w:rsidR="00C95119" w:rsidRPr="005344B4">
        <w:rPr>
          <w:rFonts w:cs="Times New Roman"/>
        </w:rPr>
        <w:t xml:space="preserve">within </w:t>
      </w:r>
      <w:r w:rsidR="0008230A" w:rsidRPr="005344B4">
        <w:rPr>
          <w:rFonts w:cs="Times New Roman"/>
        </w:rPr>
        <w:t>the model of individual responsibility. I seek to broaden th</w:t>
      </w:r>
      <w:r w:rsidR="0092794F" w:rsidRPr="005344B4">
        <w:rPr>
          <w:rFonts w:cs="Times New Roman"/>
        </w:rPr>
        <w:t>is small body of literature on the processes of environmental subject</w:t>
      </w:r>
      <w:r w:rsidR="002B50BC" w:rsidRPr="005344B4">
        <w:rPr>
          <w:rFonts w:cs="Times New Roman"/>
        </w:rPr>
        <w:t>-becoming</w:t>
      </w:r>
      <w:r w:rsidR="008D07C5" w:rsidRPr="005344B4">
        <w:rPr>
          <w:rFonts w:cs="Times New Roman"/>
        </w:rPr>
        <w:t xml:space="preserve"> </w:t>
      </w:r>
      <w:r w:rsidR="0092794F" w:rsidRPr="005344B4">
        <w:rPr>
          <w:rFonts w:cs="Times New Roman"/>
        </w:rPr>
        <w:t>at Festival</w:t>
      </w:r>
      <w:r w:rsidR="0080446F" w:rsidRPr="005344B4">
        <w:rPr>
          <w:rFonts w:cs="Times New Roman"/>
        </w:rPr>
        <w:t>s</w:t>
      </w:r>
      <w:r w:rsidR="005F55B1" w:rsidRPr="005344B4">
        <w:rPr>
          <w:rFonts w:cs="Times New Roman"/>
        </w:rPr>
        <w:t xml:space="preserve"> to look beyond </w:t>
      </w:r>
      <w:r w:rsidR="0080446F" w:rsidRPr="005344B4">
        <w:rPr>
          <w:rFonts w:cs="Times New Roman"/>
        </w:rPr>
        <w:t xml:space="preserve">the </w:t>
      </w:r>
      <w:r w:rsidR="005F55B1" w:rsidRPr="005344B4">
        <w:rPr>
          <w:rFonts w:cs="Times New Roman"/>
        </w:rPr>
        <w:t xml:space="preserve">dominant </w:t>
      </w:r>
      <w:r w:rsidR="00D95A31" w:rsidRPr="005344B4">
        <w:rPr>
          <w:rFonts w:cs="Times New Roman"/>
        </w:rPr>
        <w:t>mode of agency expressed in neoliberal environmentalism</w:t>
      </w:r>
      <w:r w:rsidR="00DC28EC" w:rsidRPr="005344B4">
        <w:rPr>
          <w:rFonts w:cs="Times New Roman"/>
        </w:rPr>
        <w:t>. Instead, I attend</w:t>
      </w:r>
      <w:r w:rsidR="004A1406" w:rsidRPr="005344B4">
        <w:rPr>
          <w:rFonts w:cs="Times New Roman"/>
        </w:rPr>
        <w:t xml:space="preserve"> to </w:t>
      </w:r>
      <w:r w:rsidR="0074415E" w:rsidRPr="005344B4">
        <w:rPr>
          <w:rFonts w:cs="Times New Roman"/>
        </w:rPr>
        <w:t>what emerg</w:t>
      </w:r>
      <w:r w:rsidR="004222DA" w:rsidRPr="005344B4">
        <w:rPr>
          <w:rFonts w:cs="Times New Roman"/>
        </w:rPr>
        <w:t>es</w:t>
      </w:r>
      <w:r w:rsidR="0074415E" w:rsidRPr="005344B4">
        <w:rPr>
          <w:rFonts w:cs="Times New Roman"/>
        </w:rPr>
        <w:t xml:space="preserve"> in-between</w:t>
      </w:r>
      <w:r w:rsidR="004222DA" w:rsidRPr="005344B4">
        <w:rPr>
          <w:rFonts w:cs="Times New Roman"/>
        </w:rPr>
        <w:t xml:space="preserve"> </w:t>
      </w:r>
      <w:r w:rsidR="004A1406" w:rsidRPr="005344B4">
        <w:rPr>
          <w:rFonts w:cs="Times New Roman"/>
        </w:rPr>
        <w:t xml:space="preserve">the </w:t>
      </w:r>
      <w:r w:rsidR="0074415E" w:rsidRPr="005344B4">
        <w:rPr>
          <w:rFonts w:cs="Times New Roman"/>
        </w:rPr>
        <w:t>disc</w:t>
      </w:r>
      <w:r w:rsidR="004222DA" w:rsidRPr="005344B4">
        <w:rPr>
          <w:rFonts w:cs="Times New Roman"/>
        </w:rPr>
        <w:t xml:space="preserve">ursive </w:t>
      </w:r>
      <w:r w:rsidR="002D1D6A" w:rsidRPr="005344B4">
        <w:rPr>
          <w:rFonts w:cs="Times New Roman"/>
        </w:rPr>
        <w:t>function</w:t>
      </w:r>
      <w:r w:rsidR="004A1406" w:rsidRPr="005344B4">
        <w:rPr>
          <w:rFonts w:cs="Times New Roman"/>
        </w:rPr>
        <w:t xml:space="preserve"> of </w:t>
      </w:r>
      <w:r w:rsidR="002D1D6A" w:rsidRPr="005344B4">
        <w:rPr>
          <w:rFonts w:cs="Times New Roman"/>
        </w:rPr>
        <w:t>the site</w:t>
      </w:r>
      <w:r w:rsidR="004A1406" w:rsidRPr="005344B4">
        <w:rPr>
          <w:rFonts w:cs="Times New Roman"/>
        </w:rPr>
        <w:t xml:space="preserve"> and </w:t>
      </w:r>
      <w:r w:rsidR="002D1D6A" w:rsidRPr="005344B4">
        <w:rPr>
          <w:rFonts w:cs="Times New Roman"/>
        </w:rPr>
        <w:t>the heterogenous e</w:t>
      </w:r>
      <w:r w:rsidR="0074415E" w:rsidRPr="005344B4">
        <w:rPr>
          <w:rFonts w:cs="Times New Roman"/>
        </w:rPr>
        <w:t>xperiences</w:t>
      </w:r>
      <w:r w:rsidR="002D1D6A" w:rsidRPr="005344B4">
        <w:rPr>
          <w:rFonts w:cs="Times New Roman"/>
        </w:rPr>
        <w:t xml:space="preserve"> that actively co-constitute the event</w:t>
      </w:r>
      <w:r w:rsidR="008D07C5" w:rsidRPr="005344B4">
        <w:rPr>
          <w:rFonts w:cs="Times New Roman"/>
        </w:rPr>
        <w:t>. Through focusing on the ‘in-between’ of affect</w:t>
      </w:r>
      <w:r w:rsidR="00CE07DA" w:rsidRPr="005344B4">
        <w:rPr>
          <w:rFonts w:cs="Times New Roman"/>
        </w:rPr>
        <w:t xml:space="preserve"> </w:t>
      </w:r>
      <w:r w:rsidR="009D6D60" w:rsidRPr="005344B4">
        <w:rPr>
          <w:rFonts w:cs="Times New Roman"/>
        </w:rPr>
        <w:t>in family encounters</w:t>
      </w:r>
      <w:r w:rsidR="008D07C5" w:rsidRPr="005344B4">
        <w:rPr>
          <w:rFonts w:cs="Times New Roman"/>
        </w:rPr>
        <w:t>, I</w:t>
      </w:r>
      <w:r w:rsidR="00C8060F" w:rsidRPr="005344B4">
        <w:rPr>
          <w:rFonts w:cs="Times New Roman"/>
        </w:rPr>
        <w:t xml:space="preserve"> </w:t>
      </w:r>
      <w:r w:rsidR="00D033F1" w:rsidRPr="005344B4">
        <w:rPr>
          <w:rFonts w:cs="Times New Roman"/>
        </w:rPr>
        <w:t>highlight</w:t>
      </w:r>
      <w:r w:rsidR="008D07C5" w:rsidRPr="005344B4">
        <w:rPr>
          <w:rFonts w:cs="Times New Roman"/>
        </w:rPr>
        <w:t xml:space="preserve"> the potential for</w:t>
      </w:r>
      <w:r w:rsidR="00C8060F" w:rsidRPr="005344B4">
        <w:rPr>
          <w:rFonts w:cs="Times New Roman"/>
        </w:rPr>
        <w:t xml:space="preserve"> new environmental sensibilities,</w:t>
      </w:r>
      <w:r w:rsidR="002B50BC" w:rsidRPr="005344B4">
        <w:rPr>
          <w:rFonts w:cs="Times New Roman"/>
        </w:rPr>
        <w:t xml:space="preserve"> imaginaries and</w:t>
      </w:r>
      <w:r w:rsidR="00D95A31" w:rsidRPr="005344B4">
        <w:rPr>
          <w:rFonts w:cs="Times New Roman"/>
        </w:rPr>
        <w:t xml:space="preserve"> </w:t>
      </w:r>
      <w:r w:rsidR="003A49AE" w:rsidRPr="005344B4">
        <w:rPr>
          <w:rFonts w:cs="Times New Roman"/>
        </w:rPr>
        <w:t>agencies</w:t>
      </w:r>
      <w:r w:rsidR="008D07C5" w:rsidRPr="005344B4">
        <w:rPr>
          <w:rFonts w:cs="Times New Roman"/>
        </w:rPr>
        <w:t xml:space="preserve"> to</w:t>
      </w:r>
      <w:r w:rsidR="002B50BC" w:rsidRPr="005344B4">
        <w:rPr>
          <w:rFonts w:cs="Times New Roman"/>
        </w:rPr>
        <w:t xml:space="preserve"> emerge </w:t>
      </w:r>
      <w:r w:rsidR="003A49AE" w:rsidRPr="005344B4">
        <w:rPr>
          <w:rFonts w:cs="Times New Roman"/>
        </w:rPr>
        <w:t xml:space="preserve">from the heterotopic space of the Festival. </w:t>
      </w:r>
    </w:p>
    <w:bookmarkStart w:id="107" w:name="_Toc213581813"/>
    <w:p w14:paraId="356E148D" w14:textId="1DECE179" w:rsidR="006E5F45" w:rsidRPr="00715439" w:rsidRDefault="009E3A10" w:rsidP="00901009">
      <w:pPr>
        <w:pStyle w:val="Heading2"/>
      </w:pPr>
      <w:r w:rsidRPr="005344B4">
        <w:rPr>
          <w:noProof/>
        </w:rPr>
        <w:lastRenderedPageBreak/>
        <mc:AlternateContent>
          <mc:Choice Requires="wpg">
            <w:drawing>
              <wp:anchor distT="0" distB="0" distL="114300" distR="114300" simplePos="0" relativeHeight="251656192" behindDoc="0" locked="0" layoutInCell="1" allowOverlap="1" wp14:anchorId="239296EE" wp14:editId="65EE8CCD">
                <wp:simplePos x="0" y="0"/>
                <wp:positionH relativeFrom="margin">
                  <wp:align>center</wp:align>
                </wp:positionH>
                <wp:positionV relativeFrom="paragraph">
                  <wp:posOffset>414167</wp:posOffset>
                </wp:positionV>
                <wp:extent cx="4639718" cy="6476365"/>
                <wp:effectExtent l="0" t="0" r="8890" b="635"/>
                <wp:wrapTopAndBottom/>
                <wp:docPr id="899775604" name="Group 28"/>
                <wp:cNvGraphicFramePr/>
                <a:graphic xmlns:a="http://schemas.openxmlformats.org/drawingml/2006/main">
                  <a:graphicData uri="http://schemas.microsoft.com/office/word/2010/wordprocessingGroup">
                    <wpg:wgp>
                      <wpg:cNvGrpSpPr/>
                      <wpg:grpSpPr>
                        <a:xfrm>
                          <a:off x="0" y="0"/>
                          <a:ext cx="4639718" cy="6476365"/>
                          <a:chOff x="0" y="0"/>
                          <a:chExt cx="4639718" cy="6476365"/>
                        </a:xfrm>
                      </wpg:grpSpPr>
                      <pic:pic xmlns:pic="http://schemas.openxmlformats.org/drawingml/2006/picture">
                        <pic:nvPicPr>
                          <pic:cNvPr id="269337391" name="Picture 3" descr="A group of people dancing in front of a large metal sculpture&#10;&#10;AI-generated content may be incorrect."/>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587240" cy="6116320"/>
                          </a:xfrm>
                          <a:prstGeom prst="rect">
                            <a:avLst/>
                          </a:prstGeom>
                        </pic:spPr>
                      </pic:pic>
                      <wps:wsp>
                        <wps:cNvPr id="1996892238" name="Text Box 1"/>
                        <wps:cNvSpPr txBox="1"/>
                        <wps:spPr>
                          <a:xfrm>
                            <a:off x="53113" y="6219825"/>
                            <a:ext cx="4586605" cy="256540"/>
                          </a:xfrm>
                          <a:prstGeom prst="rect">
                            <a:avLst/>
                          </a:prstGeom>
                          <a:solidFill>
                            <a:prstClr val="white"/>
                          </a:solidFill>
                          <a:ln>
                            <a:noFill/>
                          </a:ln>
                        </wps:spPr>
                        <wps:txbx>
                          <w:txbxContent>
                            <w:p w14:paraId="490FEB88" w14:textId="73426BF2" w:rsidR="00CD07FB" w:rsidRDefault="00CD07FB" w:rsidP="00CD07FB">
                              <w:pPr>
                                <w:pStyle w:val="Caption"/>
                                <w:rPr>
                                  <w:noProof/>
                                </w:rPr>
                              </w:pPr>
                              <w:bookmarkStart w:id="108" w:name="_Toc212374673"/>
                              <w:r>
                                <w:t xml:space="preserve">Figure </w:t>
                              </w:r>
                              <w:r>
                                <w:fldChar w:fldCharType="begin"/>
                              </w:r>
                              <w:r>
                                <w:instrText xml:space="preserve"> SEQ Figure \* ARABIC </w:instrText>
                              </w:r>
                              <w:r>
                                <w:fldChar w:fldCharType="separate"/>
                              </w:r>
                              <w:r w:rsidR="009C387C">
                                <w:rPr>
                                  <w:noProof/>
                                </w:rPr>
                                <w:t>22</w:t>
                              </w:r>
                              <w:r>
                                <w:fldChar w:fldCharType="end"/>
                              </w:r>
                              <w:r>
                                <w:t xml:space="preserve"> Timeless by Joli</w:t>
                              </w:r>
                              <w:r w:rsidR="005936E0">
                                <w:t xml:space="preserve"> </w:t>
                              </w:r>
                              <w:r>
                                <w:t>Vyann at FoT 2022. Photo: Author's Own</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9296EE" id="Group 28" o:spid="_x0000_s1066" style="position:absolute;left:0;text-align:left;margin-left:0;margin-top:32.6pt;width:365.35pt;height:509.95pt;z-index:251656192;mso-position-horizontal:center;mso-position-horizontal-relative:margin" coordsize="46397,647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">
                <v:shape id="Picture 3" o:spid="_x0000_s1067" type="#_x0000_t75" alt="A group of people dancing in front of a large metal sculpture&#10;&#10;AI-generated content may be incorrect." style="position:absolute;width:45872;height:61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">
                  <v:imagedata r:id="rId53" o:title="A group of people dancing in front of a large metal sculpture&#10;&#10;AI-generated content may be incorrect"/>
                </v:shape>
                <v:shape id="_x0000_s1068" type="#_x0000_t202" style="position:absolute;left:531;top:62198;width:45866;height:2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" stroked="f">
                  <v:textbox style="mso-fit-shape-to-text:t" inset="0,0,0,0">
                    <w:txbxContent>
                      <w:p w14:paraId="490FEB88" w14:textId="73426BF2" w:rsidR="00CD07FB" w:rsidRDefault="00CD07FB" w:rsidP="00CD07FB">
                        <w:pPr>
                          <w:pStyle w:val="Caption"/>
                          <w:rPr>
                            <w:noProof/>
                          </w:rPr>
                        </w:pPr>
                        <w:bookmarkStart w:id="404" w:name="_Toc212374673"/>
                        <w:r>
                          <w:t xml:space="preserve">Figure </w:t>
                        </w:r>
                        <w:r>
                          <w:fldChar w:fldCharType="begin"/>
                        </w:r>
                        <w:r>
                          <w:instrText xml:space="preserve"> SEQ Figure \* ARABIC </w:instrText>
                        </w:r>
                        <w:r>
                          <w:fldChar w:fldCharType="separate"/>
                        </w:r>
                        <w:r w:rsidR="009C387C">
                          <w:rPr>
                            <w:noProof/>
                          </w:rPr>
                          <w:t>22</w:t>
                        </w:r>
                        <w:r>
                          <w:fldChar w:fldCharType="end"/>
                        </w:r>
                        <w:r>
                          <w:t xml:space="preserve"> Timeless by Joli</w:t>
                        </w:r>
                        <w:r w:rsidR="005936E0">
                          <w:t xml:space="preserve"> </w:t>
                        </w:r>
                        <w:r>
                          <w:t>Vyann at FoT 2022. Photo: Author's Own</w:t>
                        </w:r>
                        <w:bookmarkEnd w:id="404"/>
                      </w:p>
                    </w:txbxContent>
                  </v:textbox>
                </v:shape>
                <w10:wrap type="topAndBottom" anchorx="margin"/>
              </v:group>
            </w:pict>
          </mc:Fallback>
        </mc:AlternateContent>
      </w:r>
      <w:r w:rsidR="0022427B" w:rsidRPr="005344B4">
        <w:t xml:space="preserve"> </w:t>
      </w:r>
      <w:r w:rsidR="00EF0579" w:rsidRPr="00715439">
        <w:t>5.2 Children’s sense-making</w:t>
      </w:r>
      <w:bookmarkEnd w:id="107"/>
    </w:p>
    <w:p w14:paraId="6F96D219" w14:textId="22970F66" w:rsidR="00A91BC3" w:rsidRPr="005344B4" w:rsidRDefault="00600CE8" w:rsidP="009811B0">
      <w:pPr>
        <w:spacing w:line="480" w:lineRule="auto"/>
        <w:rPr>
          <w:rFonts w:cs="Times New Roman"/>
        </w:rPr>
      </w:pPr>
      <w:r w:rsidRPr="005344B4">
        <w:rPr>
          <w:rFonts w:cs="Times New Roman"/>
        </w:rPr>
        <w:t xml:space="preserve">One of the most striking features of the 2022 Festival was the performance of </w:t>
      </w:r>
      <w:r w:rsidRPr="005344B4">
        <w:rPr>
          <w:rFonts w:cs="Times New Roman"/>
          <w:i/>
          <w:iCs/>
        </w:rPr>
        <w:t>Timeless</w:t>
      </w:r>
      <w:r w:rsidRPr="005344B4">
        <w:rPr>
          <w:rFonts w:cs="Times New Roman"/>
        </w:rPr>
        <w:t xml:space="preserve"> by Joli Vyann</w:t>
      </w:r>
      <w:r w:rsidR="005936E0" w:rsidRPr="005344B4">
        <w:rPr>
          <w:rFonts w:cs="Times New Roman"/>
        </w:rPr>
        <w:t xml:space="preserve"> </w:t>
      </w:r>
      <w:r w:rsidR="003266F3" w:rsidRPr="005344B4">
        <w:rPr>
          <w:rFonts w:cs="Times New Roman"/>
        </w:rPr>
        <w:fldChar w:fldCharType="begin"/>
      </w:r>
      <w:r w:rsidR="00C904FA" w:rsidRPr="005344B4">
        <w:rPr>
          <w:rFonts w:cs="Times New Roman"/>
        </w:rPr>
        <w:instrText xml:space="preserve"> ADDIN ZOTERO_ITEM CSL_CITATION {"citationID":"KUeT9Seh","properties":{"formattedCitation":"(2022)","plainCitation":"(2022)","noteIndex":0},"citationItems":[{"id":22828,"uris":["http://zotero.org/users/6040264/items/YVPYCSBA"],"itemData":{"id":22828,"type":"webpage","abstract":"Timeless is about the passing of time and the fear that we as humanity are literally running out of it. Joli Vyann uses their unique and dynamic style of d","container-title":"Joli Vyann","language":"en-gb","title":"Timeless","URL":"https://joli-vyann.com/current-shows/https%3A%2F%2Fjoli-vyann.com%2Fcurrent-shows%2Ftimeless","author":[{"family":"Joli Vyann","given":""}],"accessed":{"date-parts":[["2025",9,18]]},"issued":{"date-parts":[["2022"]]}},"suppress-author":true}],"schema":"https://github.com/citation-style-language/schema/raw/master/csl-citation.json"} </w:instrText>
      </w:r>
      <w:r w:rsidR="003266F3" w:rsidRPr="005344B4">
        <w:rPr>
          <w:rFonts w:cs="Times New Roman"/>
        </w:rPr>
        <w:fldChar w:fldCharType="separate"/>
      </w:r>
      <w:r w:rsidR="00C904FA" w:rsidRPr="005344B4">
        <w:rPr>
          <w:rFonts w:cs="Times New Roman"/>
        </w:rPr>
        <w:t>(2022)</w:t>
      </w:r>
      <w:r w:rsidR="003266F3" w:rsidRPr="005344B4">
        <w:rPr>
          <w:rFonts w:cs="Times New Roman"/>
        </w:rPr>
        <w:fldChar w:fldCharType="end"/>
      </w:r>
      <w:r w:rsidRPr="005344B4">
        <w:rPr>
          <w:rFonts w:cs="Times New Roman"/>
        </w:rPr>
        <w:t xml:space="preserve">, a circus dance company from </w:t>
      </w:r>
      <w:r w:rsidR="00A30AB2" w:rsidRPr="005344B4">
        <w:rPr>
          <w:rFonts w:cs="Times New Roman"/>
        </w:rPr>
        <w:t>Southwest</w:t>
      </w:r>
      <w:r w:rsidRPr="005344B4">
        <w:rPr>
          <w:rFonts w:cs="Times New Roman"/>
        </w:rPr>
        <w:t xml:space="preserve"> England. </w:t>
      </w:r>
      <w:r w:rsidR="001F62B3" w:rsidRPr="005344B4">
        <w:rPr>
          <w:rFonts w:cs="Times New Roman"/>
        </w:rPr>
        <w:t>The performance centred around a monumental 7-metre rotating hourglass, positioned prominently at the heart of the festival site. Emerging above the treeline</w:t>
      </w:r>
      <w:r w:rsidR="00CC6997" w:rsidRPr="005344B4">
        <w:rPr>
          <w:rFonts w:cs="Times New Roman"/>
        </w:rPr>
        <w:t xml:space="preserve">, it was almost impossible to ignore, drawing curious glances from those passing by. </w:t>
      </w:r>
      <w:r w:rsidR="00922FE2" w:rsidRPr="005344B4">
        <w:rPr>
          <w:rFonts w:cs="Times New Roman"/>
        </w:rPr>
        <w:t xml:space="preserve">The structure </w:t>
      </w:r>
      <w:r w:rsidR="00A91BC3" w:rsidRPr="005344B4">
        <w:rPr>
          <w:rFonts w:cs="Times New Roman"/>
        </w:rPr>
        <w:t>was not</w:t>
      </w:r>
      <w:r w:rsidR="00922FE2" w:rsidRPr="005344B4">
        <w:rPr>
          <w:rFonts w:cs="Times New Roman"/>
        </w:rPr>
        <w:t xml:space="preserve"> just as a stage but </w:t>
      </w:r>
      <w:r w:rsidR="00A91BC3" w:rsidRPr="005344B4">
        <w:rPr>
          <w:rFonts w:cs="Times New Roman"/>
        </w:rPr>
        <w:t xml:space="preserve">a </w:t>
      </w:r>
      <w:r w:rsidR="00E50A5C" w:rsidRPr="005344B4">
        <w:rPr>
          <w:rFonts w:cs="Times New Roman"/>
        </w:rPr>
        <w:t>visual metaphor, simultaneously marking the passage of time and evoking the finite nature of ecological balance</w:t>
      </w:r>
      <w:r w:rsidR="00922FE2" w:rsidRPr="005344B4">
        <w:rPr>
          <w:rFonts w:cs="Times New Roman"/>
        </w:rPr>
        <w:t xml:space="preserve">. As the hourglass slowly rotated, </w:t>
      </w:r>
      <w:r w:rsidR="00922FE2" w:rsidRPr="005344B4">
        <w:rPr>
          <w:rFonts w:cs="Times New Roman"/>
        </w:rPr>
        <w:lastRenderedPageBreak/>
        <w:t xml:space="preserve">four performers moved in </w:t>
      </w:r>
      <w:r w:rsidR="009D600F" w:rsidRPr="005344B4">
        <w:rPr>
          <w:rFonts w:cs="Times New Roman"/>
        </w:rPr>
        <w:t>tandem pairs</w:t>
      </w:r>
      <w:r w:rsidR="00922FE2" w:rsidRPr="005344B4">
        <w:rPr>
          <w:rFonts w:cs="Times New Roman"/>
        </w:rPr>
        <w:t xml:space="preserve">, executing acrobatic sequences on, around, and within the timer. Their movements were synchronised </w:t>
      </w:r>
      <w:r w:rsidR="009D600F" w:rsidRPr="005344B4">
        <w:rPr>
          <w:rFonts w:cs="Times New Roman"/>
        </w:rPr>
        <w:t xml:space="preserve">to </w:t>
      </w:r>
      <w:r w:rsidR="0041453B" w:rsidRPr="005344B4">
        <w:rPr>
          <w:rFonts w:cs="Times New Roman"/>
        </w:rPr>
        <w:t>dramatic</w:t>
      </w:r>
      <w:r w:rsidR="00922FE2" w:rsidRPr="005344B4">
        <w:rPr>
          <w:rFonts w:cs="Times New Roman"/>
        </w:rPr>
        <w:t xml:space="preserve"> soundtrack, </w:t>
      </w:r>
      <w:r w:rsidR="00C9659D" w:rsidRPr="005344B4">
        <w:rPr>
          <w:rFonts w:cs="Times New Roman"/>
        </w:rPr>
        <w:t>evoking threat</w:t>
      </w:r>
      <w:r w:rsidR="00BE6318" w:rsidRPr="005344B4">
        <w:rPr>
          <w:rFonts w:cs="Times New Roman"/>
        </w:rPr>
        <w:t xml:space="preserve"> and precarity, the dancers responding with a courageous joint effort to save </w:t>
      </w:r>
      <w:r w:rsidR="00F8614E" w:rsidRPr="005344B4">
        <w:rPr>
          <w:rFonts w:cs="Times New Roman"/>
        </w:rPr>
        <w:t>a small plant</w:t>
      </w:r>
      <w:r w:rsidR="00922FE2" w:rsidRPr="005344B4">
        <w:rPr>
          <w:rFonts w:cs="Times New Roman"/>
        </w:rPr>
        <w:t xml:space="preserve">. According to the festival programme, </w:t>
      </w:r>
      <w:r w:rsidR="002A603F" w:rsidRPr="005344B4">
        <w:rPr>
          <w:rFonts w:cs="Times New Roman"/>
        </w:rPr>
        <w:t>‘The performance moves through a narrative of climate change, its consequences and how humanity copes with the precarious balance that could at any point tip into chaos.</w:t>
      </w:r>
      <w:r w:rsidR="0041702A" w:rsidRPr="005344B4">
        <w:rPr>
          <w:rFonts w:cs="Times New Roman"/>
        </w:rPr>
        <w:t>’ (</w:t>
      </w:r>
      <w:proofErr w:type="spellStart"/>
      <w:r w:rsidR="004B5D73" w:rsidRPr="005344B4">
        <w:rPr>
          <w:rFonts w:cs="Times New Roman"/>
        </w:rPr>
        <w:t>FoT</w:t>
      </w:r>
      <w:proofErr w:type="spellEnd"/>
      <w:r w:rsidR="004B5D73" w:rsidRPr="005344B4">
        <w:rPr>
          <w:rFonts w:cs="Times New Roman"/>
        </w:rPr>
        <w:t xml:space="preserve"> 2022)</w:t>
      </w:r>
    </w:p>
    <w:p w14:paraId="240E4DDE" w14:textId="001465BC" w:rsidR="0056024A" w:rsidRPr="005344B4" w:rsidRDefault="002A603F" w:rsidP="009811B0">
      <w:pPr>
        <w:spacing w:line="480" w:lineRule="auto"/>
        <w:rPr>
          <w:rFonts w:cs="Times New Roman"/>
        </w:rPr>
      </w:pPr>
      <w:r w:rsidRPr="005344B4">
        <w:rPr>
          <w:rFonts w:cs="Times New Roman"/>
        </w:rPr>
        <w:t xml:space="preserve">Children </w:t>
      </w:r>
      <w:r w:rsidR="00600CE8" w:rsidRPr="005344B4">
        <w:rPr>
          <w:rFonts w:cs="Times New Roman"/>
        </w:rPr>
        <w:t>and adults begin to gathe</w:t>
      </w:r>
      <w:r w:rsidR="007452C1" w:rsidRPr="005344B4">
        <w:rPr>
          <w:rFonts w:cs="Times New Roman"/>
        </w:rPr>
        <w:t>r</w:t>
      </w:r>
      <w:r w:rsidR="00600CE8" w:rsidRPr="005344B4">
        <w:rPr>
          <w:rFonts w:cs="Times New Roman"/>
        </w:rPr>
        <w:t>, sitting on</w:t>
      </w:r>
      <w:r w:rsidRPr="005344B4">
        <w:rPr>
          <w:rFonts w:cs="Times New Roman"/>
        </w:rPr>
        <w:t xml:space="preserve"> benches around the makeshift stage or on the grass in front</w:t>
      </w:r>
      <w:r w:rsidR="00E714DA" w:rsidRPr="005344B4">
        <w:rPr>
          <w:rFonts w:cs="Times New Roman"/>
        </w:rPr>
        <w:t>.</w:t>
      </w:r>
      <w:r w:rsidR="00600CE8" w:rsidRPr="005344B4">
        <w:rPr>
          <w:rFonts w:cs="Times New Roman"/>
        </w:rPr>
        <w:t xml:space="preserve"> </w:t>
      </w:r>
      <w:r w:rsidR="00260821" w:rsidRPr="005344B4">
        <w:rPr>
          <w:rFonts w:cs="Times New Roman"/>
        </w:rPr>
        <w:t xml:space="preserve">Restlessness rippled through the crowd—children fidgeted, parents whispered speculations about what was about to unfold to placate them. </w:t>
      </w:r>
      <w:r w:rsidR="00600CE8" w:rsidRPr="005344B4">
        <w:rPr>
          <w:rFonts w:cs="Times New Roman"/>
        </w:rPr>
        <w:t xml:space="preserve"> </w:t>
      </w:r>
      <w:r w:rsidR="00697D19" w:rsidRPr="005344B4">
        <w:rPr>
          <w:rFonts w:cs="Times New Roman"/>
        </w:rPr>
        <w:t>The atmosphere shift</w:t>
      </w:r>
      <w:r w:rsidR="005F3B06" w:rsidRPr="005344B4">
        <w:rPr>
          <w:rFonts w:cs="Times New Roman"/>
        </w:rPr>
        <w:t>s as</w:t>
      </w:r>
      <w:r w:rsidR="00697D19" w:rsidRPr="005344B4">
        <w:rPr>
          <w:rFonts w:cs="Times New Roman"/>
        </w:rPr>
        <w:t xml:space="preserve"> the sound of David Attenborough’s</w:t>
      </w:r>
      <w:r w:rsidR="005625BD" w:rsidRPr="005344B4">
        <w:rPr>
          <w:rFonts w:cs="Times New Roman"/>
        </w:rPr>
        <w:t xml:space="preserve"> familiar </w:t>
      </w:r>
      <w:r w:rsidR="005F3B06" w:rsidRPr="005344B4">
        <w:rPr>
          <w:rFonts w:cs="Times New Roman"/>
        </w:rPr>
        <w:t xml:space="preserve">voice </w:t>
      </w:r>
      <w:r w:rsidR="00234E07" w:rsidRPr="005344B4">
        <w:rPr>
          <w:rFonts w:cs="Times New Roman"/>
        </w:rPr>
        <w:t>plays over loudspeakers</w:t>
      </w:r>
    </w:p>
    <w:p w14:paraId="3AD05B1D" w14:textId="0E835DE6" w:rsidR="00715439" w:rsidRPr="005344B4" w:rsidRDefault="0056024A" w:rsidP="00D32B22">
      <w:pPr>
        <w:spacing w:before="240"/>
        <w:ind w:left="720"/>
        <w:jc w:val="left"/>
        <w:rPr>
          <w:rFonts w:cs="Times New Roman"/>
          <w:i/>
          <w:iCs/>
        </w:rPr>
      </w:pPr>
      <w:r w:rsidRPr="005344B4">
        <w:rPr>
          <w:rFonts w:cs="Times New Roman"/>
          <w:i/>
          <w:iCs/>
        </w:rPr>
        <w:t xml:space="preserve">‘We are at a unique time in our history. </w:t>
      </w:r>
      <w:proofErr w:type="gramStart"/>
      <w:r w:rsidRPr="005344B4">
        <w:rPr>
          <w:rFonts w:cs="Times New Roman"/>
          <w:i/>
          <w:iCs/>
        </w:rPr>
        <w:t>Never before</w:t>
      </w:r>
      <w:proofErr w:type="gramEnd"/>
      <w:r w:rsidRPr="005344B4">
        <w:rPr>
          <w:rFonts w:cs="Times New Roman"/>
          <w:i/>
          <w:iCs/>
        </w:rPr>
        <w:t xml:space="preserve"> have we had such an awareness of what we are doing to the planet, and </w:t>
      </w:r>
      <w:proofErr w:type="gramStart"/>
      <w:r w:rsidRPr="005344B4">
        <w:rPr>
          <w:rFonts w:cs="Times New Roman"/>
          <w:i/>
          <w:iCs/>
        </w:rPr>
        <w:t>never before</w:t>
      </w:r>
      <w:proofErr w:type="gramEnd"/>
      <w:r w:rsidRPr="005344B4">
        <w:rPr>
          <w:rFonts w:cs="Times New Roman"/>
          <w:i/>
          <w:iCs/>
        </w:rPr>
        <w:t xml:space="preserve"> have we had the power to do something about that. </w:t>
      </w:r>
      <w:r w:rsidR="0041702A" w:rsidRPr="005344B4">
        <w:rPr>
          <w:rFonts w:cs="Times New Roman"/>
          <w:i/>
          <w:iCs/>
        </w:rPr>
        <w:t>Surely,</w:t>
      </w:r>
      <w:r w:rsidRPr="005344B4">
        <w:rPr>
          <w:rFonts w:cs="Times New Roman"/>
          <w:i/>
          <w:iCs/>
        </w:rPr>
        <w:t xml:space="preserve"> we have a responsibility to care for our Blue Planet, the future of humanity and indeed all life on earth now depends on us’</w:t>
      </w:r>
    </w:p>
    <w:p w14:paraId="0FC76736" w14:textId="459EC894" w:rsidR="00600CE8" w:rsidRPr="005344B4" w:rsidRDefault="00C11EC5" w:rsidP="009811B0">
      <w:pPr>
        <w:spacing w:line="480" w:lineRule="auto"/>
        <w:rPr>
          <w:rFonts w:cs="Times New Roman"/>
        </w:rPr>
      </w:pPr>
      <w:r w:rsidRPr="005344B4">
        <w:rPr>
          <w:rFonts w:cs="Times New Roman"/>
        </w:rPr>
        <w:t xml:space="preserve">An </w:t>
      </w:r>
      <w:r w:rsidR="00C57157" w:rsidRPr="005344B4">
        <w:rPr>
          <w:rFonts w:cs="Times New Roman"/>
        </w:rPr>
        <w:t xml:space="preserve">air of solemnity </w:t>
      </w:r>
      <w:r w:rsidR="005E654E">
        <w:rPr>
          <w:rFonts w:cs="Times New Roman"/>
        </w:rPr>
        <w:t xml:space="preserve">falls </w:t>
      </w:r>
      <w:r w:rsidRPr="005344B4">
        <w:rPr>
          <w:rFonts w:cs="Times New Roman"/>
        </w:rPr>
        <w:t>across the crowd – adult</w:t>
      </w:r>
      <w:r w:rsidR="00F8614E" w:rsidRPr="005344B4">
        <w:rPr>
          <w:rFonts w:cs="Times New Roman"/>
        </w:rPr>
        <w:t xml:space="preserve"> and</w:t>
      </w:r>
      <w:r w:rsidRPr="005344B4">
        <w:rPr>
          <w:rFonts w:cs="Times New Roman"/>
        </w:rPr>
        <w:t xml:space="preserve"> children al</w:t>
      </w:r>
      <w:r w:rsidR="00F8614E" w:rsidRPr="005344B4">
        <w:rPr>
          <w:rFonts w:cs="Times New Roman"/>
        </w:rPr>
        <w:t>ike</w:t>
      </w:r>
      <w:r w:rsidRPr="005344B4">
        <w:rPr>
          <w:rFonts w:cs="Times New Roman"/>
        </w:rPr>
        <w:t xml:space="preserve"> are momentarily quiet, stilled</w:t>
      </w:r>
      <w:r w:rsidR="00F8614E" w:rsidRPr="005344B4">
        <w:rPr>
          <w:rFonts w:cs="Times New Roman"/>
        </w:rPr>
        <w:t xml:space="preserve"> by </w:t>
      </w:r>
      <w:r w:rsidR="00287EA3" w:rsidRPr="005344B4">
        <w:rPr>
          <w:rFonts w:cs="Times New Roman"/>
        </w:rPr>
        <w:t>anticipation</w:t>
      </w:r>
      <w:r w:rsidR="00DB136A" w:rsidRPr="005344B4">
        <w:rPr>
          <w:rFonts w:cs="Times New Roman"/>
        </w:rPr>
        <w:t>. As the performance unfolded, restlessness and hushed voices returned -</w:t>
      </w:r>
      <w:r w:rsidR="00600CE8" w:rsidRPr="005344B4">
        <w:rPr>
          <w:rFonts w:cs="Times New Roman"/>
        </w:rPr>
        <w:t xml:space="preserve"> adults puzzl</w:t>
      </w:r>
      <w:r w:rsidR="00DB136A" w:rsidRPr="005344B4">
        <w:rPr>
          <w:rFonts w:cs="Times New Roman"/>
        </w:rPr>
        <w:t>ed</w:t>
      </w:r>
      <w:r w:rsidR="00600CE8" w:rsidRPr="005344B4">
        <w:rPr>
          <w:rFonts w:cs="Times New Roman"/>
        </w:rPr>
        <w:t xml:space="preserve"> aloud to their children ‘What’s all this? </w:t>
      </w:r>
      <w:r w:rsidR="00DB136A" w:rsidRPr="005344B4">
        <w:rPr>
          <w:rFonts w:cs="Times New Roman"/>
        </w:rPr>
        <w:t>‘</w:t>
      </w:r>
      <w:r w:rsidR="00600CE8" w:rsidRPr="005344B4">
        <w:rPr>
          <w:rFonts w:cs="Times New Roman"/>
        </w:rPr>
        <w:t xml:space="preserve">What’s he got a plant pot for?’ ‘Maybe she’s the sunshine?’ </w:t>
      </w:r>
      <w:r w:rsidR="002C08AF" w:rsidRPr="005344B4">
        <w:rPr>
          <w:rFonts w:cs="Times New Roman"/>
        </w:rPr>
        <w:t>These moments of interaction highlighted how the performance prompted a</w:t>
      </w:r>
      <w:r w:rsidR="00D32B22">
        <w:rPr>
          <w:rFonts w:cs="Times New Roman"/>
        </w:rPr>
        <w:t xml:space="preserve"> </w:t>
      </w:r>
      <w:r w:rsidR="002C08AF" w:rsidRPr="005344B4">
        <w:rPr>
          <w:rFonts w:cs="Times New Roman"/>
        </w:rPr>
        <w:t>co-witnessing and collective sense-making</w:t>
      </w:r>
      <w:r w:rsidR="00287EA3" w:rsidRPr="005344B4">
        <w:rPr>
          <w:rFonts w:cs="Times New Roman"/>
        </w:rPr>
        <w:t>; some</w:t>
      </w:r>
      <w:r w:rsidR="00F404B0" w:rsidRPr="005344B4">
        <w:rPr>
          <w:rFonts w:cs="Times New Roman"/>
        </w:rPr>
        <w:t xml:space="preserve"> adults s</w:t>
      </w:r>
      <w:r w:rsidR="00287EA3" w:rsidRPr="005344B4">
        <w:rPr>
          <w:rFonts w:cs="Times New Roman"/>
        </w:rPr>
        <w:t>ought</w:t>
      </w:r>
      <w:r w:rsidR="00F404B0" w:rsidRPr="005344B4">
        <w:rPr>
          <w:rFonts w:cs="Times New Roman"/>
        </w:rPr>
        <w:t xml:space="preserve"> to interpret the performance for the children</w:t>
      </w:r>
      <w:r w:rsidR="002C08AF" w:rsidRPr="005344B4">
        <w:rPr>
          <w:rFonts w:cs="Times New Roman"/>
        </w:rPr>
        <w:t xml:space="preserve">. </w:t>
      </w:r>
      <w:r w:rsidR="00831E44" w:rsidRPr="005344B4">
        <w:rPr>
          <w:rFonts w:cs="Times New Roman"/>
        </w:rPr>
        <w:t>Others</w:t>
      </w:r>
      <w:r w:rsidR="00600CE8" w:rsidRPr="005344B4">
        <w:rPr>
          <w:rFonts w:cs="Times New Roman"/>
        </w:rPr>
        <w:t xml:space="preserve"> took the opportunity to and buy food or coffee whilst children were </w:t>
      </w:r>
      <w:r w:rsidR="00D32B22" w:rsidRPr="005344B4">
        <w:rPr>
          <w:rFonts w:cs="Times New Roman"/>
        </w:rPr>
        <w:t>occupied or</w:t>
      </w:r>
      <w:r w:rsidR="00600CE8" w:rsidRPr="005344B4">
        <w:rPr>
          <w:rFonts w:cs="Times New Roman"/>
        </w:rPr>
        <w:t xml:space="preserve"> stood around the edges</w:t>
      </w:r>
      <w:r w:rsidR="002F2582" w:rsidRPr="005344B4">
        <w:rPr>
          <w:rFonts w:cs="Times New Roman"/>
        </w:rPr>
        <w:t xml:space="preserve"> – taking an opportunity to catch up while the kids were entertained</w:t>
      </w:r>
      <w:r w:rsidR="00600CE8" w:rsidRPr="005344B4">
        <w:rPr>
          <w:rFonts w:cs="Times New Roman"/>
        </w:rPr>
        <w:t>.</w:t>
      </w:r>
      <w:r w:rsidR="00831E44" w:rsidRPr="005344B4">
        <w:rPr>
          <w:rFonts w:cs="Times New Roman"/>
        </w:rPr>
        <w:t xml:space="preserve"> One parent, a friend of </w:t>
      </w:r>
      <w:r w:rsidR="00D32B22" w:rsidRPr="005344B4">
        <w:rPr>
          <w:rFonts w:cs="Times New Roman"/>
        </w:rPr>
        <w:t>mine, remarked</w:t>
      </w:r>
      <w:r w:rsidR="00831E44" w:rsidRPr="005344B4">
        <w:rPr>
          <w:rFonts w:cs="Times New Roman"/>
        </w:rPr>
        <w:t xml:space="preserve">, ‘well I don’t have a clue what that was about, but the kids seemed to enjoy it!’. </w:t>
      </w:r>
      <w:r w:rsidR="00600CE8" w:rsidRPr="005344B4">
        <w:rPr>
          <w:rFonts w:cs="Times New Roman"/>
        </w:rPr>
        <w:t xml:space="preserve"> </w:t>
      </w:r>
      <w:r w:rsidR="004B5D73" w:rsidRPr="005344B4">
        <w:rPr>
          <w:rFonts w:cs="Times New Roman"/>
        </w:rPr>
        <w:t>An</w:t>
      </w:r>
      <w:r w:rsidR="009D409A" w:rsidRPr="005344B4">
        <w:rPr>
          <w:rFonts w:cs="Times New Roman"/>
        </w:rPr>
        <w:t xml:space="preserve"> </w:t>
      </w:r>
      <w:r w:rsidR="002C0A7B" w:rsidRPr="005344B4">
        <w:rPr>
          <w:rFonts w:cs="Times New Roman"/>
        </w:rPr>
        <w:t>older</w:t>
      </w:r>
      <w:r w:rsidR="004B5D73" w:rsidRPr="005344B4">
        <w:rPr>
          <w:rFonts w:cs="Times New Roman"/>
        </w:rPr>
        <w:t xml:space="preserve"> </w:t>
      </w:r>
      <w:r w:rsidR="009D409A" w:rsidRPr="005344B4">
        <w:rPr>
          <w:rFonts w:cs="Times New Roman"/>
        </w:rPr>
        <w:t xml:space="preserve">girl filming </w:t>
      </w:r>
      <w:r w:rsidR="004B5D73" w:rsidRPr="005344B4">
        <w:rPr>
          <w:rFonts w:cs="Times New Roman"/>
        </w:rPr>
        <w:t xml:space="preserve">the performance </w:t>
      </w:r>
      <w:r w:rsidR="009D409A" w:rsidRPr="005344B4">
        <w:rPr>
          <w:rFonts w:cs="Times New Roman"/>
        </w:rPr>
        <w:t xml:space="preserve">on her phone eventually turned and said, “Mum, this is </w:t>
      </w:r>
      <w:proofErr w:type="spellStart"/>
      <w:r w:rsidR="009D409A" w:rsidRPr="005344B4">
        <w:rPr>
          <w:rFonts w:cs="Times New Roman"/>
        </w:rPr>
        <w:t>kinda</w:t>
      </w:r>
      <w:proofErr w:type="spellEnd"/>
      <w:r w:rsidR="009D409A" w:rsidRPr="005344B4">
        <w:rPr>
          <w:rFonts w:cs="Times New Roman"/>
        </w:rPr>
        <w:t xml:space="preserve"> boring, can we go?” suggesting a tension between the visual </w:t>
      </w:r>
      <w:r w:rsidR="00546667" w:rsidRPr="005344B4">
        <w:rPr>
          <w:rFonts w:cs="Times New Roman"/>
        </w:rPr>
        <w:t>spectacle</w:t>
      </w:r>
      <w:r w:rsidR="009D409A" w:rsidRPr="005344B4">
        <w:rPr>
          <w:rFonts w:cs="Times New Roman"/>
        </w:rPr>
        <w:t xml:space="preserve"> and </w:t>
      </w:r>
      <w:r w:rsidR="002C0A7B" w:rsidRPr="005344B4">
        <w:rPr>
          <w:rFonts w:cs="Times New Roman"/>
        </w:rPr>
        <w:t xml:space="preserve">a desire for </w:t>
      </w:r>
      <w:r w:rsidR="009D409A" w:rsidRPr="005344B4">
        <w:rPr>
          <w:rFonts w:cs="Times New Roman"/>
        </w:rPr>
        <w:t>narrative clarit</w:t>
      </w:r>
      <w:r w:rsidR="00546667" w:rsidRPr="005344B4">
        <w:rPr>
          <w:rFonts w:cs="Times New Roman"/>
        </w:rPr>
        <w:t xml:space="preserve">y.  </w:t>
      </w:r>
      <w:r w:rsidR="00600CE8" w:rsidRPr="005344B4">
        <w:rPr>
          <w:rFonts w:cs="Times New Roman"/>
        </w:rPr>
        <w:t xml:space="preserve">But </w:t>
      </w:r>
      <w:r w:rsidR="006A2BB7" w:rsidRPr="005344B4">
        <w:rPr>
          <w:rFonts w:cs="Times New Roman"/>
        </w:rPr>
        <w:t>other</w:t>
      </w:r>
      <w:r w:rsidR="00600CE8" w:rsidRPr="005344B4">
        <w:rPr>
          <w:rFonts w:cs="Times New Roman"/>
        </w:rPr>
        <w:t xml:space="preserve"> children </w:t>
      </w:r>
      <w:r w:rsidR="002C0A7B" w:rsidRPr="005344B4">
        <w:rPr>
          <w:rFonts w:cs="Times New Roman"/>
        </w:rPr>
        <w:t>were</w:t>
      </w:r>
      <w:r w:rsidR="00600CE8" w:rsidRPr="005344B4">
        <w:rPr>
          <w:rFonts w:cs="Times New Roman"/>
        </w:rPr>
        <w:t xml:space="preserve"> enthralled by the acrobatics and the music. At the end of the performance, the brown pellets used in the performance to demonstrate time passing in the timer, soil as they try to create a habitat for a plant and the noise of rain as they fall through the timer, are left scattered across the stage. At the end of every performance</w:t>
      </w:r>
      <w:r w:rsidR="00572777" w:rsidRPr="005344B4">
        <w:rPr>
          <w:rFonts w:cs="Times New Roman"/>
        </w:rPr>
        <w:t>,</w:t>
      </w:r>
      <w:r w:rsidR="00600CE8" w:rsidRPr="005344B4">
        <w:rPr>
          <w:rFonts w:cs="Times New Roman"/>
        </w:rPr>
        <w:t xml:space="preserve"> young children scurry around the edges of the stage, </w:t>
      </w:r>
      <w:r w:rsidR="00962625" w:rsidRPr="005344B4">
        <w:rPr>
          <w:rFonts w:cs="Times New Roman"/>
        </w:rPr>
        <w:t xml:space="preserve">scooping these </w:t>
      </w:r>
      <w:r w:rsidR="00962625" w:rsidRPr="005344B4">
        <w:rPr>
          <w:rFonts w:cs="Times New Roman"/>
        </w:rPr>
        <w:lastRenderedPageBreak/>
        <w:t xml:space="preserve">pellets </w:t>
      </w:r>
      <w:r w:rsidR="00572777" w:rsidRPr="005344B4">
        <w:rPr>
          <w:rFonts w:cs="Times New Roman"/>
        </w:rPr>
        <w:t xml:space="preserve">up. They </w:t>
      </w:r>
      <w:r w:rsidR="00A60026" w:rsidRPr="005344B4">
        <w:rPr>
          <w:rFonts w:cs="Times New Roman"/>
        </w:rPr>
        <w:t xml:space="preserve">provide tactile remains of the performance’s central themes: </w:t>
      </w:r>
      <w:r w:rsidR="00C851EE" w:rsidRPr="005344B4">
        <w:rPr>
          <w:rFonts w:cs="Times New Roman"/>
        </w:rPr>
        <w:t xml:space="preserve">time passing, the precarity of life </w:t>
      </w:r>
      <w:r w:rsidR="00A60026" w:rsidRPr="005344B4">
        <w:rPr>
          <w:rFonts w:cs="Times New Roman"/>
        </w:rPr>
        <w:t>and the possibility of regeneration.</w:t>
      </w:r>
    </w:p>
    <w:p w14:paraId="6FCF4A65" w14:textId="3F76A78B" w:rsidR="00600CE8" w:rsidRPr="005344B4" w:rsidRDefault="00600CE8" w:rsidP="009811B0">
      <w:pPr>
        <w:spacing w:line="480" w:lineRule="auto"/>
        <w:rPr>
          <w:rFonts w:cs="Times New Roman"/>
        </w:rPr>
      </w:pPr>
      <w:r w:rsidRPr="005344B4">
        <w:rPr>
          <w:rFonts w:cs="Times New Roman"/>
        </w:rPr>
        <w:t xml:space="preserve">Noticing that some of the adults </w:t>
      </w:r>
      <w:r w:rsidR="00831E44" w:rsidRPr="005344B4">
        <w:rPr>
          <w:rFonts w:cs="Times New Roman"/>
        </w:rPr>
        <w:t>found the</w:t>
      </w:r>
      <w:r w:rsidR="00C851EE" w:rsidRPr="005344B4">
        <w:rPr>
          <w:rFonts w:cs="Times New Roman"/>
        </w:rPr>
        <w:t xml:space="preserve"> performance</w:t>
      </w:r>
      <w:r w:rsidRPr="005344B4">
        <w:rPr>
          <w:rFonts w:cs="Times New Roman"/>
        </w:rPr>
        <w:t xml:space="preserve"> difficult to interpret, I ask my 5-year-</w:t>
      </w:r>
      <w:r w:rsidR="0041702A" w:rsidRPr="005344B4">
        <w:rPr>
          <w:rFonts w:cs="Times New Roman"/>
        </w:rPr>
        <w:t>old what</w:t>
      </w:r>
      <w:r w:rsidRPr="005344B4">
        <w:rPr>
          <w:rFonts w:cs="Times New Roman"/>
        </w:rPr>
        <w:t xml:space="preserve"> the show</w:t>
      </w:r>
      <w:r w:rsidR="00E549EB" w:rsidRPr="005344B4">
        <w:rPr>
          <w:rFonts w:cs="Times New Roman"/>
        </w:rPr>
        <w:t xml:space="preserve"> wa</w:t>
      </w:r>
      <w:r w:rsidRPr="005344B4">
        <w:rPr>
          <w:rFonts w:cs="Times New Roman"/>
        </w:rPr>
        <w:t>s about. ‘It’s about extinction’ she said, quite straightforwardly. ‘They’re trying to save their plant, and they’ve hid it under there.’ I share these observations with one of the performers after the show. She tells me that they added the David Attenborough quote to the performance ‘because people weren’t getting it’</w:t>
      </w:r>
      <w:r w:rsidR="00C851EE" w:rsidRPr="005344B4">
        <w:rPr>
          <w:rFonts w:cs="Times New Roman"/>
        </w:rPr>
        <w:t>. T</w:t>
      </w:r>
      <w:r w:rsidRPr="005344B4">
        <w:rPr>
          <w:rFonts w:cs="Times New Roman"/>
        </w:rPr>
        <w:t xml:space="preserve">hey couldn’t tell what the hourglass structure was supposed to be, let alone work out what the story was about. ‘We had to make it really obvious.’ She adds that its easier in a space like the Festival of Thrift to engage the audience because people were there to learn; the performance fits into the festival’s focus on the environment and the need for action. </w:t>
      </w:r>
      <w:r w:rsidR="0013675C" w:rsidRPr="005344B4">
        <w:rPr>
          <w:rFonts w:cs="Times New Roman"/>
        </w:rPr>
        <w:t>I</w:t>
      </w:r>
      <w:r w:rsidRPr="005344B4">
        <w:rPr>
          <w:rFonts w:cs="Times New Roman"/>
        </w:rPr>
        <w:t>n other space</w:t>
      </w:r>
      <w:r w:rsidR="00A10355" w:rsidRPr="005344B4">
        <w:rPr>
          <w:rFonts w:cs="Times New Roman"/>
        </w:rPr>
        <w:t>s</w:t>
      </w:r>
      <w:r w:rsidRPr="005344B4">
        <w:rPr>
          <w:rFonts w:cs="Times New Roman"/>
        </w:rPr>
        <w:t xml:space="preserve">, the themes of the performance were harder for audiences to decipher. ‘The kids really get it…they’ve got the imagination’ she told me. </w:t>
      </w:r>
    </w:p>
    <w:p w14:paraId="400CB6F6" w14:textId="2DA6D7BD" w:rsidR="006F1EDA" w:rsidRPr="005344B4" w:rsidRDefault="00600CE8" w:rsidP="009811B0">
      <w:pPr>
        <w:spacing w:line="480" w:lineRule="auto"/>
        <w:rPr>
          <w:rFonts w:cs="Times New Roman"/>
        </w:rPr>
      </w:pPr>
      <w:r w:rsidRPr="005344B4">
        <w:rPr>
          <w:rFonts w:cs="Times New Roman"/>
        </w:rPr>
        <w:t xml:space="preserve">Although </w:t>
      </w:r>
      <w:r w:rsidR="00E33D0A" w:rsidRPr="005344B4">
        <w:rPr>
          <w:rFonts w:cs="Times New Roman"/>
        </w:rPr>
        <w:t xml:space="preserve">situated and </w:t>
      </w:r>
      <w:r w:rsidRPr="005344B4">
        <w:rPr>
          <w:rFonts w:cs="Times New Roman"/>
        </w:rPr>
        <w:t>partial</w:t>
      </w:r>
      <w:r w:rsidR="00E33D0A" w:rsidRPr="005344B4">
        <w:rPr>
          <w:rFonts w:cs="Times New Roman"/>
        </w:rPr>
        <w:t xml:space="preserve">, these observations </w:t>
      </w:r>
      <w:r w:rsidRPr="005344B4">
        <w:rPr>
          <w:rFonts w:cs="Times New Roman"/>
        </w:rPr>
        <w:t>illustrate how</w:t>
      </w:r>
      <w:r w:rsidR="00A10355" w:rsidRPr="005344B4">
        <w:rPr>
          <w:rFonts w:cs="Times New Roman"/>
        </w:rPr>
        <w:t xml:space="preserve"> </w:t>
      </w:r>
      <w:r w:rsidRPr="005344B4">
        <w:rPr>
          <w:rFonts w:cs="Times New Roman"/>
        </w:rPr>
        <w:t xml:space="preserve">children can be capable of noticing and deciphering ecological and political messaging in formats which we might not expect them to grasp, or which adults might find hard to either interpret or give their full attention to. </w:t>
      </w:r>
      <w:r w:rsidR="0013675C" w:rsidRPr="005344B4">
        <w:rPr>
          <w:rFonts w:cs="Times New Roman"/>
        </w:rPr>
        <w:t>Here children’s knowingness and imaginative capacity can exceed what adults often expect of them</w:t>
      </w:r>
      <w:r w:rsidR="00E436CE" w:rsidRPr="005344B4">
        <w:rPr>
          <w:rFonts w:cs="Times New Roman"/>
        </w:rPr>
        <w:t>. Often adults assume that the message of ecological precarity needs to be simplified for children, that they won’t underst</w:t>
      </w:r>
      <w:r w:rsidR="006C6DC4" w:rsidRPr="005344B4">
        <w:rPr>
          <w:rFonts w:cs="Times New Roman"/>
        </w:rPr>
        <w:t xml:space="preserve">and </w:t>
      </w:r>
      <w:r w:rsidR="00EA27BF" w:rsidRPr="005344B4">
        <w:rPr>
          <w:rFonts w:cs="Times New Roman"/>
        </w:rPr>
        <w:fldChar w:fldCharType="begin"/>
      </w:r>
      <w:r w:rsidR="00EA27BF" w:rsidRPr="005344B4">
        <w:rPr>
          <w:rFonts w:cs="Times New Roman"/>
        </w:rPr>
        <w:instrText xml:space="preserve"> ADDIN ZOTERO_ITEM CSL_CITATION {"citationID":"bcc2TuL3","properties":{"formattedCitation":"(Nolas, 2021)","plainCitation":"(Nolas, 2021)","noteIndex":0},"citationItems":[{"id":1364,"uris":["http://zotero.org/users/6040264/items/ILGGCRXI"],"itemData":{"id":1364,"type":"article-journal","abstract":"The essay reflects on the children’s environmental movement from the perspective of cultural theory, as well as the authors’ own and others’ research on children’s encounters, experiences and engagement in public life. The concepts of political knowingness, childhood publics, and listening publics are evoked to think through the surprise that the children’s environmental movement generated in the public sphere. The idiom is positioned as an audience ‘hearing aid’ for turning babbling into political messages. In so doing we find that the messages from the children’s environmental movement are not out of place in the current humanities and social sciences literatures on the Anthropocene.","container-title":"Children's Geographies","DOI":"10.1080/14733285.2021.1906405","ISSN":"1473-3285","issue":"3","note":"publisher: Routledge\n_eprint: https://doi.org/10.1080/14733285.2021.1906405","page":"324-331","source":"Taylor and Francis+NEJM","title":"Childhood publics in search of an audience: reflections on the children’s environmental movement","title-short":"Childhood publics in search of an audience","volume":"19","author":[{"family":"Nolas","given":"Sevasti-Melissa"}],"issued":{"date-parts":[["2021",5,4]]}}}],"schema":"https://github.com/citation-style-language/schema/raw/master/csl-citation.json"} </w:instrText>
      </w:r>
      <w:r w:rsidR="00EA27BF" w:rsidRPr="005344B4">
        <w:rPr>
          <w:rFonts w:cs="Times New Roman"/>
        </w:rPr>
        <w:fldChar w:fldCharType="separate"/>
      </w:r>
      <w:r w:rsidR="00EA27BF" w:rsidRPr="005344B4">
        <w:rPr>
          <w:rFonts w:cs="Times New Roman"/>
        </w:rPr>
        <w:t>(Nolas, 2021)</w:t>
      </w:r>
      <w:r w:rsidR="00EA27BF" w:rsidRPr="005344B4">
        <w:rPr>
          <w:rFonts w:cs="Times New Roman"/>
        </w:rPr>
        <w:fldChar w:fldCharType="end"/>
      </w:r>
      <w:r w:rsidR="006C6DC4" w:rsidRPr="005344B4">
        <w:rPr>
          <w:rFonts w:cs="Times New Roman"/>
        </w:rPr>
        <w:t xml:space="preserve"> or that they need to be protected from witnessing things falling apart. Thi</w:t>
      </w:r>
      <w:r w:rsidR="00D045C4" w:rsidRPr="005344B4">
        <w:rPr>
          <w:rFonts w:cs="Times New Roman"/>
        </w:rPr>
        <w:t xml:space="preserve">s attitude chimes with the concern some parents had about children </w:t>
      </w:r>
      <w:r w:rsidR="00BD4780" w:rsidRPr="005344B4">
        <w:rPr>
          <w:rFonts w:cs="Times New Roman"/>
        </w:rPr>
        <w:t>participating in</w:t>
      </w:r>
      <w:r w:rsidR="00D045C4" w:rsidRPr="005344B4">
        <w:rPr>
          <w:rFonts w:cs="Times New Roman"/>
        </w:rPr>
        <w:t xml:space="preserve"> a</w:t>
      </w:r>
      <w:r w:rsidR="006C6DC4" w:rsidRPr="005344B4">
        <w:rPr>
          <w:rFonts w:cs="Times New Roman"/>
        </w:rPr>
        <w:t xml:space="preserve"> </w:t>
      </w:r>
      <w:r w:rsidR="00D045C4" w:rsidRPr="005344B4">
        <w:rPr>
          <w:rFonts w:cs="Times New Roman"/>
        </w:rPr>
        <w:t>‘</w:t>
      </w:r>
      <w:r w:rsidR="006C6DC4" w:rsidRPr="005344B4">
        <w:rPr>
          <w:rFonts w:cs="Times New Roman"/>
        </w:rPr>
        <w:t>die in</w:t>
      </w:r>
      <w:r w:rsidR="00D045C4" w:rsidRPr="005344B4">
        <w:rPr>
          <w:rFonts w:cs="Times New Roman"/>
        </w:rPr>
        <w:t>’</w:t>
      </w:r>
      <w:r w:rsidR="006C6DC4" w:rsidRPr="005344B4">
        <w:rPr>
          <w:rFonts w:cs="Times New Roman"/>
        </w:rPr>
        <w:t xml:space="preserve"> in </w:t>
      </w:r>
      <w:r w:rsidR="000E3087" w:rsidRPr="005344B4">
        <w:rPr>
          <w:rFonts w:cs="Times New Roman"/>
        </w:rPr>
        <w:t xml:space="preserve">Chapter </w:t>
      </w:r>
      <w:r w:rsidR="00521EAC" w:rsidRPr="005344B4">
        <w:rPr>
          <w:rFonts w:cs="Times New Roman"/>
        </w:rPr>
        <w:t>6,</w:t>
      </w:r>
      <w:r w:rsidR="006C6DC4" w:rsidRPr="005344B4">
        <w:rPr>
          <w:rFonts w:cs="Times New Roman"/>
        </w:rPr>
        <w:t xml:space="preserve"> where some parents </w:t>
      </w:r>
      <w:r w:rsidR="00BD4780" w:rsidRPr="005344B4">
        <w:rPr>
          <w:rFonts w:cs="Times New Roman"/>
        </w:rPr>
        <w:t xml:space="preserve">felt that this was too morbid for their children. </w:t>
      </w:r>
      <w:r w:rsidR="0097269E" w:rsidRPr="005344B4">
        <w:rPr>
          <w:rFonts w:cs="Times New Roman"/>
        </w:rPr>
        <w:t>Nevertheless, the way in which children engaged with and responded to Timeless demonstrate</w:t>
      </w:r>
      <w:r w:rsidR="00BD4780" w:rsidRPr="005344B4">
        <w:rPr>
          <w:rFonts w:cs="Times New Roman"/>
        </w:rPr>
        <w:t>s</w:t>
      </w:r>
      <w:r w:rsidR="0097269E" w:rsidRPr="005344B4">
        <w:rPr>
          <w:rFonts w:cs="Times New Roman"/>
        </w:rPr>
        <w:t xml:space="preserve"> how children have the intellectual capacity and imaginative resources to make sense of</w:t>
      </w:r>
      <w:r w:rsidR="00681DE2" w:rsidRPr="005344B4">
        <w:rPr>
          <w:rFonts w:cs="Times New Roman"/>
        </w:rPr>
        <w:t xml:space="preserve"> visual metaphors </w:t>
      </w:r>
      <w:r w:rsidR="009029F7" w:rsidRPr="005344B4">
        <w:rPr>
          <w:rFonts w:cs="Times New Roman"/>
        </w:rPr>
        <w:t>which index the</w:t>
      </w:r>
      <w:r w:rsidR="00D439EA" w:rsidRPr="005344B4">
        <w:rPr>
          <w:rFonts w:cs="Times New Roman"/>
        </w:rPr>
        <w:t xml:space="preserve"> chaotic socio-natural entanglements that characterise our times</w:t>
      </w:r>
      <w:r w:rsidR="00BD4780" w:rsidRPr="005344B4">
        <w:rPr>
          <w:rFonts w:cs="Times New Roman"/>
        </w:rPr>
        <w:t>.</w:t>
      </w:r>
      <w:r w:rsidR="0097269E" w:rsidRPr="005344B4">
        <w:rPr>
          <w:rFonts w:cs="Times New Roman"/>
        </w:rPr>
        <w:t xml:space="preserve"> Indeed, children are so often experiencing the world anew, continually incorporating sensory and embodied experiences into their knowledges of the world</w:t>
      </w:r>
      <w:r w:rsidR="00C904FA" w:rsidRPr="005344B4">
        <w:rPr>
          <w:rFonts w:cs="Times New Roman"/>
        </w:rPr>
        <w:t xml:space="preserve"> </w:t>
      </w:r>
      <w:r w:rsidR="00C904FA" w:rsidRPr="005344B4">
        <w:rPr>
          <w:rFonts w:cs="Times New Roman"/>
        </w:rPr>
        <w:fldChar w:fldCharType="begin"/>
      </w:r>
      <w:r w:rsidR="00D23FE6" w:rsidRPr="005344B4">
        <w:rPr>
          <w:rFonts w:cs="Times New Roman"/>
        </w:rPr>
        <w:instrText xml:space="preserve"> ADDIN ZOTERO_ITEM CSL_CITATION {"citationID":"vcjW5BJD","properties":{"formattedCitation":"(Hart, 1979; Hackett, 2016; Tembo, 2024a)","plainCitation":"(Hart, 1979; Hackett, 2016; Tembo, 2024a)","dontUpdate":true,"noteIndex":0},"citationItems":[{"id":23290,"uris":["http://zotero.org/users/6040264/items/4HCLTGGT"],"itemData":{"id":23290,"type":"book","event-place":"New York","ISBN":"978-0-470-99190-9","language":"eng","number-of-pages":"518","publisher":"Irvington","publisher-place":"New York","source":"K10plus ISBN","title":"Children's experience of place","author":[{"family":"Hart","given":"Roger"}],"issued":{"date-parts":[["1979"]]}}},{"id":1051,"uris":["http://zotero.org/users/6040264/items/FLV7L7UT"],"itemData":{"id":1051,"type":"article-journal","abstract":"This article describes the walking and moving of young children around places. It is based on an ethnographic study of children aged between 24 and 36 months visiting a museum. Drawing on Ingold’s (2007) concept of wayfaring, the author argues movement through place creates embodied, tacit ways of knowing and experiencing the world. This embodied and tacit knowledge is not well accounted for in dominant models of how young children learn. In this study, wayfaring both enabled the children to learn about places and routes, and led to the development of traditions, in which collective meanings and actions were attached to particular locations.","container-title":"Children &amp; Society","DOI":"10.1111/chso.12130","ISSN":"09510605","issue":"3","journalAbbreviation":"Child Soc","language":"en","page":"169-179","source":"DOI.org (Crossref)","title":"Young Children as Wayfarers: Learning about Place by Moving Through It","title-short":"Young Children as Wayfarers","volume":"30","author":[{"family":"Hackett","given":"Abigail"}],"issued":{"date-parts":[["2016",5]]}}},{"id":2390,"uris":["http://zotero.org/users/6040264/items/KICZSUWB"],"itemData":{"id":2390,"type":"article-journal","abstract":"This paper examines the formation of children’s subjectivities, related to the metaphysical conditions of being and becoming a subject, within outdoor early childhood provision in Scotland. It applies a sociomaterial metaphysical framework to propose an alternative way of understanding how subjectivities come to form in early childhood environments, bringing together Spinozist monism in relation to Deleuze and Guattari’s concepts of assemblage and affect. Methodologically, an ethnographic approach inspired partly by the postqualitative field of scholarship is employed to gather data on children’s subjectivities at Wood Fire, a primarily outdoor early childhood setting. The data produced in this study affords an opportunity to understand the materiality and relationality of primarily outdoor early childhood provision through which subjectivities are in-formed. Thus, they demonstrate a more expanded understanding of how we, humans, are produced as individuals in specific encounters through processes of ‘affective sociomaterialisation’. Practically, this carries implications for how researchers might attune to the child’s sense of self on more expansive terms through processes of affective sociomaterialisation.","container-title":"Children's Geographies","DOI":"10.1080/14733285.2024.2335192","ISSN":"1473-3285","issue":"0","note":"publisher: Routledge\n_eprint: https://doi.org/10.1080/14733285.2024.2335192","page":"1–18","source":"Taylor and Francis+NEJM","title":"Attuning to processes of affective sociomaterialisation: exploring subjectivity and identity in outdoor early childhood provision in Scotland, UK","title-short":"Attuning to processes of affective sociomaterialisation","volume":"0","author":[{"family":"Tembo","given":"Shaddai"}],"issued":{"date-parts":[["2024"]]}}}],"schema":"https://github.com/citation-style-language/schema/raw/master/csl-citation.json"} </w:instrText>
      </w:r>
      <w:r w:rsidR="00C904FA" w:rsidRPr="005344B4">
        <w:rPr>
          <w:rFonts w:cs="Times New Roman"/>
        </w:rPr>
        <w:fldChar w:fldCharType="separate"/>
      </w:r>
      <w:r w:rsidR="00462370" w:rsidRPr="005344B4">
        <w:rPr>
          <w:rFonts w:cs="Times New Roman"/>
        </w:rPr>
        <w:t>(Hart, 1979; Hackett, 2016; Tembo, 2024)</w:t>
      </w:r>
      <w:r w:rsidR="00C904FA" w:rsidRPr="005344B4">
        <w:rPr>
          <w:rFonts w:cs="Times New Roman"/>
        </w:rPr>
        <w:fldChar w:fldCharType="end"/>
      </w:r>
      <w:r w:rsidR="00C904FA" w:rsidRPr="005344B4">
        <w:rPr>
          <w:rFonts w:cs="Times New Roman"/>
        </w:rPr>
        <w:t xml:space="preserve"> </w:t>
      </w:r>
      <w:r w:rsidR="0097269E" w:rsidRPr="005344B4">
        <w:rPr>
          <w:rFonts w:cs="Times New Roman"/>
        </w:rPr>
        <w:t>the</w:t>
      </w:r>
      <w:r w:rsidR="00C76212" w:rsidRPr="005344B4">
        <w:rPr>
          <w:rFonts w:cs="Times New Roman"/>
        </w:rPr>
        <w:t xml:space="preserve">ir perspectives and understandings can </w:t>
      </w:r>
      <w:r w:rsidR="00CB597F" w:rsidRPr="005344B4">
        <w:rPr>
          <w:rFonts w:cs="Times New Roman"/>
        </w:rPr>
        <w:t>offer new approaches for making sense</w:t>
      </w:r>
      <w:r w:rsidR="00994916" w:rsidRPr="005344B4">
        <w:rPr>
          <w:rFonts w:cs="Times New Roman"/>
        </w:rPr>
        <w:t xml:space="preserve"> </w:t>
      </w:r>
      <w:r w:rsidR="00B76420" w:rsidRPr="005344B4">
        <w:rPr>
          <w:rFonts w:cs="Times New Roman"/>
        </w:rPr>
        <w:t xml:space="preserve">of the </w:t>
      </w:r>
      <w:r w:rsidR="00994916" w:rsidRPr="005344B4">
        <w:rPr>
          <w:rFonts w:cs="Times New Roman"/>
        </w:rPr>
        <w:t>conflicting and often absurd socio-material realities of Anthropocene.</w:t>
      </w:r>
      <w:r w:rsidR="001277F7" w:rsidRPr="005344B4">
        <w:rPr>
          <w:rFonts w:cs="Times New Roman"/>
        </w:rPr>
        <w:t xml:space="preserve"> </w:t>
      </w:r>
      <w:r w:rsidR="00562CAB" w:rsidRPr="005344B4">
        <w:rPr>
          <w:rFonts w:cs="Times New Roman"/>
        </w:rPr>
        <w:t>T</w:t>
      </w:r>
      <w:r w:rsidR="00236B0E" w:rsidRPr="005344B4">
        <w:rPr>
          <w:rFonts w:cs="Times New Roman"/>
        </w:rPr>
        <w:t>here</w:t>
      </w:r>
      <w:r w:rsidR="00562CAB" w:rsidRPr="005344B4">
        <w:rPr>
          <w:rFonts w:cs="Times New Roman"/>
        </w:rPr>
        <w:t xml:space="preserve"> is</w:t>
      </w:r>
      <w:r w:rsidR="00200531" w:rsidRPr="005344B4">
        <w:rPr>
          <w:rFonts w:cs="Times New Roman"/>
        </w:rPr>
        <w:t xml:space="preserve"> an urgent need for </w:t>
      </w:r>
      <w:r w:rsidR="001277F7" w:rsidRPr="005344B4">
        <w:rPr>
          <w:rFonts w:cs="Times New Roman"/>
        </w:rPr>
        <w:t xml:space="preserve">adults to engage </w:t>
      </w:r>
      <w:r w:rsidR="001127E7" w:rsidRPr="005344B4">
        <w:rPr>
          <w:rFonts w:cs="Times New Roman"/>
        </w:rPr>
        <w:t xml:space="preserve">with the ways in which children experience </w:t>
      </w:r>
      <w:r w:rsidR="001127E7" w:rsidRPr="005344B4">
        <w:rPr>
          <w:rFonts w:cs="Times New Roman"/>
        </w:rPr>
        <w:lastRenderedPageBreak/>
        <w:t xml:space="preserve">and make sense of </w:t>
      </w:r>
      <w:r w:rsidR="00200531" w:rsidRPr="005344B4">
        <w:rPr>
          <w:rFonts w:cs="Times New Roman"/>
        </w:rPr>
        <w:t xml:space="preserve">ecological crisis on their terms, to avoid reinscribing </w:t>
      </w:r>
      <w:r w:rsidR="00B65C87" w:rsidRPr="005344B4">
        <w:rPr>
          <w:rFonts w:cs="Times New Roman"/>
        </w:rPr>
        <w:t xml:space="preserve">dominant narrow modes of environmentalism. </w:t>
      </w:r>
      <w:r w:rsidR="001A3B3B" w:rsidRPr="005344B4">
        <w:rPr>
          <w:rFonts w:cs="Times New Roman"/>
        </w:rPr>
        <w:t>This is a difficult task, and not one parents should be expected to take on unsupported</w:t>
      </w:r>
      <w:r w:rsidR="00EA27BF" w:rsidRPr="005344B4">
        <w:rPr>
          <w:rFonts w:cs="Times New Roman"/>
        </w:rPr>
        <w:t xml:space="preserve"> </w:t>
      </w:r>
      <w:r w:rsidR="00EA27BF" w:rsidRPr="005344B4">
        <w:rPr>
          <w:rFonts w:cs="Times New Roman"/>
        </w:rPr>
        <w:fldChar w:fldCharType="begin"/>
      </w:r>
      <w:r w:rsidR="00EA27BF" w:rsidRPr="005344B4">
        <w:rPr>
          <w:rFonts w:cs="Times New Roman"/>
        </w:rPr>
        <w:instrText xml:space="preserve"> ADDIN ZOTERO_ITEM CSL_CITATION {"citationID":"Tz2sOEIj","properties":{"formattedCitation":"(Edwards, 2023)","plainCitation":"(Edwards, 2023)","noteIndex":0},"citationItems":[{"id":2356,"uris":["http://zotero.org/users/6040264/items/IW8TGVGE"],"itemData":{"id":2356,"type":"article-journal","abstract":"In this Viewpoints paper, I consider the role of family dialogue in shaping political agency and morality in relation to climate change and ecological destruction, drawing on insights from Common Worlds pedagogy. Common Worlds educators and researchers invite adults to attend to the questions children ask about the world as openings for unsettling dominant narratives of extractive settler colonialism. Moving this approach out of the classroom towards other intergenerational encounters, I suggest that interactions between children and parents can offer fleeting encounters for becoming response-able in multispecies worlds. Considering childing as a process of becoming, Common Worlds scholars and educators adopt a process ontology within adult–child interactions, opening up the possibility of adults, too, ‘becoming’ in the space–time of educational encounters. Drawing on conversations with my 5-year-old, I consider how encounters with the children in our lives can offer possibilities for re-casting ethical and political questions of responsibility.","container-title":"Children's Geographies","DOI":"10.1080/14733285.2023.2276279","ISSN":"1473-3285","issue":"0","note":"publisher: Routledge\n_eprint: https://doi.org/10.1080/14733285.2023.2276279","page":"1-7","source":"Taylor and Francis+NEJM","title":"The role of family dialogue in becoming response-able: a common worlds approach","title-short":"The role of family dialogue in becoming response-able","volume":"0","author":[{"family":"Edwards","given":"Leah K."}],"issued":{"date-parts":[["2023"]]}}}],"schema":"https://github.com/citation-style-language/schema/raw/master/csl-citation.json"} </w:instrText>
      </w:r>
      <w:r w:rsidR="00EA27BF" w:rsidRPr="005344B4">
        <w:rPr>
          <w:rFonts w:cs="Times New Roman"/>
        </w:rPr>
        <w:fldChar w:fldCharType="separate"/>
      </w:r>
      <w:r w:rsidR="00EA27BF" w:rsidRPr="005344B4">
        <w:rPr>
          <w:rFonts w:cs="Times New Roman"/>
        </w:rPr>
        <w:t>(Edwards, 2023)</w:t>
      </w:r>
      <w:r w:rsidR="00EA27BF" w:rsidRPr="005344B4">
        <w:rPr>
          <w:rFonts w:cs="Times New Roman"/>
        </w:rPr>
        <w:fldChar w:fldCharType="end"/>
      </w:r>
      <w:r w:rsidR="001A3B3B" w:rsidRPr="005344B4">
        <w:rPr>
          <w:rFonts w:cs="Times New Roman"/>
        </w:rPr>
        <w:t>.</w:t>
      </w:r>
      <w:r w:rsidR="00236B0E" w:rsidRPr="005344B4">
        <w:rPr>
          <w:rFonts w:cs="Times New Roman"/>
        </w:rPr>
        <w:t xml:space="preserve"> </w:t>
      </w:r>
      <w:r w:rsidR="001A3B3B" w:rsidRPr="005344B4">
        <w:rPr>
          <w:rFonts w:cs="Times New Roman"/>
        </w:rPr>
        <w:t>Rather th</w:t>
      </w:r>
      <w:r w:rsidR="002B73B5" w:rsidRPr="005344B4">
        <w:rPr>
          <w:rFonts w:cs="Times New Roman"/>
        </w:rPr>
        <w:t>e</w:t>
      </w:r>
      <w:r w:rsidR="001A3B3B" w:rsidRPr="005344B4">
        <w:rPr>
          <w:rFonts w:cs="Times New Roman"/>
        </w:rPr>
        <w:t xml:space="preserve"> suggestion here is the need to reorient </w:t>
      </w:r>
      <w:r w:rsidR="00AD1416" w:rsidRPr="005344B4">
        <w:rPr>
          <w:rFonts w:cs="Times New Roman"/>
        </w:rPr>
        <w:t>our understandings of who is the ‘learner’ and who is the ‘knower’ in intergenerational</w:t>
      </w:r>
      <w:r w:rsidR="002B73B5" w:rsidRPr="005344B4">
        <w:rPr>
          <w:rFonts w:cs="Times New Roman"/>
        </w:rPr>
        <w:t xml:space="preserve"> encounters</w:t>
      </w:r>
      <w:r w:rsidR="009D34FA" w:rsidRPr="005344B4">
        <w:rPr>
          <w:rFonts w:cs="Times New Roman"/>
        </w:rPr>
        <w:t xml:space="preserve"> </w:t>
      </w:r>
      <w:r w:rsidR="007A1C12" w:rsidRPr="005344B4">
        <w:rPr>
          <w:rFonts w:cs="Times New Roman"/>
        </w:rPr>
        <w:fldChar w:fldCharType="begin"/>
      </w:r>
      <w:r w:rsidR="007A1C12" w:rsidRPr="005344B4">
        <w:rPr>
          <w:rFonts w:cs="Times New Roman"/>
        </w:rPr>
        <w:instrText xml:space="preserve"> ADDIN ZOTERO_ITEM CSL_CITATION {"citationID":"HO1x4ZeW","properties":{"formattedCitation":"(Murris and Borcherds, 2019)","plainCitation":"(Murris and Borcherds, 2019)","noteIndex":0},"citationItems":[{"id":1016,"uris":["http://zotero.org/users/6040264/items/K4H58RUF"],"itemData":{"id":1016,"type":"chapter","container-title":"Feminist Research for 21st-century Childhoods: Common Worlds Methods","ISBN":"978-1-350-05657-2","note":"DOI: 10.5040/9781350056602","page":"197-208","publisher":"Bloomsbury Academic","source":"DOI.org (Crossref)","title":"Childing: A different sense of time","URL":"https://www.bloomsburycollections.com/book/feminist-research-for-21st-century-childhoods-common-worlds-methods","editor":[{"family":"Hodgins","given":"B. Denise"}],"author":[{"family":"Murris","given":"Karin"},{"family":"Borcherds","given":"Clara"}],"accessed":{"date-parts":[["2021",12,13]]},"issued":{"date-parts":[["2019"]]}}}],"schema":"https://github.com/citation-style-language/schema/raw/master/csl-citation.json"} </w:instrText>
      </w:r>
      <w:r w:rsidR="007A1C12" w:rsidRPr="005344B4">
        <w:rPr>
          <w:rFonts w:cs="Times New Roman"/>
        </w:rPr>
        <w:fldChar w:fldCharType="separate"/>
      </w:r>
      <w:r w:rsidR="007A1C12" w:rsidRPr="005344B4">
        <w:rPr>
          <w:rFonts w:cs="Times New Roman"/>
        </w:rPr>
        <w:t>(Murris and Borcherds, 2019)</w:t>
      </w:r>
      <w:r w:rsidR="007A1C12" w:rsidRPr="005344B4">
        <w:rPr>
          <w:rFonts w:cs="Times New Roman"/>
        </w:rPr>
        <w:fldChar w:fldCharType="end"/>
      </w:r>
      <w:r w:rsidR="007A1C12" w:rsidRPr="005344B4">
        <w:rPr>
          <w:rFonts w:cs="Times New Roman"/>
        </w:rPr>
        <w:t>; towards</w:t>
      </w:r>
      <w:r w:rsidR="004D556C" w:rsidRPr="005344B4">
        <w:rPr>
          <w:rFonts w:cs="Times New Roman"/>
        </w:rPr>
        <w:t xml:space="preserve"> becoming otherwise</w:t>
      </w:r>
      <w:r w:rsidR="004D556C" w:rsidRPr="005344B4">
        <w:rPr>
          <w:rFonts w:cs="Times New Roman"/>
          <w:i/>
          <w:iCs/>
        </w:rPr>
        <w:t xml:space="preserve"> together</w:t>
      </w:r>
      <w:r w:rsidR="00236B0E" w:rsidRPr="005344B4">
        <w:rPr>
          <w:rFonts w:cs="Times New Roman"/>
        </w:rPr>
        <w:t>.</w:t>
      </w:r>
      <w:r w:rsidR="009D34FA" w:rsidRPr="005344B4">
        <w:rPr>
          <w:rFonts w:cs="Times New Roman"/>
        </w:rPr>
        <w:t xml:space="preserve"> </w:t>
      </w:r>
      <w:r w:rsidR="00B359DF" w:rsidRPr="005344B4">
        <w:rPr>
          <w:rFonts w:cs="Times New Roman"/>
        </w:rPr>
        <w:t xml:space="preserve">Performance offers one mode for unsettling adult knowingness, particularly metaphorical, abstract or absurd performances, which affect ambivalence as an audience makes sense of what the embodied experience of watching the performance. At the start of a performance, both children and adults are in a state of unknowing about what the performance will </w:t>
      </w:r>
      <w:r w:rsidR="0041702A" w:rsidRPr="005344B4">
        <w:rPr>
          <w:rFonts w:cs="Times New Roman"/>
        </w:rPr>
        <w:t>entail and</w:t>
      </w:r>
      <w:r w:rsidR="00B359DF" w:rsidRPr="005344B4">
        <w:rPr>
          <w:rFonts w:cs="Times New Roman"/>
        </w:rPr>
        <w:t xml:space="preserve"> must make sense of it subjectively as it unfolds. Performances such as Timeless, The Bees, and Bird Rave (explored below) can engender a horizontal relation between adult and child as </w:t>
      </w:r>
      <w:r w:rsidR="00B359DF" w:rsidRPr="005344B4">
        <w:rPr>
          <w:rFonts w:cs="Times New Roman"/>
          <w:i/>
          <w:iCs/>
        </w:rPr>
        <w:t>both</w:t>
      </w:r>
      <w:r w:rsidR="00B359DF" w:rsidRPr="005344B4">
        <w:rPr>
          <w:rFonts w:cs="Times New Roman"/>
        </w:rPr>
        <w:t xml:space="preserve"> seek to make sense of an unfolding </w:t>
      </w:r>
      <w:r w:rsidR="0041702A" w:rsidRPr="005344B4">
        <w:rPr>
          <w:rFonts w:cs="Times New Roman"/>
        </w:rPr>
        <w:t>spectacle and</w:t>
      </w:r>
      <w:r w:rsidR="00B359DF" w:rsidRPr="005344B4">
        <w:rPr>
          <w:rFonts w:cs="Times New Roman"/>
        </w:rPr>
        <w:t xml:space="preserve"> relate it to what they already know about the world. Timeless momentarily puts adults in the position of children, experiencing the world anew and seeking to make sense of it. The recasting of response-ability to move away from institutionalised forms of responsibilisation requires a humility and openness to knowing the world differently, </w:t>
      </w:r>
      <w:proofErr w:type="gramStart"/>
      <w:r w:rsidR="00B359DF" w:rsidRPr="005344B4">
        <w:rPr>
          <w:rFonts w:cs="Times New Roman"/>
        </w:rPr>
        <w:t>in order to</w:t>
      </w:r>
      <w:proofErr w:type="gramEnd"/>
      <w:r w:rsidR="00B359DF" w:rsidRPr="005344B4">
        <w:rPr>
          <w:rFonts w:cs="Times New Roman"/>
        </w:rPr>
        <w:t xml:space="preserve"> come to know and respond to socio-natural entanglements differently. Abstract, metaphorical performances offer a potent mode of environmental politics which reduce the epistemic distance between children and adults, inviting them both to make sense anew.</w:t>
      </w:r>
      <w:r w:rsidR="00412028" w:rsidRPr="005344B4">
        <w:rPr>
          <w:rFonts w:cs="Times New Roman"/>
        </w:rPr>
        <w:t xml:space="preserve"> I</w:t>
      </w:r>
      <w:r w:rsidR="00CC0ECE" w:rsidRPr="005344B4">
        <w:rPr>
          <w:rFonts w:cs="Times New Roman"/>
        </w:rPr>
        <w:t xml:space="preserve"> explore the affective dimensions of performance below</w:t>
      </w:r>
      <w:r w:rsidR="00412028" w:rsidRPr="005344B4">
        <w:rPr>
          <w:rFonts w:cs="Times New Roman"/>
        </w:rPr>
        <w:t xml:space="preserve">, focussing on how irreverence and the absurd can be mobilised to </w:t>
      </w:r>
      <w:r w:rsidR="00847686" w:rsidRPr="005344B4">
        <w:rPr>
          <w:rFonts w:cs="Times New Roman"/>
        </w:rPr>
        <w:t xml:space="preserve">reorient affective attachments to non-human others. </w:t>
      </w:r>
    </w:p>
    <w:p w14:paraId="4AB60E42" w14:textId="571AD1C7" w:rsidR="004E40FF" w:rsidRPr="00AE5535" w:rsidRDefault="00591BF3" w:rsidP="00901009">
      <w:pPr>
        <w:pStyle w:val="Heading2"/>
      </w:pPr>
      <w:bookmarkStart w:id="109" w:name="_Toc213581814"/>
      <w:r w:rsidRPr="00AE5535">
        <w:t xml:space="preserve">5.3 </w:t>
      </w:r>
      <w:r w:rsidR="00350A93" w:rsidRPr="00AE5535">
        <w:t>Humour, absurdity and ambivalence</w:t>
      </w:r>
      <w:bookmarkEnd w:id="109"/>
    </w:p>
    <w:p w14:paraId="2A008166" w14:textId="24A13BA6" w:rsidR="00F86D6C" w:rsidRDefault="00ED7A61" w:rsidP="009811B0">
      <w:pPr>
        <w:spacing w:line="480" w:lineRule="auto"/>
        <w:rPr>
          <w:rFonts w:cs="Times New Roman"/>
        </w:rPr>
      </w:pPr>
      <w:r w:rsidRPr="005344B4">
        <w:rPr>
          <w:rFonts w:cs="Times New Roman"/>
        </w:rPr>
        <w:t xml:space="preserve">Performances across the festival </w:t>
      </w:r>
      <w:r w:rsidR="000F5C46" w:rsidRPr="005344B4">
        <w:rPr>
          <w:rFonts w:cs="Times New Roman"/>
        </w:rPr>
        <w:t>create</w:t>
      </w:r>
      <w:r w:rsidRPr="005344B4">
        <w:rPr>
          <w:rFonts w:cs="Times New Roman"/>
        </w:rPr>
        <w:t xml:space="preserve"> sensory and</w:t>
      </w:r>
      <w:r w:rsidR="00105212" w:rsidRPr="005344B4">
        <w:rPr>
          <w:rFonts w:cs="Times New Roman"/>
        </w:rPr>
        <w:t xml:space="preserve"> affective </w:t>
      </w:r>
      <w:r w:rsidR="007B26A6" w:rsidRPr="005344B4">
        <w:rPr>
          <w:rFonts w:cs="Times New Roman"/>
        </w:rPr>
        <w:t>storytelling about ecological encounters which</w:t>
      </w:r>
      <w:r w:rsidR="002156EB" w:rsidRPr="005344B4">
        <w:rPr>
          <w:rFonts w:cs="Times New Roman"/>
        </w:rPr>
        <w:t xml:space="preserve"> </w:t>
      </w:r>
      <w:r w:rsidR="00C71177" w:rsidRPr="005344B4">
        <w:rPr>
          <w:rFonts w:cs="Times New Roman"/>
        </w:rPr>
        <w:t>foreground ambivalence</w:t>
      </w:r>
      <w:r w:rsidR="002C4B8B" w:rsidRPr="005344B4">
        <w:rPr>
          <w:rFonts w:cs="Times New Roman"/>
        </w:rPr>
        <w:t>,</w:t>
      </w:r>
      <w:r w:rsidR="00D6040C" w:rsidRPr="005344B4">
        <w:rPr>
          <w:rFonts w:cs="Times New Roman"/>
        </w:rPr>
        <w:t xml:space="preserve"> unsettl</w:t>
      </w:r>
      <w:r w:rsidR="002C4B8B" w:rsidRPr="005344B4">
        <w:rPr>
          <w:rFonts w:cs="Times New Roman"/>
        </w:rPr>
        <w:t>ing</w:t>
      </w:r>
      <w:r w:rsidR="00D6040C" w:rsidRPr="005344B4">
        <w:rPr>
          <w:rFonts w:cs="Times New Roman"/>
        </w:rPr>
        <w:t xml:space="preserve"> </w:t>
      </w:r>
      <w:r w:rsidR="007567D2" w:rsidRPr="005344B4">
        <w:rPr>
          <w:rFonts w:cs="Times New Roman"/>
        </w:rPr>
        <w:t>the ‘purity politics’</w:t>
      </w:r>
      <w:r w:rsidR="00462370" w:rsidRPr="005344B4">
        <w:rPr>
          <w:rFonts w:cs="Times New Roman"/>
        </w:rPr>
        <w:t xml:space="preserve"> </w:t>
      </w:r>
      <w:r w:rsidR="00462370" w:rsidRPr="005344B4">
        <w:rPr>
          <w:rFonts w:cs="Times New Roman"/>
        </w:rPr>
        <w:fldChar w:fldCharType="begin"/>
      </w:r>
      <w:r w:rsidR="00462370" w:rsidRPr="005344B4">
        <w:rPr>
          <w:rFonts w:cs="Times New Roman"/>
        </w:rPr>
        <w:instrText xml:space="preserve"> ADDIN ZOTERO_ITEM CSL_CITATION {"citationID":"yQLTqE1g","properties":{"formattedCitation":"(Seymour, 2018)","plainCitation":"(Seymour, 2018)","noteIndex":0},"citationItems":[{"id":22195,"uris":["http://zotero.org/users/6040264/items/VS65S3XN"],"itemData":{"id":22195,"type":"book","abstract":"\"Bad Environmentalism examines how contemporary artists identify and respond to the ironies and absurdities surrounding environmental activism with their work in film, reality TV, poetry, fiction, performance art, and standup comedy. Focusing on texts such as the TV show Wildboyz and film series Green Porno, the book shows how such \"bad environmentalists\" use absurdity, camp, playfulness, and repulsiveness to counter climate skepticism and forces of environmental degradation as well as to question mainstream environmentalism's earnest prescriptiveness. Using affect theory and queer theory as her primary theoretical frameworks, Seymour considers the potentials and pitfalls of bad environmentalism and expands our understandings of environmental art and activism\"--","call-number":"NX650.E58 S49 2018","event-place":"Minneapolis","ISBN":"978-1-5179-0388-6","number-of-pages":"306","publisher":"University of Minnesota Press","publisher-place":"Minneapolis","source":"Library of Congress ISBN","title":"Bad environmentalism: irony and irreverence in the ecological age","title-short":"Bad environmentalism","author":[{"family":"Seymour","given":"Nicole"}],"issued":{"date-parts":[["2018"]]}}}],"schema":"https://github.com/citation-style-language/schema/raw/master/csl-citation.json"} </w:instrText>
      </w:r>
      <w:r w:rsidR="00462370" w:rsidRPr="005344B4">
        <w:rPr>
          <w:rFonts w:cs="Times New Roman"/>
        </w:rPr>
        <w:fldChar w:fldCharType="separate"/>
      </w:r>
      <w:r w:rsidR="00462370" w:rsidRPr="005344B4">
        <w:rPr>
          <w:rFonts w:cs="Times New Roman"/>
        </w:rPr>
        <w:t>(Seymour, 2018)</w:t>
      </w:r>
      <w:r w:rsidR="00462370" w:rsidRPr="005344B4">
        <w:rPr>
          <w:rFonts w:cs="Times New Roman"/>
        </w:rPr>
        <w:fldChar w:fldCharType="end"/>
      </w:r>
      <w:r w:rsidR="007567D2" w:rsidRPr="005344B4">
        <w:rPr>
          <w:rFonts w:cs="Times New Roman"/>
        </w:rPr>
        <w:t xml:space="preserve"> of individual lifestyle change and the negative affect</w:t>
      </w:r>
      <w:r w:rsidR="00007339" w:rsidRPr="005344B4">
        <w:rPr>
          <w:rFonts w:cs="Times New Roman"/>
        </w:rPr>
        <w:t xml:space="preserve"> trail of </w:t>
      </w:r>
      <w:r w:rsidR="002C4B8B" w:rsidRPr="005344B4">
        <w:rPr>
          <w:rFonts w:cs="Times New Roman"/>
        </w:rPr>
        <w:t xml:space="preserve">ecological </w:t>
      </w:r>
      <w:r w:rsidR="00007339" w:rsidRPr="005344B4">
        <w:rPr>
          <w:rFonts w:cs="Times New Roman"/>
        </w:rPr>
        <w:t>crisis</w:t>
      </w:r>
      <w:r w:rsidR="006A29C3" w:rsidRPr="005344B4">
        <w:rPr>
          <w:rFonts w:cs="Times New Roman"/>
        </w:rPr>
        <w:t xml:space="preserve">. </w:t>
      </w:r>
      <w:r w:rsidR="00C65696" w:rsidRPr="005344B4">
        <w:rPr>
          <w:rFonts w:cs="Times New Roman"/>
        </w:rPr>
        <w:t xml:space="preserve">Timeless performs </w:t>
      </w:r>
      <w:r w:rsidR="006A29C3" w:rsidRPr="005344B4">
        <w:rPr>
          <w:rFonts w:cs="Times New Roman"/>
        </w:rPr>
        <w:t xml:space="preserve">the well-worn trope </w:t>
      </w:r>
      <w:r w:rsidR="00C65696" w:rsidRPr="005344B4">
        <w:rPr>
          <w:rFonts w:cs="Times New Roman"/>
        </w:rPr>
        <w:t xml:space="preserve">of a planet </w:t>
      </w:r>
      <w:r w:rsidR="006A29C3" w:rsidRPr="005344B4">
        <w:rPr>
          <w:rFonts w:cs="Times New Roman"/>
        </w:rPr>
        <w:t xml:space="preserve">under threat, </w:t>
      </w:r>
      <w:r w:rsidR="00446460" w:rsidRPr="005344B4">
        <w:rPr>
          <w:rFonts w:cs="Times New Roman"/>
        </w:rPr>
        <w:t xml:space="preserve">saved by the redemptive action of humans working together for the common good. Whilst hopeful, it is a solemn, earnest </w:t>
      </w:r>
      <w:r w:rsidR="0090413D" w:rsidRPr="005344B4">
        <w:rPr>
          <w:rFonts w:cs="Times New Roman"/>
        </w:rPr>
        <w:t>performance</w:t>
      </w:r>
      <w:r w:rsidR="00CF4BE2" w:rsidRPr="005344B4">
        <w:rPr>
          <w:rFonts w:cs="Times New Roman"/>
        </w:rPr>
        <w:t xml:space="preserve"> which breaks with </w:t>
      </w:r>
      <w:r w:rsidR="0033642F" w:rsidRPr="005344B4">
        <w:rPr>
          <w:rFonts w:cs="Times New Roman"/>
        </w:rPr>
        <w:t xml:space="preserve">the </w:t>
      </w:r>
      <w:r w:rsidR="00CF4BE2" w:rsidRPr="005344B4">
        <w:rPr>
          <w:rFonts w:cs="Times New Roman"/>
        </w:rPr>
        <w:t xml:space="preserve">frivolous, joyful atmosphere of the festival. </w:t>
      </w:r>
      <w:r w:rsidR="004158C4" w:rsidRPr="005344B4">
        <w:rPr>
          <w:rFonts w:cs="Times New Roman"/>
        </w:rPr>
        <w:t xml:space="preserve">Affectively, it is </w:t>
      </w:r>
      <w:r w:rsidR="003605F3" w:rsidRPr="005344B4">
        <w:rPr>
          <w:rFonts w:cs="Times New Roman"/>
        </w:rPr>
        <w:t>at odds with the</w:t>
      </w:r>
      <w:r w:rsidR="00C00893" w:rsidRPr="005344B4">
        <w:rPr>
          <w:rFonts w:cs="Times New Roman"/>
        </w:rPr>
        <w:t xml:space="preserve"> pleasure-seeking </w:t>
      </w:r>
      <w:r w:rsidR="004158C4" w:rsidRPr="005344B4">
        <w:rPr>
          <w:rFonts w:cs="Times New Roman"/>
        </w:rPr>
        <w:t xml:space="preserve">mood of the </w:t>
      </w:r>
      <w:r w:rsidR="00C00893" w:rsidRPr="005344B4">
        <w:rPr>
          <w:rFonts w:cs="Times New Roman"/>
        </w:rPr>
        <w:t>festival</w:t>
      </w:r>
      <w:r w:rsidR="004158C4" w:rsidRPr="005344B4">
        <w:rPr>
          <w:rFonts w:cs="Times New Roman"/>
        </w:rPr>
        <w:t xml:space="preserve"> – this could account for why some adults chose to disengage</w:t>
      </w:r>
      <w:r w:rsidR="008C6117" w:rsidRPr="005344B4">
        <w:rPr>
          <w:rFonts w:cs="Times New Roman"/>
        </w:rPr>
        <w:t xml:space="preserve"> </w:t>
      </w:r>
      <w:r w:rsidR="004158C4" w:rsidRPr="005344B4">
        <w:rPr>
          <w:rFonts w:cs="Times New Roman"/>
        </w:rPr>
        <w:t xml:space="preserve">– to go and </w:t>
      </w:r>
      <w:r w:rsidR="008C6117" w:rsidRPr="005344B4">
        <w:rPr>
          <w:rFonts w:cs="Times New Roman"/>
        </w:rPr>
        <w:t>buy food</w:t>
      </w:r>
      <w:r w:rsidR="00AC7C08" w:rsidRPr="005344B4">
        <w:rPr>
          <w:rFonts w:cs="Times New Roman"/>
        </w:rPr>
        <w:t xml:space="preserve"> or enjoy a conversation with </w:t>
      </w:r>
      <w:r w:rsidR="00AC7C08" w:rsidRPr="005344B4">
        <w:rPr>
          <w:rFonts w:cs="Times New Roman"/>
        </w:rPr>
        <w:lastRenderedPageBreak/>
        <w:t>friends.</w:t>
      </w:r>
      <w:r w:rsidR="000051DC" w:rsidRPr="005344B4">
        <w:rPr>
          <w:rFonts w:cs="Times New Roman"/>
        </w:rPr>
        <w:t xml:space="preserve"> Being enrolled in an interpretive process </w:t>
      </w:r>
      <w:r w:rsidR="00A45674" w:rsidRPr="005344B4">
        <w:rPr>
          <w:rFonts w:cs="Times New Roman"/>
        </w:rPr>
        <w:t xml:space="preserve">involves imaginative labour, </w:t>
      </w:r>
      <w:r w:rsidR="00912200" w:rsidRPr="005344B4">
        <w:rPr>
          <w:rFonts w:cs="Times New Roman"/>
        </w:rPr>
        <w:t>embodied</w:t>
      </w:r>
      <w:r w:rsidR="00A45674" w:rsidRPr="005344B4">
        <w:rPr>
          <w:rFonts w:cs="Times New Roman"/>
        </w:rPr>
        <w:t xml:space="preserve"> attention and being open to not-knowing </w:t>
      </w:r>
      <w:r w:rsidR="00912200" w:rsidRPr="005344B4">
        <w:rPr>
          <w:rFonts w:cs="Times New Roman"/>
        </w:rPr>
        <w:t>–</w:t>
      </w:r>
      <w:r w:rsidR="00B456F8" w:rsidRPr="005344B4">
        <w:rPr>
          <w:rFonts w:cs="Times New Roman"/>
        </w:rPr>
        <w:t xml:space="preserve"> not everyone has the capacity or </w:t>
      </w:r>
      <w:r w:rsidR="002A1228" w:rsidRPr="005344B4">
        <w:rPr>
          <w:rFonts w:cs="Times New Roman"/>
        </w:rPr>
        <w:t xml:space="preserve">willingness to engage with </w:t>
      </w:r>
      <w:r w:rsidR="00F86D6C" w:rsidRPr="005344B4">
        <w:rPr>
          <w:rFonts w:cs="Times New Roman"/>
        </w:rPr>
        <w:t>performance</w:t>
      </w:r>
      <w:r w:rsidR="008B42B8" w:rsidRPr="005344B4">
        <w:rPr>
          <w:rFonts w:cs="Times New Roman"/>
        </w:rPr>
        <w:t>. E</w:t>
      </w:r>
      <w:r w:rsidR="000F7F49" w:rsidRPr="005344B4">
        <w:rPr>
          <w:rFonts w:cs="Times New Roman"/>
        </w:rPr>
        <w:t>q</w:t>
      </w:r>
      <w:r w:rsidR="008B42B8" w:rsidRPr="005344B4">
        <w:rPr>
          <w:rFonts w:cs="Times New Roman"/>
        </w:rPr>
        <w:t>u</w:t>
      </w:r>
      <w:r w:rsidR="000F7F49" w:rsidRPr="005344B4">
        <w:rPr>
          <w:rFonts w:cs="Times New Roman"/>
        </w:rPr>
        <w:t>a</w:t>
      </w:r>
      <w:r w:rsidR="008B42B8" w:rsidRPr="005344B4">
        <w:rPr>
          <w:rFonts w:cs="Times New Roman"/>
        </w:rPr>
        <w:t xml:space="preserve">lly, as in the Museum (see </w:t>
      </w:r>
      <w:r w:rsidR="007A1C12" w:rsidRPr="005344B4">
        <w:rPr>
          <w:rFonts w:cs="Times New Roman"/>
        </w:rPr>
        <w:t>4.3.1</w:t>
      </w:r>
      <w:r w:rsidR="008B42B8" w:rsidRPr="005344B4">
        <w:rPr>
          <w:rFonts w:cs="Times New Roman"/>
        </w:rPr>
        <w:t xml:space="preserve">) adults may </w:t>
      </w:r>
      <w:r w:rsidR="000F7F49" w:rsidRPr="005344B4">
        <w:rPr>
          <w:rFonts w:cs="Times New Roman"/>
        </w:rPr>
        <w:t xml:space="preserve">be bored </w:t>
      </w:r>
      <w:r w:rsidR="00E67D58" w:rsidRPr="005344B4">
        <w:rPr>
          <w:rFonts w:cs="Times New Roman"/>
        </w:rPr>
        <w:t>of apocalyptic predictions and the refrain of planetary crisis</w:t>
      </w:r>
      <w:r w:rsidR="00FF4802" w:rsidRPr="005344B4">
        <w:rPr>
          <w:rFonts w:cs="Times New Roman"/>
        </w:rPr>
        <w:t xml:space="preserve">, </w:t>
      </w:r>
      <w:r w:rsidR="00D9309E">
        <w:rPr>
          <w:rFonts w:cs="Times New Roman"/>
        </w:rPr>
        <w:t>or they may assume that they already know enough</w:t>
      </w:r>
      <w:r w:rsidR="002B1B81">
        <w:rPr>
          <w:rFonts w:cs="Times New Roman"/>
        </w:rPr>
        <w:t xml:space="preserve"> already</w:t>
      </w:r>
      <w:r w:rsidR="001B5EEB">
        <w:rPr>
          <w:rFonts w:cs="Times New Roman"/>
        </w:rPr>
        <w:t xml:space="preserve">. As a result, they </w:t>
      </w:r>
      <w:r w:rsidR="000308EF">
        <w:rPr>
          <w:rFonts w:cs="Times New Roman"/>
        </w:rPr>
        <w:t>s</w:t>
      </w:r>
      <w:r w:rsidR="00FF4802" w:rsidRPr="005344B4">
        <w:rPr>
          <w:rFonts w:cs="Times New Roman"/>
        </w:rPr>
        <w:t>witch off or are disaffected by this mode of engagement</w:t>
      </w:r>
      <w:r w:rsidR="000308EF">
        <w:rPr>
          <w:rFonts w:cs="Times New Roman"/>
        </w:rPr>
        <w:t xml:space="preserve">, instead prioritising other </w:t>
      </w:r>
      <w:r w:rsidR="003D4AD4">
        <w:rPr>
          <w:rFonts w:cs="Times New Roman"/>
        </w:rPr>
        <w:t xml:space="preserve">activities (socialising, going </w:t>
      </w:r>
      <w:r w:rsidR="002C218B">
        <w:rPr>
          <w:rFonts w:cs="Times New Roman"/>
          <w:noProof/>
        </w:rPr>
        <mc:AlternateContent>
          <mc:Choice Requires="wpg">
            <w:drawing>
              <wp:anchor distT="0" distB="0" distL="114300" distR="114300" simplePos="0" relativeHeight="251741184" behindDoc="0" locked="0" layoutInCell="1" allowOverlap="1" wp14:anchorId="7CF01EBB" wp14:editId="587A180F">
                <wp:simplePos x="0" y="0"/>
                <wp:positionH relativeFrom="margin">
                  <wp:align>center</wp:align>
                </wp:positionH>
                <wp:positionV relativeFrom="paragraph">
                  <wp:posOffset>2114550</wp:posOffset>
                </wp:positionV>
                <wp:extent cx="4345305" cy="6259830"/>
                <wp:effectExtent l="0" t="0" r="0" b="7620"/>
                <wp:wrapTopAndBottom/>
                <wp:docPr id="31801658" name="Group 4"/>
                <wp:cNvGraphicFramePr/>
                <a:graphic xmlns:a="http://schemas.openxmlformats.org/drawingml/2006/main">
                  <a:graphicData uri="http://schemas.microsoft.com/office/word/2010/wordprocessingGroup">
                    <wpg:wgp>
                      <wpg:cNvGrpSpPr/>
                      <wpg:grpSpPr>
                        <a:xfrm>
                          <a:off x="0" y="0"/>
                          <a:ext cx="4345305" cy="6259830"/>
                          <a:chOff x="0" y="0"/>
                          <a:chExt cx="4345305" cy="6259830"/>
                        </a:xfrm>
                      </wpg:grpSpPr>
                      <pic:pic xmlns:pic="http://schemas.openxmlformats.org/drawingml/2006/picture">
                        <pic:nvPicPr>
                          <pic:cNvPr id="1565031821" name="Picture 15" descr="A child standing in front of a pink and blue vehicle&#10;&#10;AI-generated content may be incorrect."/>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345305" cy="5794375"/>
                          </a:xfrm>
                          <a:prstGeom prst="rect">
                            <a:avLst/>
                          </a:prstGeom>
                        </pic:spPr>
                      </pic:pic>
                      <wps:wsp>
                        <wps:cNvPr id="1029132185" name="Text Box 1"/>
                        <wps:cNvSpPr txBox="1"/>
                        <wps:spPr>
                          <a:xfrm>
                            <a:off x="0" y="5848350"/>
                            <a:ext cx="4345305" cy="411480"/>
                          </a:xfrm>
                          <a:prstGeom prst="rect">
                            <a:avLst/>
                          </a:prstGeom>
                          <a:solidFill>
                            <a:prstClr val="white"/>
                          </a:solidFill>
                          <a:ln>
                            <a:noFill/>
                          </a:ln>
                        </wps:spPr>
                        <wps:txbx>
                          <w:txbxContent>
                            <w:p w14:paraId="02D72E7B" w14:textId="501B7262" w:rsidR="002C218B" w:rsidRPr="001D6ECF" w:rsidRDefault="002C218B" w:rsidP="002C218B">
                              <w:pPr>
                                <w:pStyle w:val="Caption"/>
                                <w:rPr>
                                  <w:rFonts w:eastAsiaTheme="minorHAnsi" w:cs="Times New Roman"/>
                                  <w:noProof/>
                                  <w:sz w:val="22"/>
                                </w:rPr>
                              </w:pPr>
                              <w:bookmarkStart w:id="110" w:name="_Toc212374670"/>
                              <w:r>
                                <w:t xml:space="preserve">Figure </w:t>
                              </w:r>
                              <w:r>
                                <w:fldChar w:fldCharType="begin"/>
                              </w:r>
                              <w:r>
                                <w:instrText xml:space="preserve"> SEQ Figure \* ARABIC </w:instrText>
                              </w:r>
                              <w:r>
                                <w:fldChar w:fldCharType="separate"/>
                              </w:r>
                              <w:r w:rsidR="009C387C">
                                <w:rPr>
                                  <w:noProof/>
                                </w:rPr>
                                <w:t>23</w:t>
                              </w:r>
                              <w:r>
                                <w:fldChar w:fldCharType="end"/>
                              </w:r>
                              <w:r>
                                <w:t xml:space="preserve"> My daughter exploring an art installation at the Festival of Thrift 2021. Photo: Author's own</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F01EBB" id="_x0000_s1069" style="position:absolute;left:0;text-align:left;margin-left:0;margin-top:166.5pt;width:342.15pt;height:492.9pt;z-index:251741184;mso-position-horizontal:center;mso-position-horizontal-relative:margin" coordsize="43453,6259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">
                <v:shape id="Picture 15" o:spid="_x0000_s1070" type="#_x0000_t75" alt="A child standing in front of a pink and blue vehicle&#10;&#10;AI-generated content may be incorrect." style="position:absolute;width:43453;height:57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">
                  <v:imagedata r:id="rId55" o:title="A child standing in front of a pink and blue vehicle&#10;&#10;AI-generated content may be incorrect"/>
                </v:shape>
                <v:shape id="_x0000_s1071" type="#_x0000_t202" style="position:absolute;top:58483;width:4345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" stroked="f">
                  <v:textbox style="mso-fit-shape-to-text:t" inset="0,0,0,0">
                    <w:txbxContent>
                      <w:p w14:paraId="02D72E7B" w14:textId="501B7262" w:rsidR="002C218B" w:rsidRPr="001D6ECF" w:rsidRDefault="002C218B" w:rsidP="002C218B">
                        <w:pPr>
                          <w:pStyle w:val="Caption"/>
                          <w:rPr>
                            <w:rFonts w:eastAsiaTheme="minorHAnsi" w:cs="Times New Roman"/>
                            <w:noProof/>
                            <w:sz w:val="22"/>
                          </w:rPr>
                        </w:pPr>
                        <w:bookmarkStart w:id="407" w:name="_Toc212374670"/>
                        <w:r>
                          <w:t xml:space="preserve">Figure </w:t>
                        </w:r>
                        <w:r>
                          <w:fldChar w:fldCharType="begin"/>
                        </w:r>
                        <w:r>
                          <w:instrText xml:space="preserve"> SEQ Figure \* ARABIC </w:instrText>
                        </w:r>
                        <w:r>
                          <w:fldChar w:fldCharType="separate"/>
                        </w:r>
                        <w:r w:rsidR="009C387C">
                          <w:rPr>
                            <w:noProof/>
                          </w:rPr>
                          <w:t>23</w:t>
                        </w:r>
                        <w:r>
                          <w:fldChar w:fldCharType="end"/>
                        </w:r>
                        <w:r>
                          <w:t xml:space="preserve"> My daughter exploring an art installation at the Festival of Thrift 2021. Photo: Author's own</w:t>
                        </w:r>
                        <w:bookmarkEnd w:id="407"/>
                      </w:p>
                    </w:txbxContent>
                  </v:textbox>
                </v:shape>
                <w10:wrap type="topAndBottom" anchorx="margin"/>
              </v:group>
            </w:pict>
          </mc:Fallback>
        </mc:AlternateContent>
      </w:r>
      <w:r w:rsidR="003D4AD4">
        <w:rPr>
          <w:rFonts w:cs="Times New Roman"/>
        </w:rPr>
        <w:t>to buy food).</w:t>
      </w:r>
    </w:p>
    <w:p w14:paraId="3C613F01" w14:textId="7EE14F04" w:rsidR="002C218B" w:rsidRPr="005344B4" w:rsidRDefault="002C218B" w:rsidP="009811B0">
      <w:pPr>
        <w:spacing w:line="480" w:lineRule="auto"/>
        <w:rPr>
          <w:rFonts w:cs="Times New Roman"/>
        </w:rPr>
      </w:pPr>
    </w:p>
    <w:p w14:paraId="3DC3371D" w14:textId="75A08A86" w:rsidR="00105212" w:rsidRPr="005344B4" w:rsidRDefault="00912200" w:rsidP="009811B0">
      <w:pPr>
        <w:spacing w:line="480" w:lineRule="auto"/>
        <w:rPr>
          <w:rFonts w:cs="Times New Roman"/>
        </w:rPr>
      </w:pPr>
      <w:r w:rsidRPr="005344B4">
        <w:rPr>
          <w:rFonts w:cs="Times New Roman"/>
        </w:rPr>
        <w:lastRenderedPageBreak/>
        <w:t xml:space="preserve"> </w:t>
      </w:r>
      <w:r w:rsidR="0073064F" w:rsidRPr="005344B4">
        <w:rPr>
          <w:rFonts w:cs="Times New Roman"/>
        </w:rPr>
        <w:t xml:space="preserve">Elsewhere across the site, </w:t>
      </w:r>
      <w:r w:rsidR="008A7966" w:rsidRPr="005344B4">
        <w:rPr>
          <w:rFonts w:cs="Times New Roman"/>
        </w:rPr>
        <w:t>comic modes to</w:t>
      </w:r>
      <w:r w:rsidR="00AC7C08" w:rsidRPr="005344B4">
        <w:rPr>
          <w:rFonts w:cs="Times New Roman"/>
        </w:rPr>
        <w:t xml:space="preserve"> perform </w:t>
      </w:r>
      <w:r w:rsidR="0073064F" w:rsidRPr="005344B4">
        <w:rPr>
          <w:rFonts w:cs="Times New Roman"/>
        </w:rPr>
        <w:t>socio-natural entanglements</w:t>
      </w:r>
      <w:r w:rsidR="00C80C38" w:rsidRPr="005344B4">
        <w:rPr>
          <w:rFonts w:cs="Times New Roman"/>
        </w:rPr>
        <w:t>.</w:t>
      </w:r>
      <w:r w:rsidR="001F1744" w:rsidRPr="005344B4">
        <w:rPr>
          <w:rFonts w:cs="Times New Roman"/>
        </w:rPr>
        <w:t xml:space="preserve"> Humour, irreverence and absurdity rub up against the anxiety, fear and grief that many feel when confronting the socio-material realities of climate change, biodiversity loss and waste crisis as well as intense moralising around thrift. </w:t>
      </w:r>
      <w:r w:rsidR="00C80C38" w:rsidRPr="005344B4">
        <w:rPr>
          <w:rFonts w:cs="Times New Roman"/>
        </w:rPr>
        <w:t xml:space="preserve"> In this section, I described two performances which </w:t>
      </w:r>
      <w:r w:rsidR="006271D5" w:rsidRPr="005344B4">
        <w:rPr>
          <w:rFonts w:cs="Times New Roman"/>
        </w:rPr>
        <w:t>reorient affective attachments to non-human others</w:t>
      </w:r>
      <w:r w:rsidR="006A3A62" w:rsidRPr="005344B4">
        <w:rPr>
          <w:rFonts w:cs="Times New Roman"/>
        </w:rPr>
        <w:t xml:space="preserve"> – birds and bees -</w:t>
      </w:r>
      <w:r w:rsidR="006271D5" w:rsidRPr="005344B4">
        <w:rPr>
          <w:rFonts w:cs="Times New Roman"/>
        </w:rPr>
        <w:t xml:space="preserve"> through </w:t>
      </w:r>
      <w:r w:rsidR="001F1744" w:rsidRPr="005344B4">
        <w:rPr>
          <w:rFonts w:cs="Times New Roman"/>
        </w:rPr>
        <w:t>the absurd</w:t>
      </w:r>
      <w:r w:rsidR="000267BE" w:rsidRPr="005344B4">
        <w:rPr>
          <w:rFonts w:cs="Times New Roman"/>
        </w:rPr>
        <w:t xml:space="preserve">. </w:t>
      </w:r>
      <w:r w:rsidR="00D35571" w:rsidRPr="005344B4">
        <w:rPr>
          <w:rFonts w:cs="Times New Roman"/>
        </w:rPr>
        <w:t>Situating</w:t>
      </w:r>
      <w:r w:rsidR="00D72DD7" w:rsidRPr="005344B4">
        <w:rPr>
          <w:rFonts w:cs="Times New Roman"/>
        </w:rPr>
        <w:t xml:space="preserve"> </w:t>
      </w:r>
      <w:r w:rsidR="006A3A62" w:rsidRPr="005344B4">
        <w:rPr>
          <w:rFonts w:cs="Times New Roman"/>
        </w:rPr>
        <w:t>artistic</w:t>
      </w:r>
      <w:r w:rsidR="00D35571" w:rsidRPr="005344B4">
        <w:rPr>
          <w:rFonts w:cs="Times New Roman"/>
        </w:rPr>
        <w:t xml:space="preserve"> performances within the joyful atmosphere of the festival and against the moral framing of thrift triggers </w:t>
      </w:r>
      <w:r w:rsidR="002D3429" w:rsidRPr="005344B4">
        <w:rPr>
          <w:rFonts w:cs="Times New Roman"/>
        </w:rPr>
        <w:t>ambivalence and ambiguity –</w:t>
      </w:r>
      <w:r w:rsidR="000B0D29" w:rsidRPr="005344B4">
        <w:rPr>
          <w:rFonts w:cs="Times New Roman"/>
        </w:rPr>
        <w:t xml:space="preserve"> </w:t>
      </w:r>
      <w:proofErr w:type="gramStart"/>
      <w:r w:rsidR="000B0D29" w:rsidRPr="005344B4">
        <w:rPr>
          <w:rFonts w:cs="Times New Roman"/>
        </w:rPr>
        <w:t>opening up</w:t>
      </w:r>
      <w:proofErr w:type="gramEnd"/>
      <w:r w:rsidR="000B0D29" w:rsidRPr="005344B4">
        <w:rPr>
          <w:rFonts w:cs="Times New Roman"/>
        </w:rPr>
        <w:t xml:space="preserve"> space for new affective attachments to emerge and take form.</w:t>
      </w:r>
      <w:r w:rsidR="00D72DD7" w:rsidRPr="005344B4">
        <w:rPr>
          <w:rFonts w:cs="Times New Roman"/>
        </w:rPr>
        <w:t xml:space="preserve"> They invite</w:t>
      </w:r>
      <w:r w:rsidR="0099223D" w:rsidRPr="005344B4">
        <w:rPr>
          <w:rFonts w:cs="Times New Roman"/>
        </w:rPr>
        <w:t xml:space="preserve"> </w:t>
      </w:r>
      <w:r w:rsidR="00105212" w:rsidRPr="005344B4">
        <w:rPr>
          <w:rFonts w:cs="Times New Roman"/>
        </w:rPr>
        <w:t xml:space="preserve">us to 'consider different ways of listening to and engaging the world...presenting new ways of thinking and inhabiting the world' </w:t>
      </w:r>
      <w:r w:rsidR="004E04E8" w:rsidRPr="005344B4">
        <w:rPr>
          <w:rFonts w:cs="Times New Roman"/>
        </w:rPr>
        <w:fldChar w:fldCharType="begin"/>
      </w:r>
      <w:r w:rsidR="00D23FE6" w:rsidRPr="005344B4">
        <w:rPr>
          <w:rFonts w:cs="Times New Roman"/>
        </w:rPr>
        <w:instrText xml:space="preserve"> ADDIN ZOTERO_ITEM CSL_CITATION {"citationID":"bjv3jIQq","properties":{"formattedCitation":"(A. Closs Stephens, 2022, p. 11)","plainCitation":"(A. Closs Stephens, 2022, p. 11)","noteIndex":0},"citationItems":[{"id":22192,"uris":["http://zotero.org/users/6040264/items/7MN3KAJJ"],"itemData":{"id":22192,"type":"book","abstract":"\"Identity is widely acknowledged to be a felt experience, yet questions of atmosphere, mood and public sentiments are rarely made central to understanding the global politics of nationalism. This book asks what difference it makes when we address national identity as principally an affective force? National Affects traces how ideas about 'us and them' take form in ordinary spaces, in ways that are both deeply felt and hardly noticeable, in studies of global events that range from the London 2012 Olympic Games to responses to acts of terror, the European refugee crisis and 'Brexit'. In this timely intervention, Angharad Closs Stephens addresses the affective dimensions of being together to open new angles in the study of nationalism and global politics. She asks how the nation is felt in everyday life, as well as differently experienced, and investigates different forms of enacting being together to generate new insights in the study of national identity. National Affects draws on academic theories in the study of Politics, International Relations and Human Geography, as well as stories, performance works and novels, to establish a new tone of critical enquiry. Informed by longstanding critical interrogations of the politics of 'us and them', this book argues that these ideas are not as stable as they are often made to seem. Drawing on a combination of artistic and academic interventions, this book offers a refreshing approach to conceptualising the politics of nationalism, identity and citizenship. In its focus on everyday atmospheres, it identifies new registers for intervening politically. Overall, National Affects outlines other ways of imagining and practising being political together, beyond the exclusionary politics of nationalism\"--","event-place":"London New York","ISBN":"978-0-7556-4143-7","language":"eng","number-of-pages":"1","publisher":"Bloomsbury Academic","publisher-place":"London New York","source":"K10plus ISBN","title":"National affects: the everyday atmospheres of being political","title-short":"National affects","author":[{"family":"Closs Stephens","given":"Angharad"}],"issued":{"date-parts":[["2022"]]}},"locator":"11","label":"page"}],"schema":"https://github.com/citation-style-language/schema/raw/master/csl-citation.json"} </w:instrText>
      </w:r>
      <w:r w:rsidR="004E04E8" w:rsidRPr="005344B4">
        <w:rPr>
          <w:rFonts w:cs="Times New Roman"/>
        </w:rPr>
        <w:fldChar w:fldCharType="separate"/>
      </w:r>
      <w:r w:rsidR="00D23FE6" w:rsidRPr="005344B4">
        <w:rPr>
          <w:rFonts w:cs="Times New Roman"/>
        </w:rPr>
        <w:t>(A. Closs Stephens, 2022, p. 11)</w:t>
      </w:r>
      <w:r w:rsidR="004E04E8" w:rsidRPr="005344B4">
        <w:rPr>
          <w:rFonts w:cs="Times New Roman"/>
        </w:rPr>
        <w:fldChar w:fldCharType="end"/>
      </w:r>
      <w:r w:rsidR="006A3A62" w:rsidRPr="005344B4">
        <w:rPr>
          <w:rFonts w:cs="Times New Roman"/>
        </w:rPr>
        <w:t xml:space="preserve"> and can intervene in the ordering of worlds -</w:t>
      </w:r>
      <w:r w:rsidR="004B3D0D" w:rsidRPr="005344B4">
        <w:rPr>
          <w:rFonts w:cs="Times New Roman"/>
        </w:rPr>
        <w:t xml:space="preserve"> </w:t>
      </w:r>
      <w:r w:rsidR="00105212" w:rsidRPr="005344B4">
        <w:rPr>
          <w:rFonts w:cs="Times New Roman"/>
        </w:rPr>
        <w:t xml:space="preserve">even if they do not seek to do </w:t>
      </w:r>
      <w:r w:rsidR="006A3A62" w:rsidRPr="005344B4">
        <w:rPr>
          <w:rFonts w:cs="Times New Roman"/>
        </w:rPr>
        <w:t xml:space="preserve">so </w:t>
      </w:r>
      <w:r w:rsidR="007A1C5C" w:rsidRPr="005344B4">
        <w:rPr>
          <w:rFonts w:cs="Times New Roman"/>
        </w:rPr>
        <w:fldChar w:fldCharType="begin"/>
      </w:r>
      <w:r w:rsidR="007A1C5C" w:rsidRPr="005344B4">
        <w:rPr>
          <w:rFonts w:cs="Times New Roman"/>
        </w:rPr>
        <w:instrText xml:space="preserve"> ADDIN ZOTERO_ITEM CSL_CITATION {"citationID":"ju23KkMB","properties":{"formattedCitation":"(Grosz, 2008)","plainCitation":"(Grosz, 2008)","noteIndex":0},"citationItems":[{"id":23293,"uris":["http://zotero.org/users/6040264/items/5227G79F"],"itemData":{"id":23293,"type":"book","call-number":"700.1","collection-title":"The Wellek library lectures in critical theory","event-place":"New York","ISBN":"978-0-231-14518-3","language":"eng","publisher":"Columbia University Press","publisher-place":"New York","source":"BnF ISBN","title":"Chaos, territory, art: Deleuze and the framing of the earth","title-short":"Chaos, territory, art","author":[{"family":"Grosz","given":"Elizabeth"}],"issued":{"date-parts":[["2008"]]}}}],"schema":"https://github.com/citation-style-language/schema/raw/master/csl-citation.json"} </w:instrText>
      </w:r>
      <w:r w:rsidR="007A1C5C" w:rsidRPr="005344B4">
        <w:rPr>
          <w:rFonts w:cs="Times New Roman"/>
        </w:rPr>
        <w:fldChar w:fldCharType="separate"/>
      </w:r>
      <w:r w:rsidR="007A1C5C" w:rsidRPr="005344B4">
        <w:rPr>
          <w:rFonts w:cs="Times New Roman"/>
        </w:rPr>
        <w:t>(Grosz, 2008)</w:t>
      </w:r>
      <w:r w:rsidR="007A1C5C" w:rsidRPr="005344B4">
        <w:rPr>
          <w:rFonts w:cs="Times New Roman"/>
        </w:rPr>
        <w:fldChar w:fldCharType="end"/>
      </w:r>
      <w:r w:rsidR="006A3A62" w:rsidRPr="005344B4">
        <w:rPr>
          <w:rFonts w:cs="Times New Roman"/>
        </w:rPr>
        <w:t>.</w:t>
      </w:r>
      <w:r w:rsidR="004B3D0D" w:rsidRPr="005344B4">
        <w:rPr>
          <w:rFonts w:cs="Times New Roman"/>
        </w:rPr>
        <w:t xml:space="preserve"> </w:t>
      </w:r>
    </w:p>
    <w:p w14:paraId="161D7A5F" w14:textId="0D76F6B0" w:rsidR="009824B7" w:rsidRPr="005344B4" w:rsidRDefault="00B3672E" w:rsidP="00901009">
      <w:pPr>
        <w:pStyle w:val="Heading3"/>
      </w:pPr>
      <w:bookmarkStart w:id="111" w:name="_Toc213581815"/>
      <w:r w:rsidRPr="005344B4">
        <w:t>5.</w:t>
      </w:r>
      <w:r w:rsidR="009824B7" w:rsidRPr="005344B4">
        <w:t>3.</w:t>
      </w:r>
      <w:r w:rsidR="00504E5E" w:rsidRPr="005344B4">
        <w:t>1</w:t>
      </w:r>
      <w:r w:rsidR="009824B7" w:rsidRPr="005344B4">
        <w:t xml:space="preserve"> The B</w:t>
      </w:r>
      <w:r w:rsidR="00C83569" w:rsidRPr="005344B4">
        <w:t>ees</w:t>
      </w:r>
      <w:bookmarkEnd w:id="111"/>
      <w:r w:rsidR="00707564" w:rsidRPr="005344B4">
        <w:t xml:space="preserve"> </w:t>
      </w:r>
    </w:p>
    <w:p w14:paraId="095579E3" w14:textId="0B1BB413" w:rsidR="00B74E40" w:rsidRPr="005344B4" w:rsidRDefault="000B044B" w:rsidP="009811B0">
      <w:pPr>
        <w:spacing w:line="480" w:lineRule="auto"/>
        <w:rPr>
          <w:rFonts w:cs="Times New Roman"/>
        </w:rPr>
      </w:pPr>
      <w:r w:rsidRPr="005344B4">
        <w:rPr>
          <w:rFonts w:cs="Times New Roman"/>
          <w:i/>
          <w:iCs/>
        </w:rPr>
        <w:t>The Bees</w:t>
      </w:r>
      <w:r w:rsidRPr="005344B4">
        <w:rPr>
          <w:rFonts w:cs="Times New Roman"/>
        </w:rPr>
        <w:t xml:space="preserve"> was </w:t>
      </w:r>
      <w:r w:rsidR="0099223D" w:rsidRPr="005344B4">
        <w:rPr>
          <w:rFonts w:cs="Times New Roman"/>
        </w:rPr>
        <w:t>performed</w:t>
      </w:r>
      <w:r w:rsidRPr="005344B4">
        <w:rPr>
          <w:rFonts w:cs="Times New Roman"/>
        </w:rPr>
        <w:t xml:space="preserve"> at the Festival of Thrift in Billingham in 2023 by </w:t>
      </w:r>
      <w:proofErr w:type="spellStart"/>
      <w:r w:rsidRPr="005344B4">
        <w:rPr>
          <w:rFonts w:cs="Times New Roman"/>
        </w:rPr>
        <w:t>Artizani</w:t>
      </w:r>
      <w:proofErr w:type="spellEnd"/>
      <w:r w:rsidR="007A1C5C" w:rsidRPr="005344B4">
        <w:rPr>
          <w:rFonts w:cs="Times New Roman"/>
        </w:rPr>
        <w:t xml:space="preserve"> </w:t>
      </w:r>
      <w:r w:rsidR="005C3ACF" w:rsidRPr="005344B4">
        <w:rPr>
          <w:rFonts w:cs="Times New Roman"/>
        </w:rPr>
        <w:fldChar w:fldCharType="begin"/>
      </w:r>
      <w:r w:rsidR="00F25C85" w:rsidRPr="005344B4">
        <w:rPr>
          <w:rFonts w:cs="Times New Roman"/>
        </w:rPr>
        <w:instrText xml:space="preserve"> ADDIN ZOTERO_ITEM CSL_CITATION {"citationID":"gtGvJGzS","properties":{"formattedCitation":"(2023)","plainCitation":"(2023)","noteIndex":0},"citationItems":[{"id":23008,"uris":["http://zotero.org/users/6040264/items/E639C9ZA"],"itemData":{"id":23008,"type":"graphic","medium":"Installation","title":"The Bees","URL":"https://www.artizani.net/the-bees","author":[{"family":"Artizani","given":""}],"accessed":{"date-parts":[["2025",10,14]]},"issued":{"date-parts":[["2023"]]}},"suppress-author":true}],"schema":"https://github.com/citation-style-language/schema/raw/master/csl-citation.json"} </w:instrText>
      </w:r>
      <w:r w:rsidR="005C3ACF" w:rsidRPr="005344B4">
        <w:rPr>
          <w:rFonts w:cs="Times New Roman"/>
        </w:rPr>
        <w:fldChar w:fldCharType="separate"/>
      </w:r>
      <w:r w:rsidR="00F25C85" w:rsidRPr="005344B4">
        <w:rPr>
          <w:rFonts w:cs="Times New Roman"/>
        </w:rPr>
        <w:t>(2023)</w:t>
      </w:r>
      <w:r w:rsidR="005C3ACF" w:rsidRPr="005344B4">
        <w:rPr>
          <w:rFonts w:cs="Times New Roman"/>
        </w:rPr>
        <w:fldChar w:fldCharType="end"/>
      </w:r>
      <w:r w:rsidR="006A3A62" w:rsidRPr="005344B4">
        <w:rPr>
          <w:rFonts w:cs="Times New Roman"/>
        </w:rPr>
        <w:t xml:space="preserve">. It features </w:t>
      </w:r>
      <w:r w:rsidR="000F0E53" w:rsidRPr="005344B4">
        <w:rPr>
          <w:rFonts w:cs="Times New Roman"/>
        </w:rPr>
        <w:t xml:space="preserve">multiple </w:t>
      </w:r>
      <w:r w:rsidRPr="005344B4">
        <w:rPr>
          <w:rFonts w:cs="Times New Roman"/>
        </w:rPr>
        <w:t xml:space="preserve">white beehives raised to chest height on wooden stands, tended by beekeepers in full protective suits carrying smoking canisters. The hives buzz loudly in the honey perfumed air, </w:t>
      </w:r>
      <w:r w:rsidR="000F0E53" w:rsidRPr="005344B4">
        <w:rPr>
          <w:rFonts w:cs="Times New Roman"/>
        </w:rPr>
        <w:t>people</w:t>
      </w:r>
      <w:r w:rsidR="0074382F" w:rsidRPr="005344B4">
        <w:rPr>
          <w:rFonts w:cs="Times New Roman"/>
        </w:rPr>
        <w:t xml:space="preserve"> move slowly between them, peering curiously inside</w:t>
      </w:r>
      <w:r w:rsidRPr="005344B4">
        <w:rPr>
          <w:rFonts w:cs="Times New Roman"/>
        </w:rPr>
        <w:t xml:space="preserve">. I approach with my eldest daughter, ‘What’s inside?’ she asks. ‘I don’t know’ I reply. ‘Perhaps we’re going to see how bees make honey’ I said, expecting an educational exhibit. I realise that people are not just peering into the hives, but putting their faces right up to the hives, to look through peepholes cut into the hives. There are stools for children to stand on so that they can reach the peepholes – people are clamouring in the small pen of the exhibit to look. </w:t>
      </w:r>
    </w:p>
    <w:p w14:paraId="1A2B81F1" w14:textId="5864BBAE" w:rsidR="0036461B" w:rsidRPr="005344B4" w:rsidRDefault="007518AD" w:rsidP="009811B0">
      <w:pPr>
        <w:spacing w:line="480" w:lineRule="auto"/>
        <w:rPr>
          <w:rFonts w:cs="Times New Roman"/>
        </w:rPr>
      </w:pPr>
      <w:r w:rsidRPr="005344B4">
        <w:rPr>
          <w:rFonts w:cs="Times New Roman"/>
        </w:rPr>
        <w:t>We</w:t>
      </w:r>
      <w:r w:rsidR="000B044B" w:rsidRPr="005344B4">
        <w:rPr>
          <w:rFonts w:cs="Times New Roman"/>
        </w:rPr>
        <w:t xml:space="preserve"> break through the throng of people</w:t>
      </w:r>
      <w:r w:rsidRPr="005344B4">
        <w:rPr>
          <w:rFonts w:cs="Times New Roman"/>
        </w:rPr>
        <w:t>;</w:t>
      </w:r>
      <w:r w:rsidR="000B044B" w:rsidRPr="005344B4">
        <w:rPr>
          <w:rFonts w:cs="Times New Roman"/>
        </w:rPr>
        <w:t xml:space="preserve"> my daughter puts her eyes up to the first hive, giggles, and then looks at me with uncertainty. ‘What is it?’ I ask, putting my eye to the peephole. Inside, a diorama of bee characters dancing in a disco, complete with revolving mirror ball and disco lights. A tiny alternative world. It’s silly and delightful and unexpected. Each hive reveals </w:t>
      </w:r>
      <w:r w:rsidRPr="005344B4">
        <w:rPr>
          <w:rFonts w:cs="Times New Roman"/>
        </w:rPr>
        <w:t xml:space="preserve">an </w:t>
      </w:r>
      <w:r w:rsidR="000B044B" w:rsidRPr="005344B4">
        <w:rPr>
          <w:rFonts w:cs="Times New Roman"/>
        </w:rPr>
        <w:t>imagined bee-world – bee astronomers, bees watching a film at the cinema, a bee race car track. One of the hives i</w:t>
      </w:r>
      <w:r w:rsidR="00B97B86">
        <w:rPr>
          <w:rFonts w:cs="Times New Roman"/>
        </w:rPr>
        <w:t>s</w:t>
      </w:r>
      <w:r w:rsidR="000B044B" w:rsidRPr="005344B4">
        <w:rPr>
          <w:rFonts w:cs="Times New Roman"/>
        </w:rPr>
        <w:t xml:space="preserve"> on a hydraulic foot pump operated by one of the beekeepers</w:t>
      </w:r>
      <w:r w:rsidR="002E4564" w:rsidRPr="005344B4">
        <w:rPr>
          <w:rFonts w:cs="Times New Roman"/>
        </w:rPr>
        <w:t>. A</w:t>
      </w:r>
      <w:r w:rsidR="000B044B" w:rsidRPr="005344B4">
        <w:rPr>
          <w:rFonts w:cs="Times New Roman"/>
        </w:rPr>
        <w:t>s I try to look in, the beehive suddenly jumps up, taking the peephole out of my eyeline. Each time I try to look, it moves further up</w:t>
      </w:r>
      <w:r w:rsidR="00E84BC3" w:rsidRPr="005344B4">
        <w:rPr>
          <w:rFonts w:cs="Times New Roman"/>
        </w:rPr>
        <w:t>, eliding my gaze</w:t>
      </w:r>
      <w:r w:rsidR="000B044B" w:rsidRPr="005344B4">
        <w:rPr>
          <w:rFonts w:cs="Times New Roman"/>
        </w:rPr>
        <w:t xml:space="preserve">. </w:t>
      </w:r>
      <w:r w:rsidR="000B044B" w:rsidRPr="005344B4">
        <w:rPr>
          <w:rFonts w:cs="Times New Roman"/>
        </w:rPr>
        <w:lastRenderedPageBreak/>
        <w:t xml:space="preserve">The beekeepers hand out honey flavoured </w:t>
      </w:r>
      <w:r w:rsidR="0041702A" w:rsidRPr="005344B4">
        <w:rPr>
          <w:rFonts w:cs="Times New Roman"/>
        </w:rPr>
        <w:t>popcorn and</w:t>
      </w:r>
      <w:r w:rsidR="000B044B" w:rsidRPr="005344B4">
        <w:rPr>
          <w:rFonts w:cs="Times New Roman"/>
        </w:rPr>
        <w:t xml:space="preserve"> offer to answer any questions about bees</w:t>
      </w:r>
      <w:r w:rsidR="00E84BC3" w:rsidRPr="005344B4">
        <w:rPr>
          <w:rFonts w:cs="Times New Roman"/>
        </w:rPr>
        <w:t xml:space="preserve">. </w:t>
      </w:r>
      <w:r w:rsidR="007A1C5C" w:rsidRPr="005344B4">
        <w:rPr>
          <w:rFonts w:cs="Times New Roman"/>
        </w:rPr>
        <w:t>However,</w:t>
      </w:r>
      <w:r w:rsidR="00E84BC3" w:rsidRPr="005344B4">
        <w:rPr>
          <w:rFonts w:cs="Times New Roman"/>
        </w:rPr>
        <w:t xml:space="preserve"> the answers are not what they </w:t>
      </w:r>
      <w:r w:rsidR="0041702A" w:rsidRPr="005344B4">
        <w:rPr>
          <w:rFonts w:cs="Times New Roman"/>
        </w:rPr>
        <w:t>seem; ranging</w:t>
      </w:r>
      <w:r w:rsidR="00FB344E" w:rsidRPr="005344B4">
        <w:rPr>
          <w:rFonts w:cs="Times New Roman"/>
        </w:rPr>
        <w:t xml:space="preserve"> </w:t>
      </w:r>
      <w:r w:rsidR="000B044B" w:rsidRPr="005344B4">
        <w:rPr>
          <w:rFonts w:cs="Times New Roman"/>
        </w:rPr>
        <w:t xml:space="preserve">from the </w:t>
      </w:r>
      <w:r w:rsidR="00E84BC3" w:rsidRPr="005344B4">
        <w:rPr>
          <w:rFonts w:cs="Times New Roman"/>
        </w:rPr>
        <w:t>apparentl</w:t>
      </w:r>
      <w:r w:rsidR="00073B26" w:rsidRPr="005344B4">
        <w:rPr>
          <w:rFonts w:cs="Times New Roman"/>
        </w:rPr>
        <w:t>y</w:t>
      </w:r>
      <w:r w:rsidR="000B044B" w:rsidRPr="005344B4">
        <w:rPr>
          <w:rFonts w:cs="Times New Roman"/>
        </w:rPr>
        <w:t xml:space="preserve"> factual to the outright ridiculous</w:t>
      </w:r>
      <w:r w:rsidR="00FB344E" w:rsidRPr="005344B4">
        <w:rPr>
          <w:rFonts w:cs="Times New Roman"/>
        </w:rPr>
        <w:t>. Fact</w:t>
      </w:r>
      <w:r w:rsidR="00F46874" w:rsidRPr="005344B4">
        <w:rPr>
          <w:rFonts w:cs="Times New Roman"/>
        </w:rPr>
        <w:t xml:space="preserve"> </w:t>
      </w:r>
      <w:r w:rsidR="00FB344E" w:rsidRPr="005344B4">
        <w:rPr>
          <w:rFonts w:cs="Times New Roman"/>
        </w:rPr>
        <w:t>jumbl</w:t>
      </w:r>
      <w:r w:rsidR="00F46874" w:rsidRPr="005344B4">
        <w:rPr>
          <w:rFonts w:cs="Times New Roman"/>
        </w:rPr>
        <w:t>es</w:t>
      </w:r>
      <w:r w:rsidR="00FB344E" w:rsidRPr="005344B4">
        <w:rPr>
          <w:rFonts w:cs="Times New Roman"/>
        </w:rPr>
        <w:t xml:space="preserve"> with fiction </w:t>
      </w:r>
      <w:r w:rsidR="000023C4" w:rsidRPr="005344B4">
        <w:rPr>
          <w:rFonts w:cs="Times New Roman"/>
        </w:rPr>
        <w:t xml:space="preserve">as </w:t>
      </w:r>
      <w:r w:rsidR="00F46874" w:rsidRPr="005344B4">
        <w:rPr>
          <w:rFonts w:cs="Times New Roman"/>
        </w:rPr>
        <w:t>what we think we know about bees is unsettled through this immersive installation</w:t>
      </w:r>
      <w:r w:rsidR="00FB139F" w:rsidRPr="005344B4">
        <w:rPr>
          <w:rFonts w:cs="Times New Roman"/>
        </w:rPr>
        <w:t xml:space="preserve">, prompting new openings for </w:t>
      </w:r>
      <w:r w:rsidR="0086767D" w:rsidRPr="005344B4">
        <w:rPr>
          <w:rFonts w:cs="Times New Roman"/>
        </w:rPr>
        <w:t xml:space="preserve">‘becoming </w:t>
      </w:r>
      <w:r w:rsidR="00FB139F" w:rsidRPr="005344B4">
        <w:rPr>
          <w:rFonts w:cs="Times New Roman"/>
        </w:rPr>
        <w:t>with bees</w:t>
      </w:r>
      <w:r w:rsidR="0086767D" w:rsidRPr="005344B4">
        <w:rPr>
          <w:rFonts w:cs="Times New Roman"/>
        </w:rPr>
        <w:t>’</w:t>
      </w:r>
      <w:r w:rsidR="00FB139F" w:rsidRPr="005344B4">
        <w:rPr>
          <w:rFonts w:cs="Times New Roman"/>
        </w:rPr>
        <w:t xml:space="preserve"> </w:t>
      </w:r>
      <w:r w:rsidR="0086767D" w:rsidRPr="005344B4">
        <w:rPr>
          <w:rFonts w:cs="Times New Roman"/>
        </w:rPr>
        <w:fldChar w:fldCharType="begin"/>
      </w:r>
      <w:r w:rsidR="0086767D" w:rsidRPr="005344B4">
        <w:rPr>
          <w:rFonts w:cs="Times New Roman"/>
        </w:rPr>
        <w:instrText xml:space="preserve"> ADDIN ZOTERO_ITEM CSL_CITATION {"citationID":"Hpaims7P","properties":{"formattedCitation":"(Weldemariam, 2020)","plainCitation":"(Weldemariam, 2020)","noteIndex":0},"citationItems":[{"id":2407,"uris":["http://zotero.org/users/6040264/items/FPZ35GRS"],"itemData":{"id":2407,"type":"article-journal","abstract":"Engaging young children in sustainability challenges poses a pedagogical dilemma to the field of early childhood education. Using species extinction as an exemplary sustainability challenge, this study explores the pedagogical possibilities to engage young children with the potentially cataclysmic death of the bee. The study is framed within a posthumanist framework and draws ideas from post-qualitative research orientation. The study is empirically anchored to a narrative emerging from a staged theatrical performance of child-bee assemblage that enacts the collective agency of ‘bee-ness’. Enabling possibilities of ‘becoming-with the bees’, the performance lends itself to triggering response-abilities and forming of relationships and thus a concomitant emotional affective response to the death of bees. The article suggests alternative directions for a sustainability pedagogy in early childhood education that represent a shift from loving, caring and preserving nature as an object outside ourselves, towards a perspective of ‘becoming-with-nature’, which considers humans as part of/entangled with nature.","container-title":"Discourse: Studies in the Cultural Politics of Education","DOI":"10.1080/01596306.2019.1607402","ISSN":"0159-6306","issue":"3","note":"publisher: Routledge\n_eprint: https://doi.org/10.1080/01596306.2019.1607402","page":"391–406","source":"Taylor and Francis+NEJM","title":"‘Becoming-with bees’: generating affect and response-abilities with the dying bees in early childhood education","title-short":"‘Becoming-with bees’","volume":"41","author":[{"family":"Weldemariam","given":"Kassahun"}],"issued":{"date-parts":[["2020",5,3]]}}}],"schema":"https://github.com/citation-style-language/schema/raw/master/csl-citation.json"} </w:instrText>
      </w:r>
      <w:r w:rsidR="0086767D" w:rsidRPr="005344B4">
        <w:rPr>
          <w:rFonts w:cs="Times New Roman"/>
        </w:rPr>
        <w:fldChar w:fldCharType="separate"/>
      </w:r>
      <w:r w:rsidR="0086767D" w:rsidRPr="005344B4">
        <w:rPr>
          <w:rFonts w:cs="Times New Roman"/>
        </w:rPr>
        <w:t>(Weldemariam, 2020)</w:t>
      </w:r>
      <w:r w:rsidR="0086767D" w:rsidRPr="005344B4">
        <w:rPr>
          <w:rFonts w:cs="Times New Roman"/>
        </w:rPr>
        <w:fldChar w:fldCharType="end"/>
      </w:r>
      <w:r w:rsidR="00F46874" w:rsidRPr="005344B4">
        <w:rPr>
          <w:rFonts w:cs="Times New Roman"/>
        </w:rPr>
        <w:t>.</w:t>
      </w:r>
    </w:p>
    <w:p w14:paraId="0CD77990" w14:textId="5BF801ED" w:rsidR="00DC16DB" w:rsidRPr="005344B4" w:rsidRDefault="000B044B" w:rsidP="00DC16DB">
      <w:pPr>
        <w:spacing w:line="480" w:lineRule="auto"/>
        <w:rPr>
          <w:rFonts w:cs="Times New Roman"/>
        </w:rPr>
      </w:pPr>
      <w:r w:rsidRPr="005344B4">
        <w:rPr>
          <w:rFonts w:cs="Times New Roman"/>
        </w:rPr>
        <w:t xml:space="preserve">  In the UK, honeybees have become an environmental motif – a symbol the fragility of our eco-systems and an environmental cause in and of themselves. There has been a recent surge of interest in beekeeping as an ethical hobby or community activity, particularly within efforts to green or rewild urban spaces</w:t>
      </w:r>
      <w:r w:rsidR="00FB139F" w:rsidRPr="005344B4">
        <w:rPr>
          <w:rFonts w:cs="Times New Roman"/>
        </w:rPr>
        <w:t xml:space="preserve"> </w:t>
      </w:r>
      <w:r w:rsidR="0086767D" w:rsidRPr="005344B4">
        <w:rPr>
          <w:rFonts w:cs="Times New Roman"/>
        </w:rPr>
        <w:fldChar w:fldCharType="begin"/>
      </w:r>
      <w:r w:rsidR="002D59C8" w:rsidRPr="005344B4">
        <w:rPr>
          <w:rFonts w:cs="Times New Roman"/>
        </w:rPr>
        <w:instrText xml:space="preserve"> ADDIN ZOTERO_ITEM CSL_CITATION {"citationID":"Cy1bb8Iz","properties":{"formattedCitation":"(Friends of the Earth, 2020)","plainCitation":"(Friends of the Earth, 2020)","noteIndex":0},"citationItems":[{"id":555,"uris":["http://zotero.org/users/6040264/items/KFTLYU3I"],"itemData":{"id":555,"type":"webpage","abstract":"British bees need your help. Lots of our precious species are in danger of extinction. Find out how you can help to reverse bee decline in the UK.","container-title":"Friends of the Earth","language":"en","title":"The Bee Cause Help save bees","URL":"https://friendsoftheearth.uk/bees","author":[{"family":"Friends of the Earth","given":""}],"accessed":{"date-parts":[["2020",1,8]]},"issued":{"date-parts":[["2020"]]}}}],"schema":"https://github.com/citation-style-language/schema/raw/master/csl-citation.json"} </w:instrText>
      </w:r>
      <w:r w:rsidR="0086767D" w:rsidRPr="005344B4">
        <w:rPr>
          <w:rFonts w:cs="Times New Roman"/>
        </w:rPr>
        <w:fldChar w:fldCharType="separate"/>
      </w:r>
      <w:r w:rsidR="002D59C8" w:rsidRPr="005344B4">
        <w:rPr>
          <w:rFonts w:cs="Times New Roman"/>
        </w:rPr>
        <w:t>(Friends of the Earth, 2020)</w:t>
      </w:r>
      <w:r w:rsidR="0086767D" w:rsidRPr="005344B4">
        <w:rPr>
          <w:rFonts w:cs="Times New Roman"/>
        </w:rPr>
        <w:fldChar w:fldCharType="end"/>
      </w:r>
      <w:r w:rsidRPr="005344B4">
        <w:rPr>
          <w:rFonts w:cs="Times New Roman"/>
        </w:rPr>
        <w:t xml:space="preserve">. However, the popularity of honey-bees as cause-celebre of conservationists, environmentalists and green businesses has led to misunderstandings about the complex factors contributing to honey-bee decline, whilst a focus on honeybees shifts attention away native bee death and the cultivation of ecosystems where a range of pollinators can thrive </w:t>
      </w:r>
      <w:r w:rsidRPr="005344B4">
        <w:rPr>
          <w:rFonts w:cs="Times New Roman"/>
        </w:rPr>
        <w:fldChar w:fldCharType="begin"/>
      </w:r>
      <w:r w:rsidR="00286350" w:rsidRPr="005344B4">
        <w:rPr>
          <w:rFonts w:cs="Times New Roman"/>
        </w:rPr>
        <w:instrText xml:space="preserve"> ADDIN ZOTERO_ITEM CSL_CITATION {"citationID":"0Bh6mG5J","properties":{"formattedCitation":"(Westreich, 2020)","plainCitation":"(Westreich, 2020)","noteIndex":0},"citationItems":[{"id":34,"uris":["http://zotero.org/users/6040264/items/GFUWBBYR"],"itemData":{"id":34,"type":"webpage","abstract":"‘Bee-washing,’ marketing claims that purport to help bees, can diminish the important distinction between a honey bee and native bee.","container-title":"The Conversation","language":"en-GB","title":"'Bee-washing' hurts bees and misleads consumers","URL":"http://theconversation.com/bee-washing-hurts-bees-and-misleads-consumers-131188","author":[{"family":"Westreich","given":"Lila"}],"accessed":{"date-parts":[["2024",1,18]]},"issued":{"date-parts":[["2020",2,19]]}}}],"schema":"https://github.com/citation-style-language/schema/raw/master/csl-citation.json"} </w:instrText>
      </w:r>
      <w:r w:rsidRPr="005344B4">
        <w:rPr>
          <w:rFonts w:cs="Times New Roman"/>
        </w:rPr>
        <w:fldChar w:fldCharType="separate"/>
      </w:r>
      <w:r w:rsidR="00286350" w:rsidRPr="005344B4">
        <w:rPr>
          <w:rFonts w:cs="Times New Roman"/>
        </w:rPr>
        <w:t>(Westreich, 2020)</w:t>
      </w:r>
      <w:r w:rsidRPr="005344B4">
        <w:rPr>
          <w:rFonts w:cs="Times New Roman"/>
        </w:rPr>
        <w:fldChar w:fldCharType="end"/>
      </w:r>
      <w:r w:rsidRPr="005344B4">
        <w:rPr>
          <w:rFonts w:cs="Times New Roman"/>
        </w:rPr>
        <w:t xml:space="preserve">. ‘Bee-washing’ – a form of green-washing – relies on sympathy with honey bees as an environmental concern in order to sell product, often contributing to misinformation and popularising products which have no proven positive impact on bee population- and may even have an adverse effect </w:t>
      </w:r>
      <w:r w:rsidRPr="005344B4">
        <w:rPr>
          <w:rFonts w:cs="Times New Roman"/>
        </w:rPr>
        <w:fldChar w:fldCharType="begin"/>
      </w:r>
      <w:r w:rsidR="00286350" w:rsidRPr="005344B4">
        <w:rPr>
          <w:rFonts w:cs="Times New Roman"/>
        </w:rPr>
        <w:instrText xml:space="preserve"> ADDIN ZOTERO_ITEM CSL_CITATION {"citationID":"EkccyISC","properties":{"formattedCitation":"(MacIvor and Packer, 2015)","plainCitation":"(MacIvor and Packer, 2015)","noteIndex":0},"citationItems":[{"id":33,"uris":["http://zotero.org/users/6040264/items/IF9U7DZL"],"itemData":{"id":33,"type":"article-journal","abstract":"Society is increasingly concerned with declining wild bee populations. Although most bees nest in the ground, considerable effort has centered on installing ‘bee hotels’—also known as nest boxes or trap nests—which artificially aggregate nest sites of above ground nesting bees. Campaigns to ‘save the bees’ often promote these devices despite the absence of data indicating they have a positive effect. From a survey of almost 600 bee hotels set up over a period of three years in Toronto, Canada, introduced bees nested at 32.9% of sites and represented 24.6% of more than 27,000 total bees and wasps recorded (47.1% of all bees recorded). Native bees were parasitized more than introduced bees and females of introduced bee species provisioned nests with significantly more female larva each year. Native wasps were significantly more abundant than both native and introduced bees and occupied almost 3/4 of all bee hotels each year; further, introduced wasps were the only group to significantly increase in relative abundance year over year. More research is needed to elucidate the potential pitfalls and benefits of using bee hotels in the conservation and population dynamics of wild native bees.","container-title":"PLOS ONE","DOI":"10.1371/journal.pone.0122126","ISSN":"1932-6203","issue":"3","journalAbbreviation":"PLOS ONE","language":"en","note":"publisher: Public Library of Science","page":"e0122126","source":"PLoS Journals","title":"‘Bee Hotels’ as Tools for Native Pollinator Conservation: A Premature Verdict?","title-short":"‘Bee Hotels’ as Tools for Native Pollinator Conservation","volume":"10","author":[{"family":"MacIvor","given":"J. Scott"},{"family":"Packer","given":"Laurence"}],"issued":{"date-parts":[["2015",3,18]]}}}],"schema":"https://github.com/citation-style-language/schema/raw/master/csl-citation.json"} </w:instrText>
      </w:r>
      <w:r w:rsidRPr="005344B4">
        <w:rPr>
          <w:rFonts w:cs="Times New Roman"/>
        </w:rPr>
        <w:fldChar w:fldCharType="separate"/>
      </w:r>
      <w:r w:rsidR="00286350" w:rsidRPr="005344B4">
        <w:rPr>
          <w:rFonts w:cs="Times New Roman"/>
        </w:rPr>
        <w:t>(MacIvor and Packer, 2015)</w:t>
      </w:r>
      <w:r w:rsidRPr="005344B4">
        <w:rPr>
          <w:rFonts w:cs="Times New Roman"/>
        </w:rPr>
        <w:fldChar w:fldCharType="end"/>
      </w:r>
      <w:r w:rsidRPr="005344B4">
        <w:rPr>
          <w:rFonts w:cs="Times New Roman"/>
        </w:rPr>
        <w:t>.</w:t>
      </w:r>
      <w:r w:rsidR="00FB139F" w:rsidRPr="005344B4">
        <w:rPr>
          <w:rFonts w:cs="Times New Roman"/>
        </w:rPr>
        <w:t xml:space="preserve"> </w:t>
      </w:r>
      <w:r w:rsidR="0091089C" w:rsidRPr="005344B4">
        <w:rPr>
          <w:rFonts w:cs="Times New Roman"/>
        </w:rPr>
        <w:t>Whilst often well-meaning, the earnest and often overly simplified narrative of bee</w:t>
      </w:r>
      <w:r w:rsidR="00D929FD" w:rsidRPr="005344B4">
        <w:rPr>
          <w:rFonts w:cs="Times New Roman"/>
        </w:rPr>
        <w:t xml:space="preserve">s as a metonym for ecological crisis is problematic. </w:t>
      </w:r>
      <w:r w:rsidRPr="005344B4">
        <w:rPr>
          <w:rFonts w:cs="Times New Roman"/>
          <w:i/>
          <w:iCs/>
        </w:rPr>
        <w:t>The Bees</w:t>
      </w:r>
      <w:r w:rsidRPr="005344B4">
        <w:rPr>
          <w:rFonts w:cs="Times New Roman"/>
        </w:rPr>
        <w:t xml:space="preserve"> cuts through the construction of bees as a matter of concern with an irreverent, absurd and surreal encounter with bees, eschewing a redemptive narrative and refusing to provide a sensible answer</w:t>
      </w:r>
      <w:r w:rsidR="00B611C4" w:rsidRPr="005344B4">
        <w:rPr>
          <w:rFonts w:cs="Times New Roman"/>
        </w:rPr>
        <w:t xml:space="preserve"> to </w:t>
      </w:r>
      <w:r w:rsidR="00F8457C" w:rsidRPr="005344B4">
        <w:rPr>
          <w:rFonts w:cs="Times New Roman"/>
        </w:rPr>
        <w:t>earnest quest</w:t>
      </w:r>
      <w:r w:rsidR="00FC4E42" w:rsidRPr="005344B4">
        <w:rPr>
          <w:rFonts w:cs="Times New Roman"/>
        </w:rPr>
        <w:t>ioning</w:t>
      </w:r>
      <w:r w:rsidRPr="005344B4">
        <w:rPr>
          <w:rFonts w:cs="Times New Roman"/>
        </w:rPr>
        <w:t>. The encounter is playful, and fleeting, with people stepping back to watch the surprise and delight of others as they approach the hives for the first time.</w:t>
      </w:r>
      <w:r w:rsidR="00B611C4" w:rsidRPr="005344B4">
        <w:rPr>
          <w:rFonts w:cs="Times New Roman"/>
        </w:rPr>
        <w:t xml:space="preserve"> </w:t>
      </w:r>
      <w:r w:rsidR="00232577" w:rsidRPr="005344B4">
        <w:rPr>
          <w:rFonts w:cs="Times New Roman"/>
        </w:rPr>
        <w:t xml:space="preserve">The absurd answers </w:t>
      </w:r>
      <w:r w:rsidR="00CA39FF" w:rsidRPr="005344B4">
        <w:rPr>
          <w:rFonts w:cs="Times New Roman"/>
        </w:rPr>
        <w:t>of the beekeepers</w:t>
      </w:r>
      <w:r w:rsidR="005B1AA7" w:rsidRPr="005344B4">
        <w:rPr>
          <w:rFonts w:cs="Times New Roman"/>
        </w:rPr>
        <w:t xml:space="preserve"> probe the boundaries of lay knowledge about bees – can we tell fact from fiction?</w:t>
      </w:r>
      <w:r w:rsidR="003667F9" w:rsidRPr="005344B4">
        <w:rPr>
          <w:rFonts w:cs="Times New Roman"/>
        </w:rPr>
        <w:t xml:space="preserve"> As in </w:t>
      </w:r>
      <w:r w:rsidR="003667F9" w:rsidRPr="005344B4">
        <w:rPr>
          <w:rFonts w:cs="Times New Roman"/>
          <w:i/>
          <w:iCs/>
        </w:rPr>
        <w:t>Timeless</w:t>
      </w:r>
      <w:r w:rsidR="003667F9" w:rsidRPr="005344B4">
        <w:rPr>
          <w:rFonts w:cs="Times New Roman"/>
        </w:rPr>
        <w:t>, the installation and performance generate encounters between children and adults wher</w:t>
      </w:r>
      <w:r w:rsidR="008E6663" w:rsidRPr="005344B4">
        <w:rPr>
          <w:rFonts w:cs="Times New Roman"/>
        </w:rPr>
        <w:t>e the position of adults as knowers is</w:t>
      </w:r>
      <w:r w:rsidR="009D593C" w:rsidRPr="005344B4">
        <w:rPr>
          <w:rFonts w:cs="Times New Roman"/>
        </w:rPr>
        <w:t xml:space="preserve"> momentarily</w:t>
      </w:r>
      <w:r w:rsidR="008E6663" w:rsidRPr="005344B4">
        <w:rPr>
          <w:rFonts w:cs="Times New Roman"/>
        </w:rPr>
        <w:t xml:space="preserve"> unsettled</w:t>
      </w:r>
      <w:r w:rsidR="009D593C" w:rsidRPr="005344B4">
        <w:rPr>
          <w:rFonts w:cs="Times New Roman"/>
        </w:rPr>
        <w:t>;</w:t>
      </w:r>
      <w:r w:rsidR="004E1764" w:rsidRPr="005344B4">
        <w:rPr>
          <w:rFonts w:cs="Times New Roman"/>
        </w:rPr>
        <w:t xml:space="preserve"> from the outside the installation looks like an educational </w:t>
      </w:r>
      <w:r w:rsidR="00196065" w:rsidRPr="005344B4">
        <w:rPr>
          <w:rFonts w:cs="Times New Roman"/>
        </w:rPr>
        <w:t>exhibit, but once inside it is a sensory experience designed to surprise</w:t>
      </w:r>
      <w:r w:rsidR="008F6A6F" w:rsidRPr="005344B4">
        <w:rPr>
          <w:rFonts w:cs="Times New Roman"/>
        </w:rPr>
        <w:t>, delight and confound. The sites and spaces of environmentalism are so oft</w:t>
      </w:r>
      <w:r w:rsidR="00391E3C" w:rsidRPr="005344B4">
        <w:rPr>
          <w:rFonts w:cs="Times New Roman"/>
        </w:rPr>
        <w:t xml:space="preserve">en </w:t>
      </w:r>
      <w:r w:rsidR="00674C2B" w:rsidRPr="005344B4">
        <w:rPr>
          <w:rFonts w:cs="Times New Roman"/>
        </w:rPr>
        <w:t xml:space="preserve">undercut by an affective current of solemnity and remorse; the absurdity of </w:t>
      </w:r>
      <w:r w:rsidR="00D23FE6" w:rsidRPr="005344B4">
        <w:rPr>
          <w:rFonts w:cs="Times New Roman"/>
          <w:i/>
          <w:iCs/>
        </w:rPr>
        <w:t xml:space="preserve">The Bees </w:t>
      </w:r>
      <w:r w:rsidR="00674C2B" w:rsidRPr="005344B4">
        <w:rPr>
          <w:rFonts w:cs="Times New Roman"/>
        </w:rPr>
        <w:t xml:space="preserve">cuts through </w:t>
      </w:r>
      <w:r w:rsidR="008B6A37" w:rsidRPr="005344B4">
        <w:rPr>
          <w:rFonts w:cs="Times New Roman"/>
        </w:rPr>
        <w:t>this through humour and delight</w:t>
      </w:r>
      <w:r w:rsidR="00DD2868" w:rsidRPr="005344B4">
        <w:rPr>
          <w:rFonts w:cs="Times New Roman"/>
        </w:rPr>
        <w:t xml:space="preserve">. Following Nicole Seymour, I argue that such </w:t>
      </w:r>
      <w:r w:rsidR="00DD2868" w:rsidRPr="005344B4">
        <w:rPr>
          <w:rFonts w:cs="Times New Roman"/>
        </w:rPr>
        <w:lastRenderedPageBreak/>
        <w:t>modes of engagements revitalise environmentalism, enabling diverse affective relations with non-human others to</w:t>
      </w:r>
      <w:r w:rsidR="00966ABE" w:rsidRPr="005344B4">
        <w:rPr>
          <w:rFonts w:cs="Times New Roman"/>
        </w:rPr>
        <w:t xml:space="preserve"> emerge and </w:t>
      </w:r>
      <w:r w:rsidR="00D242FD" w:rsidRPr="005344B4">
        <w:rPr>
          <w:rFonts w:cs="Times New Roman"/>
        </w:rPr>
        <w:t xml:space="preserve">broadening the appeal of environmental </w:t>
      </w:r>
      <w:r w:rsidR="00A224EE" w:rsidRPr="005344B4">
        <w:rPr>
          <w:rFonts w:cs="Times New Roman"/>
        </w:rPr>
        <w:t xml:space="preserve">movements </w:t>
      </w:r>
      <w:r w:rsidR="00D242FD" w:rsidRPr="005344B4">
        <w:rPr>
          <w:rFonts w:cs="Times New Roman"/>
        </w:rPr>
        <w:t>(Seymour, 2012).</w:t>
      </w:r>
    </w:p>
    <w:p w14:paraId="37BE5295" w14:textId="25E5BF4A" w:rsidR="00DC16DB" w:rsidRPr="005344B4" w:rsidRDefault="00DC16DB" w:rsidP="00DC16DB">
      <w:pPr>
        <w:spacing w:line="480" w:lineRule="auto"/>
        <w:rPr>
          <w:rFonts w:cs="Times New Roman"/>
        </w:rPr>
      </w:pPr>
      <w:r w:rsidRPr="005344B4">
        <w:rPr>
          <w:rFonts w:cs="Times New Roman"/>
          <w:noProof/>
        </w:rPr>
        <mc:AlternateContent>
          <mc:Choice Requires="wpg">
            <w:drawing>
              <wp:anchor distT="0" distB="0" distL="114300" distR="114300" simplePos="0" relativeHeight="251674624" behindDoc="0" locked="0" layoutInCell="1" allowOverlap="1" wp14:anchorId="79E84974" wp14:editId="14D17CD6">
                <wp:simplePos x="0" y="0"/>
                <wp:positionH relativeFrom="column">
                  <wp:posOffset>0</wp:posOffset>
                </wp:positionH>
                <wp:positionV relativeFrom="paragraph">
                  <wp:posOffset>0</wp:posOffset>
                </wp:positionV>
                <wp:extent cx="5731510" cy="4615815"/>
                <wp:effectExtent l="0" t="0" r="2540" b="0"/>
                <wp:wrapTopAndBottom/>
                <wp:docPr id="1936239990" name="Group 27"/>
                <wp:cNvGraphicFramePr/>
                <a:graphic xmlns:a="http://schemas.openxmlformats.org/drawingml/2006/main">
                  <a:graphicData uri="http://schemas.microsoft.com/office/word/2010/wordprocessingGroup">
                    <wpg:wgp>
                      <wpg:cNvGrpSpPr/>
                      <wpg:grpSpPr>
                        <a:xfrm>
                          <a:off x="0" y="0"/>
                          <a:ext cx="5731510" cy="4615815"/>
                          <a:chOff x="0" y="0"/>
                          <a:chExt cx="5731510" cy="4615815"/>
                        </a:xfrm>
                      </wpg:grpSpPr>
                      <pic:pic xmlns:pic="http://schemas.openxmlformats.org/drawingml/2006/picture">
                        <pic:nvPicPr>
                          <pic:cNvPr id="599961816" name="Picture 26" descr="A person with a bird garment&#10;&#10;AI-generated content may be incorrect."/>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wps:wsp>
                        <wps:cNvPr id="279085774" name="Text Box 1"/>
                        <wps:cNvSpPr txBox="1"/>
                        <wps:spPr>
                          <a:xfrm>
                            <a:off x="0" y="4359275"/>
                            <a:ext cx="5731510" cy="256540"/>
                          </a:xfrm>
                          <a:prstGeom prst="rect">
                            <a:avLst/>
                          </a:prstGeom>
                          <a:solidFill>
                            <a:prstClr val="white"/>
                          </a:solidFill>
                          <a:ln>
                            <a:noFill/>
                          </a:ln>
                        </wps:spPr>
                        <wps:txbx>
                          <w:txbxContent>
                            <w:p w14:paraId="63E5D727" w14:textId="0DD33240" w:rsidR="00DC16DB" w:rsidRPr="00E12961" w:rsidRDefault="00DC16DB" w:rsidP="00DC16DB">
                              <w:pPr>
                                <w:pStyle w:val="Caption"/>
                                <w:rPr>
                                  <w:rFonts w:eastAsiaTheme="minorHAnsi" w:cs="Times New Roman"/>
                                  <w:noProof/>
                                  <w:sz w:val="22"/>
                                </w:rPr>
                              </w:pPr>
                              <w:bookmarkStart w:id="112" w:name="_Toc212374674"/>
                              <w:r>
                                <w:t xml:space="preserve">Figure </w:t>
                              </w:r>
                              <w:r>
                                <w:fldChar w:fldCharType="begin"/>
                              </w:r>
                              <w:r>
                                <w:instrText xml:space="preserve"> SEQ Figure \* ARABIC </w:instrText>
                              </w:r>
                              <w:r>
                                <w:fldChar w:fldCharType="separate"/>
                              </w:r>
                              <w:r w:rsidR="009C387C">
                                <w:rPr>
                                  <w:noProof/>
                                </w:rPr>
                                <w:t>24</w:t>
                              </w:r>
                              <w:r>
                                <w:fldChar w:fldCharType="end"/>
                              </w:r>
                              <w:r>
                                <w:t xml:space="preserve"> Performers at the Festival of Thrift, 2021. Photo: Author's own</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9E84974" id="Group 27" o:spid="_x0000_s1072" style="position:absolute;left:0;text-align:left;margin-left:0;margin-top:0;width:451.3pt;height:363.45pt;z-index:251674624" coordsize="57315,461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">
                <v:shape id="Picture 26" o:spid="_x0000_s1073" type="#_x0000_t75" alt="A person with a bird garment&#10;&#10;AI-generated content may be incorrect." style="position:absolute;width:57315;height:42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">
                  <v:imagedata r:id="rId57" o:title="A person with a bird garment&#10;&#10;AI-generated content may be incorrect"/>
                </v:shape>
                <v:shape id="_x0000_s1074" type="#_x0000_t202" style="position:absolute;top:43592;width:57315;height:2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" stroked="f">
                  <v:textbox style="mso-fit-shape-to-text:t" inset="0,0,0,0">
                    <w:txbxContent>
                      <w:p w14:paraId="63E5D727" w14:textId="0DD33240" w:rsidR="00DC16DB" w:rsidRPr="00E12961" w:rsidRDefault="00DC16DB" w:rsidP="00DC16DB">
                        <w:pPr>
                          <w:pStyle w:val="Caption"/>
                          <w:rPr>
                            <w:rFonts w:eastAsiaTheme="minorHAnsi" w:cs="Times New Roman"/>
                            <w:noProof/>
                            <w:sz w:val="22"/>
                          </w:rPr>
                        </w:pPr>
                        <w:bookmarkStart w:id="412" w:name="_Toc212374674"/>
                        <w:r>
                          <w:t xml:space="preserve">Figure </w:t>
                        </w:r>
                        <w:r>
                          <w:fldChar w:fldCharType="begin"/>
                        </w:r>
                        <w:r>
                          <w:instrText xml:space="preserve"> SEQ Figure \* ARABIC </w:instrText>
                        </w:r>
                        <w:r>
                          <w:fldChar w:fldCharType="separate"/>
                        </w:r>
                        <w:r w:rsidR="009C387C">
                          <w:rPr>
                            <w:noProof/>
                          </w:rPr>
                          <w:t>24</w:t>
                        </w:r>
                        <w:r>
                          <w:fldChar w:fldCharType="end"/>
                        </w:r>
                        <w:r>
                          <w:t xml:space="preserve"> Performers at the Festival of Thrift, 2021. Photo: Author's own</w:t>
                        </w:r>
                        <w:bookmarkEnd w:id="412"/>
                      </w:p>
                    </w:txbxContent>
                  </v:textbox>
                </v:shape>
                <w10:wrap type="topAndBottom"/>
              </v:group>
            </w:pict>
          </mc:Fallback>
        </mc:AlternateContent>
      </w:r>
    </w:p>
    <w:p w14:paraId="2952F981" w14:textId="39B5C1C5" w:rsidR="002C1A94" w:rsidRPr="005344B4" w:rsidRDefault="002C1A94" w:rsidP="00901009">
      <w:pPr>
        <w:pStyle w:val="Heading3"/>
      </w:pPr>
      <w:bookmarkStart w:id="113" w:name="_Toc213581816"/>
      <w:r w:rsidRPr="005344B4">
        <w:t xml:space="preserve">5.3.2 </w:t>
      </w:r>
      <w:r w:rsidR="00C734E4" w:rsidRPr="005344B4">
        <w:t>Bird Rave</w:t>
      </w:r>
      <w:bookmarkEnd w:id="113"/>
    </w:p>
    <w:p w14:paraId="6BC5408C" w14:textId="6AAE3F0D" w:rsidR="00ED69B6" w:rsidRPr="005344B4" w:rsidRDefault="005B1AA7" w:rsidP="009811B0">
      <w:pPr>
        <w:spacing w:line="480" w:lineRule="auto"/>
        <w:rPr>
          <w:rFonts w:cs="Times New Roman"/>
        </w:rPr>
      </w:pPr>
      <w:r w:rsidRPr="005344B4">
        <w:rPr>
          <w:rFonts w:cs="Times New Roman"/>
        </w:rPr>
        <w:t>Like bees, b</w:t>
      </w:r>
      <w:r w:rsidR="000B044B" w:rsidRPr="005344B4">
        <w:rPr>
          <w:rFonts w:cs="Times New Roman"/>
        </w:rPr>
        <w:t>irds</w:t>
      </w:r>
      <w:r w:rsidR="00A276A1" w:rsidRPr="005344B4">
        <w:rPr>
          <w:rFonts w:cs="Times New Roman"/>
        </w:rPr>
        <w:t xml:space="preserve"> </w:t>
      </w:r>
      <w:r w:rsidR="002C1214" w:rsidRPr="005344B4">
        <w:rPr>
          <w:rFonts w:cs="Times New Roman"/>
        </w:rPr>
        <w:t>are</w:t>
      </w:r>
      <w:r w:rsidR="000B044B" w:rsidRPr="005344B4">
        <w:rPr>
          <w:rFonts w:cs="Times New Roman"/>
        </w:rPr>
        <w:t xml:space="preserve"> considered an important indicator of biodiversity and ecosystem healt</w:t>
      </w:r>
      <w:r w:rsidR="00E22AAA" w:rsidRPr="005344B4">
        <w:rPr>
          <w:rFonts w:cs="Times New Roman"/>
        </w:rPr>
        <w:t>h</w:t>
      </w:r>
      <w:r w:rsidR="00DE401C" w:rsidRPr="005344B4">
        <w:rPr>
          <w:rFonts w:cs="Times New Roman"/>
        </w:rPr>
        <w:t xml:space="preserve"> </w:t>
      </w:r>
      <w:r w:rsidR="00DE401C" w:rsidRPr="005344B4">
        <w:rPr>
          <w:rFonts w:cs="Times New Roman"/>
        </w:rPr>
        <w:fldChar w:fldCharType="begin"/>
      </w:r>
      <w:r w:rsidR="00DE401C" w:rsidRPr="005344B4">
        <w:rPr>
          <w:rFonts w:cs="Times New Roman"/>
        </w:rPr>
        <w:instrText xml:space="preserve"> ADDIN ZOTERO_ITEM CSL_CITATION {"citationID":"xQPrTgrx","properties":{"formattedCitation":"(Fraixedas {\\i{}et al.}, 2020)","plainCitation":"(Fraixedas et al., 2020)","noteIndex":0},"citationItems":[{"id":23294,"uris":["http://zotero.org/users/6040264/items/KTAIIJ4N"],"itemData":{"id":23294,"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page":"106728","source":"ScienceDirect","title":"A state-of-the-art review on birds as indicators of biodiversity: Advances, challenges, and future directions","title-short":"A state-of-the-art review on birds as indicators of biodiversity","volume":"118","author":[{"family":"Fraixedas","given":"Sara"},{"family":"Lindén","given":"Andreas"},{"family":"Piha","given":"Markus"},{"family":"Cabeza","given":"Mar"},{"family":"Gregory","given":"Richard"},{"family":"Lehikoinen","given":"Aleksi"}],"issued":{"date-parts":[["2020",11,1]]}}}],"schema":"https://github.com/citation-style-language/schema/raw/master/csl-citation.json"} </w:instrText>
      </w:r>
      <w:r w:rsidR="00DE401C" w:rsidRPr="005344B4">
        <w:rPr>
          <w:rFonts w:cs="Times New Roman"/>
        </w:rPr>
        <w:fldChar w:fldCharType="separate"/>
      </w:r>
      <w:r w:rsidR="00DE401C" w:rsidRPr="005344B4">
        <w:rPr>
          <w:rFonts w:cs="Times New Roman"/>
        </w:rPr>
        <w:t xml:space="preserve">(Fraixedas </w:t>
      </w:r>
      <w:r w:rsidR="00DE401C" w:rsidRPr="005344B4">
        <w:rPr>
          <w:rFonts w:cs="Times New Roman"/>
          <w:i/>
          <w:iCs/>
        </w:rPr>
        <w:t>et al.</w:t>
      </w:r>
      <w:r w:rsidR="00DE401C" w:rsidRPr="005344B4">
        <w:rPr>
          <w:rFonts w:cs="Times New Roman"/>
        </w:rPr>
        <w:t>, 2020)</w:t>
      </w:r>
      <w:r w:rsidR="00DE401C" w:rsidRPr="005344B4">
        <w:rPr>
          <w:rFonts w:cs="Times New Roman"/>
        </w:rPr>
        <w:fldChar w:fldCharType="end"/>
      </w:r>
      <w:r w:rsidR="004C0209" w:rsidRPr="005344B4">
        <w:rPr>
          <w:rFonts w:cs="Times New Roman"/>
        </w:rPr>
        <w:t>.</w:t>
      </w:r>
      <w:r w:rsidR="00FE0E73" w:rsidRPr="005344B4">
        <w:rPr>
          <w:rFonts w:cs="Times New Roman"/>
        </w:rPr>
        <w:t xml:space="preserve"> </w:t>
      </w:r>
      <w:r w:rsidR="0009644D" w:rsidRPr="005344B4">
        <w:rPr>
          <w:rFonts w:cs="Times New Roman"/>
        </w:rPr>
        <w:t xml:space="preserve">Songbirds are </w:t>
      </w:r>
      <w:r w:rsidR="00536634" w:rsidRPr="005344B4">
        <w:rPr>
          <w:rFonts w:cs="Times New Roman"/>
        </w:rPr>
        <w:t>often associated with nature in the UK</w:t>
      </w:r>
      <w:r w:rsidR="006C6EB1" w:rsidRPr="005344B4">
        <w:rPr>
          <w:rFonts w:cs="Times New Roman"/>
        </w:rPr>
        <w:t xml:space="preserve">, where birdwatching </w:t>
      </w:r>
      <w:r w:rsidR="00DE401C" w:rsidRPr="005344B4">
        <w:rPr>
          <w:rFonts w:cs="Times New Roman"/>
        </w:rPr>
        <w:t>and listening for birdsong are</w:t>
      </w:r>
      <w:r w:rsidR="00451C23" w:rsidRPr="005344B4">
        <w:rPr>
          <w:rFonts w:cs="Times New Roman"/>
        </w:rPr>
        <w:t xml:space="preserve"> a popular </w:t>
      </w:r>
      <w:r w:rsidR="00DE401C" w:rsidRPr="005344B4">
        <w:rPr>
          <w:rFonts w:cs="Times New Roman"/>
        </w:rPr>
        <w:t xml:space="preserve">pastimes </w:t>
      </w:r>
      <w:r w:rsidR="00DE401C" w:rsidRPr="005344B4">
        <w:rPr>
          <w:rFonts w:cs="Times New Roman"/>
        </w:rPr>
        <w:fldChar w:fldCharType="begin"/>
      </w:r>
      <w:r w:rsidR="00DE401C" w:rsidRPr="005344B4">
        <w:rPr>
          <w:rFonts w:cs="Times New Roman"/>
        </w:rPr>
        <w:instrText xml:space="preserve"> ADDIN ZOTERO_ITEM CSL_CITATION {"citationID":"JPYuXIE8","properties":{"formattedCitation":"(Turnbull, Searle and Lorimer, 2023)","plainCitation":"(Turnbull, Searle and Lorimer, 2023)","noteIndex":0},"citationItems":[{"id":1970,"uris":["http://zotero.org/users/6040264/items/D9YEWK4R"],"itemData":{"id":1970,"type":"article-journal","abstract":"This paper offers a detailed empirical account of how human–environment relations were reconfigured in the UK and Ireland during the 2020–2021 COVID-19 lockdowns, a period which natural scientists defined as the COVID-19 Anthropause. Bringing this scientific concept into conversation with geographical work, we consider anthropause as both a lived condition and an historical moment of space–time decompression. Our expanded conceptualisation of anthropause, centred on lived experience and everyday life, develops a more hopeful politics than those offered by the ‘Great Acceleration’ narrative, which suggests digital media and urbanisation separate humans from nature. In contrast, we identify affirmative and inclusive modes of ‘anthropause environmentalism’ and explore their potential for fostering convivial human–nature relations in a world that is increasingly urban, digital, and powered by vernacular expertise. To make this argument, we turn to the Self-Isolating Bird Club, an online birdwatching community operating across several social media platforms which, at the pandemic's height, reached over 50,000 members. We trace three key changes to human–nature relations illustrated by this group which we use to structure our paper: connection, community and cultivation. The COVID-19 Anthropause recalibrated the fabric and rhythms of everyday life, changing what counts as a meaningful human–nature relationship. This paper will be of interest to geographers exploring environmental change at the interface of more-than-human and digital geographies, as well as environmentalists and conservationists. To conclude, we offer suggestions as to how scholars and practitioners might harness the lessons of anthropause to respond to the ‘anthropulse’.","container-title":"Transactions of the Institute of British Geographers","DOI":"10.1111/tran.12569","ISSN":"1475-5661","issue":"2","language":"en","note":"_eprint: https://onlinelibrary.wiley.com/doi/pdf/10.1111/tran.12569","page":"232-248","source":"Wiley Online Library","title":"Anthropause environmentalisms: Noticing natures with the Self-Isolating Bird Club","title-short":"Anthropause environmentalisms","volume":"48","author":[{"family":"Turnbull","given":"Jonathon"},{"family":"Searle","given":"Adam"},{"family":"Lorimer","given":"Jamie"}],"issued":{"date-parts":[["2023"]]}}}],"schema":"https://github.com/citation-style-language/schema/raw/master/csl-citation.json"} </w:instrText>
      </w:r>
      <w:r w:rsidR="00DE401C" w:rsidRPr="005344B4">
        <w:rPr>
          <w:rFonts w:cs="Times New Roman"/>
        </w:rPr>
        <w:fldChar w:fldCharType="separate"/>
      </w:r>
      <w:r w:rsidR="00DE401C" w:rsidRPr="005344B4">
        <w:rPr>
          <w:rFonts w:cs="Times New Roman"/>
        </w:rPr>
        <w:t>(Turnbull, Searle and Lorimer, 2023)</w:t>
      </w:r>
      <w:r w:rsidR="00DE401C" w:rsidRPr="005344B4">
        <w:rPr>
          <w:rFonts w:cs="Times New Roman"/>
        </w:rPr>
        <w:fldChar w:fldCharType="end"/>
      </w:r>
      <w:r w:rsidR="00451C23" w:rsidRPr="005344B4">
        <w:rPr>
          <w:rFonts w:cs="Times New Roman"/>
        </w:rPr>
        <w:t>.</w:t>
      </w:r>
      <w:r w:rsidR="006C6EB1" w:rsidRPr="005344B4">
        <w:rPr>
          <w:rFonts w:cs="Times New Roman"/>
        </w:rPr>
        <w:t xml:space="preserve"> </w:t>
      </w:r>
      <w:r w:rsidR="000B044B" w:rsidRPr="005344B4">
        <w:rPr>
          <w:rFonts w:cs="Times New Roman"/>
        </w:rPr>
        <w:t>The RSPB annual citizen survey of garden birds, which seeks to better quantify dwindling bird populations, attracted half a million participants in 2023 (RSPB, 2024). Meanwhile, birdsong came to be understood and enjoyed as a symbol of the ‘anthropause’ brought about by the COVID-19 lockdowns</w:t>
      </w:r>
      <w:r w:rsidR="00C734E4" w:rsidRPr="005344B4">
        <w:rPr>
          <w:rFonts w:cs="Times New Roman"/>
        </w:rPr>
        <w:t xml:space="preserve"> </w:t>
      </w:r>
      <w:r w:rsidR="000B044B" w:rsidRPr="005344B4">
        <w:rPr>
          <w:rFonts w:cs="Times New Roman"/>
        </w:rPr>
        <w:t xml:space="preserve"> -  the slowing down of human mobility which led to a temporary reconfiguration of human-nature relations</w:t>
      </w:r>
      <w:r w:rsidR="00C734E4" w:rsidRPr="005344B4">
        <w:rPr>
          <w:rFonts w:cs="Times New Roman"/>
        </w:rPr>
        <w:fldChar w:fldCharType="begin"/>
      </w:r>
      <w:r w:rsidR="00C734E4" w:rsidRPr="005344B4">
        <w:rPr>
          <w:rFonts w:cs="Times New Roman"/>
        </w:rPr>
        <w:instrText xml:space="preserve"> ADDIN ZOTERO_ITEM CSL_CITATION {"citationID":"WwHc8xJr","properties":{"formattedCitation":"(Turnbull, Searle and Lorimer, 2023)","plainCitation":"(Turnbull, Searle and Lorimer, 2023)","noteIndex":0},"citationItems":[{"id":1970,"uris":["http://zotero.org/users/6040264/items/D9YEWK4R"],"itemData":{"id":1970,"type":"article-journal","abstract":"This paper offers a detailed empirical account of how human–environment relations were reconfigured in the UK and Ireland during the 2020–2021 COVID-19 lockdowns, a period which natural scientists defined as the COVID-19 Anthropause. Bringing this scientific concept into conversation with geographical work, we consider anthropause as both a lived condition and an historical moment of space–time decompression. Our expanded conceptualisation of anthropause, centred on lived experience and everyday life, develops a more hopeful politics than those offered by the ‘Great Acceleration’ narrative, which suggests digital media and urbanisation separate humans from nature. In contrast, we identify affirmative and inclusive modes of ‘anthropause environmentalism’ and explore their potential for fostering convivial human–nature relations in a world that is increasingly urban, digital, and powered by vernacular expertise. To make this argument, we turn to the Self-Isolating Bird Club, an online birdwatching community operating across several social media platforms which, at the pandemic's height, reached over 50,000 members. We trace three key changes to human–nature relations illustrated by this group which we use to structure our paper: connection, community and cultivation. The COVID-19 Anthropause recalibrated the fabric and rhythms of everyday life, changing what counts as a meaningful human–nature relationship. This paper will be of interest to geographers exploring environmental change at the interface of more-than-human and digital geographies, as well as environmentalists and conservationists. To conclude, we offer suggestions as to how scholars and practitioners might harness the lessons of anthropause to respond to the ‘anthropulse’.","container-title":"Transactions of the Institute of British Geographers","DOI":"10.1111/tran.12569","ISSN":"1475-5661","issue":"2","language":"en","note":"_eprint: https://onlinelibrary.wiley.com/doi/pdf/10.1111/tran.12569","page":"232-248","source":"Wiley Online Library","title":"Anthropause environmentalisms: Noticing natures with the Self-Isolating Bird Club","title-short":"Anthropause environmentalisms","volume":"48","author":[{"family":"Turnbull","given":"Jonathon"},{"family":"Searle","given":"Adam"},{"family":"Lorimer","given":"Jamie"}],"issued":{"date-parts":[["2023"]]}}}],"schema":"https://github.com/citation-style-language/schema/raw/master/csl-citation.json"} </w:instrText>
      </w:r>
      <w:r w:rsidR="00C734E4" w:rsidRPr="005344B4">
        <w:rPr>
          <w:rFonts w:cs="Times New Roman"/>
        </w:rPr>
        <w:fldChar w:fldCharType="separate"/>
      </w:r>
      <w:r w:rsidR="00C734E4" w:rsidRPr="005344B4">
        <w:rPr>
          <w:rFonts w:cs="Times New Roman"/>
        </w:rPr>
        <w:t>(Turnbull, Searle and Lorimer, 2023)</w:t>
      </w:r>
      <w:r w:rsidR="00C734E4" w:rsidRPr="005344B4">
        <w:rPr>
          <w:rFonts w:cs="Times New Roman"/>
        </w:rPr>
        <w:fldChar w:fldCharType="end"/>
      </w:r>
      <w:r w:rsidR="000B044B" w:rsidRPr="005344B4">
        <w:rPr>
          <w:rFonts w:cs="Times New Roman"/>
        </w:rPr>
        <w:t xml:space="preserve">. </w:t>
      </w:r>
      <w:r w:rsidR="005D503D" w:rsidRPr="005344B4">
        <w:rPr>
          <w:rFonts w:cs="Times New Roman"/>
        </w:rPr>
        <w:t>This interest is reflected in</w:t>
      </w:r>
      <w:r w:rsidR="005D503D" w:rsidRPr="005344B4">
        <w:rPr>
          <w:rFonts w:cs="Times New Roman"/>
          <w:i/>
          <w:iCs/>
        </w:rPr>
        <w:t xml:space="preserve"> </w:t>
      </w:r>
      <w:r w:rsidR="000B044B" w:rsidRPr="005344B4">
        <w:rPr>
          <w:rFonts w:cs="Times New Roman"/>
          <w:i/>
          <w:iCs/>
        </w:rPr>
        <w:t>Our Broken Planet</w:t>
      </w:r>
      <w:r w:rsidR="008000DD" w:rsidRPr="005344B4">
        <w:rPr>
          <w:rFonts w:cs="Times New Roman"/>
        </w:rPr>
        <w:t xml:space="preserve">; at the entrance to the exhibition, </w:t>
      </w:r>
      <w:r w:rsidR="008000DD" w:rsidRPr="005344B4">
        <w:rPr>
          <w:rFonts w:cs="Times New Roman"/>
        </w:rPr>
        <w:lastRenderedPageBreak/>
        <w:t xml:space="preserve">the first installation is </w:t>
      </w:r>
      <w:r w:rsidR="000B044B" w:rsidRPr="005344B4">
        <w:rPr>
          <w:rFonts w:cs="Times New Roman"/>
        </w:rPr>
        <w:t>‘</w:t>
      </w:r>
      <w:r w:rsidR="000B044B" w:rsidRPr="005344B4">
        <w:rPr>
          <w:rFonts w:cs="Times New Roman"/>
          <w:i/>
          <w:iCs/>
        </w:rPr>
        <w:t>Nature during lockdown</w:t>
      </w:r>
      <w:r w:rsidR="000B044B" w:rsidRPr="005344B4">
        <w:rPr>
          <w:rFonts w:cs="Times New Roman"/>
        </w:rPr>
        <w:t xml:space="preserve">’ a series of recordings of birdsong from the museum’s garden during </w:t>
      </w:r>
      <w:r w:rsidR="008000DD" w:rsidRPr="005344B4">
        <w:rPr>
          <w:rFonts w:cs="Times New Roman"/>
        </w:rPr>
        <w:t xml:space="preserve">COVID-19 </w:t>
      </w:r>
      <w:r w:rsidR="00E65A72" w:rsidRPr="005344B4">
        <w:rPr>
          <w:rFonts w:cs="Times New Roman"/>
        </w:rPr>
        <w:t>social distancing measures.</w:t>
      </w:r>
      <w:r w:rsidR="000B044B" w:rsidRPr="005344B4">
        <w:rPr>
          <w:rFonts w:cs="Times New Roman"/>
        </w:rPr>
        <w:t xml:space="preserve"> The recordings were being used to help analysis the effects of quieter roads on bird health and reproduction. </w:t>
      </w:r>
    </w:p>
    <w:p w14:paraId="06DE3342" w14:textId="58E5F1FD" w:rsidR="000B044B" w:rsidRPr="005344B4" w:rsidRDefault="000B044B" w:rsidP="009811B0">
      <w:pPr>
        <w:spacing w:line="480" w:lineRule="auto"/>
        <w:rPr>
          <w:rFonts w:cs="Times New Roman"/>
        </w:rPr>
      </w:pPr>
      <w:r w:rsidRPr="005344B4">
        <w:rPr>
          <w:rFonts w:cs="Times New Roman"/>
        </w:rPr>
        <w:t xml:space="preserve">In contrast to the quiet stillness of birdwatching, and the soothing effect of birdsong (RSPB 2024), </w:t>
      </w:r>
      <w:r w:rsidR="006162A7" w:rsidRPr="005344B4">
        <w:rPr>
          <w:rFonts w:cs="Times New Roman"/>
        </w:rPr>
        <w:t>t</w:t>
      </w:r>
      <w:r w:rsidRPr="005344B4">
        <w:rPr>
          <w:rFonts w:cs="Times New Roman"/>
        </w:rPr>
        <w:t xml:space="preserve">he Bird Rave is a bombastic performance by Miss High Leg Kick and a </w:t>
      </w:r>
      <w:r w:rsidR="00E65A72" w:rsidRPr="005344B4">
        <w:rPr>
          <w:rFonts w:cs="Times New Roman"/>
        </w:rPr>
        <w:t>‘</w:t>
      </w:r>
      <w:r w:rsidRPr="005344B4">
        <w:rPr>
          <w:rFonts w:cs="Times New Roman"/>
        </w:rPr>
        <w:t>flock</w:t>
      </w:r>
      <w:r w:rsidR="00E65A72" w:rsidRPr="005344B4">
        <w:rPr>
          <w:rFonts w:cs="Times New Roman"/>
        </w:rPr>
        <w:t>’</w:t>
      </w:r>
      <w:r w:rsidRPr="005344B4">
        <w:rPr>
          <w:rFonts w:cs="Times New Roman"/>
        </w:rPr>
        <w:t xml:space="preserve"> of other artists </w:t>
      </w:r>
      <w:r w:rsidR="00142ABF" w:rsidRPr="005344B4">
        <w:rPr>
          <w:rFonts w:cs="Times New Roman"/>
        </w:rPr>
        <w:fldChar w:fldCharType="begin"/>
      </w:r>
      <w:r w:rsidR="00142ABF" w:rsidRPr="005344B4">
        <w:rPr>
          <w:rFonts w:cs="Times New Roman"/>
        </w:rPr>
        <w:instrText xml:space="preserve"> ADDIN ZOTERO_ITEM CSL_CITATION {"citationID":"YuxdzCuL","properties":{"formattedCitation":"(Miss High Leg Kick, 2023)","plainCitation":"(Miss High Leg Kick, 2023)","noteIndex":0},"citationItems":[{"id":23009,"uris":["http://zotero.org/users/6040264/items/V3W3H4YF"],"itemData":{"id":23009,"type":"graphic","medium":"Performance","title":"Bird Rave","URL":"https://www.misshighlegkick.com/Bird-Rave","author":[{"family":"Miss High Leg Kick","given":""}],"accessed":{"date-parts":[["2025",10,14]]},"issued":{"date-parts":[["2023"]]}}}],"schema":"https://github.com/citation-style-language/schema/raw/master/csl-citation.json"} </w:instrText>
      </w:r>
      <w:r w:rsidR="00142ABF" w:rsidRPr="005344B4">
        <w:rPr>
          <w:rFonts w:cs="Times New Roman"/>
        </w:rPr>
        <w:fldChar w:fldCharType="separate"/>
      </w:r>
      <w:r w:rsidR="00142ABF" w:rsidRPr="005344B4">
        <w:rPr>
          <w:rFonts w:cs="Times New Roman"/>
        </w:rPr>
        <w:t>(Miss High Leg Kick, 2023)</w:t>
      </w:r>
      <w:r w:rsidR="00142ABF" w:rsidRPr="005344B4">
        <w:rPr>
          <w:rFonts w:cs="Times New Roman"/>
        </w:rPr>
        <w:fldChar w:fldCharType="end"/>
      </w:r>
      <w:r w:rsidR="00142ABF" w:rsidRPr="005344B4">
        <w:rPr>
          <w:rFonts w:cs="Times New Roman"/>
        </w:rPr>
        <w:t>.</w:t>
      </w:r>
      <w:r w:rsidRPr="005344B4">
        <w:rPr>
          <w:rFonts w:cs="Times New Roman"/>
        </w:rPr>
        <w:t xml:space="preserve"> Each embodies the character of a particular bird species – the yellow crested cockatoo, the nightjar, the penduline tit and the arctic turn, amongst others – performing interpretive bird movements to rave music. Dressed in 90s shell jackets in the colours of their bird species and wearing oversized headdresses which mimic the distinctive plumage and beaks of each bird, they mix classic rave moves with birdlike movements to uncanny </w:t>
      </w:r>
      <w:r w:rsidR="006162A7" w:rsidRPr="005344B4">
        <w:rPr>
          <w:rFonts w:cs="Times New Roman"/>
        </w:rPr>
        <w:t>a</w:t>
      </w:r>
      <w:r w:rsidRPr="005344B4">
        <w:rPr>
          <w:rFonts w:cs="Times New Roman"/>
        </w:rPr>
        <w:t xml:space="preserve">ffect. Pulling the audience members into their makeshift arena, the birds dance alongside festival attendees to the repetitive beat of rave classics. This performance rejects the bird as barometer of ecological decline and inverts the quiet solitude of bird watching, inviting bemused onlookers to participate in a camp display, in which the birds are having all the fun. </w:t>
      </w:r>
    </w:p>
    <w:p w14:paraId="09034FAA" w14:textId="152F7C01" w:rsidR="00E24DA2" w:rsidRPr="005344B4" w:rsidRDefault="00E24DA2" w:rsidP="00901009">
      <w:pPr>
        <w:pStyle w:val="Heading3"/>
      </w:pPr>
      <w:bookmarkStart w:id="114" w:name="_Toc213581817"/>
      <w:r w:rsidRPr="005344B4">
        <w:t>5.3.</w:t>
      </w:r>
      <w:r w:rsidR="002C218B">
        <w:t>3</w:t>
      </w:r>
      <w:r w:rsidRPr="005344B4">
        <w:t xml:space="preserve"> Bad Environmentalism</w:t>
      </w:r>
      <w:bookmarkEnd w:id="114"/>
    </w:p>
    <w:p w14:paraId="4544D405" w14:textId="4203ABE8" w:rsidR="00340921" w:rsidRPr="005344B4" w:rsidRDefault="00E24DA2" w:rsidP="009811B0">
      <w:pPr>
        <w:spacing w:line="480" w:lineRule="auto"/>
        <w:rPr>
          <w:rFonts w:cs="Times New Roman"/>
        </w:rPr>
      </w:pPr>
      <w:r w:rsidRPr="005344B4">
        <w:rPr>
          <w:rFonts w:cs="Times New Roman"/>
        </w:rPr>
        <w:t>Absurdity, irreverence and humour have long been associated with the carnivalesque</w:t>
      </w:r>
      <w:r w:rsidR="00A224EE" w:rsidRPr="005344B4">
        <w:rPr>
          <w:rFonts w:cs="Times New Roman"/>
        </w:rPr>
        <w:t xml:space="preserve"> function </w:t>
      </w:r>
      <w:r w:rsidRPr="005344B4">
        <w:rPr>
          <w:rFonts w:cs="Times New Roman"/>
        </w:rPr>
        <w:t xml:space="preserve"> of the festival</w:t>
      </w:r>
      <w:r w:rsidR="00A224EE" w:rsidRPr="005344B4">
        <w:rPr>
          <w:rFonts w:cs="Times New Roman"/>
        </w:rPr>
        <w:t xml:space="preserve"> spaces</w:t>
      </w:r>
      <w:r w:rsidR="009E33D0" w:rsidRPr="005344B4">
        <w:rPr>
          <w:rFonts w:cs="Times New Roman"/>
        </w:rPr>
        <w:t>, as sites which enable the</w:t>
      </w:r>
      <w:r w:rsidRPr="005344B4">
        <w:rPr>
          <w:rFonts w:cs="Times New Roman"/>
        </w:rPr>
        <w:t xml:space="preserve"> temporary disruption and subversion of normative social rules and relations of power</w:t>
      </w:r>
      <w:r w:rsidR="009E33D0" w:rsidRPr="005344B4">
        <w:rPr>
          <w:rFonts w:cs="Times New Roman"/>
        </w:rPr>
        <w:t xml:space="preserve"> </w:t>
      </w:r>
      <w:r w:rsidR="00DF4B9A" w:rsidRPr="005344B4">
        <w:rPr>
          <w:rFonts w:cs="Times New Roman"/>
        </w:rPr>
        <w:fldChar w:fldCharType="begin"/>
      </w:r>
      <w:r w:rsidR="008E59A6" w:rsidRPr="005344B4">
        <w:rPr>
          <w:rFonts w:cs="Times New Roman"/>
        </w:rPr>
        <w:instrText xml:space="preserve"> ADDIN ZOTERO_ITEM CSL_CITATION {"citationID":"cvvuPar0","properties":{"formattedCitation":"(Bakhtin, 1984)","plainCitation":"(Bakhtin, 1984)","noteIndex":0},"citationItems":[{"id":23001,"uris":["http://zotero.org/users/6040264/items/VPIZTBHP"],"itemData":{"id":23001,"type":"book","edition":"New Edition","publisher":"John Wiley &amp; Sons, Ltd","title":"Rabelais and His World","author":[{"family":"Bakhtin","given":"Mikhail"}],"translator":[{"family":"Iswolsky","given":"Helene"}],"issued":{"date-parts":[["1984",8,17]]}}}],"schema":"https://github.com/citation-style-language/schema/raw/master/csl-citation.json"} </w:instrText>
      </w:r>
      <w:r w:rsidR="00DF4B9A" w:rsidRPr="005344B4">
        <w:rPr>
          <w:rFonts w:cs="Times New Roman"/>
        </w:rPr>
        <w:fldChar w:fldCharType="separate"/>
      </w:r>
      <w:r w:rsidR="008E59A6" w:rsidRPr="005344B4">
        <w:rPr>
          <w:rFonts w:cs="Times New Roman"/>
        </w:rPr>
        <w:t>(Bakhtin, 1984)</w:t>
      </w:r>
      <w:r w:rsidR="00DF4B9A" w:rsidRPr="005344B4">
        <w:rPr>
          <w:rFonts w:cs="Times New Roman"/>
        </w:rPr>
        <w:fldChar w:fldCharType="end"/>
      </w:r>
      <w:r w:rsidRPr="005344B4">
        <w:rPr>
          <w:rFonts w:cs="Times New Roman"/>
        </w:rPr>
        <w:t xml:space="preserve">Within the Festival of Thrift, these comic modes work to disrupt </w:t>
      </w:r>
      <w:r w:rsidR="000451BC" w:rsidRPr="005344B4">
        <w:rPr>
          <w:rFonts w:cs="Times New Roman"/>
        </w:rPr>
        <w:t>the solemnity and moralising that often accompanies rejoinders to take responsibility</w:t>
      </w:r>
      <w:r w:rsidR="000D0D01" w:rsidRPr="005344B4">
        <w:rPr>
          <w:rFonts w:cs="Times New Roman"/>
        </w:rPr>
        <w:t xml:space="preserve"> for the impacts our lifestyles have on the planetary environment. </w:t>
      </w:r>
      <w:r w:rsidR="000451BC" w:rsidRPr="005344B4">
        <w:rPr>
          <w:rFonts w:cs="Times New Roman"/>
        </w:rPr>
        <w:t xml:space="preserve"> </w:t>
      </w:r>
      <w:r w:rsidR="0041702A" w:rsidRPr="005344B4">
        <w:rPr>
          <w:rFonts w:cs="Times New Roman"/>
        </w:rPr>
        <w:t>At the</w:t>
      </w:r>
      <w:r w:rsidR="000D0D01" w:rsidRPr="005344B4">
        <w:rPr>
          <w:rFonts w:cs="Times New Roman"/>
        </w:rPr>
        <w:t xml:space="preserve"> same time, they reorient </w:t>
      </w:r>
      <w:r w:rsidRPr="005344B4">
        <w:rPr>
          <w:rFonts w:cs="Times New Roman"/>
        </w:rPr>
        <w:t>affective relations of humans to bees and birds,</w:t>
      </w:r>
      <w:r w:rsidR="000D0D01" w:rsidRPr="005344B4">
        <w:rPr>
          <w:rFonts w:cs="Times New Roman"/>
        </w:rPr>
        <w:t xml:space="preserve"> albeit momentarily,</w:t>
      </w:r>
      <w:r w:rsidRPr="005344B4">
        <w:rPr>
          <w:rFonts w:cs="Times New Roman"/>
        </w:rPr>
        <w:t xml:space="preserve"> </w:t>
      </w:r>
      <w:r w:rsidR="000D0D01" w:rsidRPr="005344B4">
        <w:rPr>
          <w:rFonts w:cs="Times New Roman"/>
        </w:rPr>
        <w:t>through</w:t>
      </w:r>
      <w:r w:rsidRPr="005344B4">
        <w:rPr>
          <w:rFonts w:cs="Times New Roman"/>
        </w:rPr>
        <w:t xml:space="preserve"> an absurd encounter in which they are not positioned as metonyms </w:t>
      </w:r>
      <w:r w:rsidR="000D0D01" w:rsidRPr="005344B4">
        <w:rPr>
          <w:rFonts w:cs="Times New Roman"/>
        </w:rPr>
        <w:t>for ecological crisis but as joyful, pleasure seeking, agentic beings in and of themselves</w:t>
      </w:r>
      <w:r w:rsidR="002C7C96" w:rsidRPr="005344B4">
        <w:rPr>
          <w:rFonts w:cs="Times New Roman"/>
        </w:rPr>
        <w:t xml:space="preserve">. </w:t>
      </w:r>
      <w:r w:rsidRPr="005344B4">
        <w:rPr>
          <w:rFonts w:cs="Times New Roman"/>
        </w:rPr>
        <w:t>Whilst neither performance necessarily seeks a political project</w:t>
      </w:r>
      <w:r w:rsidR="000D0D01" w:rsidRPr="005344B4">
        <w:rPr>
          <w:rFonts w:cs="Times New Roman"/>
        </w:rPr>
        <w:t>.</w:t>
      </w:r>
      <w:r w:rsidRPr="005344B4">
        <w:rPr>
          <w:rFonts w:cs="Times New Roman"/>
        </w:rPr>
        <w:t xml:space="preserve"> </w:t>
      </w:r>
      <w:r w:rsidR="0021435A" w:rsidRPr="005344B4">
        <w:rPr>
          <w:rFonts w:cs="Times New Roman"/>
        </w:rPr>
        <w:t>Both performances offer</w:t>
      </w:r>
      <w:r w:rsidRPr="005344B4">
        <w:rPr>
          <w:rFonts w:cs="Times New Roman"/>
        </w:rPr>
        <w:t xml:space="preserve"> relief from the negative affective structure which tends to dominate</w:t>
      </w:r>
      <w:r w:rsidR="00020547" w:rsidRPr="005344B4">
        <w:rPr>
          <w:rFonts w:cs="Times New Roman"/>
        </w:rPr>
        <w:t xml:space="preserve"> e</w:t>
      </w:r>
      <w:r w:rsidRPr="005344B4">
        <w:rPr>
          <w:rFonts w:cs="Times New Roman"/>
        </w:rPr>
        <w:t>nvironmentalism</w:t>
      </w:r>
      <w:r w:rsidR="000D0D01" w:rsidRPr="005344B4">
        <w:rPr>
          <w:rFonts w:cs="Times New Roman"/>
        </w:rPr>
        <w:t xml:space="preserve">, and as such </w:t>
      </w:r>
      <w:proofErr w:type="gramStart"/>
      <w:r w:rsidR="002C72AA" w:rsidRPr="005344B4">
        <w:rPr>
          <w:rFonts w:cs="Times New Roman"/>
        </w:rPr>
        <w:t>open up</w:t>
      </w:r>
      <w:proofErr w:type="gramEnd"/>
      <w:r w:rsidR="002C72AA" w:rsidRPr="005344B4">
        <w:rPr>
          <w:rFonts w:cs="Times New Roman"/>
        </w:rPr>
        <w:t xml:space="preserve"> spac</w:t>
      </w:r>
      <w:r w:rsidR="0021435A" w:rsidRPr="005344B4">
        <w:rPr>
          <w:rFonts w:cs="Times New Roman"/>
        </w:rPr>
        <w:t xml:space="preserve">e for different forms of affective attachment to </w:t>
      </w:r>
      <w:r w:rsidR="00076607" w:rsidRPr="005344B4">
        <w:rPr>
          <w:rFonts w:cs="Times New Roman"/>
        </w:rPr>
        <w:t xml:space="preserve">non-human others to emerge. </w:t>
      </w:r>
      <w:r w:rsidR="00EA15EB" w:rsidRPr="005344B4">
        <w:rPr>
          <w:rFonts w:cs="Times New Roman"/>
        </w:rPr>
        <w:t xml:space="preserve">Nicole Seymour’s concept of </w:t>
      </w:r>
      <w:r w:rsidR="00EA15EB" w:rsidRPr="005344B4">
        <w:rPr>
          <w:rFonts w:cs="Times New Roman"/>
          <w:i/>
          <w:iCs/>
        </w:rPr>
        <w:t>bad environmentalism</w:t>
      </w:r>
      <w:r w:rsidR="00340921" w:rsidRPr="005344B4">
        <w:rPr>
          <w:rFonts w:cs="Times New Roman"/>
        </w:rPr>
        <w:t xml:space="preserve"> embraces irony, camp, absurdity, and irreverenc</w:t>
      </w:r>
      <w:r w:rsidR="000C6E5C" w:rsidRPr="005344B4">
        <w:rPr>
          <w:rFonts w:cs="Times New Roman"/>
        </w:rPr>
        <w:t xml:space="preserve">e to challenge </w:t>
      </w:r>
      <w:r w:rsidR="00B976C7" w:rsidRPr="005344B4">
        <w:rPr>
          <w:rFonts w:cs="Times New Roman"/>
        </w:rPr>
        <w:t xml:space="preserve">the </w:t>
      </w:r>
      <w:r w:rsidR="00B976C7" w:rsidRPr="005344B4">
        <w:rPr>
          <w:rFonts w:cs="Times New Roman"/>
        </w:rPr>
        <w:lastRenderedPageBreak/>
        <w:t>intense moralising of environmental discourse</w:t>
      </w:r>
      <w:r w:rsidR="00DE401C" w:rsidRPr="005344B4">
        <w:rPr>
          <w:rFonts w:cs="Times New Roman"/>
        </w:rPr>
        <w:t xml:space="preserve"> (2022)</w:t>
      </w:r>
      <w:r w:rsidR="00D270C4" w:rsidRPr="005344B4">
        <w:rPr>
          <w:rFonts w:cs="Times New Roman"/>
        </w:rPr>
        <w:t xml:space="preserve">. </w:t>
      </w:r>
      <w:r w:rsidR="0089115B" w:rsidRPr="005344B4">
        <w:rPr>
          <w:rFonts w:cs="Times New Roman"/>
        </w:rPr>
        <w:t>As opposed to the</w:t>
      </w:r>
      <w:r w:rsidR="00D270C4" w:rsidRPr="005344B4">
        <w:rPr>
          <w:rFonts w:cs="Times New Roman"/>
        </w:rPr>
        <w:t xml:space="preserve"> exclusionary ‘purity politics’ which accompany notions of frugality, thrift an</w:t>
      </w:r>
      <w:r w:rsidR="0089115B" w:rsidRPr="005344B4">
        <w:rPr>
          <w:rFonts w:cs="Times New Roman"/>
        </w:rPr>
        <w:t>d</w:t>
      </w:r>
      <w:r w:rsidR="00D270C4" w:rsidRPr="005344B4">
        <w:rPr>
          <w:rFonts w:cs="Times New Roman"/>
        </w:rPr>
        <w:t xml:space="preserve"> the responsible individual</w:t>
      </w:r>
      <w:r w:rsidR="0089115B" w:rsidRPr="005344B4">
        <w:rPr>
          <w:rFonts w:cs="Times New Roman"/>
        </w:rPr>
        <w:t xml:space="preserve">, bad </w:t>
      </w:r>
      <w:r w:rsidR="00340921" w:rsidRPr="005344B4">
        <w:rPr>
          <w:rFonts w:cs="Times New Roman"/>
        </w:rPr>
        <w:t xml:space="preserve">environmentalism </w:t>
      </w:r>
      <w:r w:rsidR="0089115B" w:rsidRPr="005344B4">
        <w:rPr>
          <w:rFonts w:cs="Times New Roman"/>
        </w:rPr>
        <w:t>embraces</w:t>
      </w:r>
      <w:r w:rsidR="00340921" w:rsidRPr="005344B4">
        <w:rPr>
          <w:rFonts w:cs="Times New Roman"/>
        </w:rPr>
        <w:t xml:space="preserve"> messiness, </w:t>
      </w:r>
      <w:r w:rsidR="0089115B" w:rsidRPr="005344B4">
        <w:rPr>
          <w:rFonts w:cs="Times New Roman"/>
        </w:rPr>
        <w:t xml:space="preserve">imperfections and </w:t>
      </w:r>
      <w:r w:rsidR="00340921" w:rsidRPr="005344B4">
        <w:rPr>
          <w:rFonts w:cs="Times New Roman"/>
        </w:rPr>
        <w:t>contradictions.</w:t>
      </w:r>
      <w:r w:rsidR="004B21C0" w:rsidRPr="005344B4">
        <w:rPr>
          <w:rFonts w:cs="Times New Roman"/>
        </w:rPr>
        <w:t xml:space="preserve"> </w:t>
      </w:r>
      <w:r w:rsidR="00340921" w:rsidRPr="005344B4">
        <w:rPr>
          <w:rFonts w:cs="Times New Roman"/>
        </w:rPr>
        <w:t xml:space="preserve"> </w:t>
      </w:r>
      <w:r w:rsidR="004B21C0" w:rsidRPr="005344B4">
        <w:rPr>
          <w:rFonts w:cs="Times New Roman"/>
        </w:rPr>
        <w:t>This</w:t>
      </w:r>
      <w:r w:rsidR="00FD7C13" w:rsidRPr="005344B4">
        <w:rPr>
          <w:rFonts w:cs="Times New Roman"/>
        </w:rPr>
        <w:t xml:space="preserve"> </w:t>
      </w:r>
      <w:r w:rsidR="00340921" w:rsidRPr="005344B4">
        <w:rPr>
          <w:rFonts w:cs="Times New Roman"/>
        </w:rPr>
        <w:t>broadens the scope of who can participate in environmentalism</w:t>
      </w:r>
      <w:r w:rsidR="00FD7C13" w:rsidRPr="005344B4">
        <w:rPr>
          <w:rFonts w:cs="Times New Roman"/>
        </w:rPr>
        <w:t xml:space="preserve"> and</w:t>
      </w:r>
      <w:r w:rsidR="00340921" w:rsidRPr="005344B4">
        <w:rPr>
          <w:rFonts w:cs="Times New Roman"/>
        </w:rPr>
        <w:t xml:space="preserve"> makes space for marginalized voices </w:t>
      </w:r>
      <w:r w:rsidR="004B21C0" w:rsidRPr="005344B4">
        <w:rPr>
          <w:rFonts w:cs="Times New Roman"/>
        </w:rPr>
        <w:t xml:space="preserve">through </w:t>
      </w:r>
      <w:r w:rsidR="00340921" w:rsidRPr="005344B4">
        <w:rPr>
          <w:rFonts w:cs="Times New Roman"/>
        </w:rPr>
        <w:t xml:space="preserve">alternative forms of expression. </w:t>
      </w:r>
      <w:r w:rsidR="004B21C0" w:rsidRPr="005344B4">
        <w:rPr>
          <w:rFonts w:cs="Times New Roman"/>
        </w:rPr>
        <w:t xml:space="preserve">Meanwhile, </w:t>
      </w:r>
      <w:r w:rsidR="00802407" w:rsidRPr="005344B4">
        <w:rPr>
          <w:rFonts w:cs="Times New Roman"/>
        </w:rPr>
        <w:t>humour</w:t>
      </w:r>
      <w:r w:rsidR="004B21C0" w:rsidRPr="005344B4">
        <w:rPr>
          <w:rFonts w:cs="Times New Roman"/>
        </w:rPr>
        <w:t xml:space="preserve">, camp </w:t>
      </w:r>
      <w:r w:rsidR="00802407" w:rsidRPr="005344B4">
        <w:rPr>
          <w:rFonts w:cs="Times New Roman"/>
        </w:rPr>
        <w:t xml:space="preserve">and absurdity </w:t>
      </w:r>
      <w:r w:rsidR="004B21C0" w:rsidRPr="005344B4">
        <w:rPr>
          <w:rFonts w:cs="Times New Roman"/>
        </w:rPr>
        <w:t xml:space="preserve">can offer </w:t>
      </w:r>
      <w:r w:rsidR="00200F15" w:rsidRPr="005344B4">
        <w:rPr>
          <w:rFonts w:cs="Times New Roman"/>
        </w:rPr>
        <w:t xml:space="preserve">relief from the guilt, fear and anxiety often felt when facing up to the socio-material realities of ecological crisis, enabling people to cope and stay engaged rather than becoming overwhelmed </w:t>
      </w:r>
      <w:r w:rsidR="009D7681" w:rsidRPr="005344B4">
        <w:rPr>
          <w:rFonts w:cs="Times New Roman"/>
        </w:rPr>
        <w:t>or</w:t>
      </w:r>
      <w:r w:rsidR="00200F15" w:rsidRPr="005344B4">
        <w:rPr>
          <w:rFonts w:cs="Times New Roman"/>
        </w:rPr>
        <w:t xml:space="preserve"> disaffected</w:t>
      </w:r>
      <w:r w:rsidR="009D7681" w:rsidRPr="005344B4">
        <w:rPr>
          <w:rFonts w:cs="Times New Roman"/>
        </w:rPr>
        <w:t xml:space="preserve"> </w:t>
      </w:r>
      <w:r w:rsidR="009D7681" w:rsidRPr="005344B4">
        <w:rPr>
          <w:rFonts w:cs="Times New Roman"/>
        </w:rPr>
        <w:fldChar w:fldCharType="begin"/>
      </w:r>
      <w:r w:rsidR="009D7681" w:rsidRPr="005344B4">
        <w:rPr>
          <w:rFonts w:cs="Times New Roman"/>
        </w:rPr>
        <w:instrText xml:space="preserve"> ADDIN ZOTERO_ITEM CSL_CITATION {"citationID":"fzEJmwsJ","properties":{"formattedCitation":"(Wilson and Anderson, 2020; Weintrobe, 2021; Anderson, 2023)","plainCitation":"(Wilson and Anderson, 2020; Weintrobe, 2021; Anderson, 2023)","noteIndex":0},"citationItems":[{"id":28,"uris":["http://zotero.org/users/6040264/items/XUWQIH2J"],"itemData":{"id":28,"type":"article-journal","container-title":"Environment and Planning C: Politics and Space","DOI":"10.1177/2399654420912445f","ISSN":"2399-6544","issue":"4","language":"en","note":"publisher: SAGE Publications Ltd STM","page":"591-598","source":"SAGE Journals","title":"Detachment, disaffection, and other ambivalent affects","volume":"38","author":[{"family":"Wilson","given":"Helen F"},{"family":"Anderson","given":"Ben"}],"issued":{"date-parts":[["2020",6,1]]}}},{"id":1931,"uris":["http://zotero.org/users/6040264/items/7C3HS9H6"],"itemData":{"id":1931,"type":"book","abstract":"Psychological Roots of the Climate Crisis tells the story of a fundamental fight between a caring and an uncaring imagination. It helps us to recognise the uncaring imagination in politics, in culture - for example in the writings of Ayn Rand - and also in ourselves. Sally Weintrobe argues that achieving the shift to greater care requires us to stop colluding with Exceptionalism, the rigid psychological mindset largely responsible for the climate crisis. People in this mindset believe that they are entitled to have the lion's share and that they can 'rearrange' reality with magical omnipotent thinking whenever reality limits these felt entitlements. While this book's subject is grim, its tone is reflective, ironic, light and at times humorous. It is free of jargon, and full of examples from history, culture, literature, poetry, everyday life and the author's experience as a psychoanalyst, and a professional life that has been dedicated to helping people to face difficult truths","call-number":"155.915","collection-title":"Psychoanalytic horizons","event-place":"New York (N.Y.)","ISBN":"978-1-5013-7287-2","language":"eng","publisher":"Bloomsbury Academic","publisher-place":"New York (N.Y.)","source":"BnF ISBN","title":"Psychological roots of the climate crisis: neoliberal exceptionalism and the culture of uncare","title-short":"Psychological roots of the climate crisis","author":[{"family":"Weintrobe","given":"Sally"}],"issued":{"date-parts":[["2021"]]}}},{"id":2085,"uris":["http://zotero.org/users/6040264/items/PJP42PE9"],"itemData":{"id":2085,"type":"article-journal","abstract":"In this position paper, I speculate on what we might learn about the politics of climate change if we stay with the possibility that boredom might be part of how subjects encounter and make sense of climate change. I argue that boredom enacts an ethically and politically ambivalent detachment from the demand to act that accompanies urgency-imbued vocabularies of crisis and emergency. Whether boredom is a refusal to face climate change, or a way of coping with and inhabiting the overwhelming, being bored with climate change allows existing attachments to fossil-fuelled lives and futures to continue. The event of climate change is ‘suspended’, in the sense that it is no longer affectively present. I distinguish this relation of ‘climate change suspension’ from two other ways of detaching from the event of climate change – ‘climate change denial’ and ‘climate change delay’. Unlike in denial or delay, in suspension the demand of climate change is held in abeyance, not ended. It returns in ways that blur the line between boredom and other affects. In conclusion, I reflect on the affective politics of climate change, and wonder about how boredom could become part of a progressive politics of climate change.","container-title":"Scottish Geographical Journal","DOI":"10.1080/14702541.2023.2197869","ISSN":"1470-2541","issue":"1-2","note":"publisher: Routledge\n_eprint: https://doi.org/10.1080/14702541.2023.2197869","page":"133-141","source":"Taylor and Francis+NEJM","title":"Boredom and the politics of climate change","volume":"139","author":[{"family":"Anderson","given":"Ben"}],"issued":{"date-parts":[["2023",4,3]]}}}],"schema":"https://github.com/citation-style-language/schema/raw/master/csl-citation.json"} </w:instrText>
      </w:r>
      <w:r w:rsidR="009D7681" w:rsidRPr="005344B4">
        <w:rPr>
          <w:rFonts w:cs="Times New Roman"/>
        </w:rPr>
        <w:fldChar w:fldCharType="separate"/>
      </w:r>
      <w:r w:rsidR="009D7681" w:rsidRPr="005344B4">
        <w:rPr>
          <w:rFonts w:cs="Times New Roman"/>
        </w:rPr>
        <w:t>(Wilson and Anderson, 2020; Weintrobe, 2021; Anderson, 2023)</w:t>
      </w:r>
      <w:r w:rsidR="009D7681" w:rsidRPr="005344B4">
        <w:rPr>
          <w:rFonts w:cs="Times New Roman"/>
        </w:rPr>
        <w:fldChar w:fldCharType="end"/>
      </w:r>
      <w:r w:rsidR="00200F15" w:rsidRPr="005344B4">
        <w:rPr>
          <w:rFonts w:cs="Times New Roman"/>
        </w:rPr>
        <w:t xml:space="preserve"> </w:t>
      </w:r>
    </w:p>
    <w:p w14:paraId="1E282597" w14:textId="42892CDE" w:rsidR="00E24DA2" w:rsidRPr="005344B4" w:rsidRDefault="00200F15" w:rsidP="009811B0">
      <w:pPr>
        <w:spacing w:line="480" w:lineRule="auto"/>
        <w:rPr>
          <w:rFonts w:cs="Times New Roman"/>
        </w:rPr>
      </w:pPr>
      <w:r w:rsidRPr="005344B4">
        <w:rPr>
          <w:rFonts w:cs="Times New Roman"/>
        </w:rPr>
        <w:t xml:space="preserve">In the Festival of Thrift, </w:t>
      </w:r>
      <w:r w:rsidRPr="005344B4">
        <w:rPr>
          <w:rFonts w:cs="Times New Roman"/>
          <w:i/>
          <w:iCs/>
        </w:rPr>
        <w:t>The Birds</w:t>
      </w:r>
      <w:r w:rsidRPr="005344B4">
        <w:rPr>
          <w:rFonts w:cs="Times New Roman"/>
        </w:rPr>
        <w:t xml:space="preserve"> and </w:t>
      </w:r>
      <w:r w:rsidRPr="005344B4">
        <w:rPr>
          <w:rFonts w:cs="Times New Roman"/>
          <w:i/>
          <w:iCs/>
        </w:rPr>
        <w:t>The Bees</w:t>
      </w:r>
      <w:r w:rsidRPr="005344B4">
        <w:rPr>
          <w:rFonts w:cs="Times New Roman"/>
        </w:rPr>
        <w:t xml:space="preserve"> help to keep the mood of the site light. They are silly, playful</w:t>
      </w:r>
      <w:r w:rsidR="003C23F0" w:rsidRPr="005344B4">
        <w:rPr>
          <w:rFonts w:cs="Times New Roman"/>
        </w:rPr>
        <w:t xml:space="preserve"> and absurd performance</w:t>
      </w:r>
      <w:r w:rsidR="0051727D" w:rsidRPr="005344B4">
        <w:rPr>
          <w:rFonts w:cs="Times New Roman"/>
        </w:rPr>
        <w:t>s</w:t>
      </w:r>
      <w:r w:rsidR="003C23F0" w:rsidRPr="005344B4">
        <w:rPr>
          <w:rFonts w:cs="Times New Roman"/>
        </w:rPr>
        <w:t xml:space="preserve"> which </w:t>
      </w:r>
      <w:r w:rsidR="003741C3" w:rsidRPr="005344B4">
        <w:rPr>
          <w:rFonts w:cs="Times New Roman"/>
        </w:rPr>
        <w:t>reimagine the relations between humans and bees and birds respectively</w:t>
      </w:r>
      <w:r w:rsidR="00E72193" w:rsidRPr="005344B4">
        <w:rPr>
          <w:rFonts w:cs="Times New Roman"/>
        </w:rPr>
        <w:t xml:space="preserve"> as relations of delight, wonder</w:t>
      </w:r>
      <w:r w:rsidR="00776B2A" w:rsidRPr="005344B4">
        <w:rPr>
          <w:rFonts w:cs="Times New Roman"/>
        </w:rPr>
        <w:t xml:space="preserve"> and humour </w:t>
      </w:r>
      <w:r w:rsidR="0051727D" w:rsidRPr="005344B4">
        <w:rPr>
          <w:rFonts w:cs="Times New Roman"/>
        </w:rPr>
        <w:t xml:space="preserve">rather than as reminders of ecological decline. The Festival format is an ideal site for </w:t>
      </w:r>
      <w:r w:rsidR="00E90D73" w:rsidRPr="005344B4">
        <w:rPr>
          <w:rFonts w:cs="Times New Roman"/>
        </w:rPr>
        <w:t xml:space="preserve">experimenting with new affective, aesthetic and ethical relations with </w:t>
      </w:r>
      <w:r w:rsidR="00E37AA3" w:rsidRPr="005344B4">
        <w:rPr>
          <w:rFonts w:cs="Times New Roman"/>
        </w:rPr>
        <w:t xml:space="preserve">non-human others and environmental commons through bad environmentalism. As Seymour argues, whilst such </w:t>
      </w:r>
      <w:r w:rsidR="00E01720" w:rsidRPr="005344B4">
        <w:rPr>
          <w:rFonts w:cs="Times New Roman"/>
        </w:rPr>
        <w:t xml:space="preserve">performances </w:t>
      </w:r>
      <w:r w:rsidR="00FA4E72" w:rsidRPr="005344B4">
        <w:rPr>
          <w:rFonts w:cs="Times New Roman"/>
        </w:rPr>
        <w:t>may not be explicitly political or politicised, they neve</w:t>
      </w:r>
      <w:r w:rsidR="00C70858" w:rsidRPr="005344B4">
        <w:rPr>
          <w:rFonts w:cs="Times New Roman"/>
        </w:rPr>
        <w:t>rtheless</w:t>
      </w:r>
      <w:r w:rsidR="00354454" w:rsidRPr="005344B4">
        <w:rPr>
          <w:rFonts w:cs="Times New Roman"/>
        </w:rPr>
        <w:t xml:space="preserve"> </w:t>
      </w:r>
      <w:proofErr w:type="gramStart"/>
      <w:r w:rsidR="00354454" w:rsidRPr="005344B4">
        <w:rPr>
          <w:rFonts w:cs="Times New Roman"/>
        </w:rPr>
        <w:t>open up</w:t>
      </w:r>
      <w:proofErr w:type="gramEnd"/>
      <w:r w:rsidR="00354454" w:rsidRPr="005344B4">
        <w:rPr>
          <w:rFonts w:cs="Times New Roman"/>
        </w:rPr>
        <w:t xml:space="preserve"> space for a broader and more inclusive </w:t>
      </w:r>
      <w:r w:rsidR="00D339B2" w:rsidRPr="005344B4">
        <w:rPr>
          <w:rFonts w:cs="Times New Roman"/>
        </w:rPr>
        <w:t xml:space="preserve">modes of environmentalism. </w:t>
      </w:r>
    </w:p>
    <w:p w14:paraId="73CDF68C" w14:textId="0B3002CD" w:rsidR="00F87346" w:rsidRPr="005344B4" w:rsidRDefault="00707564" w:rsidP="00901009">
      <w:pPr>
        <w:pStyle w:val="Heading3"/>
      </w:pPr>
      <w:bookmarkStart w:id="115" w:name="_Toc213581818"/>
      <w:r w:rsidRPr="005344B4">
        <w:t>5.3.</w:t>
      </w:r>
      <w:r w:rsidR="002C218B">
        <w:t>4</w:t>
      </w:r>
      <w:r w:rsidRPr="005344B4">
        <w:t xml:space="preserve"> </w:t>
      </w:r>
      <w:r w:rsidR="00E24DA2" w:rsidRPr="005344B4">
        <w:t>Ambivalent encounters</w:t>
      </w:r>
      <w:bookmarkEnd w:id="115"/>
    </w:p>
    <w:p w14:paraId="1D774B3E" w14:textId="2B374857" w:rsidR="003C23F0" w:rsidRPr="005344B4" w:rsidRDefault="00D339B2" w:rsidP="009811B0">
      <w:pPr>
        <w:spacing w:line="480" w:lineRule="auto"/>
        <w:rPr>
          <w:rFonts w:cs="Times New Roman"/>
        </w:rPr>
      </w:pPr>
      <w:r w:rsidRPr="005344B4">
        <w:rPr>
          <w:rFonts w:cs="Times New Roman"/>
        </w:rPr>
        <w:t xml:space="preserve">Looking </w:t>
      </w:r>
      <w:r w:rsidR="005F1059" w:rsidRPr="005344B4">
        <w:rPr>
          <w:rFonts w:cs="Times New Roman"/>
        </w:rPr>
        <w:t>to the ‘in-between’ of the discursive framing of the Festiva</w:t>
      </w:r>
      <w:r w:rsidR="00A357B9" w:rsidRPr="005344B4">
        <w:rPr>
          <w:rFonts w:cs="Times New Roman"/>
        </w:rPr>
        <w:t>l</w:t>
      </w:r>
      <w:r w:rsidR="005F1059" w:rsidRPr="005344B4">
        <w:rPr>
          <w:rFonts w:cs="Times New Roman"/>
        </w:rPr>
        <w:t>, the performances</w:t>
      </w:r>
      <w:r w:rsidR="006E13A5" w:rsidRPr="005344B4">
        <w:rPr>
          <w:rFonts w:cs="Times New Roman"/>
        </w:rPr>
        <w:t xml:space="preserve"> that unfold withing the site</w:t>
      </w:r>
      <w:r w:rsidR="00A357B9" w:rsidRPr="005344B4">
        <w:rPr>
          <w:rFonts w:cs="Times New Roman"/>
        </w:rPr>
        <w:t xml:space="preserve"> and the circulation of affects</w:t>
      </w:r>
      <w:r w:rsidR="007A538B" w:rsidRPr="005344B4">
        <w:rPr>
          <w:rFonts w:cs="Times New Roman"/>
        </w:rPr>
        <w:t xml:space="preserve"> highlights how the festival is a site of ambivalence. </w:t>
      </w:r>
      <w:r w:rsidR="003C23F0" w:rsidRPr="005344B4">
        <w:rPr>
          <w:rFonts w:cs="Times New Roman"/>
        </w:rPr>
        <w:t xml:space="preserve">Ambivalent encounters with non-human others contain the potential to generate new affective attachments and may reorient relations towards a more pluralistic and inclusive environmental justice movement. Whilst none of these individual performances can do that on their own, attending to the ways in which the Festival of Thrift creates space for and celebrates multiple modes of affective engagement is important for rupturing the depoliticizing </w:t>
      </w:r>
      <w:proofErr w:type="spellStart"/>
      <w:r w:rsidR="003C23F0" w:rsidRPr="005344B4">
        <w:rPr>
          <w:rFonts w:cs="Times New Roman"/>
        </w:rPr>
        <w:t>affects</w:t>
      </w:r>
      <w:proofErr w:type="spellEnd"/>
      <w:r w:rsidR="003C23F0" w:rsidRPr="005344B4">
        <w:rPr>
          <w:rFonts w:cs="Times New Roman"/>
        </w:rPr>
        <w:t xml:space="preserve"> of apocalyptic climate imaginaries and moralising environmentalisms. Here the festival format allows for diverse, unexpected, and sometimes contradictory performances, aesthetics and affects to circulate, coexist and mingle in one site. </w:t>
      </w:r>
      <w:r w:rsidR="008B0340" w:rsidRPr="005344B4">
        <w:rPr>
          <w:rFonts w:cs="Times New Roman"/>
        </w:rPr>
        <w:t xml:space="preserve">This offers a different starting point for engaging with the intergenerational politics of ecological crisis – one </w:t>
      </w:r>
      <w:r w:rsidR="008B0340" w:rsidRPr="005344B4">
        <w:rPr>
          <w:rFonts w:cs="Times New Roman"/>
        </w:rPr>
        <w:lastRenderedPageBreak/>
        <w:t xml:space="preserve">in which adults are not </w:t>
      </w:r>
      <w:r w:rsidR="005F5EFA" w:rsidRPr="005344B4">
        <w:rPr>
          <w:rFonts w:cs="Times New Roman"/>
        </w:rPr>
        <w:t xml:space="preserve">necessarily positioned as the responsible </w:t>
      </w:r>
      <w:r w:rsidR="00EA15EB" w:rsidRPr="005344B4">
        <w:rPr>
          <w:rFonts w:cs="Times New Roman"/>
        </w:rPr>
        <w:t>knower but</w:t>
      </w:r>
      <w:r w:rsidR="005F5EFA" w:rsidRPr="005344B4">
        <w:rPr>
          <w:rFonts w:cs="Times New Roman"/>
        </w:rPr>
        <w:t xml:space="preserve"> </w:t>
      </w:r>
      <w:r w:rsidR="00270AEB" w:rsidRPr="005344B4">
        <w:rPr>
          <w:rFonts w:cs="Times New Roman"/>
        </w:rPr>
        <w:t xml:space="preserve">are enrolled in processes of sense-making </w:t>
      </w:r>
      <w:r w:rsidR="00270AEB" w:rsidRPr="005344B4">
        <w:rPr>
          <w:rFonts w:cs="Times New Roman"/>
          <w:i/>
          <w:iCs/>
        </w:rPr>
        <w:t xml:space="preserve">with </w:t>
      </w:r>
      <w:r w:rsidR="00270AEB" w:rsidRPr="005344B4">
        <w:rPr>
          <w:rFonts w:cs="Times New Roman"/>
        </w:rPr>
        <w:t xml:space="preserve">children, through affective encounters which </w:t>
      </w:r>
      <w:r w:rsidR="00E2790C" w:rsidRPr="005344B4">
        <w:rPr>
          <w:rFonts w:cs="Times New Roman"/>
        </w:rPr>
        <w:t xml:space="preserve">are unexpected, playful and silly. </w:t>
      </w:r>
      <w:r w:rsidR="0013524E" w:rsidRPr="005344B4">
        <w:rPr>
          <w:rFonts w:cs="Times New Roman"/>
        </w:rPr>
        <w:t xml:space="preserve"> </w:t>
      </w:r>
    </w:p>
    <w:p w14:paraId="6CB61EA4" w14:textId="77777777" w:rsidR="00A03621" w:rsidRDefault="00D7726C" w:rsidP="009811B0">
      <w:pPr>
        <w:spacing w:line="480" w:lineRule="auto"/>
        <w:rPr>
          <w:rFonts w:cs="Times New Roman"/>
        </w:rPr>
      </w:pPr>
      <w:r w:rsidRPr="005344B4">
        <w:rPr>
          <w:rFonts w:cs="Times New Roman"/>
        </w:rPr>
        <w:t>Ambivalence in the Festival space can also generate</w:t>
      </w:r>
      <w:r w:rsidR="009106CB" w:rsidRPr="005344B4">
        <w:rPr>
          <w:rFonts w:cs="Times New Roman"/>
        </w:rPr>
        <w:t xml:space="preserve"> </w:t>
      </w:r>
      <w:r w:rsidRPr="005344B4">
        <w:rPr>
          <w:rFonts w:cs="Times New Roman"/>
        </w:rPr>
        <w:t>d</w:t>
      </w:r>
      <w:r w:rsidR="009106CB" w:rsidRPr="005344B4">
        <w:rPr>
          <w:rFonts w:cs="Times New Roman"/>
        </w:rPr>
        <w:t xml:space="preserve">iscomfort, as acknowledgement of material and climatic dangers of ecological destruction threaten to break through </w:t>
      </w:r>
      <w:r w:rsidR="00CA24BD" w:rsidRPr="005344B4">
        <w:rPr>
          <w:rFonts w:cs="Times New Roman"/>
        </w:rPr>
        <w:t>an atmosphere of frivolity</w:t>
      </w:r>
      <w:r w:rsidR="009106CB" w:rsidRPr="005344B4">
        <w:rPr>
          <w:rFonts w:cs="Times New Roman"/>
        </w:rPr>
        <w:t xml:space="preserve">. </w:t>
      </w:r>
      <w:r w:rsidR="00E94CDE" w:rsidRPr="005344B4">
        <w:rPr>
          <w:rFonts w:cs="Times New Roman"/>
        </w:rPr>
        <w:t>As others have argued, discomfort is a necessary part of recasting responsibility (</w:t>
      </w:r>
      <w:r w:rsidR="009D7681" w:rsidRPr="005344B4">
        <w:rPr>
          <w:rFonts w:cs="Times New Roman"/>
        </w:rPr>
        <w:fldChar w:fldCharType="begin"/>
      </w:r>
      <w:r w:rsidR="002D59C8" w:rsidRPr="005344B4">
        <w:rPr>
          <w:rFonts w:cs="Times New Roman"/>
        </w:rPr>
        <w:instrText xml:space="preserve"> ADDIN ZOTERO_ITEM CSL_CITATION {"citationID":"dO64fOFK","properties":{"formattedCitation":"(Noxolo, Raghuram and Madge, 2012b)","plainCitation":"(Noxolo, Raghuram and Madge, 2012b)","dontUpdate":true,"noteIndex":0},"citationItems":[{"id":23247,"uris":["http://zotero.org/users/6040264/items/YIFBTNAJ"],"itemData":{"id":23247,"type":"article-journal","abstract":"This paper contributes to debates about geographies of responsibility. In contrast to much of the previous literature in this field, which has concentrated on teasing out the intimate interconnections between different people, places and spaces, in this paper we highlight the limits to such connections, focusing on more unsettled versions of responsibility. Our critique draws on postcolonial readings to highlight two limitations of responsibility: its availability as an ethical gesture that can be ascribed even where it is not practised; and its imputed agency that makes it possible for responsible agency to be usurped by the global North. This starts to muddy the water of responsibility, showing how it may involve refusal, denial, withdrawal and contamination. More problematised enigmatic and risky versions of responsibility arise from these critiques. In particular, we argue that in considering responsibility as practice, a recognition of the provisional, contaminated and complex myriad of power relations involved may signal a move towards more ambivalent versions and visions that acknowledge the vulnerabilities and disconnections involved in geographies of responsibility.","container-title":"Transactions of the Institute of British Geographers","ISSN":"0020-2754","issue":"3","note":"publisher: Wiley","page":"418-429","source":"JSTOR","title":"Unsettling responsibility: postcolonial interventions","title-short":"Unsettling responsibility","volume":"37","author":[{"family":"Noxolo","given":"Pat"},{"family":"Raghuram","given":"Parvati"},{"family":"Madge","given":"Clare"}],"issued":{"date-parts":[["2012"]]}}}],"schema":"https://github.com/citation-style-language/schema/raw/master/csl-citation.json"} </w:instrText>
      </w:r>
      <w:r w:rsidR="009D7681" w:rsidRPr="005344B4">
        <w:rPr>
          <w:rFonts w:cs="Times New Roman"/>
        </w:rPr>
        <w:fldChar w:fldCharType="separate"/>
      </w:r>
      <w:r w:rsidR="009D7681" w:rsidRPr="005344B4">
        <w:rPr>
          <w:rFonts w:cs="Times New Roman"/>
        </w:rPr>
        <w:t>Noxolo, Raghuram and Madge, 2012)</w:t>
      </w:r>
      <w:r w:rsidR="009D7681" w:rsidRPr="005344B4">
        <w:rPr>
          <w:rFonts w:cs="Times New Roman"/>
        </w:rPr>
        <w:fldChar w:fldCharType="end"/>
      </w:r>
      <w:r w:rsidR="00E94CDE" w:rsidRPr="005344B4">
        <w:rPr>
          <w:rFonts w:cs="Times New Roman"/>
        </w:rPr>
        <w:t>,</w:t>
      </w:r>
      <w:r w:rsidR="00F8358A" w:rsidRPr="005344B4">
        <w:rPr>
          <w:rFonts w:cs="Times New Roman"/>
        </w:rPr>
        <w:t xml:space="preserve"> nevertheless it is difficult to stay with the trouble of</w:t>
      </w:r>
      <w:r w:rsidR="008A7E87" w:rsidRPr="005344B4">
        <w:rPr>
          <w:rFonts w:cs="Times New Roman"/>
        </w:rPr>
        <w:t xml:space="preserve"> ecological crisis </w:t>
      </w:r>
      <w:r w:rsidR="009235E3" w:rsidRPr="005344B4">
        <w:rPr>
          <w:rFonts w:cs="Times New Roman"/>
        </w:rPr>
        <w:t xml:space="preserve">within the festival. </w:t>
      </w:r>
      <w:r w:rsidR="008C6782">
        <w:rPr>
          <w:rFonts w:cs="Times New Roman"/>
        </w:rPr>
        <w:t>The Festival program included</w:t>
      </w:r>
      <w:r w:rsidR="00DD684E">
        <w:rPr>
          <w:rFonts w:cs="Times New Roman"/>
        </w:rPr>
        <w:t xml:space="preserve"> a series of talks, </w:t>
      </w:r>
      <w:r w:rsidR="00CB4904">
        <w:rPr>
          <w:rFonts w:cs="Times New Roman"/>
        </w:rPr>
        <w:t>presentations and discussions held in a marquee name</w:t>
      </w:r>
      <w:r w:rsidR="00BA7D03">
        <w:rPr>
          <w:rFonts w:cs="Times New Roman"/>
        </w:rPr>
        <w:t>d</w:t>
      </w:r>
      <w:r w:rsidR="00CB4904">
        <w:rPr>
          <w:rFonts w:cs="Times New Roman"/>
        </w:rPr>
        <w:t xml:space="preserve"> </w:t>
      </w:r>
      <w:r w:rsidR="00BA7D03">
        <w:rPr>
          <w:rFonts w:cs="Times New Roman"/>
        </w:rPr>
        <w:t>‘</w:t>
      </w:r>
      <w:r w:rsidR="00CB4904">
        <w:rPr>
          <w:rFonts w:cs="Times New Roman"/>
        </w:rPr>
        <w:t>The Enlightentent.’</w:t>
      </w:r>
      <w:r w:rsidR="009D3B41">
        <w:rPr>
          <w:rFonts w:cs="Times New Roman"/>
        </w:rPr>
        <w:t xml:space="preserve"> One of the most well attended was </w:t>
      </w:r>
      <w:r w:rsidR="004270F3">
        <w:rPr>
          <w:rFonts w:cs="Times New Roman"/>
        </w:rPr>
        <w:t>a book talk with acclaimed author,</w:t>
      </w:r>
      <w:r w:rsidR="008C6782">
        <w:rPr>
          <w:rFonts w:cs="Times New Roman"/>
        </w:rPr>
        <w:t xml:space="preserve"> </w:t>
      </w:r>
      <w:r w:rsidR="009106CB" w:rsidRPr="005344B4">
        <w:rPr>
          <w:rFonts w:cs="Times New Roman"/>
        </w:rPr>
        <w:t>Ben Okri</w:t>
      </w:r>
      <w:r w:rsidR="004270F3">
        <w:rPr>
          <w:rFonts w:cs="Times New Roman"/>
        </w:rPr>
        <w:t>, who was discussing his most recent book, Every Lea</w:t>
      </w:r>
      <w:r w:rsidR="00A47E2D">
        <w:rPr>
          <w:rFonts w:cs="Times New Roman"/>
        </w:rPr>
        <w:t>f</w:t>
      </w:r>
      <w:r w:rsidR="004270F3">
        <w:rPr>
          <w:rFonts w:cs="Times New Roman"/>
        </w:rPr>
        <w:t xml:space="preserve"> a Hallelujah</w:t>
      </w:r>
      <w:r w:rsidR="00A47E2D" w:rsidRPr="00A47E2D">
        <w:rPr>
          <w:rFonts w:cs="Times New Roman"/>
          <w:vertAlign w:val="superscript"/>
        </w:rPr>
        <w:footnoteReference w:id="47"/>
      </w:r>
      <w:r w:rsidR="004270F3">
        <w:rPr>
          <w:rFonts w:cs="Times New Roman"/>
        </w:rPr>
        <w:t xml:space="preserve">. During the discussion, he </w:t>
      </w:r>
      <w:r w:rsidR="009106CB" w:rsidRPr="005344B4">
        <w:rPr>
          <w:rFonts w:cs="Times New Roman"/>
        </w:rPr>
        <w:t>began talking about climate crisis. ‘We are in a ship which is heading towards an abyss.</w:t>
      </w:r>
      <w:r w:rsidR="009235E3" w:rsidRPr="005344B4">
        <w:rPr>
          <w:rFonts w:cs="Times New Roman"/>
        </w:rPr>
        <w:t xml:space="preserve">’ He said, </w:t>
      </w:r>
      <w:r w:rsidR="00770533" w:rsidRPr="005344B4">
        <w:rPr>
          <w:rFonts w:cs="Times New Roman"/>
        </w:rPr>
        <w:t>sombrely</w:t>
      </w:r>
      <w:r w:rsidR="009235E3" w:rsidRPr="005344B4">
        <w:rPr>
          <w:rFonts w:cs="Times New Roman"/>
        </w:rPr>
        <w:t xml:space="preserve">. </w:t>
      </w:r>
      <w:r w:rsidR="009106CB" w:rsidRPr="005344B4">
        <w:rPr>
          <w:rFonts w:cs="Times New Roman"/>
        </w:rPr>
        <w:t xml:space="preserve"> </w:t>
      </w:r>
      <w:r w:rsidR="00EB6205" w:rsidRPr="005344B4">
        <w:rPr>
          <w:rFonts w:cs="Times New Roman"/>
        </w:rPr>
        <w:t>‘</w:t>
      </w:r>
      <w:r w:rsidR="009106CB" w:rsidRPr="005344B4">
        <w:rPr>
          <w:rFonts w:cs="Times New Roman"/>
        </w:rPr>
        <w:t xml:space="preserve">We are slow to turn the ship around – </w:t>
      </w:r>
      <w:r w:rsidR="009106CB" w:rsidRPr="005344B4">
        <w:rPr>
          <w:rFonts w:cs="Times New Roman"/>
          <w:b/>
          <w:bCs/>
        </w:rPr>
        <w:t>this</w:t>
      </w:r>
      <w:r w:rsidR="009106CB" w:rsidRPr="005344B4">
        <w:rPr>
          <w:rFonts w:cs="Times New Roman"/>
        </w:rPr>
        <w:t xml:space="preserve"> is the greatest battle of</w:t>
      </w:r>
      <w:r w:rsidR="0089515D">
        <w:rPr>
          <w:rFonts w:cs="Times New Roman"/>
        </w:rPr>
        <w:t xml:space="preserve"> our</w:t>
      </w:r>
      <w:r w:rsidR="009106CB" w:rsidRPr="005344B4">
        <w:rPr>
          <w:rFonts w:cs="Times New Roman"/>
        </w:rPr>
        <w:t xml:space="preserve"> time’</w:t>
      </w:r>
      <w:r w:rsidR="00EB6205" w:rsidRPr="005344B4">
        <w:rPr>
          <w:rFonts w:cs="Times New Roman"/>
        </w:rPr>
        <w:t>.</w:t>
      </w:r>
      <w:r w:rsidR="009106CB" w:rsidRPr="005344B4">
        <w:rPr>
          <w:rFonts w:cs="Times New Roman"/>
        </w:rPr>
        <w:t xml:space="preserve"> He went on to share some his personal feelings about climate change as an intergenerational issue</w:t>
      </w:r>
      <w:r w:rsidR="00100B14" w:rsidRPr="005344B4">
        <w:rPr>
          <w:rFonts w:cs="Times New Roman"/>
        </w:rPr>
        <w:t xml:space="preserve"> – as a father of young </w:t>
      </w:r>
      <w:r w:rsidR="00EA15EB" w:rsidRPr="005344B4">
        <w:rPr>
          <w:rFonts w:cs="Times New Roman"/>
        </w:rPr>
        <w:t xml:space="preserve">children; </w:t>
      </w:r>
    </w:p>
    <w:p w14:paraId="3B8F7F96" w14:textId="77777777" w:rsidR="00A03621" w:rsidRPr="00A03621" w:rsidRDefault="00770D05" w:rsidP="00A03621">
      <w:pPr>
        <w:spacing w:line="480" w:lineRule="auto"/>
        <w:ind w:left="720"/>
        <w:rPr>
          <w:rFonts w:cs="Times New Roman"/>
          <w:i/>
          <w:iCs/>
        </w:rPr>
      </w:pPr>
      <w:r w:rsidRPr="00A03621">
        <w:rPr>
          <w:rFonts w:cs="Times New Roman"/>
          <w:i/>
          <w:iCs/>
        </w:rPr>
        <w:t xml:space="preserve">It took their generation to make it the central issue for ALL humanity. I feel guilty it has taken me this long to come to these </w:t>
      </w:r>
      <w:r w:rsidR="00A03621" w:rsidRPr="00A03621">
        <w:rPr>
          <w:rFonts w:cs="Times New Roman"/>
          <w:i/>
          <w:iCs/>
        </w:rPr>
        <w:t>issues</w:t>
      </w:r>
      <w:r w:rsidRPr="00A03621">
        <w:rPr>
          <w:rFonts w:cs="Times New Roman"/>
          <w:i/>
          <w:iCs/>
        </w:rPr>
        <w:t xml:space="preserve">. </w:t>
      </w:r>
      <w:r w:rsidR="009106CB" w:rsidRPr="00A03621">
        <w:rPr>
          <w:rFonts w:cs="Times New Roman"/>
          <w:i/>
          <w:iCs/>
        </w:rPr>
        <w:t xml:space="preserve"> </w:t>
      </w:r>
    </w:p>
    <w:p w14:paraId="37109BAF" w14:textId="0B1E7D7B" w:rsidR="00AC4CEB" w:rsidRPr="005344B4" w:rsidRDefault="009106CB" w:rsidP="00A03621">
      <w:pPr>
        <w:spacing w:line="480" w:lineRule="auto"/>
        <w:rPr>
          <w:rFonts w:cs="Times New Roman"/>
        </w:rPr>
      </w:pPr>
      <w:r w:rsidRPr="005344B4">
        <w:rPr>
          <w:rFonts w:cs="Times New Roman"/>
        </w:rPr>
        <w:t>The moderator responded</w:t>
      </w:r>
      <w:r w:rsidR="00885097" w:rsidRPr="005344B4">
        <w:rPr>
          <w:rFonts w:cs="Times New Roman"/>
        </w:rPr>
        <w:t>,</w:t>
      </w:r>
      <w:r w:rsidRPr="005344B4">
        <w:rPr>
          <w:rFonts w:cs="Times New Roman"/>
        </w:rPr>
        <w:t xml:space="preserve"> ‘I’m going to lighten the mood a little, and talk about trees’, redirecting the conversation to the environmental theme of Okri’s latest </w:t>
      </w:r>
      <w:r w:rsidR="00474795" w:rsidRPr="005344B4">
        <w:rPr>
          <w:rFonts w:cs="Times New Roman"/>
        </w:rPr>
        <w:t>book.</w:t>
      </w:r>
      <w:r w:rsidR="00AC4CEB" w:rsidRPr="005344B4">
        <w:rPr>
          <w:rFonts w:cs="Times New Roman"/>
        </w:rPr>
        <w:t xml:space="preserve"> They move on to talking about the ‘magic’ of tress, ‘trees are the land, trees are culture, trees are what hold the land together through their roots and networks below the surface’. </w:t>
      </w:r>
      <w:r w:rsidR="00A40CEE" w:rsidRPr="005344B4">
        <w:rPr>
          <w:rFonts w:cs="Times New Roman"/>
        </w:rPr>
        <w:t>In my field notes, I write</w:t>
      </w:r>
    </w:p>
    <w:p w14:paraId="515B484D" w14:textId="58AB1F69" w:rsidR="00B36D43" w:rsidRPr="005344B4" w:rsidRDefault="00A40CEE" w:rsidP="009811B0">
      <w:pPr>
        <w:spacing w:line="480" w:lineRule="auto"/>
        <w:rPr>
          <w:rFonts w:cs="Times New Roman"/>
          <w:i/>
          <w:iCs/>
        </w:rPr>
      </w:pPr>
      <w:r w:rsidRPr="005344B4">
        <w:rPr>
          <w:rFonts w:cs="Times New Roman"/>
          <w:i/>
          <w:iCs/>
        </w:rPr>
        <w:t>I find this switch from facing the scale of the problem to a whimsical discussion of trees dislocating and all too easy</w:t>
      </w:r>
      <w:r w:rsidR="00B36D43" w:rsidRPr="005344B4">
        <w:rPr>
          <w:rFonts w:cs="Times New Roman"/>
          <w:i/>
          <w:iCs/>
        </w:rPr>
        <w:t>, a naïve recourse to</w:t>
      </w:r>
      <w:r w:rsidR="008F50E5" w:rsidRPr="005344B4">
        <w:rPr>
          <w:rFonts w:cs="Times New Roman"/>
          <w:i/>
          <w:iCs/>
        </w:rPr>
        <w:t xml:space="preserve"> ‘love’ ‘trees’ ‘connecting to nature’ - it bypasses the political, economic and historical reasons for globally intersecting contemporary crises. </w:t>
      </w:r>
    </w:p>
    <w:p w14:paraId="30DD2331" w14:textId="1A892638" w:rsidR="00B36D43" w:rsidRPr="005344B4" w:rsidRDefault="0053252F" w:rsidP="009811B0">
      <w:pPr>
        <w:spacing w:line="480" w:lineRule="auto"/>
        <w:rPr>
          <w:rFonts w:cs="Times New Roman"/>
        </w:rPr>
      </w:pPr>
      <w:r w:rsidRPr="005344B4">
        <w:rPr>
          <w:rFonts w:cs="Times New Roman"/>
          <w:noProof/>
        </w:rPr>
        <w:lastRenderedPageBreak/>
        <mc:AlternateContent>
          <mc:Choice Requires="wps">
            <w:drawing>
              <wp:anchor distT="0" distB="0" distL="114300" distR="114300" simplePos="0" relativeHeight="251677696" behindDoc="0" locked="0" layoutInCell="1" allowOverlap="1" wp14:anchorId="1A8C000C" wp14:editId="43AECDB2">
                <wp:simplePos x="0" y="0"/>
                <wp:positionH relativeFrom="column">
                  <wp:posOffset>655955</wp:posOffset>
                </wp:positionH>
                <wp:positionV relativeFrom="paragraph">
                  <wp:posOffset>6142990</wp:posOffset>
                </wp:positionV>
                <wp:extent cx="4417060" cy="635"/>
                <wp:effectExtent l="0" t="0" r="0" b="0"/>
                <wp:wrapTopAndBottom/>
                <wp:docPr id="1245447075" name="Text Box 1"/>
                <wp:cNvGraphicFramePr/>
                <a:graphic xmlns:a="http://schemas.openxmlformats.org/drawingml/2006/main">
                  <a:graphicData uri="http://schemas.microsoft.com/office/word/2010/wordprocessingShape">
                    <wps:wsp>
                      <wps:cNvSpPr txBox="1"/>
                      <wps:spPr>
                        <a:xfrm>
                          <a:off x="0" y="0"/>
                          <a:ext cx="4417060" cy="635"/>
                        </a:xfrm>
                        <a:prstGeom prst="rect">
                          <a:avLst/>
                        </a:prstGeom>
                        <a:solidFill>
                          <a:prstClr val="white"/>
                        </a:solidFill>
                        <a:ln>
                          <a:noFill/>
                        </a:ln>
                      </wps:spPr>
                      <wps:txbx>
                        <w:txbxContent>
                          <w:p w14:paraId="46F0BC5C" w14:textId="671F903F" w:rsidR="0053252F" w:rsidRPr="00E61079" w:rsidRDefault="0053252F" w:rsidP="0053252F">
                            <w:pPr>
                              <w:pStyle w:val="Caption"/>
                              <w:rPr>
                                <w:rFonts w:eastAsiaTheme="minorHAnsi" w:cs="Times New Roman"/>
                                <w:noProof/>
                                <w:sz w:val="22"/>
                              </w:rPr>
                            </w:pPr>
                            <w:bookmarkStart w:id="116" w:name="_Toc212374675"/>
                            <w:r>
                              <w:t xml:space="preserve">Figure </w:t>
                            </w:r>
                            <w:r>
                              <w:fldChar w:fldCharType="begin"/>
                            </w:r>
                            <w:r>
                              <w:instrText xml:space="preserve"> SEQ Figure \* ARABIC </w:instrText>
                            </w:r>
                            <w:r>
                              <w:fldChar w:fldCharType="separate"/>
                            </w:r>
                            <w:r w:rsidR="009C387C">
                              <w:rPr>
                                <w:noProof/>
                              </w:rPr>
                              <w:t>25</w:t>
                            </w:r>
                            <w:r>
                              <w:fldChar w:fldCharType="end"/>
                            </w:r>
                            <w:r>
                              <w:t xml:space="preserve"> Author Ben Okri disucssing his book 'Every leaf a hallelujiah</w:t>
                            </w:r>
                            <w:r>
                              <w:rPr>
                                <w:noProof/>
                              </w:rPr>
                              <w:t>' in the Enlighentent, FoT 2022. Photo: Author's Own</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8C000C" id="_x0000_s1075" type="#_x0000_t202" style="position:absolute;left:0;text-align:left;margin-left:51.65pt;margin-top:483.7pt;width:347.8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" stroked="f">
                <v:textbox style="mso-fit-shape-to-text:t" inset="0,0,0,0">
                  <w:txbxContent>
                    <w:p w14:paraId="46F0BC5C" w14:textId="671F903F" w:rsidR="0053252F" w:rsidRPr="00E61079" w:rsidRDefault="0053252F" w:rsidP="0053252F">
                      <w:pPr>
                        <w:pStyle w:val="Caption"/>
                        <w:rPr>
                          <w:rFonts w:eastAsiaTheme="minorHAnsi" w:cs="Times New Roman"/>
                          <w:noProof/>
                          <w:sz w:val="22"/>
                        </w:rPr>
                      </w:pPr>
                      <w:bookmarkStart w:id="417" w:name="_Toc212374675"/>
                      <w:r>
                        <w:t xml:space="preserve">Figure </w:t>
                      </w:r>
                      <w:r>
                        <w:fldChar w:fldCharType="begin"/>
                      </w:r>
                      <w:r>
                        <w:instrText xml:space="preserve"> SEQ Figure \* ARABIC </w:instrText>
                      </w:r>
                      <w:r>
                        <w:fldChar w:fldCharType="separate"/>
                      </w:r>
                      <w:r w:rsidR="009C387C">
                        <w:rPr>
                          <w:noProof/>
                        </w:rPr>
                        <w:t>25</w:t>
                      </w:r>
                      <w:r>
                        <w:fldChar w:fldCharType="end"/>
                      </w:r>
                      <w:r>
                        <w:t xml:space="preserve"> Author Ben Okri disucssing his book 'Every leaf a hallelujiah</w:t>
                      </w:r>
                      <w:r>
                        <w:rPr>
                          <w:noProof/>
                        </w:rPr>
                        <w:t>' in the Enlighentent, FoT 2022. Photo: Author's Own</w:t>
                      </w:r>
                      <w:bookmarkEnd w:id="417"/>
                    </w:p>
                  </w:txbxContent>
                </v:textbox>
                <w10:wrap type="topAndBottom"/>
              </v:shape>
            </w:pict>
          </mc:Fallback>
        </mc:AlternateContent>
      </w:r>
      <w:r w:rsidRPr="005344B4">
        <w:rPr>
          <w:rFonts w:cs="Times New Roman"/>
          <w:noProof/>
        </w:rPr>
        <w:drawing>
          <wp:anchor distT="0" distB="0" distL="114300" distR="114300" simplePos="0" relativeHeight="251585536" behindDoc="0" locked="0" layoutInCell="1" allowOverlap="1" wp14:anchorId="7ACDA952" wp14:editId="51D87D25">
            <wp:simplePos x="0" y="0"/>
            <wp:positionH relativeFrom="margin">
              <wp:align>center</wp:align>
            </wp:positionH>
            <wp:positionV relativeFrom="paragraph">
              <wp:posOffset>196481</wp:posOffset>
            </wp:positionV>
            <wp:extent cx="4417096" cy="5889625"/>
            <wp:effectExtent l="0" t="0" r="2540" b="0"/>
            <wp:wrapTopAndBottom/>
            <wp:docPr id="1416078849" name="Picture 12" descr="Two men sitting on a st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78849" name="Picture 12" descr="Two men sitting on a stage&#10;&#10;AI-generated content may be incorrect."/>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417096" cy="5889625"/>
                    </a:xfrm>
                    <a:prstGeom prst="rect">
                      <a:avLst/>
                    </a:prstGeom>
                  </pic:spPr>
                </pic:pic>
              </a:graphicData>
            </a:graphic>
          </wp:anchor>
        </w:drawing>
      </w:r>
    </w:p>
    <w:p w14:paraId="469B4B3B" w14:textId="473E8C88" w:rsidR="00EB6205" w:rsidRPr="005344B4" w:rsidRDefault="00B36D43" w:rsidP="009811B0">
      <w:pPr>
        <w:spacing w:line="480" w:lineRule="auto"/>
        <w:rPr>
          <w:rFonts w:cs="Times New Roman"/>
        </w:rPr>
      </w:pPr>
      <w:r w:rsidRPr="005344B4">
        <w:rPr>
          <w:rFonts w:cs="Times New Roman"/>
        </w:rPr>
        <w:t>I left the talk feeling frustrating and disappointed. As a</w:t>
      </w:r>
      <w:r w:rsidR="00AA55B1" w:rsidRPr="005344B4">
        <w:rPr>
          <w:rFonts w:cs="Times New Roman"/>
        </w:rPr>
        <w:t xml:space="preserve"> space of </w:t>
      </w:r>
      <w:r w:rsidR="00474795" w:rsidRPr="005344B4">
        <w:rPr>
          <w:rFonts w:cs="Times New Roman"/>
        </w:rPr>
        <w:t>frivolity,</w:t>
      </w:r>
      <w:r w:rsidRPr="005344B4">
        <w:rPr>
          <w:rFonts w:cs="Times New Roman"/>
        </w:rPr>
        <w:t xml:space="preserve"> the Festival</w:t>
      </w:r>
      <w:r w:rsidR="00AA55B1" w:rsidRPr="005344B4">
        <w:rPr>
          <w:rFonts w:cs="Times New Roman"/>
        </w:rPr>
        <w:t xml:space="preserve"> can </w:t>
      </w:r>
      <w:r w:rsidR="009106CB" w:rsidRPr="005344B4">
        <w:rPr>
          <w:rFonts w:cs="Times New Roman"/>
        </w:rPr>
        <w:t xml:space="preserve">dampen or thwart </w:t>
      </w:r>
      <w:r w:rsidRPr="005344B4">
        <w:rPr>
          <w:rFonts w:cs="Times New Roman"/>
        </w:rPr>
        <w:t>explicitly</w:t>
      </w:r>
      <w:r w:rsidR="009106CB" w:rsidRPr="005344B4">
        <w:rPr>
          <w:rFonts w:cs="Times New Roman"/>
        </w:rPr>
        <w:t xml:space="preserve"> politicised engagement</w:t>
      </w:r>
      <w:r w:rsidRPr="005344B4">
        <w:rPr>
          <w:rFonts w:cs="Times New Roman"/>
        </w:rPr>
        <w:t>s</w:t>
      </w:r>
      <w:r w:rsidR="009106CB" w:rsidRPr="005344B4">
        <w:rPr>
          <w:rFonts w:cs="Times New Roman"/>
        </w:rPr>
        <w:t xml:space="preserve"> with the material realities of ecological and climatic destabilisation</w:t>
      </w:r>
      <w:r w:rsidR="00EB6205" w:rsidRPr="005344B4">
        <w:rPr>
          <w:rFonts w:cs="Times New Roman"/>
        </w:rPr>
        <w:t>, through rerouting discomfort.</w:t>
      </w:r>
      <w:r w:rsidR="009106CB" w:rsidRPr="005344B4">
        <w:rPr>
          <w:rFonts w:cs="Times New Roman"/>
        </w:rPr>
        <w:t xml:space="preserve"> </w:t>
      </w:r>
    </w:p>
    <w:p w14:paraId="12B85696" w14:textId="4BCA90A7" w:rsidR="00C96A80" w:rsidRPr="005344B4" w:rsidRDefault="00453510" w:rsidP="009811B0">
      <w:pPr>
        <w:spacing w:line="480" w:lineRule="auto"/>
        <w:rPr>
          <w:rFonts w:cs="Times New Roman"/>
        </w:rPr>
      </w:pPr>
      <w:r w:rsidRPr="005344B4">
        <w:rPr>
          <w:rFonts w:cs="Times New Roman"/>
        </w:rPr>
        <w:t>F</w:t>
      </w:r>
      <w:r w:rsidR="00EB6205" w:rsidRPr="005344B4">
        <w:rPr>
          <w:rFonts w:cs="Times New Roman"/>
        </w:rPr>
        <w:t>eelings</w:t>
      </w:r>
      <w:r w:rsidR="001F2E14" w:rsidRPr="005344B4">
        <w:rPr>
          <w:rFonts w:cs="Times New Roman"/>
        </w:rPr>
        <w:t xml:space="preserve"> of guilt and pleasure, grief and joy, playfulness and solemnity ebb and flow</w:t>
      </w:r>
      <w:r w:rsidRPr="005344B4">
        <w:rPr>
          <w:rFonts w:cs="Times New Roman"/>
        </w:rPr>
        <w:t xml:space="preserve"> as I move across the site</w:t>
      </w:r>
      <w:r w:rsidR="001F2E14" w:rsidRPr="005344B4">
        <w:rPr>
          <w:rFonts w:cs="Times New Roman"/>
        </w:rPr>
        <w:t>, enabling an ambivalent encounter with different modes of engaging with and responding to ecological crisis.</w:t>
      </w:r>
      <w:r w:rsidR="00D07EE2" w:rsidRPr="005344B4">
        <w:rPr>
          <w:rFonts w:cs="Times New Roman"/>
        </w:rPr>
        <w:t xml:space="preserve"> The Protest, whilst more overtly politicised</w:t>
      </w:r>
      <w:r w:rsidR="00FA5C2F" w:rsidRPr="005344B4">
        <w:rPr>
          <w:rFonts w:cs="Times New Roman"/>
        </w:rPr>
        <w:t xml:space="preserve"> and articulated to apocalyptic </w:t>
      </w:r>
      <w:r w:rsidR="00474795" w:rsidRPr="005344B4">
        <w:rPr>
          <w:rFonts w:cs="Times New Roman"/>
        </w:rPr>
        <w:t>imaginaries, had</w:t>
      </w:r>
      <w:r w:rsidR="00FA5C2F" w:rsidRPr="005344B4">
        <w:rPr>
          <w:rFonts w:cs="Times New Roman"/>
        </w:rPr>
        <w:t xml:space="preserve"> a similar festival atmosphere, </w:t>
      </w:r>
      <w:r w:rsidR="001E21E1" w:rsidRPr="005344B4">
        <w:rPr>
          <w:rFonts w:cs="Times New Roman"/>
        </w:rPr>
        <w:t xml:space="preserve">generating ambivalent </w:t>
      </w:r>
      <w:r w:rsidR="00525066" w:rsidRPr="005344B4">
        <w:rPr>
          <w:rFonts w:cs="Times New Roman"/>
        </w:rPr>
        <w:t>encounters</w:t>
      </w:r>
      <w:r w:rsidR="001E21E1" w:rsidRPr="005344B4">
        <w:rPr>
          <w:rFonts w:cs="Times New Roman"/>
        </w:rPr>
        <w:t xml:space="preserve"> which arguably were more </w:t>
      </w:r>
      <w:r w:rsidR="001E21E1" w:rsidRPr="005344B4">
        <w:rPr>
          <w:rFonts w:cs="Times New Roman"/>
        </w:rPr>
        <w:lastRenderedPageBreak/>
        <w:t xml:space="preserve">politically charged. </w:t>
      </w:r>
      <w:r w:rsidR="001F2E14" w:rsidRPr="005344B4">
        <w:rPr>
          <w:rFonts w:cs="Times New Roman"/>
        </w:rPr>
        <w:t xml:space="preserve">Ambivalent affects </w:t>
      </w:r>
      <w:proofErr w:type="gramStart"/>
      <w:r w:rsidR="001F2E14" w:rsidRPr="005344B4">
        <w:rPr>
          <w:rFonts w:cs="Times New Roman"/>
        </w:rPr>
        <w:t>open up</w:t>
      </w:r>
      <w:proofErr w:type="gramEnd"/>
      <w:r w:rsidR="001F2E14" w:rsidRPr="005344B4">
        <w:rPr>
          <w:rFonts w:cs="Times New Roman"/>
        </w:rPr>
        <w:t xml:space="preserve"> the politics of relation, through unsettling and reorienting the affective attachments people </w:t>
      </w:r>
      <w:proofErr w:type="gramStart"/>
      <w:r w:rsidR="001F2E14" w:rsidRPr="005344B4">
        <w:rPr>
          <w:rFonts w:cs="Times New Roman"/>
        </w:rPr>
        <w:t>have to</w:t>
      </w:r>
      <w:proofErr w:type="gramEnd"/>
      <w:r w:rsidR="001F2E14" w:rsidRPr="005344B4">
        <w:rPr>
          <w:rFonts w:cs="Times New Roman"/>
        </w:rPr>
        <w:t xml:space="preserve"> and non-human others, and to desired futures. This affective loosening of attachments can move people in different ways, towards different ends </w:t>
      </w:r>
      <w:r w:rsidR="00764104">
        <w:rPr>
          <w:rFonts w:cs="Times New Roman"/>
        </w:rPr>
        <w:fldChar w:fldCharType="begin"/>
      </w:r>
      <w:r w:rsidR="00764104">
        <w:rPr>
          <w:rFonts w:cs="Times New Roman"/>
        </w:rPr>
        <w:instrText xml:space="preserve"> ADDIN ZOTERO_ITEM CSL_CITATION {"citationID":"8vtnMAaB","properties":{"formattedCitation":"(Wilson and Anderson, 2020)","plainCitation":"(Wilson and Anderson, 2020)","noteIndex":0},"citationItems":[{"id":28,"uris":["http://zotero.org/users/6040264/items/XUWQIH2J"],"itemData":{"id":28,"type":"article-journal","container-title":"Environment and Planning C: Politics and Space","DOI":"10.1177/2399654420912445f","ISSN":"2399-6544","issue":"4","language":"en","note":"publisher: SAGE Publications Ltd STM","page":"591-598","source":"SAGE Journals","title":"Detachment, disaffection, and other ambivalent affects","volume":"38","author":[{"family":"Wilson","given":"Helen F"},{"family":"Anderson","given":"Ben"}],"issued":{"date-parts":[["2020",6,1]]}}}],"schema":"https://github.com/citation-style-language/schema/raw/master/csl-citation.json"} </w:instrText>
      </w:r>
      <w:r w:rsidR="00764104">
        <w:rPr>
          <w:rFonts w:cs="Times New Roman"/>
        </w:rPr>
        <w:fldChar w:fldCharType="separate"/>
      </w:r>
      <w:r w:rsidR="00764104" w:rsidRPr="00764104">
        <w:rPr>
          <w:rFonts w:cs="Times New Roman"/>
        </w:rPr>
        <w:t>(Wilson and Anderson, 2020)</w:t>
      </w:r>
      <w:r w:rsidR="00764104">
        <w:rPr>
          <w:rFonts w:cs="Times New Roman"/>
        </w:rPr>
        <w:fldChar w:fldCharType="end"/>
      </w:r>
      <w:r w:rsidR="00764104">
        <w:rPr>
          <w:rFonts w:cs="Times New Roman"/>
        </w:rPr>
        <w:t>.</w:t>
      </w:r>
      <w:r w:rsidR="001F2E14" w:rsidRPr="005344B4">
        <w:rPr>
          <w:rFonts w:cs="Times New Roman"/>
        </w:rPr>
        <w:t xml:space="preserve"> Like-wise, drawing attention to ambiguity in our analyses enables an attention to how transformative potential emerges at the microscale</w:t>
      </w:r>
      <w:r w:rsidR="00E04216">
        <w:rPr>
          <w:rFonts w:cs="Times New Roman"/>
        </w:rPr>
        <w:t xml:space="preserve"> </w:t>
      </w:r>
      <w:r w:rsidR="00E04216">
        <w:rPr>
          <w:rFonts w:cs="Times New Roman"/>
        </w:rPr>
        <w:fldChar w:fldCharType="begin"/>
      </w:r>
      <w:r w:rsidR="0084371A">
        <w:rPr>
          <w:rFonts w:cs="Times New Roman"/>
        </w:rPr>
        <w:instrText xml:space="preserve"> ADDIN ZOTERO_ITEM CSL_CITATION {"citationID":"a1pjv444ihl","properties":{"formattedCitation":"(MacGregor, 2021)","plainCitation":"(MacGregor, 2021)","noteIndex":0},"citationItems":[{"id":2219,"uris":["http://zotero.org/users/6040264/items/V37KMG8H"],"itemData":{"id":2219,"type":"article-journal","abstract":"This article analyses a unique case of local environmental activism in order to think through the puzzle of how to interpret the transformative potential of the forms of small-scale collective action that have recently emerged in neoliberal cities of the Global North. In response to the call by J.K. Gibson-Graham and others for research that is less driven by abstract theory and more attuned to context and ambivalent possibilities, I present the findings of research co-produced with Upping It, a small activist group that uses innovative tactics to clean, green and rehabilitate stigmatized neighbourhoods in Moss Side, Manchester. By enacting forms of interstitial politics, Upping It makes a tangible difference in the lives of ordinary people and creates conditions necessary for politicization, while also participating in unfair and unsustainable local systems. Their story offers rich material for considering the strengths and limitations of two theoretical framings that appear to dominate the literature on micro-political movements: the post-political and new environmentalism framings. These frames, and the criticisms that have been made about them, help to identify two key insights from Upping It that are useful for better capturing the ambiguities and tensions of their kind of struggle in the current conjuncture. Firstly, we can see the importance of including justice-oriented activisms, which in this case might be seen as a form of defensive everyday environmentalism, in the emerging picture of new urban movements. Secondly, Upping It highlights the value of finding modest transformative potential in the cracks and on the margins of urban politics.","container-title":"Social Movement Studies","DOI":"10.1080/14742837.2019.1677224","ISSN":"1474-2837","issue":"3","note":"publisher: Routledge\n_eprint: https://doi.org/10.1080/14742837.2019.1677224","page":"329-345","source":"Taylor and Francis+NEJM","title":"Finding transformative potential in the cracks? The ambiguities of urban environmental activism in a neoliberal city","title-short":"Finding transformative potential in the cracks?","volume":"20","author":[{"family":"MacGregor","given":"Sherilyn"}],"issued":{"date-parts":[["2021",5,4]]}}}],"schema":"https://github.com/citation-style-language/schema/raw/master/csl-citation.json"} </w:instrText>
      </w:r>
      <w:r w:rsidR="00E04216">
        <w:rPr>
          <w:rFonts w:cs="Times New Roman"/>
        </w:rPr>
        <w:fldChar w:fldCharType="separate"/>
      </w:r>
      <w:r w:rsidR="0084371A" w:rsidRPr="0084371A">
        <w:rPr>
          <w:rFonts w:cs="Times New Roman"/>
        </w:rPr>
        <w:t>(MacGregor, 2021)</w:t>
      </w:r>
      <w:r w:rsidR="00E04216">
        <w:rPr>
          <w:rFonts w:cs="Times New Roman"/>
        </w:rPr>
        <w:fldChar w:fldCharType="end"/>
      </w:r>
      <w:r w:rsidR="001F2E14" w:rsidRPr="005344B4">
        <w:rPr>
          <w:rFonts w:cs="Times New Roman"/>
        </w:rPr>
        <w:t xml:space="preserve">. In the context of environmental affects, ambivalence has also been associated with failure, honesty and imperfect </w:t>
      </w:r>
      <w:r w:rsidR="00A55C25">
        <w:rPr>
          <w:rFonts w:cs="Times New Roman"/>
        </w:rPr>
        <w:fldChar w:fldCharType="begin"/>
      </w:r>
      <w:r w:rsidR="0084371A">
        <w:rPr>
          <w:rFonts w:cs="Times New Roman"/>
        </w:rPr>
        <w:instrText xml:space="preserve"> ADDIN ZOTERO_ITEM CSL_CITATION {"citationID":"a2bb2qiprll","properties":{"formattedCitation":"(Bosworth, 2020)","plainCitation":"(Bosworth, 2020)","noteIndex":0},"citationItems":[{"id":26,"uris":["http://zotero.org/users/6040264/items/6T2LDX9A"],"itemData":{"id":26,"type":"article-journal","container-title":"Social &amp; Cultural Geography","DOI":"10.1080/14649365.2019.1637193","ISSN":"1464-9365","issue":"1","note":"publisher: Routledge\n_eprint: https://doi.org/10.1080/14649365.2019.1637193","page":"138-140","source":"Taylor and Francis+NEJM","title":"Bad environmentalism: irony and irreverence in the ecological age","title-short":"Bad environmentalism","volume":"21","author":[{"family":"Bosworth","given":"Kai"}],"issued":{"date-parts":[["2020",1,2]]}}}],"schema":"https://github.com/citation-style-language/schema/raw/master/csl-citation.json"} </w:instrText>
      </w:r>
      <w:r w:rsidR="00A55C25">
        <w:rPr>
          <w:rFonts w:cs="Times New Roman"/>
        </w:rPr>
        <w:fldChar w:fldCharType="separate"/>
      </w:r>
      <w:r w:rsidR="0084371A" w:rsidRPr="0084371A">
        <w:rPr>
          <w:rFonts w:cs="Times New Roman"/>
        </w:rPr>
        <w:t>(Bosworth, 2020)</w:t>
      </w:r>
      <w:r w:rsidR="00A55C25">
        <w:rPr>
          <w:rFonts w:cs="Times New Roman"/>
        </w:rPr>
        <w:fldChar w:fldCharType="end"/>
      </w:r>
      <w:r w:rsidR="00A55C25">
        <w:rPr>
          <w:rFonts w:cs="Times New Roman"/>
        </w:rPr>
        <w:t xml:space="preserve">; </w:t>
      </w:r>
      <w:r w:rsidR="001F2E14" w:rsidRPr="005344B4">
        <w:rPr>
          <w:rFonts w:cs="Times New Roman"/>
        </w:rPr>
        <w:t xml:space="preserve">being uncertain of how one feels can enable vulnerability, humility and compassion to flourish </w:t>
      </w:r>
      <w:r w:rsidR="0050476B" w:rsidRPr="005344B4">
        <w:rPr>
          <w:rFonts w:cs="Times New Roman"/>
        </w:rPr>
        <w:t xml:space="preserve">– qualities that are necessary for reorienting </w:t>
      </w:r>
      <w:r w:rsidR="00C307F7" w:rsidRPr="005344B4">
        <w:rPr>
          <w:rFonts w:cs="Times New Roman"/>
        </w:rPr>
        <w:t>agency away from neat ascriptions of neoliberal responsibility</w:t>
      </w:r>
      <w:r w:rsidR="00843A8B" w:rsidRPr="005344B4">
        <w:rPr>
          <w:rFonts w:cs="Times New Roman"/>
        </w:rPr>
        <w:t xml:space="preserve"> towards </w:t>
      </w:r>
      <w:r w:rsidR="00584C84" w:rsidRPr="005344B4">
        <w:rPr>
          <w:rFonts w:cs="Times New Roman"/>
        </w:rPr>
        <w:t>more open-ended and messy deliberations on response</w:t>
      </w:r>
      <w:r w:rsidR="00843A8B" w:rsidRPr="005344B4">
        <w:rPr>
          <w:rFonts w:cs="Times New Roman"/>
        </w:rPr>
        <w:t xml:space="preserve">-ability. </w:t>
      </w:r>
    </w:p>
    <w:p w14:paraId="699C6F28" w14:textId="14AECDCE" w:rsidR="009531B1" w:rsidRPr="00AE5535" w:rsidRDefault="00EF0579" w:rsidP="00901009">
      <w:pPr>
        <w:pStyle w:val="Heading2"/>
      </w:pPr>
      <w:bookmarkStart w:id="117" w:name="_Toc213581819"/>
      <w:r w:rsidRPr="00AE5535">
        <w:t xml:space="preserve">5.4 </w:t>
      </w:r>
      <w:r w:rsidR="00A64FDD" w:rsidRPr="00AE5535">
        <w:t>Making</w:t>
      </w:r>
      <w:r w:rsidR="00D216BE" w:rsidRPr="00AE5535">
        <w:t xml:space="preserve"> and conviviality</w:t>
      </w:r>
      <w:bookmarkEnd w:id="117"/>
    </w:p>
    <w:p w14:paraId="02D38DB6" w14:textId="6390823D" w:rsidR="00D673ED" w:rsidRDefault="00A64FDD" w:rsidP="009811B0">
      <w:pPr>
        <w:spacing w:line="480" w:lineRule="auto"/>
        <w:rPr>
          <w:rFonts w:cs="Times New Roman"/>
        </w:rPr>
      </w:pPr>
      <w:r w:rsidRPr="005344B4">
        <w:rPr>
          <w:rFonts w:cs="Times New Roman"/>
        </w:rPr>
        <w:t>Creative workshops are an important part of the</w:t>
      </w:r>
      <w:r w:rsidR="00A131C9" w:rsidRPr="005344B4">
        <w:rPr>
          <w:rFonts w:cs="Times New Roman"/>
        </w:rPr>
        <w:t xml:space="preserve"> Festival </w:t>
      </w:r>
      <w:r w:rsidRPr="005344B4">
        <w:rPr>
          <w:rFonts w:cs="Times New Roman"/>
        </w:rPr>
        <w:t>program, with</w:t>
      </w:r>
      <w:r w:rsidR="00A131C9" w:rsidRPr="005344B4">
        <w:rPr>
          <w:rFonts w:cs="Times New Roman"/>
        </w:rPr>
        <w:t xml:space="preserve"> </w:t>
      </w:r>
      <w:r w:rsidRPr="005344B4">
        <w:rPr>
          <w:rFonts w:cs="Times New Roman"/>
        </w:rPr>
        <w:t xml:space="preserve">varied and changing </w:t>
      </w:r>
      <w:r w:rsidR="00A131C9" w:rsidRPr="005344B4">
        <w:rPr>
          <w:rFonts w:cs="Times New Roman"/>
        </w:rPr>
        <w:t>a</w:t>
      </w:r>
      <w:r w:rsidRPr="005344B4">
        <w:rPr>
          <w:rFonts w:cs="Times New Roman"/>
        </w:rPr>
        <w:t>ctivities each year</w:t>
      </w:r>
      <w:r w:rsidR="00FD7DCC" w:rsidRPr="005344B4">
        <w:rPr>
          <w:rStyle w:val="FootnoteReference"/>
          <w:rFonts w:cs="Times New Roman"/>
        </w:rPr>
        <w:footnoteReference w:id="48"/>
      </w:r>
      <w:r w:rsidRPr="005344B4">
        <w:rPr>
          <w:rFonts w:cs="Times New Roman"/>
        </w:rPr>
        <w:t xml:space="preserve">. </w:t>
      </w:r>
      <w:r w:rsidR="00327B14" w:rsidRPr="005344B4">
        <w:rPr>
          <w:rFonts w:cs="Times New Roman"/>
        </w:rPr>
        <w:t>Through these workshops, making becomes the basis of</w:t>
      </w:r>
      <w:r w:rsidR="001F3F9E" w:rsidRPr="005344B4">
        <w:rPr>
          <w:rFonts w:cs="Times New Roman"/>
        </w:rPr>
        <w:t xml:space="preserve"> intergenerational encounters with ecological crisis,</w:t>
      </w:r>
      <w:r w:rsidR="00C65210" w:rsidRPr="005344B4">
        <w:rPr>
          <w:rFonts w:cs="Times New Roman"/>
        </w:rPr>
        <w:t xml:space="preserve"> where </w:t>
      </w:r>
      <w:r w:rsidR="00113FFD" w:rsidRPr="005344B4">
        <w:rPr>
          <w:rFonts w:cs="Times New Roman"/>
        </w:rPr>
        <w:t xml:space="preserve">waste pollution and wastefulness are centred as </w:t>
      </w:r>
      <w:r w:rsidR="004B4B5A" w:rsidRPr="005344B4">
        <w:rPr>
          <w:rFonts w:cs="Times New Roman"/>
        </w:rPr>
        <w:t xml:space="preserve">an </w:t>
      </w:r>
      <w:r w:rsidR="00C11381" w:rsidRPr="005344B4">
        <w:rPr>
          <w:rFonts w:cs="Times New Roman"/>
        </w:rPr>
        <w:t>environmental</w:t>
      </w:r>
      <w:r w:rsidR="004B4B5A" w:rsidRPr="005344B4">
        <w:rPr>
          <w:rFonts w:cs="Times New Roman"/>
        </w:rPr>
        <w:t xml:space="preserve"> </w:t>
      </w:r>
      <w:r w:rsidR="00113FFD" w:rsidRPr="005344B4">
        <w:rPr>
          <w:rFonts w:cs="Times New Roman"/>
        </w:rPr>
        <w:t>matter of concern</w:t>
      </w:r>
      <w:r w:rsidR="001F3F9E" w:rsidRPr="005344B4">
        <w:rPr>
          <w:rFonts w:cs="Times New Roman"/>
        </w:rPr>
        <w:t xml:space="preserve">. </w:t>
      </w:r>
      <w:r w:rsidR="000D4FA7" w:rsidRPr="005344B4">
        <w:rPr>
          <w:rFonts w:cs="Times New Roman"/>
        </w:rPr>
        <w:t xml:space="preserve">One of the </w:t>
      </w:r>
      <w:r w:rsidR="00C11381" w:rsidRPr="005344B4">
        <w:rPr>
          <w:rFonts w:cs="Times New Roman"/>
        </w:rPr>
        <w:t>main workshops on offer in 2022 aimed at younger children</w:t>
      </w:r>
      <w:r w:rsidR="000D4FA7" w:rsidRPr="005344B4">
        <w:rPr>
          <w:rFonts w:cs="Times New Roman"/>
        </w:rPr>
        <w:t xml:space="preserve"> was the bee bubble blower activity, priced at £4. Children aged 3 and older were shown how to turn the top half of plastic bottle into a bubble blowing toy, using fabric and black and yellow stripey tape. The facilitators hoped it could offer a thrifty alternative to bubble guns and other plastic </w:t>
      </w:r>
      <w:r w:rsidR="00976811" w:rsidRPr="005344B4">
        <w:rPr>
          <w:rFonts w:cs="Times New Roman"/>
        </w:rPr>
        <w:t>toys</w:t>
      </w:r>
      <w:r w:rsidR="000D4FA7" w:rsidRPr="005344B4">
        <w:rPr>
          <w:rFonts w:cs="Times New Roman"/>
        </w:rPr>
        <w:t xml:space="preserve">, </w:t>
      </w:r>
      <w:r w:rsidR="00474795">
        <w:rPr>
          <w:rFonts w:cs="Times New Roman"/>
        </w:rPr>
        <w:t xml:space="preserve">prompting </w:t>
      </w:r>
      <w:r w:rsidR="000D4FA7" w:rsidRPr="005344B4">
        <w:rPr>
          <w:rFonts w:cs="Times New Roman"/>
        </w:rPr>
        <w:t xml:space="preserve">a conversation about the sustainability of toys, whilst encouraging the use of waste materials in play and craft. </w:t>
      </w:r>
    </w:p>
    <w:p w14:paraId="33F8000F" w14:textId="3303DCDB" w:rsidR="000D4FA7" w:rsidRPr="005344B4" w:rsidRDefault="007C1696" w:rsidP="009811B0">
      <w:pPr>
        <w:spacing w:line="480" w:lineRule="auto"/>
        <w:rPr>
          <w:rFonts w:cs="Times New Roman"/>
        </w:rPr>
      </w:pPr>
      <w:r>
        <w:rPr>
          <w:rFonts w:cs="Times New Roman"/>
          <w:noProof/>
        </w:rPr>
        <w:lastRenderedPageBreak/>
        <mc:AlternateContent>
          <mc:Choice Requires="wpg">
            <w:drawing>
              <wp:anchor distT="0" distB="0" distL="114300" distR="114300" simplePos="0" relativeHeight="251680768" behindDoc="0" locked="0" layoutInCell="1" allowOverlap="1" wp14:anchorId="5BA709F2" wp14:editId="24160919">
                <wp:simplePos x="0" y="0"/>
                <wp:positionH relativeFrom="margin">
                  <wp:align>center</wp:align>
                </wp:positionH>
                <wp:positionV relativeFrom="paragraph">
                  <wp:posOffset>2828925</wp:posOffset>
                </wp:positionV>
                <wp:extent cx="4057015" cy="5821680"/>
                <wp:effectExtent l="0" t="0" r="635" b="7620"/>
                <wp:wrapTopAndBottom/>
                <wp:docPr id="861885841" name="Group 1"/>
                <wp:cNvGraphicFramePr/>
                <a:graphic xmlns:a="http://schemas.openxmlformats.org/drawingml/2006/main">
                  <a:graphicData uri="http://schemas.microsoft.com/office/word/2010/wordprocessingGroup">
                    <wpg:wgp>
                      <wpg:cNvGrpSpPr/>
                      <wpg:grpSpPr>
                        <a:xfrm>
                          <a:off x="0" y="0"/>
                          <a:ext cx="4057015" cy="5821680"/>
                          <a:chOff x="0" y="0"/>
                          <a:chExt cx="4057015" cy="5821680"/>
                        </a:xfrm>
                      </wpg:grpSpPr>
                      <pic:pic xmlns:pic="http://schemas.openxmlformats.org/drawingml/2006/picture">
                        <pic:nvPicPr>
                          <pic:cNvPr id="848986575" name="Picture 6" descr="A bottle with a face painted on it&#10;&#10;AI-generated content may be incorrect."/>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057015" cy="5410200"/>
                          </a:xfrm>
                          <a:prstGeom prst="rect">
                            <a:avLst/>
                          </a:prstGeom>
                        </pic:spPr>
                      </pic:pic>
                      <wps:wsp>
                        <wps:cNvPr id="1483474557" name="Text Box 1"/>
                        <wps:cNvSpPr txBox="1"/>
                        <wps:spPr>
                          <a:xfrm>
                            <a:off x="0" y="5410200"/>
                            <a:ext cx="4057015" cy="411480"/>
                          </a:xfrm>
                          <a:prstGeom prst="rect">
                            <a:avLst/>
                          </a:prstGeom>
                          <a:solidFill>
                            <a:prstClr val="white"/>
                          </a:solidFill>
                          <a:ln>
                            <a:noFill/>
                          </a:ln>
                        </wps:spPr>
                        <wps:txbx>
                          <w:txbxContent>
                            <w:p w14:paraId="021A4DF2" w14:textId="648A97CB" w:rsidR="0053252F" w:rsidRPr="00A26025" w:rsidRDefault="0053252F" w:rsidP="0053252F">
                              <w:pPr>
                                <w:pStyle w:val="Caption"/>
                                <w:rPr>
                                  <w:rFonts w:eastAsiaTheme="minorHAnsi" w:cs="Times New Roman"/>
                                  <w:noProof/>
                                  <w:sz w:val="22"/>
                                </w:rPr>
                              </w:pPr>
                              <w:bookmarkStart w:id="118" w:name="_Toc212374676"/>
                              <w:r>
                                <w:t xml:space="preserve">Figure </w:t>
                              </w:r>
                              <w:r>
                                <w:fldChar w:fldCharType="begin"/>
                              </w:r>
                              <w:r>
                                <w:instrText xml:space="preserve"> SEQ Figure \* ARABIC </w:instrText>
                              </w:r>
                              <w:r>
                                <w:fldChar w:fldCharType="separate"/>
                              </w:r>
                              <w:r w:rsidR="009C387C">
                                <w:rPr>
                                  <w:noProof/>
                                </w:rPr>
                                <w:t>26</w:t>
                              </w:r>
                              <w:r>
                                <w:fldChar w:fldCharType="end"/>
                              </w:r>
                              <w:r>
                                <w:t xml:space="preserve"> Bubble blower made from plastic bottle, tape, fabric and stickers at FoT 2022. Photo: Author's Own</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BA709F2" id="Group 1" o:spid="_x0000_s1076" style="position:absolute;left:0;text-align:left;margin-left:0;margin-top:222.75pt;width:319.45pt;height:458.4pt;z-index:251680768;mso-position-horizontal:center;mso-position-horizontal-relative:margin" coordsize="40570,582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">
                <v:shape id="Picture 6" o:spid="_x0000_s1077" type="#_x0000_t75" alt="A bottle with a face painted on it&#10;&#10;AI-generated content may be incorrect." style="position:absolute;width:40570;height:54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">
                  <v:imagedata r:id="rId60" o:title="A bottle with a face painted on it&#10;&#10;AI-generated content may be incorrect"/>
                </v:shape>
                <v:shape id="_x0000_s1078" type="#_x0000_t202" style="position:absolute;top:54102;width:40570;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" stroked="f">
                  <v:textbox style="mso-fit-shape-to-text:t" inset="0,0,0,0">
                    <w:txbxContent>
                      <w:p w14:paraId="021A4DF2" w14:textId="648A97CB" w:rsidR="0053252F" w:rsidRPr="00A26025" w:rsidRDefault="0053252F" w:rsidP="0053252F">
                        <w:pPr>
                          <w:pStyle w:val="Caption"/>
                          <w:rPr>
                            <w:rFonts w:eastAsiaTheme="minorHAnsi" w:cs="Times New Roman"/>
                            <w:noProof/>
                            <w:sz w:val="22"/>
                          </w:rPr>
                        </w:pPr>
                        <w:bookmarkStart w:id="420" w:name="_Toc212374676"/>
                        <w:r>
                          <w:t xml:space="preserve">Figure </w:t>
                        </w:r>
                        <w:r>
                          <w:fldChar w:fldCharType="begin"/>
                        </w:r>
                        <w:r>
                          <w:instrText xml:space="preserve"> SEQ Figure \* ARABIC </w:instrText>
                        </w:r>
                        <w:r>
                          <w:fldChar w:fldCharType="separate"/>
                        </w:r>
                        <w:r w:rsidR="009C387C">
                          <w:rPr>
                            <w:noProof/>
                          </w:rPr>
                          <w:t>26</w:t>
                        </w:r>
                        <w:r>
                          <w:fldChar w:fldCharType="end"/>
                        </w:r>
                        <w:r>
                          <w:t xml:space="preserve"> Bubble blower made from plastic bottle, tape, fabric and stickers at FoT 2022. Photo: Author's Own</w:t>
                        </w:r>
                        <w:bookmarkEnd w:id="420"/>
                      </w:p>
                    </w:txbxContent>
                  </v:textbox>
                </v:shape>
                <w10:wrap type="topAndBottom" anchorx="margin"/>
              </v:group>
            </w:pict>
          </mc:Fallback>
        </mc:AlternateContent>
      </w:r>
      <w:r w:rsidR="00976811" w:rsidRPr="005344B4">
        <w:rPr>
          <w:rFonts w:cs="Times New Roman"/>
        </w:rPr>
        <w:t>Similarly, i</w:t>
      </w:r>
      <w:r w:rsidR="000D4FA7" w:rsidRPr="005344B4">
        <w:rPr>
          <w:rFonts w:cs="Times New Roman"/>
        </w:rPr>
        <w:t xml:space="preserve">n 2019 </w:t>
      </w:r>
      <w:proofErr w:type="spellStart"/>
      <w:r w:rsidR="000D4FA7" w:rsidRPr="005344B4">
        <w:rPr>
          <w:rFonts w:cs="Times New Roman"/>
        </w:rPr>
        <w:t>FoT</w:t>
      </w:r>
      <w:proofErr w:type="spellEnd"/>
      <w:r w:rsidR="000D4FA7" w:rsidRPr="005344B4">
        <w:rPr>
          <w:rFonts w:cs="Times New Roman"/>
        </w:rPr>
        <w:t xml:space="preserve"> commissioned local artist Bub Bacon to offer a </w:t>
      </w:r>
      <w:r w:rsidR="00685950" w:rsidRPr="005344B4">
        <w:rPr>
          <w:rFonts w:cs="Times New Roman"/>
        </w:rPr>
        <w:t>drop-in</w:t>
      </w:r>
      <w:r w:rsidR="000D4FA7" w:rsidRPr="005344B4">
        <w:rPr>
          <w:rFonts w:cs="Times New Roman"/>
        </w:rPr>
        <w:t xml:space="preserve"> activity which would allow families to contribute to a </w:t>
      </w:r>
      <w:r w:rsidR="002C218B" w:rsidRPr="005344B4">
        <w:rPr>
          <w:rFonts w:cs="Times New Roman"/>
        </w:rPr>
        <w:t>large-scale</w:t>
      </w:r>
      <w:r w:rsidR="000D4FA7" w:rsidRPr="005344B4">
        <w:rPr>
          <w:rFonts w:cs="Times New Roman"/>
        </w:rPr>
        <w:t xml:space="preserve"> artwork </w:t>
      </w:r>
      <w:r w:rsidR="00976811" w:rsidRPr="005344B4">
        <w:rPr>
          <w:rFonts w:cs="Times New Roman"/>
        </w:rPr>
        <w:t>responding to</w:t>
      </w:r>
      <w:r w:rsidR="00F35879" w:rsidRPr="005344B4">
        <w:rPr>
          <w:rFonts w:cs="Times New Roman"/>
        </w:rPr>
        <w:t xml:space="preserve"> the</w:t>
      </w:r>
      <w:r w:rsidR="000D4FA7" w:rsidRPr="005344B4">
        <w:rPr>
          <w:rFonts w:cs="Times New Roman"/>
        </w:rPr>
        <w:t xml:space="preserve"> problem of plastic pollution in the ocean. Children were offered an empty plastic drinks bottle to turn into a jellyfish with help from an adult, by cutting off the bottom of the bottle and leaving to one side to make the ‘body’ of the jellyfish. Long cuts were made along the length of the straight sides of the </w:t>
      </w:r>
      <w:r w:rsidR="00BC2E22" w:rsidRPr="005344B4">
        <w:rPr>
          <w:rFonts w:cs="Times New Roman"/>
        </w:rPr>
        <w:t>bottle and</w:t>
      </w:r>
      <w:r w:rsidR="000D4FA7" w:rsidRPr="005344B4">
        <w:rPr>
          <w:rFonts w:cs="Times New Roman"/>
        </w:rPr>
        <w:t xml:space="preserve"> curled to make tentacles. Finally, the two pieces were threaded together, to hang alongside others in a large ‘bloom’ of jellyfish at Kirkleatham Museum. The activity was a vehicle to raise awareness about how plastics enter the oceans and create a sense of urgency around the scale of the problem.</w:t>
      </w:r>
    </w:p>
    <w:p w14:paraId="476C0778" w14:textId="572ABBA6" w:rsidR="00B50FED" w:rsidRPr="005344B4" w:rsidRDefault="001D48F2" w:rsidP="009811B0">
      <w:pPr>
        <w:spacing w:line="480" w:lineRule="auto"/>
        <w:rPr>
          <w:rFonts w:cs="Times New Roman"/>
        </w:rPr>
      </w:pPr>
      <w:r w:rsidRPr="005344B4">
        <w:rPr>
          <w:rFonts w:cs="Times New Roman"/>
        </w:rPr>
        <w:lastRenderedPageBreak/>
        <w:t>It</w:t>
      </w:r>
      <w:r w:rsidR="006123B5" w:rsidRPr="005344B4">
        <w:rPr>
          <w:rFonts w:cs="Times New Roman"/>
        </w:rPr>
        <w:t xml:space="preserve"> is not new or unusual for children to play with waste materials</w:t>
      </w:r>
      <w:r w:rsidRPr="005344B4">
        <w:rPr>
          <w:rFonts w:cs="Times New Roman"/>
        </w:rPr>
        <w:t xml:space="preserve">, indeed this is a particularly sanitised encounter with </w:t>
      </w:r>
      <w:r w:rsidR="00B26C1A" w:rsidRPr="005344B4">
        <w:rPr>
          <w:rFonts w:cs="Times New Roman"/>
        </w:rPr>
        <w:t xml:space="preserve">objects ordinarily consider </w:t>
      </w:r>
      <w:r w:rsidR="00433CD1" w:rsidRPr="005344B4">
        <w:rPr>
          <w:rFonts w:cs="Times New Roman"/>
        </w:rPr>
        <w:t>as</w:t>
      </w:r>
      <w:r w:rsidR="00B26C1A" w:rsidRPr="005344B4">
        <w:rPr>
          <w:rFonts w:cs="Times New Roman"/>
        </w:rPr>
        <w:t xml:space="preserve"> waste whilst </w:t>
      </w:r>
      <w:r w:rsidR="00433CD1" w:rsidRPr="005344B4">
        <w:rPr>
          <w:rFonts w:cs="Times New Roman"/>
        </w:rPr>
        <w:t>child</w:t>
      </w:r>
      <w:r w:rsidR="009D028B" w:rsidRPr="005344B4">
        <w:rPr>
          <w:rFonts w:cs="Times New Roman"/>
        </w:rPr>
        <w:t xml:space="preserve">-waste relations </w:t>
      </w:r>
      <w:r w:rsidR="00CE1552" w:rsidRPr="005344B4">
        <w:rPr>
          <w:rFonts w:cs="Times New Roman"/>
        </w:rPr>
        <w:t xml:space="preserve"> can be</w:t>
      </w:r>
      <w:r w:rsidR="009D028B" w:rsidRPr="005344B4">
        <w:rPr>
          <w:rFonts w:cs="Times New Roman"/>
        </w:rPr>
        <w:t xml:space="preserve"> much more harmful</w:t>
      </w:r>
      <w:r w:rsidR="00F3358F" w:rsidRPr="005344B4">
        <w:rPr>
          <w:rStyle w:val="FootnoteReference"/>
          <w:rFonts w:cs="Times New Roman"/>
        </w:rPr>
        <w:footnoteReference w:id="49"/>
      </w:r>
      <w:r w:rsidR="00433CD1" w:rsidRPr="005344B4">
        <w:rPr>
          <w:rFonts w:cs="Times New Roman"/>
        </w:rPr>
        <w:t xml:space="preserve"> </w:t>
      </w:r>
      <w:r w:rsidR="00A76977" w:rsidRPr="005344B4">
        <w:rPr>
          <w:rFonts w:cs="Times New Roman"/>
        </w:rPr>
        <w:fldChar w:fldCharType="begin"/>
      </w:r>
      <w:r w:rsidR="00E47BB0" w:rsidRPr="005344B4">
        <w:rPr>
          <w:rFonts w:cs="Times New Roman"/>
        </w:rPr>
        <w:instrText xml:space="preserve"> ADDIN ZOTERO_ITEM CSL_CITATION {"citationID":"84EeDbfJ","properties":{"formattedCitation":"(Noguchi {\\i{}et al.}, 2014; Horton and Kraftl, 2018)","plainCitation":"(Noguchi et al., 2014; Horton and Kraftl, 2018)","noteIndex":0},"citationItems":[{"id":69,"uris":["http://zotero.org/users/6040264/items/9QI5A7V4"],"itemData":{"id":69,"type":"article-journal","abstract":"Human exposure to lead (Pb) due to uncontrolled Pb-acid battery recycling has been an environmental health issue in newly developed industrial regions. We conducted a human monitoring survey in Dong Mai, a battery recycling village in Vietnam, to assess exposure status to Pb. Lead level was measured in hair, blood and urine samples of residents in Dong Mai and two reference sites during 4 years spanning 2007–2011. In Dong Mai, Pb levels in three matrixes were significantly higher than those in reference sites. Blood Pb levels of all adults and children exceeded 10 μg/dL, the Centers for Disease Control and Prevention definition of an elevated blood Pb level. Clear increase of urinary δ-aminolevulinic acid (ALA) level with increasing blood Pb level indicated disruption of heme synthesis. One adult exceeded 100 μg/dL of blood Pb, where encephalopathy is of concern. The blood Pb levels achieved various toxic effect threshold values, and elevated blood Pb was not limited to recycling workers, but was also in children and women of reproductive age. Serious pollution status of Dong Mai village suggests an importance of further monitoring surveys in various developing Asian countries.","container-title":"Journal of Material Cycles and Waste Management","DOI":"10.1007/s10163-013-0159-0","ISSN":"1611-8227","issue":"1","journalAbbreviation":"J Mater Cycles Waste Manag","language":"en","page":"46-51","source":"Springer Link","title":"Exposure assessment of lead to workers and children in the battery recycling craft village, Dong Mai, Vietnam","volume":"16","author":[{"family":"Noguchi","given":"Takako"},{"family":"Itai","given":"Takaaki"},{"family":"Tue","given":"Nguyen Minh"},{"family":"Agusa","given":"Tetsuro"},{"family":"Ha","given":"Nguyen Ngoc"},{"family":"Horai","given":"Sawako"},{"family":"Trang","given":"Pham Thi Kim"},{"family":"Viet","given":"Pham Hung"},{"family":"Takahashi","given":"Shin"},{"family":"Tanabe","given":"Shinsuke"}],"issued":{"date-parts":[["2014",2,1]]}}},{"id":1102,"uris":["http://zotero.org/users/6040264/items/LKU2C3PU"],"itemData":{"id":1102,"type":"article-journal","abstract":"Reflecting on a study of children?s outdoor play in a ?white, working class estate? in east London, this paper argues that social-material processes that are characteristically massy, indivisible, unseen, fluid and noxious have, problematically, remained hidden-in-plain-sight within multidisciplinary research with children and young people. For example, juxtaposing qualitative and autoethnographic data, we highlight children?s vivid, troubling narratives of swarming rats, smearing excrement, and percolating subsurface flows of water, toxins and racialised affects. In so doing, we develop a wider argument that key theorisations of matter, nature and nonhuman co-presences have often struggled to articulate the indivisibility of social-material processes from contemporary social-political-economic geographies. Over the course of the paper, as children?s raced, classed, exclusionary, disenfranchised narratives accumulate, we recognise the urgency of reconciling microgeographical accounts of play and materiality with readings of geographies of social-economic inequalities, exclusions, ethnicities, religions, memorialisations and mortalities. To this end, we initiate an argument for a move from intersectional to extra-sectional analyses that might retain intersectionality?s critical and political purchase, whilst simultaneously folding social-material complexities and vitalities into its theorisation.","container-title":"Environment and Planning D: Society and Space","DOI":"10.1177/0263775817747278","ISSN":"0263-7758","issue":"5","journalAbbreviation":"Environ Plan D","note":"publisher: SAGE Publications Ltd STM","page":"926-948","source":"SAGE Journals","title":"Rats, assorted shit and ‘racist groundwater’: Towards extra-sectional understandings of childhoods and social-material processes","title-short":"Rats, assorted shit and ‘racist groundwater’","volume":"36","author":[{"family":"Horton","given":"John"},{"family":"Kraftl","given":"Peter"}],"issued":{"date-parts":[["2018",10,1]]}}}],"schema":"https://github.com/citation-style-language/schema/raw/master/csl-citation.json"} </w:instrText>
      </w:r>
      <w:r w:rsidR="00A76977" w:rsidRPr="005344B4">
        <w:rPr>
          <w:rFonts w:cs="Times New Roman"/>
        </w:rPr>
        <w:fldChar w:fldCharType="separate"/>
      </w:r>
      <w:r w:rsidR="00E47BB0" w:rsidRPr="005344B4">
        <w:rPr>
          <w:rFonts w:cs="Times New Roman"/>
        </w:rPr>
        <w:t xml:space="preserve">(Noguchi </w:t>
      </w:r>
      <w:r w:rsidR="00E47BB0" w:rsidRPr="005344B4">
        <w:rPr>
          <w:rFonts w:cs="Times New Roman"/>
          <w:i/>
          <w:iCs/>
        </w:rPr>
        <w:t>et al.</w:t>
      </w:r>
      <w:r w:rsidR="00E47BB0" w:rsidRPr="005344B4">
        <w:rPr>
          <w:rFonts w:cs="Times New Roman"/>
        </w:rPr>
        <w:t>, 2014; Horton and Kraftl, 2018)</w:t>
      </w:r>
      <w:r w:rsidR="00A76977" w:rsidRPr="005344B4">
        <w:rPr>
          <w:rFonts w:cs="Times New Roman"/>
        </w:rPr>
        <w:fldChar w:fldCharType="end"/>
      </w:r>
      <w:r w:rsidR="00433CD1" w:rsidRPr="005344B4">
        <w:rPr>
          <w:rFonts w:cs="Times New Roman"/>
        </w:rPr>
        <w:t xml:space="preserve">. </w:t>
      </w:r>
      <w:r w:rsidR="006D7D8E" w:rsidRPr="005344B4">
        <w:rPr>
          <w:rFonts w:cs="Times New Roman"/>
        </w:rPr>
        <w:t>Nevertheless</w:t>
      </w:r>
      <w:r w:rsidR="00433CD1" w:rsidRPr="005344B4">
        <w:rPr>
          <w:rFonts w:cs="Times New Roman"/>
        </w:rPr>
        <w:t>, I argue here that within the festival site,</w:t>
      </w:r>
      <w:r w:rsidR="00463479" w:rsidRPr="005344B4">
        <w:rPr>
          <w:rFonts w:cs="Times New Roman"/>
        </w:rPr>
        <w:t xml:space="preserve"> experiences</w:t>
      </w:r>
      <w:r w:rsidR="00B615DF" w:rsidRPr="005344B4">
        <w:rPr>
          <w:rFonts w:cs="Times New Roman"/>
        </w:rPr>
        <w:t xml:space="preserve"> of </w:t>
      </w:r>
      <w:r w:rsidR="00B615DF" w:rsidRPr="005344B4">
        <w:rPr>
          <w:rFonts w:cs="Times New Roman"/>
          <w:i/>
          <w:iCs/>
        </w:rPr>
        <w:t xml:space="preserve">making </w:t>
      </w:r>
      <w:r w:rsidR="00BE7F8E" w:rsidRPr="005344B4">
        <w:rPr>
          <w:rFonts w:cs="Times New Roman"/>
          <w:i/>
          <w:iCs/>
        </w:rPr>
        <w:t>together</w:t>
      </w:r>
      <w:r w:rsidR="00B30E11" w:rsidRPr="005344B4">
        <w:rPr>
          <w:rFonts w:cs="Times New Roman"/>
        </w:rPr>
        <w:t xml:space="preserve"> </w:t>
      </w:r>
      <w:r w:rsidR="004A01E9" w:rsidRPr="005344B4">
        <w:rPr>
          <w:rFonts w:cs="Times New Roman"/>
        </w:rPr>
        <w:t>as a mode of environmental</w:t>
      </w:r>
      <w:r w:rsidR="00915FDB" w:rsidRPr="005344B4">
        <w:rPr>
          <w:rFonts w:cs="Times New Roman"/>
        </w:rPr>
        <w:t xml:space="preserve">ism </w:t>
      </w:r>
      <w:r w:rsidR="00B30E11" w:rsidRPr="005344B4">
        <w:rPr>
          <w:rFonts w:cs="Times New Roman"/>
        </w:rPr>
        <w:t>centres</w:t>
      </w:r>
      <w:r w:rsidR="004120D5" w:rsidRPr="005344B4">
        <w:rPr>
          <w:rFonts w:cs="Times New Roman"/>
        </w:rPr>
        <w:t xml:space="preserve"> </w:t>
      </w:r>
      <w:r w:rsidR="009B6C0C" w:rsidRPr="005344B4">
        <w:rPr>
          <w:rFonts w:cs="Times New Roman"/>
        </w:rPr>
        <w:t>creativity</w:t>
      </w:r>
      <w:r w:rsidR="00C32878" w:rsidRPr="005344B4">
        <w:rPr>
          <w:rFonts w:cs="Times New Roman"/>
        </w:rPr>
        <w:t xml:space="preserve">, conviviality and </w:t>
      </w:r>
      <w:r w:rsidR="00B30E11" w:rsidRPr="005344B4">
        <w:rPr>
          <w:rFonts w:cs="Times New Roman"/>
        </w:rPr>
        <w:t>joy</w:t>
      </w:r>
      <w:r w:rsidR="00655F45" w:rsidRPr="005344B4">
        <w:rPr>
          <w:rFonts w:cs="Times New Roman"/>
        </w:rPr>
        <w:t xml:space="preserve"> </w:t>
      </w:r>
      <w:r w:rsidR="00B30E11" w:rsidRPr="005344B4">
        <w:rPr>
          <w:rFonts w:cs="Times New Roman"/>
        </w:rPr>
        <w:t xml:space="preserve">in </w:t>
      </w:r>
      <w:r w:rsidR="00D572C3" w:rsidRPr="005344B4">
        <w:rPr>
          <w:rFonts w:cs="Times New Roman"/>
        </w:rPr>
        <w:t>practices of thrift</w:t>
      </w:r>
      <w:r w:rsidR="00E13D06" w:rsidRPr="005344B4">
        <w:rPr>
          <w:rFonts w:cs="Times New Roman"/>
        </w:rPr>
        <w:t>.</w:t>
      </w:r>
      <w:r w:rsidR="007B75E7" w:rsidRPr="005344B4">
        <w:rPr>
          <w:rFonts w:cs="Times New Roman"/>
        </w:rPr>
        <w:t xml:space="preserve"> </w:t>
      </w:r>
      <w:r w:rsidR="00610205" w:rsidRPr="005344B4">
        <w:rPr>
          <w:rFonts w:cs="Times New Roman"/>
        </w:rPr>
        <w:t>Making</w:t>
      </w:r>
      <w:r w:rsidR="00496D2E" w:rsidRPr="005344B4">
        <w:rPr>
          <w:rFonts w:cs="Times New Roman"/>
        </w:rPr>
        <w:t xml:space="preserve"> prioriti</w:t>
      </w:r>
      <w:r w:rsidR="00D03891" w:rsidRPr="005344B4">
        <w:rPr>
          <w:rFonts w:cs="Times New Roman"/>
        </w:rPr>
        <w:t>se</w:t>
      </w:r>
      <w:r w:rsidR="00496D2E" w:rsidRPr="005344B4">
        <w:rPr>
          <w:rFonts w:cs="Times New Roman"/>
        </w:rPr>
        <w:t xml:space="preserve">s a different set of feelings and practices to </w:t>
      </w:r>
      <w:r w:rsidR="00D03891" w:rsidRPr="005344B4">
        <w:rPr>
          <w:rFonts w:cs="Times New Roman"/>
        </w:rPr>
        <w:t xml:space="preserve">those associated with </w:t>
      </w:r>
      <w:r w:rsidR="00496D2E" w:rsidRPr="005344B4">
        <w:rPr>
          <w:rFonts w:cs="Times New Roman"/>
        </w:rPr>
        <w:t>environmental responsibilisation</w:t>
      </w:r>
      <w:r w:rsidR="00825AB9" w:rsidRPr="005344B4">
        <w:rPr>
          <w:rFonts w:cs="Times New Roman"/>
        </w:rPr>
        <w:t xml:space="preserve">, </w:t>
      </w:r>
      <w:r w:rsidR="00D03891" w:rsidRPr="005344B4">
        <w:rPr>
          <w:rFonts w:cs="Times New Roman"/>
        </w:rPr>
        <w:t xml:space="preserve">reconfiguring relations with waste </w:t>
      </w:r>
      <w:r w:rsidR="000D08C6" w:rsidRPr="005344B4">
        <w:rPr>
          <w:rFonts w:cs="Times New Roman"/>
        </w:rPr>
        <w:t>beyond</w:t>
      </w:r>
      <w:r w:rsidR="00D03891" w:rsidRPr="005344B4">
        <w:rPr>
          <w:rFonts w:cs="Times New Roman"/>
        </w:rPr>
        <w:t xml:space="preserve"> technocrati</w:t>
      </w:r>
      <w:r w:rsidR="000D08C6" w:rsidRPr="005344B4">
        <w:rPr>
          <w:rFonts w:cs="Times New Roman"/>
        </w:rPr>
        <w:t>c</w:t>
      </w:r>
      <w:r w:rsidR="00D03891" w:rsidRPr="005344B4">
        <w:rPr>
          <w:rFonts w:cs="Times New Roman"/>
        </w:rPr>
        <w:t xml:space="preserve"> waste management</w:t>
      </w:r>
      <w:r w:rsidR="000D08C6" w:rsidRPr="005344B4">
        <w:rPr>
          <w:rFonts w:cs="Times New Roman"/>
        </w:rPr>
        <w:t xml:space="preserve"> </w:t>
      </w:r>
      <w:r w:rsidR="003529A2" w:rsidRPr="005344B4">
        <w:rPr>
          <w:rFonts w:cs="Times New Roman"/>
        </w:rPr>
        <w:fldChar w:fldCharType="begin"/>
      </w:r>
      <w:r w:rsidR="003529A2" w:rsidRPr="005344B4">
        <w:rPr>
          <w:rFonts w:cs="Times New Roman"/>
        </w:rPr>
        <w:instrText xml:space="preserve"> ADDIN ZOTERO_ITEM CSL_CITATION {"citationID":"jHw4UID1","properties":{"formattedCitation":"(Hird, 2017)","plainCitation":"(Hird, 2017)","noteIndex":0},"citationItems":[{"id":224,"uris":["http://zotero.org/users/6040264/items/3H9AGKB9"],"itemData":{"id":224,"type":"article-journal","abstract":"Waste is a major global environmental issue that assembles socio-cultural and biogeological processes in complex indeterminate relationships. Drawing on three case studies, this article explores the shifting environmental politics concerned with waste’s material, economic, political, and cultural ‘management’. The Canadian case studies – determining a new waste management technology in a mid-sized city in central Ontario, an open dump in a remote Nunavut community, and an abandoned gold mine in the Northwest Territories – suggest waste occasions particular material and political mobilizations. Landfill leachate, colonialism, disinterested publics, freezing arsenic, global corporate investments, country food, land claims, neoliberal governance, permafrost, ravens, and a host of other socio-material forces both empower and thwart ‘management’ politics. Through these case studies, this article explores Isabelle Stengers’s assertion that participating citizenship is an ‘Empty Great Idea’, and a provocation to consider the contexts in which waste may generate acquiescent or objecting publics.","container-title":"Theory, Culture &amp; Society","DOI":"10.1177/0263276414565717","ISSN":"0263-2764, 1460-3616","issue":"2-3","language":"en","page":"187-209","source":"Crossref","title":"Waste, Environmental Politics and Dis/Engaged Publics","volume":"34","author":[{"family":"Hird","given":"Myra J"}],"issued":{"date-parts":[["2017",5]]}}}],"schema":"https://github.com/citation-style-language/schema/raw/master/csl-citation.json"} </w:instrText>
      </w:r>
      <w:r w:rsidR="003529A2" w:rsidRPr="005344B4">
        <w:rPr>
          <w:rFonts w:cs="Times New Roman"/>
        </w:rPr>
        <w:fldChar w:fldCharType="separate"/>
      </w:r>
      <w:r w:rsidR="003529A2" w:rsidRPr="005344B4">
        <w:rPr>
          <w:rFonts w:cs="Times New Roman"/>
        </w:rPr>
        <w:t>(Hird, 2017)</w:t>
      </w:r>
      <w:r w:rsidR="003529A2" w:rsidRPr="005344B4">
        <w:rPr>
          <w:rFonts w:cs="Times New Roman"/>
        </w:rPr>
        <w:fldChar w:fldCharType="end"/>
      </w:r>
      <w:r w:rsidR="000D0137" w:rsidRPr="005344B4">
        <w:rPr>
          <w:rFonts w:cs="Times New Roman"/>
        </w:rPr>
        <w:t xml:space="preserve"> towards more capacious notions of thrift as thriving</w:t>
      </w:r>
      <w:r w:rsidR="00D03891" w:rsidRPr="005344B4">
        <w:rPr>
          <w:rFonts w:cs="Times New Roman"/>
        </w:rPr>
        <w:t xml:space="preserve">. </w:t>
      </w:r>
      <w:r w:rsidR="00A638D8" w:rsidRPr="005344B4">
        <w:rPr>
          <w:rFonts w:cs="Times New Roman"/>
        </w:rPr>
        <w:t xml:space="preserve">My </w:t>
      </w:r>
      <w:r w:rsidR="00432420" w:rsidRPr="005344B4">
        <w:rPr>
          <w:rFonts w:cs="Times New Roman"/>
        </w:rPr>
        <w:t xml:space="preserve">argument proceeds as follows. One, </w:t>
      </w:r>
      <w:r w:rsidR="00FC4F44" w:rsidRPr="005344B4">
        <w:rPr>
          <w:rFonts w:cs="Times New Roman"/>
        </w:rPr>
        <w:t xml:space="preserve">making </w:t>
      </w:r>
      <w:r w:rsidR="008F16B5" w:rsidRPr="005344B4">
        <w:rPr>
          <w:rFonts w:cs="Times New Roman"/>
        </w:rPr>
        <w:t xml:space="preserve">with children </w:t>
      </w:r>
      <w:r w:rsidR="0044313E" w:rsidRPr="005344B4">
        <w:rPr>
          <w:rFonts w:cs="Times New Roman"/>
        </w:rPr>
        <w:t xml:space="preserve">gives parents, carers and adults more broadly permission to engage in </w:t>
      </w:r>
      <w:r w:rsidR="00A02E2C" w:rsidRPr="005344B4">
        <w:rPr>
          <w:rFonts w:cs="Times New Roman"/>
        </w:rPr>
        <w:t>creative relations with materials</w:t>
      </w:r>
      <w:r w:rsidR="00272FC8" w:rsidRPr="005344B4">
        <w:rPr>
          <w:rFonts w:cs="Times New Roman"/>
        </w:rPr>
        <w:t xml:space="preserve"> that they might not </w:t>
      </w:r>
      <w:r w:rsidR="00A23C67" w:rsidRPr="005344B4">
        <w:rPr>
          <w:rFonts w:cs="Times New Roman"/>
        </w:rPr>
        <w:t xml:space="preserve">ordinarily prioritise. </w:t>
      </w:r>
      <w:r w:rsidR="0050779A" w:rsidRPr="005344B4">
        <w:rPr>
          <w:rFonts w:cs="Times New Roman"/>
        </w:rPr>
        <w:t xml:space="preserve">Two, that non-instrumental </w:t>
      </w:r>
      <w:r w:rsidR="00274B40" w:rsidRPr="005344B4">
        <w:rPr>
          <w:rFonts w:cs="Times New Roman"/>
        </w:rPr>
        <w:t>making</w:t>
      </w:r>
      <w:r w:rsidR="00B50FED" w:rsidRPr="005344B4">
        <w:rPr>
          <w:rFonts w:cs="Times New Roman"/>
        </w:rPr>
        <w:t xml:space="preserve"> in the Festival</w:t>
      </w:r>
      <w:r w:rsidR="00274B40" w:rsidRPr="005344B4">
        <w:rPr>
          <w:rFonts w:cs="Times New Roman"/>
        </w:rPr>
        <w:t xml:space="preserve"> foreground</w:t>
      </w:r>
      <w:r w:rsidR="00FF2CD7" w:rsidRPr="005344B4">
        <w:rPr>
          <w:rFonts w:cs="Times New Roman"/>
        </w:rPr>
        <w:t>s</w:t>
      </w:r>
      <w:r w:rsidR="00274B40" w:rsidRPr="005344B4">
        <w:rPr>
          <w:rFonts w:cs="Times New Roman"/>
        </w:rPr>
        <w:t xml:space="preserve"> joy, playfulness and </w:t>
      </w:r>
      <w:r w:rsidR="004741BC" w:rsidRPr="005344B4">
        <w:rPr>
          <w:rFonts w:cs="Times New Roman"/>
        </w:rPr>
        <w:t xml:space="preserve">conviviality, and finally, that </w:t>
      </w:r>
      <w:r w:rsidR="0094125B" w:rsidRPr="005344B4">
        <w:rPr>
          <w:rFonts w:cs="Times New Roman"/>
        </w:rPr>
        <w:t>embodied experiences of making</w:t>
      </w:r>
      <w:r w:rsidR="00B50FED" w:rsidRPr="005344B4">
        <w:rPr>
          <w:rFonts w:cs="Times New Roman"/>
        </w:rPr>
        <w:t xml:space="preserve"> </w:t>
      </w:r>
      <w:r w:rsidR="00A13A6F" w:rsidRPr="005344B4">
        <w:rPr>
          <w:rFonts w:cs="Times New Roman"/>
        </w:rPr>
        <w:t>generate</w:t>
      </w:r>
      <w:r w:rsidR="00A0065D" w:rsidRPr="005344B4">
        <w:rPr>
          <w:rFonts w:cs="Times New Roman"/>
        </w:rPr>
        <w:t xml:space="preserve">s </w:t>
      </w:r>
      <w:r w:rsidR="00693865" w:rsidRPr="005344B4">
        <w:rPr>
          <w:rFonts w:cs="Times New Roman"/>
        </w:rPr>
        <w:t>affective</w:t>
      </w:r>
      <w:r w:rsidR="00A13A6F" w:rsidRPr="005344B4">
        <w:rPr>
          <w:rFonts w:cs="Times New Roman"/>
        </w:rPr>
        <w:t xml:space="preserve"> attachments to notions of ecological thrift as thriving</w:t>
      </w:r>
      <w:r w:rsidR="00FF2CD7" w:rsidRPr="005344B4">
        <w:rPr>
          <w:rFonts w:cs="Times New Roman"/>
        </w:rPr>
        <w:t xml:space="preserve">. Rather than being pressed into the service of capital accumulation through notions of frugality, thrift as thriving places communal flourishing and notions of the good life at the centre of resource </w:t>
      </w:r>
      <w:r w:rsidR="00AA5D09" w:rsidRPr="005344B4">
        <w:rPr>
          <w:rFonts w:cs="Times New Roman"/>
        </w:rPr>
        <w:t>management</w:t>
      </w:r>
      <w:r w:rsidR="00026418" w:rsidRPr="005344B4">
        <w:rPr>
          <w:rFonts w:cs="Times New Roman"/>
        </w:rPr>
        <w:t xml:space="preserve">. This works to unsettle neoliberal environmentalism by suggesting an </w:t>
      </w:r>
      <w:r w:rsidR="00B605F9" w:rsidRPr="005344B4">
        <w:rPr>
          <w:rFonts w:cs="Times New Roman"/>
        </w:rPr>
        <w:t>alternative</w:t>
      </w:r>
      <w:r w:rsidR="00026418" w:rsidRPr="005344B4">
        <w:rPr>
          <w:rFonts w:cs="Times New Roman"/>
        </w:rPr>
        <w:t xml:space="preserve"> foundation </w:t>
      </w:r>
      <w:r w:rsidR="00B605F9" w:rsidRPr="005344B4">
        <w:rPr>
          <w:rFonts w:cs="Times New Roman"/>
        </w:rPr>
        <w:t>for</w:t>
      </w:r>
      <w:r w:rsidR="00026418" w:rsidRPr="005344B4">
        <w:rPr>
          <w:rFonts w:cs="Times New Roman"/>
        </w:rPr>
        <w:t xml:space="preserve"> </w:t>
      </w:r>
      <w:r w:rsidR="00B605F9" w:rsidRPr="005344B4">
        <w:rPr>
          <w:rFonts w:cs="Times New Roman"/>
        </w:rPr>
        <w:t>environmental</w:t>
      </w:r>
      <w:r w:rsidR="00026418" w:rsidRPr="005344B4">
        <w:rPr>
          <w:rFonts w:cs="Times New Roman"/>
        </w:rPr>
        <w:t xml:space="preserve"> </w:t>
      </w:r>
      <w:r w:rsidR="00B605F9" w:rsidRPr="005344B4">
        <w:rPr>
          <w:rFonts w:cs="Times New Roman"/>
        </w:rPr>
        <w:t xml:space="preserve">politics. </w:t>
      </w:r>
    </w:p>
    <w:p w14:paraId="27286D18" w14:textId="3BD528D1" w:rsidR="00D75DE9" w:rsidRPr="007C1696" w:rsidRDefault="007524E8" w:rsidP="00901009">
      <w:pPr>
        <w:pStyle w:val="Heading3"/>
      </w:pPr>
      <w:bookmarkStart w:id="119" w:name="_Toc213581820"/>
      <w:r w:rsidRPr="007C1696">
        <w:t xml:space="preserve">5.4.1 </w:t>
      </w:r>
      <w:r w:rsidR="00022A26" w:rsidRPr="007C1696">
        <w:t>Making with children</w:t>
      </w:r>
      <w:bookmarkEnd w:id="119"/>
      <w:r w:rsidR="0053252F" w:rsidRPr="007C1696">
        <w:t xml:space="preserve"> </w:t>
      </w:r>
    </w:p>
    <w:p w14:paraId="5CFDE72D" w14:textId="245247C2" w:rsidR="005C757E" w:rsidRPr="005344B4" w:rsidRDefault="00DA014B" w:rsidP="002C12BF">
      <w:r w:rsidRPr="005344B4">
        <w:t>M</w:t>
      </w:r>
      <w:r w:rsidR="000D4FA7" w:rsidRPr="005344B4">
        <w:t xml:space="preserve">aking is not a straightforward process of the maker imposing a form onto an inert object, rather it involves ‘intervening in the fields of force and currents of materials wherein forms are created’ </w:t>
      </w:r>
      <w:r w:rsidR="00D37FF1" w:rsidRPr="005344B4">
        <w:fldChar w:fldCharType="begin"/>
      </w:r>
      <w:r w:rsidR="00D37FF1" w:rsidRPr="005344B4">
        <w:instrText xml:space="preserve"> ADDIN ZOTERO_ITEM CSL_CITATION {"citationID":"D3If3yos","properties":{"formattedCitation":"(Ingold, 2010)","plainCitation":"(Ingold, 2010)","noteIndex":0},"citationItems":[{"id":2087,"uris":["http://zotero.org/users/6040264/items/U8Z8YBFG"],"itemData":{"id":2087,"type":"article-journal","abstract":"Contemporary discussions of art and technology continue to work on the assumption that making entails the imposition of form upon the material world, by an agent with a design in mind. Against this hylomorphic model of creation, I argue that the forms of things arise within fields of force and flows of material. It is by intervening in these force-fields and following the lines of flow that practitioners make things. In this view, making is a practice of weaving, in which practitioners bind their own pathways or lines of becoming into the texture of material flows comprising the lifeworld. Rather than reading creativity ‘backwards’, from a finished object to an initial intention in the mind of an agent, this entails reading it forwards, in an ongoing generative movement that is at once itinerant, improvisatory and rhythmic. To illustrate what this means in practice, I compare carpentry and drawing. In both cases, making is a matter of finding the grain of the world's becoming and following its course. Historically, it was the turn from drawing lines to pulling them straight, between predetermined points, which marked the transition from the textilic to the architectonic, debasing the former as craft while elevating the latter as technology.","container-title":"Cambridge Journal of Economics","DOI":"10.1093/cje/bep042","ISSN":"0309-166X","issue":"1","journalAbbreviation":"Cambridge Journal of Economics","page":"91-102","source":"Silverchair","title":"The textility of making","volume":"34","author":[{"family":"Ingold","given":"Tim"}],"issued":{"date-parts":[["2010",1,1]]}}}],"schema":"https://github.com/citation-style-language/schema/raw/master/csl-citation.json"} </w:instrText>
      </w:r>
      <w:r w:rsidR="00D37FF1" w:rsidRPr="005344B4">
        <w:fldChar w:fldCharType="separate"/>
      </w:r>
      <w:r w:rsidR="00D37FF1" w:rsidRPr="005344B4">
        <w:t>(Ingold, 2010)</w:t>
      </w:r>
      <w:r w:rsidR="00D37FF1" w:rsidRPr="005344B4">
        <w:fldChar w:fldCharType="end"/>
      </w:r>
      <w:r w:rsidR="000D4FA7" w:rsidRPr="005344B4">
        <w:t xml:space="preserve">. </w:t>
      </w:r>
      <w:r w:rsidRPr="005344B4">
        <w:t>Creative workshops at the Festival</w:t>
      </w:r>
      <w:r w:rsidR="000D4FA7" w:rsidRPr="005344B4">
        <w:t xml:space="preserve"> offer an opportunity to engage in an improvisational relationship with the materials which make up our </w:t>
      </w:r>
      <w:r w:rsidR="00B52DCC" w:rsidRPr="005344B4">
        <w:t>world through attempting to fashion them into something new – a plastic bottle into a bubble blower or a jellyfish</w:t>
      </w:r>
      <w:r w:rsidR="000D4FA7" w:rsidRPr="005344B4">
        <w:t>. Making here can be cathartic, enjoyable and convivial</w:t>
      </w:r>
      <w:r w:rsidR="00D37FF1" w:rsidRPr="005344B4">
        <w:t xml:space="preserve"> </w:t>
      </w:r>
      <w:r w:rsidR="00D37FF1" w:rsidRPr="005344B4">
        <w:fldChar w:fldCharType="begin"/>
      </w:r>
      <w:r w:rsidR="00D37FF1" w:rsidRPr="005344B4">
        <w:instrText xml:space="preserve"> ADDIN ZOTERO_ITEM CSL_CITATION {"citationID":"bgEWWn7z","properties":{"formattedCitation":"(Edensor, 2018)","plainCitation":"(Edensor, 2018)","noteIndex":0},"citationItems":[{"id":1890,"uris":["http://zotero.org/users/6040264/items/7NNMUNIT"],"itemData":{"id":1890,"type":"chapter","collection-title":"Routledge research in culture, space and identity","container-title":"Geographies of making, craft and creativity","event-place":"Abingdon, Oxon New York, NY","ISBN":"978-1-138-23874-9","language":"eng","publisher":"Routledge","publisher-place":"Abingdon, Oxon New York, NY","source":"BnF ISBN","title":"Moonraking in Slaithwaite Making lanterns, making place","container-author":[{"family":"Price","given":"Laura"},{"family":"Hawkins","given":"Harriet"}],"author":[{"family":"Edensor","given":"Tim"}],"issued":{"date-parts":[["2018"]]}}}],"schema":"https://github.com/citation-style-language/schema/raw/master/csl-citation.json"} </w:instrText>
      </w:r>
      <w:r w:rsidR="00D37FF1" w:rsidRPr="005344B4">
        <w:fldChar w:fldCharType="separate"/>
      </w:r>
      <w:r w:rsidR="00D37FF1" w:rsidRPr="005344B4">
        <w:t>(Edensor, 2018)</w:t>
      </w:r>
      <w:r w:rsidR="00D37FF1" w:rsidRPr="005344B4">
        <w:fldChar w:fldCharType="end"/>
      </w:r>
      <w:r w:rsidR="00D37FF1" w:rsidRPr="005344B4">
        <w:t xml:space="preserve"> </w:t>
      </w:r>
      <w:r w:rsidR="003F072D" w:rsidRPr="005344B4">
        <w:t xml:space="preserve">it can also be challenging as the material exerts agency on the maker through its particular materiality </w:t>
      </w:r>
      <w:r w:rsidR="00E47BB0" w:rsidRPr="005344B4">
        <w:fldChar w:fldCharType="begin"/>
      </w:r>
      <w:r w:rsidR="00E47BB0" w:rsidRPr="005344B4">
        <w:instrText xml:space="preserve"> ADDIN ZOTERO_ITEM CSL_CITATION {"citationID":"xpvAROuB","properties":{"formattedCitation":"(Ingold, 2010)","plainCitation":"(Ingold, 2010)","noteIndex":0},"citationItems":[{"id":2087,"uris":["http://zotero.org/users/6040264/items/U8Z8YBFG"],"itemData":{"id":2087,"type":"article-journal","abstract":"Contemporary discussions of art and technology continue to work on the assumption that making entails the imposition of form upon the material world, by an agent with a design in mind. Against this hylomorphic model of creation, I argue that the forms of things arise within fields of force and flows of material. It is by intervening in these force-fields and following the lines of flow that practitioners make things. In this view, making is a practice of weaving, in which practitioners bind their own pathways or lines of becoming into the texture of material flows comprising the lifeworld. Rather than reading creativity ‘backwards’, from a finished object to an initial intention in the mind of an agent, this entails reading it forwards, in an ongoing generative movement that is at once itinerant, improvisatory and rhythmic. To illustrate what this means in practice, I compare carpentry and drawing. In both cases, making is a matter of finding the grain of the world's becoming and following its course. Historically, it was the turn from drawing lines to pulling them straight, between predetermined points, which marked the transition from the textilic to the architectonic, debasing the former as craft while elevating the latter as technology.","container-title":"Cambridge Journal of Economics","DOI":"10.1093/cje/bep042","ISSN":"0309-166X","issue":"1","journalAbbreviation":"Cambridge Journal of Economics","page":"91-102","source":"Silverchair","title":"The textility of making","volume":"34","author":[{"family":"Ingold","given":"Tim"}],"issued":{"date-parts":[["2010",1,1]]}}}],"schema":"https://github.com/citation-style-language/schema/raw/master/csl-citation.json"} </w:instrText>
      </w:r>
      <w:r w:rsidR="00E47BB0" w:rsidRPr="005344B4">
        <w:fldChar w:fldCharType="separate"/>
      </w:r>
      <w:r w:rsidR="00E47BB0" w:rsidRPr="005344B4">
        <w:t>(Ingold, 2010)</w:t>
      </w:r>
      <w:r w:rsidR="00E47BB0" w:rsidRPr="005344B4">
        <w:fldChar w:fldCharType="end"/>
      </w:r>
      <w:r w:rsidR="003F072D" w:rsidRPr="005344B4">
        <w:t xml:space="preserve"> </w:t>
      </w:r>
      <w:r w:rsidR="0024065D" w:rsidRPr="005344B4">
        <w:t>The cylindrical plastic of the bottle does not yield easily to the straight edge of the scissors – cutting bottles in this way is tricky</w:t>
      </w:r>
      <w:r w:rsidR="00E13AF5" w:rsidRPr="005344B4">
        <w:t>, creating sharp and uneven plastic edges. Other workshops at the festival</w:t>
      </w:r>
      <w:r w:rsidR="00F3364F" w:rsidRPr="005344B4">
        <w:t xml:space="preserve"> allow participants to </w:t>
      </w:r>
      <w:r w:rsidR="005C40FB" w:rsidRPr="005344B4">
        <w:t>experiment</w:t>
      </w:r>
      <w:r w:rsidR="00F3364F" w:rsidRPr="005344B4">
        <w:t xml:space="preserve"> with </w:t>
      </w:r>
      <w:r w:rsidR="00396FBC" w:rsidRPr="005344B4">
        <w:t xml:space="preserve">copper, </w:t>
      </w:r>
      <w:r w:rsidR="00396FBC" w:rsidRPr="005344B4">
        <w:lastRenderedPageBreak/>
        <w:t xml:space="preserve">wood, </w:t>
      </w:r>
      <w:proofErr w:type="spellStart"/>
      <w:r w:rsidR="00396FBC" w:rsidRPr="005344B4">
        <w:t>jesmonite</w:t>
      </w:r>
      <w:proofErr w:type="spellEnd"/>
      <w:r w:rsidR="00396FBC" w:rsidRPr="005344B4">
        <w:t>, textiles, glass and ceramics</w:t>
      </w:r>
      <w:r w:rsidR="001A30BB" w:rsidRPr="005344B4">
        <w:t>, inviting an</w:t>
      </w:r>
      <w:r w:rsidR="000D4FA7" w:rsidRPr="005344B4">
        <w:t xml:space="preserve"> embodied experience of intervening in the </w:t>
      </w:r>
      <w:r w:rsidR="00D673ED" w:rsidRPr="005344B4">
        <w:rPr>
          <w:noProof/>
        </w:rPr>
        <mc:AlternateContent>
          <mc:Choice Requires="wpg">
            <w:drawing>
              <wp:anchor distT="0" distB="0" distL="114300" distR="114300" simplePos="0" relativeHeight="251695104" behindDoc="0" locked="0" layoutInCell="1" allowOverlap="1" wp14:anchorId="5A028571" wp14:editId="7C67B8FA">
                <wp:simplePos x="0" y="0"/>
                <wp:positionH relativeFrom="margin">
                  <wp:align>center</wp:align>
                </wp:positionH>
                <wp:positionV relativeFrom="paragraph">
                  <wp:posOffset>668020</wp:posOffset>
                </wp:positionV>
                <wp:extent cx="4391025" cy="5837053"/>
                <wp:effectExtent l="0" t="0" r="9525" b="0"/>
                <wp:wrapTopAndBottom/>
                <wp:docPr id="2056393577" name="Group 31"/>
                <wp:cNvGraphicFramePr/>
                <a:graphic xmlns:a="http://schemas.openxmlformats.org/drawingml/2006/main">
                  <a:graphicData uri="http://schemas.microsoft.com/office/word/2010/wordprocessingGroup">
                    <wpg:wgp>
                      <wpg:cNvGrpSpPr/>
                      <wpg:grpSpPr>
                        <a:xfrm>
                          <a:off x="0" y="0"/>
                          <a:ext cx="4391025" cy="5837053"/>
                          <a:chOff x="0" y="0"/>
                          <a:chExt cx="4391025" cy="5837053"/>
                        </a:xfrm>
                      </wpg:grpSpPr>
                      <pic:pic xmlns:pic="http://schemas.openxmlformats.org/drawingml/2006/picture">
                        <pic:nvPicPr>
                          <pic:cNvPr id="244056080" name="Picture 29"/>
                          <pic:cNvPicPr>
                            <a:picLocks noChangeAspect="1"/>
                          </pic:cNvPicPr>
                        </pic:nvPicPr>
                        <pic:blipFill rotWithShape="1">
                          <a:blip r:embed="rId61" cstate="print">
                            <a:extLst>
                              <a:ext uri="{28A0092B-C50C-407E-A947-70E740481C1C}">
                                <a14:useLocalDpi xmlns:a14="http://schemas.microsoft.com/office/drawing/2010/main" val="0"/>
                              </a:ext>
                            </a:extLst>
                          </a:blip>
                          <a:srcRect t="4735"/>
                          <a:stretch>
                            <a:fillRect/>
                          </a:stretch>
                        </pic:blipFill>
                        <pic:spPr bwMode="auto">
                          <a:xfrm>
                            <a:off x="0" y="0"/>
                            <a:ext cx="4391025" cy="5582285"/>
                          </a:xfrm>
                          <a:prstGeom prst="rect">
                            <a:avLst/>
                          </a:prstGeom>
                          <a:noFill/>
                          <a:ln>
                            <a:noFill/>
                          </a:ln>
                          <a:extLst>
                            <a:ext uri="{53640926-AAD7-44D8-BBD7-CCE9431645EC}">
                              <a14:shadowObscured xmlns:a14="http://schemas.microsoft.com/office/drawing/2010/main"/>
                            </a:ext>
                          </a:extLst>
                        </pic:spPr>
                      </pic:pic>
                      <wps:wsp>
                        <wps:cNvPr id="951738148" name="Text Box 1"/>
                        <wps:cNvSpPr txBox="1"/>
                        <wps:spPr>
                          <a:xfrm>
                            <a:off x="0" y="5560828"/>
                            <a:ext cx="4391025" cy="276225"/>
                          </a:xfrm>
                          <a:prstGeom prst="rect">
                            <a:avLst/>
                          </a:prstGeom>
                          <a:solidFill>
                            <a:prstClr val="white"/>
                          </a:solidFill>
                          <a:ln>
                            <a:noFill/>
                          </a:ln>
                        </wps:spPr>
                        <wps:txbx>
                          <w:txbxContent>
                            <w:p w14:paraId="651E24BC" w14:textId="0FC3B993" w:rsidR="009E7907" w:rsidRDefault="009E7907" w:rsidP="009E7907">
                              <w:pPr>
                                <w:pStyle w:val="Caption"/>
                                <w:rPr>
                                  <w:noProof/>
                                </w:rPr>
                              </w:pPr>
                              <w:bookmarkStart w:id="120" w:name="_Toc212374677"/>
                              <w:r>
                                <w:t xml:space="preserve">Figure </w:t>
                              </w:r>
                              <w:r>
                                <w:fldChar w:fldCharType="begin"/>
                              </w:r>
                              <w:r>
                                <w:instrText xml:space="preserve"> SEQ Figure \* ARABIC </w:instrText>
                              </w:r>
                              <w:r>
                                <w:fldChar w:fldCharType="separate"/>
                              </w:r>
                              <w:r w:rsidR="009C387C">
                                <w:rPr>
                                  <w:noProof/>
                                </w:rPr>
                                <w:t>27</w:t>
                              </w:r>
                              <w:r>
                                <w:fldChar w:fldCharType="end"/>
                              </w:r>
                              <w:r>
                                <w:t xml:space="preserve"> Making a clay tile with my children at FoT 2021</w:t>
                              </w:r>
                              <w:r>
                                <w:rPr>
                                  <w:noProof/>
                                </w:rPr>
                                <w:t>. Photo: Author's Own</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028571" id="Group 31" o:spid="_x0000_s1079" style="position:absolute;left:0;text-align:left;margin-left:0;margin-top:52.6pt;width:345.75pt;height:459.6pt;z-index:251695104;mso-position-horizontal:center;mso-position-horizontal-relative:margin;mso-width-relative:margin;mso-height-relative:margin" coordsize="43910,583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">
                <v:shape id="Picture 29" o:spid="_x0000_s1080" type="#_x0000_t75" style="position:absolute;width:43910;height:558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">
                  <v:imagedata r:id="rId62" o:title="" croptop="3103f"/>
                </v:shape>
                <v:shape id="_x0000_s1081" type="#_x0000_t202" style="position:absolute;top:55608;width:4391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" stroked="f">
                  <v:textbox inset="0,0,0,0">
                    <w:txbxContent>
                      <w:p w14:paraId="651E24BC" w14:textId="0FC3B993" w:rsidR="009E7907" w:rsidRDefault="009E7907" w:rsidP="009E7907">
                        <w:pPr>
                          <w:pStyle w:val="Caption"/>
                          <w:rPr>
                            <w:noProof/>
                          </w:rPr>
                        </w:pPr>
                        <w:bookmarkStart w:id="423" w:name="_Toc212374677"/>
                        <w:r>
                          <w:t xml:space="preserve">Figure </w:t>
                        </w:r>
                        <w:r>
                          <w:fldChar w:fldCharType="begin"/>
                        </w:r>
                        <w:r>
                          <w:instrText xml:space="preserve"> SEQ Figure \* ARABIC </w:instrText>
                        </w:r>
                        <w:r>
                          <w:fldChar w:fldCharType="separate"/>
                        </w:r>
                        <w:r w:rsidR="009C387C">
                          <w:rPr>
                            <w:noProof/>
                          </w:rPr>
                          <w:t>27</w:t>
                        </w:r>
                        <w:r>
                          <w:fldChar w:fldCharType="end"/>
                        </w:r>
                        <w:r>
                          <w:t xml:space="preserve"> Making a clay tile with my children at FoT 2021</w:t>
                        </w:r>
                        <w:r>
                          <w:rPr>
                            <w:noProof/>
                          </w:rPr>
                          <w:t>. Photo: Author's Own</w:t>
                        </w:r>
                        <w:bookmarkEnd w:id="423"/>
                      </w:p>
                    </w:txbxContent>
                  </v:textbox>
                </v:shape>
                <w10:wrap type="topAndBottom" anchorx="margin"/>
              </v:group>
            </w:pict>
          </mc:Fallback>
        </mc:AlternateContent>
      </w:r>
      <w:r w:rsidR="000D4FA7" w:rsidRPr="005344B4">
        <w:t xml:space="preserve">materiality of the world. </w:t>
      </w:r>
    </w:p>
    <w:p w14:paraId="139A897C" w14:textId="13BF1340" w:rsidR="005C757E" w:rsidRPr="005344B4" w:rsidRDefault="005C757E" w:rsidP="009811B0">
      <w:pPr>
        <w:spacing w:line="480" w:lineRule="auto"/>
        <w:rPr>
          <w:rFonts w:cs="Times New Roman"/>
        </w:rPr>
      </w:pPr>
    </w:p>
    <w:p w14:paraId="617CB20E" w14:textId="2B80D622" w:rsidR="0065403C" w:rsidRPr="005344B4" w:rsidRDefault="000D4FA7" w:rsidP="009811B0">
      <w:pPr>
        <w:spacing w:line="480" w:lineRule="auto"/>
        <w:rPr>
          <w:rFonts w:cs="Times New Roman"/>
        </w:rPr>
      </w:pPr>
      <w:r w:rsidRPr="005344B4">
        <w:rPr>
          <w:rFonts w:cs="Times New Roman"/>
        </w:rPr>
        <w:t xml:space="preserve"> </w:t>
      </w:r>
      <w:r w:rsidR="00CB085C" w:rsidRPr="005344B4">
        <w:rPr>
          <w:rFonts w:cs="Times New Roman"/>
        </w:rPr>
        <w:t xml:space="preserve">Experimenting </w:t>
      </w:r>
      <w:r w:rsidR="00D35F11" w:rsidRPr="005344B4">
        <w:rPr>
          <w:rFonts w:cs="Times New Roman"/>
        </w:rPr>
        <w:t>with materials in this way is not unusual for children</w:t>
      </w:r>
      <w:r w:rsidR="00854D84" w:rsidRPr="005344B4">
        <w:rPr>
          <w:rFonts w:cs="Times New Roman"/>
        </w:rPr>
        <w:t xml:space="preserve">. Not only are they often offered craft activities in education and childcare settings, </w:t>
      </w:r>
      <w:r w:rsidR="00E26927" w:rsidRPr="005344B4">
        <w:rPr>
          <w:rFonts w:cs="Times New Roman"/>
        </w:rPr>
        <w:t>but they</w:t>
      </w:r>
      <w:r w:rsidR="00854D84" w:rsidRPr="005344B4">
        <w:rPr>
          <w:rFonts w:cs="Times New Roman"/>
        </w:rPr>
        <w:t xml:space="preserve"> are also </w:t>
      </w:r>
      <w:r w:rsidR="002A453D" w:rsidRPr="005344B4">
        <w:rPr>
          <w:rFonts w:cs="Times New Roman"/>
        </w:rPr>
        <w:t xml:space="preserve">continually </w:t>
      </w:r>
      <w:r w:rsidR="002C035C" w:rsidRPr="005344B4">
        <w:rPr>
          <w:rFonts w:cs="Times New Roman"/>
        </w:rPr>
        <w:t>experimenting</w:t>
      </w:r>
      <w:r w:rsidR="002A453D" w:rsidRPr="005344B4">
        <w:rPr>
          <w:rFonts w:cs="Times New Roman"/>
        </w:rPr>
        <w:t xml:space="preserve"> with the materiality of the world through embodied way-faring </w:t>
      </w:r>
      <w:r w:rsidR="00E47BB0" w:rsidRPr="005344B4">
        <w:rPr>
          <w:rFonts w:cs="Times New Roman"/>
        </w:rPr>
        <w:fldChar w:fldCharType="begin"/>
      </w:r>
      <w:r w:rsidR="00E47BB0" w:rsidRPr="005344B4">
        <w:rPr>
          <w:rFonts w:cs="Times New Roman"/>
        </w:rPr>
        <w:instrText xml:space="preserve"> ADDIN ZOTERO_ITEM CSL_CITATION {"citationID":"HuCjPDGf","properties":{"formattedCitation":"(Hart, 1979; Hackett, 2016)","plainCitation":"(Hart, 1979; Hackett, 2016)","noteIndex":0},"citationItems":[{"id":23290,"uris":["http://zotero.org/users/6040264/items/4HCLTGGT"],"itemData":{"id":23290,"type":"book","event-place":"New York","ISBN":"978-0-470-99190-9","language":"eng","number-of-pages":"518","publisher":"Irvington","publisher-place":"New York","source":"K10plus ISBN","title":"Children's experience of place","author":[{"family":"Hart","given":"Roger"}],"issued":{"date-parts":[["1979"]]}}},{"id":1051,"uris":["http://zotero.org/users/6040264/items/FLV7L7UT"],"itemData":{"id":1051,"type":"article-journal","abstract":"This article describes the walking and moving of young children around places. It is based on an ethnographic study of children aged between 24 and 36 months visiting a museum. Drawing on Ingold’s (2007) concept of wayfaring, the author argues movement through place creates embodied, tacit ways of knowing and experiencing the world. This embodied and tacit knowledge is not well accounted for in dominant models of how young children learn. In this study, wayfaring both enabled the children to learn about places and routes, and led to the development of traditions, in which collective meanings and actions were attached to particular locations.","container-title":"Children &amp; Society","DOI":"10.1111/chso.12130","ISSN":"09510605","issue":"3","journalAbbreviation":"Child Soc","language":"en","page":"169-179","source":"DOI.org (Crossref)","title":"Young Children as Wayfarers: Learning about Place by Moving Through It","title-short":"Young Children as Wayfarers","volume":"30","author":[{"family":"Hackett","given":"Abigail"}],"issued":{"date-parts":[["2016",5]]}}}],"schema":"https://github.com/citation-style-language/schema/raw/master/csl-citation.json"} </w:instrText>
      </w:r>
      <w:r w:rsidR="00E47BB0" w:rsidRPr="005344B4">
        <w:rPr>
          <w:rFonts w:cs="Times New Roman"/>
        </w:rPr>
        <w:fldChar w:fldCharType="separate"/>
      </w:r>
      <w:r w:rsidR="00E47BB0" w:rsidRPr="005344B4">
        <w:rPr>
          <w:rFonts w:cs="Times New Roman"/>
        </w:rPr>
        <w:t>(Hart, 1979; Hackett, 2016)</w:t>
      </w:r>
      <w:r w:rsidR="00E47BB0" w:rsidRPr="005344B4">
        <w:rPr>
          <w:rFonts w:cs="Times New Roman"/>
        </w:rPr>
        <w:fldChar w:fldCharType="end"/>
      </w:r>
      <w:r w:rsidR="00E47BB0" w:rsidRPr="005344B4">
        <w:rPr>
          <w:rFonts w:cs="Times New Roman"/>
        </w:rPr>
        <w:t xml:space="preserve"> </w:t>
      </w:r>
      <w:r w:rsidR="002A453D" w:rsidRPr="005344B4">
        <w:rPr>
          <w:rFonts w:cs="Times New Roman"/>
        </w:rPr>
        <w:t xml:space="preserve">and autotelic practices </w:t>
      </w:r>
      <w:r w:rsidR="00E47BB0" w:rsidRPr="005344B4">
        <w:rPr>
          <w:rFonts w:cs="Times New Roman"/>
        </w:rPr>
        <w:fldChar w:fldCharType="begin"/>
      </w:r>
      <w:r w:rsidR="00135084" w:rsidRPr="005344B4">
        <w:rPr>
          <w:rFonts w:cs="Times New Roman"/>
        </w:rPr>
        <w:instrText xml:space="preserve"> ADDIN ZOTERO_ITEM CSL_CITATION {"citationID":"IqZqH2yf","properties":{"formattedCitation":"(Tembo, 2024a)","plainCitation":"(Tembo, 2024a)","dontUpdate":true,"noteIndex":0},"citationItems":[{"id":2390,"uris":["http://zotero.org/users/6040264/items/KICZSUWB"],"itemData":{"id":2390,"type":"article-journal","abstract":"This paper examines the formation of children’s subjectivities, related to the metaphysical conditions of being and becoming a subject, within outdoor early childhood provision in Scotland. It applies a sociomaterial metaphysical framework to propose an alternative way of understanding how subjectivities come to form in early childhood environments, bringing together Spinozist monism in relation to Deleuze and Guattari’s concepts of assemblage and affect. Methodologically, an ethnographic approach inspired partly by the postqualitative field of scholarship is employed to gather data on children’s subjectivities at Wood Fire, a primarily outdoor early childhood setting. The data produced in this study affords an opportunity to understand the materiality and relationality of primarily outdoor early childhood provision through which subjectivities are in-formed. Thus, they demonstrate a more expanded understanding of how we, humans, are produced as individuals in specific encounters through processes of ‘affective sociomaterialisation’. Practically, this carries implications for how researchers might attune to the child’s sense of self on more expansive terms through processes of affective sociomaterialisation.","container-title":"Children's Geographies","DOI":"10.1080/14733285.2024.2335192","ISSN":"1473-3285","issue":"0","note":"publisher: Routledge\n_eprint: https://doi.org/10.1080/14733285.2024.2335192","page":"1–18","source":"Taylor and Francis+NEJM","title":"Attuning to processes of affective sociomaterialisation: exploring subjectivity and identity in outdoor early childhood provision in Scotland, UK","title-short":"Attuning to processes of affective sociomaterialisation","volume":"0","author":[{"family":"Tembo","given":"Shaddai"}],"issued":{"date-parts":[["2024"]]}}}],"schema":"https://github.com/citation-style-language/schema/raw/master/csl-citation.json"} </w:instrText>
      </w:r>
      <w:r w:rsidR="00E47BB0" w:rsidRPr="005344B4">
        <w:rPr>
          <w:rFonts w:cs="Times New Roman"/>
        </w:rPr>
        <w:fldChar w:fldCharType="separate"/>
      </w:r>
      <w:r w:rsidR="00E47BB0" w:rsidRPr="005344B4">
        <w:rPr>
          <w:rFonts w:cs="Times New Roman"/>
        </w:rPr>
        <w:t>(Tembo, 2024)</w:t>
      </w:r>
      <w:r w:rsidR="00E47BB0" w:rsidRPr="005344B4">
        <w:rPr>
          <w:rFonts w:cs="Times New Roman"/>
        </w:rPr>
        <w:fldChar w:fldCharType="end"/>
      </w:r>
      <w:r w:rsidR="002A453D" w:rsidRPr="005344B4">
        <w:rPr>
          <w:rFonts w:cs="Times New Roman"/>
        </w:rPr>
        <w:t xml:space="preserve"> </w:t>
      </w:r>
      <w:r w:rsidR="00F05566" w:rsidRPr="005344B4">
        <w:rPr>
          <w:rFonts w:cs="Times New Roman"/>
        </w:rPr>
        <w:t>- that is repetitive practices that children for their own enjoyment</w:t>
      </w:r>
      <w:r w:rsidR="002C035C" w:rsidRPr="005344B4">
        <w:rPr>
          <w:rFonts w:cs="Times New Roman"/>
        </w:rPr>
        <w:t xml:space="preserve">, such as splashing in puddles. </w:t>
      </w:r>
      <w:r w:rsidR="009472F9" w:rsidRPr="005344B4">
        <w:rPr>
          <w:rFonts w:cs="Times New Roman"/>
        </w:rPr>
        <w:t xml:space="preserve">For children, play is </w:t>
      </w:r>
      <w:r w:rsidR="006D749A" w:rsidRPr="005344B4">
        <w:rPr>
          <w:rFonts w:cs="Times New Roman"/>
        </w:rPr>
        <w:t>a primary mode of sense-making, through play children develop the</w:t>
      </w:r>
      <w:r w:rsidR="00B27A1D" w:rsidRPr="005344B4">
        <w:rPr>
          <w:rFonts w:cs="Times New Roman"/>
        </w:rPr>
        <w:t xml:space="preserve"> </w:t>
      </w:r>
      <w:r w:rsidR="008C5AC0" w:rsidRPr="005344B4">
        <w:rPr>
          <w:rFonts w:cs="Times New Roman"/>
        </w:rPr>
        <w:t xml:space="preserve">capacity to act on </w:t>
      </w:r>
      <w:r w:rsidR="00E47BB0" w:rsidRPr="005344B4">
        <w:rPr>
          <w:rFonts w:cs="Times New Roman"/>
        </w:rPr>
        <w:t>and, in the world,</w:t>
      </w:r>
      <w:r w:rsidR="008C5AC0" w:rsidRPr="005344B4">
        <w:rPr>
          <w:rFonts w:cs="Times New Roman"/>
        </w:rPr>
        <w:t xml:space="preserve"> as social</w:t>
      </w:r>
      <w:r w:rsidR="00265967" w:rsidRPr="005344B4">
        <w:rPr>
          <w:rFonts w:cs="Times New Roman"/>
        </w:rPr>
        <w:t>,</w:t>
      </w:r>
      <w:r w:rsidR="008C5AC0" w:rsidRPr="005344B4">
        <w:rPr>
          <w:rFonts w:cs="Times New Roman"/>
        </w:rPr>
        <w:t xml:space="preserve"> political </w:t>
      </w:r>
      <w:r w:rsidR="00265967" w:rsidRPr="005344B4">
        <w:rPr>
          <w:rFonts w:cs="Times New Roman"/>
        </w:rPr>
        <w:t xml:space="preserve">and ecological </w:t>
      </w:r>
      <w:r w:rsidR="008C5AC0" w:rsidRPr="005344B4">
        <w:rPr>
          <w:rFonts w:cs="Times New Roman"/>
        </w:rPr>
        <w:t>be</w:t>
      </w:r>
      <w:r w:rsidR="00265967" w:rsidRPr="005344B4">
        <w:rPr>
          <w:rFonts w:cs="Times New Roman"/>
        </w:rPr>
        <w:t>c</w:t>
      </w:r>
      <w:r w:rsidR="008C5AC0" w:rsidRPr="005344B4">
        <w:rPr>
          <w:rFonts w:cs="Times New Roman"/>
        </w:rPr>
        <w:t>oming</w:t>
      </w:r>
      <w:r w:rsidR="00265967" w:rsidRPr="005344B4">
        <w:rPr>
          <w:rFonts w:cs="Times New Roman"/>
        </w:rPr>
        <w:t>-subjects</w:t>
      </w:r>
      <w:r w:rsidR="00E47BB0" w:rsidRPr="005344B4">
        <w:rPr>
          <w:rFonts w:cs="Times New Roman"/>
        </w:rPr>
        <w:t xml:space="preserve"> </w:t>
      </w:r>
      <w:r w:rsidR="00E47BB0" w:rsidRPr="005344B4">
        <w:rPr>
          <w:rFonts w:cs="Times New Roman"/>
        </w:rPr>
        <w:lastRenderedPageBreak/>
        <w:fldChar w:fldCharType="begin"/>
      </w:r>
      <w:r w:rsidR="00135084" w:rsidRPr="005344B4">
        <w:rPr>
          <w:rFonts w:cs="Times New Roman"/>
        </w:rPr>
        <w:instrText xml:space="preserve"> ADDIN ZOTERO_ITEM CSL_CITATION {"citationID":"iOcsYNw9","properties":{"formattedCitation":"(Katz, 2004; Kallio, 2016; MacAlpine, 2020; Weldemariam, 2020)","plainCitation":"(Katz, 2004; Kallio, 2016; MacAlpine, 2020; Weldemariam, 2020)","noteIndex":0},"citationItems":[{"id":23101,"uris":["http://zotero.org/users/6040264/items/K375IWS8"],"itemData":{"id":23101,"type":"book","abstract":"Growing Up Global examines global change through children's lives in two seemingly disparate places: New York City and Sudan.The book's core is a study of children in a Sudanese village that was included in a state-sponsored agricultural program. Shifting her focus to working-class families in New York City, Cindy Katz exposes connections with the Sudanese in the effects of a capitalist environment on children.","call-number":"305.2309624 KAT","edition":"1st ed.","event-place":"Minneapolis","ISBN":"978-0-8166-9518-8","language":"eng","number-of-pages":"330","publisher":"University of Minnesota Press","publisher-place":"Minneapolis","source":"discover.durham.ac.uk","title":"Growing up global: economic restructuring and children's everyday lives","title-short":"Growing up global","author":[{"family":"Katz","given":"Cindi"}],"issued":{"date-parts":[["2004"]]}}},{"id":188,"uris":["http://zotero.org/users/6040264/items/C64569XT"],"itemData":{"id":188,"type":"article-journal","abstract":"This article considers the role of intergenerational recognition in processes of subject formation and political development. It leans on a broad conception of ...","archive_location":"Sage UK: London, England","container-title":"Environment and Planning D: Society and Space","DOI":"10.1177/0263775816654916","language":"en","license":"© The Author(s) 2016","note":"publisher: SAGE PublicationsSage UK: London, England","source":"journals-sagepub-com.ezphost.dur.ac.uk","title":"Shaping subjects in everyday encounters: Intergenerational recognition in intersubjective socialisation:","title-short":"Shaping subjects in everyday encounters","URL":"http://journals.sagepub.com/doi/10.1177/0263775816654916","author":[{"family":"Kallio","given":"Kirsi Pauliina"}],"accessed":{"date-parts":[["2020",8,25]]},"issued":{"date-parts":[["2016",6,15]]}}},{"id":2407,"uris":["http://zotero.org/users/6040264/items/FPZ35GRS"],"itemData":{"id":2407,"type":"article-journal","abstract":"Engaging young children in sustainability challenges poses a pedagogical dilemma to the field of early childhood education. Using species extinction as an exemplary sustainability challenge, this study explores the pedagogical possibilities to engage young children with the potentially cataclysmic death of the bee. The study is framed within a posthumanist framework and draws ideas from post-qualitative research orientation. The study is empirically anchored to a narrative emerging from a staged theatrical performance of child-bee assemblage that enacts the collective agency of ‘bee-ness’. Enabling possibilities of ‘becoming-with the bees’, the performance lends itself to triggering response-abilities and forming of relationships and thus a concomitant emotional affective response to the death of bees. The article suggests alternative directions for a sustainability pedagogy in early childhood education that represent a shift from loving, caring and preserving nature as an object outside ourselves, towards a perspective of ‘becoming-with-nature’, which considers humans as part of/entangled with nature.","container-title":"Discourse: Studies in the Cultural Politics of Education","DOI":"10.1080/01596306.2019.1607402","ISSN":"0159-6306","issue":"3","note":"publisher: Routledge\n_eprint: https://doi.org/10.1080/01596306.2019.1607402","page":"391–406","source":"Taylor and Francis+NEJM","title":"‘Becoming-with bees’: generating affect and response-abilities with the dying bees in early childhood education","title-short":"‘Becoming-with bees’","volume":"41","author":[{"family":"Weldemariam","given":"Kassahun"}],"issued":{"date-parts":[["2020",5,3]]}}},{"id":1831,"uris":["http://zotero.org/users/6040264/items/NLSQRKT5"],"itemData":{"id":1831,"type":"article-journal","abstract":"This article reveals how inundating a classroom with excess plastic waste provoked a kind of governance that troubled the very notion of early childhood education. Over the past two years, our team of researchers, pedagogists, and early childhood educators has been engaging in a participatory ethnographic research project that explores innovative common worlds pedagogies and alternative plastic waste practices in an early childhood classroom. Our research is informed by the common worlds framework, which challenges child-centred approaches to learning by decentering the human and attending instead to complex, entangled human–nonhuman relations that emerge in everyday encounters with nonhuman others, in this case plastics. Through our ongoing plastics inquiry, we notice how plastics and the concept of excess invite us to respond to plastic waste. While this research is still in progress, we have found that our plastic waste inquiry, alongside other common worlds waste pedagogies, disrupts dominant discourses of early childhood education, the role of the educator, and the very materiality of the classroom.","container-title":"Association of Early Childhood Eduactors of Ontario","issue":"1","language":"en","source":"Zotero","title":"Thinking with Plastics: Common Worlds Waste Pedagogies Disrupt the Early Childhood Classroom","volume":"4","author":[{"family":"MacAlpine","given":"Kelly-Ann"}],"issued":{"date-parts":[["2020"]]}}}],"schema":"https://github.com/citation-style-language/schema/raw/master/csl-citation.json"} </w:instrText>
      </w:r>
      <w:r w:rsidR="00E47BB0" w:rsidRPr="005344B4">
        <w:rPr>
          <w:rFonts w:cs="Times New Roman"/>
        </w:rPr>
        <w:fldChar w:fldCharType="separate"/>
      </w:r>
      <w:r w:rsidR="00135084" w:rsidRPr="005344B4">
        <w:rPr>
          <w:rFonts w:cs="Times New Roman"/>
        </w:rPr>
        <w:t>(Katz, 2004; Kallio, 2016; MacAlpine, 2020; Weldemariam, 2020)</w:t>
      </w:r>
      <w:r w:rsidR="00E47BB0" w:rsidRPr="005344B4">
        <w:rPr>
          <w:rFonts w:cs="Times New Roman"/>
        </w:rPr>
        <w:fldChar w:fldCharType="end"/>
      </w:r>
      <w:r w:rsidR="006D749A" w:rsidRPr="005344B4">
        <w:rPr>
          <w:rFonts w:cs="Times New Roman"/>
        </w:rPr>
        <w:t>.</w:t>
      </w:r>
      <w:r w:rsidR="008567E1" w:rsidRPr="005344B4">
        <w:rPr>
          <w:rFonts w:cs="Times New Roman"/>
        </w:rPr>
        <w:t xml:space="preserve"> </w:t>
      </w:r>
      <w:r w:rsidR="00DC61E5" w:rsidRPr="005344B4">
        <w:rPr>
          <w:rFonts w:cs="Times New Roman"/>
        </w:rPr>
        <w:t xml:space="preserve"> In the space of the Festival,</w:t>
      </w:r>
      <w:r w:rsidR="001F189F" w:rsidRPr="005344B4">
        <w:rPr>
          <w:rFonts w:cs="Times New Roman"/>
        </w:rPr>
        <w:t xml:space="preserve"> adults</w:t>
      </w:r>
      <w:r w:rsidR="00DB720D" w:rsidRPr="005344B4">
        <w:rPr>
          <w:rFonts w:cs="Times New Roman"/>
        </w:rPr>
        <w:t xml:space="preserve"> </w:t>
      </w:r>
      <w:r w:rsidR="00DC61E5" w:rsidRPr="005344B4">
        <w:rPr>
          <w:rFonts w:cs="Times New Roman"/>
        </w:rPr>
        <w:t xml:space="preserve">are encouraged to </w:t>
      </w:r>
      <w:r w:rsidR="001F189F" w:rsidRPr="005344B4">
        <w:rPr>
          <w:rFonts w:cs="Times New Roman"/>
        </w:rPr>
        <w:t xml:space="preserve">engage </w:t>
      </w:r>
      <w:r w:rsidR="00DC61E5" w:rsidRPr="005344B4">
        <w:rPr>
          <w:rFonts w:cs="Times New Roman"/>
        </w:rPr>
        <w:t>in playful experimentation with materials</w:t>
      </w:r>
      <w:r w:rsidR="00D953D3" w:rsidRPr="005344B4">
        <w:rPr>
          <w:rFonts w:cs="Times New Roman"/>
        </w:rPr>
        <w:t xml:space="preserve">; </w:t>
      </w:r>
      <w:r w:rsidR="00992321" w:rsidRPr="005344B4">
        <w:rPr>
          <w:rFonts w:cs="Times New Roman"/>
        </w:rPr>
        <w:t xml:space="preserve">processes </w:t>
      </w:r>
      <w:r w:rsidR="00D953D3" w:rsidRPr="005344B4">
        <w:rPr>
          <w:rFonts w:cs="Times New Roman"/>
        </w:rPr>
        <w:t xml:space="preserve">of </w:t>
      </w:r>
      <w:r w:rsidR="00406539" w:rsidRPr="005344B4">
        <w:rPr>
          <w:rFonts w:cs="Times New Roman"/>
        </w:rPr>
        <w:t>engaging with the world more commonly associated with children</w:t>
      </w:r>
      <w:r w:rsidR="00992321" w:rsidRPr="005344B4">
        <w:rPr>
          <w:rFonts w:cs="Times New Roman"/>
        </w:rPr>
        <w:t xml:space="preserve">, </w:t>
      </w:r>
      <w:r w:rsidR="00DC61E5" w:rsidRPr="005344B4">
        <w:rPr>
          <w:rFonts w:cs="Times New Roman"/>
        </w:rPr>
        <w:t>through workshops in which they make with others.</w:t>
      </w:r>
      <w:r w:rsidR="00C40513" w:rsidRPr="005344B4">
        <w:rPr>
          <w:rFonts w:cs="Times New Roman"/>
        </w:rPr>
        <w:t xml:space="preserve"> </w:t>
      </w:r>
      <w:r w:rsidR="0074612E" w:rsidRPr="005344B4">
        <w:rPr>
          <w:rFonts w:cs="Times New Roman"/>
        </w:rPr>
        <w:t>In family work</w:t>
      </w:r>
      <w:r w:rsidR="00A92AD4" w:rsidRPr="005344B4">
        <w:rPr>
          <w:rFonts w:cs="Times New Roman"/>
        </w:rPr>
        <w:t xml:space="preserve">shops where adults are </w:t>
      </w:r>
      <w:r w:rsidR="00AA38CA" w:rsidRPr="005344B4">
        <w:rPr>
          <w:rFonts w:cs="Times New Roman"/>
        </w:rPr>
        <w:t>expected to ‘help’</w:t>
      </w:r>
      <w:r w:rsidR="0074612E" w:rsidRPr="005344B4">
        <w:rPr>
          <w:rFonts w:cs="Times New Roman"/>
        </w:rPr>
        <w:t xml:space="preserve"> </w:t>
      </w:r>
      <w:r w:rsidR="00AA38CA" w:rsidRPr="005344B4">
        <w:rPr>
          <w:rFonts w:cs="Times New Roman"/>
        </w:rPr>
        <w:t>their children,</w:t>
      </w:r>
      <w:r w:rsidR="00FA1884" w:rsidRPr="005344B4">
        <w:rPr>
          <w:rFonts w:cs="Times New Roman"/>
        </w:rPr>
        <w:t xml:space="preserve"> both are </w:t>
      </w:r>
      <w:r w:rsidR="00AA38CA" w:rsidRPr="005344B4">
        <w:rPr>
          <w:rFonts w:cs="Times New Roman"/>
        </w:rPr>
        <w:t xml:space="preserve">enrolled in processes of creative making together – for some adults their relationship to a child </w:t>
      </w:r>
      <w:r w:rsidR="00A3444B" w:rsidRPr="005344B4">
        <w:rPr>
          <w:rFonts w:cs="Times New Roman"/>
        </w:rPr>
        <w:t xml:space="preserve">gives them permission to engage in non-instrumental </w:t>
      </w:r>
      <w:r w:rsidR="00270F03" w:rsidRPr="005344B4">
        <w:rPr>
          <w:rFonts w:cs="Times New Roman"/>
        </w:rPr>
        <w:t>making</w:t>
      </w:r>
      <w:r w:rsidR="007B002C" w:rsidRPr="005344B4">
        <w:rPr>
          <w:rFonts w:cs="Times New Roman"/>
        </w:rPr>
        <w:t>. Here the value of making is not captured by capital, it is not mak</w:t>
      </w:r>
      <w:r w:rsidR="005F481F" w:rsidRPr="005344B4">
        <w:rPr>
          <w:rFonts w:cs="Times New Roman"/>
        </w:rPr>
        <w:t xml:space="preserve">ing </w:t>
      </w:r>
      <w:r w:rsidR="00D673ED">
        <w:rPr>
          <w:rFonts w:cs="Times New Roman"/>
          <w:noProof/>
        </w:rPr>
        <mc:AlternateContent>
          <mc:Choice Requires="wpg">
            <w:drawing>
              <wp:anchor distT="0" distB="0" distL="114300" distR="114300" simplePos="0" relativeHeight="251739136" behindDoc="0" locked="0" layoutInCell="1" allowOverlap="1" wp14:anchorId="5E70BC47" wp14:editId="135E6DAA">
                <wp:simplePos x="0" y="0"/>
                <wp:positionH relativeFrom="margin">
                  <wp:align>center</wp:align>
                </wp:positionH>
                <wp:positionV relativeFrom="paragraph">
                  <wp:posOffset>2237673</wp:posOffset>
                </wp:positionV>
                <wp:extent cx="4486275" cy="6602730"/>
                <wp:effectExtent l="0" t="0" r="9525" b="7620"/>
                <wp:wrapTopAndBottom/>
                <wp:docPr id="599459973" name="Group 2"/>
                <wp:cNvGraphicFramePr/>
                <a:graphic xmlns:a="http://schemas.openxmlformats.org/drawingml/2006/main">
                  <a:graphicData uri="http://schemas.microsoft.com/office/word/2010/wordprocessingGroup">
                    <wpg:wgp>
                      <wpg:cNvGrpSpPr/>
                      <wpg:grpSpPr>
                        <a:xfrm>
                          <a:off x="0" y="0"/>
                          <a:ext cx="4486275" cy="6602730"/>
                          <a:chOff x="0" y="0"/>
                          <a:chExt cx="4486275" cy="6602730"/>
                        </a:xfrm>
                      </wpg:grpSpPr>
                      <pic:pic xmlns:pic="http://schemas.openxmlformats.org/drawingml/2006/picture">
                        <pic:nvPicPr>
                          <pic:cNvPr id="1514500841" name="Picture 1" descr="A white and pink rectangular flyer with text and images&#10;&#10;AI-generated content may be incorrect."/>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4486275" cy="6282055"/>
                          </a:xfrm>
                          <a:prstGeom prst="rect">
                            <a:avLst/>
                          </a:prstGeom>
                        </pic:spPr>
                      </pic:pic>
                      <wps:wsp>
                        <wps:cNvPr id="1210142967" name="Text Box 1"/>
                        <wps:cNvSpPr txBox="1"/>
                        <wps:spPr>
                          <a:xfrm>
                            <a:off x="0" y="6346190"/>
                            <a:ext cx="4486275" cy="256540"/>
                          </a:xfrm>
                          <a:prstGeom prst="rect">
                            <a:avLst/>
                          </a:prstGeom>
                          <a:solidFill>
                            <a:prstClr val="white"/>
                          </a:solidFill>
                          <a:ln>
                            <a:noFill/>
                          </a:ln>
                        </wps:spPr>
                        <wps:txbx>
                          <w:txbxContent>
                            <w:p w14:paraId="0E5DF939" w14:textId="10056E30" w:rsidR="007C1696" w:rsidRPr="00BD4884" w:rsidRDefault="007C1696" w:rsidP="007C1696">
                              <w:pPr>
                                <w:pStyle w:val="Caption"/>
                                <w:rPr>
                                  <w:rFonts w:ascii="Times New Roman" w:hAnsi="Times New Roman" w:cs="Times New Roman"/>
                                  <w:noProof/>
                                  <w:color w:val="262626" w:themeColor="text1" w:themeTint="D9"/>
                                  <w:sz w:val="22"/>
                                </w:rPr>
                              </w:pPr>
                              <w:r>
                                <w:t xml:space="preserve">Figure </w:t>
                              </w:r>
                              <w:r>
                                <w:fldChar w:fldCharType="begin"/>
                              </w:r>
                              <w:r>
                                <w:instrText xml:space="preserve"> SEQ Figure \* ARABIC </w:instrText>
                              </w:r>
                              <w:r>
                                <w:fldChar w:fldCharType="separate"/>
                              </w:r>
                              <w:r w:rsidR="009C387C">
                                <w:rPr>
                                  <w:noProof/>
                                </w:rPr>
                                <w:t>28</w:t>
                              </w:r>
                              <w:r>
                                <w:fldChar w:fldCharType="end"/>
                              </w:r>
                              <w:r>
                                <w:t xml:space="preserve"> Workshops on offer at FoT 2022. Image credit: Festival of Thrift,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E70BC47" id="Group 2" o:spid="_x0000_s1082" style="position:absolute;left:0;text-align:left;margin-left:0;margin-top:176.2pt;width:353.25pt;height:519.9pt;z-index:251739136;mso-position-horizontal:center;mso-position-horizontal-relative:margin" coordsize="44862,660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">
                <v:shape id="Picture 1" o:spid="_x0000_s1083" type="#_x0000_t75" alt="A white and pink rectangular flyer with text and images&#10;&#10;AI-generated content may be incorrect." style="position:absolute;width:44862;height:62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">
                  <v:imagedata r:id="rId64" o:title="A white and pink rectangular flyer with text and images&#10;&#10;AI-generated content may be incorrect"/>
                </v:shape>
                <v:shape id="_x0000_s1084" type="#_x0000_t202" style="position:absolute;top:63461;width:44862;height:2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" stroked="f">
                  <v:textbox style="mso-fit-shape-to-text:t" inset="0,0,0,0">
                    <w:txbxContent>
                      <w:p w14:paraId="0E5DF939" w14:textId="10056E30" w:rsidR="007C1696" w:rsidRPr="00BD4884" w:rsidRDefault="007C1696" w:rsidP="007C1696">
                        <w:pPr>
                          <w:pStyle w:val="Caption"/>
                          <w:rPr>
                            <w:rFonts w:ascii="Times New Roman" w:hAnsi="Times New Roman" w:cs="Times New Roman"/>
                            <w:noProof/>
                            <w:color w:val="262626" w:themeColor="text1" w:themeTint="D9"/>
                            <w:sz w:val="22"/>
                          </w:rPr>
                        </w:pPr>
                        <w:r>
                          <w:t xml:space="preserve">Figure </w:t>
                        </w:r>
                        <w:r>
                          <w:fldChar w:fldCharType="begin"/>
                        </w:r>
                        <w:r>
                          <w:instrText xml:space="preserve"> SEQ Figure \* ARABIC </w:instrText>
                        </w:r>
                        <w:r>
                          <w:fldChar w:fldCharType="separate"/>
                        </w:r>
                        <w:r w:rsidR="009C387C">
                          <w:rPr>
                            <w:noProof/>
                          </w:rPr>
                          <w:t>28</w:t>
                        </w:r>
                        <w:r>
                          <w:fldChar w:fldCharType="end"/>
                        </w:r>
                        <w:r>
                          <w:t xml:space="preserve"> Workshops on offer at FoT 2022. Image credit: Festival of Thrift, 2022</w:t>
                        </w:r>
                      </w:p>
                    </w:txbxContent>
                  </v:textbox>
                </v:shape>
                <w10:wrap type="topAndBottom" anchorx="margin"/>
              </v:group>
            </w:pict>
          </mc:Fallback>
        </mc:AlternateContent>
      </w:r>
      <w:r w:rsidR="005F481F" w:rsidRPr="005344B4">
        <w:rPr>
          <w:rFonts w:cs="Times New Roman"/>
        </w:rPr>
        <w:t xml:space="preserve">for the sake of profit or financial gain, </w:t>
      </w:r>
      <w:r w:rsidR="0055219B" w:rsidRPr="005344B4">
        <w:rPr>
          <w:rFonts w:cs="Times New Roman"/>
        </w:rPr>
        <w:t xml:space="preserve">rather making becomes an </w:t>
      </w:r>
      <w:proofErr w:type="gramStart"/>
      <w:r w:rsidR="0055219B" w:rsidRPr="005344B4">
        <w:rPr>
          <w:rFonts w:cs="Times New Roman"/>
        </w:rPr>
        <w:t>end in itsel</w:t>
      </w:r>
      <w:r w:rsidR="005A2315" w:rsidRPr="005344B4">
        <w:rPr>
          <w:rFonts w:cs="Times New Roman"/>
        </w:rPr>
        <w:t>f</w:t>
      </w:r>
      <w:proofErr w:type="gramEnd"/>
      <w:r w:rsidR="00AD3824" w:rsidRPr="005344B4">
        <w:rPr>
          <w:rFonts w:cs="Times New Roman"/>
        </w:rPr>
        <w:t>.</w:t>
      </w:r>
      <w:r w:rsidR="00D70781" w:rsidRPr="005344B4">
        <w:rPr>
          <w:rFonts w:cs="Times New Roman"/>
        </w:rPr>
        <w:t xml:space="preserve"> Making together thus </w:t>
      </w:r>
      <w:r w:rsidR="00D70781" w:rsidRPr="005344B4">
        <w:rPr>
          <w:rFonts w:cs="Times New Roman"/>
        </w:rPr>
        <w:lastRenderedPageBreak/>
        <w:t>allows adults and children to engage in playful</w:t>
      </w:r>
      <w:r w:rsidR="00AC5A02" w:rsidRPr="005344B4">
        <w:rPr>
          <w:rFonts w:cs="Times New Roman"/>
        </w:rPr>
        <w:t xml:space="preserve">, </w:t>
      </w:r>
      <w:r w:rsidR="00D70781" w:rsidRPr="005344B4">
        <w:rPr>
          <w:rFonts w:cs="Times New Roman"/>
        </w:rPr>
        <w:t xml:space="preserve">improvisational relations with </w:t>
      </w:r>
      <w:r w:rsidR="00AC5A02" w:rsidRPr="005344B4">
        <w:rPr>
          <w:rFonts w:cs="Times New Roman"/>
        </w:rPr>
        <w:t>waste materials</w:t>
      </w:r>
      <w:r w:rsidR="004C686E" w:rsidRPr="005344B4">
        <w:rPr>
          <w:rFonts w:cs="Times New Roman"/>
        </w:rPr>
        <w:t>, in which issue of waste management is raised not as a purely technological issue, resolved through individual responsibility, but as a</w:t>
      </w:r>
      <w:r w:rsidR="00EE0937" w:rsidRPr="005344B4">
        <w:rPr>
          <w:rFonts w:cs="Times New Roman"/>
        </w:rPr>
        <w:t xml:space="preserve"> socio-</w:t>
      </w:r>
      <w:r w:rsidR="00030C8B" w:rsidRPr="005344B4">
        <w:rPr>
          <w:rFonts w:cs="Times New Roman"/>
        </w:rPr>
        <w:t>material issue</w:t>
      </w:r>
      <w:r w:rsidR="0005021F" w:rsidRPr="005344B4">
        <w:rPr>
          <w:rFonts w:cs="Times New Roman"/>
        </w:rPr>
        <w:t xml:space="preserve">. </w:t>
      </w:r>
      <w:r w:rsidR="00142E40" w:rsidRPr="005344B4">
        <w:rPr>
          <w:rFonts w:cs="Times New Roman"/>
        </w:rPr>
        <w:t xml:space="preserve">Foregrounding play and creativity invites modes of responding to the crisis of waste </w:t>
      </w:r>
      <w:r w:rsidR="00905970" w:rsidRPr="005344B4">
        <w:rPr>
          <w:rFonts w:cs="Times New Roman"/>
        </w:rPr>
        <w:t xml:space="preserve">which go beyond the narrow forms of responsibility ascribed through </w:t>
      </w:r>
      <w:r w:rsidR="0005021F" w:rsidRPr="005344B4">
        <w:rPr>
          <w:rFonts w:cs="Times New Roman"/>
        </w:rPr>
        <w:t xml:space="preserve">technocratic waste management </w:t>
      </w:r>
      <w:r w:rsidR="0032761F" w:rsidRPr="005344B4">
        <w:rPr>
          <w:rFonts w:cs="Times New Roman"/>
        </w:rPr>
        <w:fldChar w:fldCharType="begin"/>
      </w:r>
      <w:r w:rsidR="0032761F" w:rsidRPr="005344B4">
        <w:rPr>
          <w:rFonts w:cs="Times New Roman"/>
        </w:rPr>
        <w:instrText xml:space="preserve"> ADDIN ZOTERO_ITEM CSL_CITATION {"citationID":"7DsLQO1f","properties":{"formattedCitation":"(Hird, 2017)","plainCitation":"(Hird, 2017)","noteIndex":0},"citationItems":[{"id":224,"uris":["http://zotero.org/users/6040264/items/3H9AGKB9"],"itemData":{"id":224,"type":"article-journal","abstract":"Waste is a major global environmental issue that assembles socio-cultural and biogeological processes in complex indeterminate relationships. Drawing on three case studies, this article explores the shifting environmental politics concerned with waste’s material, economic, political, and cultural ‘management’. The Canadian case studies – determining a new waste management technology in a mid-sized city in central Ontario, an open dump in a remote Nunavut community, and an abandoned gold mine in the Northwest Territories – suggest waste occasions particular material and political mobilizations. Landfill leachate, colonialism, disinterested publics, freezing arsenic, global corporate investments, country food, land claims, neoliberal governance, permafrost, ravens, and a host of other socio-material forces both empower and thwart ‘management’ politics. Through these case studies, this article explores Isabelle Stengers’s assertion that participating citizenship is an ‘Empty Great Idea’, and a provocation to consider the contexts in which waste may generate acquiescent or objecting publics.","container-title":"Theory, Culture &amp; Society","DOI":"10.1177/0263276414565717","ISSN":"0263-2764, 1460-3616","issue":"2-3","language":"en","page":"187-209","source":"Crossref","title":"Waste, Environmental Politics and Dis/Engaged Publics","volume":"34","author":[{"family":"Hird","given":"Myra J"}],"issued":{"date-parts":[["2017",5]]}}}],"schema":"https://github.com/citation-style-language/schema/raw/master/csl-citation.json"} </w:instrText>
      </w:r>
      <w:r w:rsidR="0032761F" w:rsidRPr="005344B4">
        <w:rPr>
          <w:rFonts w:cs="Times New Roman"/>
        </w:rPr>
        <w:fldChar w:fldCharType="separate"/>
      </w:r>
      <w:r w:rsidR="0032761F" w:rsidRPr="005344B4">
        <w:rPr>
          <w:rFonts w:cs="Times New Roman"/>
        </w:rPr>
        <w:t>(Hird, 2017)</w:t>
      </w:r>
      <w:r w:rsidR="0032761F" w:rsidRPr="005344B4">
        <w:rPr>
          <w:rFonts w:cs="Times New Roman"/>
        </w:rPr>
        <w:fldChar w:fldCharType="end"/>
      </w:r>
      <w:r w:rsidR="0032761F" w:rsidRPr="005344B4">
        <w:rPr>
          <w:rFonts w:cs="Times New Roman"/>
        </w:rPr>
        <w:t xml:space="preserve">. </w:t>
      </w:r>
      <w:r w:rsidR="003E2A70" w:rsidRPr="005344B4">
        <w:rPr>
          <w:rFonts w:cs="Times New Roman"/>
        </w:rPr>
        <w:t>As I go on to argue</w:t>
      </w:r>
      <w:r w:rsidR="00320779" w:rsidRPr="005344B4">
        <w:rPr>
          <w:rFonts w:cs="Times New Roman"/>
        </w:rPr>
        <w:t xml:space="preserve"> in the conclusion to this chapter</w:t>
      </w:r>
      <w:r w:rsidR="003E2A70" w:rsidRPr="005344B4">
        <w:rPr>
          <w:rFonts w:cs="Times New Roman"/>
        </w:rPr>
        <w:t xml:space="preserve">, making reorients thrift from </w:t>
      </w:r>
      <w:r w:rsidR="009859BF" w:rsidRPr="005344B4">
        <w:rPr>
          <w:rFonts w:cs="Times New Roman"/>
        </w:rPr>
        <w:t xml:space="preserve">notions of frugality to notions of thriving, </w:t>
      </w:r>
      <w:r w:rsidR="00E50DD5" w:rsidRPr="005344B4">
        <w:rPr>
          <w:rFonts w:cs="Times New Roman"/>
        </w:rPr>
        <w:t xml:space="preserve">offering a </w:t>
      </w:r>
      <w:r w:rsidR="00277AA3" w:rsidRPr="005344B4">
        <w:rPr>
          <w:rFonts w:cs="Times New Roman"/>
        </w:rPr>
        <w:t xml:space="preserve">foundation for action which is more capacious than that of the responsible individual. </w:t>
      </w:r>
    </w:p>
    <w:p w14:paraId="381C72C2" w14:textId="2E653816" w:rsidR="000775EF" w:rsidRPr="005344B4" w:rsidRDefault="007524E8" w:rsidP="00901009">
      <w:pPr>
        <w:pStyle w:val="Heading3"/>
      </w:pPr>
      <w:bookmarkStart w:id="121" w:name="_Toc213581821"/>
      <w:r w:rsidRPr="005344B4">
        <w:t xml:space="preserve">5.4.2 </w:t>
      </w:r>
      <w:r w:rsidR="002F26F8" w:rsidRPr="005344B4">
        <w:t>Creativity and conviviality</w:t>
      </w:r>
      <w:bookmarkEnd w:id="121"/>
      <w:r w:rsidR="002F26F8" w:rsidRPr="005344B4">
        <w:t xml:space="preserve"> </w:t>
      </w:r>
    </w:p>
    <w:p w14:paraId="0EA8DFFB" w14:textId="6889F1F5" w:rsidR="005B6EFD" w:rsidRPr="005344B4" w:rsidRDefault="002F26F8" w:rsidP="009811B0">
      <w:pPr>
        <w:spacing w:line="480" w:lineRule="auto"/>
        <w:rPr>
          <w:rFonts w:cs="Times New Roman"/>
        </w:rPr>
      </w:pPr>
      <w:r w:rsidRPr="005344B4">
        <w:rPr>
          <w:rFonts w:cs="Times New Roman"/>
        </w:rPr>
        <w:t xml:space="preserve">Festivals are particularly important arenas for creativity, offering opportunities for cultural experimentation, improvisation and cross-pollination </w:t>
      </w:r>
      <w:r w:rsidR="00207C17" w:rsidRPr="005344B4">
        <w:rPr>
          <w:rFonts w:cs="Times New Roman"/>
        </w:rPr>
        <w:fldChar w:fldCharType="begin"/>
      </w:r>
      <w:r w:rsidR="00207C17" w:rsidRPr="005344B4">
        <w:rPr>
          <w:rFonts w:cs="Times New Roman"/>
        </w:rPr>
        <w:instrText xml:space="preserve"> ADDIN ZOTERO_ITEM CSL_CITATION {"citationID":"28ZWt3Pd","properties":{"formattedCitation":"(Picard and Robinson, 2006)","plainCitation":"(Picard and Robinson, 2006)","noteIndex":0},"citationItems":[{"id":23313,"uris":["http://zotero.org/users/6040264/items/EDPDVS8A"],"itemData":{"id":23313,"type":"book","collection-title":"Tourism and Cultural Change","event-place":"Blue Ridge Summit, PA","ISBN":"978-1-84541-049-0","language":"eng","note":"DOI: 10.21832/9781845410490","number-of-pages":"1","publisher":"Multilingual Matters","publisher-place":"Blue Ridge Summit, PA","source":"K10plus ISBN","title":"Festivals, Tourism and Social Change: Remaking Worlds","title-short":"Festivals, Tourism and Social Change","editor":[{"family":"Picard","given":"David"},{"family":"Robinson","given":"Mike"}],"issued":{"date-parts":[["2006"]]}}}],"schema":"https://github.com/citation-style-language/schema/raw/master/csl-citation.json"} </w:instrText>
      </w:r>
      <w:r w:rsidR="00207C17" w:rsidRPr="005344B4">
        <w:rPr>
          <w:rFonts w:cs="Times New Roman"/>
        </w:rPr>
        <w:fldChar w:fldCharType="separate"/>
      </w:r>
      <w:r w:rsidR="00207C17" w:rsidRPr="005344B4">
        <w:rPr>
          <w:rFonts w:cs="Times New Roman"/>
        </w:rPr>
        <w:t>(Picard and Robinson, 2006)</w:t>
      </w:r>
      <w:r w:rsidR="00207C17" w:rsidRPr="005344B4">
        <w:rPr>
          <w:rFonts w:cs="Times New Roman"/>
        </w:rPr>
        <w:fldChar w:fldCharType="end"/>
      </w:r>
      <w:r w:rsidRPr="005344B4">
        <w:rPr>
          <w:rFonts w:cs="Times New Roman"/>
        </w:rPr>
        <w:t>, as well as opportunities to share experiences and encounter the new</w:t>
      </w:r>
      <w:r w:rsidR="00207C17" w:rsidRPr="005344B4">
        <w:rPr>
          <w:rFonts w:cs="Times New Roman"/>
        </w:rPr>
        <w:t xml:space="preserve"> </w:t>
      </w:r>
      <w:r w:rsidR="00570F31" w:rsidRPr="005344B4">
        <w:rPr>
          <w:rFonts w:cs="Times New Roman"/>
        </w:rPr>
        <w:fldChar w:fldCharType="begin"/>
      </w:r>
      <w:r w:rsidR="00570F31" w:rsidRPr="005344B4">
        <w:rPr>
          <w:rFonts w:cs="Times New Roman"/>
        </w:rPr>
        <w:instrText xml:space="preserve"> ADDIN ZOTERO_ITEM CSL_CITATION {"citationID":"GzZVssLu","properties":{"formattedCitation":"(Schulte-R\\uc0\\u246{}mer, 2013)","plainCitation":"(Schulte-Römer, 2013)","noteIndex":0},"citationItems":[{"id":23311,"uris":["http://zotero.org/users/6040264/items/XJY6CQ38"],"itemData":{"id":23311,"type":"article-journal","abstract":"The fascination and thrill of arts festivals relates to their capacity to host the unexpected, surprising and new. The economic model of novelty bundling markets presents a rare attempt to account for the potential impact of festivals on innovation. Its cognitive conception of festivals as sites of economic evolution offers a point of departure for this paper. The economic model is criticised and further developed, especially in two respects, drawing on sociological studies on science, technology and society and on empirical data from two cases of innovatively used lighting technology in festivals. First, it is argued that festivals offer a fair space for the simultaneous discovery, display and valorisation of the new that is produced by performers, curators and audiences, and by innovators, intermediaries and consumers alike. Secondly, the production and consumption of newness in festivals is linked to the specific way in which their socio-material setting facilitates what has been termed framing and overflowing of cognitive formats. Finally, the analysis sheds new light not only on the innovative impact of festivals but also on the scholarly reserve to engage with this field of research. Copyright Springer-Verlag Berlin Heidelberg 2013","container-title":"Mind &amp; Society: Cognitive Studies in Economics and Social Sciences","issue":"1","language":"en","note":"publisher: Springer &amp; Fondazione Rosselli","page":"151-165","source":"ideas.repec.org","title":"Fair framings: arts and culture festivals as sites for technical innovation","title-short":"Fair framings","volume":"12","author":[{"family":"Schulte-Römer","given":"Nona"}],"issued":{"date-parts":[["2013"]]}}}],"schema":"https://github.com/citation-style-language/schema/raw/master/csl-citation.json"} </w:instrText>
      </w:r>
      <w:r w:rsidR="00570F31" w:rsidRPr="005344B4">
        <w:rPr>
          <w:rFonts w:cs="Times New Roman"/>
        </w:rPr>
        <w:fldChar w:fldCharType="separate"/>
      </w:r>
      <w:r w:rsidR="00570F31" w:rsidRPr="005344B4">
        <w:rPr>
          <w:rFonts w:cs="Times New Roman"/>
        </w:rPr>
        <w:t>(Schulte-Römer, 2013)</w:t>
      </w:r>
      <w:r w:rsidR="00570F31" w:rsidRPr="005344B4">
        <w:rPr>
          <w:rFonts w:cs="Times New Roman"/>
        </w:rPr>
        <w:fldChar w:fldCharType="end"/>
      </w:r>
      <w:r w:rsidR="00207C17" w:rsidRPr="005344B4">
        <w:rPr>
          <w:rFonts w:cs="Times New Roman"/>
        </w:rPr>
        <w:t xml:space="preserve">. </w:t>
      </w:r>
      <w:r w:rsidRPr="005344B4">
        <w:rPr>
          <w:rFonts w:cs="Times New Roman"/>
        </w:rPr>
        <w:t>The heterotopic quality of the Festival offers time out from the everyday relations we have with the material world around us – the mundane tasks and seemingly never-ending to-do list – to engage in more playful, experimental relations with materials. Creativity here is understood as a relational process that is</w:t>
      </w:r>
      <w:r w:rsidR="00207C17" w:rsidRPr="005344B4">
        <w:rPr>
          <w:rFonts w:cs="Times New Roman"/>
        </w:rPr>
        <w:t xml:space="preserve"> </w:t>
      </w:r>
      <w:r w:rsidRPr="005344B4">
        <w:rPr>
          <w:rFonts w:cs="Times New Roman"/>
        </w:rPr>
        <w:t xml:space="preserve">‘social and sociable, culturally specific and communally produced’ </w:t>
      </w:r>
      <w:r w:rsidR="002C6088" w:rsidRPr="005344B4">
        <w:rPr>
          <w:rFonts w:cs="Times New Roman"/>
        </w:rPr>
        <w:fldChar w:fldCharType="begin"/>
      </w:r>
      <w:r w:rsidR="002C6088" w:rsidRPr="005344B4">
        <w:rPr>
          <w:rFonts w:cs="Times New Roman"/>
        </w:rPr>
        <w:instrText xml:space="preserve"> ADDIN ZOTERO_ITEM CSL_CITATION {"citationID":"9qKkxRje","properties":{"formattedCitation":"(Hallam and Ingold, 2007; Edensor, 2018, p. 49)","plainCitation":"(Hallam and Ingold, 2007; Edensor, 2018, p. 49)","noteIndex":0},"citationItems":[{"id":334,"uris":["http://zotero.org/users/6040264/items/8EMLT8B4"],"itemData":{"id":334,"type":"book","call-number":"BH301.C84 C734 2007","event-place":"New York, NY","ISBN":"978-1-84520-526-3","publisher":"Berg","publisher-place":"New York, NY","source":"Library of Congress ISBN","title":"Creativity and cultural improvisation","editor":[{"family":"Hallam","given":"Elizabeth"},{"family":"Ingold","given":"Tim"}],"issued":{"date-parts":[["2007"]]}}},{"id":1890,"uris":["http://zotero.org/users/6040264/items/7NNMUNIT"],"itemData":{"id":1890,"type":"chapter","collection-title":"Routledge research in culture, space and identity","container-title":"Geographies of making, craft and creativity","event-place":"Abingdon, Oxon New York, NY","ISBN":"978-1-138-23874-9","language":"eng","publisher":"Routledge","publisher-place":"Abingdon, Oxon New York, NY","source":"BnF ISBN","title":"Moonraking in Slaithwaite Making lanterns, making place","container-author":[{"family":"Price","given":"Laura"},{"family":"Hawkins","given":"Harriet"}],"author":[{"family":"Edensor","given":"Tim"}],"issued":{"date-parts":[["2018"]]}},"locator":"49","label":"page"}],"schema":"https://github.com/citation-style-language/schema/raw/master/csl-citation.json"} </w:instrText>
      </w:r>
      <w:r w:rsidR="002C6088" w:rsidRPr="005344B4">
        <w:rPr>
          <w:rFonts w:cs="Times New Roman"/>
        </w:rPr>
        <w:fldChar w:fldCharType="separate"/>
      </w:r>
      <w:r w:rsidR="002C6088" w:rsidRPr="005344B4">
        <w:rPr>
          <w:rFonts w:cs="Times New Roman"/>
        </w:rPr>
        <w:t>(Hallam and Ingold, 2007; Edensor, 2018, p. 49)</w:t>
      </w:r>
      <w:r w:rsidR="002C6088" w:rsidRPr="005344B4">
        <w:rPr>
          <w:rFonts w:cs="Times New Roman"/>
        </w:rPr>
        <w:fldChar w:fldCharType="end"/>
      </w:r>
      <w:r w:rsidR="002C6088" w:rsidRPr="005344B4">
        <w:rPr>
          <w:rFonts w:cs="Times New Roman"/>
        </w:rPr>
        <w:t xml:space="preserve">. </w:t>
      </w:r>
      <w:r w:rsidR="00A15D79" w:rsidRPr="005344B4">
        <w:rPr>
          <w:rFonts w:cs="Times New Roman"/>
        </w:rPr>
        <w:t>Conviviality is understood as a sense of togetherness</w:t>
      </w:r>
      <w:r w:rsidR="00F22476" w:rsidRPr="005344B4">
        <w:rPr>
          <w:rFonts w:cs="Times New Roman"/>
        </w:rPr>
        <w:t xml:space="preserve">, communal </w:t>
      </w:r>
      <w:r w:rsidR="000F5748" w:rsidRPr="005344B4">
        <w:rPr>
          <w:rFonts w:cs="Times New Roman"/>
        </w:rPr>
        <w:t>wellbeing and</w:t>
      </w:r>
      <w:r w:rsidR="00A15D79" w:rsidRPr="005344B4">
        <w:rPr>
          <w:rFonts w:cs="Times New Roman"/>
        </w:rPr>
        <w:t xml:space="preserve"> shared activity</w:t>
      </w:r>
      <w:r w:rsidR="00F22476" w:rsidRPr="005344B4">
        <w:rPr>
          <w:rFonts w:cs="Times New Roman"/>
        </w:rPr>
        <w:t xml:space="preserve">. </w:t>
      </w:r>
      <w:r w:rsidR="001D6092" w:rsidRPr="005344B4">
        <w:rPr>
          <w:rFonts w:cs="Times New Roman"/>
        </w:rPr>
        <w:t>However,</w:t>
      </w:r>
      <w:r w:rsidR="00F22476" w:rsidRPr="005344B4">
        <w:rPr>
          <w:rFonts w:cs="Times New Roman"/>
        </w:rPr>
        <w:t xml:space="preserve"> it also links directly to notions of </w:t>
      </w:r>
      <w:r w:rsidR="001D6092" w:rsidRPr="005344B4">
        <w:rPr>
          <w:rFonts w:cs="Times New Roman"/>
        </w:rPr>
        <w:t>the good life (Buen Vivir)</w:t>
      </w:r>
      <w:r w:rsidR="00707A3E" w:rsidRPr="005344B4">
        <w:rPr>
          <w:rFonts w:cs="Times New Roman"/>
        </w:rPr>
        <w:t xml:space="preserve"> an</w:t>
      </w:r>
      <w:r w:rsidR="001D6092" w:rsidRPr="005344B4">
        <w:rPr>
          <w:rFonts w:cs="Times New Roman"/>
        </w:rPr>
        <w:t xml:space="preserve">d </w:t>
      </w:r>
      <w:r w:rsidR="00707A3E" w:rsidRPr="005344B4">
        <w:rPr>
          <w:rFonts w:cs="Times New Roman"/>
        </w:rPr>
        <w:t>degrowth which draw on</w:t>
      </w:r>
      <w:r w:rsidR="00A15D79" w:rsidRPr="005344B4">
        <w:rPr>
          <w:rFonts w:cs="Times New Roman"/>
        </w:rPr>
        <w:t xml:space="preserve"> Ivan Illich’s </w:t>
      </w:r>
      <w:r w:rsidR="00847C45" w:rsidRPr="005344B4">
        <w:rPr>
          <w:rFonts w:cs="Times New Roman"/>
        </w:rPr>
        <w:t>use of conviviality</w:t>
      </w:r>
      <w:r w:rsidR="00A15D79" w:rsidRPr="005344B4">
        <w:rPr>
          <w:rFonts w:cs="Times New Roman"/>
        </w:rPr>
        <w:t xml:space="preserve">.  Here it stands for </w:t>
      </w:r>
      <w:r w:rsidR="00064672" w:rsidRPr="005344B4">
        <w:rPr>
          <w:rFonts w:cs="Times New Roman"/>
        </w:rPr>
        <w:t>non-instrumental, autonomous and creative</w:t>
      </w:r>
      <w:r w:rsidR="001D6092" w:rsidRPr="005344B4">
        <w:rPr>
          <w:rFonts w:cs="Times New Roman"/>
        </w:rPr>
        <w:t xml:space="preserve"> </w:t>
      </w:r>
      <w:r w:rsidR="00064672" w:rsidRPr="005344B4">
        <w:rPr>
          <w:rFonts w:cs="Times New Roman"/>
        </w:rPr>
        <w:t>relations between people</w:t>
      </w:r>
      <w:r w:rsidR="00114286" w:rsidRPr="005344B4">
        <w:rPr>
          <w:rFonts w:cs="Times New Roman"/>
        </w:rPr>
        <w:t xml:space="preserve"> and their environment which are fundamental to </w:t>
      </w:r>
      <w:r w:rsidR="00334B61" w:rsidRPr="005344B4">
        <w:rPr>
          <w:rFonts w:cs="Times New Roman"/>
        </w:rPr>
        <w:t xml:space="preserve">satisfying the needs of society. </w:t>
      </w:r>
      <w:r w:rsidR="00707A3E" w:rsidRPr="005344B4">
        <w:rPr>
          <w:rFonts w:cs="Times New Roman"/>
        </w:rPr>
        <w:t>Illich</w:t>
      </w:r>
      <w:r w:rsidR="00175DFA" w:rsidRPr="005344B4">
        <w:rPr>
          <w:rFonts w:cs="Times New Roman"/>
        </w:rPr>
        <w:t xml:space="preserve"> argues th</w:t>
      </w:r>
      <w:r w:rsidR="00CB4798" w:rsidRPr="005344B4">
        <w:rPr>
          <w:rFonts w:cs="Times New Roman"/>
        </w:rPr>
        <w:t xml:space="preserve">at capitalist industrial relations are limiting </w:t>
      </w:r>
      <w:r w:rsidR="00384ABE" w:rsidRPr="005344B4">
        <w:rPr>
          <w:rFonts w:cs="Times New Roman"/>
        </w:rPr>
        <w:t>conviviality as an intrinsic ethical value</w:t>
      </w:r>
      <w:r w:rsidR="00C867FC" w:rsidRPr="005344B4">
        <w:rPr>
          <w:rFonts w:cs="Times New Roman"/>
        </w:rPr>
        <w:t xml:space="preserve">, and that this loss of conviviality </w:t>
      </w:r>
      <w:r w:rsidR="00796AAB" w:rsidRPr="005344B4">
        <w:rPr>
          <w:rFonts w:cs="Times New Roman"/>
        </w:rPr>
        <w:t>is a ’major factor in the amorphousness and meaninglessness that plague contemporary society’</w:t>
      </w:r>
      <w:r w:rsidR="009F0875" w:rsidRPr="005344B4">
        <w:rPr>
          <w:rFonts w:cs="Times New Roman"/>
        </w:rPr>
        <w:t xml:space="preserve"> </w:t>
      </w:r>
      <w:r w:rsidR="00F22476" w:rsidRPr="005344B4">
        <w:rPr>
          <w:rFonts w:cs="Times New Roman"/>
        </w:rPr>
        <w:fldChar w:fldCharType="begin"/>
      </w:r>
      <w:r w:rsidR="0059353C" w:rsidRPr="005344B4">
        <w:rPr>
          <w:rFonts w:cs="Times New Roman"/>
        </w:rPr>
        <w:instrText xml:space="preserve"> ADDIN ZOTERO_ITEM CSL_CITATION {"citationID":"nLKERKi0","properties":{"formattedCitation":"(Illich, 1973, p. 11)","plainCitation":"(Illich, 1973, p. 11)","noteIndex":0},"citationItems":[{"id":23310,"uris":["http://zotero.org/users/6040264/items/3S7EGGKI"],"itemData":{"id":23310,"type":"book","call-number":"306.3 ILL","collection-title":"Open forum","event-place":"London","ISBN":"978-0-7145-0973-0","language":"eng","number-of-pages":"xv+110","publisher":"Calder and Boyars","publisher-place":"London","source":"discover.durham.ac.uk","title":"Tools for conviviality","author":[{"family":"Illich","given":"Ivan"}],"issued":{"date-parts":[["1973"]]}},"locator":"11","label":"page"}],"schema":"https://github.com/citation-style-language/schema/raw/master/csl-citation.json"} </w:instrText>
      </w:r>
      <w:r w:rsidR="00F22476" w:rsidRPr="005344B4">
        <w:rPr>
          <w:rFonts w:cs="Times New Roman"/>
        </w:rPr>
        <w:fldChar w:fldCharType="separate"/>
      </w:r>
      <w:r w:rsidR="0059353C" w:rsidRPr="005344B4">
        <w:rPr>
          <w:rFonts w:cs="Times New Roman"/>
        </w:rPr>
        <w:t>(Illich, 1973, p. 11)</w:t>
      </w:r>
      <w:r w:rsidR="00F22476" w:rsidRPr="005344B4">
        <w:rPr>
          <w:rFonts w:cs="Times New Roman"/>
        </w:rPr>
        <w:fldChar w:fldCharType="end"/>
      </w:r>
      <w:r w:rsidR="00707A3E" w:rsidRPr="005344B4">
        <w:rPr>
          <w:rFonts w:cs="Times New Roman"/>
        </w:rPr>
        <w:t xml:space="preserve">. </w:t>
      </w:r>
      <w:r w:rsidR="00FD2194" w:rsidRPr="005344B4">
        <w:rPr>
          <w:rFonts w:cs="Times New Roman"/>
        </w:rPr>
        <w:t xml:space="preserve">Although this wider claim is debateable, I include this reference here to </w:t>
      </w:r>
      <w:r w:rsidR="00092679" w:rsidRPr="005344B4">
        <w:rPr>
          <w:rFonts w:cs="Times New Roman"/>
        </w:rPr>
        <w:t>acknowledge how</w:t>
      </w:r>
      <w:r w:rsidR="00FD2194" w:rsidRPr="005344B4">
        <w:rPr>
          <w:rFonts w:cs="Times New Roman"/>
        </w:rPr>
        <w:t xml:space="preserve"> my argument </w:t>
      </w:r>
      <w:r w:rsidR="00FF6743" w:rsidRPr="005344B4">
        <w:rPr>
          <w:rFonts w:cs="Times New Roman"/>
        </w:rPr>
        <w:t xml:space="preserve">joins up </w:t>
      </w:r>
      <w:r w:rsidR="00C878D3" w:rsidRPr="005344B4">
        <w:rPr>
          <w:rFonts w:cs="Times New Roman"/>
        </w:rPr>
        <w:t>with</w:t>
      </w:r>
      <w:r w:rsidR="00FF6743" w:rsidRPr="005344B4">
        <w:rPr>
          <w:rFonts w:cs="Times New Roman"/>
        </w:rPr>
        <w:t xml:space="preserve"> wider thinking, where conviviality is </w:t>
      </w:r>
      <w:r w:rsidR="004271B3" w:rsidRPr="005344B4">
        <w:rPr>
          <w:rFonts w:cs="Times New Roman"/>
        </w:rPr>
        <w:t xml:space="preserve">considered </w:t>
      </w:r>
      <w:r w:rsidR="00092679" w:rsidRPr="005344B4">
        <w:rPr>
          <w:rFonts w:cs="Times New Roman"/>
        </w:rPr>
        <w:t xml:space="preserve">foundational to the reorganisation of socio-economic systems away </w:t>
      </w:r>
      <w:r w:rsidR="001D6092" w:rsidRPr="005344B4">
        <w:rPr>
          <w:rFonts w:cs="Times New Roman"/>
        </w:rPr>
        <w:t>from capitalist</w:t>
      </w:r>
      <w:r w:rsidR="00092679" w:rsidRPr="005344B4">
        <w:rPr>
          <w:rFonts w:cs="Times New Roman"/>
        </w:rPr>
        <w:t xml:space="preserve"> mode</w:t>
      </w:r>
      <w:r w:rsidR="001D6092" w:rsidRPr="005344B4">
        <w:rPr>
          <w:rFonts w:cs="Times New Roman"/>
        </w:rPr>
        <w:t>s</w:t>
      </w:r>
      <w:r w:rsidR="00092679" w:rsidRPr="005344B4">
        <w:rPr>
          <w:rFonts w:cs="Times New Roman"/>
        </w:rPr>
        <w:t xml:space="preserve"> of production. </w:t>
      </w:r>
    </w:p>
    <w:p w14:paraId="3F028452" w14:textId="085744E2" w:rsidR="00BF2BE5" w:rsidRPr="005344B4" w:rsidRDefault="005B6EFD" w:rsidP="009811B0">
      <w:pPr>
        <w:spacing w:line="480" w:lineRule="auto"/>
        <w:rPr>
          <w:rFonts w:cs="Times New Roman"/>
        </w:rPr>
      </w:pPr>
      <w:r w:rsidRPr="005344B4">
        <w:rPr>
          <w:rFonts w:cs="Times New Roman"/>
        </w:rPr>
        <w:lastRenderedPageBreak/>
        <w:t xml:space="preserve">Creative </w:t>
      </w:r>
      <w:r w:rsidR="002F26F8" w:rsidRPr="005344B4">
        <w:rPr>
          <w:rFonts w:cs="Times New Roman"/>
        </w:rPr>
        <w:t xml:space="preserve">workshops contribute to the convivial atmosphere of the festival through the sharing of creative practice and skill – where artists and makers invite adults and children to have a go. </w:t>
      </w:r>
      <w:r w:rsidR="00B72E10" w:rsidRPr="005344B4">
        <w:rPr>
          <w:rFonts w:cs="Times New Roman"/>
        </w:rPr>
        <w:t xml:space="preserve">In the bubble bee blower workshop, the artist facilitators move around the workshop, helping children and their adults </w:t>
      </w:r>
      <w:r w:rsidR="00021509" w:rsidRPr="005344B4">
        <w:rPr>
          <w:rFonts w:cs="Times New Roman"/>
        </w:rPr>
        <w:t xml:space="preserve">to manipulate the materials on offer – tape, bottles, fabric, elastic bands, bubble solution. </w:t>
      </w:r>
      <w:r w:rsidR="001613C0" w:rsidRPr="005344B4">
        <w:rPr>
          <w:rFonts w:cs="Times New Roman"/>
        </w:rPr>
        <w:t>The workshop attendees help each other out too – passing the scissors, sharing the elastic bands out, picking up bits that others have dropped.</w:t>
      </w:r>
      <w:r w:rsidR="00B36C8D" w:rsidRPr="005344B4">
        <w:rPr>
          <w:rFonts w:cs="Times New Roman"/>
        </w:rPr>
        <w:t xml:space="preserve"> Children who have made their bubble blower delightedly show others how it works, blowing foaming masses of bubbles </w:t>
      </w:r>
      <w:r w:rsidR="009C5B9A" w:rsidRPr="005344B4">
        <w:rPr>
          <w:rFonts w:cs="Times New Roman"/>
        </w:rPr>
        <w:t>accumulating on the surface of the fabric.</w:t>
      </w:r>
      <w:r w:rsidR="001613C0" w:rsidRPr="005344B4">
        <w:rPr>
          <w:rFonts w:cs="Times New Roman"/>
        </w:rPr>
        <w:t xml:space="preserve"> A mode of sociality emerges around the process of making –</w:t>
      </w:r>
      <w:r w:rsidR="00B72E10" w:rsidRPr="005344B4">
        <w:rPr>
          <w:rFonts w:cs="Times New Roman"/>
        </w:rPr>
        <w:t xml:space="preserve"> </w:t>
      </w:r>
      <w:r w:rsidR="001613C0" w:rsidRPr="005344B4">
        <w:rPr>
          <w:rFonts w:cs="Times New Roman"/>
        </w:rPr>
        <w:t xml:space="preserve">sharing resources, </w:t>
      </w:r>
      <w:r w:rsidR="00761AEA" w:rsidRPr="005344B4">
        <w:rPr>
          <w:rFonts w:cs="Times New Roman"/>
        </w:rPr>
        <w:t xml:space="preserve">passing on </w:t>
      </w:r>
      <w:r w:rsidR="00B931DC" w:rsidRPr="005344B4">
        <w:rPr>
          <w:rFonts w:cs="Times New Roman"/>
        </w:rPr>
        <w:t>newly acquired knowledge,</w:t>
      </w:r>
      <w:r w:rsidR="006518C9" w:rsidRPr="005344B4">
        <w:rPr>
          <w:rFonts w:cs="Times New Roman"/>
        </w:rPr>
        <w:t xml:space="preserve"> helping each other out</w:t>
      </w:r>
      <w:r w:rsidR="00B84F18" w:rsidRPr="005344B4">
        <w:rPr>
          <w:rFonts w:cs="Times New Roman"/>
        </w:rPr>
        <w:t xml:space="preserve">. These creative workshops </w:t>
      </w:r>
      <w:r w:rsidR="002F26F8" w:rsidRPr="005344B4">
        <w:rPr>
          <w:rFonts w:cs="Times New Roman"/>
        </w:rPr>
        <w:t xml:space="preserve">are sensuous, experimental and sociable; making together </w:t>
      </w:r>
      <w:r w:rsidR="006518C9" w:rsidRPr="005344B4">
        <w:rPr>
          <w:rFonts w:cs="Times New Roman"/>
        </w:rPr>
        <w:t xml:space="preserve">in the workshop space </w:t>
      </w:r>
      <w:r w:rsidR="002F26F8" w:rsidRPr="005344B4">
        <w:rPr>
          <w:rFonts w:cs="Times New Roman"/>
        </w:rPr>
        <w:t>generates a sense of conviviality</w:t>
      </w:r>
      <w:r w:rsidR="006518C9" w:rsidRPr="005344B4">
        <w:rPr>
          <w:rFonts w:cs="Times New Roman"/>
        </w:rPr>
        <w:t>, an example of</w:t>
      </w:r>
      <w:r w:rsidR="002F26F8" w:rsidRPr="005344B4">
        <w:rPr>
          <w:rFonts w:cs="Times New Roman"/>
        </w:rPr>
        <w:t xml:space="preserve"> communal flourishing</w:t>
      </w:r>
      <w:r w:rsidR="00CA73C2" w:rsidRPr="005344B4">
        <w:rPr>
          <w:rFonts w:cs="Times New Roman"/>
        </w:rPr>
        <w:t xml:space="preserve"> through improvisation and experimentation with waste materials. </w:t>
      </w:r>
      <w:r w:rsidR="00AA7526" w:rsidRPr="005344B4">
        <w:rPr>
          <w:rFonts w:cs="Times New Roman"/>
        </w:rPr>
        <w:t>A</w:t>
      </w:r>
      <w:r w:rsidR="00CA73C2" w:rsidRPr="005344B4">
        <w:rPr>
          <w:rFonts w:cs="Times New Roman"/>
        </w:rPr>
        <w:t>lthough</w:t>
      </w:r>
      <w:r w:rsidR="00AA7526" w:rsidRPr="005344B4">
        <w:rPr>
          <w:rFonts w:cs="Times New Roman"/>
        </w:rPr>
        <w:t xml:space="preserve"> short-lived, the shared feeling</w:t>
      </w:r>
      <w:r w:rsidR="0025465C" w:rsidRPr="005344B4">
        <w:rPr>
          <w:rFonts w:cs="Times New Roman"/>
        </w:rPr>
        <w:t>s</w:t>
      </w:r>
      <w:r w:rsidR="00AA7526" w:rsidRPr="005344B4">
        <w:rPr>
          <w:rFonts w:cs="Times New Roman"/>
        </w:rPr>
        <w:t xml:space="preserve"> generated through making in the workshop</w:t>
      </w:r>
      <w:r w:rsidR="0025465C" w:rsidRPr="005344B4">
        <w:rPr>
          <w:rFonts w:cs="Times New Roman"/>
        </w:rPr>
        <w:t xml:space="preserve"> form affective attachments to </w:t>
      </w:r>
      <w:r w:rsidR="006859F9" w:rsidRPr="005344B4">
        <w:rPr>
          <w:rFonts w:cs="Times New Roman"/>
        </w:rPr>
        <w:t xml:space="preserve">this mode of thrift which centres of non-instrumental forms of creative expression. </w:t>
      </w:r>
      <w:r w:rsidR="0025465C" w:rsidRPr="005344B4">
        <w:rPr>
          <w:rFonts w:cs="Times New Roman"/>
        </w:rPr>
        <w:t xml:space="preserve"> </w:t>
      </w:r>
      <w:r w:rsidR="003842F4" w:rsidRPr="005344B4">
        <w:rPr>
          <w:rFonts w:cs="Times New Roman"/>
        </w:rPr>
        <w:t>W</w:t>
      </w:r>
      <w:r w:rsidR="00CA73C2" w:rsidRPr="005344B4">
        <w:rPr>
          <w:rFonts w:cs="Times New Roman"/>
        </w:rPr>
        <w:t>hat if conviviality, joy and play formed the foundation of respon</w:t>
      </w:r>
      <w:r w:rsidR="00271EA2" w:rsidRPr="005344B4">
        <w:rPr>
          <w:rFonts w:cs="Times New Roman"/>
        </w:rPr>
        <w:t>ses</w:t>
      </w:r>
      <w:r w:rsidR="00CA73C2" w:rsidRPr="005344B4">
        <w:rPr>
          <w:rFonts w:cs="Times New Roman"/>
        </w:rPr>
        <w:t xml:space="preserve"> to socio-ecological crisis</w:t>
      </w:r>
      <w:r w:rsidR="006C548A" w:rsidRPr="005344B4">
        <w:rPr>
          <w:rFonts w:cs="Times New Roman"/>
        </w:rPr>
        <w:t xml:space="preserve">, rather than individualistic moralising </w:t>
      </w:r>
      <w:r w:rsidR="00750BAE" w:rsidRPr="005344B4">
        <w:rPr>
          <w:rFonts w:cs="Times New Roman"/>
        </w:rPr>
        <w:t>and the neoliberal focus on economic growth</w:t>
      </w:r>
      <w:r w:rsidR="00CA73C2" w:rsidRPr="005344B4">
        <w:rPr>
          <w:rFonts w:cs="Times New Roman"/>
        </w:rPr>
        <w:t>?</w:t>
      </w:r>
      <w:r w:rsidR="00EC3A26" w:rsidRPr="005344B4">
        <w:rPr>
          <w:rFonts w:cs="Times New Roman"/>
        </w:rPr>
        <w:t xml:space="preserve"> I </w:t>
      </w:r>
      <w:r w:rsidR="003842F4" w:rsidRPr="005344B4">
        <w:rPr>
          <w:rFonts w:cs="Times New Roman"/>
        </w:rPr>
        <w:t xml:space="preserve">return to this question in the concluding section of this chapter. </w:t>
      </w:r>
    </w:p>
    <w:p w14:paraId="68DCFAD4" w14:textId="3B03A109" w:rsidR="000B6AEF" w:rsidRPr="00D673ED" w:rsidRDefault="000B6AEF" w:rsidP="00901009">
      <w:pPr>
        <w:pStyle w:val="Heading2"/>
      </w:pPr>
      <w:bookmarkStart w:id="122" w:name="_Toc213581822"/>
      <w:r w:rsidRPr="00D673ED">
        <w:t>5.5 Revitalising environmental politics through</w:t>
      </w:r>
      <w:r w:rsidR="000E3087" w:rsidRPr="00D673ED">
        <w:t xml:space="preserve"> </w:t>
      </w:r>
      <w:r w:rsidR="007E79CA" w:rsidRPr="00D673ED">
        <w:t>play</w:t>
      </w:r>
      <w:bookmarkEnd w:id="122"/>
    </w:p>
    <w:p w14:paraId="0AB0B3F6" w14:textId="40CB21F3" w:rsidR="00611D65" w:rsidRPr="005344B4" w:rsidRDefault="000B6AEF" w:rsidP="00611D65">
      <w:pPr>
        <w:spacing w:line="480" w:lineRule="auto"/>
        <w:rPr>
          <w:rFonts w:cs="Times New Roman"/>
        </w:rPr>
      </w:pPr>
      <w:r w:rsidRPr="005344B4">
        <w:rPr>
          <w:rFonts w:cs="Times New Roman"/>
        </w:rPr>
        <w:t xml:space="preserve"> In the ethnographic sections above, I have illustrated the ways in which the festival operates as </w:t>
      </w:r>
      <w:r w:rsidR="008A651D" w:rsidRPr="005344B4">
        <w:rPr>
          <w:rFonts w:cs="Times New Roman"/>
        </w:rPr>
        <w:t>an invitation to play</w:t>
      </w:r>
      <w:r w:rsidRPr="005344B4">
        <w:rPr>
          <w:rFonts w:cs="Times New Roman"/>
        </w:rPr>
        <w:t xml:space="preserve">, </w:t>
      </w:r>
      <w:r w:rsidR="00B24CEF" w:rsidRPr="005344B4">
        <w:rPr>
          <w:rFonts w:cs="Times New Roman"/>
        </w:rPr>
        <w:t>to engage in non-instrumental creative activity and to make sense of more than human relations through humour</w:t>
      </w:r>
      <w:r w:rsidR="00770606" w:rsidRPr="005344B4">
        <w:rPr>
          <w:rFonts w:cs="Times New Roman"/>
        </w:rPr>
        <w:t xml:space="preserve"> and irreverence. Here I want to suggest that </w:t>
      </w:r>
      <w:r w:rsidR="002D79AF" w:rsidRPr="005344B4">
        <w:rPr>
          <w:rFonts w:cs="Times New Roman"/>
        </w:rPr>
        <w:t>encountering the politics of environment through these affects and modes allows for more</w:t>
      </w:r>
      <w:r w:rsidR="008A651D" w:rsidRPr="005344B4">
        <w:rPr>
          <w:rFonts w:cs="Times New Roman"/>
        </w:rPr>
        <w:t xml:space="preserve"> horizontal relations between children and adults to emerge</w:t>
      </w:r>
      <w:r w:rsidRPr="005344B4">
        <w:rPr>
          <w:rFonts w:cs="Times New Roman"/>
        </w:rPr>
        <w:t xml:space="preserve">. The ways in which children make sense of performance across the site operates as an opportunity for adults to unlearn what they think they </w:t>
      </w:r>
      <w:r w:rsidR="008A651D" w:rsidRPr="005344B4">
        <w:rPr>
          <w:rFonts w:cs="Times New Roman"/>
        </w:rPr>
        <w:t>know and</w:t>
      </w:r>
      <w:r w:rsidRPr="005344B4">
        <w:rPr>
          <w:rFonts w:cs="Times New Roman"/>
        </w:rPr>
        <w:t xml:space="preserve"> engages with themes of environmental crisis from the perspective of children’s curiosity and experiential learning. The centring of frivolity and humour in reimagining relations with more th</w:t>
      </w:r>
      <w:r w:rsidR="002D79AF" w:rsidRPr="005344B4">
        <w:rPr>
          <w:rFonts w:cs="Times New Roman"/>
        </w:rPr>
        <w:t>a</w:t>
      </w:r>
      <w:r w:rsidRPr="005344B4">
        <w:rPr>
          <w:rFonts w:cs="Times New Roman"/>
        </w:rPr>
        <w:t xml:space="preserve">n human others offers a break from stifling </w:t>
      </w:r>
      <w:proofErr w:type="spellStart"/>
      <w:r w:rsidRPr="005344B4">
        <w:rPr>
          <w:rFonts w:cs="Times New Roman"/>
        </w:rPr>
        <w:t>affects</w:t>
      </w:r>
      <w:proofErr w:type="spellEnd"/>
      <w:r w:rsidRPr="005344B4">
        <w:rPr>
          <w:rFonts w:cs="Times New Roman"/>
        </w:rPr>
        <w:t xml:space="preserve"> </w:t>
      </w:r>
      <w:r w:rsidR="00D673ED">
        <w:rPr>
          <w:rFonts w:cs="Times New Roman"/>
          <w:noProof/>
        </w:rPr>
        <w:lastRenderedPageBreak/>
        <mc:AlternateContent>
          <mc:Choice Requires="wpg">
            <w:drawing>
              <wp:anchor distT="0" distB="0" distL="114300" distR="114300" simplePos="0" relativeHeight="251700224" behindDoc="0" locked="0" layoutInCell="1" allowOverlap="1" wp14:anchorId="39854E8C" wp14:editId="59304D16">
                <wp:simplePos x="0" y="0"/>
                <wp:positionH relativeFrom="column">
                  <wp:posOffset>749926</wp:posOffset>
                </wp:positionH>
                <wp:positionV relativeFrom="paragraph">
                  <wp:posOffset>-350</wp:posOffset>
                </wp:positionV>
                <wp:extent cx="4435475" cy="6252722"/>
                <wp:effectExtent l="0" t="0" r="3175" b="0"/>
                <wp:wrapTopAndBottom/>
                <wp:docPr id="666547871" name="Group 3"/>
                <wp:cNvGraphicFramePr/>
                <a:graphic xmlns:a="http://schemas.openxmlformats.org/drawingml/2006/main">
                  <a:graphicData uri="http://schemas.microsoft.com/office/word/2010/wordprocessingGroup">
                    <wpg:wgp>
                      <wpg:cNvGrpSpPr/>
                      <wpg:grpSpPr>
                        <a:xfrm>
                          <a:off x="0" y="0"/>
                          <a:ext cx="4435475" cy="6252722"/>
                          <a:chOff x="0" y="0"/>
                          <a:chExt cx="4435475" cy="6252722"/>
                        </a:xfrm>
                      </wpg:grpSpPr>
                      <pic:pic xmlns:pic="http://schemas.openxmlformats.org/drawingml/2006/picture">
                        <pic:nvPicPr>
                          <pic:cNvPr id="723653053" name="Picture 32"/>
                          <pic:cNvPicPr>
                            <a:picLocks noChangeAspect="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435475" cy="5911215"/>
                          </a:xfrm>
                          <a:prstGeom prst="rect">
                            <a:avLst/>
                          </a:prstGeom>
                          <a:noFill/>
                          <a:ln>
                            <a:noFill/>
                          </a:ln>
                        </pic:spPr>
                      </pic:pic>
                      <wps:wsp>
                        <wps:cNvPr id="1841845296" name="Text Box 1"/>
                        <wps:cNvSpPr txBox="1"/>
                        <wps:spPr>
                          <a:xfrm>
                            <a:off x="0" y="5841242"/>
                            <a:ext cx="4435475" cy="411480"/>
                          </a:xfrm>
                          <a:prstGeom prst="rect">
                            <a:avLst/>
                          </a:prstGeom>
                          <a:solidFill>
                            <a:prstClr val="white"/>
                          </a:solidFill>
                          <a:ln>
                            <a:noFill/>
                          </a:ln>
                        </wps:spPr>
                        <wps:txbx>
                          <w:txbxContent>
                            <w:p w14:paraId="74C536D2" w14:textId="182F2A7D" w:rsidR="009E7907" w:rsidRPr="003D1CEB" w:rsidRDefault="009E7907" w:rsidP="009E7907">
                              <w:pPr>
                                <w:pStyle w:val="Caption"/>
                                <w:rPr>
                                  <w:rFonts w:eastAsiaTheme="minorHAnsi" w:cs="Times New Roman"/>
                                  <w:sz w:val="22"/>
                                </w:rPr>
                              </w:pPr>
                              <w:bookmarkStart w:id="123" w:name="_Toc212374678"/>
                              <w:r>
                                <w:t xml:space="preserve">Figure </w:t>
                              </w:r>
                              <w:r>
                                <w:fldChar w:fldCharType="begin"/>
                              </w:r>
                              <w:r>
                                <w:instrText xml:space="preserve"> SEQ Figure \* ARABIC </w:instrText>
                              </w:r>
                              <w:r>
                                <w:fldChar w:fldCharType="separate"/>
                              </w:r>
                              <w:r w:rsidR="009C387C">
                                <w:rPr>
                                  <w:noProof/>
                                </w:rPr>
                                <w:t>29</w:t>
                              </w:r>
                              <w:r>
                                <w:fldChar w:fldCharType="end"/>
                              </w:r>
                              <w:r>
                                <w:t xml:space="preserve"> Colouring butterflies as part of 'The Kids are All Right' workshop, FoT 2022. Photo Author's Own</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9854E8C" id="_x0000_s1085" style="position:absolute;left:0;text-align:left;margin-left:59.05pt;margin-top:-.05pt;width:349.25pt;height:492.35pt;z-index:251700224" coordsize="44354,625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86" type="#_x0000_t75" style="position:absolute;width:44354;height:59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">
                  <v:imagedata r:id="rId66" o:title=""/>
                </v:shape>
                <v:shapetype id="_x0000_t202" coordsize="21600,21600" o:spt="202" path="m,l,21600r21600,l21600,xe">
                  <v:stroke joinstyle="miter"/>
                  <v:path gradientshapeok="t" o:connecttype="rect"/>
                </v:shapetype>
                <v:shape id="_x0000_s1087" type="#_x0000_t202" style="position:absolute;top:58412;width:44354;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" stroked="f">
                  <v:textbox style="mso-fit-shape-to-text:t" inset="0,0,0,0">
                    <w:txbxContent>
                      <w:p w14:paraId="74C536D2" w14:textId="182F2A7D" w:rsidR="009E7907" w:rsidRPr="003D1CEB" w:rsidRDefault="009E7907" w:rsidP="009E7907">
                        <w:pPr>
                          <w:pStyle w:val="Caption"/>
                          <w:rPr>
                            <w:rFonts w:eastAsiaTheme="minorHAnsi" w:cs="Times New Roman"/>
                            <w:sz w:val="22"/>
                          </w:rPr>
                        </w:pPr>
                        <w:bookmarkStart w:id="124" w:name="_Toc212374678"/>
                        <w:r>
                          <w:t xml:space="preserve">Figure </w:t>
                        </w:r>
                        <w:r>
                          <w:fldChar w:fldCharType="begin"/>
                        </w:r>
                        <w:r>
                          <w:instrText xml:space="preserve"> SEQ Figure \* ARABIC </w:instrText>
                        </w:r>
                        <w:r>
                          <w:fldChar w:fldCharType="separate"/>
                        </w:r>
                        <w:r w:rsidR="009C387C">
                          <w:rPr>
                            <w:noProof/>
                          </w:rPr>
                          <w:t>29</w:t>
                        </w:r>
                        <w:r>
                          <w:fldChar w:fldCharType="end"/>
                        </w:r>
                        <w:r>
                          <w:t xml:space="preserve"> Colouring butterflies as part of 'The Kids are All Right' workshop, FoT 2022. Photo Author's Own</w:t>
                        </w:r>
                        <w:bookmarkEnd w:id="124"/>
                      </w:p>
                    </w:txbxContent>
                  </v:textbox>
                </v:shape>
                <w10:wrap type="topAndBottom"/>
              </v:group>
            </w:pict>
          </mc:Fallback>
        </mc:AlternateContent>
      </w:r>
      <w:r w:rsidRPr="005344B4">
        <w:rPr>
          <w:rFonts w:cs="Times New Roman"/>
        </w:rPr>
        <w:t xml:space="preserve">of responsibilisation as well as the detachment, boredom or overwhelm which may be thought of as ‘adult-centric’ environmental </w:t>
      </w:r>
      <w:proofErr w:type="spellStart"/>
      <w:r w:rsidRPr="005344B4">
        <w:rPr>
          <w:rFonts w:cs="Times New Roman"/>
        </w:rPr>
        <w:t>affects</w:t>
      </w:r>
      <w:proofErr w:type="spellEnd"/>
      <w:r w:rsidRPr="005344B4">
        <w:rPr>
          <w:rStyle w:val="FootnoteReference"/>
          <w:rFonts w:cs="Times New Roman"/>
        </w:rPr>
        <w:footnoteReference w:id="50"/>
      </w:r>
      <w:r w:rsidRPr="005344B4">
        <w:rPr>
          <w:rFonts w:cs="Times New Roman"/>
        </w:rPr>
        <w:t>. Meanwhile, children and adults are encouraged to experiment creatively with materials, engendering an atmosphere of conviviality</w:t>
      </w:r>
      <w:r w:rsidR="00A50182" w:rsidRPr="005344B4">
        <w:rPr>
          <w:rFonts w:cs="Times New Roman"/>
        </w:rPr>
        <w:t xml:space="preserve"> and centring pleasure</w:t>
      </w:r>
      <w:r w:rsidRPr="005344B4">
        <w:rPr>
          <w:rFonts w:cs="Times New Roman"/>
        </w:rPr>
        <w:t xml:space="preserve">. In this section, I draw these empirical examples together </w:t>
      </w:r>
      <w:r w:rsidR="005545C4" w:rsidRPr="005344B4">
        <w:rPr>
          <w:rFonts w:cs="Times New Roman"/>
        </w:rPr>
        <w:t>to consider how</w:t>
      </w:r>
      <w:r w:rsidR="003B45C6" w:rsidRPr="005344B4">
        <w:rPr>
          <w:rFonts w:cs="Times New Roman"/>
        </w:rPr>
        <w:t xml:space="preserve"> the festival site enables</w:t>
      </w:r>
      <w:r w:rsidR="00B73821" w:rsidRPr="005344B4">
        <w:rPr>
          <w:rFonts w:cs="Times New Roman"/>
        </w:rPr>
        <w:t xml:space="preserve"> </w:t>
      </w:r>
      <w:r w:rsidR="003B45C6" w:rsidRPr="005344B4">
        <w:rPr>
          <w:rFonts w:cs="Times New Roman"/>
        </w:rPr>
        <w:t>parents</w:t>
      </w:r>
      <w:r w:rsidR="00B73821" w:rsidRPr="005344B4">
        <w:rPr>
          <w:rFonts w:cs="Times New Roman"/>
        </w:rPr>
        <w:t xml:space="preserve"> </w:t>
      </w:r>
      <w:r w:rsidR="003B45C6" w:rsidRPr="005344B4">
        <w:rPr>
          <w:rFonts w:cs="Times New Roman"/>
        </w:rPr>
        <w:t xml:space="preserve">to </w:t>
      </w:r>
      <w:r w:rsidR="003B45C6" w:rsidRPr="005344B4">
        <w:rPr>
          <w:rFonts w:cs="Times New Roman"/>
        </w:rPr>
        <w:lastRenderedPageBreak/>
        <w:t xml:space="preserve">rekindle childhood sensibilities with and through their children. I consider </w:t>
      </w:r>
      <w:r w:rsidR="006F442D" w:rsidRPr="005344B4">
        <w:rPr>
          <w:rFonts w:cs="Times New Roman"/>
        </w:rPr>
        <w:t xml:space="preserve">how play and playfulness contain the potential to revitalise environmental politics at the festival and beyond. </w:t>
      </w:r>
    </w:p>
    <w:p w14:paraId="766B9B87" w14:textId="1EC19A51" w:rsidR="00AB76F7" w:rsidRPr="005344B4" w:rsidRDefault="00A50182" w:rsidP="000E3087">
      <w:pPr>
        <w:spacing w:line="480" w:lineRule="auto"/>
        <w:rPr>
          <w:rFonts w:cs="Times New Roman"/>
        </w:rPr>
      </w:pPr>
      <w:r w:rsidRPr="005344B4">
        <w:rPr>
          <w:rFonts w:cs="Times New Roman"/>
        </w:rPr>
        <w:t>It goes without saying that</w:t>
      </w:r>
      <w:r w:rsidR="00611D65" w:rsidRPr="005344B4">
        <w:rPr>
          <w:rFonts w:cs="Times New Roman"/>
        </w:rPr>
        <w:t xml:space="preserve"> play is not limited to children or childhood. In one of the most influential texts on play, </w:t>
      </w:r>
      <w:r w:rsidR="00611D65" w:rsidRPr="005344B4">
        <w:rPr>
          <w:rFonts w:cs="Times New Roman"/>
          <w:i/>
          <w:iCs/>
        </w:rPr>
        <w:t>Homo Ludens</w:t>
      </w:r>
      <w:r w:rsidR="00611D65" w:rsidRPr="005344B4">
        <w:rPr>
          <w:rFonts w:cs="Times New Roman"/>
        </w:rPr>
        <w:t>, historian Huizinga insists that playing as fundamental to our very being and central to the development of social and cultural organisation, ‘civilisation arises and unfolds in and as play’</w:t>
      </w:r>
      <w:r w:rsidR="002D59C8" w:rsidRPr="005344B4">
        <w:rPr>
          <w:rFonts w:cs="Times New Roman"/>
        </w:rPr>
        <w:fldChar w:fldCharType="begin"/>
      </w:r>
      <w:r w:rsidR="002D59C8" w:rsidRPr="005344B4">
        <w:rPr>
          <w:rFonts w:cs="Times New Roman"/>
        </w:rPr>
        <w:instrText xml:space="preserve"> ADDIN ZOTERO_ITEM CSL_CITATION {"citationID":"18lUNpwc","properties":{"formattedCitation":"(Huizinga, 1949)","plainCitation":"(Huizinga, 1949)","noteIndex":0},"citationItems":[{"id":23014,"uris":["http://zotero.org/users/6040264/items/Z35FB6SG"],"itemData":{"id":23014,"type":"chapter","abstract":"Play is older than culture, for culture, however inadequately defined, always presupposes human society, and animals have not waited for man to","container-title":"Homo Ludens             Ils 86","note":"number-of-pages: 27","publisher":"Routledge","title":"Nature and Significance of Play as a Cultural Phenomenon","author":[{"family":"Huizinga","given":"J."}],"issued":{"date-parts":[["1949"]]}}}],"schema":"https://github.com/citation-style-language/schema/raw/master/csl-citation.json"} </w:instrText>
      </w:r>
      <w:r w:rsidR="002D59C8" w:rsidRPr="005344B4">
        <w:rPr>
          <w:rFonts w:cs="Times New Roman"/>
        </w:rPr>
        <w:fldChar w:fldCharType="separate"/>
      </w:r>
      <w:r w:rsidR="002D59C8" w:rsidRPr="005344B4">
        <w:rPr>
          <w:rFonts w:cs="Times New Roman"/>
        </w:rPr>
        <w:t>(Huizinga, 1949)</w:t>
      </w:r>
      <w:r w:rsidR="002D59C8" w:rsidRPr="005344B4">
        <w:rPr>
          <w:rFonts w:cs="Times New Roman"/>
        </w:rPr>
        <w:fldChar w:fldCharType="end"/>
      </w:r>
      <w:r w:rsidR="00611D65" w:rsidRPr="005344B4">
        <w:rPr>
          <w:rFonts w:cs="Times New Roman"/>
        </w:rPr>
        <w:t>. Playing has long been understood as an ‘underlying, always there continuum of experiences’</w:t>
      </w:r>
      <w:r w:rsidR="0064099B" w:rsidRPr="005344B4">
        <w:rPr>
          <w:rFonts w:cs="Times New Roman"/>
        </w:rPr>
        <w:fldChar w:fldCharType="begin"/>
      </w:r>
      <w:r w:rsidR="0064099B" w:rsidRPr="005344B4">
        <w:rPr>
          <w:rFonts w:cs="Times New Roman"/>
        </w:rPr>
        <w:instrText xml:space="preserve"> ADDIN ZOTERO_ITEM CSL_CITATION {"citationID":"XdzHULKa","properties":{"formattedCitation":"(Schechner, 2003)","plainCitation":"(Schechner, 2003)","noteIndex":0},"citationItems":[{"id":23297,"uris":["http://zotero.org/users/6040264/items/9MML29B9"],"itemData":{"id":23297,"type":"book","abstract":"In The Future of Ritual, Richard Schechner explores the nature of ritualised behaviour and its relationship to performance and politics. A brilliant and uncontainable examination of cultural expression and communal action, The Future of Ritual asks pertinent questions about art, theatre and the changing meaning of 'culture' in today's intercultural world. An exciting new work by the author of Performance Theory.","event-place":"London","ISBN":"978-0-203-35915-0","note":"DOI: 10.4324/9780203359150","number-of-pages":"296","publisher":"Routledge","publisher-place":"London","title":"The Future of Ritual: Writings on Culture and Performance","title-short":"The Future of Ritual","author":[{"family":"Schechner","given":"Richard"}],"issued":{"date-parts":[["2003",9,2]]}}}],"schema":"https://github.com/citation-style-language/schema/raw/master/csl-citation.json"} </w:instrText>
      </w:r>
      <w:r w:rsidR="0064099B" w:rsidRPr="005344B4">
        <w:rPr>
          <w:rFonts w:cs="Times New Roman"/>
        </w:rPr>
        <w:fldChar w:fldCharType="separate"/>
      </w:r>
      <w:r w:rsidR="0064099B" w:rsidRPr="005344B4">
        <w:rPr>
          <w:rFonts w:cs="Times New Roman"/>
        </w:rPr>
        <w:t>(Schechner, 2003)</w:t>
      </w:r>
      <w:r w:rsidR="0064099B" w:rsidRPr="005344B4">
        <w:rPr>
          <w:rFonts w:cs="Times New Roman"/>
        </w:rPr>
        <w:fldChar w:fldCharType="end"/>
      </w:r>
      <w:r w:rsidR="00611D65" w:rsidRPr="005344B4">
        <w:rPr>
          <w:rFonts w:cs="Times New Roman"/>
        </w:rPr>
        <w:t xml:space="preserve"> not merely the preserve of children. However, play in terms of adult experience is often understood as a counterpoint to ordinary activities and everyday routines, an ‘otherness’ </w:t>
      </w:r>
      <w:r w:rsidR="00E55CCC" w:rsidRPr="005344B4">
        <w:rPr>
          <w:rFonts w:cs="Times New Roman"/>
        </w:rPr>
        <w:fldChar w:fldCharType="begin"/>
      </w:r>
      <w:r w:rsidR="00E55CCC" w:rsidRPr="005344B4">
        <w:rPr>
          <w:rFonts w:cs="Times New Roman"/>
        </w:rPr>
        <w:instrText xml:space="preserve"> ADDIN ZOTERO_ITEM CSL_CITATION {"citationID":"0BrqAsPj","properties":{"formattedCitation":"(Bauman, 2008)","plainCitation":"(Bauman, 2008)","noteIndex":0},"citationItems":[{"id":23300,"uris":["http://zotero.org/users/6040264/items/U4PENLYQ"],"itemData":{"id":23300,"type":"book","edition":"Repr.","event-place":"Oxford","ISBN":"978-0-631-18693-9","language":"eng","number-of-pages":"255","publisher":"Blackwell","publisher-place":"Oxford","source":"K10plus ISBN","title":"Postmodern ethics","author":[{"family":"Bauman","given":"Zygmunt"}],"issued":{"date-parts":[["2008"]]}}}],"schema":"https://github.com/citation-style-language/schema/raw/master/csl-citation.json"} </w:instrText>
      </w:r>
      <w:r w:rsidR="00E55CCC" w:rsidRPr="005344B4">
        <w:rPr>
          <w:rFonts w:cs="Times New Roman"/>
        </w:rPr>
        <w:fldChar w:fldCharType="separate"/>
      </w:r>
      <w:r w:rsidR="00E55CCC" w:rsidRPr="005344B4">
        <w:rPr>
          <w:rFonts w:cs="Times New Roman"/>
        </w:rPr>
        <w:t>(Bauman, 2008)</w:t>
      </w:r>
      <w:r w:rsidR="00E55CCC" w:rsidRPr="005344B4">
        <w:rPr>
          <w:rFonts w:cs="Times New Roman"/>
        </w:rPr>
        <w:fldChar w:fldCharType="end"/>
      </w:r>
      <w:r w:rsidR="00611D65" w:rsidRPr="005344B4">
        <w:rPr>
          <w:rFonts w:cs="Times New Roman"/>
        </w:rPr>
        <w:t xml:space="preserve"> which is always held in tension with rational, ‘adult’ behaviour.</w:t>
      </w:r>
      <w:r w:rsidR="00655F9D" w:rsidRPr="005344B4">
        <w:rPr>
          <w:rFonts w:cs="Times New Roman"/>
        </w:rPr>
        <w:t xml:space="preserve"> </w:t>
      </w:r>
      <w:r w:rsidR="002E2215" w:rsidRPr="005344B4">
        <w:rPr>
          <w:rFonts w:cs="Times New Roman"/>
        </w:rPr>
        <w:t>As a result,</w:t>
      </w:r>
      <w:r w:rsidR="009533E1" w:rsidRPr="005344B4">
        <w:rPr>
          <w:rFonts w:cs="Times New Roman"/>
        </w:rPr>
        <w:t xml:space="preserve"> </w:t>
      </w:r>
      <w:r w:rsidR="002E2215" w:rsidRPr="005344B4">
        <w:rPr>
          <w:rFonts w:cs="Times New Roman"/>
        </w:rPr>
        <w:t>pl</w:t>
      </w:r>
      <w:r w:rsidR="00AB76F7" w:rsidRPr="005344B4">
        <w:rPr>
          <w:rFonts w:cs="Times New Roman"/>
        </w:rPr>
        <w:t>ay is often counterposed with work, where work is understood as rational</w:t>
      </w:r>
      <w:r w:rsidR="009E6E25" w:rsidRPr="005344B4">
        <w:rPr>
          <w:rFonts w:cs="Times New Roman"/>
        </w:rPr>
        <w:t xml:space="preserve"> and instrumental. </w:t>
      </w:r>
      <w:r w:rsidR="00AB76F7" w:rsidRPr="005344B4">
        <w:rPr>
          <w:rFonts w:cs="Times New Roman"/>
        </w:rPr>
        <w:t>In practice, th</w:t>
      </w:r>
      <w:r w:rsidR="003613E3" w:rsidRPr="005344B4">
        <w:rPr>
          <w:rFonts w:cs="Times New Roman"/>
        </w:rPr>
        <w:t>ere is</w:t>
      </w:r>
      <w:r w:rsidR="00AB76F7" w:rsidRPr="005344B4">
        <w:rPr>
          <w:rFonts w:cs="Times New Roman"/>
        </w:rPr>
        <w:t xml:space="preserve"> a complex relationship</w:t>
      </w:r>
      <w:r w:rsidR="003613E3" w:rsidRPr="005344B4">
        <w:rPr>
          <w:rFonts w:cs="Times New Roman"/>
        </w:rPr>
        <w:t xml:space="preserve"> between work and play</w:t>
      </w:r>
      <w:r w:rsidR="00AB76F7" w:rsidRPr="005344B4">
        <w:rPr>
          <w:rFonts w:cs="Times New Roman"/>
        </w:rPr>
        <w:t>; aspects of work can be experienced as ‘a laugh’ or good fun, even as playful aspects of work are commoditised</w:t>
      </w:r>
      <w:r w:rsidR="000D28B9" w:rsidRPr="005344B4">
        <w:rPr>
          <w:rFonts w:cs="Times New Roman"/>
        </w:rPr>
        <w:t xml:space="preserve"> </w:t>
      </w:r>
      <w:r w:rsidR="000D28B9" w:rsidRPr="005344B4">
        <w:rPr>
          <w:rFonts w:cs="Times New Roman"/>
        </w:rPr>
        <w:fldChar w:fldCharType="begin"/>
      </w:r>
      <w:r w:rsidR="000D28B9" w:rsidRPr="005344B4">
        <w:rPr>
          <w:rFonts w:cs="Times New Roman"/>
        </w:rPr>
        <w:instrText xml:space="preserve"> ADDIN ZOTERO_ITEM CSL_CITATION {"citationID":"PXdnpYub","properties":{"formattedCitation":"(Crang, 1994)","plainCitation":"(Crang, 1994)","noteIndex":0},"citationItems":[{"id":23103,"uris":["http://zotero.org/users/6040264/items/DUQMUSFX"],"itemData":{"id":23103,"type":"article-journal","abstract":"The geographies of one particular restaurant workplace in the southeast of England are considered. It is argued that such workplace geographies—broadly of surveillance, display, and location—help to constitute the character of an employment. Here, this is demonstrated through an examination of the performative geographies of display in waiting work in Smoky Joe's restaurant. This examination is then used in two ways: both to draw out some implications of the interpersonal nature of this particular job; and to establish some broader analytical dimensions—sociospatial relations of consumption—to aid the understanding of how and why other jobs may be similar or different.","container-title":"Environment and Planning D: Society and Space","DOI":"10.1068/d120675","ISSN":"0263-7758","issue":"6","journalAbbreviation":"Environ Plan D","language":"EN","note":"publisher: SAGE Publications Ltd STM","page":"675-704","source":"SAGE Journals","title":"It's Showtime: On the Workplace Geographies of Display in a Restaurant in Southeast England","title-short":"It's Showtime","volume":"12","author":[{"family":"Crang","given":"Philip"}],"issued":{"date-parts":[["1994",12,1]]}}}],"schema":"https://github.com/citation-style-language/schema/raw/master/csl-citation.json"} </w:instrText>
      </w:r>
      <w:r w:rsidR="000D28B9" w:rsidRPr="005344B4">
        <w:rPr>
          <w:rFonts w:cs="Times New Roman"/>
        </w:rPr>
        <w:fldChar w:fldCharType="separate"/>
      </w:r>
      <w:r w:rsidR="000D28B9" w:rsidRPr="005344B4">
        <w:rPr>
          <w:rFonts w:cs="Times New Roman"/>
        </w:rPr>
        <w:t>(Crang, 1994)</w:t>
      </w:r>
      <w:r w:rsidR="000D28B9" w:rsidRPr="005344B4">
        <w:rPr>
          <w:rFonts w:cs="Times New Roman"/>
        </w:rPr>
        <w:fldChar w:fldCharType="end"/>
      </w:r>
      <w:r w:rsidR="000D28B9" w:rsidRPr="005344B4">
        <w:rPr>
          <w:rFonts w:cs="Times New Roman"/>
        </w:rPr>
        <w:t>. However,</w:t>
      </w:r>
      <w:r w:rsidR="00312910" w:rsidRPr="005344B4">
        <w:rPr>
          <w:rFonts w:cs="Times New Roman"/>
        </w:rPr>
        <w:t xml:space="preserve"> </w:t>
      </w:r>
      <w:r w:rsidR="00E10075" w:rsidRPr="005344B4">
        <w:rPr>
          <w:rFonts w:cs="Times New Roman"/>
        </w:rPr>
        <w:t>the s</w:t>
      </w:r>
      <w:r w:rsidR="00312910" w:rsidRPr="005344B4">
        <w:rPr>
          <w:rFonts w:cs="Times New Roman"/>
        </w:rPr>
        <w:t xml:space="preserve">eparation of work from play </w:t>
      </w:r>
      <w:r w:rsidR="00E10075" w:rsidRPr="005344B4">
        <w:rPr>
          <w:rFonts w:cs="Times New Roman"/>
        </w:rPr>
        <w:t xml:space="preserve">can be understood as </w:t>
      </w:r>
      <w:r w:rsidR="00460E15" w:rsidRPr="005344B4">
        <w:rPr>
          <w:rFonts w:cs="Times New Roman"/>
        </w:rPr>
        <w:t xml:space="preserve">a historical effect of industrial capitalism. As Cindi Katz powerfully documents in her ethnography of children </w:t>
      </w:r>
      <w:r w:rsidR="00E52A41" w:rsidRPr="005344B4">
        <w:rPr>
          <w:rFonts w:cs="Times New Roman"/>
        </w:rPr>
        <w:t>growing</w:t>
      </w:r>
      <w:r w:rsidR="00460E15" w:rsidRPr="005344B4">
        <w:rPr>
          <w:rFonts w:cs="Times New Roman"/>
        </w:rPr>
        <w:t xml:space="preserve"> u</w:t>
      </w:r>
      <w:r w:rsidR="00E52A41" w:rsidRPr="005344B4">
        <w:rPr>
          <w:rFonts w:cs="Times New Roman"/>
        </w:rPr>
        <w:t>p</w:t>
      </w:r>
      <w:r w:rsidR="00460E15" w:rsidRPr="005344B4">
        <w:rPr>
          <w:rFonts w:cs="Times New Roman"/>
        </w:rPr>
        <w:t xml:space="preserve"> in Sou</w:t>
      </w:r>
      <w:r w:rsidR="00E52A41" w:rsidRPr="005344B4">
        <w:rPr>
          <w:rFonts w:cs="Times New Roman"/>
        </w:rPr>
        <w:t xml:space="preserve">th Sudan, </w:t>
      </w:r>
      <w:r w:rsidR="00594500" w:rsidRPr="005344B4">
        <w:rPr>
          <w:rFonts w:cs="Times New Roman"/>
        </w:rPr>
        <w:t xml:space="preserve"> </w:t>
      </w:r>
      <w:r w:rsidR="00E52A41" w:rsidRPr="005344B4">
        <w:rPr>
          <w:rFonts w:cs="Times New Roman"/>
        </w:rPr>
        <w:t xml:space="preserve">‘the </w:t>
      </w:r>
      <w:r w:rsidR="00AB76F7" w:rsidRPr="005344B4">
        <w:rPr>
          <w:rFonts w:cs="Times New Roman"/>
        </w:rPr>
        <w:t xml:space="preserve">easy unity between work and play’ </w:t>
      </w:r>
      <w:r w:rsidR="00006D1C" w:rsidRPr="005344B4">
        <w:rPr>
          <w:rFonts w:cs="Times New Roman"/>
        </w:rPr>
        <w:fldChar w:fldCharType="begin"/>
      </w:r>
      <w:r w:rsidR="00220B50" w:rsidRPr="005344B4">
        <w:rPr>
          <w:rFonts w:cs="Times New Roman"/>
        </w:rPr>
        <w:instrText xml:space="preserve"> ADDIN ZOTERO_ITEM CSL_CITATION {"citationID":"Swot2HXd","properties":{"formattedCitation":"(Katz, 2004, p. xi)","plainCitation":"(Katz, 2004, p. xi)","noteIndex":0},"citationItems":[{"id":23101,"uris":["http://zotero.org/users/6040264/items/K375IWS8"],"itemData":{"id":23101,"type":"book","abstract":"Growing Up Global examines global change through children's lives in two seemingly disparate places: New York City and Sudan.The book's core is a study of children in a Sudanese village that was included in a state-sponsored agricultural program. Shifting her focus to working-class families in New York City, Cindy Katz exposes connections with the Sudanese in the effects of a capitalist environment on children.","call-number":"305.2309624 KAT","edition":"1st ed.","event-place":"Minneapolis","ISBN":"978-0-8166-9518-8","language":"eng","number-of-pages":"330","publisher":"University of Minnesota Press","publisher-place":"Minneapolis","source":"discover.durham.ac.uk","title":"Growing up global: economic restructuring and children's everyday lives","title-short":"Growing up global","author":[{"family":"Katz","given":"Cindi"}],"issued":{"date-parts":[["2004"]]}},"locator":"xi","label":"page"}],"schema":"https://github.com/citation-style-language/schema/raw/master/csl-citation.json"} </w:instrText>
      </w:r>
      <w:r w:rsidR="00006D1C" w:rsidRPr="005344B4">
        <w:rPr>
          <w:rFonts w:cs="Times New Roman"/>
        </w:rPr>
        <w:fldChar w:fldCharType="separate"/>
      </w:r>
      <w:r w:rsidR="00220B50" w:rsidRPr="005344B4">
        <w:rPr>
          <w:rFonts w:cs="Times New Roman"/>
        </w:rPr>
        <w:t>(Katz, 2004, p. xi)</w:t>
      </w:r>
      <w:r w:rsidR="00006D1C" w:rsidRPr="005344B4">
        <w:rPr>
          <w:rFonts w:cs="Times New Roman"/>
        </w:rPr>
        <w:fldChar w:fldCharType="end"/>
      </w:r>
      <w:r w:rsidR="00220B50" w:rsidRPr="005344B4">
        <w:rPr>
          <w:rFonts w:cs="Times New Roman"/>
        </w:rPr>
        <w:t xml:space="preserve"> </w:t>
      </w:r>
      <w:r w:rsidR="00AB76F7" w:rsidRPr="005344B4">
        <w:rPr>
          <w:rFonts w:cs="Times New Roman"/>
        </w:rPr>
        <w:t xml:space="preserve">in the everyday lives of children </w:t>
      </w:r>
      <w:r w:rsidR="002D6699" w:rsidRPr="005344B4">
        <w:rPr>
          <w:rFonts w:cs="Times New Roman"/>
        </w:rPr>
        <w:t xml:space="preserve">has been </w:t>
      </w:r>
      <w:r w:rsidR="00AB76F7" w:rsidRPr="005344B4">
        <w:rPr>
          <w:rFonts w:cs="Times New Roman"/>
        </w:rPr>
        <w:t>disrupted by global economic restructuring</w:t>
      </w:r>
      <w:r w:rsidR="002D6699" w:rsidRPr="005344B4">
        <w:rPr>
          <w:rFonts w:cs="Times New Roman"/>
        </w:rPr>
        <w:t xml:space="preserve">. </w:t>
      </w:r>
      <w:r w:rsidR="003C4D4F" w:rsidRPr="005344B4">
        <w:rPr>
          <w:rFonts w:cs="Times New Roman"/>
        </w:rPr>
        <w:t>T</w:t>
      </w:r>
      <w:r w:rsidR="00AB76F7" w:rsidRPr="005344B4">
        <w:rPr>
          <w:rFonts w:cs="Times New Roman"/>
        </w:rPr>
        <w:t xml:space="preserve">he activity of </w:t>
      </w:r>
      <w:r w:rsidR="00A04CF1" w:rsidRPr="005344B4">
        <w:rPr>
          <w:rFonts w:cs="Times New Roman"/>
        </w:rPr>
        <w:t>‘</w:t>
      </w:r>
      <w:r w:rsidR="00AB76F7" w:rsidRPr="005344B4">
        <w:rPr>
          <w:rFonts w:cs="Times New Roman"/>
        </w:rPr>
        <w:t>work</w:t>
      </w:r>
      <w:r w:rsidR="00A04CF1" w:rsidRPr="005344B4">
        <w:rPr>
          <w:rFonts w:cs="Times New Roman"/>
        </w:rPr>
        <w:t xml:space="preserve">’ </w:t>
      </w:r>
      <w:r w:rsidR="003C4D4F" w:rsidRPr="005344B4">
        <w:rPr>
          <w:rFonts w:cs="Times New Roman"/>
        </w:rPr>
        <w:t>has cir</w:t>
      </w:r>
      <w:r w:rsidR="00A04CF1" w:rsidRPr="005344B4">
        <w:rPr>
          <w:rFonts w:cs="Times New Roman"/>
        </w:rPr>
        <w:t xml:space="preserve">cumscribed and </w:t>
      </w:r>
      <w:r w:rsidR="003C4D4F" w:rsidRPr="005344B4">
        <w:rPr>
          <w:rFonts w:cs="Times New Roman"/>
        </w:rPr>
        <w:t xml:space="preserve">rationalised </w:t>
      </w:r>
      <w:r w:rsidR="00216334" w:rsidRPr="005344B4">
        <w:rPr>
          <w:rFonts w:cs="Times New Roman"/>
        </w:rPr>
        <w:t>with the</w:t>
      </w:r>
      <w:r w:rsidR="003C4D4F" w:rsidRPr="005344B4">
        <w:rPr>
          <w:rFonts w:cs="Times New Roman"/>
        </w:rPr>
        <w:t xml:space="preserve"> </w:t>
      </w:r>
      <w:r w:rsidR="00AA08C5" w:rsidRPr="005344B4">
        <w:rPr>
          <w:rFonts w:cs="Times New Roman"/>
        </w:rPr>
        <w:t>global capitalis</w:t>
      </w:r>
      <w:r w:rsidR="00216334" w:rsidRPr="005344B4">
        <w:rPr>
          <w:rFonts w:cs="Times New Roman"/>
        </w:rPr>
        <w:t>t relations</w:t>
      </w:r>
      <w:r w:rsidR="008F02F2" w:rsidRPr="005344B4">
        <w:rPr>
          <w:rFonts w:cs="Times New Roman"/>
        </w:rPr>
        <w:t xml:space="preserve">, such that </w:t>
      </w:r>
      <w:r w:rsidR="00216334" w:rsidRPr="005344B4">
        <w:rPr>
          <w:rFonts w:cs="Times New Roman"/>
        </w:rPr>
        <w:t>the</w:t>
      </w:r>
      <w:r w:rsidR="008F02F2" w:rsidRPr="005344B4">
        <w:rPr>
          <w:rFonts w:cs="Times New Roman"/>
        </w:rPr>
        <w:t xml:space="preserve"> boundary between work and leisure or play has become increasingly hardened</w:t>
      </w:r>
      <w:r w:rsidR="003C4D4F" w:rsidRPr="005344B4">
        <w:rPr>
          <w:rFonts w:cs="Times New Roman"/>
        </w:rPr>
        <w:t xml:space="preserve"> </w:t>
      </w:r>
      <w:r w:rsidR="00AB76F7" w:rsidRPr="005344B4">
        <w:rPr>
          <w:rStyle w:val="FootnoteReference"/>
          <w:rFonts w:cs="Times New Roman"/>
        </w:rPr>
        <w:footnoteReference w:id="51"/>
      </w:r>
      <w:r w:rsidR="00AB76F7" w:rsidRPr="005344B4">
        <w:rPr>
          <w:rFonts w:cs="Times New Roman"/>
        </w:rPr>
        <w:t xml:space="preserve">. She documents how the condition of industrial capitalism valorises productive, rational ‘work’ whilst play is trivialised (Katz, 2004). Whilst play is not oppositional to adult everyday life, nor antithetical to work, the intensification of everyday life under neoliberalism – through work, care and responsibilisation- often limits the opportunities to engage in imaginative play and creative expression. This is what makes the Festival as heterotopia so valuable – it provides a precious opportunity for adults and children to step out of the rhythms and pressures of everyday life to play with modes becoming in relation to ecological crisis. </w:t>
      </w:r>
    </w:p>
    <w:p w14:paraId="2E73439F" w14:textId="4F69FA34" w:rsidR="0045431A" w:rsidRPr="005344B4" w:rsidRDefault="00AD755F" w:rsidP="000E3087">
      <w:pPr>
        <w:spacing w:line="480" w:lineRule="auto"/>
        <w:rPr>
          <w:rFonts w:cs="Times New Roman"/>
        </w:rPr>
      </w:pPr>
      <w:r w:rsidRPr="005344B4">
        <w:rPr>
          <w:rFonts w:cs="Times New Roman"/>
        </w:rPr>
        <w:lastRenderedPageBreak/>
        <w:t xml:space="preserve">Play is often understood as a mode of </w:t>
      </w:r>
      <w:r w:rsidRPr="005344B4">
        <w:rPr>
          <w:rFonts w:cs="Times New Roman"/>
          <w:i/>
          <w:iCs/>
        </w:rPr>
        <w:t>as-</w:t>
      </w:r>
      <w:proofErr w:type="spellStart"/>
      <w:r w:rsidRPr="005344B4">
        <w:rPr>
          <w:rFonts w:cs="Times New Roman"/>
          <w:i/>
          <w:iCs/>
        </w:rPr>
        <w:t>ifness</w:t>
      </w:r>
      <w:proofErr w:type="spellEnd"/>
      <w:r w:rsidR="0054492C">
        <w:rPr>
          <w:rFonts w:cs="Times New Roman"/>
          <w:i/>
          <w:iCs/>
        </w:rPr>
        <w:t xml:space="preserve"> </w:t>
      </w:r>
      <w:r w:rsidR="002C6088" w:rsidRPr="005344B4">
        <w:rPr>
          <w:rFonts w:cs="Times New Roman"/>
          <w:i/>
          <w:iCs/>
        </w:rPr>
        <w:fldChar w:fldCharType="begin"/>
      </w:r>
      <w:r w:rsidR="002C6088" w:rsidRPr="005344B4">
        <w:rPr>
          <w:rFonts w:cs="Times New Roman"/>
          <w:i/>
          <w:iCs/>
        </w:rPr>
        <w:instrText xml:space="preserve"> ADDIN ZOTERO_ITEM CSL_CITATION {"citationID":"7VfBbibX","properties":{"formattedCitation":"(Bauman, 2008; Woodyer, 2012)","plainCitation":"(Bauman, 2008; Woodyer, 2012)","noteIndex":0},"citationItems":[{"id":23300,"uris":["http://zotero.org/users/6040264/items/U4PENLYQ"],"itemData":{"id":23300,"type":"book","edition":"Repr.","event-place":"Oxford","ISBN":"978-0-631-18693-9","language":"eng","number-of-pages":"255","publisher":"Blackwell","publisher-place":"Oxford","source":"K10plus ISBN","title":"Postmodern ethics","author":[{"family":"Bauman","given":"Zygmunt"}],"issued":{"date-parts":[["2008"]]}}},{"id":23034,"uris":["http://zotero.org/users/6040264/items/XNC4R6YY"],"itemData":{"id":23034,"type":"article-journal","abstract":"More often than not, play is assumed to be the activity of children. To date, this has limited academic engagements with play as a significant geographical concern in its own right. This paper challenges the common association of play with children through discussion of three frames of reference – play and the everyday, the politics of play, and how play exceeds representation – that are particularly instructive when developing broader conceptualisations of this phenomenon. In sketching out a broader space for ludic, or playful, geographies I am able to mark the critical and ethical potential of play, discussed here as a form of coming to consciousness and a way to be otherwise, and the cultivation of a mode of ethical generosity.","container-title":"Geography Compass","DOI":"10.1111/j.1749-8198.2012.00477.x","ISSN":"1749-8198","issue":"6","language":"en","note":"_eprint: https://compass.onlinelibrary.wiley.com/doi/pdf/10.1111/j.1749-8198.2012.00477.x","page":"313-326","source":"Wiley Online Library","title":"Ludic geographies: not merely child’s play","title-short":"Ludic geographies","volume":"6","author":[{"family":"Woodyer","given":"Tara"}],"issued":{"date-parts":[["2012"]]}}}],"schema":"https://github.com/citation-style-language/schema/raw/master/csl-citation.json"} </w:instrText>
      </w:r>
      <w:r w:rsidR="002C6088" w:rsidRPr="005344B4">
        <w:rPr>
          <w:rFonts w:cs="Times New Roman"/>
          <w:i/>
          <w:iCs/>
        </w:rPr>
        <w:fldChar w:fldCharType="separate"/>
      </w:r>
      <w:r w:rsidR="002C6088" w:rsidRPr="005344B4">
        <w:rPr>
          <w:rFonts w:cs="Times New Roman"/>
        </w:rPr>
        <w:t>(Bauman, 2008; Woodyer, 2012)</w:t>
      </w:r>
      <w:r w:rsidR="002C6088" w:rsidRPr="005344B4">
        <w:rPr>
          <w:rFonts w:cs="Times New Roman"/>
          <w:i/>
          <w:iCs/>
        </w:rPr>
        <w:fldChar w:fldCharType="end"/>
      </w:r>
      <w:r w:rsidRPr="005344B4">
        <w:rPr>
          <w:rFonts w:cs="Times New Roman"/>
        </w:rPr>
        <w:t>, through which the everyday can be refracted, reimagined, and temporarily transformed. In this sense, play’s capacity to collapse the boundary between the real and the imaginary endows it with significant transformative potential. Through bodily and social action, play brings about other worlds of meaning</w:t>
      </w:r>
      <w:r w:rsidR="00445B1A" w:rsidRPr="005344B4">
        <w:rPr>
          <w:rFonts w:cs="Times New Roman"/>
        </w:rPr>
        <w:t xml:space="preserve"> </w:t>
      </w:r>
      <w:r w:rsidR="00445B1A" w:rsidRPr="005344B4">
        <w:rPr>
          <w:rFonts w:cs="Times New Roman"/>
        </w:rPr>
        <w:fldChar w:fldCharType="begin"/>
      </w:r>
      <w:r w:rsidR="00A6402B" w:rsidRPr="005344B4">
        <w:rPr>
          <w:rFonts w:cs="Times New Roman"/>
        </w:rPr>
        <w:instrText xml:space="preserve"> ADDIN ZOTERO_ITEM CSL_CITATION {"citationID":"8jxwG8Zw","properties":{"formattedCitation":"(Caillois, 1961; Thrift, 1997; Turner, 2017)","plainCitation":"(Caillois, 1961; Thrift, 1997; Turner, 2017)","noteIndex":0},"citationItems":[{"id":23298,"uris":["http://zotero.org/users/6040264/items/J4L48KTL"],"itemData":{"id":23298,"type":"book","event-place":"[New York]","language":"eng","note":"Open Library ID: OL5826484M","number-of-pages":"208","publisher":"Free Press of Glencoe","publisher-place":"[New York]","source":"The Open Library","title":"Man, play, and games.","author":[{"family":"Caillois","given":"Roger"}],"issued":{"date-parts":[["1961"]]}}},{"id":23301,"uris":["http://zotero.org/users/6040264/items/TQAXP6E2"],"itemData":{"id":23301,"type":"chapter","container-title":"Geographies of Resistance","page":"124-151","publisher":"Routledge","source":"University of Bristol","title":"The still point: resistance, embodiment and dance","title-short":"The still point","author":[{"family":"Thrift","given":"NJ"}],"editor":[{"family":"Pile","given":"S"},{"family":"Keith","given":"M"}],"issued":{"date-parts":[["1997"]]}}},{"id":22994,"uris":["http://zotero.org/users/6040264/items/VAWZ6IIX"],"itemData":{"id":22994,"type":"book","collection-title":"Lewis Henry Morgan Lectures","event-place":"London New York","ISBN":"978-0-202-01190-5","language":"eng","note":"DOI: 10.4324/9781315134666","number-of-pages":"1","publisher":"Routledge","publisher-place":"London New York","source":"K10plus ISBN","title":"The ritual process: structure and anti-structure","title-short":"The ritual process","author":[{"family":"Turner","given":"Victor"}],"editor":[{"family":"Abrahams","given":"Roger D."}],"issued":{"date-parts":[["2017"]],"season":"1966"}}}],"schema":"https://github.com/citation-style-language/schema/raw/master/csl-citation.json"} </w:instrText>
      </w:r>
      <w:r w:rsidR="00445B1A" w:rsidRPr="005344B4">
        <w:rPr>
          <w:rFonts w:cs="Times New Roman"/>
        </w:rPr>
        <w:fldChar w:fldCharType="separate"/>
      </w:r>
      <w:r w:rsidR="00A6402B" w:rsidRPr="005344B4">
        <w:rPr>
          <w:rFonts w:cs="Times New Roman"/>
        </w:rPr>
        <w:t>(Caillois, 1961; Thrift, 1997; Turner, 2017)</w:t>
      </w:r>
      <w:r w:rsidR="00445B1A" w:rsidRPr="005344B4">
        <w:rPr>
          <w:rFonts w:cs="Times New Roman"/>
        </w:rPr>
        <w:fldChar w:fldCharType="end"/>
      </w:r>
      <w:r w:rsidRPr="005344B4">
        <w:rPr>
          <w:rFonts w:cs="Times New Roman"/>
        </w:rPr>
        <w:t>. However, i</w:t>
      </w:r>
      <w:r w:rsidR="0017116F" w:rsidRPr="005344B4">
        <w:rPr>
          <w:rFonts w:cs="Times New Roman"/>
        </w:rPr>
        <w:t xml:space="preserve">t is not only </w:t>
      </w:r>
      <w:r w:rsidR="0046192D" w:rsidRPr="005344B4">
        <w:rPr>
          <w:rFonts w:cs="Times New Roman"/>
        </w:rPr>
        <w:t>meaning which is transformed through play</w:t>
      </w:r>
      <w:r w:rsidR="00825986" w:rsidRPr="005344B4">
        <w:rPr>
          <w:rFonts w:cs="Times New Roman"/>
        </w:rPr>
        <w:t>. Shaddai Tembo argues that play actively brings new</w:t>
      </w:r>
      <w:r w:rsidR="00ED15FF" w:rsidRPr="005344B4">
        <w:rPr>
          <w:rFonts w:cs="Times New Roman"/>
        </w:rPr>
        <w:t xml:space="preserve"> socio-material assemblages into b</w:t>
      </w:r>
      <w:r w:rsidR="005847E6" w:rsidRPr="005344B4">
        <w:rPr>
          <w:rFonts w:cs="Times New Roman"/>
        </w:rPr>
        <w:t xml:space="preserve">eing, as intra-active practices oriented towards joyful subjectivities </w:t>
      </w:r>
      <w:r w:rsidR="00A6402B" w:rsidRPr="005344B4">
        <w:rPr>
          <w:rFonts w:cs="Times New Roman"/>
        </w:rPr>
        <w:fldChar w:fldCharType="begin"/>
      </w:r>
      <w:r w:rsidR="00135084" w:rsidRPr="005344B4">
        <w:rPr>
          <w:rFonts w:cs="Times New Roman"/>
        </w:rPr>
        <w:instrText xml:space="preserve"> ADDIN ZOTERO_ITEM CSL_CITATION {"citationID":"SCaAlib4","properties":{"formattedCitation":"(Tembo, 2024a)","plainCitation":"(Tembo, 2024a)","dontUpdate":true,"noteIndex":0},"citationItems":[{"id":2390,"uris":["http://zotero.org/users/6040264/items/KICZSUWB"],"itemData":{"id":2390,"type":"article-journal","abstract":"This paper examines the formation of children’s subjectivities, related to the metaphysical conditions of being and becoming a subject, within outdoor early childhood provision in Scotland. It applies a sociomaterial metaphysical framework to propose an alternative way of understanding how subjectivities come to form in early childhood environments, bringing together Spinozist monism in relation to Deleuze and Guattari’s concepts of assemblage and affect. Methodologically, an ethnographic approach inspired partly by the postqualitative field of scholarship is employed to gather data on children’s subjectivities at Wood Fire, a primarily outdoor early childhood setting. The data produced in this study affords an opportunity to understand the materiality and relationality of primarily outdoor early childhood provision through which subjectivities are in-formed. Thus, they demonstrate a more expanded understanding of how we, humans, are produced as individuals in specific encounters through processes of ‘affective sociomaterialisation’. Practically, this carries implications for how researchers might attune to the child’s sense of self on more expansive terms through processes of affective sociomaterialisation.","container-title":"Children's Geographies","DOI":"10.1080/14733285.2024.2335192","ISSN":"1473-3285","issue":"0","note":"publisher: Routledge\n_eprint: https://doi.org/10.1080/14733285.2024.2335192","page":"1–18","source":"Taylor and Francis+NEJM","title":"Attuning to processes of affective sociomaterialisation: exploring subjectivity and identity in outdoor early childhood provision in Scotland, UK","title-short":"Attuning to processes of affective sociomaterialisation","volume":"0","author":[{"family":"Tembo","given":"Shaddai"}],"issued":{"date-parts":[["2024"]]}}}],"schema":"https://github.com/citation-style-language/schema/raw/master/csl-citation.json"} </w:instrText>
      </w:r>
      <w:r w:rsidR="00A6402B" w:rsidRPr="005344B4">
        <w:rPr>
          <w:rFonts w:cs="Times New Roman"/>
        </w:rPr>
        <w:fldChar w:fldCharType="separate"/>
      </w:r>
      <w:r w:rsidR="00A6402B" w:rsidRPr="005344B4">
        <w:rPr>
          <w:rFonts w:cs="Times New Roman"/>
        </w:rPr>
        <w:t>(Tembo, 2024)</w:t>
      </w:r>
      <w:r w:rsidR="00A6402B" w:rsidRPr="005344B4">
        <w:rPr>
          <w:rFonts w:cs="Times New Roman"/>
        </w:rPr>
        <w:fldChar w:fldCharType="end"/>
      </w:r>
      <w:r w:rsidR="00A6402B" w:rsidRPr="005344B4">
        <w:rPr>
          <w:rFonts w:cs="Times New Roman"/>
        </w:rPr>
        <w:t>.</w:t>
      </w:r>
      <w:r w:rsidR="002C131D" w:rsidRPr="005344B4">
        <w:rPr>
          <w:rFonts w:cs="Times New Roman"/>
        </w:rPr>
        <w:t xml:space="preserve"> </w:t>
      </w:r>
      <w:r w:rsidR="0045431A" w:rsidRPr="005344B4">
        <w:rPr>
          <w:rFonts w:cs="Times New Roman"/>
        </w:rPr>
        <w:t xml:space="preserve">For example, </w:t>
      </w:r>
      <w:r w:rsidR="00BE3E35" w:rsidRPr="005344B4">
        <w:rPr>
          <w:rFonts w:cs="Times New Roman"/>
        </w:rPr>
        <w:t>the</w:t>
      </w:r>
      <w:r w:rsidR="0045431A" w:rsidRPr="005344B4">
        <w:rPr>
          <w:rFonts w:cs="Times New Roman"/>
        </w:rPr>
        <w:t xml:space="preserve"> bubble blower activity </w:t>
      </w:r>
      <w:r w:rsidR="00BE3E35" w:rsidRPr="005344B4">
        <w:rPr>
          <w:rFonts w:cs="Times New Roman"/>
        </w:rPr>
        <w:t>involves an assemblage of</w:t>
      </w:r>
      <w:r w:rsidR="00166474" w:rsidRPr="005344B4">
        <w:rPr>
          <w:rFonts w:cs="Times New Roman"/>
        </w:rPr>
        <w:t xml:space="preserve"> bodies-plastic bottles-tape-washing up liquid-tights-scissors, in which the </w:t>
      </w:r>
      <w:r w:rsidR="00847CD4" w:rsidRPr="005344B4">
        <w:rPr>
          <w:rFonts w:cs="Times New Roman"/>
        </w:rPr>
        <w:t>relation of child-</w:t>
      </w:r>
      <w:r w:rsidR="00CF04EA" w:rsidRPr="005344B4">
        <w:rPr>
          <w:rFonts w:cs="Times New Roman"/>
        </w:rPr>
        <w:t>adult-</w:t>
      </w:r>
      <w:r w:rsidR="00847CD4" w:rsidRPr="005344B4">
        <w:rPr>
          <w:rFonts w:cs="Times New Roman"/>
        </w:rPr>
        <w:t>plastic bottle is</w:t>
      </w:r>
      <w:r w:rsidR="00D31BF7" w:rsidRPr="005344B4">
        <w:rPr>
          <w:rFonts w:cs="Times New Roman"/>
        </w:rPr>
        <w:t xml:space="preserve"> not one of individual responsibility directed via technocratic waste management to recycle. Instead, the activity </w:t>
      </w:r>
      <w:r w:rsidR="00115D30" w:rsidRPr="005344B4">
        <w:rPr>
          <w:rFonts w:cs="Times New Roman"/>
        </w:rPr>
        <w:t>generates an engagement with the materiality of plastic which is oriented toward the pleasure of making</w:t>
      </w:r>
      <w:r w:rsidR="00A6402B" w:rsidRPr="005344B4">
        <w:rPr>
          <w:rFonts w:cs="Times New Roman"/>
        </w:rPr>
        <w:t xml:space="preserve"> together</w:t>
      </w:r>
      <w:r w:rsidR="00115D30" w:rsidRPr="005344B4">
        <w:rPr>
          <w:rFonts w:cs="Times New Roman"/>
        </w:rPr>
        <w:t xml:space="preserve"> and </w:t>
      </w:r>
      <w:r w:rsidR="00CF04EA" w:rsidRPr="005344B4">
        <w:rPr>
          <w:rFonts w:cs="Times New Roman"/>
        </w:rPr>
        <w:t xml:space="preserve">the joy of blowing bubbles. </w:t>
      </w:r>
      <w:r w:rsidR="00D31BF7" w:rsidRPr="005344B4">
        <w:rPr>
          <w:rFonts w:cs="Times New Roman"/>
        </w:rPr>
        <w:t xml:space="preserve"> </w:t>
      </w:r>
      <w:r w:rsidR="006458D2" w:rsidRPr="005344B4">
        <w:rPr>
          <w:rFonts w:cs="Times New Roman"/>
        </w:rPr>
        <w:t>It orient</w:t>
      </w:r>
      <w:r w:rsidR="00476944" w:rsidRPr="005344B4">
        <w:rPr>
          <w:rFonts w:cs="Times New Roman"/>
        </w:rPr>
        <w:t xml:space="preserve">s </w:t>
      </w:r>
      <w:r w:rsidR="006458D2" w:rsidRPr="005344B4">
        <w:rPr>
          <w:rFonts w:cs="Times New Roman"/>
        </w:rPr>
        <w:t xml:space="preserve">subjecthood </w:t>
      </w:r>
      <w:r w:rsidR="00A4716B" w:rsidRPr="005344B4">
        <w:rPr>
          <w:rFonts w:cs="Times New Roman"/>
          <w:i/>
          <w:iCs/>
        </w:rPr>
        <w:t>away</w:t>
      </w:r>
      <w:r w:rsidR="00A4716B" w:rsidRPr="005344B4">
        <w:rPr>
          <w:rFonts w:cs="Times New Roman"/>
        </w:rPr>
        <w:t xml:space="preserve"> from rational, neoliberal modes of waste management, towards</w:t>
      </w:r>
      <w:r w:rsidR="000E2F8D" w:rsidRPr="005344B4">
        <w:rPr>
          <w:rFonts w:cs="Times New Roman"/>
        </w:rPr>
        <w:t xml:space="preserve"> thinking about other modes of becoming-with plastic waste. </w:t>
      </w:r>
      <w:r w:rsidR="008003B9" w:rsidRPr="005344B4">
        <w:rPr>
          <w:rFonts w:cs="Times New Roman"/>
        </w:rPr>
        <w:t xml:space="preserve">Understood in this way, </w:t>
      </w:r>
      <w:r w:rsidR="00E23FC4" w:rsidRPr="005344B4">
        <w:rPr>
          <w:rFonts w:cs="Times New Roman"/>
        </w:rPr>
        <w:t>playful encounters</w:t>
      </w:r>
      <w:r w:rsidR="00885968" w:rsidRPr="005344B4">
        <w:rPr>
          <w:rFonts w:cs="Times New Roman"/>
        </w:rPr>
        <w:t xml:space="preserve"> ‘soften the boundary</w:t>
      </w:r>
      <w:r w:rsidR="008003B9" w:rsidRPr="005344B4">
        <w:rPr>
          <w:rFonts w:cs="Times New Roman"/>
        </w:rPr>
        <w:t>’</w:t>
      </w:r>
      <w:r w:rsidR="00885968" w:rsidRPr="005344B4">
        <w:rPr>
          <w:rFonts w:cs="Times New Roman"/>
        </w:rPr>
        <w:t xml:space="preserve"> between</w:t>
      </w:r>
      <w:r w:rsidR="008003B9" w:rsidRPr="005344B4">
        <w:rPr>
          <w:rFonts w:cs="Times New Roman"/>
        </w:rPr>
        <w:t xml:space="preserve"> human</w:t>
      </w:r>
      <w:r w:rsidR="00885968" w:rsidRPr="005344B4">
        <w:rPr>
          <w:rFonts w:cs="Times New Roman"/>
        </w:rPr>
        <w:t xml:space="preserve"> </w:t>
      </w:r>
      <w:r w:rsidR="008003B9" w:rsidRPr="005344B4">
        <w:rPr>
          <w:rFonts w:cs="Times New Roman"/>
        </w:rPr>
        <w:t>bodies and</w:t>
      </w:r>
      <w:r w:rsidR="00885968" w:rsidRPr="005344B4">
        <w:rPr>
          <w:rFonts w:cs="Times New Roman"/>
        </w:rPr>
        <w:t xml:space="preserve"> </w:t>
      </w:r>
      <w:r w:rsidR="008003B9" w:rsidRPr="005344B4">
        <w:rPr>
          <w:rFonts w:cs="Times New Roman"/>
        </w:rPr>
        <w:t xml:space="preserve">plastic ‘creating experimental subjectivities, new modes of being and becoming that disconnect and </w:t>
      </w:r>
      <w:r w:rsidR="0011594B" w:rsidRPr="005344B4">
        <w:rPr>
          <w:rFonts w:cs="Times New Roman"/>
        </w:rPr>
        <w:t xml:space="preserve">reconfigure </w:t>
      </w:r>
      <w:r w:rsidR="008003B9" w:rsidRPr="005344B4">
        <w:rPr>
          <w:rFonts w:cs="Times New Roman"/>
        </w:rPr>
        <w:t>individuality’</w:t>
      </w:r>
      <w:r w:rsidR="00E23FC4" w:rsidRPr="005344B4">
        <w:rPr>
          <w:rFonts w:cs="Times New Roman"/>
        </w:rPr>
        <w:t xml:space="preserve"> </w:t>
      </w:r>
      <w:r w:rsidR="0011594B" w:rsidRPr="005344B4">
        <w:rPr>
          <w:rFonts w:cs="Times New Roman"/>
        </w:rPr>
        <w:fldChar w:fldCharType="begin"/>
      </w:r>
      <w:r w:rsidR="00135084" w:rsidRPr="005344B4">
        <w:rPr>
          <w:rFonts w:cs="Times New Roman"/>
        </w:rPr>
        <w:instrText xml:space="preserve"> ADDIN ZOTERO_ITEM CSL_CITATION {"citationID":"aHklu23q","properties":{"formattedCitation":"(Tembo, 2024a, p. 695)","plainCitation":"(Tembo, 2024a, p. 695)","dontUpdate":true,"noteIndex":0},"citationItems":[{"id":2390,"uris":["http://zotero.org/users/6040264/items/KICZSUWB"],"itemData":{"id":2390,"type":"article-journal","abstract":"This paper examines the formation of children’s subjectivities, related to the metaphysical conditions of being and becoming a subject, within outdoor early childhood provision in Scotland. It applies a sociomaterial metaphysical framework to propose an alternative way of understanding how subjectivities come to form in early childhood environments, bringing together Spinozist monism in relation to Deleuze and Guattari’s concepts of assemblage and affect. Methodologically, an ethnographic approach inspired partly by the postqualitative field of scholarship is employed to gather data on children’s subjectivities at Wood Fire, a primarily outdoor early childhood setting. The data produced in this study affords an opportunity to understand the materiality and relationality of primarily outdoor early childhood provision through which subjectivities are in-formed. Thus, they demonstrate a more expanded understanding of how we, humans, are produced as individuals in specific encounters through processes of ‘affective sociomaterialisation’. Practically, this carries implications for how researchers might attune to the child’s sense of self on more expansive terms through processes of affective sociomaterialisation.","container-title":"Children's Geographies","DOI":"10.1080/14733285.2024.2335192","ISSN":"1473-3285","issue":"0","note":"publisher: Routledge\n_eprint: https://doi.org/10.1080/14733285.2024.2335192","page":"1–18","source":"Taylor and Francis+NEJM","title":"Attuning to processes of affective sociomaterialisation: exploring subjectivity and identity in outdoor early childhood provision in Scotland, UK","title-short":"Attuning to processes of affective sociomaterialisation","volume":"0","author":[{"family":"Tembo","given":"Shaddai"}],"issued":{"date-parts":[["2024"]]}},"locator":"695","label":"page"}],"schema":"https://github.com/citation-style-language/schema/raw/master/csl-citation.json"} </w:instrText>
      </w:r>
      <w:r w:rsidR="0011594B" w:rsidRPr="005344B4">
        <w:rPr>
          <w:rFonts w:cs="Times New Roman"/>
        </w:rPr>
        <w:fldChar w:fldCharType="separate"/>
      </w:r>
      <w:r w:rsidR="0011594B" w:rsidRPr="005344B4">
        <w:rPr>
          <w:rFonts w:cs="Times New Roman"/>
        </w:rPr>
        <w:t>(Tembo, 2024, p. 695)</w:t>
      </w:r>
      <w:r w:rsidR="0011594B" w:rsidRPr="005344B4">
        <w:rPr>
          <w:rFonts w:cs="Times New Roman"/>
        </w:rPr>
        <w:fldChar w:fldCharType="end"/>
      </w:r>
      <w:r w:rsidR="00E23FC4" w:rsidRPr="005344B4">
        <w:rPr>
          <w:rFonts w:cs="Times New Roman"/>
        </w:rPr>
        <w:t>. T</w:t>
      </w:r>
      <w:r w:rsidR="0046192D" w:rsidRPr="005344B4">
        <w:rPr>
          <w:rFonts w:cs="Times New Roman"/>
        </w:rPr>
        <w:t xml:space="preserve">he affects and bodily sensations that emerge intra-actively through </w:t>
      </w:r>
      <w:r w:rsidR="00E23FC4" w:rsidRPr="005344B4">
        <w:rPr>
          <w:rFonts w:cs="Times New Roman"/>
        </w:rPr>
        <w:t>creative making with plastic</w:t>
      </w:r>
      <w:r w:rsidR="006A0888" w:rsidRPr="005344B4">
        <w:rPr>
          <w:rFonts w:cs="Times New Roman"/>
        </w:rPr>
        <w:t xml:space="preserve"> generate the potential to</w:t>
      </w:r>
      <w:r w:rsidR="0046192D" w:rsidRPr="005344B4">
        <w:rPr>
          <w:rFonts w:cs="Times New Roman"/>
        </w:rPr>
        <w:t xml:space="preserve"> reconfigure </w:t>
      </w:r>
      <w:r w:rsidR="009C590B" w:rsidRPr="005344B4">
        <w:rPr>
          <w:rFonts w:cs="Times New Roman"/>
        </w:rPr>
        <w:t>agenc</w:t>
      </w:r>
      <w:r w:rsidR="00A6402B" w:rsidRPr="005344B4">
        <w:rPr>
          <w:rFonts w:cs="Times New Roman"/>
        </w:rPr>
        <w:t xml:space="preserve">y towards joyful modes of response.  </w:t>
      </w:r>
    </w:p>
    <w:p w14:paraId="7B3D0109" w14:textId="30B11214" w:rsidR="006C159E" w:rsidRPr="005344B4" w:rsidRDefault="00040A46" w:rsidP="000E3087">
      <w:pPr>
        <w:spacing w:line="480" w:lineRule="auto"/>
        <w:rPr>
          <w:rFonts w:cs="Times New Roman"/>
        </w:rPr>
      </w:pPr>
      <w:r w:rsidRPr="005344B4">
        <w:rPr>
          <w:rFonts w:cs="Times New Roman"/>
        </w:rPr>
        <w:t>In ‘family friendly’ sites, playful activities planned for and around children, as well presence and interactions of children with/in a particular place can entice adults to engage in play in ways that they might not if children were not there. Children make the space</w:t>
      </w:r>
      <w:r w:rsidR="00365D49" w:rsidRPr="005344B4">
        <w:rPr>
          <w:rFonts w:cs="Times New Roman"/>
        </w:rPr>
        <w:t xml:space="preserve"> </w:t>
      </w:r>
      <w:r w:rsidRPr="005344B4">
        <w:rPr>
          <w:rFonts w:cs="Times New Roman"/>
        </w:rPr>
        <w:t xml:space="preserve">through their interaction with/in it, and family friendly spaces are actively produced with </w:t>
      </w:r>
      <w:r w:rsidR="00365D49" w:rsidRPr="005344B4">
        <w:rPr>
          <w:rFonts w:cs="Times New Roman"/>
        </w:rPr>
        <w:t>a particular</w:t>
      </w:r>
      <w:r w:rsidRPr="005344B4">
        <w:rPr>
          <w:rFonts w:cs="Times New Roman"/>
        </w:rPr>
        <w:t xml:space="preserve"> child </w:t>
      </w:r>
      <w:r w:rsidR="00365D49" w:rsidRPr="005344B4">
        <w:rPr>
          <w:rFonts w:cs="Times New Roman"/>
        </w:rPr>
        <w:t>sensibility</w:t>
      </w:r>
      <w:r w:rsidRPr="005344B4">
        <w:rPr>
          <w:rFonts w:cs="Times New Roman"/>
        </w:rPr>
        <w:t xml:space="preserve"> in mind. In such spaces, children both in their vital presence and as an idealised ‘audience’ become a conduit for adults to engage in child-like play – for example dancing at the Bird Rave with their children or making a bubble blower together. </w:t>
      </w:r>
      <w:r w:rsidR="00E344F1" w:rsidRPr="005344B4">
        <w:rPr>
          <w:rFonts w:cs="Times New Roman"/>
        </w:rPr>
        <w:t xml:space="preserve">Play is understood here autotelic; non-instrumental, not engaged in for future benefit or reward </w:t>
      </w:r>
      <w:r w:rsidR="00E344F1" w:rsidRPr="005344B4">
        <w:rPr>
          <w:rFonts w:cs="Times New Roman"/>
        </w:rPr>
        <w:fldChar w:fldCharType="begin"/>
      </w:r>
      <w:r w:rsidR="00E344F1" w:rsidRPr="005344B4">
        <w:rPr>
          <w:rFonts w:cs="Times New Roman"/>
        </w:rPr>
        <w:instrText xml:space="preserve"> ADDIN ZOTERO_ITEM CSL_CITATION {"citationID":"oAtiWs1w","properties":{"formattedCitation":"(Sutton-Smith, 1997)","plainCitation":"(Sutton-Smith, 1997)","noteIndex":0},"citationItems":[{"id":23174,"uris":["http://zotero.org/users/6040264/items/SKTY8438"],"itemData":{"id":23174,"type":"book","abstract":"From the Pilgrims who settled at Plymouth Rock to Christian Coalition canvassers working for George W. Bush, Americans have long sought to integrate faith with politics. Few have been as successful as Hollywood evangelist Aimee Semple McPherson. During the years between the two world wars, McPherson was the most flamboyant and controversial minister in the United States. She built an enormously successful and innovative megachurch, established a mass media empire, and produced spellbinding theatrical sermons that rivaled Tinseltown's spectacular shows. As McPherson's power grew, she moved beyond religion into the realm of politics, launching a national crusade to fight the teaching of evolution in the schools, defend Prohibition, and resurrect what she believed was the United States' Christian heritage. Convinced that the antichrist was working to destroy the nation's Protestant foundations, she and her allies saw themselves as a besieged minority called by God to join the \"old time religion\" to American patriotism. Matthew Sutton's definitive study of Aimee Semple McPherson reveals the woman, most often remembered as the hypocritical vamp in Sinclair Lewis's Elmer Gantry, as a trail-blazing pioneer. Her life marked the beginning of Pentecostalism's advance from the margins of Protestantism to the mainstream of American culture. Indeed, from her location in Hollywood, McPherson's integration of politics with faith set precedents for the religious right, while her celebrity status, use of spectacle, and mass media savvy came to define modern evangelicalism.","call-number":"155.418 SUT","edition":"1st ed.","event-place":"Cambridge, MA","ISBN":"978-0-674-04418-0","language":"eng","note":"DOI: 10.4159/9780674044180","number-of-pages":"x+276","publisher":"Harvard University Press","publisher-place":"Cambridge, MA","source":"discover.durham.ac.uk","title":"The ambiguity of play","author":[{"family":"Sutton-Smith","given":"Brian"}],"issued":{"date-parts":[["1997"]]}}}],"schema":"https://github.com/citation-style-language/schema/raw/master/csl-citation.json"} </w:instrText>
      </w:r>
      <w:r w:rsidR="00E344F1" w:rsidRPr="005344B4">
        <w:rPr>
          <w:rFonts w:cs="Times New Roman"/>
        </w:rPr>
        <w:fldChar w:fldCharType="separate"/>
      </w:r>
      <w:r w:rsidR="00E344F1" w:rsidRPr="005344B4">
        <w:rPr>
          <w:rFonts w:cs="Times New Roman"/>
        </w:rPr>
        <w:t>(Sutton-Smith, 1997)</w:t>
      </w:r>
      <w:r w:rsidR="00E344F1" w:rsidRPr="005344B4">
        <w:rPr>
          <w:rFonts w:cs="Times New Roman"/>
        </w:rPr>
        <w:fldChar w:fldCharType="end"/>
      </w:r>
      <w:r w:rsidR="00E344F1" w:rsidRPr="005344B4">
        <w:rPr>
          <w:rFonts w:cs="Times New Roman"/>
        </w:rPr>
        <w:t xml:space="preserve"> other than to satisfy a curiosity or desire for sensation </w:t>
      </w:r>
      <w:r w:rsidR="00E344F1" w:rsidRPr="005344B4">
        <w:rPr>
          <w:rFonts w:cs="Times New Roman"/>
        </w:rPr>
        <w:fldChar w:fldCharType="begin"/>
      </w:r>
      <w:r w:rsidR="00D23FE6" w:rsidRPr="005344B4">
        <w:rPr>
          <w:rFonts w:cs="Times New Roman"/>
        </w:rPr>
        <w:instrText xml:space="preserve"> ADDIN ZOTERO_ITEM CSL_CITATION {"citationID":"Nxefjgb7","properties":{"formattedCitation":"(Tembo, 2024b)","plainCitation":"(Tembo, 2024b)","dontUpdate":true,"noteIndex":0},"citationItems":[{"id":2391,"uris":["http://zotero.org/users/6040264/items/TUMJ2GGL"],"itemData":{"id":2391,"type":"article-journal","abstract":"This paper examines the formation of children’s subjectivities, related to the metaphysical conditions of being and becoming a subject, within outdoor early childhood provision in Scotland. It applies a sociomaterial metaphysical framework to propose an alternative way of understanding how subjectivities come to form in early childhood environments, bringing together Spinozist monism in relation to Deleuze and Guattari’s concepts of assemblage and affect. Methodologically, an ethnographic approach inspired partly by the postqualitative field of scholarship is employed to gather data on children’s subjectivities at Wood Fire, a primarily outdoor early childhood setting. The data produced in this study affords an opportunity to understand the materiality and relationality of primarily outdoor early childhood provision through which subjectivities are in-formed. Thus, they demonstrate a more expanded understanding of how we, humans, are produced as individuals in specific encounters through processes of ‘affective sociomaterialisation’. Practically, this carries implications for how researchers might attune to the child’s sense of self on more expansive terms through processes of affective sociomaterialisation.","container-title":"Children's Geographies","DOI":"10.1080/14733285.2024.2335192","ISSN":"1473-3285","issue":"0","note":"publisher: Routledge\n_eprint: https://doi.org/10.1080/14733285.2024.2335192","page":"1–18","source":"Taylor and Francis+NEJM","title":"Attuning to processes of affective sociomaterialisation: exploring subjectivity and identity in outdoor early childhood provision in Scotland, UK","title-short":"Attuning to processes of affective sociomaterialisation","volume":"0","author":[{"family":"Tembo","given":"Shaddai"}],"issued":{"date-parts":[["2024"]]}}}],"schema":"https://github.com/citation-style-language/schema/raw/master/csl-citation.json"} </w:instrText>
      </w:r>
      <w:r w:rsidR="00E344F1" w:rsidRPr="005344B4">
        <w:rPr>
          <w:rFonts w:cs="Times New Roman"/>
        </w:rPr>
        <w:fldChar w:fldCharType="separate"/>
      </w:r>
      <w:r w:rsidR="00E344F1" w:rsidRPr="005344B4">
        <w:rPr>
          <w:rFonts w:cs="Times New Roman"/>
        </w:rPr>
        <w:t>(Tembo, 2024)</w:t>
      </w:r>
      <w:r w:rsidR="00E344F1" w:rsidRPr="005344B4">
        <w:rPr>
          <w:rFonts w:cs="Times New Roman"/>
        </w:rPr>
        <w:fldChar w:fldCharType="end"/>
      </w:r>
      <w:r w:rsidR="00E344F1" w:rsidRPr="005344B4">
        <w:rPr>
          <w:rFonts w:cs="Times New Roman"/>
        </w:rPr>
        <w:t xml:space="preserve">. This doesn’t mean that play has no purpose, or that is cannot be captured as value and pressed into the service of capital accumulation </w:t>
      </w:r>
      <w:r w:rsidR="00E344F1" w:rsidRPr="005344B4">
        <w:rPr>
          <w:rFonts w:cs="Times New Roman"/>
        </w:rPr>
        <w:fldChar w:fldCharType="begin"/>
      </w:r>
      <w:r w:rsidR="00E344F1" w:rsidRPr="005344B4">
        <w:rPr>
          <w:rFonts w:cs="Times New Roman"/>
        </w:rPr>
        <w:instrText xml:space="preserve"> ADDIN ZOTERO_ITEM CSL_CITATION {"citationID":"iNiqCUrh","properties":{"formattedCitation":"(Crang, 1994)","plainCitation":"(Crang, 1994)","noteIndex":0},"citationItems":[{"id":23103,"uris":["http://zotero.org/users/6040264/items/DUQMUSFX"],"itemData":{"id":23103,"type":"article-journal","abstract":"The geographies of one particular restaurant workplace in the southeast of England are considered. It is argued that such workplace geographies—broadly of surveillance, display, and location—help to constitute the character of an employment. Here, this is demonstrated through an examination of the performative geographies of display in waiting work in Smoky Joe's restaurant. This examination is then used in two ways: both to draw out some implications of the interpersonal nature of this particular job; and to establish some broader analytical dimensions—sociospatial relations of consumption—to aid the understanding of how and why other jobs may be similar or different.","container-title":"Environment and Planning D: Society and Space","DOI":"10.1068/d120675","ISSN":"0263-7758","issue":"6","journalAbbreviation":"Environ Plan D","language":"EN","note":"publisher: SAGE Publications Ltd STM","page":"675-704","source":"SAGE Journals","title":"It's Showtime: On the Workplace Geographies of Display in a Restaurant in Southeast England","title-short":"It's Showtime","volume":"12","author":[{"family":"Crang","given":"Philip"}],"issued":{"date-parts":[["1994",12,1]]}}}],"schema":"https://github.com/citation-style-language/schema/raw/master/csl-citation.json"} </w:instrText>
      </w:r>
      <w:r w:rsidR="00E344F1" w:rsidRPr="005344B4">
        <w:rPr>
          <w:rFonts w:cs="Times New Roman"/>
        </w:rPr>
        <w:fldChar w:fldCharType="separate"/>
      </w:r>
      <w:r w:rsidR="00E344F1" w:rsidRPr="005344B4">
        <w:rPr>
          <w:rFonts w:cs="Times New Roman"/>
        </w:rPr>
        <w:t>(Crang, 1994)</w:t>
      </w:r>
      <w:r w:rsidR="00E344F1" w:rsidRPr="005344B4">
        <w:rPr>
          <w:rFonts w:cs="Times New Roman"/>
        </w:rPr>
        <w:fldChar w:fldCharType="end"/>
      </w:r>
      <w:r w:rsidR="00E344F1" w:rsidRPr="005344B4">
        <w:rPr>
          <w:rFonts w:cs="Times New Roman"/>
        </w:rPr>
        <w:t>. Rather, it is understood in terms of its vitality – a form of micro-</w:t>
      </w:r>
      <w:r w:rsidR="00E344F1" w:rsidRPr="005344B4">
        <w:rPr>
          <w:rFonts w:cs="Times New Roman"/>
        </w:rPr>
        <w:lastRenderedPageBreak/>
        <w:t xml:space="preserve">power that emerges through the proximity to others </w:t>
      </w:r>
      <w:r w:rsidR="0089312F" w:rsidRPr="005344B4">
        <w:rPr>
          <w:rFonts w:cs="Times New Roman"/>
        </w:rPr>
        <w:fldChar w:fldCharType="begin"/>
      </w:r>
      <w:r w:rsidR="001C2AE2" w:rsidRPr="005344B4">
        <w:rPr>
          <w:rFonts w:cs="Times New Roman"/>
        </w:rPr>
        <w:instrText xml:space="preserve"> ADDIN ZOTERO_ITEM CSL_CITATION {"citationID":"AFE7ZU3l","properties":{"formattedCitation":"(Malbon, 2005; Woodyer, 2012)","plainCitation":"(Malbon, 2005; Woodyer, 2012)","noteIndex":0},"citationItems":[{"id":23175,"uris":["http://zotero.org/users/6040264/items/6HETEEFY"],"itemData":{"id":23175,"type":"book","collection-number":"4","collection-title":"Critical geographies","edition":"Transfered to digital printing","event-place":"London","ISBN":"978-0-415-20213-8","language":"eng","number-of-pages":"236","publisher":"Routledge","publisher-place":"London","source":"K10plus ISBN","title":"Clubbing: dancing, ecstasy and vitality","title-short":"Clubbing","author":[{"family":"Malbon","given":"Ben"}],"issued":{"date-parts":[["2005"]]}}},{"id":23034,"uris":["http://zotero.org/users/6040264/items/XNC4R6YY"],"itemData":{"id":23034,"type":"article-journal","abstract":"More often than not, play is assumed to be the activity of children. To date, this has limited academic engagements with play as a significant geographical concern in its own right. This paper challenges the common association of play with children through discussion of three frames of reference – play and the everyday, the politics of play, and how play exceeds representation – that are particularly instructive when developing broader conceptualisations of this phenomenon. In sketching out a broader space for ludic, or playful, geographies I am able to mark the critical and ethical potential of play, discussed here as a form of coming to consciousness and a way to be otherwise, and the cultivation of a mode of ethical generosity.","container-title":"Geography Compass","DOI":"10.1111/j.1749-8198.2012.00477.x","ISSN":"1749-8198","issue":"6","language":"en","note":"_eprint: https://compass.onlinelibrary.wiley.com/doi/pdf/10.1111/j.1749-8198.2012.00477.x","page":"313-326","source":"Wiley Online Library","title":"Ludic geographies: not merely child’s play","title-short":"Ludic geographies","volume":"6","author":[{"family":"Woodyer","given":"Tara"}],"issued":{"date-parts":[["2012"]]}}}],"schema":"https://github.com/citation-style-language/schema/raw/master/csl-citation.json"} </w:instrText>
      </w:r>
      <w:r w:rsidR="0089312F" w:rsidRPr="005344B4">
        <w:rPr>
          <w:rFonts w:cs="Times New Roman"/>
        </w:rPr>
        <w:fldChar w:fldCharType="separate"/>
      </w:r>
      <w:r w:rsidR="001C2AE2" w:rsidRPr="005344B4">
        <w:rPr>
          <w:rFonts w:cs="Times New Roman"/>
        </w:rPr>
        <w:t>(Malbon, 2005; Woodyer, 2012)</w:t>
      </w:r>
      <w:r w:rsidR="0089312F" w:rsidRPr="005344B4">
        <w:rPr>
          <w:rFonts w:cs="Times New Roman"/>
        </w:rPr>
        <w:fldChar w:fldCharType="end"/>
      </w:r>
      <w:r w:rsidR="00E344F1" w:rsidRPr="005344B4">
        <w:rPr>
          <w:rFonts w:cs="Times New Roman"/>
        </w:rPr>
        <w:t xml:space="preserve">, in this case the relation of children to adults, and the circulation of ludic affects.  </w:t>
      </w:r>
    </w:p>
    <w:p w14:paraId="2A9423D9" w14:textId="2F372F50" w:rsidR="006F442D" w:rsidRPr="005344B4" w:rsidRDefault="009E7351" w:rsidP="000E3087">
      <w:pPr>
        <w:spacing w:line="480" w:lineRule="auto"/>
        <w:rPr>
          <w:rFonts w:cs="Times New Roman"/>
        </w:rPr>
      </w:pPr>
      <w:r w:rsidRPr="005344B4">
        <w:rPr>
          <w:rFonts w:cs="Times New Roman"/>
        </w:rPr>
        <w:t xml:space="preserve">As a </w:t>
      </w:r>
      <w:r w:rsidR="00EE539E" w:rsidRPr="005344B4">
        <w:rPr>
          <w:rFonts w:cs="Times New Roman"/>
        </w:rPr>
        <w:t>heterotopic space, the Festival of Thrift creates opportunities for adults and children to engage in autotelic play together.</w:t>
      </w:r>
      <w:r w:rsidR="004C0894" w:rsidRPr="005344B4">
        <w:rPr>
          <w:rFonts w:cs="Times New Roman"/>
        </w:rPr>
        <w:t xml:space="preserve"> </w:t>
      </w:r>
      <w:r w:rsidR="006E7EAB" w:rsidRPr="005344B4">
        <w:rPr>
          <w:rFonts w:cs="Times New Roman"/>
        </w:rPr>
        <w:t xml:space="preserve"> </w:t>
      </w:r>
      <w:r w:rsidR="00EE539E" w:rsidRPr="005344B4">
        <w:rPr>
          <w:rFonts w:cs="Times New Roman"/>
        </w:rPr>
        <w:t xml:space="preserve">That is not to say that opportunities for expressive, imaginative and potentially transformative space are limited to </w:t>
      </w:r>
      <w:proofErr w:type="gramStart"/>
      <w:r w:rsidR="00EE539E" w:rsidRPr="005344B4">
        <w:rPr>
          <w:rFonts w:cs="Times New Roman"/>
        </w:rPr>
        <w:t>particular space-times</w:t>
      </w:r>
      <w:proofErr w:type="gramEnd"/>
      <w:r w:rsidR="00EE539E" w:rsidRPr="005344B4">
        <w:rPr>
          <w:rFonts w:cs="Times New Roman"/>
        </w:rPr>
        <w:t xml:space="preserve">, such as the festival site. Playing is often spontaneous and momentary, ‘it can occur in any space or place or the journey between them’ </w:t>
      </w:r>
      <w:r w:rsidR="00B01E67" w:rsidRPr="005344B4">
        <w:rPr>
          <w:rFonts w:cs="Times New Roman"/>
        </w:rPr>
        <w:fldChar w:fldCharType="begin"/>
      </w:r>
      <w:r w:rsidR="00B01E67" w:rsidRPr="005344B4">
        <w:rPr>
          <w:rFonts w:cs="Times New Roman"/>
        </w:rPr>
        <w:instrText xml:space="preserve"> ADDIN ZOTERO_ITEM CSL_CITATION {"citationID":"WwheXX59","properties":{"formattedCitation":"(Woodyer, 2012, p. 320)","plainCitation":"(Woodyer, 2012, p. 320)","noteIndex":0},"citationItems":[{"id":23034,"uris":["http://zotero.org/users/6040264/items/XNC4R6YY"],"itemData":{"id":23034,"type":"article-journal","abstract":"More often than not, play is assumed to be the activity of children. To date, this has limited academic engagements with play as a significant geographical concern in its own right. This paper challenges the common association of play with children through discussion of three frames of reference – play and the everyday, the politics of play, and how play exceeds representation – that are particularly instructive when developing broader conceptualisations of this phenomenon. In sketching out a broader space for ludic, or playful, geographies I am able to mark the critical and ethical potential of play, discussed here as a form of coming to consciousness and a way to be otherwise, and the cultivation of a mode of ethical generosity.","container-title":"Geography Compass","DOI":"10.1111/j.1749-8198.2012.00477.x","ISSN":"1749-8198","issue":"6","language":"en","note":"_eprint: https://compass.onlinelibrary.wiley.com/doi/pdf/10.1111/j.1749-8198.2012.00477.x","page":"313-326","source":"Wiley Online Library","title":"Ludic geographies: not merely child’s play","title-short":"Ludic geographies","volume":"6","author":[{"family":"Woodyer","given":"Tara"}],"issued":{"date-parts":[["2012"]]}},"locator":"320","label":"page"}],"schema":"https://github.com/citation-style-language/schema/raw/master/csl-citation.json"} </w:instrText>
      </w:r>
      <w:r w:rsidR="00B01E67" w:rsidRPr="005344B4">
        <w:rPr>
          <w:rFonts w:cs="Times New Roman"/>
        </w:rPr>
        <w:fldChar w:fldCharType="separate"/>
      </w:r>
      <w:r w:rsidR="00B01E67" w:rsidRPr="005344B4">
        <w:rPr>
          <w:rFonts w:cs="Times New Roman"/>
        </w:rPr>
        <w:t>(Woodyer, 2012, p. 320)</w:t>
      </w:r>
      <w:r w:rsidR="00B01E67" w:rsidRPr="005344B4">
        <w:rPr>
          <w:rFonts w:cs="Times New Roman"/>
        </w:rPr>
        <w:fldChar w:fldCharType="end"/>
      </w:r>
      <w:r w:rsidR="00EE539E" w:rsidRPr="005344B4">
        <w:rPr>
          <w:rFonts w:cs="Times New Roman"/>
        </w:rPr>
        <w:t xml:space="preserve">. </w:t>
      </w:r>
      <w:r w:rsidR="00593C02" w:rsidRPr="005344B4">
        <w:rPr>
          <w:rFonts w:cs="Times New Roman"/>
        </w:rPr>
        <w:t>I</w:t>
      </w:r>
      <w:r w:rsidR="00EE539E" w:rsidRPr="005344B4">
        <w:rPr>
          <w:rFonts w:cs="Times New Roman"/>
        </w:rPr>
        <w:t>t is precisely the spontaneity of play, its vitality and its potential for surprise that enables it to participate in ‘configuring alternate ways of being in th</w:t>
      </w:r>
      <w:r w:rsidRPr="005344B4">
        <w:rPr>
          <w:rFonts w:cs="Times New Roman"/>
        </w:rPr>
        <w:t>e</w:t>
      </w:r>
      <w:r w:rsidR="00EE539E" w:rsidRPr="005344B4">
        <w:rPr>
          <w:rFonts w:cs="Times New Roman"/>
        </w:rPr>
        <w:t xml:space="preserve"> world’</w:t>
      </w:r>
      <w:r w:rsidR="002D3D51" w:rsidRPr="005344B4">
        <w:rPr>
          <w:rFonts w:cs="Times New Roman"/>
        </w:rPr>
        <w:t xml:space="preserve"> </w:t>
      </w:r>
      <w:r w:rsidR="00074E54" w:rsidRPr="005344B4">
        <w:rPr>
          <w:rFonts w:cs="Times New Roman"/>
        </w:rPr>
        <w:t xml:space="preserve">(ibid). </w:t>
      </w:r>
      <w:r w:rsidR="00114D19" w:rsidRPr="005344B4">
        <w:rPr>
          <w:rFonts w:cs="Times New Roman"/>
        </w:rPr>
        <w:t>Play has the potential for ethical generosity — it can open up possibilities of alternative relations to space, to others, to materiality; it can unsettle habitual order and opens imaginative potential</w:t>
      </w:r>
      <w:r w:rsidR="002573D8" w:rsidRPr="005344B4">
        <w:rPr>
          <w:rFonts w:cs="Times New Roman"/>
        </w:rPr>
        <w:t xml:space="preserve"> </w:t>
      </w:r>
      <w:r w:rsidR="00CD3282" w:rsidRPr="005344B4">
        <w:rPr>
          <w:rFonts w:cs="Times New Roman"/>
        </w:rPr>
        <w:fldChar w:fldCharType="begin"/>
      </w:r>
      <w:r w:rsidR="00CD3282" w:rsidRPr="005344B4">
        <w:rPr>
          <w:rFonts w:cs="Times New Roman"/>
        </w:rPr>
        <w:instrText xml:space="preserve"> ADDIN ZOTERO_ITEM CSL_CITATION {"citationID":"Xup3IcHQ","properties":{"formattedCitation":"(Woodyer, 2012)","plainCitation":"(Woodyer, 2012)","noteIndex":0},"citationItems":[{"id":23034,"uris":["http://zotero.org/users/6040264/items/XNC4R6YY"],"itemData":{"id":23034,"type":"article-journal","abstract":"More often than not, play is assumed to be the activity of children. To date, this has limited academic engagements with play as a significant geographical concern in its own right. This paper challenges the common association of play with children through discussion of three frames of reference – play and the everyday, the politics of play, and how play exceeds representation – that are particularly instructive when developing broader conceptualisations of this phenomenon. In sketching out a broader space for ludic, or playful, geographies I am able to mark the critical and ethical potential of play, discussed here as a form of coming to consciousness and a way to be otherwise, and the cultivation of a mode of ethical generosity.","container-title":"Geography Compass","DOI":"10.1111/j.1749-8198.2012.00477.x","ISSN":"1749-8198","issue":"6","language":"en","note":"_eprint: https://compass.onlinelibrary.wiley.com/doi/pdf/10.1111/j.1749-8198.2012.00477.x","page":"313-326","source":"Wiley Online Library","title":"Ludic geographies: not merely child’s play","title-short":"Ludic geographies","volume":"6","author":[{"family":"Woodyer","given":"Tara"}],"issued":{"date-parts":[["2012"]]}}}],"schema":"https://github.com/citation-style-language/schema/raw/master/csl-citation.json"} </w:instrText>
      </w:r>
      <w:r w:rsidR="00CD3282" w:rsidRPr="005344B4">
        <w:rPr>
          <w:rFonts w:cs="Times New Roman"/>
        </w:rPr>
        <w:fldChar w:fldCharType="separate"/>
      </w:r>
      <w:r w:rsidR="00CD3282" w:rsidRPr="005344B4">
        <w:rPr>
          <w:rFonts w:cs="Times New Roman"/>
        </w:rPr>
        <w:t>(Woodyer, 2012)</w:t>
      </w:r>
      <w:r w:rsidR="00CD3282" w:rsidRPr="005344B4">
        <w:rPr>
          <w:rFonts w:cs="Times New Roman"/>
        </w:rPr>
        <w:fldChar w:fldCharType="end"/>
      </w:r>
      <w:r w:rsidR="00CD3282" w:rsidRPr="005344B4">
        <w:rPr>
          <w:rFonts w:cs="Times New Roman"/>
        </w:rPr>
        <w:t xml:space="preserve">. </w:t>
      </w:r>
      <w:r w:rsidR="002573D8" w:rsidRPr="005344B4">
        <w:rPr>
          <w:rFonts w:cs="Times New Roman"/>
        </w:rPr>
        <w:t xml:space="preserve">Through and with children, in a ‘family friendly site’ adults are invited to rekindle </w:t>
      </w:r>
      <w:r w:rsidR="000D2A0D" w:rsidRPr="005344B4">
        <w:rPr>
          <w:rFonts w:cs="Times New Roman"/>
        </w:rPr>
        <w:t>childhood</w:t>
      </w:r>
      <w:r w:rsidR="002573D8" w:rsidRPr="005344B4">
        <w:rPr>
          <w:rFonts w:cs="Times New Roman"/>
        </w:rPr>
        <w:t xml:space="preserve"> sensibilities</w:t>
      </w:r>
      <w:r w:rsidR="00CC0AFE" w:rsidRPr="005344B4">
        <w:rPr>
          <w:rFonts w:cs="Times New Roman"/>
        </w:rPr>
        <w:t xml:space="preserve"> </w:t>
      </w:r>
      <w:r w:rsidR="00A07F94" w:rsidRPr="005344B4">
        <w:rPr>
          <w:rFonts w:cs="Times New Roman"/>
        </w:rPr>
        <w:t>through play</w:t>
      </w:r>
      <w:r w:rsidR="00396B19" w:rsidRPr="005344B4">
        <w:rPr>
          <w:rFonts w:cs="Times New Roman"/>
        </w:rPr>
        <w:t xml:space="preserve">, directing </w:t>
      </w:r>
      <w:r w:rsidR="000E3087" w:rsidRPr="005344B4">
        <w:rPr>
          <w:rFonts w:cs="Times New Roman"/>
        </w:rPr>
        <w:t xml:space="preserve">thrift </w:t>
      </w:r>
      <w:r w:rsidR="00396B19" w:rsidRPr="005344B4">
        <w:rPr>
          <w:rFonts w:cs="Times New Roman"/>
        </w:rPr>
        <w:t>a</w:t>
      </w:r>
      <w:r w:rsidR="000E3087" w:rsidRPr="005344B4">
        <w:rPr>
          <w:rFonts w:cs="Times New Roman"/>
        </w:rPr>
        <w:t>way from neoliberal ‘efficiency’ toward thrift as flourishing.</w:t>
      </w:r>
      <w:r w:rsidR="00CD3282" w:rsidRPr="005344B4">
        <w:rPr>
          <w:rFonts w:cs="Times New Roman"/>
        </w:rPr>
        <w:t xml:space="preserve"> Th</w:t>
      </w:r>
      <w:r w:rsidR="0064383A" w:rsidRPr="005344B4">
        <w:rPr>
          <w:rFonts w:cs="Times New Roman"/>
        </w:rPr>
        <w:t>is</w:t>
      </w:r>
      <w:r w:rsidR="00CD3282" w:rsidRPr="005344B4">
        <w:rPr>
          <w:rFonts w:cs="Times New Roman"/>
        </w:rPr>
        <w:t xml:space="preserve"> revitalises environmental politics by steering away from the deadening </w:t>
      </w:r>
      <w:proofErr w:type="spellStart"/>
      <w:r w:rsidR="00CD3282" w:rsidRPr="005344B4">
        <w:rPr>
          <w:rFonts w:cs="Times New Roman"/>
        </w:rPr>
        <w:t>affects</w:t>
      </w:r>
      <w:proofErr w:type="spellEnd"/>
      <w:r w:rsidR="00CD3282" w:rsidRPr="005344B4">
        <w:rPr>
          <w:rFonts w:cs="Times New Roman"/>
        </w:rPr>
        <w:t xml:space="preserve"> of climate </w:t>
      </w:r>
      <w:proofErr w:type="spellStart"/>
      <w:r w:rsidR="00CD3282" w:rsidRPr="005344B4">
        <w:rPr>
          <w:rFonts w:cs="Times New Roman"/>
        </w:rPr>
        <w:t>doomism</w:t>
      </w:r>
      <w:proofErr w:type="spellEnd"/>
      <w:r w:rsidR="00CD3282" w:rsidRPr="005344B4">
        <w:rPr>
          <w:rFonts w:cs="Times New Roman"/>
        </w:rPr>
        <w:t xml:space="preserve"> or the purity politics of individualistic environmentalism</w:t>
      </w:r>
      <w:r w:rsidR="00AF28CC" w:rsidRPr="005344B4">
        <w:rPr>
          <w:rFonts w:cs="Times New Roman"/>
        </w:rPr>
        <w:t xml:space="preserve"> towards more capacious and imaginative modes of response. </w:t>
      </w:r>
    </w:p>
    <w:p w14:paraId="019FD902" w14:textId="47A447C2" w:rsidR="00BA67F2" w:rsidRPr="005344B4" w:rsidRDefault="00474795" w:rsidP="00901009">
      <w:pPr>
        <w:pStyle w:val="Heading2"/>
      </w:pPr>
      <w:bookmarkStart w:id="125" w:name="_Toc213581823"/>
      <w:r w:rsidRPr="005344B4">
        <w:rPr>
          <w:rStyle w:val="Heading2Char"/>
          <w:rFonts w:cs="Times New Roman"/>
        </w:rPr>
        <w:t>5.</w:t>
      </w:r>
      <w:r>
        <w:rPr>
          <w:rStyle w:val="Heading2Char"/>
          <w:rFonts w:cs="Times New Roman"/>
        </w:rPr>
        <w:t>6</w:t>
      </w:r>
      <w:r w:rsidRPr="005344B4">
        <w:rPr>
          <w:rStyle w:val="Heading2Char"/>
          <w:rFonts w:cs="Times New Roman"/>
        </w:rPr>
        <w:t xml:space="preserve"> </w:t>
      </w:r>
      <w:r w:rsidRPr="005344B4">
        <w:t>Rethinking</w:t>
      </w:r>
      <w:r w:rsidR="00BA67F2" w:rsidRPr="005344B4">
        <w:t xml:space="preserve"> thrift</w:t>
      </w:r>
      <w:bookmarkEnd w:id="125"/>
    </w:p>
    <w:p w14:paraId="0EFC1C9D" w14:textId="1330BE01" w:rsidR="00BA67F2" w:rsidRPr="005344B4" w:rsidRDefault="00BA67F2" w:rsidP="009811B0">
      <w:pPr>
        <w:spacing w:line="480" w:lineRule="auto"/>
        <w:rPr>
          <w:rFonts w:cs="Times New Roman"/>
        </w:rPr>
      </w:pPr>
      <w:r w:rsidRPr="005344B4">
        <w:rPr>
          <w:rFonts w:cs="Times New Roman"/>
        </w:rPr>
        <w:t xml:space="preserve">Although the location, funding and creative direction of the Festival has changed over the 12 years, thrift has always been a central organising theme, </w:t>
      </w:r>
      <w:r w:rsidR="00F716D0" w:rsidRPr="005344B4">
        <w:rPr>
          <w:rFonts w:cs="Times New Roman"/>
        </w:rPr>
        <w:t xml:space="preserve">bringing </w:t>
      </w:r>
      <w:r w:rsidRPr="005344B4">
        <w:rPr>
          <w:rFonts w:cs="Times New Roman"/>
        </w:rPr>
        <w:t xml:space="preserve">artists, traders, performers, makers, activists and educators together in an eclectic program which changes every year. Here the figure of the responsible </w:t>
      </w:r>
      <w:r w:rsidR="00930BA5" w:rsidRPr="005344B4">
        <w:rPr>
          <w:rFonts w:cs="Times New Roman"/>
        </w:rPr>
        <w:t>self-centred</w:t>
      </w:r>
      <w:r w:rsidRPr="005344B4">
        <w:rPr>
          <w:rFonts w:cs="Times New Roman"/>
        </w:rPr>
        <w:t xml:space="preserve"> in neoliberal environmentalism surfaces in the discursive motif of ‘thrift’. However, I argue that attending to the affective forms generated across the site, in particular the sense of conviviality experienced through making</w:t>
      </w:r>
      <w:r w:rsidR="006F442D" w:rsidRPr="005344B4">
        <w:rPr>
          <w:rFonts w:cs="Times New Roman"/>
        </w:rPr>
        <w:t xml:space="preserve"> </w:t>
      </w:r>
      <w:r w:rsidRPr="005344B4">
        <w:rPr>
          <w:rFonts w:cs="Times New Roman"/>
        </w:rPr>
        <w:t>orients practices of thrift towards communal flourishing rather than frugality in the service of capital</w:t>
      </w:r>
      <w:r w:rsidR="00365D49" w:rsidRPr="005344B4">
        <w:rPr>
          <w:rFonts w:cs="Times New Roman"/>
        </w:rPr>
        <w:t xml:space="preserve">. </w:t>
      </w:r>
      <w:r w:rsidRPr="005344B4">
        <w:rPr>
          <w:rFonts w:cs="Times New Roman"/>
        </w:rPr>
        <w:t xml:space="preserve">At the same time, the affective atmosphere of the site together with irreverent, humorous and absurd modes of engagement shift the mood of the festival away from the purity politics often associated with frugality. Within the site, adults are given permission to </w:t>
      </w:r>
      <w:r w:rsidRPr="005344B4">
        <w:rPr>
          <w:rFonts w:cs="Times New Roman"/>
        </w:rPr>
        <w:lastRenderedPageBreak/>
        <w:t xml:space="preserve">inhabit child-like sensibilities through play, the joy of making and </w:t>
      </w:r>
      <w:r w:rsidR="000C39F6" w:rsidRPr="005344B4">
        <w:rPr>
          <w:rFonts w:cs="Times New Roman"/>
        </w:rPr>
        <w:t xml:space="preserve">irreverent performances which </w:t>
      </w:r>
      <w:r w:rsidR="00DF076B" w:rsidRPr="005344B4">
        <w:rPr>
          <w:rFonts w:cs="Times New Roman"/>
        </w:rPr>
        <w:t>invite silliness</w:t>
      </w:r>
      <w:r w:rsidRPr="005344B4">
        <w:rPr>
          <w:rFonts w:cs="Times New Roman"/>
        </w:rPr>
        <w:t>. I consider what possibilities this generates for recasting agency in Anthropocene times.</w:t>
      </w:r>
    </w:p>
    <w:p w14:paraId="3F0EDEEA" w14:textId="05201F9B" w:rsidR="000853B7" w:rsidRPr="005344B4" w:rsidRDefault="000853B7" w:rsidP="009811B0">
      <w:pPr>
        <w:spacing w:line="480" w:lineRule="auto"/>
        <w:rPr>
          <w:rFonts w:cs="Times New Roman"/>
        </w:rPr>
      </w:pPr>
      <w:r w:rsidRPr="005344B4">
        <w:rPr>
          <w:rFonts w:cs="Times New Roman"/>
        </w:rPr>
        <w:t xml:space="preserve">Key to my argument is the distinction between thrift -as-frugality, a virtue pressed into the service of capital accumulation and thrift-as-thriving, a condition of being in the world which is oriented towards some version of the good life, or the Aristotelian concept of </w:t>
      </w:r>
      <w:r w:rsidR="00A55C25" w:rsidRPr="005344B4">
        <w:rPr>
          <w:rFonts w:cs="Times New Roman"/>
        </w:rPr>
        <w:t>eudaimonia</w:t>
      </w:r>
      <w:r w:rsidRPr="005344B4">
        <w:rPr>
          <w:rFonts w:cs="Times New Roman"/>
        </w:rPr>
        <w:t xml:space="preserve"> – </w:t>
      </w:r>
      <w:r w:rsidR="008C0E72" w:rsidRPr="005344B4">
        <w:rPr>
          <w:rFonts w:cs="Times New Roman"/>
        </w:rPr>
        <w:t>human flourishing</w:t>
      </w:r>
      <w:r w:rsidRPr="005344B4">
        <w:rPr>
          <w:rFonts w:cs="Times New Roman"/>
        </w:rPr>
        <w:t xml:space="preserve"> </w:t>
      </w:r>
      <w:r w:rsidR="00CD3282" w:rsidRPr="005344B4">
        <w:rPr>
          <w:rFonts w:cs="Times New Roman"/>
        </w:rPr>
        <w:fldChar w:fldCharType="begin"/>
      </w:r>
      <w:r w:rsidR="005B2885" w:rsidRPr="005344B4">
        <w:rPr>
          <w:rFonts w:cs="Times New Roman"/>
        </w:rPr>
        <w:instrText xml:space="preserve"> ADDIN ZOTERO_ITEM CSL_CITATION {"citationID":"OQs0VylI","properties":{"formattedCitation":"(Hulme, 2019; Alexander, 2022a)","plainCitation":"(Hulme, 2019; Alexander, 2022a)","dontUpdate":true,"noteIndex":0},"citationItems":[{"id":94,"uris":["http://zotero.org/users/6040264/items/4VFTUYV5"],"itemData":{"id":94,"type":"book","event-place":"Manchester","ISBN":"978-1-5261-2884-3","language":"eng","number-of-pages":"140","publisher":"Manchester University Press","publisher-place":"Manchester","source":"K10plus ISBN","title":"A brief history of thrift","author":[{"family":"Hulme","given":"Alison"}],"issued":{"date-parts":[["2019"]]}}},{"id":99,"uris":["http://zotero.org/users/6040264/items/W93RU954"],"itemData":{"id":99,"type":"article-journal","abstract":"This article tracks how a trope of middle-class household thrift, grounded on the autarchic Aristotelian oikos, has long fueled derogatory discourses in Britain aimed at low-income urban residents who practice quite different forms of thrift. Since the 1970s this trope has migrated across scales, proving a potent metaphor for national economic policy and planetary care alike, and morally and economically justifying both neoliberal welfare retraction compounded by austerity policies and national responses to excessive resource extraction and waste production. Both austerity and formal recycling schemes shift responsibility onto consumer citizens, regardless of capacity. Further, this model of thrift eclipses the thriftiness of low-income urban households, which emerges at the nexus of kin and waged labor, sharing, welfare, debt, conserving material resources through remaking and repair and, crucially, the fundamental need for decency expressed through kin care. Through a historicized ethnography of a London social housing estate and its residents, this paper excavates what happens as these different forms and scales of household thrift coexist, change over time, and clash. Ultimately, neoliberal policy centered on an inimical idiom of thrift delegitimizes and disentitles low-income urban households and undermines their ability to enact livelihood practices of sustainability and projects of dignity across generations.","container-title":"Comparative Studies in Society and History","DOI":"10.1017/S0010417522000159","ISSN":"0010-4175, 1475-2999","issue":"4","language":"en","note":"publisher: Cambridge University Press","page":"934-965","source":"Cambridge University Press","title":"The Simple Bare Necessities: Scales and Paradoxes of Thrift on a London Public Housing Estate","title-short":"The Simple Bare Necessities","volume":"64","author":[{"family":"Alexander","given":"Catherine"}],"issued":{"date-parts":[["2022",10]]}}}],"schema":"https://github.com/citation-style-language/schema/raw/master/csl-citation.json"} </w:instrText>
      </w:r>
      <w:r w:rsidR="00CD3282" w:rsidRPr="005344B4">
        <w:rPr>
          <w:rFonts w:cs="Times New Roman"/>
        </w:rPr>
        <w:fldChar w:fldCharType="separate"/>
      </w:r>
      <w:r w:rsidR="00737B8B" w:rsidRPr="005344B4">
        <w:rPr>
          <w:rFonts w:cs="Times New Roman"/>
        </w:rPr>
        <w:t>(Hulme, 2019; Alexander, 2022)</w:t>
      </w:r>
      <w:r w:rsidR="00CD3282" w:rsidRPr="005344B4">
        <w:rPr>
          <w:rFonts w:cs="Times New Roman"/>
        </w:rPr>
        <w:fldChar w:fldCharType="end"/>
      </w:r>
      <w:r w:rsidR="00AF28CC" w:rsidRPr="005344B4">
        <w:rPr>
          <w:rFonts w:cs="Times New Roman"/>
        </w:rPr>
        <w:t>.</w:t>
      </w:r>
      <w:r w:rsidRPr="005344B4">
        <w:rPr>
          <w:rFonts w:cs="Times New Roman"/>
        </w:rPr>
        <w:t xml:space="preserve">  Broadly, thrift refers to a principle of managing of resources and money, minimising expenditure and waste to ensure there </w:t>
      </w:r>
      <w:r w:rsidR="00E13893" w:rsidRPr="005344B4">
        <w:rPr>
          <w:rFonts w:cs="Times New Roman"/>
        </w:rPr>
        <w:t xml:space="preserve">is </w:t>
      </w:r>
      <w:r w:rsidRPr="005344B4">
        <w:rPr>
          <w:rFonts w:cs="Times New Roman"/>
        </w:rPr>
        <w:t xml:space="preserve">enough to sustain a person or household in future. </w:t>
      </w:r>
      <w:r w:rsidR="00FA620A" w:rsidRPr="005344B4">
        <w:rPr>
          <w:rFonts w:cs="Times New Roman"/>
        </w:rPr>
        <w:t xml:space="preserve">Once an economic principle for managing </w:t>
      </w:r>
      <w:r w:rsidR="003A589B" w:rsidRPr="005344B4">
        <w:rPr>
          <w:rFonts w:cs="Times New Roman"/>
        </w:rPr>
        <w:t xml:space="preserve">resources within </w:t>
      </w:r>
      <w:r w:rsidR="007809BE" w:rsidRPr="005344B4">
        <w:rPr>
          <w:rFonts w:cs="Times New Roman"/>
        </w:rPr>
        <w:t>t</w:t>
      </w:r>
      <w:r w:rsidR="003A589B" w:rsidRPr="005344B4">
        <w:rPr>
          <w:rFonts w:cs="Times New Roman"/>
        </w:rPr>
        <w:t>he household, thrift has jumped across scales from the house</w:t>
      </w:r>
      <w:r w:rsidR="008C0E72" w:rsidRPr="005344B4">
        <w:rPr>
          <w:rFonts w:cs="Times New Roman"/>
        </w:rPr>
        <w:t>hold</w:t>
      </w:r>
      <w:r w:rsidR="003A589B" w:rsidRPr="005344B4">
        <w:rPr>
          <w:rFonts w:cs="Times New Roman"/>
        </w:rPr>
        <w:t xml:space="preserve"> to the nation and in more recent years</w:t>
      </w:r>
      <w:r w:rsidR="008C0E72" w:rsidRPr="005344B4">
        <w:rPr>
          <w:rFonts w:cs="Times New Roman"/>
        </w:rPr>
        <w:t>,</w:t>
      </w:r>
      <w:r w:rsidR="003A589B" w:rsidRPr="005344B4">
        <w:rPr>
          <w:rFonts w:cs="Times New Roman"/>
        </w:rPr>
        <w:t xml:space="preserve"> the plane</w:t>
      </w:r>
      <w:r w:rsidR="008C0E72" w:rsidRPr="005344B4">
        <w:rPr>
          <w:rFonts w:cs="Times New Roman"/>
        </w:rPr>
        <w:t>t</w:t>
      </w:r>
      <w:r w:rsidR="00737B8B" w:rsidRPr="005344B4">
        <w:rPr>
          <w:rFonts w:cs="Times New Roman"/>
        </w:rPr>
        <w:t xml:space="preserve"> </w:t>
      </w:r>
      <w:r w:rsidR="00AF28CC" w:rsidRPr="005344B4">
        <w:rPr>
          <w:rFonts w:cs="Times New Roman"/>
        </w:rPr>
        <w:fldChar w:fldCharType="begin"/>
      </w:r>
      <w:r w:rsidR="00737B8B" w:rsidRPr="005344B4">
        <w:rPr>
          <w:rFonts w:cs="Times New Roman"/>
        </w:rPr>
        <w:instrText xml:space="preserve"> ADDIN ZOTERO_ITEM CSL_CITATION {"citationID":"PVRYFBpR","properties":{"formattedCitation":"(Alexander and Sosna, 2022)","plainCitation":"(Alexander and Sosna, 2022)","noteIndex":0},"citationItems":[{"id":93,"uris":["http://zotero.org/users/6040264/items/6QQCLL49"],"itemData":{"id":93,"type":"chapter","container-title":"Thrift and Its Paradoxes From Domestic to Political Economy","title":"Introduction: Thrift, Antithrift, Scale, and Paradox","author":[{"family":"Alexander","given":"Catherine"},{"family":"Sosna","given":"Daniel"}],"issued":{"date-parts":[["2022"]]}}}],"schema":"https://github.com/citation-style-language/schema/raw/master/csl-citation.json"} </w:instrText>
      </w:r>
      <w:r w:rsidR="00AF28CC" w:rsidRPr="005344B4">
        <w:rPr>
          <w:rFonts w:cs="Times New Roman"/>
        </w:rPr>
        <w:fldChar w:fldCharType="separate"/>
      </w:r>
      <w:r w:rsidR="00737B8B" w:rsidRPr="005344B4">
        <w:rPr>
          <w:rFonts w:cs="Times New Roman"/>
        </w:rPr>
        <w:t>(Alexander and Sosna, 2022)</w:t>
      </w:r>
      <w:r w:rsidR="00AF28CC" w:rsidRPr="005344B4">
        <w:rPr>
          <w:rFonts w:cs="Times New Roman"/>
        </w:rPr>
        <w:fldChar w:fldCharType="end"/>
      </w:r>
      <w:r w:rsidR="008C0E72" w:rsidRPr="005344B4">
        <w:rPr>
          <w:rFonts w:cs="Times New Roman"/>
        </w:rPr>
        <w:t>.</w:t>
      </w:r>
      <w:r w:rsidR="00977CDA" w:rsidRPr="005344B4">
        <w:rPr>
          <w:rFonts w:cs="Times New Roman"/>
        </w:rPr>
        <w:t xml:space="preserve"> </w:t>
      </w:r>
      <w:r w:rsidR="00F716D0" w:rsidRPr="005344B4">
        <w:rPr>
          <w:rFonts w:cs="Times New Roman"/>
        </w:rPr>
        <w:t>With this movement across scales</w:t>
      </w:r>
      <w:r w:rsidR="00977CDA" w:rsidRPr="005344B4">
        <w:rPr>
          <w:rFonts w:cs="Times New Roman"/>
        </w:rPr>
        <w:t>, thrift has become</w:t>
      </w:r>
      <w:r w:rsidR="00F716D0" w:rsidRPr="005344B4">
        <w:rPr>
          <w:rFonts w:cs="Times New Roman"/>
        </w:rPr>
        <w:t xml:space="preserve"> synonymous with </w:t>
      </w:r>
      <w:r w:rsidR="00547F53" w:rsidRPr="005344B4">
        <w:rPr>
          <w:rFonts w:cs="Times New Roman"/>
        </w:rPr>
        <w:t xml:space="preserve">frugality, </w:t>
      </w:r>
      <w:r w:rsidR="00F716D0" w:rsidRPr="005344B4">
        <w:rPr>
          <w:rFonts w:cs="Times New Roman"/>
        </w:rPr>
        <w:t xml:space="preserve">a virtue </w:t>
      </w:r>
      <w:r w:rsidRPr="005344B4">
        <w:rPr>
          <w:rFonts w:cs="Times New Roman"/>
        </w:rPr>
        <w:t xml:space="preserve">rooted in religious discourses of morality and self-discipline. </w:t>
      </w:r>
      <w:r w:rsidR="007A4C95" w:rsidRPr="005344B4">
        <w:rPr>
          <w:rFonts w:cs="Times New Roman"/>
        </w:rPr>
        <w:t xml:space="preserve">Within </w:t>
      </w:r>
      <w:r w:rsidRPr="005344B4">
        <w:rPr>
          <w:rFonts w:cs="Times New Roman"/>
        </w:rPr>
        <w:t xml:space="preserve">Protestant traditions, frugality, hard work, and restraint were </w:t>
      </w:r>
      <w:r w:rsidR="00EE0311" w:rsidRPr="005344B4">
        <w:rPr>
          <w:rFonts w:cs="Times New Roman"/>
        </w:rPr>
        <w:t>considered</w:t>
      </w:r>
      <w:r w:rsidRPr="005344B4">
        <w:rPr>
          <w:rFonts w:cs="Times New Roman"/>
        </w:rPr>
        <w:t xml:space="preserve"> expressions of spiritual integrity and personal worth</w:t>
      </w:r>
      <w:r w:rsidR="00EE0311" w:rsidRPr="005344B4">
        <w:rPr>
          <w:rFonts w:cs="Times New Roman"/>
        </w:rPr>
        <w:t xml:space="preserve"> </w:t>
      </w:r>
      <w:r w:rsidR="00AF28CC" w:rsidRPr="005344B4">
        <w:rPr>
          <w:rFonts w:cs="Times New Roman"/>
        </w:rPr>
        <w:fldChar w:fldCharType="begin"/>
      </w:r>
      <w:r w:rsidR="00AF28CC" w:rsidRPr="005344B4">
        <w:rPr>
          <w:rFonts w:cs="Times New Roman"/>
        </w:rPr>
        <w:instrText xml:space="preserve"> ADDIN ZOTERO_ITEM CSL_CITATION {"citationID":"nMYC6hvh","properties":{"formattedCitation":"(Hunter and Yates, 2011; Hulme, 2019)","plainCitation":"(Hunter and Yates, 2011; Hulme, 2019)","noteIndex":0},"citationItems":[{"id":38,"uris":["http://zotero.org/users/6040264/items/QVCFN98I"],"itemData":{"id":38,"type":"chapter","abstract":"This introductory chapter begins with a brief discussion of the renewed importance of the concept of thrift in American consciousness in the wake of the 2008 financial crisis. It then presents reasons for studying thrift including its absence in moral philosophy and moral theology and its rather sudden and seemingly arbitrary appearance in history. It further argues that a social history and moral philosophical reflection on thrift is a window into the changing culture of capitalism, and this claim begins to gesture at the ambition of this volume. This book aims to offer a conceptually fresh, empirically vibrant, and largely unprecedented account of thrift in American history. Underpinning the rich diversity of disciplinary perspectives are two overarching claims: firstly, what is striking from even a cursory glance at the history of thrift is its astonishing capaciousness and dynamism, challenging the narrow and attenuated rendering of thrift as mere frugality; and, secondly, the idiom of thrift has served as the primary language Americans have used for articulating the normative dimensions of economic life throughout their history. An overview of the subsequent chapters is also presented.","container-title":"Thrift and Thriving in America: Capitalism and Moral Order from the Puritans to the Present","ISBN":"978-0-19-976906-3","note":"DOI: 10.1093/acprof:oso/9780199769063.003.0001","page":"0","publisher":"Oxford University Press","source":"Silverchair","title":"Introduction: The Question of Thrift","title-short":"Introduction","URL":"https://doi.org/10.1093/acprof:oso/9780199769063.003.0001","author":[{"family":"Hunter","given":"James Davison"},{"family":"Yates","given":"Joshua J."}],"editor":[{"family":"Yates","given":"Joshua"},{"family":"Davison Hunter","given":"James"}],"accessed":{"date-parts":[["2024",1,16]]},"issued":{"date-parts":[["2011",7,29]]}}},{"id":94,"uris":["http://zotero.org/users/6040264/items/4VFTUYV5"],"itemData":{"id":94,"type":"book","event-place":"Manchester","ISBN":"978-1-5261-2884-3","language":"eng","number-of-pages":"140","publisher":"Manchester University Press","publisher-place":"Manchester","source":"K10plus ISBN","title":"A brief history of thrift","author":[{"family":"Hulme","given":"Alison"}],"issued":{"date-parts":[["2019"]]}}}],"schema":"https://github.com/citation-style-language/schema/raw/master/csl-citation.json"} </w:instrText>
      </w:r>
      <w:r w:rsidR="00AF28CC" w:rsidRPr="005344B4">
        <w:rPr>
          <w:rFonts w:cs="Times New Roman"/>
        </w:rPr>
        <w:fldChar w:fldCharType="separate"/>
      </w:r>
      <w:r w:rsidR="00AF28CC" w:rsidRPr="005344B4">
        <w:rPr>
          <w:rFonts w:cs="Times New Roman"/>
        </w:rPr>
        <w:t>(Hunter and Yates, 2011; Hulme, 2019)</w:t>
      </w:r>
      <w:r w:rsidR="00AF28CC" w:rsidRPr="005344B4">
        <w:rPr>
          <w:rFonts w:cs="Times New Roman"/>
        </w:rPr>
        <w:fldChar w:fldCharType="end"/>
      </w:r>
      <w:r w:rsidR="00AF28CC" w:rsidRPr="005344B4">
        <w:rPr>
          <w:rFonts w:cs="Times New Roman"/>
        </w:rPr>
        <w:t>.</w:t>
      </w:r>
      <w:r w:rsidR="00594D1E" w:rsidRPr="005344B4">
        <w:rPr>
          <w:rFonts w:cs="Times New Roman"/>
        </w:rPr>
        <w:t xml:space="preserve"> </w:t>
      </w:r>
      <w:r w:rsidR="00E820F6" w:rsidRPr="005344B4">
        <w:rPr>
          <w:rFonts w:cs="Times New Roman"/>
        </w:rPr>
        <w:t>The</w:t>
      </w:r>
      <w:r w:rsidR="00594D1E" w:rsidRPr="005344B4">
        <w:rPr>
          <w:rFonts w:cs="Times New Roman"/>
        </w:rPr>
        <w:t>se</w:t>
      </w:r>
      <w:r w:rsidR="00E820F6" w:rsidRPr="005344B4">
        <w:rPr>
          <w:rFonts w:cs="Times New Roman"/>
        </w:rPr>
        <w:t xml:space="preserve"> </w:t>
      </w:r>
      <w:r w:rsidR="00594D1E" w:rsidRPr="005344B4">
        <w:rPr>
          <w:rFonts w:cs="Times New Roman"/>
        </w:rPr>
        <w:t>values are</w:t>
      </w:r>
      <w:r w:rsidR="00F31C0C" w:rsidRPr="005344B4">
        <w:rPr>
          <w:rFonts w:cs="Times New Roman"/>
        </w:rPr>
        <w:t xml:space="preserve"> </w:t>
      </w:r>
      <w:r w:rsidR="00E820F6" w:rsidRPr="005344B4">
        <w:rPr>
          <w:rFonts w:cs="Times New Roman"/>
        </w:rPr>
        <w:t>implicated</w:t>
      </w:r>
      <w:r w:rsidR="00F31C0C" w:rsidRPr="005344B4">
        <w:rPr>
          <w:rFonts w:cs="Times New Roman"/>
        </w:rPr>
        <w:t xml:space="preserve"> </w:t>
      </w:r>
      <w:r w:rsidR="00E820F6" w:rsidRPr="005344B4">
        <w:rPr>
          <w:rFonts w:cs="Times New Roman"/>
        </w:rPr>
        <w:t xml:space="preserve">the emergence of capitalism </w:t>
      </w:r>
      <w:r w:rsidR="004964C5" w:rsidRPr="005344B4">
        <w:rPr>
          <w:rFonts w:cs="Times New Roman"/>
        </w:rPr>
        <w:t xml:space="preserve">and are foundational in the construction of the </w:t>
      </w:r>
      <w:r w:rsidR="00D90F7D" w:rsidRPr="005344B4">
        <w:rPr>
          <w:rFonts w:cs="Times New Roman"/>
        </w:rPr>
        <w:t>rational individual human ag</w:t>
      </w:r>
      <w:r w:rsidR="004964C5" w:rsidRPr="005344B4">
        <w:rPr>
          <w:rFonts w:cs="Times New Roman"/>
        </w:rPr>
        <w:t>en</w:t>
      </w:r>
      <w:r w:rsidR="00B829EE" w:rsidRPr="005344B4">
        <w:rPr>
          <w:rFonts w:cs="Times New Roman"/>
        </w:rPr>
        <w:t>t as the target of (self)governance</w:t>
      </w:r>
      <w:r w:rsidRPr="005344B4">
        <w:rPr>
          <w:rFonts w:cs="Times New Roman"/>
        </w:rPr>
        <w:t>.</w:t>
      </w:r>
      <w:r w:rsidR="006B5F7B" w:rsidRPr="005344B4">
        <w:rPr>
          <w:rFonts w:cs="Times New Roman"/>
        </w:rPr>
        <w:t xml:space="preserve"> </w:t>
      </w:r>
      <w:r w:rsidR="00836E07" w:rsidRPr="005344B4">
        <w:rPr>
          <w:rFonts w:cs="Times New Roman"/>
        </w:rPr>
        <w:t>Thrift as frugality is</w:t>
      </w:r>
      <w:r w:rsidR="00B829EE" w:rsidRPr="005344B4">
        <w:rPr>
          <w:rFonts w:cs="Times New Roman"/>
        </w:rPr>
        <w:t xml:space="preserve"> thus</w:t>
      </w:r>
      <w:r w:rsidR="00836E07" w:rsidRPr="005344B4">
        <w:rPr>
          <w:rFonts w:cs="Times New Roman"/>
        </w:rPr>
        <w:t xml:space="preserve"> often mobilised as a technique of responsibilisation</w:t>
      </w:r>
      <w:r w:rsidRPr="005344B4">
        <w:rPr>
          <w:rFonts w:cs="Times New Roman"/>
        </w:rPr>
        <w:t xml:space="preserve">, promoting the ideal of a self-reliant subject who </w:t>
      </w:r>
      <w:r w:rsidR="008B70A6" w:rsidRPr="005344B4">
        <w:rPr>
          <w:rFonts w:cs="Times New Roman"/>
        </w:rPr>
        <w:t>manages their income and resources carefull</w:t>
      </w:r>
      <w:r w:rsidR="000017A2" w:rsidRPr="005344B4">
        <w:rPr>
          <w:rFonts w:cs="Times New Roman"/>
        </w:rPr>
        <w:t xml:space="preserve">y. </w:t>
      </w:r>
      <w:r w:rsidR="00A833C4" w:rsidRPr="005344B4">
        <w:rPr>
          <w:rFonts w:cs="Times New Roman"/>
        </w:rPr>
        <w:t xml:space="preserve">By contrast, those who are struggling financially are made responsible for their situation; poverty for example becomes framed </w:t>
      </w:r>
      <w:proofErr w:type="gramStart"/>
      <w:r w:rsidR="00A833C4" w:rsidRPr="005344B4">
        <w:rPr>
          <w:rFonts w:cs="Times New Roman"/>
        </w:rPr>
        <w:t>as a result of</w:t>
      </w:r>
      <w:proofErr w:type="gramEnd"/>
      <w:r w:rsidR="00A833C4" w:rsidRPr="005344B4">
        <w:rPr>
          <w:rFonts w:cs="Times New Roman"/>
        </w:rPr>
        <w:t xml:space="preserve"> moral failings, rather than a result of socio-economic processes often outside an individual’s control</w:t>
      </w:r>
      <w:r w:rsidR="002E0F78" w:rsidRPr="005344B4">
        <w:rPr>
          <w:rFonts w:cs="Times New Roman"/>
        </w:rPr>
        <w:t>.</w:t>
      </w:r>
      <w:r w:rsidR="00C65F6C" w:rsidRPr="005344B4">
        <w:rPr>
          <w:rFonts w:cs="Times New Roman"/>
        </w:rPr>
        <w:t xml:space="preserve"> </w:t>
      </w:r>
      <w:r w:rsidR="00B829EE" w:rsidRPr="005344B4">
        <w:rPr>
          <w:rFonts w:cs="Times New Roman"/>
        </w:rPr>
        <w:t>U</w:t>
      </w:r>
      <w:r w:rsidR="00C65F6C" w:rsidRPr="005344B4">
        <w:rPr>
          <w:rFonts w:cs="Times New Roman"/>
        </w:rPr>
        <w:t xml:space="preserve">nderstood as frugality, thrift works to obscure </w:t>
      </w:r>
      <w:r w:rsidRPr="005344B4">
        <w:rPr>
          <w:rFonts w:cs="Times New Roman"/>
        </w:rPr>
        <w:t xml:space="preserve">broader structural inequalities </w:t>
      </w:r>
      <w:r w:rsidR="00737B8B" w:rsidRPr="005344B4">
        <w:rPr>
          <w:rFonts w:cs="Times New Roman"/>
        </w:rPr>
        <w:fldChar w:fldCharType="begin"/>
      </w:r>
      <w:r w:rsidR="00737B8B" w:rsidRPr="005344B4">
        <w:rPr>
          <w:rFonts w:cs="Times New Roman"/>
        </w:rPr>
        <w:instrText xml:space="preserve"> ADDIN ZOTERO_ITEM CSL_CITATION {"citationID":"P5FlFO98","properties":{"formattedCitation":"(Alexander, 2022b)","plainCitation":"(Alexander, 2022b)","noteIndex":0},"citationItems":[{"id":22043,"uris":["http://zotero.org/users/6040264/items/FGAHC5MV"],"itemData":{"id":22043,"type":"article-journal","abstract":"Abstract\n            \n              This article tracks how a trope of middle-class household thrift, grounded on the autarchic Aristotelian\n              oikos\n              , has long fueled derogatory discourses in Britain aimed at low-income urban residents who practice quite different forms of thrift. Since the 1970s this trope has migrated across scales, proving a potent metaphor for national economic policy and planetary care alike, and morally and economically justifying both neoliberal welfare retraction compounded by austerity policies and national responses to excessive resource extraction and waste production. Both austerity and formal recycling schemes shift responsibility onto consumer citizens, regardless of capacity. Further, this model of thrift eclipses the thriftiness of low-income urban households, which emerges at the nexus of kin and waged labor, sharing, welfare, debt, conserving material resources through remaking and repair and, crucially, the fundamental need for decency expressed through kin care. Through a historicized ethnography of a London social housing estate and its residents, this paper excavates what happens as these different forms and scales of household thrift coexist, change over time, and clash. Ultimately, neoliberal policy centered on an inimical idiom of thrift delegitimizes and disentitles low-income urban households and undermines their ability to enact livelihood practices of sustainability and projects of dignity across generations.","container-title":"Comparative Studies in Society and History","DOI":"10.1017/S0010417522000159","ISSN":"0010-4175, 1475-2999","issue":"4","journalAbbreviation":"Comp Stud Soc Hist","language":"en","license":"https://creativecommons.org/licenses/by/4.0/","page":"934-965","source":"DOI.org (Crossref)","title":"The Simple Bare Necessities: Scales and Paradoxes of Thrift on a London Public Housing Estate","title-short":"The Simple Bare Necessities","volume":"64","author":[{"family":"Alexander","given":"Catherine"}],"issued":{"date-parts":[["2022",10]]}}}],"schema":"https://github.com/citation-style-language/schema/raw/master/csl-citation.json"} </w:instrText>
      </w:r>
      <w:r w:rsidR="00737B8B" w:rsidRPr="005344B4">
        <w:rPr>
          <w:rFonts w:cs="Times New Roman"/>
        </w:rPr>
        <w:fldChar w:fldCharType="separate"/>
      </w:r>
      <w:r w:rsidR="00737B8B" w:rsidRPr="005344B4">
        <w:rPr>
          <w:rFonts w:cs="Times New Roman"/>
        </w:rPr>
        <w:t>(Alexander, 2022b)</w:t>
      </w:r>
      <w:r w:rsidR="00737B8B" w:rsidRPr="005344B4">
        <w:rPr>
          <w:rFonts w:cs="Times New Roman"/>
        </w:rPr>
        <w:fldChar w:fldCharType="end"/>
      </w:r>
      <w:r w:rsidR="002D4998" w:rsidRPr="005344B4">
        <w:rPr>
          <w:rFonts w:cs="Times New Roman"/>
        </w:rPr>
        <w:t xml:space="preserve"> </w:t>
      </w:r>
      <w:r w:rsidRPr="005344B4">
        <w:rPr>
          <w:rFonts w:cs="Times New Roman"/>
        </w:rPr>
        <w:t xml:space="preserve">reinforcing neoliberal ideologies of personal accountability while devaluing forms of </w:t>
      </w:r>
      <w:r w:rsidR="00C65F6C" w:rsidRPr="005344B4">
        <w:rPr>
          <w:rFonts w:cs="Times New Roman"/>
        </w:rPr>
        <w:t xml:space="preserve">thrift which </w:t>
      </w:r>
      <w:r w:rsidR="009940A9" w:rsidRPr="005344B4">
        <w:rPr>
          <w:rFonts w:cs="Times New Roman"/>
        </w:rPr>
        <w:t>are not easily measured in economic terms – such as</w:t>
      </w:r>
      <w:r w:rsidRPr="005344B4">
        <w:rPr>
          <w:rFonts w:cs="Times New Roman"/>
        </w:rPr>
        <w:t xml:space="preserve"> collective provisionin</w:t>
      </w:r>
      <w:r w:rsidR="0012627A" w:rsidRPr="005344B4">
        <w:rPr>
          <w:rFonts w:cs="Times New Roman"/>
        </w:rPr>
        <w:t>g, object care and reuse</w:t>
      </w:r>
      <w:r w:rsidR="002D4998" w:rsidRPr="005344B4">
        <w:rPr>
          <w:rFonts w:cs="Times New Roman"/>
        </w:rPr>
        <w:t xml:space="preserve"> </w:t>
      </w:r>
      <w:r w:rsidR="002D4998" w:rsidRPr="005344B4">
        <w:rPr>
          <w:rFonts w:cs="Times New Roman"/>
        </w:rPr>
        <w:fldChar w:fldCharType="begin"/>
      </w:r>
      <w:r w:rsidR="002D4998" w:rsidRPr="005344B4">
        <w:rPr>
          <w:rFonts w:cs="Times New Roman"/>
        </w:rPr>
        <w:instrText xml:space="preserve"> ADDIN ZOTERO_ITEM CSL_CITATION {"citationID":"mznjwFOb","properties":{"formattedCitation":"(Isenhour and Reno, 2019)","plainCitation":"(Isenhour and Reno, 2019)","noteIndex":0},"citationItems":[{"id":630,"uris":["http://zotero.org/users/6040264/items/SQMA8W2R"],"itemData":{"id":630,"type":"article-journal","abstract":"The reimagination and revaluation of discarded goods, through repair and reuse is, for many, a quotidian and mundane element of everyday life. These practices are the historical precedent and continue to be the stuff of common sense for a significant portion of human society. And yet, reuse, repair and other elements of a ‘circular economy’ have recently emerged as a significant focus in environmental and economic policy. Proponents claim that reuse practices represent a potentially radical alternative to mainstream consumer culture and a form of carework that generates new social possibilities and personal affects. This essay explores the myriad dimensions of reuse as care, relational practice and as consumer alternative by examining these practices in their social context, lived experience and as embedded within larger political and economic structures of capitalist accumulation and abandonment. We argue that the study of reuse, in old and new forms, takes on added political significance in an era of environmental and economic crises, especially as a critical part of state-based approaches toward the circular economy that attempt to appropriate carework in new forms of value generation.","container-title":"Worldwide Waste: Journal of Interdisciplinary Studies","DOI":"10.5334/wwwj.27","ISSN":"2399-7117","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1","source":"www.worldwidewastejournal.com","title":"On Materiality and Meaning: Ethnographic Engagements with Reuse, Repair &amp; Care","title-short":"On Materiality and Meaning","volume":"2","author":[{"family":"Isenhour","given":"Cindy"},{"family":"Reno","given":"Joshua"}],"issued":{"date-parts":[["2019",1,25]]}}}],"schema":"https://github.com/citation-style-language/schema/raw/master/csl-citation.json"} </w:instrText>
      </w:r>
      <w:r w:rsidR="002D4998" w:rsidRPr="005344B4">
        <w:rPr>
          <w:rFonts w:cs="Times New Roman"/>
        </w:rPr>
        <w:fldChar w:fldCharType="separate"/>
      </w:r>
      <w:r w:rsidR="002D4998" w:rsidRPr="005344B4">
        <w:rPr>
          <w:rFonts w:cs="Times New Roman"/>
        </w:rPr>
        <w:t>(Isenhour and Reno, 2019)</w:t>
      </w:r>
      <w:r w:rsidR="002D4998" w:rsidRPr="005344B4">
        <w:rPr>
          <w:rFonts w:cs="Times New Roman"/>
        </w:rPr>
        <w:fldChar w:fldCharType="end"/>
      </w:r>
      <w:r w:rsidRPr="005344B4">
        <w:rPr>
          <w:rFonts w:cs="Times New Roman"/>
        </w:rPr>
        <w:t>. It</w:t>
      </w:r>
      <w:r w:rsidR="002E0F78" w:rsidRPr="005344B4">
        <w:rPr>
          <w:rFonts w:cs="Times New Roman"/>
        </w:rPr>
        <w:t xml:space="preserve"> mobilises a kind of ‘purity politics’ </w:t>
      </w:r>
      <w:r w:rsidR="00934109" w:rsidRPr="005344B4">
        <w:rPr>
          <w:rFonts w:cs="Times New Roman"/>
        </w:rPr>
        <w:fldChar w:fldCharType="begin"/>
      </w:r>
      <w:r w:rsidR="00934109" w:rsidRPr="005344B4">
        <w:rPr>
          <w:rFonts w:cs="Times New Roman"/>
        </w:rPr>
        <w:instrText xml:space="preserve"> ADDIN ZOTERO_ITEM CSL_CITATION {"citationID":"i0HvNTcD","properties":{"formattedCitation":"(Seymour, 2018)","plainCitation":"(Seymour, 2018)","noteIndex":0},"citationItems":[{"id":22195,"uris":["http://zotero.org/users/6040264/items/VS65S3XN"],"itemData":{"id":22195,"type":"book","abstract":"\"Bad Environmentalism examines how contemporary artists identify and respond to the ironies and absurdities surrounding environmental activism with their work in film, reality TV, poetry, fiction, performance art, and standup comedy. Focusing on texts such as the TV show Wildboyz and film series Green Porno, the book shows how such \"bad environmentalists\" use absurdity, camp, playfulness, and repulsiveness to counter climate skepticism and forces of environmental degradation as well as to question mainstream environmentalism's earnest prescriptiveness. Using affect theory and queer theory as her primary theoretical frameworks, Seymour considers the potentials and pitfalls of bad environmentalism and expands our understandings of environmental art and activism\"--","call-number":"NX650.E58 S49 2018","event-place":"Minneapolis","ISBN":"978-1-5179-0388-6","number-of-pages":"306","publisher":"University of Minnesota Press","publisher-place":"Minneapolis","source":"Library of Congress ISBN","title":"Bad environmentalism: irony and irreverence in the ecological age","title-short":"Bad environmentalism","author":[{"family":"Seymour","given":"Nicole"}],"issued":{"date-parts":[["2018"]]}}}],"schema":"https://github.com/citation-style-language/schema/raw/master/csl-citation.json"} </w:instrText>
      </w:r>
      <w:r w:rsidR="00934109" w:rsidRPr="005344B4">
        <w:rPr>
          <w:rFonts w:cs="Times New Roman"/>
        </w:rPr>
        <w:fldChar w:fldCharType="separate"/>
      </w:r>
      <w:r w:rsidR="00934109" w:rsidRPr="005344B4">
        <w:rPr>
          <w:rFonts w:cs="Times New Roman"/>
        </w:rPr>
        <w:t>(Seymour, 2018)</w:t>
      </w:r>
      <w:r w:rsidR="00934109" w:rsidRPr="005344B4">
        <w:rPr>
          <w:rFonts w:cs="Times New Roman"/>
        </w:rPr>
        <w:fldChar w:fldCharType="end"/>
      </w:r>
      <w:r w:rsidR="00934109" w:rsidRPr="005344B4">
        <w:rPr>
          <w:rFonts w:cs="Times New Roman"/>
        </w:rPr>
        <w:t xml:space="preserve"> </w:t>
      </w:r>
      <w:r w:rsidR="002E0F78" w:rsidRPr="005344B4">
        <w:rPr>
          <w:rFonts w:cs="Times New Roman"/>
        </w:rPr>
        <w:t>which prioritises</w:t>
      </w:r>
      <w:r w:rsidRPr="005344B4">
        <w:rPr>
          <w:rFonts w:cs="Times New Roman"/>
        </w:rPr>
        <w:t xml:space="preserve"> restraint over joy, efficiency over creativity, and individual virtue over </w:t>
      </w:r>
      <w:r w:rsidR="002E0F78" w:rsidRPr="005344B4">
        <w:rPr>
          <w:rFonts w:cs="Times New Roman"/>
        </w:rPr>
        <w:t>communal wellbeing</w:t>
      </w:r>
      <w:r w:rsidRPr="005344B4">
        <w:rPr>
          <w:rFonts w:cs="Times New Roman"/>
        </w:rPr>
        <w:t>.</w:t>
      </w:r>
    </w:p>
    <w:p w14:paraId="4A844918" w14:textId="544EA9AF" w:rsidR="00265F81" w:rsidRPr="005344B4" w:rsidRDefault="00EA6961" w:rsidP="009811B0">
      <w:pPr>
        <w:spacing w:line="480" w:lineRule="auto"/>
        <w:rPr>
          <w:rFonts w:cs="Times New Roman"/>
        </w:rPr>
      </w:pPr>
      <w:r w:rsidRPr="005344B4">
        <w:rPr>
          <w:rFonts w:cs="Times New Roman"/>
        </w:rPr>
        <w:t xml:space="preserve">This moralised version of thrift is also found in </w:t>
      </w:r>
      <w:r w:rsidR="00265F81" w:rsidRPr="005344B4">
        <w:rPr>
          <w:rFonts w:cs="Times New Roman"/>
        </w:rPr>
        <w:t>environmental governance</w:t>
      </w:r>
      <w:r w:rsidR="0012627A" w:rsidRPr="005344B4">
        <w:rPr>
          <w:rFonts w:cs="Times New Roman"/>
        </w:rPr>
        <w:t xml:space="preserve"> and in some environmental movements</w:t>
      </w:r>
      <w:r w:rsidR="00265F81" w:rsidRPr="005344B4">
        <w:rPr>
          <w:rFonts w:cs="Times New Roman"/>
        </w:rPr>
        <w:t xml:space="preserve">, where personal frugality is reframed as ecological virtue. </w:t>
      </w:r>
      <w:r w:rsidR="00713710" w:rsidRPr="005344B4">
        <w:rPr>
          <w:rFonts w:cs="Times New Roman"/>
        </w:rPr>
        <w:t>Thrift becomes a primary</w:t>
      </w:r>
      <w:r w:rsidR="0023011A" w:rsidRPr="005344B4">
        <w:rPr>
          <w:rFonts w:cs="Times New Roman"/>
        </w:rPr>
        <w:t xml:space="preserve"> expression</w:t>
      </w:r>
      <w:r w:rsidR="00713710" w:rsidRPr="005344B4">
        <w:rPr>
          <w:rFonts w:cs="Times New Roman"/>
        </w:rPr>
        <w:t xml:space="preserve"> of </w:t>
      </w:r>
      <w:r w:rsidR="0023011A" w:rsidRPr="005344B4">
        <w:rPr>
          <w:rFonts w:cs="Times New Roman"/>
        </w:rPr>
        <w:t xml:space="preserve">environmental subjecthood, where </w:t>
      </w:r>
      <w:r w:rsidR="007809BE" w:rsidRPr="005344B4">
        <w:rPr>
          <w:rFonts w:cs="Times New Roman"/>
        </w:rPr>
        <w:t xml:space="preserve">it </w:t>
      </w:r>
      <w:r w:rsidR="0023011A" w:rsidRPr="005344B4">
        <w:rPr>
          <w:rFonts w:cs="Times New Roman"/>
        </w:rPr>
        <w:t xml:space="preserve">is understood not only </w:t>
      </w:r>
      <w:r w:rsidR="00265F81" w:rsidRPr="005344B4">
        <w:rPr>
          <w:rFonts w:cs="Times New Roman"/>
        </w:rPr>
        <w:t>as an economic or moral imperative but civic duty in response to environmental crisis</w:t>
      </w:r>
      <w:r w:rsidR="00934109" w:rsidRPr="005344B4">
        <w:rPr>
          <w:rFonts w:cs="Times New Roman"/>
        </w:rPr>
        <w:fldChar w:fldCharType="begin"/>
      </w:r>
      <w:r w:rsidR="00EE0A25" w:rsidRPr="005344B4">
        <w:rPr>
          <w:rFonts w:cs="Times New Roman"/>
        </w:rPr>
        <w:instrText xml:space="preserve"> ADDIN ZOTERO_ITEM CSL_CITATION {"citationID":"eMTI8wG4","properties":{"formattedCitation":"(Hobson, 2002)","plainCitation":"(Hobson, 2002)","noteIndex":0},"citationItems":[{"id":897,"uris":["http://zotero.org/users/6040264/items/6V622B5V"],"itemData":{"id":897,"type":"article-journal","container-title":"Environmental Politics","DOI":"10.1080/714000601","ISSN":"0964-4016, 1743-8934","issue":"2","journalAbbreviation":"Environmental Politics","language":"en","page":"95-120","source":"DOI.org (Crossref)","title":"Competing Discourses of Sustainable Consumption: Does the 'Rationalisation of Lifestyles' Make Sense?","title-short":"Competing Discourses of Sustainable Consumption","volume":"11","author":[{"family":"Hobson","given":"K."}],"issued":{"date-parts":[["2002",6]]}}}],"schema":"https://github.com/citation-style-language/schema/raw/master/csl-citation.json"} </w:instrText>
      </w:r>
      <w:r w:rsidR="00934109" w:rsidRPr="005344B4">
        <w:rPr>
          <w:rFonts w:cs="Times New Roman"/>
        </w:rPr>
        <w:fldChar w:fldCharType="separate"/>
      </w:r>
      <w:r w:rsidR="00EE0A25" w:rsidRPr="005344B4">
        <w:rPr>
          <w:rFonts w:cs="Times New Roman"/>
        </w:rPr>
        <w:t>(Hobson, 2002)</w:t>
      </w:r>
      <w:r w:rsidR="00934109" w:rsidRPr="005344B4">
        <w:rPr>
          <w:rFonts w:cs="Times New Roman"/>
        </w:rPr>
        <w:fldChar w:fldCharType="end"/>
      </w:r>
      <w:r w:rsidR="00EE0A25" w:rsidRPr="005344B4">
        <w:rPr>
          <w:rFonts w:cs="Times New Roman"/>
        </w:rPr>
        <w:t xml:space="preserve">. </w:t>
      </w:r>
      <w:r w:rsidR="00B275D8" w:rsidRPr="005344B4">
        <w:rPr>
          <w:rFonts w:cs="Times New Roman"/>
        </w:rPr>
        <w:t xml:space="preserve">The discursive framing of </w:t>
      </w:r>
      <w:r w:rsidR="00B275D8" w:rsidRPr="005344B4">
        <w:rPr>
          <w:rFonts w:cs="Times New Roman"/>
        </w:rPr>
        <w:lastRenderedPageBreak/>
        <w:t xml:space="preserve">the festival deploys this version of thrift, </w:t>
      </w:r>
      <w:r w:rsidR="00265F81" w:rsidRPr="005344B4">
        <w:rPr>
          <w:rFonts w:cs="Times New Roman"/>
        </w:rPr>
        <w:t>rely</w:t>
      </w:r>
      <w:r w:rsidR="00B275D8" w:rsidRPr="005344B4">
        <w:rPr>
          <w:rFonts w:cs="Times New Roman"/>
        </w:rPr>
        <w:t>ing</w:t>
      </w:r>
      <w:r w:rsidR="00265F81" w:rsidRPr="005344B4">
        <w:rPr>
          <w:rFonts w:cs="Times New Roman"/>
        </w:rPr>
        <w:t xml:space="preserve"> on neoliberal logics that prioritise individual lifestyle adjustments over systemic transformation</w:t>
      </w:r>
      <w:r w:rsidR="00EE0A25" w:rsidRPr="005344B4">
        <w:rPr>
          <w:rFonts w:cs="Times New Roman"/>
        </w:rPr>
        <w:t xml:space="preserve"> </w:t>
      </w:r>
      <w:r w:rsidR="00EE0A25" w:rsidRPr="005344B4">
        <w:rPr>
          <w:rFonts w:cs="Times New Roman"/>
        </w:rPr>
        <w:fldChar w:fldCharType="begin"/>
      </w:r>
      <w:r w:rsidR="00374038" w:rsidRPr="005344B4">
        <w:rPr>
          <w:rFonts w:cs="Times New Roman"/>
        </w:rPr>
        <w:instrText xml:space="preserve"> ADDIN ZOTERO_ITEM CSL_CITATION {"citationID":"Z4JQtZNe","properties":{"formattedCitation":"(Luke, 1999; Maniates, 2001; Fletcher, 2010)","plainCitation":"(Luke, 1999; Maniates, 2001; Fletcher, 2010)","noteIndex":0},"citationItems":[{"id":2172,"uris":["http://zotero.org/users/6040264/items/UQIFIRC5"],"itemData":{"id":2172,"type":"chapter","container-title":"Discourses of the Environment","event-place":"Oxford","page":"121-151","publisher":"Blackwell","publisher-place":"Oxford","title":"Environmentality as Green Governmentality","author":[{"family":"Luke","given":"Timothy W"}],"editor":[{"family":"Darier","given":"Éric"}],"issued":{"date-parts":[["1999"]]}}},{"id":554,"uris":["http://zotero.org/users/6040264/items/ZULTUD4T"],"itemData":{"id":554,"type":"article-journal","abstract":"An increasingly dominant, largely American response to the contemporary environmental crisis understands environmental degradation as the product of individual shortcomings and finds solutions in enlightened, uncoordinated consumer choice. Several forces promote this process of individualization, including the historical baggage of mainstream environmentalism, the core tenets of liberalism, the dynamic ability of capitalism to commodify dissent, and the relatively recent rise of global environmental threats to human prosperity. The result is to narrow our collective ability to imagine and pursue a variety of productive responses to the environmental problems before us. When responsibility for environmental problems is individualized, there is little room to ponder institutions, the nature and exercise of political power, or ways of collectively changing the distribution of power and influence in society. Confronting consumption requires individuals to understand themselves not primarily as consumers but rather as citizens in a participatory democracy, working together to change broader policy and larger social institutions. It also requires linking explorations of consumption to politically charged issues that challenge the political imagination.","container-title":"Global Environmental Politics","DOI":"10.1162/152638001316881395","ISSN":"15263800","issue":"3","journalAbbreviation":"Global Environmental Politics","page":"31-52","source":"EBSCOhost","title":"Individualization: Plant a Tree, Buy a Bike, Save the World?","title-short":"Individualization","volume":"1","author":[{"family":"Maniates","given":"Michael F."}],"issued":{"date-parts":[["2001",8]]}}},{"id":565,"uris":["http://zotero.org/users/6040264/items/C37PRW39"],"itemData":{"id":565,"type":"article-journal","abstract":"This article proposes a Foucaultian poststructuralist framework for understanding different positions within the contemporary debate concerning appropriate biodiversity conservation policy as embodying distinctive 'environmentalities'. In a recently-released work, Michel Foucault describes a neoliberal form of his familiar concept 'governmentality' quite different from conventional understandings of this oft-cited analytic. Following this, I suggest that neoliberalisation within natural resource policy can be understood as the expression of a 'neoliberal environmentality' similarly distinct from recent discussions employing the environmentality concept. In addition, I follow Foucault in describing several other discrete environmentalities embodied in competing approaches to conservation policy. Finally, I ask whether political ecologists' critiques of mainstream conservation might be viewed as the expression of yet another environmentality foregrounding concerns for social equity and environmental justice and call for more conceptualisation of what this might look like.","container-title":"Conservation and Society","DOI":"10.4103/0972-4923.73806","ISSN":"0972-4923","issue":"3","language":"en","page":"171","source":"www.conservationandsociety.org","title":"Neoliberal environmentality: Towards a poststructuralist political ecology of the conservation debate","title-short":"Neoliberal environmentality","volume":"8","author":[{"family":"Fletcher","given":"Robert"}],"issued":{"date-parts":[["2010",1,7]]}}}],"schema":"https://github.com/citation-style-language/schema/raw/master/csl-citation.json"} </w:instrText>
      </w:r>
      <w:r w:rsidR="00EE0A25" w:rsidRPr="005344B4">
        <w:rPr>
          <w:rFonts w:cs="Times New Roman"/>
        </w:rPr>
        <w:fldChar w:fldCharType="separate"/>
      </w:r>
      <w:r w:rsidR="00374038" w:rsidRPr="005344B4">
        <w:rPr>
          <w:rFonts w:cs="Times New Roman"/>
        </w:rPr>
        <w:t>(Luke, 1999; Maniates, 2001; Fletcher, 2010)</w:t>
      </w:r>
      <w:r w:rsidR="00EE0A25" w:rsidRPr="005344B4">
        <w:rPr>
          <w:rFonts w:cs="Times New Roman"/>
        </w:rPr>
        <w:fldChar w:fldCharType="end"/>
      </w:r>
      <w:r w:rsidR="00D905BA" w:rsidRPr="005344B4">
        <w:rPr>
          <w:rFonts w:cs="Times New Roman"/>
        </w:rPr>
        <w:t xml:space="preserve">. </w:t>
      </w:r>
      <w:r w:rsidR="00B275D8" w:rsidRPr="005344B4">
        <w:rPr>
          <w:rFonts w:cs="Times New Roman"/>
        </w:rPr>
        <w:t xml:space="preserve">Discursively, the figure of the responsible individual surfaces </w:t>
      </w:r>
      <w:r w:rsidR="004C38C5" w:rsidRPr="005344B4">
        <w:rPr>
          <w:rFonts w:cs="Times New Roman"/>
        </w:rPr>
        <w:t xml:space="preserve">through the moralising notion of thrift as frugality, focussing on green consumption </w:t>
      </w:r>
      <w:r w:rsidR="00612550" w:rsidRPr="005344B4">
        <w:rPr>
          <w:rFonts w:cs="Times New Roman"/>
        </w:rPr>
        <w:t>and minimising</w:t>
      </w:r>
      <w:r w:rsidR="0053781B" w:rsidRPr="005344B4">
        <w:rPr>
          <w:rFonts w:cs="Times New Roman"/>
        </w:rPr>
        <w:t xml:space="preserve"> waste and resource through individual lifestyle change. Thi</w:t>
      </w:r>
      <w:r w:rsidR="00265F81" w:rsidRPr="005344B4">
        <w:rPr>
          <w:rFonts w:cs="Times New Roman"/>
        </w:rPr>
        <w:t>s version of thrift often romanticises</w:t>
      </w:r>
      <w:r w:rsidR="00B172F9" w:rsidRPr="005344B4">
        <w:rPr>
          <w:rFonts w:cs="Times New Roman"/>
        </w:rPr>
        <w:t xml:space="preserve"> particular</w:t>
      </w:r>
      <w:r w:rsidR="00E63CEA" w:rsidRPr="005344B4">
        <w:rPr>
          <w:rFonts w:cs="Times New Roman"/>
        </w:rPr>
        <w:t xml:space="preserve"> ‘green lifestyle’</w:t>
      </w:r>
      <w:r w:rsidR="00B172F9" w:rsidRPr="005344B4">
        <w:rPr>
          <w:rFonts w:cs="Times New Roman"/>
        </w:rPr>
        <w:t xml:space="preserve"> practices which can obscure the </w:t>
      </w:r>
      <w:r w:rsidR="00E63CEA" w:rsidRPr="005344B4">
        <w:rPr>
          <w:rFonts w:cs="Times New Roman"/>
        </w:rPr>
        <w:t xml:space="preserve">resourceful and creative </w:t>
      </w:r>
      <w:r w:rsidR="00B172F9" w:rsidRPr="005344B4">
        <w:rPr>
          <w:rFonts w:cs="Times New Roman"/>
        </w:rPr>
        <w:t>livelihood practices of low income household</w:t>
      </w:r>
      <w:r w:rsidR="00E63CEA" w:rsidRPr="005344B4">
        <w:rPr>
          <w:rFonts w:cs="Times New Roman"/>
        </w:rPr>
        <w:t>s</w:t>
      </w:r>
      <w:r w:rsidR="00374038" w:rsidRPr="005344B4">
        <w:rPr>
          <w:rFonts w:cs="Times New Roman"/>
        </w:rPr>
        <w:fldChar w:fldCharType="begin"/>
      </w:r>
      <w:r w:rsidR="00374038" w:rsidRPr="005344B4">
        <w:rPr>
          <w:rFonts w:cs="Times New Roman"/>
        </w:rPr>
        <w:instrText xml:space="preserve"> ADDIN ZOTERO_ITEM CSL_CITATION {"citationID":"52SOxrVn","properties":{"formattedCitation":"(Isenhour and Reno, 2019; Alexander, 2022b)","plainCitation":"(Isenhour and Reno, 2019; Alexander, 2022b)","noteIndex":0},"citationItems":[{"id":630,"uris":["http://zotero.org/users/6040264/items/SQMA8W2R"],"itemData":{"id":630,"type":"article-journal","abstract":"The reimagination and revaluation of discarded goods, through repair and reuse is, for many, a quotidian and mundane element of everyday life. These practices are the historical precedent and continue to be the stuff of common sense for a significant portion of human society. And yet, reuse, repair and other elements of a ‘circular economy’ have recently emerged as a significant focus in environmental and economic policy. Proponents claim that reuse practices represent a potentially radical alternative to mainstream consumer culture and a form of carework that generates new social possibilities and personal affects. This essay explores the myriad dimensions of reuse as care, relational practice and as consumer alternative by examining these practices in their social context, lived experience and as embedded within larger political and economic structures of capitalist accumulation and abandonment. We argue that the study of reuse, in old and new forms, takes on added political significance in an era of environmental and economic crises, especially as a critical part of state-based approaches toward the circular economy that attempt to appropriate carework in new forms of value generation.","container-title":"Worldwide Waste: Journal of Interdisciplinary Studies","DOI":"10.5334/wwwj.27","ISSN":"2399-7117","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page":"1","source":"www.worldwidewastejournal.com","title":"On Materiality and Meaning: Ethnographic Engagements with Reuse, Repair &amp; Care","title-short":"On Materiality and Meaning","volume":"2","author":[{"family":"Isenhour","given":"Cindy"},{"family":"Reno","given":"Joshua"}],"issued":{"date-parts":[["2019",1,25]]}}},{"id":22043,"uris":["http://zotero.org/users/6040264/items/FGAHC5MV"],"itemData":{"id":22043,"type":"article-journal","abstract":"Abstract\n            \n              This article tracks how a trope of middle-class household thrift, grounded on the autarchic Aristotelian\n              oikos\n              , has long fueled derogatory discourses in Britain aimed at low-income urban residents who practice quite different forms of thrift. Since the 1970s this trope has migrated across scales, proving a potent metaphor for national economic policy and planetary care alike, and morally and economically justifying both neoliberal welfare retraction compounded by austerity policies and national responses to excessive resource extraction and waste production. Both austerity and formal recycling schemes shift responsibility onto consumer citizens, regardless of capacity. Further, this model of thrift eclipses the thriftiness of low-income urban households, which emerges at the nexus of kin and waged labor, sharing, welfare, debt, conserving material resources through remaking and repair and, crucially, the fundamental need for decency expressed through kin care. Through a historicized ethnography of a London social housing estate and its residents, this paper excavates what happens as these different forms and scales of household thrift coexist, change over time, and clash. Ultimately, neoliberal policy centered on an inimical idiom of thrift delegitimizes and disentitles low-income urban households and undermines their ability to enact livelihood practices of sustainability and projects of dignity across generations.","container-title":"Comparative Studies in Society and History","DOI":"10.1017/S0010417522000159","ISSN":"0010-4175, 1475-2999","issue":"4","journalAbbreviation":"Comp Stud Soc Hist","language":"en","license":"https://creativecommons.org/licenses/by/4.0/","page":"934-965","source":"DOI.org (Crossref)","title":"The Simple Bare Necessities: Scales and Paradoxes of Thrift on a London Public Housing Estate","title-short":"The Simple Bare Necessities","volume":"64","author":[{"family":"Alexander","given":"Catherine"}],"issued":{"date-parts":[["2022",10]]}}}],"schema":"https://github.com/citation-style-language/schema/raw/master/csl-citation.json"} </w:instrText>
      </w:r>
      <w:r w:rsidR="00374038" w:rsidRPr="005344B4">
        <w:rPr>
          <w:rFonts w:cs="Times New Roman"/>
        </w:rPr>
        <w:fldChar w:fldCharType="separate"/>
      </w:r>
      <w:r w:rsidR="00374038" w:rsidRPr="005344B4">
        <w:rPr>
          <w:rFonts w:cs="Times New Roman"/>
        </w:rPr>
        <w:t>(Isenhour and Reno, 2019; Alexander, 2022b)</w:t>
      </w:r>
      <w:r w:rsidR="00374038" w:rsidRPr="005344B4">
        <w:rPr>
          <w:rFonts w:cs="Times New Roman"/>
        </w:rPr>
        <w:fldChar w:fldCharType="end"/>
      </w:r>
      <w:r w:rsidR="008F6793" w:rsidRPr="005344B4">
        <w:rPr>
          <w:rFonts w:cs="Times New Roman"/>
        </w:rPr>
        <w:t xml:space="preserve">. </w:t>
      </w:r>
      <w:r w:rsidR="00265F81" w:rsidRPr="005344B4">
        <w:rPr>
          <w:rFonts w:cs="Times New Roman"/>
        </w:rPr>
        <w:t xml:space="preserve">As such, thrift </w:t>
      </w:r>
      <w:r w:rsidR="00612550" w:rsidRPr="005344B4">
        <w:rPr>
          <w:rFonts w:cs="Times New Roman"/>
        </w:rPr>
        <w:t xml:space="preserve">as an environmental motif </w:t>
      </w:r>
      <w:r w:rsidR="00265F81" w:rsidRPr="005344B4">
        <w:rPr>
          <w:rFonts w:cs="Times New Roman"/>
        </w:rPr>
        <w:t>can reinforce existing social inequalities</w:t>
      </w:r>
      <w:r w:rsidR="00612550" w:rsidRPr="005344B4">
        <w:rPr>
          <w:rFonts w:cs="Times New Roman"/>
        </w:rPr>
        <w:t xml:space="preserve"> whilst reproducing the figure of the responsible individual. </w:t>
      </w:r>
    </w:p>
    <w:p w14:paraId="24DBE8D0" w14:textId="11792EE4" w:rsidR="00643B1F" w:rsidRPr="005344B4" w:rsidRDefault="00265F81" w:rsidP="009811B0">
      <w:pPr>
        <w:spacing w:line="480" w:lineRule="auto"/>
        <w:rPr>
          <w:rFonts w:cs="Times New Roman"/>
        </w:rPr>
      </w:pPr>
      <w:r w:rsidRPr="005344B4">
        <w:rPr>
          <w:rFonts w:cs="Times New Roman"/>
        </w:rPr>
        <w:t>In contrast to the individuali</w:t>
      </w:r>
      <w:r w:rsidR="007010C1" w:rsidRPr="005344B4">
        <w:rPr>
          <w:rFonts w:cs="Times New Roman"/>
        </w:rPr>
        <w:t>st,</w:t>
      </w:r>
      <w:r w:rsidRPr="005344B4">
        <w:rPr>
          <w:rFonts w:cs="Times New Roman"/>
        </w:rPr>
        <w:t xml:space="preserve"> moralis</w:t>
      </w:r>
      <w:r w:rsidR="001D388E" w:rsidRPr="005344B4">
        <w:rPr>
          <w:rFonts w:cs="Times New Roman"/>
        </w:rPr>
        <w:t xml:space="preserve">ing </w:t>
      </w:r>
      <w:proofErr w:type="spellStart"/>
      <w:r w:rsidR="007010C1" w:rsidRPr="005344B4">
        <w:rPr>
          <w:rFonts w:cs="Times New Roman"/>
        </w:rPr>
        <w:t>affects</w:t>
      </w:r>
      <w:proofErr w:type="spellEnd"/>
      <w:r w:rsidR="00F31BD9" w:rsidRPr="005344B4">
        <w:rPr>
          <w:rFonts w:cs="Times New Roman"/>
        </w:rPr>
        <w:t xml:space="preserve"> of</w:t>
      </w:r>
      <w:r w:rsidRPr="005344B4">
        <w:rPr>
          <w:rFonts w:cs="Times New Roman"/>
        </w:rPr>
        <w:t xml:space="preserve"> </w:t>
      </w:r>
      <w:r w:rsidR="002F322C" w:rsidRPr="005344B4">
        <w:rPr>
          <w:rFonts w:cs="Times New Roman"/>
        </w:rPr>
        <w:t xml:space="preserve">thrift as frugality, </w:t>
      </w:r>
      <w:r w:rsidRPr="005344B4">
        <w:rPr>
          <w:rFonts w:cs="Times New Roman"/>
        </w:rPr>
        <w:t xml:space="preserve">thrift as thriving </w:t>
      </w:r>
      <w:r w:rsidR="002F322C" w:rsidRPr="005344B4">
        <w:rPr>
          <w:rFonts w:cs="Times New Roman"/>
        </w:rPr>
        <w:t>re</w:t>
      </w:r>
      <w:r w:rsidR="00165D24" w:rsidRPr="005344B4">
        <w:rPr>
          <w:rFonts w:cs="Times New Roman"/>
        </w:rPr>
        <w:t xml:space="preserve">claims </w:t>
      </w:r>
      <w:r w:rsidR="00944980" w:rsidRPr="005344B4">
        <w:rPr>
          <w:rFonts w:cs="Times New Roman"/>
        </w:rPr>
        <w:t>thrift</w:t>
      </w:r>
      <w:r w:rsidR="003C54A9" w:rsidRPr="005344B4">
        <w:rPr>
          <w:rFonts w:cs="Times New Roman"/>
        </w:rPr>
        <w:t xml:space="preserve"> from its etymological </w:t>
      </w:r>
      <w:r w:rsidR="002B2608" w:rsidRPr="005344B4">
        <w:rPr>
          <w:rFonts w:cs="Times New Roman"/>
        </w:rPr>
        <w:t>foundations</w:t>
      </w:r>
      <w:r w:rsidR="00A00FBE" w:rsidRPr="005344B4">
        <w:rPr>
          <w:rFonts w:cs="Times New Roman"/>
        </w:rPr>
        <w:t xml:space="preserve"> returning to an understanding of that </w:t>
      </w:r>
      <w:r w:rsidR="00227225" w:rsidRPr="005344B4">
        <w:rPr>
          <w:rFonts w:cs="Times New Roman"/>
        </w:rPr>
        <w:t>pre-existed</w:t>
      </w:r>
      <w:r w:rsidR="00A00FBE" w:rsidRPr="005344B4">
        <w:rPr>
          <w:rFonts w:cs="Times New Roman"/>
        </w:rPr>
        <w:t xml:space="preserve"> </w:t>
      </w:r>
      <w:r w:rsidR="00227225" w:rsidRPr="005344B4">
        <w:rPr>
          <w:rFonts w:cs="Times New Roman"/>
        </w:rPr>
        <w:t>early forms of capitalism.</w:t>
      </w:r>
      <w:r w:rsidR="00187E5E" w:rsidRPr="005344B4">
        <w:rPr>
          <w:rFonts w:cs="Times New Roman"/>
        </w:rPr>
        <w:t xml:space="preserve"> In its premodern appearances, </w:t>
      </w:r>
      <w:r w:rsidR="000F42B3" w:rsidRPr="005344B4">
        <w:rPr>
          <w:rFonts w:cs="Times New Roman"/>
        </w:rPr>
        <w:t>thrift was understood as a condition</w:t>
      </w:r>
      <w:r w:rsidR="00557151" w:rsidRPr="005344B4">
        <w:rPr>
          <w:rFonts w:cs="Times New Roman"/>
        </w:rPr>
        <w:t xml:space="preserve"> of vitality or prosperity</w:t>
      </w:r>
      <w:r w:rsidR="000F42B3" w:rsidRPr="005344B4">
        <w:rPr>
          <w:rFonts w:cs="Times New Roman"/>
        </w:rPr>
        <w:t xml:space="preserve">, rather than a virtue, </w:t>
      </w:r>
      <w:r w:rsidR="00965F17" w:rsidRPr="005344B4">
        <w:rPr>
          <w:rFonts w:cs="Times New Roman"/>
        </w:rPr>
        <w:t xml:space="preserve">a state of </w:t>
      </w:r>
      <w:r w:rsidR="006A09A0" w:rsidRPr="005344B4">
        <w:rPr>
          <w:rFonts w:cs="Times New Roman"/>
        </w:rPr>
        <w:t xml:space="preserve">being in the world </w:t>
      </w:r>
      <w:r w:rsidR="00B91581" w:rsidRPr="005344B4">
        <w:rPr>
          <w:rFonts w:cs="Times New Roman"/>
        </w:rPr>
        <w:t xml:space="preserve">similar to Aristotle’s </w:t>
      </w:r>
      <w:r w:rsidR="00965F17" w:rsidRPr="005344B4">
        <w:rPr>
          <w:rFonts w:cs="Times New Roman"/>
        </w:rPr>
        <w:t>notion of eudae</w:t>
      </w:r>
      <w:r w:rsidR="006A09A0" w:rsidRPr="005344B4">
        <w:rPr>
          <w:rFonts w:cs="Times New Roman"/>
        </w:rPr>
        <w:t>monia</w:t>
      </w:r>
      <w:r w:rsidR="00CC77BE" w:rsidRPr="005344B4">
        <w:rPr>
          <w:rFonts w:cs="Times New Roman"/>
        </w:rPr>
        <w:t xml:space="preserve"> </w:t>
      </w:r>
      <w:r w:rsidR="00374038" w:rsidRPr="005344B4">
        <w:rPr>
          <w:rFonts w:cs="Times New Roman"/>
        </w:rPr>
        <w:fldChar w:fldCharType="begin"/>
      </w:r>
      <w:r w:rsidR="00374038" w:rsidRPr="005344B4">
        <w:rPr>
          <w:rFonts w:cs="Times New Roman"/>
        </w:rPr>
        <w:instrText xml:space="preserve"> ADDIN ZOTERO_ITEM CSL_CITATION {"citationID":"WECjRuG6","properties":{"formattedCitation":"(Hulme, 2019)","plainCitation":"(Hulme, 2019)","noteIndex":0},"citationItems":[{"id":94,"uris":["http://zotero.org/users/6040264/items/4VFTUYV5"],"itemData":{"id":94,"type":"book","event-place":"Manchester","ISBN":"978-1-5261-2884-3","language":"eng","number-of-pages":"140","publisher":"Manchester University Press","publisher-place":"Manchester","source":"K10plus ISBN","title":"A brief history of thrift","author":[{"family":"Hulme","given":"Alison"}],"issued":{"date-parts":[["2019"]]}}}],"schema":"https://github.com/citation-style-language/schema/raw/master/csl-citation.json"} </w:instrText>
      </w:r>
      <w:r w:rsidR="00374038" w:rsidRPr="005344B4">
        <w:rPr>
          <w:rFonts w:cs="Times New Roman"/>
        </w:rPr>
        <w:fldChar w:fldCharType="separate"/>
      </w:r>
      <w:r w:rsidR="00374038" w:rsidRPr="005344B4">
        <w:rPr>
          <w:rFonts w:cs="Times New Roman"/>
        </w:rPr>
        <w:t>(Hulme, 2019)</w:t>
      </w:r>
      <w:r w:rsidR="00374038" w:rsidRPr="005344B4">
        <w:rPr>
          <w:rFonts w:cs="Times New Roman"/>
        </w:rPr>
        <w:fldChar w:fldCharType="end"/>
      </w:r>
      <w:r w:rsidR="004556F5" w:rsidRPr="005344B4">
        <w:rPr>
          <w:rFonts w:cs="Times New Roman"/>
        </w:rPr>
        <w:t xml:space="preserve">. </w:t>
      </w:r>
      <w:r w:rsidR="00D34AF8" w:rsidRPr="005344B4">
        <w:rPr>
          <w:rFonts w:cs="Times New Roman"/>
        </w:rPr>
        <w:t xml:space="preserve">Here, </w:t>
      </w:r>
      <w:r w:rsidR="00FC4340" w:rsidRPr="005344B4">
        <w:rPr>
          <w:rFonts w:cs="Times New Roman"/>
        </w:rPr>
        <w:t>practice</w:t>
      </w:r>
      <w:r w:rsidR="00074E54" w:rsidRPr="005344B4">
        <w:rPr>
          <w:rFonts w:cs="Times New Roman"/>
        </w:rPr>
        <w:t>s</w:t>
      </w:r>
      <w:r w:rsidR="00FC4340" w:rsidRPr="005344B4">
        <w:rPr>
          <w:rFonts w:cs="Times New Roman"/>
        </w:rPr>
        <w:t xml:space="preserve"> of thrift</w:t>
      </w:r>
      <w:r w:rsidR="00D34AF8" w:rsidRPr="005344B4">
        <w:rPr>
          <w:rFonts w:cs="Times New Roman"/>
        </w:rPr>
        <w:t xml:space="preserve"> w</w:t>
      </w:r>
      <w:r w:rsidR="00FC4340" w:rsidRPr="005344B4">
        <w:rPr>
          <w:rFonts w:cs="Times New Roman"/>
        </w:rPr>
        <w:t>ere</w:t>
      </w:r>
      <w:r w:rsidR="00D34AF8" w:rsidRPr="005344B4">
        <w:rPr>
          <w:rFonts w:cs="Times New Roman"/>
        </w:rPr>
        <w:t xml:space="preserve"> </w:t>
      </w:r>
      <w:r w:rsidR="00FC4340" w:rsidRPr="005344B4">
        <w:rPr>
          <w:rFonts w:cs="Times New Roman"/>
        </w:rPr>
        <w:t>oriented</w:t>
      </w:r>
      <w:r w:rsidR="00D34AF8" w:rsidRPr="005344B4">
        <w:rPr>
          <w:rFonts w:cs="Times New Roman"/>
        </w:rPr>
        <w:t xml:space="preserve"> toward h</w:t>
      </w:r>
      <w:r w:rsidR="00053ABE" w:rsidRPr="005344B4">
        <w:rPr>
          <w:rFonts w:cs="Times New Roman"/>
        </w:rPr>
        <w:t>uman flourishing, wellbeing and happiness</w:t>
      </w:r>
      <w:r w:rsidR="00D34AF8" w:rsidRPr="005344B4">
        <w:rPr>
          <w:rFonts w:cs="Times New Roman"/>
        </w:rPr>
        <w:t xml:space="preserve"> as opposed to </w:t>
      </w:r>
      <w:r w:rsidR="007A0437" w:rsidRPr="005344B4">
        <w:rPr>
          <w:rFonts w:cs="Times New Roman"/>
        </w:rPr>
        <w:t>the accumulation of wealth.</w:t>
      </w:r>
      <w:r w:rsidR="00845876" w:rsidRPr="005344B4">
        <w:rPr>
          <w:rFonts w:cs="Times New Roman"/>
        </w:rPr>
        <w:t xml:space="preserve"> </w:t>
      </w:r>
      <w:r w:rsidR="007A0437" w:rsidRPr="005344B4">
        <w:rPr>
          <w:rFonts w:cs="Times New Roman"/>
        </w:rPr>
        <w:t xml:space="preserve"> </w:t>
      </w:r>
      <w:r w:rsidRPr="005344B4">
        <w:rPr>
          <w:rFonts w:cs="Times New Roman"/>
        </w:rPr>
        <w:t xml:space="preserve">Rather </w:t>
      </w:r>
      <w:r w:rsidR="00E93927" w:rsidRPr="005344B4">
        <w:rPr>
          <w:rFonts w:cs="Times New Roman"/>
        </w:rPr>
        <w:t xml:space="preserve">than moral </w:t>
      </w:r>
      <w:r w:rsidRPr="005344B4">
        <w:rPr>
          <w:rFonts w:cs="Times New Roman"/>
        </w:rPr>
        <w:t xml:space="preserve">restraint, thrift-as-thriving </w:t>
      </w:r>
      <w:r w:rsidR="00A44264" w:rsidRPr="005344B4">
        <w:rPr>
          <w:rFonts w:cs="Times New Roman"/>
        </w:rPr>
        <w:t>centres the</w:t>
      </w:r>
      <w:r w:rsidRPr="005344B4">
        <w:rPr>
          <w:rFonts w:cs="Times New Roman"/>
        </w:rPr>
        <w:t xml:space="preserve"> creative, communal, and life-affirming</w:t>
      </w:r>
      <w:r w:rsidR="00A44264" w:rsidRPr="005344B4">
        <w:rPr>
          <w:rFonts w:cs="Times New Roman"/>
        </w:rPr>
        <w:t xml:space="preserve"> aspects of low-consumption practices</w:t>
      </w:r>
      <w:r w:rsidRPr="005344B4">
        <w:rPr>
          <w:rFonts w:cs="Times New Roman"/>
        </w:rPr>
        <w:t xml:space="preserve">. It challenges the </w:t>
      </w:r>
      <w:r w:rsidR="00A44264" w:rsidRPr="005344B4">
        <w:rPr>
          <w:rFonts w:cs="Times New Roman"/>
        </w:rPr>
        <w:t>moral</w:t>
      </w:r>
      <w:r w:rsidRPr="005344B4">
        <w:rPr>
          <w:rFonts w:cs="Times New Roman"/>
        </w:rPr>
        <w:t xml:space="preserve"> judgement of frugality by foregrounding practices that prioritise abundance within limits, meaningful social connection, and collective wellbeing</w:t>
      </w:r>
      <w:r w:rsidR="00074E54" w:rsidRPr="005344B4">
        <w:rPr>
          <w:rFonts w:cs="Times New Roman"/>
        </w:rPr>
        <w:t xml:space="preserve"> </w:t>
      </w:r>
      <w:r w:rsidR="004556F5" w:rsidRPr="005344B4">
        <w:rPr>
          <w:rFonts w:cs="Times New Roman"/>
        </w:rPr>
        <w:fldChar w:fldCharType="begin"/>
      </w:r>
      <w:r w:rsidR="00A33B1D" w:rsidRPr="005344B4">
        <w:rPr>
          <w:rFonts w:cs="Times New Roman"/>
        </w:rPr>
        <w:instrText xml:space="preserve"> ADDIN ZOTERO_ITEM CSL_CITATION {"citationID":"r0HZbmOn","properties":{"formattedCitation":"(Collard, Dempsey and Sundberg, 2015; Bradley and Persson, 2022)","plainCitation":"(Collard, Dempsey and Sundberg, 2015; Bradley and Persson, 2022)","noteIndex":0},"citationItems":[{"id":2165,"uris":["http://zotero.org/users/6040264/items/BL78YXA4"],"itemData":{"id":2165,"type":"article-journal","abstract":"The concept of the Anthropocene is creating new openings around the question of how humans ought to intervene in the environment. In this article, we address one arena in which the Anthropocene is prompting a sea change: conservation. The path emerging in mainstream conservation is, we argue, neoliberal and postnatural. We propose an alternative path for multispecies abundance. By abundance we mean more diverse and autonomous forms of life and ways of living together. In considering how to enact multispecies worlds, we take inspiration from Indigenous and peasant movements across the globe as well as decolonial and postcolonial scholars. With decolonization as our principal political sensibility, we offer a manifesto for abundance and outline political strategies to reckon with colonial-capitalist ruins, enact pluriversality rather than universality, and recognize animal autonomy. We advance these strategies to support abundant socioecological futures. </w:instrText>
      </w:r>
      <w:r w:rsidR="00A33B1D" w:rsidRPr="005344B4">
        <w:rPr>
          <w:rFonts w:eastAsia="MS Gothic" w:cs="Times New Roman"/>
        </w:rPr>
        <w:instrText>人</w:instrText>
      </w:r>
      <w:r w:rsidR="00A33B1D" w:rsidRPr="005344B4">
        <w:rPr>
          <w:rFonts w:eastAsia="Yu Gothic" w:cs="Times New Roman"/>
        </w:rPr>
        <w:instrText>类世的概念，</w:instrText>
      </w:r>
      <w:r w:rsidR="00A33B1D" w:rsidRPr="005344B4">
        <w:rPr>
          <w:rFonts w:eastAsia="Microsoft JhengHei" w:cs="Times New Roman"/>
        </w:rPr>
        <w:instrText>对于人类如何介入自然的问题，创造了崭新的契机。我们于本文中，处理人类世正在推进剧烈变革的一个领域：环境保育。我们主张，主流的环境保育中逐渐浮现的路径，便是新自由主义及后自然。我们则对多物种的丰富性，提出一条另类路径。我们所谓的丰富性，意味着更多差异及自主的生命形式，以及共生的方式。在考量如何展现多物种的世界时，我们受到全球各地的原住民运动和农民运动，以及去殖民和后殖民学者的啓发。去殖民作为我们的主要政治敏感度，我们以此提出丰富性的宣言，并概述政治策略，以清算殖民</w:instrText>
      </w:r>
      <w:r w:rsidR="00A33B1D" w:rsidRPr="005344B4">
        <w:rPr>
          <w:rFonts w:cs="Times New Roman"/>
        </w:rPr>
        <w:instrText>—</w:instrText>
      </w:r>
      <w:r w:rsidR="00A33B1D" w:rsidRPr="005344B4">
        <w:rPr>
          <w:rFonts w:eastAsia="Microsoft JhengHei" w:cs="Times New Roman"/>
        </w:rPr>
        <w:instrText>资本主义的毁坏，并展现多重世界性，而非单一世界性，以及承认动物的自主性。我们推动这些策略以支持丰富的社会生态之未来。</w:instrText>
      </w:r>
      <w:r w:rsidR="00A33B1D" w:rsidRPr="005344B4">
        <w:rPr>
          <w:rFonts w:cs="Times New Roman"/>
        </w:rPr>
        <w:instrText xml:space="preserve"> El concepto del Antropoceno está creando aperturas nuevas alrededor del interrogante sobre el modo como los humanos deben intervenir en el medio ambiente. En este artículo abocamos un campo en el que el Antropoceno está incitando a un cambio marino: la conservación. La ruta que emerge en la corriente principal de la conservación es, sostenemos, neoliberal y posnatural. Proponemos una ruta alternativa para la abundancia en diversidad de especies. Por abundancia significamos formas de vida y maneras de vivir juntos más diversas y autónomas. A1 considerar cómo representar mundos diversos en especies, nos inspiramos en movimientos de indígenas y campesinos a través del globo, lo mismo que en eruditos versados en descolonización y lo poscolonial. Con la descolonización como nuestra principal sensibilidad política, ofrecemos un manifiesto en pro de la abundancia y del esquema de estrategias políticas para lidiar con las ruinas colono-capitalistas, representar la pluriversalidad más que la universalidad, y reconocer la autonomía animal. Promovemos estas estrategias en apoyo de futuros socioecológicos abundantes.","container-title":"Annals of the Association of American Geographers","ISSN":"0004-5608","issue":"2","note":"publisher: [Association of American Geographers, Taylor &amp; Francis, Ltd.]","page":"322-330","source":"JSTOR","title":"A Manifesto for Abundant Futures","volume":"105","author":[{"family":"Collard","given":"Rosemary-Claire"},{"family":"Dempsey","given":"Jessica"},{"family":"Sundberg","given":"Juanita"}],"issued":{"date-parts":[["2015"]]}}},{"id":3,"uris":["http://zotero.org/users/6040264/items/RIIPIQ39"],"itemData":{"id":3,"type":"article-journal","abstract":"In the circular economy discourse it is stressed that products ought to be repairable and that repair work is assumed to be growing. However, repair can be organised and performed in different ways – by corporate entities, independent repairers, laypersons and communities. Some corporations are integrating repair and maintenance into their offering, while simultaneously restricting consumers to open, repair or modify their products. In opposition to such developments, there is a movement for “right to repair”, which works for consumers’ legal rights to repair and modify products, pushing for the free availability of spare parts and manuals. Recent years have also seen a growth of repair cafés and other forms of DIY community repair spaces. This paper explores the discourses of DIY community repair through two Swedish case studies – an NGO-led nationwide repair campaign and a local government initiative of open DIY repair spaces. Our case studies show how DIY community repair works towards enabling all, particularly marginalised groups, to participate and live well in a low-impact future. In contrast to the mainstream circular economy discourse, the purpose of community repair is not only about repairing broken stuff and reducing waste, but about building social relations and practicing non-consumerist forms of citizenship. By elucidating these different perspectives on repair – who is to perform it, with what skills and for what purposes – we highlight how the transition to future, more circular economies, can be enacted and steered in ways that allow for different roles and powers for citizen-consumers.","container-title":"Local Environment","DOI":"10.1080/13549839.2022.2041580","ISSN":"1354-9839","issue":"10-11","note":"publisher: Routledge\n_eprint: https://doi.org/10.1080/13549839.2022.2041580","page":"1321-1337","source":"Taylor and Francis+NEJM","title":"Community repair in the circular economy – fixing more than stuff","volume":"27","author":[{"family":"Bradley","given":"Karin"},{"family":"Persson","given":"Ola"}],"issued":{"date-parts":[["2022",11,2]]}}}],"schema":"https://github.com/citation-style-language/schema/raw/master/csl-citation.json"} </w:instrText>
      </w:r>
      <w:r w:rsidR="004556F5" w:rsidRPr="005344B4">
        <w:rPr>
          <w:rFonts w:cs="Times New Roman"/>
        </w:rPr>
        <w:fldChar w:fldCharType="separate"/>
      </w:r>
      <w:r w:rsidR="00A33B1D" w:rsidRPr="005344B4">
        <w:rPr>
          <w:rFonts w:cs="Times New Roman"/>
        </w:rPr>
        <w:t>(Collard, Dempsey and Sundberg, 2015; Bradley and Persson, 2022)</w:t>
      </w:r>
      <w:r w:rsidR="004556F5" w:rsidRPr="005344B4">
        <w:rPr>
          <w:rFonts w:cs="Times New Roman"/>
        </w:rPr>
        <w:fldChar w:fldCharType="end"/>
      </w:r>
      <w:r w:rsidR="004556F5" w:rsidRPr="005344B4">
        <w:rPr>
          <w:rFonts w:cs="Times New Roman"/>
        </w:rPr>
        <w:t xml:space="preserve">. </w:t>
      </w:r>
      <w:r w:rsidR="00E93927" w:rsidRPr="005344B4">
        <w:rPr>
          <w:rFonts w:cs="Times New Roman"/>
        </w:rPr>
        <w:t>Whilst the discursive framing of the Festival mobilises notions of the responsible individual</w:t>
      </w:r>
      <w:r w:rsidR="008C6A83" w:rsidRPr="005344B4">
        <w:rPr>
          <w:rFonts w:cs="Times New Roman"/>
        </w:rPr>
        <w:t xml:space="preserve">, the activities, affects and performances </w:t>
      </w:r>
      <w:r w:rsidR="00137FF8" w:rsidRPr="005344B4">
        <w:rPr>
          <w:rFonts w:cs="Times New Roman"/>
        </w:rPr>
        <w:t>described in this chapter reorient thrift towards thriving</w:t>
      </w:r>
      <w:r w:rsidR="00851CB8" w:rsidRPr="005344B4">
        <w:rPr>
          <w:rFonts w:cs="Times New Roman"/>
        </w:rPr>
        <w:t xml:space="preserve">, </w:t>
      </w:r>
      <w:r w:rsidR="0099156B" w:rsidRPr="005344B4">
        <w:rPr>
          <w:rFonts w:cs="Times New Roman"/>
        </w:rPr>
        <w:t xml:space="preserve">in which communal flourishing </w:t>
      </w:r>
      <w:r w:rsidR="00E669E0" w:rsidRPr="005344B4">
        <w:rPr>
          <w:rFonts w:cs="Times New Roman"/>
        </w:rPr>
        <w:t xml:space="preserve">is foregrounded in responding to ecological crisis. </w:t>
      </w:r>
      <w:r w:rsidR="00F05F01" w:rsidRPr="005344B4">
        <w:rPr>
          <w:rFonts w:cs="Times New Roman"/>
        </w:rPr>
        <w:t>As I have shown above,</w:t>
      </w:r>
      <w:r w:rsidR="009E5810" w:rsidRPr="005344B4">
        <w:rPr>
          <w:rFonts w:cs="Times New Roman"/>
        </w:rPr>
        <w:t xml:space="preserve"> workshops across the site </w:t>
      </w:r>
      <w:r w:rsidR="00FB6539" w:rsidRPr="005344B4">
        <w:rPr>
          <w:rFonts w:cs="Times New Roman"/>
        </w:rPr>
        <w:t>foreground pleasure</w:t>
      </w:r>
      <w:r w:rsidR="009E5810" w:rsidRPr="005344B4">
        <w:rPr>
          <w:rFonts w:cs="Times New Roman"/>
        </w:rPr>
        <w:t>, conviviality and creativ</w:t>
      </w:r>
      <w:r w:rsidR="00FB6539" w:rsidRPr="005344B4">
        <w:rPr>
          <w:rFonts w:cs="Times New Roman"/>
        </w:rPr>
        <w:t xml:space="preserve">ity in the relations we have </w:t>
      </w:r>
      <w:r w:rsidR="00AA2827" w:rsidRPr="005344B4">
        <w:rPr>
          <w:rFonts w:cs="Times New Roman"/>
        </w:rPr>
        <w:t xml:space="preserve">with the materiality of the world. Making </w:t>
      </w:r>
      <w:r w:rsidR="00295FA3" w:rsidRPr="005344B4">
        <w:rPr>
          <w:rFonts w:cs="Times New Roman"/>
        </w:rPr>
        <w:t xml:space="preserve">with children can </w:t>
      </w:r>
      <w:r w:rsidR="00A10FD4" w:rsidRPr="005344B4">
        <w:rPr>
          <w:rFonts w:cs="Times New Roman"/>
        </w:rPr>
        <w:t xml:space="preserve">be a </w:t>
      </w:r>
      <w:r w:rsidR="00295FA3" w:rsidRPr="005344B4">
        <w:rPr>
          <w:rFonts w:cs="Times New Roman"/>
        </w:rPr>
        <w:t>conduit for playful</w:t>
      </w:r>
      <w:r w:rsidR="00A10FD4" w:rsidRPr="005344B4">
        <w:rPr>
          <w:rFonts w:cs="Times New Roman"/>
        </w:rPr>
        <w:t xml:space="preserve"> </w:t>
      </w:r>
      <w:r w:rsidR="00295FA3" w:rsidRPr="005344B4">
        <w:rPr>
          <w:rFonts w:cs="Times New Roman"/>
        </w:rPr>
        <w:t xml:space="preserve">experimentation </w:t>
      </w:r>
      <w:r w:rsidR="00C91EB6" w:rsidRPr="005344B4">
        <w:rPr>
          <w:rFonts w:cs="Times New Roman"/>
        </w:rPr>
        <w:t xml:space="preserve">with materials, </w:t>
      </w:r>
      <w:r w:rsidR="00DD5D05" w:rsidRPr="005344B4">
        <w:rPr>
          <w:rFonts w:cs="Times New Roman"/>
        </w:rPr>
        <w:t>allowing for more open-ended engagements with waste</w:t>
      </w:r>
      <w:r w:rsidR="00A10FD4" w:rsidRPr="005344B4">
        <w:rPr>
          <w:rFonts w:cs="Times New Roman"/>
        </w:rPr>
        <w:t xml:space="preserve"> that look beyond technocratic waste management</w:t>
      </w:r>
      <w:r w:rsidR="00055C55" w:rsidRPr="005344B4">
        <w:rPr>
          <w:rFonts w:cs="Times New Roman"/>
        </w:rPr>
        <w:t xml:space="preserve"> solutions which rely on the figure of responsible individual. </w:t>
      </w:r>
      <w:r w:rsidR="00B864FB" w:rsidRPr="005344B4">
        <w:rPr>
          <w:rFonts w:cs="Times New Roman"/>
        </w:rPr>
        <w:t>T</w:t>
      </w:r>
      <w:r w:rsidR="00055C55" w:rsidRPr="005344B4">
        <w:rPr>
          <w:rFonts w:cs="Times New Roman"/>
        </w:rPr>
        <w:t>he affect</w:t>
      </w:r>
      <w:r w:rsidR="00B6197E" w:rsidRPr="005344B4">
        <w:rPr>
          <w:rFonts w:cs="Times New Roman"/>
        </w:rPr>
        <w:t>ive feelings generated through</w:t>
      </w:r>
      <w:r w:rsidR="00055C55" w:rsidRPr="005344B4">
        <w:rPr>
          <w:rFonts w:cs="Times New Roman"/>
        </w:rPr>
        <w:t xml:space="preserve"> play, </w:t>
      </w:r>
      <w:r w:rsidR="00342950" w:rsidRPr="005344B4">
        <w:rPr>
          <w:rFonts w:cs="Times New Roman"/>
        </w:rPr>
        <w:t>non-instrumental making and making togethe</w:t>
      </w:r>
      <w:r w:rsidR="00B864FB" w:rsidRPr="005344B4">
        <w:rPr>
          <w:rFonts w:cs="Times New Roman"/>
        </w:rPr>
        <w:t>r</w:t>
      </w:r>
      <w:r w:rsidR="00E052C7" w:rsidRPr="005344B4">
        <w:rPr>
          <w:rFonts w:cs="Times New Roman"/>
        </w:rPr>
        <w:t xml:space="preserve"> </w:t>
      </w:r>
      <w:r w:rsidR="00CB178D" w:rsidRPr="005344B4">
        <w:rPr>
          <w:rFonts w:cs="Times New Roman"/>
        </w:rPr>
        <w:t xml:space="preserve">thus reorient responses to waste crisis away from the </w:t>
      </w:r>
      <w:r w:rsidR="0051396F" w:rsidRPr="005344B4">
        <w:rPr>
          <w:rFonts w:cs="Times New Roman"/>
        </w:rPr>
        <w:t>moralising tone of thrift as frugality towards options of thrift as thriving.</w:t>
      </w:r>
      <w:r w:rsidR="0015786C" w:rsidRPr="005344B4">
        <w:rPr>
          <w:rFonts w:cs="Times New Roman"/>
        </w:rPr>
        <w:t xml:space="preserve"> </w:t>
      </w:r>
      <w:r w:rsidR="007439E3" w:rsidRPr="005344B4">
        <w:rPr>
          <w:rFonts w:cs="Times New Roman"/>
        </w:rPr>
        <w:t xml:space="preserve">In the context of the Festival, thrift is not only about managing limited resources, </w:t>
      </w:r>
      <w:r w:rsidR="007439E3" w:rsidRPr="005344B4">
        <w:rPr>
          <w:rFonts w:cs="Times New Roman"/>
        </w:rPr>
        <w:lastRenderedPageBreak/>
        <w:t xml:space="preserve">but about reclaiming the right to live well </w:t>
      </w:r>
      <w:r w:rsidR="00A15D79" w:rsidRPr="005344B4">
        <w:rPr>
          <w:rFonts w:cs="Times New Roman"/>
        </w:rPr>
        <w:t xml:space="preserve">together, </w:t>
      </w:r>
      <w:r w:rsidR="00817DD1" w:rsidRPr="005344B4">
        <w:rPr>
          <w:rFonts w:cs="Times New Roman"/>
        </w:rPr>
        <w:t xml:space="preserve">broadening imaginaries to consider </w:t>
      </w:r>
      <w:r w:rsidR="0065212A" w:rsidRPr="005344B4">
        <w:rPr>
          <w:rFonts w:cs="Times New Roman"/>
        </w:rPr>
        <w:t xml:space="preserve">how we might </w:t>
      </w:r>
      <w:r w:rsidR="005F2A19" w:rsidRPr="005344B4">
        <w:rPr>
          <w:rFonts w:cs="Times New Roman"/>
          <w:noProof/>
        </w:rPr>
        <mc:AlternateContent>
          <mc:Choice Requires="wpg">
            <w:drawing>
              <wp:anchor distT="0" distB="0" distL="114300" distR="114300" simplePos="0" relativeHeight="251704320" behindDoc="0" locked="0" layoutInCell="1" allowOverlap="1" wp14:anchorId="7108993F" wp14:editId="7DB770DC">
                <wp:simplePos x="0" y="0"/>
                <wp:positionH relativeFrom="margin">
                  <wp:align>center</wp:align>
                </wp:positionH>
                <wp:positionV relativeFrom="paragraph">
                  <wp:posOffset>3226878</wp:posOffset>
                </wp:positionV>
                <wp:extent cx="4295775" cy="5556250"/>
                <wp:effectExtent l="0" t="0" r="9525" b="6350"/>
                <wp:wrapTopAndBottom/>
                <wp:docPr id="464268378" name="Group 34"/>
                <wp:cNvGraphicFramePr/>
                <a:graphic xmlns:a="http://schemas.openxmlformats.org/drawingml/2006/main">
                  <a:graphicData uri="http://schemas.microsoft.com/office/word/2010/wordprocessingGroup">
                    <wpg:wgp>
                      <wpg:cNvGrpSpPr/>
                      <wpg:grpSpPr>
                        <a:xfrm>
                          <a:off x="0" y="0"/>
                          <a:ext cx="4295775" cy="5556250"/>
                          <a:chOff x="0" y="0"/>
                          <a:chExt cx="4295775" cy="5556250"/>
                        </a:xfrm>
                      </wpg:grpSpPr>
                      <pic:pic xmlns:pic="http://schemas.openxmlformats.org/drawingml/2006/picture">
                        <pic:nvPicPr>
                          <pic:cNvPr id="247679792" name="Picture 33" descr="A child holding a balloon&#10;&#10;AI-generated content may be incorrect."/>
                          <pic:cNvPicPr>
                            <a:picLocks noChangeAspect="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rot="5400000">
                            <a:off x="-651362" y="661353"/>
                            <a:ext cx="5311775" cy="3989070"/>
                          </a:xfrm>
                          <a:prstGeom prst="rect">
                            <a:avLst/>
                          </a:prstGeom>
                          <a:noFill/>
                          <a:ln>
                            <a:noFill/>
                          </a:ln>
                        </pic:spPr>
                      </pic:pic>
                      <wps:wsp>
                        <wps:cNvPr id="602657652" name="Text Box 1"/>
                        <wps:cNvSpPr txBox="1"/>
                        <wps:spPr>
                          <a:xfrm>
                            <a:off x="0" y="5299710"/>
                            <a:ext cx="4295775" cy="256540"/>
                          </a:xfrm>
                          <a:prstGeom prst="rect">
                            <a:avLst/>
                          </a:prstGeom>
                          <a:solidFill>
                            <a:prstClr val="white"/>
                          </a:solidFill>
                          <a:ln>
                            <a:noFill/>
                          </a:ln>
                        </wps:spPr>
                        <wps:txbx>
                          <w:txbxContent>
                            <w:p w14:paraId="2411558C" w14:textId="10F30A74" w:rsidR="005F2A19" w:rsidRPr="00506D67" w:rsidRDefault="005F2A19" w:rsidP="005F2A19">
                              <w:pPr>
                                <w:pStyle w:val="Caption"/>
                                <w:rPr>
                                  <w:rFonts w:eastAsiaTheme="minorHAnsi" w:cs="Times New Roman"/>
                                  <w:sz w:val="22"/>
                                </w:rPr>
                              </w:pPr>
                              <w:bookmarkStart w:id="126" w:name="_Toc212374679"/>
                              <w:r>
                                <w:t xml:space="preserve">Figure </w:t>
                              </w:r>
                              <w:r>
                                <w:fldChar w:fldCharType="begin"/>
                              </w:r>
                              <w:r>
                                <w:instrText xml:space="preserve"> SEQ Figure \* ARABIC </w:instrText>
                              </w:r>
                              <w:r>
                                <w:fldChar w:fldCharType="separate"/>
                              </w:r>
                              <w:r w:rsidR="009C387C">
                                <w:rPr>
                                  <w:noProof/>
                                </w:rPr>
                                <w:t>30</w:t>
                              </w:r>
                              <w:r>
                                <w:fldChar w:fldCharType="end"/>
                              </w:r>
                              <w:r>
                                <w:t xml:space="preserve"> My daughter playing with a kite we made at FoT 2019. Photo Author's Own</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08993F" id="Group 34" o:spid="_x0000_s1088" style="position:absolute;left:0;text-align:left;margin-left:0;margin-top:254.1pt;width:338.25pt;height:437.5pt;z-index:251704320;mso-position-horizontal:center;mso-position-horizontal-relative:margin" coordsize="42957,555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">
                <v:shape id="Picture 33" o:spid="_x0000_s1089" type="#_x0000_t75" alt="A child holding a balloon&#10;&#10;AI-generated content may be incorrect." style="position:absolute;left:-6514;top:6613;width:53117;height:3989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">
                  <v:imagedata r:id="rId68" o:title="A child holding a balloon&#10;&#10;AI-generated content may be incorrect"/>
                </v:shape>
                <v:shape id="_x0000_s1090" type="#_x0000_t202" style="position:absolute;top:52997;width:42957;height:2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" stroked="f">
                  <v:textbox style="mso-fit-shape-to-text:t" inset="0,0,0,0">
                    <w:txbxContent>
                      <w:p w14:paraId="2411558C" w14:textId="10F30A74" w:rsidR="005F2A19" w:rsidRPr="00506D67" w:rsidRDefault="005F2A19" w:rsidP="005F2A19">
                        <w:pPr>
                          <w:pStyle w:val="Caption"/>
                          <w:rPr>
                            <w:rFonts w:eastAsiaTheme="minorHAnsi" w:cs="Times New Roman"/>
                            <w:sz w:val="22"/>
                          </w:rPr>
                        </w:pPr>
                        <w:bookmarkStart w:id="431" w:name="_Toc212374679"/>
                        <w:r>
                          <w:t xml:space="preserve">Figure </w:t>
                        </w:r>
                        <w:r>
                          <w:fldChar w:fldCharType="begin"/>
                        </w:r>
                        <w:r>
                          <w:instrText xml:space="preserve"> SEQ Figure \* ARABIC </w:instrText>
                        </w:r>
                        <w:r>
                          <w:fldChar w:fldCharType="separate"/>
                        </w:r>
                        <w:r w:rsidR="009C387C">
                          <w:rPr>
                            <w:noProof/>
                          </w:rPr>
                          <w:t>30</w:t>
                        </w:r>
                        <w:r>
                          <w:fldChar w:fldCharType="end"/>
                        </w:r>
                        <w:r>
                          <w:t xml:space="preserve"> My daughter playing with a kite we made at FoT 2019. Photo Author's Own</w:t>
                        </w:r>
                        <w:bookmarkEnd w:id="431"/>
                      </w:p>
                    </w:txbxContent>
                  </v:textbox>
                </v:shape>
                <w10:wrap type="topAndBottom" anchorx="margin"/>
              </v:group>
            </w:pict>
          </mc:Fallback>
        </mc:AlternateContent>
      </w:r>
      <w:r w:rsidR="0065212A" w:rsidRPr="005344B4">
        <w:rPr>
          <w:rFonts w:cs="Times New Roman"/>
        </w:rPr>
        <w:t>reorganise socio-ecological relations towards communal flourishing.</w:t>
      </w:r>
      <w:r w:rsidR="005F2A19" w:rsidRPr="005344B4">
        <w:rPr>
          <w:rFonts w:cs="Times New Roman"/>
          <w:noProof/>
        </w:rPr>
        <w:t xml:space="preserve"> </w:t>
      </w:r>
    </w:p>
    <w:p w14:paraId="03028BC4" w14:textId="645F2A77" w:rsidR="005F2A19" w:rsidRPr="005344B4" w:rsidRDefault="00603A61" w:rsidP="001D51D0">
      <w:pPr>
        <w:pStyle w:val="Heading2"/>
        <w:rPr>
          <w:rFonts w:cs="Times New Roman"/>
        </w:rPr>
      </w:pPr>
      <w:bookmarkStart w:id="127" w:name="_Toc213581824"/>
      <w:r w:rsidRPr="005344B4">
        <w:t>5.</w:t>
      </w:r>
      <w:r w:rsidR="002C218B">
        <w:t>7</w:t>
      </w:r>
      <w:r w:rsidRPr="005344B4">
        <w:t xml:space="preserve"> Conclusions</w:t>
      </w:r>
      <w:bookmarkEnd w:id="127"/>
      <w:r w:rsidR="005F2A19" w:rsidRPr="005344B4">
        <w:tab/>
      </w:r>
    </w:p>
    <w:p w14:paraId="2DAF3689" w14:textId="3235C1F2" w:rsidR="009263DD" w:rsidRPr="005344B4" w:rsidRDefault="00B27A1B" w:rsidP="009811B0">
      <w:pPr>
        <w:spacing w:line="480" w:lineRule="auto"/>
        <w:rPr>
          <w:rFonts w:cs="Times New Roman"/>
        </w:rPr>
      </w:pPr>
      <w:r w:rsidRPr="005344B4">
        <w:rPr>
          <w:rFonts w:cs="Times New Roman"/>
        </w:rPr>
        <w:t xml:space="preserve">In </w:t>
      </w:r>
      <w:r w:rsidR="0001623C" w:rsidRPr="005344B4">
        <w:rPr>
          <w:rFonts w:cs="Times New Roman"/>
        </w:rPr>
        <w:t xml:space="preserve">this </w:t>
      </w:r>
      <w:r w:rsidRPr="005344B4">
        <w:rPr>
          <w:rFonts w:cs="Times New Roman"/>
        </w:rPr>
        <w:t>chapter</w:t>
      </w:r>
      <w:r w:rsidR="00660F4B" w:rsidRPr="005344B4">
        <w:rPr>
          <w:rFonts w:cs="Times New Roman"/>
        </w:rPr>
        <w:t xml:space="preserve"> I have </w:t>
      </w:r>
      <w:r w:rsidR="000A429C" w:rsidRPr="005344B4">
        <w:rPr>
          <w:rFonts w:cs="Times New Roman"/>
        </w:rPr>
        <w:t>employed a diffractive analysis</w:t>
      </w:r>
      <w:r w:rsidR="0001623C" w:rsidRPr="005344B4">
        <w:rPr>
          <w:rFonts w:cs="Times New Roman"/>
        </w:rPr>
        <w:t xml:space="preserve">, </w:t>
      </w:r>
      <w:r w:rsidR="00BB16B8" w:rsidRPr="005344B4">
        <w:rPr>
          <w:rFonts w:cs="Times New Roman"/>
        </w:rPr>
        <w:t>draw</w:t>
      </w:r>
      <w:r w:rsidR="0001623C" w:rsidRPr="005344B4">
        <w:rPr>
          <w:rFonts w:cs="Times New Roman"/>
        </w:rPr>
        <w:t>ing</w:t>
      </w:r>
      <w:r w:rsidR="00BB16B8" w:rsidRPr="005344B4">
        <w:rPr>
          <w:rFonts w:cs="Times New Roman"/>
        </w:rPr>
        <w:t xml:space="preserve"> on a range of theoretical insights</w:t>
      </w:r>
      <w:r w:rsidR="000A429C" w:rsidRPr="005344B4">
        <w:rPr>
          <w:rFonts w:cs="Times New Roman"/>
        </w:rPr>
        <w:t xml:space="preserve"> to</w:t>
      </w:r>
      <w:r w:rsidR="006B7BA6" w:rsidRPr="005344B4">
        <w:rPr>
          <w:rFonts w:cs="Times New Roman"/>
        </w:rPr>
        <w:t xml:space="preserve"> </w:t>
      </w:r>
      <w:r w:rsidR="00B856FF" w:rsidRPr="005344B4">
        <w:rPr>
          <w:rFonts w:cs="Times New Roman"/>
        </w:rPr>
        <w:t xml:space="preserve">consider what happens ‘in-between’ the discursive </w:t>
      </w:r>
      <w:r w:rsidR="007E4AEC" w:rsidRPr="005344B4">
        <w:rPr>
          <w:rFonts w:cs="Times New Roman"/>
        </w:rPr>
        <w:t>framin</w:t>
      </w:r>
      <w:r w:rsidR="00AC4E62" w:rsidRPr="005344B4">
        <w:rPr>
          <w:rFonts w:cs="Times New Roman"/>
        </w:rPr>
        <w:t xml:space="preserve">g </w:t>
      </w:r>
      <w:r w:rsidR="007E4AEC" w:rsidRPr="005344B4">
        <w:rPr>
          <w:rFonts w:cs="Times New Roman"/>
        </w:rPr>
        <w:t>of the festival as one of individual lifestyle change, and the heterogenous encounters w</w:t>
      </w:r>
      <w:r w:rsidR="009E75B2" w:rsidRPr="005344B4">
        <w:rPr>
          <w:rFonts w:cs="Times New Roman"/>
        </w:rPr>
        <w:t xml:space="preserve">ith ecological crisis that families participate </w:t>
      </w:r>
      <w:r w:rsidR="00BB16B8" w:rsidRPr="005344B4">
        <w:rPr>
          <w:rFonts w:cs="Times New Roman"/>
        </w:rPr>
        <w:t xml:space="preserve">in </w:t>
      </w:r>
      <w:r w:rsidR="002E2D72" w:rsidRPr="005344B4">
        <w:rPr>
          <w:rFonts w:cs="Times New Roman"/>
        </w:rPr>
        <w:t xml:space="preserve">across </w:t>
      </w:r>
      <w:r w:rsidR="009E75B2" w:rsidRPr="005344B4">
        <w:rPr>
          <w:rFonts w:cs="Times New Roman"/>
        </w:rPr>
        <w:t xml:space="preserve">the site. </w:t>
      </w:r>
      <w:r w:rsidR="00E0404D" w:rsidRPr="005344B4">
        <w:rPr>
          <w:rFonts w:cs="Times New Roman"/>
        </w:rPr>
        <w:t xml:space="preserve">I have argued that the playful, </w:t>
      </w:r>
      <w:r w:rsidR="002E2D72" w:rsidRPr="005344B4">
        <w:rPr>
          <w:rFonts w:cs="Times New Roman"/>
        </w:rPr>
        <w:t>creative and a</w:t>
      </w:r>
      <w:r w:rsidR="00DF68DE" w:rsidRPr="005344B4">
        <w:rPr>
          <w:rFonts w:cs="Times New Roman"/>
        </w:rPr>
        <w:t xml:space="preserve">t times, ambivalent affective atmosphere </w:t>
      </w:r>
      <w:r w:rsidR="00DA0240" w:rsidRPr="005344B4">
        <w:rPr>
          <w:rFonts w:cs="Times New Roman"/>
        </w:rPr>
        <w:t xml:space="preserve">of the site </w:t>
      </w:r>
      <w:r w:rsidR="00DE5823" w:rsidRPr="005344B4">
        <w:rPr>
          <w:rFonts w:cs="Times New Roman"/>
        </w:rPr>
        <w:t>engender</w:t>
      </w:r>
      <w:r w:rsidR="00071B25" w:rsidRPr="005344B4">
        <w:rPr>
          <w:rFonts w:cs="Times New Roman"/>
        </w:rPr>
        <w:t>s</w:t>
      </w:r>
      <w:r w:rsidR="00DA0240" w:rsidRPr="005344B4">
        <w:rPr>
          <w:rFonts w:cs="Times New Roman"/>
        </w:rPr>
        <w:t xml:space="preserve"> more horizontal relations between children and adults; within the carnivalesque </w:t>
      </w:r>
      <w:r w:rsidR="003956CC" w:rsidRPr="005344B4">
        <w:rPr>
          <w:rFonts w:cs="Times New Roman"/>
        </w:rPr>
        <w:t xml:space="preserve">space-time </w:t>
      </w:r>
      <w:r w:rsidR="00DA0240" w:rsidRPr="005344B4">
        <w:rPr>
          <w:rFonts w:cs="Times New Roman"/>
        </w:rPr>
        <w:t>of the fest</w:t>
      </w:r>
      <w:r w:rsidR="00777AB9" w:rsidRPr="005344B4">
        <w:rPr>
          <w:rFonts w:cs="Times New Roman"/>
        </w:rPr>
        <w:t xml:space="preserve">ival adults are encouraged to inhabit child-like sensibilities and </w:t>
      </w:r>
      <w:r w:rsidR="00772FBD" w:rsidRPr="005344B4">
        <w:rPr>
          <w:rFonts w:cs="Times New Roman"/>
        </w:rPr>
        <w:t xml:space="preserve">to make sense of relations </w:t>
      </w:r>
      <w:r w:rsidR="00772FBD" w:rsidRPr="005344B4">
        <w:rPr>
          <w:rFonts w:cs="Times New Roman"/>
        </w:rPr>
        <w:lastRenderedPageBreak/>
        <w:t>with the world anew</w:t>
      </w:r>
      <w:r w:rsidR="00DE5823" w:rsidRPr="005344B4">
        <w:rPr>
          <w:rFonts w:cs="Times New Roman"/>
        </w:rPr>
        <w:t>, with and through t</w:t>
      </w:r>
      <w:r w:rsidR="000A099A" w:rsidRPr="005344B4">
        <w:rPr>
          <w:rFonts w:cs="Times New Roman"/>
        </w:rPr>
        <w:t>he children they care for.</w:t>
      </w:r>
      <w:r w:rsidR="00071B25" w:rsidRPr="005344B4">
        <w:rPr>
          <w:rFonts w:cs="Times New Roman"/>
        </w:rPr>
        <w:t xml:space="preserve"> Whilst the discursive framing of the festival </w:t>
      </w:r>
      <w:r w:rsidR="00CA5DC4" w:rsidRPr="005344B4">
        <w:rPr>
          <w:rFonts w:cs="Times New Roman"/>
        </w:rPr>
        <w:t>circulates</w:t>
      </w:r>
      <w:r w:rsidR="00071B25" w:rsidRPr="005344B4">
        <w:rPr>
          <w:rFonts w:cs="Times New Roman"/>
        </w:rPr>
        <w:t xml:space="preserve"> the figure of the </w:t>
      </w:r>
      <w:r w:rsidR="003758FB" w:rsidRPr="005344B4">
        <w:rPr>
          <w:rFonts w:cs="Times New Roman"/>
        </w:rPr>
        <w:t>responsible individual through notions of thrift and individual lifestyle change</w:t>
      </w:r>
      <w:r w:rsidR="00555D50" w:rsidRPr="005344B4">
        <w:rPr>
          <w:rFonts w:cs="Times New Roman"/>
        </w:rPr>
        <w:t xml:space="preserve">; the feelings and affects generated through activities within the site </w:t>
      </w:r>
      <w:r w:rsidR="006E14DB" w:rsidRPr="005344B4">
        <w:rPr>
          <w:rFonts w:cs="Times New Roman"/>
        </w:rPr>
        <w:t>reorient thrift from indivi</w:t>
      </w:r>
      <w:r w:rsidR="007421F1" w:rsidRPr="005344B4">
        <w:rPr>
          <w:rFonts w:cs="Times New Roman"/>
        </w:rPr>
        <w:t xml:space="preserve">dualist and moralising modes of frugality, towards </w:t>
      </w:r>
      <w:r w:rsidR="004C1325" w:rsidRPr="005344B4">
        <w:rPr>
          <w:rFonts w:cs="Times New Roman"/>
        </w:rPr>
        <w:t xml:space="preserve">communality, </w:t>
      </w:r>
      <w:r w:rsidR="003956CC" w:rsidRPr="005344B4">
        <w:rPr>
          <w:rFonts w:cs="Times New Roman"/>
        </w:rPr>
        <w:t>creativity</w:t>
      </w:r>
      <w:r w:rsidR="00CA5DC4" w:rsidRPr="005344B4">
        <w:rPr>
          <w:rFonts w:cs="Times New Roman"/>
        </w:rPr>
        <w:t xml:space="preserve"> and living well together. </w:t>
      </w:r>
      <w:r w:rsidR="00592638" w:rsidRPr="005344B4">
        <w:rPr>
          <w:rFonts w:cs="Times New Roman"/>
        </w:rPr>
        <w:t xml:space="preserve">Performances across the festival challenge the </w:t>
      </w:r>
      <w:r w:rsidR="00122D25" w:rsidRPr="005344B4">
        <w:rPr>
          <w:rFonts w:cs="Times New Roman"/>
        </w:rPr>
        <w:t xml:space="preserve">moralising </w:t>
      </w:r>
      <w:proofErr w:type="spellStart"/>
      <w:r w:rsidR="00122D25" w:rsidRPr="005344B4">
        <w:rPr>
          <w:rFonts w:cs="Times New Roman"/>
        </w:rPr>
        <w:t>affects</w:t>
      </w:r>
      <w:proofErr w:type="spellEnd"/>
      <w:r w:rsidR="00122D25" w:rsidRPr="005344B4">
        <w:rPr>
          <w:rFonts w:cs="Times New Roman"/>
        </w:rPr>
        <w:t xml:space="preserve"> of individual responsibility and negative </w:t>
      </w:r>
      <w:r w:rsidR="00A275B5" w:rsidRPr="005344B4">
        <w:rPr>
          <w:rFonts w:cs="Times New Roman"/>
        </w:rPr>
        <w:t xml:space="preserve">emotions often associated with environmental crisis, </w:t>
      </w:r>
      <w:r w:rsidR="00C02DA0" w:rsidRPr="005344B4">
        <w:rPr>
          <w:rFonts w:cs="Times New Roman"/>
        </w:rPr>
        <w:t xml:space="preserve">finding joy, humour and silliness in socio-ecological relations. </w:t>
      </w:r>
      <w:r w:rsidR="00ED6972" w:rsidRPr="005344B4">
        <w:rPr>
          <w:rFonts w:cs="Times New Roman"/>
        </w:rPr>
        <w:t>Not only do</w:t>
      </w:r>
      <w:r w:rsidR="00A86D21" w:rsidRPr="005344B4">
        <w:rPr>
          <w:rFonts w:cs="Times New Roman"/>
        </w:rPr>
        <w:t xml:space="preserve"> these performance</w:t>
      </w:r>
      <w:r w:rsidR="005C52A5" w:rsidRPr="005344B4">
        <w:rPr>
          <w:rFonts w:cs="Times New Roman"/>
        </w:rPr>
        <w:t>s offer modes of e</w:t>
      </w:r>
      <w:r w:rsidR="00ED6972" w:rsidRPr="005344B4">
        <w:rPr>
          <w:rFonts w:cs="Times New Roman"/>
        </w:rPr>
        <w:t>ngaging with ecological crises</w:t>
      </w:r>
      <w:r w:rsidR="00A86D21" w:rsidRPr="005344B4">
        <w:rPr>
          <w:rFonts w:cs="Times New Roman"/>
        </w:rPr>
        <w:t xml:space="preserve"> beyon</w:t>
      </w:r>
      <w:r w:rsidR="00C9792B" w:rsidRPr="005344B4">
        <w:rPr>
          <w:rFonts w:cs="Times New Roman"/>
        </w:rPr>
        <w:t xml:space="preserve">d </w:t>
      </w:r>
      <w:r w:rsidR="00A86D21" w:rsidRPr="005344B4">
        <w:rPr>
          <w:rFonts w:cs="Times New Roman"/>
        </w:rPr>
        <w:t xml:space="preserve">the ‘purity </w:t>
      </w:r>
      <w:r w:rsidR="00474795" w:rsidRPr="005344B4">
        <w:rPr>
          <w:rFonts w:cs="Times New Roman"/>
        </w:rPr>
        <w:t>politics</w:t>
      </w:r>
      <w:r w:rsidR="00A86D21" w:rsidRPr="005344B4">
        <w:rPr>
          <w:rFonts w:cs="Times New Roman"/>
        </w:rPr>
        <w:t xml:space="preserve"> of individualistic thrift</w:t>
      </w:r>
      <w:r w:rsidR="00ED6972" w:rsidRPr="005344B4">
        <w:rPr>
          <w:rFonts w:cs="Times New Roman"/>
        </w:rPr>
        <w:t xml:space="preserve">, </w:t>
      </w:r>
      <w:r w:rsidR="00074E54" w:rsidRPr="005344B4">
        <w:rPr>
          <w:rFonts w:cs="Times New Roman"/>
        </w:rPr>
        <w:t>but they also</w:t>
      </w:r>
      <w:r w:rsidR="00ED6972" w:rsidRPr="005344B4">
        <w:rPr>
          <w:rFonts w:cs="Times New Roman"/>
        </w:rPr>
        <w:t xml:space="preserve"> </w:t>
      </w:r>
      <w:r w:rsidR="00BD764B" w:rsidRPr="005344B4">
        <w:rPr>
          <w:rFonts w:cs="Times New Roman"/>
        </w:rPr>
        <w:t>generate</w:t>
      </w:r>
      <w:r w:rsidR="00A86D21" w:rsidRPr="005344B4">
        <w:rPr>
          <w:rFonts w:cs="Times New Roman"/>
        </w:rPr>
        <w:t xml:space="preserve"> </w:t>
      </w:r>
      <w:r w:rsidR="00BD764B" w:rsidRPr="005344B4">
        <w:rPr>
          <w:rFonts w:cs="Times New Roman"/>
        </w:rPr>
        <w:t>a</w:t>
      </w:r>
      <w:r w:rsidR="00A86D21" w:rsidRPr="005344B4">
        <w:rPr>
          <w:rFonts w:cs="Times New Roman"/>
        </w:rPr>
        <w:t>n atmosphere</w:t>
      </w:r>
      <w:r w:rsidR="00BD764B" w:rsidRPr="005344B4">
        <w:rPr>
          <w:rFonts w:cs="Times New Roman"/>
        </w:rPr>
        <w:t xml:space="preserve"> of </w:t>
      </w:r>
      <w:r w:rsidR="00A86D21" w:rsidRPr="005344B4">
        <w:rPr>
          <w:rFonts w:cs="Times New Roman"/>
        </w:rPr>
        <w:t xml:space="preserve">affective </w:t>
      </w:r>
      <w:r w:rsidR="00BD764B" w:rsidRPr="005344B4">
        <w:rPr>
          <w:rFonts w:cs="Times New Roman"/>
        </w:rPr>
        <w:t xml:space="preserve">ambivalence </w:t>
      </w:r>
      <w:r w:rsidR="001B149C" w:rsidRPr="005344B4">
        <w:rPr>
          <w:rFonts w:cs="Times New Roman"/>
        </w:rPr>
        <w:t xml:space="preserve">in which multiple and often contradictory </w:t>
      </w:r>
      <w:r w:rsidR="00A86D21" w:rsidRPr="005344B4">
        <w:rPr>
          <w:rFonts w:cs="Times New Roman"/>
        </w:rPr>
        <w:t>emotions intermingle and coexist. These ambivalen</w:t>
      </w:r>
      <w:r w:rsidR="00FC39B6" w:rsidRPr="005344B4">
        <w:rPr>
          <w:rFonts w:cs="Times New Roman"/>
        </w:rPr>
        <w:t>t</w:t>
      </w:r>
      <w:r w:rsidR="00A86D21" w:rsidRPr="005344B4">
        <w:rPr>
          <w:rFonts w:cs="Times New Roman"/>
        </w:rPr>
        <w:t xml:space="preserve"> encounters contain potential </w:t>
      </w:r>
      <w:r w:rsidR="00FC39B6" w:rsidRPr="005344B4">
        <w:rPr>
          <w:rFonts w:cs="Times New Roman"/>
        </w:rPr>
        <w:t xml:space="preserve">to reorient ethical and political relations with more than human others and the environmental commons, </w:t>
      </w:r>
      <w:r w:rsidR="005C52A5" w:rsidRPr="005344B4">
        <w:rPr>
          <w:rFonts w:cs="Times New Roman"/>
        </w:rPr>
        <w:t>creating space for</w:t>
      </w:r>
      <w:r w:rsidR="00A31DA5" w:rsidRPr="005344B4">
        <w:rPr>
          <w:rFonts w:cs="Times New Roman"/>
        </w:rPr>
        <w:t xml:space="preserve"> more inclusive and capacious </w:t>
      </w:r>
      <w:r w:rsidR="001833FF" w:rsidRPr="005344B4">
        <w:rPr>
          <w:rFonts w:cs="Times New Roman"/>
        </w:rPr>
        <w:t>modes of environmentalism to emerge.</w:t>
      </w:r>
    </w:p>
    <w:p w14:paraId="79FE891B" w14:textId="0257A652" w:rsidR="00D43496" w:rsidRPr="005344B4" w:rsidRDefault="00070931" w:rsidP="009811B0">
      <w:pPr>
        <w:spacing w:line="480" w:lineRule="auto"/>
        <w:rPr>
          <w:rFonts w:cs="Times New Roman"/>
        </w:rPr>
      </w:pPr>
      <w:r w:rsidRPr="005344B4">
        <w:rPr>
          <w:rFonts w:cs="Times New Roman"/>
        </w:rPr>
        <w:t>Ambivalence is considered genera</w:t>
      </w:r>
      <w:r w:rsidR="005C52A5" w:rsidRPr="005344B4">
        <w:rPr>
          <w:rFonts w:cs="Times New Roman"/>
        </w:rPr>
        <w:t>tive because i</w:t>
      </w:r>
      <w:r w:rsidRPr="005344B4">
        <w:rPr>
          <w:rFonts w:cs="Times New Roman"/>
        </w:rPr>
        <w:t xml:space="preserve">t enables </w:t>
      </w:r>
      <w:r w:rsidR="00BE40FA" w:rsidRPr="005344B4">
        <w:rPr>
          <w:rFonts w:cs="Times New Roman"/>
        </w:rPr>
        <w:t xml:space="preserve">imperfect, honest, emotionally complex responses to ecological crisis to take shape, moving people to act in </w:t>
      </w:r>
      <w:r w:rsidR="00B0063A" w:rsidRPr="005344B4">
        <w:rPr>
          <w:rFonts w:cs="Times New Roman"/>
        </w:rPr>
        <w:t xml:space="preserve">new or unexpected directions. </w:t>
      </w:r>
      <w:r w:rsidR="00AF5417" w:rsidRPr="005344B4">
        <w:rPr>
          <w:rFonts w:cs="Times New Roman"/>
        </w:rPr>
        <w:t xml:space="preserve">Within the ambivalent atmosphere of the site, making together </w:t>
      </w:r>
      <w:r w:rsidR="00976B12" w:rsidRPr="005344B4">
        <w:rPr>
          <w:rFonts w:cs="Times New Roman"/>
        </w:rPr>
        <w:t xml:space="preserve">can be powerfully affective, </w:t>
      </w:r>
      <w:r w:rsidR="007E343C" w:rsidRPr="005344B4">
        <w:rPr>
          <w:rFonts w:cs="Times New Roman"/>
        </w:rPr>
        <w:t>offering an imaginary beyo</w:t>
      </w:r>
      <w:r w:rsidR="006309E8" w:rsidRPr="005344B4">
        <w:rPr>
          <w:rFonts w:cs="Times New Roman"/>
        </w:rPr>
        <w:t xml:space="preserve">nd </w:t>
      </w:r>
      <w:r w:rsidR="007E343C" w:rsidRPr="005344B4">
        <w:rPr>
          <w:rFonts w:cs="Times New Roman"/>
        </w:rPr>
        <w:t xml:space="preserve">neoliberal environmentalism where communal </w:t>
      </w:r>
      <w:r w:rsidR="006309E8" w:rsidRPr="005344B4">
        <w:rPr>
          <w:rFonts w:cs="Times New Roman"/>
        </w:rPr>
        <w:t xml:space="preserve">well-being, </w:t>
      </w:r>
      <w:r w:rsidR="00B9694D" w:rsidRPr="005344B4">
        <w:rPr>
          <w:rFonts w:cs="Times New Roman"/>
        </w:rPr>
        <w:t>joy and creativity are at the heart of socio-economic organisation</w:t>
      </w:r>
      <w:r w:rsidR="00E44CD6" w:rsidRPr="005344B4">
        <w:rPr>
          <w:rFonts w:cs="Times New Roman"/>
        </w:rPr>
        <w:t xml:space="preserve">. Although </w:t>
      </w:r>
      <w:r w:rsidR="00C73F42" w:rsidRPr="005344B4">
        <w:rPr>
          <w:rFonts w:cs="Times New Roman"/>
        </w:rPr>
        <w:t>fleeting</w:t>
      </w:r>
      <w:r w:rsidR="00E44CD6" w:rsidRPr="005344B4">
        <w:rPr>
          <w:rFonts w:cs="Times New Roman"/>
        </w:rPr>
        <w:t xml:space="preserve">, </w:t>
      </w:r>
      <w:r w:rsidR="00C73F42" w:rsidRPr="005344B4">
        <w:rPr>
          <w:rFonts w:cs="Times New Roman"/>
        </w:rPr>
        <w:t>encounters</w:t>
      </w:r>
      <w:r w:rsidR="00E44CD6" w:rsidRPr="005344B4">
        <w:rPr>
          <w:rFonts w:cs="Times New Roman"/>
        </w:rPr>
        <w:t xml:space="preserve"> in the festival </w:t>
      </w:r>
      <w:r w:rsidR="00C73F42" w:rsidRPr="005344B4">
        <w:rPr>
          <w:rFonts w:cs="Times New Roman"/>
        </w:rPr>
        <w:t xml:space="preserve">can contribute to transformations at the microscale, through subtle shits in feeling, relation and </w:t>
      </w:r>
      <w:r w:rsidR="00907250" w:rsidRPr="005344B4">
        <w:rPr>
          <w:rFonts w:cs="Times New Roman"/>
        </w:rPr>
        <w:t>meaning making</w:t>
      </w:r>
      <w:r w:rsidR="00C73F42" w:rsidRPr="005344B4">
        <w:rPr>
          <w:rFonts w:cs="Times New Roman"/>
        </w:rPr>
        <w:t xml:space="preserve">.  As a site of </w:t>
      </w:r>
      <w:r w:rsidR="00A55C25">
        <w:rPr>
          <w:rFonts w:cs="Times New Roman"/>
        </w:rPr>
        <w:t xml:space="preserve">playfulness, </w:t>
      </w:r>
      <w:r w:rsidR="00C73F42" w:rsidRPr="005344B4">
        <w:rPr>
          <w:rFonts w:cs="Times New Roman"/>
        </w:rPr>
        <w:t xml:space="preserve">experiences in the festival </w:t>
      </w:r>
      <w:r w:rsidR="00213C32" w:rsidRPr="005344B4">
        <w:rPr>
          <w:rFonts w:cs="Times New Roman"/>
        </w:rPr>
        <w:t xml:space="preserve">can re-enliven and sustain ideals </w:t>
      </w:r>
      <w:r w:rsidR="009F7A00" w:rsidRPr="005344B4">
        <w:rPr>
          <w:rFonts w:cs="Times New Roman"/>
        </w:rPr>
        <w:t xml:space="preserve">which are hard to enact amidst the rhythms and routines of everyday life, whilst broadening </w:t>
      </w:r>
      <w:r w:rsidR="005F1409" w:rsidRPr="005344B4">
        <w:rPr>
          <w:rFonts w:cs="Times New Roman"/>
        </w:rPr>
        <w:t xml:space="preserve">political imaginaries to consider what life could look like if thrift as thriving was at the heart of environmental politics. </w:t>
      </w:r>
      <w:r w:rsidR="00591D4C" w:rsidRPr="005344B4">
        <w:rPr>
          <w:rFonts w:cs="Times New Roman"/>
        </w:rPr>
        <w:t>Empirically it is beyond the scope of this chapter to explore how experiences in the festival endure (or not) in everyday family relations</w:t>
      </w:r>
      <w:r w:rsidR="00C8600F" w:rsidRPr="005344B4">
        <w:rPr>
          <w:rFonts w:cs="Times New Roman"/>
        </w:rPr>
        <w:t xml:space="preserve">. </w:t>
      </w:r>
      <w:r w:rsidR="00907250" w:rsidRPr="005344B4">
        <w:rPr>
          <w:rFonts w:cs="Times New Roman"/>
        </w:rPr>
        <w:t>Nevertheless,</w:t>
      </w:r>
      <w:r w:rsidR="00315654" w:rsidRPr="005344B4">
        <w:rPr>
          <w:rFonts w:cs="Times New Roman"/>
        </w:rPr>
        <w:t xml:space="preserve"> what I have argued in this chapter is </w:t>
      </w:r>
      <w:r w:rsidR="001D0DF6" w:rsidRPr="005344B4">
        <w:rPr>
          <w:rFonts w:cs="Times New Roman"/>
        </w:rPr>
        <w:t>child-like sensibilities are</w:t>
      </w:r>
      <w:r w:rsidR="009B1DDF" w:rsidRPr="005344B4">
        <w:rPr>
          <w:rFonts w:cs="Times New Roman"/>
        </w:rPr>
        <w:t xml:space="preserve"> </w:t>
      </w:r>
      <w:r w:rsidR="00C11F13" w:rsidRPr="005344B4">
        <w:rPr>
          <w:rFonts w:cs="Times New Roman"/>
        </w:rPr>
        <w:t>cultivated</w:t>
      </w:r>
      <w:r w:rsidR="00204C54" w:rsidRPr="005344B4">
        <w:rPr>
          <w:rFonts w:cs="Times New Roman"/>
        </w:rPr>
        <w:t xml:space="preserve"> in the Festival</w:t>
      </w:r>
      <w:r w:rsidR="00C11F13" w:rsidRPr="005344B4">
        <w:rPr>
          <w:rFonts w:cs="Times New Roman"/>
        </w:rPr>
        <w:t xml:space="preserve">, </w:t>
      </w:r>
      <w:r w:rsidR="00BC5F9A" w:rsidRPr="005344B4">
        <w:rPr>
          <w:rFonts w:cs="Times New Roman"/>
        </w:rPr>
        <w:t xml:space="preserve">where </w:t>
      </w:r>
      <w:r w:rsidR="00204C54" w:rsidRPr="005344B4">
        <w:rPr>
          <w:rFonts w:cs="Times New Roman"/>
        </w:rPr>
        <w:t>play, creative making</w:t>
      </w:r>
      <w:r w:rsidR="00BC5F9A" w:rsidRPr="005344B4">
        <w:rPr>
          <w:rFonts w:cs="Times New Roman"/>
        </w:rPr>
        <w:t>, c</w:t>
      </w:r>
      <w:r w:rsidR="00204C54" w:rsidRPr="005344B4">
        <w:rPr>
          <w:rFonts w:cs="Times New Roman"/>
        </w:rPr>
        <w:t>ommunal endeavour</w:t>
      </w:r>
      <w:r w:rsidR="00BC5F9A" w:rsidRPr="005344B4">
        <w:rPr>
          <w:rFonts w:cs="Times New Roman"/>
        </w:rPr>
        <w:t xml:space="preserve"> are foregrounded in encounters with ecological </w:t>
      </w:r>
      <w:r w:rsidR="00565155" w:rsidRPr="005344B4">
        <w:rPr>
          <w:rFonts w:cs="Times New Roman"/>
        </w:rPr>
        <w:t xml:space="preserve">crisis. </w:t>
      </w:r>
      <w:r w:rsidR="007721CA" w:rsidRPr="005344B4">
        <w:rPr>
          <w:rFonts w:cs="Times New Roman"/>
        </w:rPr>
        <w:t xml:space="preserve">Both adults and children are invited to make sense anew, developing </w:t>
      </w:r>
      <w:r w:rsidR="00E116E2" w:rsidRPr="005344B4">
        <w:rPr>
          <w:rFonts w:cs="Times New Roman"/>
        </w:rPr>
        <w:t xml:space="preserve">the </w:t>
      </w:r>
      <w:r w:rsidR="007721CA" w:rsidRPr="005344B4">
        <w:rPr>
          <w:rFonts w:cs="Times New Roman"/>
        </w:rPr>
        <w:t>affective and imaginative capacities</w:t>
      </w:r>
      <w:r w:rsidR="00E116E2" w:rsidRPr="005344B4">
        <w:rPr>
          <w:rFonts w:cs="Times New Roman"/>
        </w:rPr>
        <w:t xml:space="preserve"> required for new forms of socio-ecological agency to emerge.</w:t>
      </w:r>
      <w:r w:rsidR="007721CA" w:rsidRPr="005344B4">
        <w:rPr>
          <w:rFonts w:cs="Times New Roman"/>
        </w:rPr>
        <w:t xml:space="preserve"> </w:t>
      </w:r>
    </w:p>
    <w:p w14:paraId="4449B9F0" w14:textId="574B8560" w:rsidR="00125C49" w:rsidRPr="005344B4" w:rsidRDefault="00EB5862" w:rsidP="009811B0">
      <w:pPr>
        <w:spacing w:line="480" w:lineRule="auto"/>
        <w:rPr>
          <w:rFonts w:cs="Times New Roman"/>
        </w:rPr>
      </w:pPr>
      <w:r w:rsidRPr="005344B4">
        <w:rPr>
          <w:rFonts w:cs="Times New Roman"/>
        </w:rPr>
        <w:lastRenderedPageBreak/>
        <w:t xml:space="preserve">In the next chapter I offer an empirical account of </w:t>
      </w:r>
      <w:r w:rsidR="00C90EEC" w:rsidRPr="005344B4">
        <w:rPr>
          <w:rFonts w:cs="Times New Roman"/>
        </w:rPr>
        <w:t xml:space="preserve">family friendly environmental protest, the Big One. The Big One shared the carnivalesque atmosphere of the </w:t>
      </w:r>
      <w:r w:rsidR="00074E54" w:rsidRPr="005344B4">
        <w:rPr>
          <w:rFonts w:cs="Times New Roman"/>
        </w:rPr>
        <w:t>Festival</w:t>
      </w:r>
      <w:r w:rsidR="00C90EEC" w:rsidRPr="005344B4">
        <w:rPr>
          <w:rFonts w:cs="Times New Roman"/>
        </w:rPr>
        <w:t xml:space="preserve">, however as a site of resistance, encounters in the space were more explicitly politically charged. For children and their parents, this </w:t>
      </w:r>
      <w:r w:rsidR="00BE3022" w:rsidRPr="005344B4">
        <w:rPr>
          <w:rFonts w:cs="Times New Roman"/>
        </w:rPr>
        <w:t>meant they were likely to e</w:t>
      </w:r>
      <w:r w:rsidR="00DB4F05" w:rsidRPr="005344B4">
        <w:rPr>
          <w:rFonts w:cs="Times New Roman"/>
        </w:rPr>
        <w:t xml:space="preserve">xperience </w:t>
      </w:r>
      <w:r w:rsidR="00BE3022" w:rsidRPr="005344B4">
        <w:rPr>
          <w:rFonts w:cs="Times New Roman"/>
        </w:rPr>
        <w:t>new, transgressive or unanticipated</w:t>
      </w:r>
      <w:r w:rsidR="00DB4F05" w:rsidRPr="005344B4">
        <w:rPr>
          <w:rFonts w:cs="Times New Roman"/>
        </w:rPr>
        <w:t xml:space="preserve"> </w:t>
      </w:r>
      <w:r w:rsidR="00A42997" w:rsidRPr="005344B4">
        <w:rPr>
          <w:rFonts w:cs="Times New Roman"/>
        </w:rPr>
        <w:t>forms of expressio</w:t>
      </w:r>
      <w:r w:rsidR="00520949" w:rsidRPr="005344B4">
        <w:rPr>
          <w:rFonts w:cs="Times New Roman"/>
        </w:rPr>
        <w:t>n and encounters</w:t>
      </w:r>
      <w:r w:rsidR="00160DA8" w:rsidRPr="005344B4">
        <w:rPr>
          <w:rFonts w:cs="Times New Roman"/>
        </w:rPr>
        <w:t xml:space="preserve">. These </w:t>
      </w:r>
      <w:r w:rsidR="008C358F" w:rsidRPr="005344B4">
        <w:rPr>
          <w:rFonts w:cs="Times New Roman"/>
        </w:rPr>
        <w:t>surfaced</w:t>
      </w:r>
      <w:r w:rsidR="00160DA8" w:rsidRPr="005344B4">
        <w:rPr>
          <w:rFonts w:cs="Times New Roman"/>
        </w:rPr>
        <w:t xml:space="preserve"> </w:t>
      </w:r>
      <w:r w:rsidR="003B4022" w:rsidRPr="005344B4">
        <w:rPr>
          <w:rFonts w:cs="Times New Roman"/>
        </w:rPr>
        <w:t xml:space="preserve">challenging questions which parents sought to answer with humility, honesty and reflexivity. As a space which sustains more enduring </w:t>
      </w:r>
      <w:r w:rsidR="00074E54" w:rsidRPr="005344B4">
        <w:rPr>
          <w:rFonts w:cs="Times New Roman"/>
        </w:rPr>
        <w:t>commitments to</w:t>
      </w:r>
      <w:r w:rsidR="003B4022" w:rsidRPr="005344B4">
        <w:rPr>
          <w:rFonts w:cs="Times New Roman"/>
        </w:rPr>
        <w:t xml:space="preserve"> activism, the Protest space can </w:t>
      </w:r>
      <w:proofErr w:type="gramStart"/>
      <w:r w:rsidR="003B4022" w:rsidRPr="005344B4">
        <w:rPr>
          <w:rFonts w:cs="Times New Roman"/>
        </w:rPr>
        <w:t>open up</w:t>
      </w:r>
      <w:proofErr w:type="gramEnd"/>
      <w:r w:rsidR="003B4022" w:rsidRPr="005344B4">
        <w:rPr>
          <w:rFonts w:cs="Times New Roman"/>
        </w:rPr>
        <w:t xml:space="preserve"> relations of learning and unlearning together, where </w:t>
      </w:r>
      <w:r w:rsidR="00770414" w:rsidRPr="005344B4">
        <w:rPr>
          <w:rFonts w:cs="Times New Roman"/>
        </w:rPr>
        <w:t>the parent-activist I spoke to consider themselves to be on an ongoing journey of climate activism</w:t>
      </w:r>
      <w:r w:rsidR="00EA1FDE" w:rsidRPr="005344B4">
        <w:rPr>
          <w:rFonts w:cs="Times New Roman"/>
        </w:rPr>
        <w:t xml:space="preserve">. Their activist subjectivity emerges with and through relations to their children. </w:t>
      </w:r>
    </w:p>
    <w:p w14:paraId="46E7D4EE" w14:textId="77777777" w:rsidR="00C9792B" w:rsidRPr="005344B4" w:rsidRDefault="00C9792B" w:rsidP="009811B0">
      <w:pPr>
        <w:spacing w:line="480" w:lineRule="auto"/>
        <w:rPr>
          <w:rFonts w:eastAsiaTheme="majorEastAsia" w:cs="Times New Roman"/>
          <w:color w:val="0F4761" w:themeColor="accent1" w:themeShade="BF"/>
          <w:sz w:val="40"/>
          <w:szCs w:val="40"/>
        </w:rPr>
      </w:pPr>
    </w:p>
    <w:p w14:paraId="1FF8E490" w14:textId="77777777" w:rsidR="004B7B32" w:rsidRPr="005344B4" w:rsidRDefault="004B7B32" w:rsidP="009811B0">
      <w:pPr>
        <w:spacing w:line="480" w:lineRule="auto"/>
        <w:rPr>
          <w:rFonts w:eastAsiaTheme="majorEastAsia" w:cs="Times New Roman"/>
          <w:color w:val="0F4761" w:themeColor="accent1" w:themeShade="BF"/>
          <w:sz w:val="40"/>
          <w:szCs w:val="40"/>
        </w:rPr>
      </w:pPr>
      <w:r w:rsidRPr="005344B4">
        <w:rPr>
          <w:rFonts w:cs="Times New Roman"/>
        </w:rPr>
        <w:br w:type="page"/>
      </w:r>
    </w:p>
    <w:bookmarkStart w:id="128" w:name="_Toc213581825"/>
    <w:p w14:paraId="24DDA08C" w14:textId="211C9250" w:rsidR="00C179D0" w:rsidRPr="005344B4" w:rsidRDefault="00920F51" w:rsidP="00901009">
      <w:pPr>
        <w:pStyle w:val="Heading1"/>
      </w:pPr>
      <w:r w:rsidRPr="005344B4">
        <w:rPr>
          <w:noProof/>
        </w:rPr>
        <w:lastRenderedPageBreak/>
        <mc:AlternateContent>
          <mc:Choice Requires="wpg">
            <w:drawing>
              <wp:anchor distT="0" distB="0" distL="114300" distR="114300" simplePos="0" relativeHeight="251707392" behindDoc="0" locked="0" layoutInCell="1" allowOverlap="1" wp14:anchorId="6025C361" wp14:editId="01719B2A">
                <wp:simplePos x="0" y="0"/>
                <wp:positionH relativeFrom="column">
                  <wp:posOffset>871870</wp:posOffset>
                </wp:positionH>
                <wp:positionV relativeFrom="paragraph">
                  <wp:posOffset>478465</wp:posOffset>
                </wp:positionV>
                <wp:extent cx="3976370" cy="5770245"/>
                <wp:effectExtent l="0" t="0" r="5080" b="1905"/>
                <wp:wrapTopAndBottom/>
                <wp:docPr id="534628035" name="Group 35"/>
                <wp:cNvGraphicFramePr/>
                <a:graphic xmlns:a="http://schemas.openxmlformats.org/drawingml/2006/main">
                  <a:graphicData uri="http://schemas.microsoft.com/office/word/2010/wordprocessingGroup">
                    <wpg:wgp>
                      <wpg:cNvGrpSpPr/>
                      <wpg:grpSpPr>
                        <a:xfrm>
                          <a:off x="0" y="0"/>
                          <a:ext cx="3976370" cy="5770245"/>
                          <a:chOff x="0" y="0"/>
                          <a:chExt cx="3976370" cy="5770245"/>
                        </a:xfrm>
                      </wpg:grpSpPr>
                      <pic:pic xmlns:pic="http://schemas.openxmlformats.org/drawingml/2006/picture">
                        <pic:nvPicPr>
                          <pic:cNvPr id="212016340" name="Picture 1" descr="A person standing in front of a fence&#10;&#10;AI-generated content may be incorrect."/>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976370" cy="5302250"/>
                          </a:xfrm>
                          <a:prstGeom prst="rect">
                            <a:avLst/>
                          </a:prstGeom>
                        </pic:spPr>
                      </pic:pic>
                      <wps:wsp>
                        <wps:cNvPr id="2030506719" name="Text Box 1"/>
                        <wps:cNvSpPr txBox="1"/>
                        <wps:spPr>
                          <a:xfrm>
                            <a:off x="0" y="5358765"/>
                            <a:ext cx="3976370" cy="411480"/>
                          </a:xfrm>
                          <a:prstGeom prst="rect">
                            <a:avLst/>
                          </a:prstGeom>
                          <a:solidFill>
                            <a:prstClr val="white"/>
                          </a:solidFill>
                          <a:ln>
                            <a:noFill/>
                          </a:ln>
                        </wps:spPr>
                        <wps:txbx>
                          <w:txbxContent>
                            <w:p w14:paraId="36080206" w14:textId="093B7B2F" w:rsidR="00920F51" w:rsidRDefault="00920F51" w:rsidP="00920F51">
                              <w:pPr>
                                <w:pStyle w:val="Caption"/>
                              </w:pPr>
                              <w:bookmarkStart w:id="129" w:name="_Toc212374680"/>
                              <w:r>
                                <w:t xml:space="preserve">Figure </w:t>
                              </w:r>
                              <w:r>
                                <w:fldChar w:fldCharType="begin"/>
                              </w:r>
                              <w:r>
                                <w:instrText xml:space="preserve"> SEQ Figure \* ARABIC </w:instrText>
                              </w:r>
                              <w:r>
                                <w:fldChar w:fldCharType="separate"/>
                              </w:r>
                              <w:r w:rsidR="009C387C">
                                <w:rPr>
                                  <w:noProof/>
                                </w:rPr>
                                <w:t>31</w:t>
                              </w:r>
                              <w:r>
                                <w:fldChar w:fldCharType="end"/>
                              </w:r>
                              <w:r>
                                <w:t xml:space="preserve"> Collage making at the Animal Rebellion stall, part of The Big One, 2023</w:t>
                              </w:r>
                              <w:r>
                                <w:rPr>
                                  <w:noProof/>
                                </w:rPr>
                                <w:t>. Photo; Author's Own</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25C361" id="Group 35" o:spid="_x0000_s1091" style="position:absolute;left:0;text-align:left;margin-left:68.65pt;margin-top:37.65pt;width:313.1pt;height:454.35pt;z-index:251707392" coordsize="39763,5770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">
                <v:shape id="Picture 1" o:spid="_x0000_s1092" type="#_x0000_t75" alt="A person standing in front of a fence&#10;&#10;AI-generated content may be incorrect." style="position:absolute;width:39763;height:53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">
                  <v:imagedata r:id="rId70" o:title="A person standing in front of a fence&#10;&#10;AI-generated content may be incorrect"/>
                </v:shape>
                <v:shape id="_x0000_s1093" type="#_x0000_t202" style="position:absolute;top:53587;width:3976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" stroked="f">
                  <v:textbox style="mso-fit-shape-to-text:t" inset="0,0,0,0">
                    <w:txbxContent>
                      <w:p w14:paraId="36080206" w14:textId="093B7B2F" w:rsidR="00920F51" w:rsidRDefault="00920F51" w:rsidP="00920F51">
                        <w:pPr>
                          <w:pStyle w:val="Caption"/>
                        </w:pPr>
                        <w:bookmarkStart w:id="435" w:name="_Toc212374680"/>
                        <w:r>
                          <w:t xml:space="preserve">Figure </w:t>
                        </w:r>
                        <w:r>
                          <w:fldChar w:fldCharType="begin"/>
                        </w:r>
                        <w:r>
                          <w:instrText xml:space="preserve"> SEQ Figure \* ARABIC </w:instrText>
                        </w:r>
                        <w:r>
                          <w:fldChar w:fldCharType="separate"/>
                        </w:r>
                        <w:r w:rsidR="009C387C">
                          <w:rPr>
                            <w:noProof/>
                          </w:rPr>
                          <w:t>31</w:t>
                        </w:r>
                        <w:r>
                          <w:fldChar w:fldCharType="end"/>
                        </w:r>
                        <w:r>
                          <w:t xml:space="preserve"> Collage making at the Animal Rebellion stall, part of The Big One, 2023</w:t>
                        </w:r>
                        <w:r>
                          <w:rPr>
                            <w:noProof/>
                          </w:rPr>
                          <w:t>. Photo; Author's Own</w:t>
                        </w:r>
                        <w:bookmarkEnd w:id="435"/>
                      </w:p>
                    </w:txbxContent>
                  </v:textbox>
                </v:shape>
                <w10:wrap type="topAndBottom"/>
              </v:group>
            </w:pict>
          </mc:Fallback>
        </mc:AlternateContent>
      </w:r>
      <w:r w:rsidR="004E60D3" w:rsidRPr="005344B4">
        <w:t>Chapter 6 The Protest</w:t>
      </w:r>
      <w:bookmarkEnd w:id="128"/>
    </w:p>
    <w:p w14:paraId="32986E49" w14:textId="4895F03C" w:rsidR="003D6941" w:rsidRPr="005344B4" w:rsidRDefault="003D6941" w:rsidP="003D6941">
      <w:pPr>
        <w:rPr>
          <w:rFonts w:cs="Times New Roman"/>
        </w:rPr>
      </w:pPr>
    </w:p>
    <w:p w14:paraId="51BBF6D1" w14:textId="5763A859" w:rsidR="002E516C" w:rsidRPr="005344B4" w:rsidRDefault="00B81558" w:rsidP="00901009">
      <w:pPr>
        <w:pStyle w:val="Heading2"/>
      </w:pPr>
      <w:bookmarkStart w:id="130" w:name="_Toc213581826"/>
      <w:r w:rsidRPr="005344B4">
        <w:t>6</w:t>
      </w:r>
      <w:r w:rsidR="00A34C71" w:rsidRPr="005344B4">
        <w:t>.1</w:t>
      </w:r>
      <w:r w:rsidRPr="005344B4">
        <w:t xml:space="preserve"> The Big </w:t>
      </w:r>
      <w:r w:rsidR="00ED717E">
        <w:t>One</w:t>
      </w:r>
      <w:r w:rsidR="00DE3A44" w:rsidRPr="005344B4">
        <w:t xml:space="preserve">, Extinction </w:t>
      </w:r>
      <w:r w:rsidR="0033594F" w:rsidRPr="005344B4">
        <w:t>Rebellion</w:t>
      </w:r>
      <w:bookmarkEnd w:id="130"/>
      <w:r w:rsidR="004B7B32" w:rsidRPr="005344B4">
        <w:tab/>
      </w:r>
    </w:p>
    <w:p w14:paraId="0C37B14A" w14:textId="2C468D82" w:rsidR="00250779" w:rsidRPr="005344B4" w:rsidRDefault="004B7B32" w:rsidP="009811B0">
      <w:pPr>
        <w:spacing w:line="480" w:lineRule="auto"/>
        <w:rPr>
          <w:rFonts w:cs="Times New Roman"/>
        </w:rPr>
      </w:pPr>
      <w:r w:rsidRPr="005344B4">
        <w:rPr>
          <w:rFonts w:cs="Times New Roman"/>
        </w:rPr>
        <w:t>The Big One</w:t>
      </w:r>
      <w:r w:rsidR="00E254D7" w:rsidRPr="005344B4">
        <w:rPr>
          <w:rFonts w:cs="Times New Roman"/>
        </w:rPr>
        <w:t xml:space="preserve"> was</w:t>
      </w:r>
      <w:r w:rsidRPr="005344B4">
        <w:rPr>
          <w:rFonts w:cs="Times New Roman"/>
        </w:rPr>
        <w:t xml:space="preserve"> a </w:t>
      </w:r>
      <w:r w:rsidR="002B1AA5" w:rsidRPr="005344B4">
        <w:rPr>
          <w:rFonts w:cs="Times New Roman"/>
        </w:rPr>
        <w:t>4</w:t>
      </w:r>
      <w:r w:rsidR="00366A80" w:rsidRPr="005344B4">
        <w:rPr>
          <w:rFonts w:cs="Times New Roman"/>
        </w:rPr>
        <w:t>-</w:t>
      </w:r>
      <w:r w:rsidR="002B1AA5" w:rsidRPr="005344B4">
        <w:rPr>
          <w:rFonts w:cs="Times New Roman"/>
        </w:rPr>
        <w:t xml:space="preserve">day Climate </w:t>
      </w:r>
      <w:r w:rsidR="00BF45E1" w:rsidRPr="005344B4">
        <w:rPr>
          <w:rFonts w:cs="Times New Roman"/>
        </w:rPr>
        <w:t>Protest</w:t>
      </w:r>
      <w:r w:rsidR="004B0BFE" w:rsidRPr="005344B4">
        <w:rPr>
          <w:rFonts w:cs="Times New Roman"/>
        </w:rPr>
        <w:t xml:space="preserve"> held in the streets surrounding the Houses of Parliament in </w:t>
      </w:r>
      <w:r w:rsidRPr="005344B4">
        <w:rPr>
          <w:rFonts w:cs="Times New Roman"/>
        </w:rPr>
        <w:t>Westminster, London on 21</w:t>
      </w:r>
      <w:r w:rsidRPr="005344B4">
        <w:rPr>
          <w:rFonts w:cs="Times New Roman"/>
          <w:vertAlign w:val="superscript"/>
        </w:rPr>
        <w:t>st</w:t>
      </w:r>
      <w:r w:rsidRPr="005344B4">
        <w:rPr>
          <w:rFonts w:cs="Times New Roman"/>
        </w:rPr>
        <w:t>-24th April 2023</w:t>
      </w:r>
      <w:r w:rsidR="00BF45E1" w:rsidRPr="005344B4">
        <w:rPr>
          <w:rFonts w:cs="Times New Roman"/>
        </w:rPr>
        <w:t xml:space="preserve">. It was </w:t>
      </w:r>
      <w:r w:rsidRPr="005344B4">
        <w:rPr>
          <w:rFonts w:cs="Times New Roman"/>
        </w:rPr>
        <w:t>coordinated by Extinction Rebellion</w:t>
      </w:r>
      <w:r w:rsidR="00794478">
        <w:rPr>
          <w:rFonts w:cs="Times New Roman"/>
        </w:rPr>
        <w:t xml:space="preserve"> (XR)</w:t>
      </w:r>
      <w:r w:rsidRPr="005344B4">
        <w:rPr>
          <w:rFonts w:cs="Times New Roman"/>
        </w:rPr>
        <w:t>,</w:t>
      </w:r>
      <w:r w:rsidR="00366A80" w:rsidRPr="005344B4">
        <w:rPr>
          <w:rFonts w:cs="Times New Roman"/>
        </w:rPr>
        <w:t xml:space="preserve"> a transnational social movement </w:t>
      </w:r>
      <w:r w:rsidR="0061788B" w:rsidRPr="005344B4">
        <w:rPr>
          <w:rFonts w:cs="Times New Roman"/>
        </w:rPr>
        <w:t xml:space="preserve">which </w:t>
      </w:r>
      <w:r w:rsidR="0000370F" w:rsidRPr="005344B4">
        <w:rPr>
          <w:rFonts w:cs="Times New Roman"/>
        </w:rPr>
        <w:t>emerged in May 2018</w:t>
      </w:r>
      <w:r w:rsidR="00794478">
        <w:rPr>
          <w:rFonts w:cs="Times New Roman"/>
        </w:rPr>
        <w:t>,</w:t>
      </w:r>
      <w:r w:rsidR="00CA79BE" w:rsidRPr="005344B4">
        <w:rPr>
          <w:rFonts w:cs="Times New Roman"/>
        </w:rPr>
        <w:t xml:space="preserve"> quickly</w:t>
      </w:r>
      <w:r w:rsidR="0000370F" w:rsidRPr="005344B4">
        <w:rPr>
          <w:rFonts w:cs="Times New Roman"/>
        </w:rPr>
        <w:t xml:space="preserve"> attracting media attent</w:t>
      </w:r>
      <w:r w:rsidR="00CA79BE" w:rsidRPr="005344B4">
        <w:rPr>
          <w:rFonts w:cs="Times New Roman"/>
        </w:rPr>
        <w:t xml:space="preserve">ion to become one of the most recognisable campaigns in the </w:t>
      </w:r>
      <w:r w:rsidR="00794478">
        <w:rPr>
          <w:rFonts w:cs="Times New Roman"/>
        </w:rPr>
        <w:t>UK</w:t>
      </w:r>
      <w:r w:rsidR="00363FAA" w:rsidRPr="005344B4">
        <w:rPr>
          <w:rFonts w:cs="Times New Roman"/>
        </w:rPr>
        <w:t>, where they have divided opinion</w:t>
      </w:r>
      <w:r w:rsidR="000406E7" w:rsidRPr="005344B4">
        <w:rPr>
          <w:rFonts w:cs="Times New Roman"/>
        </w:rPr>
        <w:t xml:space="preserve"> and have contributed to shifting public and political climate discourse. </w:t>
      </w:r>
      <w:r w:rsidR="003E091E" w:rsidRPr="005344B4">
        <w:rPr>
          <w:rFonts w:cs="Times New Roman"/>
        </w:rPr>
        <w:t xml:space="preserve">Notions of the family </w:t>
      </w:r>
      <w:r w:rsidR="00861B7C" w:rsidRPr="005344B4">
        <w:rPr>
          <w:rFonts w:cs="Times New Roman"/>
        </w:rPr>
        <w:t>are</w:t>
      </w:r>
      <w:r w:rsidR="003E1C0F" w:rsidRPr="005344B4">
        <w:rPr>
          <w:rFonts w:cs="Times New Roman"/>
        </w:rPr>
        <w:t xml:space="preserve"> </w:t>
      </w:r>
      <w:r w:rsidR="00904249" w:rsidRPr="005344B4">
        <w:rPr>
          <w:rFonts w:cs="Times New Roman"/>
        </w:rPr>
        <w:t xml:space="preserve">central to the </w:t>
      </w:r>
      <w:r w:rsidR="00904249" w:rsidRPr="005344B4">
        <w:rPr>
          <w:rFonts w:cs="Times New Roman"/>
        </w:rPr>
        <w:lastRenderedPageBreak/>
        <w:t>strategic narratives employed by XR</w:t>
      </w:r>
      <w:r w:rsidR="00D53852" w:rsidRPr="005344B4">
        <w:rPr>
          <w:rFonts w:cs="Times New Roman"/>
        </w:rPr>
        <w:t xml:space="preserve">, </w:t>
      </w:r>
      <w:r w:rsidR="00861B7C" w:rsidRPr="005344B4">
        <w:rPr>
          <w:rFonts w:cs="Times New Roman"/>
        </w:rPr>
        <w:t xml:space="preserve">where </w:t>
      </w:r>
      <w:r w:rsidR="00A146E0" w:rsidRPr="005344B4">
        <w:rPr>
          <w:rFonts w:cs="Times New Roman"/>
        </w:rPr>
        <w:t xml:space="preserve">the figure of the child is </w:t>
      </w:r>
      <w:r w:rsidR="008E74D0" w:rsidRPr="005344B4">
        <w:rPr>
          <w:rFonts w:cs="Times New Roman"/>
        </w:rPr>
        <w:t xml:space="preserve">mobilised as part of an </w:t>
      </w:r>
      <w:proofErr w:type="spellStart"/>
      <w:r w:rsidR="008E74D0" w:rsidRPr="005344B4">
        <w:rPr>
          <w:rFonts w:cs="Times New Roman"/>
        </w:rPr>
        <w:t>affective</w:t>
      </w:r>
      <w:proofErr w:type="spellEnd"/>
      <w:r w:rsidR="008E74D0" w:rsidRPr="005344B4">
        <w:rPr>
          <w:rFonts w:cs="Times New Roman"/>
        </w:rPr>
        <w:t xml:space="preserve"> strategy to recruit activists</w:t>
      </w:r>
      <w:r w:rsidR="005F0BB4" w:rsidRPr="005344B4">
        <w:rPr>
          <w:rFonts w:cs="Times New Roman"/>
        </w:rPr>
        <w:t xml:space="preserve"> </w:t>
      </w:r>
      <w:r w:rsidR="00681EA7" w:rsidRPr="005344B4">
        <w:rPr>
          <w:rFonts w:cs="Times New Roman"/>
        </w:rPr>
        <w:fldChar w:fldCharType="begin"/>
      </w:r>
      <w:r w:rsidR="00681EA7" w:rsidRPr="005344B4">
        <w:rPr>
          <w:rFonts w:cs="Times New Roman"/>
        </w:rPr>
        <w:instrText xml:space="preserve"> ADDIN ZOTERO_ITEM CSL_CITATION {"citationID":"iyf5QTBK","properties":{"formattedCitation":"(Thierry, 2023; Robson, 2025)","plainCitation":"(Thierry, 2023; Robson, 2025)","noteIndex":0},"citationItems":[{"id":2088,"uris":["http://zotero.org/users/6040264/items/9MZCF3F4"],"itemData":{"id":2088,"type":"article-journal","abstract":"This study examines how the climate action group Extinction Rebellion represents scientific knowledge in the public presentations used to recruit new members. Using a combination of semi-structured interviews and recordings of the talks and comparing them across four versions, we examine how the talk developed and identify four distinct modes of science communication. This analysis also highlights that many factors shape the mode of science communication employed, with the outcome particularly influenced by the editors' concept of how to best motivate action, as well as changes in the wider communication environment and the evolution of the movement's strategic aims. We note the way in which the modes are expressions of “boundary work” seeking to either include or exclude scientific views the group perceives as either aligning with, or running counter to, their political goals.","container-title":"Frontiers in Communication","ISSN":"2297-900X","source":"Frontiers","title":"“Heading for Extinction”: the representation of scientific knowledge in Extinction Rebellion's recruitment talks","title-short":"“Heading for Extinction”","URL":"https://www.frontiersin.org/articles/10.3389/fcomm.2023.1237700","volume":"8","author":[{"family":"Thierry","given":"Aaron"}],"accessed":{"date-parts":[["2023",9,28]]},"issued":{"date-parts":[["2023"]]}}},{"id":22311,"uris":["http://zotero.org/users/6040264/items/SAP2RLHE"],"itemData":{"id":22311,"type":"article-journal","abstract":"Whether it's a speech from a politician, a warning in a scientific article, or activists chanting in the street, the climate crisis is made and remade through competing claims about the future. Across Western environmental movements, such claims often take the form of calls to forestall looming planetary extinction. The belief that we have to act now to avoid a future lost knowingly to self‐inflicted extinction operates through what I term ‘the extinction script’. As a technology of power that regulates climate futures, the extinction script implores the already threatened subject to act now and to do so urgently. Developing Edelman's (2004) concept of reproductive futurism, this paper argues that the extinction script enacts a dominant mode of relation to the future—that of ‘multi‐species reproductive futurism’. To do so, this paper traces and analyses the presence of the extinction script across public performances of activism by focusing upon the environmental movement Extinction Rebellion UK. Drawing from ethnographic fieldwork that spanned across 18 months, this paper offers a novel approach for understanding how individuals imagine collective futures.","container-title":"Transactions of the Institute of British Geographers","DOI":"10.1111/tran.70018","ISSN":"0020-2754, 1475-5661","language":"en","note":"publisher: Wiley","source":"durham-repository.worktribe.com","title":"Before it's too late: The extinction script, multi‐species reproductive futurism and Extinction Rebellion","title-short":"Before it's too late","URL":"https://durham-repository.worktribe.com/output/4088293","author":[{"family":"Robson","given":"Amy"}],"accessed":{"date-parts":[["2025",8,21]]},"issued":{"date-parts":[["2025",6,2]]}}}],"schema":"https://github.com/citation-style-language/schema/raw/master/csl-citation.json"} </w:instrText>
      </w:r>
      <w:r w:rsidR="00681EA7" w:rsidRPr="005344B4">
        <w:rPr>
          <w:rFonts w:cs="Times New Roman"/>
        </w:rPr>
        <w:fldChar w:fldCharType="separate"/>
      </w:r>
      <w:r w:rsidR="00681EA7" w:rsidRPr="005344B4">
        <w:rPr>
          <w:rFonts w:cs="Times New Roman"/>
        </w:rPr>
        <w:t>(Thierry, 2023; Robson, 2025)</w:t>
      </w:r>
      <w:r w:rsidR="00681EA7" w:rsidRPr="005344B4">
        <w:rPr>
          <w:rFonts w:cs="Times New Roman"/>
        </w:rPr>
        <w:fldChar w:fldCharType="end"/>
      </w:r>
      <w:r w:rsidR="00794478">
        <w:rPr>
          <w:rFonts w:cs="Times New Roman"/>
        </w:rPr>
        <w:t>. This framing</w:t>
      </w:r>
      <w:r w:rsidR="000B784C" w:rsidRPr="005344B4">
        <w:rPr>
          <w:rFonts w:cs="Times New Roman"/>
        </w:rPr>
        <w:t xml:space="preserve"> </w:t>
      </w:r>
      <w:r w:rsidR="00FF1A49" w:rsidRPr="005344B4">
        <w:rPr>
          <w:rFonts w:cs="Times New Roman"/>
        </w:rPr>
        <w:t>rende</w:t>
      </w:r>
      <w:r w:rsidR="00794478">
        <w:rPr>
          <w:rFonts w:cs="Times New Roman"/>
        </w:rPr>
        <w:t>rs</w:t>
      </w:r>
      <w:r w:rsidR="00FF1A49" w:rsidRPr="005344B4">
        <w:rPr>
          <w:rFonts w:cs="Times New Roman"/>
        </w:rPr>
        <w:t xml:space="preserve"> the </w:t>
      </w:r>
      <w:r w:rsidR="005527B2" w:rsidRPr="005344B4">
        <w:rPr>
          <w:rFonts w:cs="Times New Roman"/>
        </w:rPr>
        <w:t xml:space="preserve">intergenerational politics of climate crisis </w:t>
      </w:r>
      <w:r w:rsidR="006F5D0D" w:rsidRPr="005344B4">
        <w:rPr>
          <w:rFonts w:cs="Times New Roman"/>
        </w:rPr>
        <w:t>intimately person</w:t>
      </w:r>
      <w:r w:rsidR="000406E7" w:rsidRPr="005344B4">
        <w:rPr>
          <w:rFonts w:cs="Times New Roman"/>
        </w:rPr>
        <w:t xml:space="preserve">al. </w:t>
      </w:r>
      <w:r w:rsidR="001A78EA" w:rsidRPr="005344B4">
        <w:rPr>
          <w:rFonts w:cs="Times New Roman"/>
        </w:rPr>
        <w:t xml:space="preserve">As a result, </w:t>
      </w:r>
      <w:r w:rsidR="00014ACC" w:rsidRPr="005344B4">
        <w:rPr>
          <w:rFonts w:cs="Times New Roman"/>
        </w:rPr>
        <w:t xml:space="preserve">activists often draw on their </w:t>
      </w:r>
      <w:r w:rsidR="00941EB5" w:rsidRPr="005344B4">
        <w:rPr>
          <w:rFonts w:cs="Times New Roman"/>
        </w:rPr>
        <w:t xml:space="preserve">relations to children that they love and care for in </w:t>
      </w:r>
      <w:r w:rsidR="001A78EA" w:rsidRPr="005344B4">
        <w:rPr>
          <w:rFonts w:cs="Times New Roman"/>
        </w:rPr>
        <w:t>explaining their motivations for taking part in XR</w:t>
      </w:r>
      <w:r w:rsidR="002F23EC" w:rsidRPr="005344B4">
        <w:rPr>
          <w:rFonts w:cs="Times New Roman"/>
        </w:rPr>
        <w:t xml:space="preserve"> </w:t>
      </w:r>
      <w:r w:rsidR="000B784C" w:rsidRPr="005344B4">
        <w:rPr>
          <w:rFonts w:cs="Times New Roman"/>
        </w:rPr>
        <w:fldChar w:fldCharType="begin"/>
      </w:r>
      <w:r w:rsidR="000B784C" w:rsidRPr="005344B4">
        <w:rPr>
          <w:rFonts w:cs="Times New Roman"/>
        </w:rPr>
        <w:instrText xml:space="preserve"> ADDIN ZOTERO_ITEM CSL_CITATION {"citationID":"5NLuuWkd","properties":{"formattedCitation":"(Gillett, 2019; Jarvis, 2019; Middleton, 2019; Huw, 2021)","plainCitation":"(Gillett, 2019; Jarvis, 2019; Middleton, 2019; Huw, 2021)","noteIndex":0},"citationItems":[{"id":925,"uris":["http://zotero.org/users/6040264/items/YP2W7JZA"],"itemData":{"id":925,"type":"article-newspaper","abstract":"Despite a London-wide police ban, a group called Extinction Rebellion Grandparents continue to protest.","container-title":"BBC News","language":"en-GB","section":"UK","source":"www.bbc.co.uk","title":"'I rebel so I can look my grandchildren in the eye'","URL":"https://www.bbc.com/news/uk-50063449","author":[{"family":"Gillett","given":"Francesca"}],"accessed":{"date-parts":[["2020",7,10]]},"issued":{"date-parts":[["2019",10,15]]}}},{"id":922,"uris":["http://zotero.org/users/6040264/items/YZZH3IZS"],"itemData":{"id":922,"type":"webpage","abstract":"Mothers involved in Extinction Rebellion's climate change activism are holding \"feed in\" protests outside political party headquarters in London.  The group gathered on Monday morning outside the Conservative Party HQ where a number sat cross-legged feedings their babies. Some held signs stating \"climate change kills children\".","container-title":"Evening Standard","language":"en","note":"source: www.standard.co.uk\nsection: London","title":"Mothers from XR hold 'feed in' protests outside political party HQs","URL":"https://www.standard.co.uk/news/london/extinction-rebellion-mothers-climate-change-a4302081.html","author":[{"family":"Jarvis","given":"Jacob"}],"accessed":{"date-parts":[["2020",7,10]]},"issued":{"date-parts":[["2019",12,2]]}}},{"id":923,"uris":["http://zotero.org/users/6040264/items/V8E4CB63"],"itemData":{"id":923,"type":"webpage","title":"Extinction Rebellion Grandparents facing arrest 'will do anything' | Metro News","URL":"https://metro.co.uk/2019/10/11/grandparents-facing-arrest-prepared-anything-extinction-rebellion-protests-10899301/","author":[{"family":"Middleton","given":"Lucy"}],"accessed":{"date-parts":[["2020",7,10]]},"issued":{"date-parts":[["2019"]]}}},{"id":1842,"uris":["http://zotero.org/users/6040264/items/TCN3CZDP"],"itemData":{"id":1842,"type":"post-weblog","abstract":"Shel, who is in XR Educators, XR Scientists, XR Art Blockers and XR Talks and Trainings, was arrested on 3rd September 2020 outside the Houses of Parliament after she climbed the fence with ten others then glued on to the Peers’ Entrance. She was tried on 12th January 2021 at City of London Magistrates’ Court. […]","container-title":"Extinction Rebellion UK","language":"en-GB","title":"Shel MacDonagh, 33, maths teacher from London","URL":"https://extinctionrebellion.uk/2021/03/28/shell-macdonagh-33-maths-teacher-from-london/","author":[{"family":"Huw","given":""}],"accessed":{"date-parts":[["2023",6,7]]},"issued":{"date-parts":[["2021",3,28]]}}}],"schema":"https://github.com/citation-style-language/schema/raw/master/csl-citation.json"} </w:instrText>
      </w:r>
      <w:r w:rsidR="000B784C" w:rsidRPr="005344B4">
        <w:rPr>
          <w:rFonts w:cs="Times New Roman"/>
        </w:rPr>
        <w:fldChar w:fldCharType="separate"/>
      </w:r>
      <w:r w:rsidR="000B784C" w:rsidRPr="005344B4">
        <w:rPr>
          <w:rFonts w:cs="Times New Roman"/>
        </w:rPr>
        <w:t>(Gillett, 2019; Jarvis, 2019; Middleton, 2019; Huw, 2021)</w:t>
      </w:r>
      <w:r w:rsidR="000B784C" w:rsidRPr="005344B4">
        <w:rPr>
          <w:rFonts w:cs="Times New Roman"/>
        </w:rPr>
        <w:fldChar w:fldCharType="end"/>
      </w:r>
      <w:r w:rsidR="001A78EA" w:rsidRPr="005344B4">
        <w:rPr>
          <w:rFonts w:cs="Times New Roman"/>
        </w:rPr>
        <w:t xml:space="preserve">. </w:t>
      </w:r>
      <w:r w:rsidR="00B91832" w:rsidRPr="005344B4">
        <w:rPr>
          <w:rFonts w:cs="Times New Roman"/>
        </w:rPr>
        <w:t xml:space="preserve">XR </w:t>
      </w:r>
      <w:r w:rsidR="00EE493F" w:rsidRPr="005344B4">
        <w:rPr>
          <w:rFonts w:cs="Times New Roman"/>
        </w:rPr>
        <w:t xml:space="preserve">Families is a </w:t>
      </w:r>
      <w:r w:rsidR="00C11B2F" w:rsidRPr="005344B4">
        <w:rPr>
          <w:rFonts w:cs="Times New Roman"/>
        </w:rPr>
        <w:t>ch</w:t>
      </w:r>
      <w:r w:rsidR="00EE493F" w:rsidRPr="005344B4">
        <w:rPr>
          <w:rFonts w:cs="Times New Roman"/>
        </w:rPr>
        <w:t>apter of the wider movement</w:t>
      </w:r>
      <w:r w:rsidR="00B97E6F" w:rsidRPr="005344B4">
        <w:rPr>
          <w:rStyle w:val="FootnoteReference"/>
          <w:rFonts w:cs="Times New Roman"/>
        </w:rPr>
        <w:footnoteReference w:id="52"/>
      </w:r>
      <w:r w:rsidR="00EE493F" w:rsidRPr="005344B4">
        <w:rPr>
          <w:rFonts w:cs="Times New Roman"/>
        </w:rPr>
        <w:t xml:space="preserve"> which </w:t>
      </w:r>
      <w:r w:rsidR="0041219A" w:rsidRPr="005344B4">
        <w:rPr>
          <w:rFonts w:cs="Times New Roman"/>
        </w:rPr>
        <w:t xml:space="preserve">emerged to support parents and carers in their climate activism through </w:t>
      </w:r>
      <w:r w:rsidR="00737148" w:rsidRPr="005344B4">
        <w:rPr>
          <w:rFonts w:cs="Times New Roman"/>
        </w:rPr>
        <w:t>organising</w:t>
      </w:r>
      <w:r w:rsidR="0041219A" w:rsidRPr="005344B4">
        <w:rPr>
          <w:rFonts w:cs="Times New Roman"/>
        </w:rPr>
        <w:t xml:space="preserve"> </w:t>
      </w:r>
      <w:r w:rsidR="00737148" w:rsidRPr="005344B4">
        <w:rPr>
          <w:rFonts w:cs="Times New Roman"/>
        </w:rPr>
        <w:t>family friendly events and</w:t>
      </w:r>
      <w:r w:rsidR="00336D7A" w:rsidRPr="005344B4">
        <w:rPr>
          <w:rFonts w:cs="Times New Roman"/>
        </w:rPr>
        <w:t xml:space="preserve"> holding space within larger protests where children are encouraged to attend with </w:t>
      </w:r>
      <w:r w:rsidR="00865B1B" w:rsidRPr="005344B4">
        <w:rPr>
          <w:rFonts w:cs="Times New Roman"/>
        </w:rPr>
        <w:t>adults. In this chapter, I draw on an autoethnography and interviews with parent climate activists who attended t</w:t>
      </w:r>
      <w:r w:rsidR="00CA3917" w:rsidRPr="005344B4">
        <w:rPr>
          <w:rFonts w:cs="Times New Roman"/>
        </w:rPr>
        <w:t>he Big One</w:t>
      </w:r>
      <w:r w:rsidR="00794478">
        <w:rPr>
          <w:rFonts w:cs="Times New Roman"/>
        </w:rPr>
        <w:t xml:space="preserve">. I </w:t>
      </w:r>
      <w:r w:rsidR="002B0615" w:rsidRPr="005344B4">
        <w:rPr>
          <w:rFonts w:cs="Times New Roman"/>
        </w:rPr>
        <w:t>consider what happens ‘in-between’ the</w:t>
      </w:r>
      <w:r w:rsidR="00827682" w:rsidRPr="005344B4">
        <w:rPr>
          <w:rFonts w:cs="Times New Roman"/>
        </w:rPr>
        <w:t xml:space="preserve"> strategic</w:t>
      </w:r>
      <w:r w:rsidR="002B0615" w:rsidRPr="005344B4">
        <w:rPr>
          <w:rFonts w:cs="Times New Roman"/>
        </w:rPr>
        <w:t xml:space="preserve"> narratives </w:t>
      </w:r>
      <w:r w:rsidR="00827682" w:rsidRPr="005344B4">
        <w:rPr>
          <w:rFonts w:cs="Times New Roman"/>
        </w:rPr>
        <w:t xml:space="preserve">mobilised by XR activists and </w:t>
      </w:r>
      <w:r w:rsidR="00A15137" w:rsidRPr="005344B4">
        <w:rPr>
          <w:rFonts w:cs="Times New Roman"/>
        </w:rPr>
        <w:t>the activities that constitute a</w:t>
      </w:r>
      <w:r w:rsidR="00CA3917" w:rsidRPr="005344B4">
        <w:rPr>
          <w:rFonts w:cs="Times New Roman"/>
        </w:rPr>
        <w:t xml:space="preserve"> protest site</w:t>
      </w:r>
      <w:r w:rsidR="00974301" w:rsidRPr="005344B4">
        <w:rPr>
          <w:rFonts w:cs="Times New Roman"/>
        </w:rPr>
        <w:t xml:space="preserve">, focussing on the affects, relations and dialogue that emerge and circulate within family friendly protests. </w:t>
      </w:r>
      <w:r w:rsidR="00A15137" w:rsidRPr="005344B4">
        <w:rPr>
          <w:rFonts w:cs="Times New Roman"/>
        </w:rPr>
        <w:t xml:space="preserve">I argue that </w:t>
      </w:r>
      <w:r w:rsidR="009625D5" w:rsidRPr="005344B4">
        <w:rPr>
          <w:rFonts w:cs="Times New Roman"/>
        </w:rPr>
        <w:t xml:space="preserve">the </w:t>
      </w:r>
      <w:r w:rsidR="00FC7F7E" w:rsidRPr="005344B4">
        <w:rPr>
          <w:rFonts w:cs="Times New Roman"/>
        </w:rPr>
        <w:t xml:space="preserve">heterotopic site of the Protest opens a space for </w:t>
      </w:r>
      <w:r w:rsidR="004125FB" w:rsidRPr="005344B4">
        <w:rPr>
          <w:rFonts w:cs="Times New Roman"/>
        </w:rPr>
        <w:t>developing</w:t>
      </w:r>
      <w:r w:rsidR="007817C0" w:rsidRPr="005344B4">
        <w:rPr>
          <w:rFonts w:cs="Times New Roman"/>
        </w:rPr>
        <w:t xml:space="preserve"> ongoing processes of becoming in relation to ecological crisis, where </w:t>
      </w:r>
      <w:r w:rsidR="00386748" w:rsidRPr="005344B4">
        <w:rPr>
          <w:rFonts w:cs="Times New Roman"/>
        </w:rPr>
        <w:t xml:space="preserve">relations between parents and their children are shaped </w:t>
      </w:r>
      <w:r w:rsidR="00A53EE6" w:rsidRPr="005344B4">
        <w:rPr>
          <w:rFonts w:cs="Times New Roman"/>
        </w:rPr>
        <w:t>by activist subjectivities</w:t>
      </w:r>
      <w:r w:rsidR="00005A06" w:rsidRPr="005344B4">
        <w:rPr>
          <w:rFonts w:cs="Times New Roman"/>
        </w:rPr>
        <w:t>. Encounters within the</w:t>
      </w:r>
      <w:r w:rsidR="00A53EE6" w:rsidRPr="005344B4">
        <w:rPr>
          <w:rFonts w:cs="Times New Roman"/>
        </w:rPr>
        <w:t xml:space="preserve"> Protest</w:t>
      </w:r>
      <w:r w:rsidR="00005A06" w:rsidRPr="005344B4">
        <w:rPr>
          <w:rFonts w:cs="Times New Roman"/>
        </w:rPr>
        <w:t xml:space="preserve"> site</w:t>
      </w:r>
      <w:r w:rsidR="00F458F6" w:rsidRPr="005344B4">
        <w:rPr>
          <w:rFonts w:cs="Times New Roman"/>
        </w:rPr>
        <w:t xml:space="preserve"> and beyond</w:t>
      </w:r>
      <w:r w:rsidR="00005A06" w:rsidRPr="005344B4">
        <w:rPr>
          <w:rFonts w:cs="Times New Roman"/>
        </w:rPr>
        <w:t xml:space="preserve"> </w:t>
      </w:r>
      <w:r w:rsidR="00A53EE6" w:rsidRPr="005344B4">
        <w:rPr>
          <w:rFonts w:cs="Times New Roman"/>
        </w:rPr>
        <w:t>generate</w:t>
      </w:r>
      <w:r w:rsidR="00005A06" w:rsidRPr="005344B4">
        <w:rPr>
          <w:rFonts w:cs="Times New Roman"/>
        </w:rPr>
        <w:t xml:space="preserve"> dialogue, questions </w:t>
      </w:r>
      <w:r w:rsidR="00F458F6" w:rsidRPr="005344B4">
        <w:rPr>
          <w:rFonts w:cs="Times New Roman"/>
        </w:rPr>
        <w:t xml:space="preserve">and feelings </w:t>
      </w:r>
      <w:r w:rsidR="00C241F0" w:rsidRPr="005344B4">
        <w:rPr>
          <w:rFonts w:cs="Times New Roman"/>
        </w:rPr>
        <w:t>which</w:t>
      </w:r>
      <w:r w:rsidR="00B5516C" w:rsidRPr="005344B4">
        <w:rPr>
          <w:rFonts w:cs="Times New Roman"/>
        </w:rPr>
        <w:t xml:space="preserve"> emerge between children and adults</w:t>
      </w:r>
      <w:r w:rsidR="00C241F0" w:rsidRPr="005344B4">
        <w:rPr>
          <w:rFonts w:cs="Times New Roman"/>
        </w:rPr>
        <w:t>,</w:t>
      </w:r>
      <w:r w:rsidR="006D656A" w:rsidRPr="005344B4">
        <w:rPr>
          <w:rFonts w:cs="Times New Roman"/>
        </w:rPr>
        <w:t xml:space="preserve"> </w:t>
      </w:r>
      <w:r w:rsidR="00AC3CCA" w:rsidRPr="005344B4">
        <w:rPr>
          <w:rFonts w:cs="Times New Roman"/>
        </w:rPr>
        <w:t>shap</w:t>
      </w:r>
      <w:r w:rsidR="00C241F0" w:rsidRPr="005344B4">
        <w:rPr>
          <w:rFonts w:cs="Times New Roman"/>
        </w:rPr>
        <w:t>ing</w:t>
      </w:r>
      <w:r w:rsidR="00AC3CCA" w:rsidRPr="005344B4">
        <w:rPr>
          <w:rFonts w:cs="Times New Roman"/>
        </w:rPr>
        <w:t xml:space="preserve"> political identit</w:t>
      </w:r>
      <w:r w:rsidR="00C241F0" w:rsidRPr="005344B4">
        <w:rPr>
          <w:rFonts w:cs="Times New Roman"/>
        </w:rPr>
        <w:t>y</w:t>
      </w:r>
      <w:r w:rsidR="00AC3CCA" w:rsidRPr="005344B4">
        <w:rPr>
          <w:rFonts w:cs="Times New Roman"/>
        </w:rPr>
        <w:t xml:space="preserve"> an</w:t>
      </w:r>
      <w:r w:rsidR="00D27546" w:rsidRPr="005344B4">
        <w:rPr>
          <w:rFonts w:cs="Times New Roman"/>
        </w:rPr>
        <w:t>d a sense of agency</w:t>
      </w:r>
      <w:r w:rsidR="00B5516C" w:rsidRPr="005344B4">
        <w:rPr>
          <w:rFonts w:cs="Times New Roman"/>
        </w:rPr>
        <w:t xml:space="preserve">. </w:t>
      </w:r>
      <w:r w:rsidR="005D3B17" w:rsidRPr="005344B4">
        <w:rPr>
          <w:rFonts w:cs="Times New Roman"/>
        </w:rPr>
        <w:t>The</w:t>
      </w:r>
      <w:r w:rsidR="00B5516C" w:rsidRPr="005344B4">
        <w:rPr>
          <w:rFonts w:cs="Times New Roman"/>
        </w:rPr>
        <w:t xml:space="preserve"> ways </w:t>
      </w:r>
      <w:r w:rsidR="00D27546" w:rsidRPr="005344B4">
        <w:rPr>
          <w:rFonts w:cs="Times New Roman"/>
        </w:rPr>
        <w:t>i</w:t>
      </w:r>
      <w:r w:rsidR="00B5516C" w:rsidRPr="005344B4">
        <w:rPr>
          <w:rFonts w:cs="Times New Roman"/>
        </w:rPr>
        <w:t>n which children make sense of the moral and political complexity of the protest site</w:t>
      </w:r>
      <w:r w:rsidR="005D3B17" w:rsidRPr="005344B4">
        <w:rPr>
          <w:rFonts w:cs="Times New Roman"/>
        </w:rPr>
        <w:t xml:space="preserve"> </w:t>
      </w:r>
      <w:r w:rsidR="00C241F0" w:rsidRPr="005344B4">
        <w:rPr>
          <w:rFonts w:cs="Times New Roman"/>
        </w:rPr>
        <w:t xml:space="preserve">support </w:t>
      </w:r>
      <w:r w:rsidR="00075BDA" w:rsidRPr="005344B4">
        <w:rPr>
          <w:rFonts w:cs="Times New Roman"/>
        </w:rPr>
        <w:t>nuanced</w:t>
      </w:r>
      <w:r w:rsidR="00C241F0" w:rsidRPr="005344B4">
        <w:rPr>
          <w:rFonts w:cs="Times New Roman"/>
        </w:rPr>
        <w:t xml:space="preserve"> understandings of</w:t>
      </w:r>
      <w:r w:rsidR="00075BDA" w:rsidRPr="005344B4">
        <w:rPr>
          <w:rFonts w:cs="Times New Roman"/>
        </w:rPr>
        <w:t xml:space="preserve"> climate crisis</w:t>
      </w:r>
      <w:r w:rsidR="00794478">
        <w:rPr>
          <w:rFonts w:cs="Times New Roman"/>
        </w:rPr>
        <w:t>. These</w:t>
      </w:r>
      <w:r w:rsidR="00075BDA" w:rsidRPr="005344B4">
        <w:rPr>
          <w:rFonts w:cs="Times New Roman"/>
        </w:rPr>
        <w:t xml:space="preserve"> </w:t>
      </w:r>
      <w:r w:rsidR="00D27546" w:rsidRPr="005344B4">
        <w:rPr>
          <w:rFonts w:cs="Times New Roman"/>
        </w:rPr>
        <w:t>exceed</w:t>
      </w:r>
      <w:r w:rsidR="00473826" w:rsidRPr="005344B4">
        <w:rPr>
          <w:rFonts w:cs="Times New Roman"/>
        </w:rPr>
        <w:t xml:space="preserve"> simplistic formulation</w:t>
      </w:r>
      <w:r w:rsidR="00794478">
        <w:rPr>
          <w:rFonts w:cs="Times New Roman"/>
        </w:rPr>
        <w:t>s</w:t>
      </w:r>
      <w:r w:rsidR="00D27546" w:rsidRPr="005344B4">
        <w:rPr>
          <w:rFonts w:cs="Times New Roman"/>
        </w:rPr>
        <w:t xml:space="preserve"> of individual </w:t>
      </w:r>
      <w:r w:rsidR="00473826" w:rsidRPr="005344B4">
        <w:rPr>
          <w:rFonts w:cs="Times New Roman"/>
        </w:rPr>
        <w:t>responsibility and open wider questions about the accountability of institutions</w:t>
      </w:r>
      <w:r w:rsidR="009D54B6" w:rsidRPr="005344B4">
        <w:rPr>
          <w:rFonts w:cs="Times New Roman"/>
        </w:rPr>
        <w:t xml:space="preserve">. </w:t>
      </w:r>
      <w:r w:rsidR="006251B5" w:rsidRPr="005344B4">
        <w:rPr>
          <w:rFonts w:cs="Times New Roman"/>
        </w:rPr>
        <w:t xml:space="preserve">Here, chants, placards, encounters with the police and the practicalities of </w:t>
      </w:r>
      <w:r w:rsidR="00235B24" w:rsidRPr="005344B4">
        <w:rPr>
          <w:rFonts w:cs="Times New Roman"/>
        </w:rPr>
        <w:t>attending a protest with young children shape the political subjectivities of parents and their children.</w:t>
      </w:r>
      <w:r w:rsidR="00250779" w:rsidRPr="005344B4">
        <w:rPr>
          <w:rFonts w:cs="Times New Roman"/>
        </w:rPr>
        <w:t xml:space="preserve"> I show </w:t>
      </w:r>
      <w:r w:rsidR="009D54B6" w:rsidRPr="005344B4">
        <w:rPr>
          <w:rFonts w:cs="Times New Roman"/>
        </w:rPr>
        <w:t xml:space="preserve">how climate activism </w:t>
      </w:r>
      <w:r w:rsidR="00250779" w:rsidRPr="005344B4">
        <w:rPr>
          <w:rFonts w:cs="Times New Roman"/>
        </w:rPr>
        <w:t>shapes</w:t>
      </w:r>
      <w:r w:rsidR="009D54B6" w:rsidRPr="005344B4">
        <w:rPr>
          <w:rFonts w:cs="Times New Roman"/>
        </w:rPr>
        <w:t xml:space="preserve"> </w:t>
      </w:r>
      <w:r w:rsidR="00250779" w:rsidRPr="005344B4">
        <w:rPr>
          <w:rFonts w:cs="Times New Roman"/>
        </w:rPr>
        <w:t>everyday lives</w:t>
      </w:r>
      <w:r w:rsidR="009D54B6" w:rsidRPr="005344B4">
        <w:rPr>
          <w:rFonts w:cs="Times New Roman"/>
        </w:rPr>
        <w:t xml:space="preserve">, parenting practices </w:t>
      </w:r>
      <w:r w:rsidR="00250779" w:rsidRPr="005344B4">
        <w:rPr>
          <w:rFonts w:cs="Times New Roman"/>
        </w:rPr>
        <w:t>and</w:t>
      </w:r>
      <w:r w:rsidR="00235B24" w:rsidRPr="005344B4">
        <w:rPr>
          <w:rFonts w:cs="Times New Roman"/>
        </w:rPr>
        <w:t xml:space="preserve"> family relations</w:t>
      </w:r>
      <w:r w:rsidR="00250779" w:rsidRPr="005344B4">
        <w:rPr>
          <w:rFonts w:cs="Times New Roman"/>
        </w:rPr>
        <w:t xml:space="preserve">. Whilst the overarching narrative of XR can seem totalising, the XR parent activists I spoke to describe making sense of ecological crisis </w:t>
      </w:r>
      <w:r w:rsidR="00D103BD">
        <w:rPr>
          <w:rFonts w:cs="Times New Roman"/>
        </w:rPr>
        <w:t>as an ongoing journey,</w:t>
      </w:r>
      <w:r w:rsidR="00AF5C3E" w:rsidRPr="005344B4">
        <w:rPr>
          <w:rFonts w:cs="Times New Roman"/>
        </w:rPr>
        <w:t xml:space="preserve"> where </w:t>
      </w:r>
      <w:r w:rsidR="00235B24" w:rsidRPr="005344B4">
        <w:rPr>
          <w:rFonts w:cs="Times New Roman"/>
        </w:rPr>
        <w:t>t</w:t>
      </w:r>
      <w:r w:rsidR="00AF5C3E" w:rsidRPr="005344B4">
        <w:rPr>
          <w:rFonts w:cs="Times New Roman"/>
        </w:rPr>
        <w:t xml:space="preserve">hey are learning with and through their children. </w:t>
      </w:r>
      <w:r w:rsidR="00250779" w:rsidRPr="005344B4">
        <w:rPr>
          <w:rFonts w:cs="Times New Roman"/>
        </w:rPr>
        <w:t xml:space="preserve"> </w:t>
      </w:r>
    </w:p>
    <w:p w14:paraId="2CFEA437" w14:textId="18F9667D" w:rsidR="005C4E2B" w:rsidRPr="005344B4" w:rsidRDefault="005C4E2B" w:rsidP="00901009">
      <w:pPr>
        <w:pStyle w:val="Heading3"/>
      </w:pPr>
      <w:bookmarkStart w:id="131" w:name="_Toc213581827"/>
      <w:r w:rsidRPr="005344B4">
        <w:lastRenderedPageBreak/>
        <w:t>6.1.1 XR Aims and strategy</w:t>
      </w:r>
      <w:bookmarkEnd w:id="131"/>
      <w:r w:rsidRPr="005344B4">
        <w:t xml:space="preserve"> </w:t>
      </w:r>
    </w:p>
    <w:p w14:paraId="3FEEA753" w14:textId="77777777" w:rsidR="005C4E2B" w:rsidRPr="005344B4" w:rsidRDefault="005C4E2B" w:rsidP="005C4E2B">
      <w:pPr>
        <w:spacing w:line="480" w:lineRule="auto"/>
        <w:rPr>
          <w:rFonts w:cs="Times New Roman"/>
        </w:rPr>
      </w:pPr>
      <w:r w:rsidRPr="005344B4">
        <w:rPr>
          <w:rFonts w:cs="Times New Roman"/>
        </w:rPr>
        <w:t xml:space="preserve">In this section I introduce Extinction Rebellion, demonstrate their significance in shaping climate politics in the UK and argue that Extinction Rebellion Families offers an important perspective for understanding how climate activism is shaping relations between parents and their children. </w:t>
      </w:r>
    </w:p>
    <w:p w14:paraId="4195F0B8" w14:textId="4A50FD6A" w:rsidR="005C4E2B" w:rsidRPr="005344B4" w:rsidRDefault="005C4E2B" w:rsidP="005C4E2B">
      <w:pPr>
        <w:spacing w:line="480" w:lineRule="auto"/>
        <w:rPr>
          <w:rFonts w:cs="Times New Roman"/>
        </w:rPr>
      </w:pPr>
      <w:r w:rsidRPr="005344B4">
        <w:rPr>
          <w:rFonts w:cs="Times New Roman"/>
        </w:rPr>
        <w:t xml:space="preserve">In the years 2017-2020, the UK experienced a surge of grassroots movements which </w:t>
      </w:r>
      <w:r w:rsidR="00B63630" w:rsidRPr="005344B4">
        <w:rPr>
          <w:rFonts w:cs="Times New Roman"/>
        </w:rPr>
        <w:t>s</w:t>
      </w:r>
      <w:r w:rsidR="00B63630">
        <w:rPr>
          <w:rFonts w:cs="Times New Roman"/>
        </w:rPr>
        <w:t>ought</w:t>
      </w:r>
      <w:r w:rsidRPr="005344B4">
        <w:rPr>
          <w:rFonts w:cs="Times New Roman"/>
        </w:rPr>
        <w:t xml:space="preserve"> to put pressure on governments and other institutions to act urgently to mitigate the worst impacts of climate change. Extinction R</w:t>
      </w:r>
      <w:r w:rsidR="005B0A4A">
        <w:rPr>
          <w:rFonts w:cs="Times New Roman"/>
        </w:rPr>
        <w:t>e</w:t>
      </w:r>
      <w:r w:rsidRPr="005344B4">
        <w:rPr>
          <w:rFonts w:cs="Times New Roman"/>
        </w:rPr>
        <w:t xml:space="preserve">bellion, Fridays for Future and School Strike for Climate have injected visceral energy into the intergenerational framing of climate and environmental sustainability, shifting public discourse and bringing a particular set of ideas about political agency to the fore. Many of these movements reject the notion of individual responsibility, calling for ‘systems change not lifestyle change’. The notion of political agency coheres </w:t>
      </w:r>
      <w:r w:rsidR="005B0A4A">
        <w:rPr>
          <w:rFonts w:cs="Times New Roman"/>
        </w:rPr>
        <w:t xml:space="preserve">around </w:t>
      </w:r>
      <w:r w:rsidRPr="005344B4">
        <w:rPr>
          <w:rFonts w:cs="Times New Roman"/>
        </w:rPr>
        <w:t xml:space="preserve">an activist subjectivity; indeed, within Extinction Rebellion taking part in protest is considered a moral duty – the duty to rebel. This doesn’t necessarily mean that activists don’t take action to mitigate their environmental impacts in their day to day lives </w:t>
      </w:r>
      <w:r w:rsidR="002E5CCC" w:rsidRPr="005344B4">
        <w:rPr>
          <w:rFonts w:cs="Times New Roman"/>
        </w:rPr>
        <w:t>(this is explored in section 6.4.3)</w:t>
      </w:r>
      <w:r w:rsidRPr="005344B4">
        <w:rPr>
          <w:rFonts w:cs="Times New Roman"/>
        </w:rPr>
        <w:t xml:space="preserve">, rather a sense of personal responsibility extends beyond lifestyle change to seeking more radical change through civil disobedience and other forms of protest. </w:t>
      </w:r>
    </w:p>
    <w:p w14:paraId="7E58BAAE" w14:textId="34F20DFC" w:rsidR="005C4E2B" w:rsidRPr="005344B4" w:rsidRDefault="005C4E2B" w:rsidP="009811B0">
      <w:pPr>
        <w:spacing w:line="480" w:lineRule="auto"/>
        <w:rPr>
          <w:rFonts w:cs="Times New Roman"/>
        </w:rPr>
      </w:pPr>
      <w:r w:rsidRPr="005344B4">
        <w:rPr>
          <w:rFonts w:cs="Times New Roman"/>
        </w:rPr>
        <w:t>The emergence of Extinction Rebellion is significant because it marks a break with previous environmental movements</w:t>
      </w:r>
      <w:r w:rsidR="002F0A3C" w:rsidRPr="005344B4">
        <w:rPr>
          <w:rFonts w:cs="Times New Roman"/>
        </w:rPr>
        <w:t xml:space="preserve"> and </w:t>
      </w:r>
      <w:r w:rsidRPr="005344B4">
        <w:rPr>
          <w:rFonts w:cs="Times New Roman"/>
        </w:rPr>
        <w:t xml:space="preserve">together with other movements that emerged around the same time, it shifted public and political climate discourse in the UK. This new wave of ‘climate </w:t>
      </w:r>
      <w:r w:rsidR="002F0A3C" w:rsidRPr="005344B4">
        <w:rPr>
          <w:rFonts w:cs="Times New Roman"/>
        </w:rPr>
        <w:t>activism</w:t>
      </w:r>
      <w:r w:rsidRPr="005344B4">
        <w:rPr>
          <w:rFonts w:cs="Times New Roman"/>
        </w:rPr>
        <w:t>’ is characterised by the mobilisation of people who would not have previously considered themselves activists</w:t>
      </w:r>
      <w:r w:rsidRPr="005344B4">
        <w:rPr>
          <w:rStyle w:val="FootnoteReference"/>
          <w:rFonts w:cs="Times New Roman"/>
        </w:rPr>
        <w:footnoteReference w:id="53"/>
      </w:r>
      <w:r w:rsidRPr="005344B4">
        <w:rPr>
          <w:rFonts w:cs="Times New Roman"/>
        </w:rPr>
        <w:t xml:space="preserve">, a focus on mass civil disobedience and a collective action framing which is mobilised by apocalyptic narratives </w:t>
      </w:r>
      <w:r w:rsidRPr="005344B4">
        <w:rPr>
          <w:rFonts w:cs="Times New Roman"/>
        </w:rPr>
        <w:fldChar w:fldCharType="begin"/>
      </w:r>
      <w:r w:rsidR="00286350" w:rsidRPr="005344B4">
        <w:rPr>
          <w:rFonts w:cs="Times New Roman"/>
        </w:rPr>
        <w:instrText xml:space="preserve"> ADDIN ZOTERO_ITEM CSL_CITATION {"citationID":"1Bjr6AbB","properties":{"formattedCitation":"(de Moor {\\i{}et al.}, 2021)","plainCitation":"(de Moor et al., 2021)","noteIndex":0},"citationItems":[{"id":1806,"uris":["http://zotero.org/users/6040264/items/4MW7Y7XW"],"itemData":{"id":1806,"type":"article-journal","abstract":"Since late 2018, a global wave of mobilization under the banners of Fridays For Future (FFF) and Extinction Rebellion (XR) has injected new energy into global climate politics. FFF and XR took the world by storm, but have now been forced into (partial) latency as a result of the Covid-19 pandemic. We believe this moment presents an opportunity for reflection. In particular, FFF and XR have been depicted as ‘new’ forms of climate activism. However, we argue that the extent to which these campaigns represent ‘new’ forms of climate activism is really a matter for closer investigation. In this Profile, we therefore reflect on the distinctiveness of the ‘new climate activism’ as compared to previous climate campaigns. Reviewing previous studies and our own research, we find that there are both elements of change and continuity in who participates and how, and that the main change appears to be the use of a more politically ‘neutral’ framing of climate change that is directed more strongly at state than non-state actors.","container-title":"Social Movement Studies","DOI":"10.1080/14742837.2020.1836617","ISSN":"1474-2837","issue":"5","note":"publisher: Routledge\n_eprint: https://doi.org/10.1080/14742837.2020.1836617","page":"619-625","source":"Taylor and Francis+NEJM","title":"New kids on the block: taking stock of the recent cycle of climate activism","title-short":"New kids on the block","volume":"20","author":[{"family":"Moor","given":"Joost","non-dropping-particle":"de"},{"family":"De Vydt","given":"Michiel"},{"family":"Uba","given":"Katrin"},{"family":"Wahlström","given":"Mattias"}],"issued":{"date-parts":[["2021",9,3]]}}}],"schema":"https://github.com/citation-style-language/schema/raw/master/csl-citation.json"} </w:instrText>
      </w:r>
      <w:r w:rsidRPr="005344B4">
        <w:rPr>
          <w:rFonts w:cs="Times New Roman"/>
        </w:rPr>
        <w:fldChar w:fldCharType="separate"/>
      </w:r>
      <w:r w:rsidR="00286350" w:rsidRPr="005344B4">
        <w:rPr>
          <w:rFonts w:cs="Times New Roman"/>
        </w:rPr>
        <w:t xml:space="preserve">(de Moor </w:t>
      </w:r>
      <w:r w:rsidR="00286350" w:rsidRPr="005344B4">
        <w:rPr>
          <w:rFonts w:cs="Times New Roman"/>
          <w:i/>
          <w:iCs/>
        </w:rPr>
        <w:t>et al.</w:t>
      </w:r>
      <w:r w:rsidR="00286350" w:rsidRPr="005344B4">
        <w:rPr>
          <w:rFonts w:cs="Times New Roman"/>
        </w:rPr>
        <w:t>, 2021)</w:t>
      </w:r>
      <w:r w:rsidRPr="005344B4">
        <w:rPr>
          <w:rFonts w:cs="Times New Roman"/>
        </w:rPr>
        <w:fldChar w:fldCharType="end"/>
      </w:r>
      <w:r w:rsidRPr="005344B4">
        <w:rPr>
          <w:rFonts w:cs="Times New Roman"/>
        </w:rPr>
        <w:t xml:space="preserve">. The early focus of Extinction Rebellion actions was mass </w:t>
      </w:r>
      <w:r w:rsidRPr="005344B4">
        <w:rPr>
          <w:rFonts w:cs="Times New Roman"/>
        </w:rPr>
        <w:lastRenderedPageBreak/>
        <w:t>arrest, based on a theory of social change expounded by co-founder Roger Hallam</w:t>
      </w:r>
      <w:r w:rsidRPr="005344B4">
        <w:rPr>
          <w:rStyle w:val="FootnoteReference"/>
          <w:rFonts w:cs="Times New Roman"/>
        </w:rPr>
        <w:footnoteReference w:id="54"/>
      </w:r>
      <w:r w:rsidRPr="005344B4">
        <w:rPr>
          <w:rFonts w:cs="Times New Roman"/>
        </w:rPr>
        <w:t>. In the early years of the movement, large numbers of people were recruited</w:t>
      </w:r>
      <w:r w:rsidR="005B0A4A">
        <w:rPr>
          <w:rFonts w:cs="Times New Roman"/>
        </w:rPr>
        <w:t xml:space="preserve"> to</w:t>
      </w:r>
      <w:r w:rsidRPr="005344B4">
        <w:rPr>
          <w:rFonts w:cs="Times New Roman"/>
        </w:rPr>
        <w:t xml:space="preserve"> attend</w:t>
      </w:r>
      <w:r w:rsidR="005B0A4A">
        <w:rPr>
          <w:rFonts w:cs="Times New Roman"/>
        </w:rPr>
        <w:t xml:space="preserve"> </w:t>
      </w:r>
      <w:r w:rsidRPr="005344B4">
        <w:rPr>
          <w:rFonts w:cs="Times New Roman"/>
        </w:rPr>
        <w:t>large scale disruptive action which</w:t>
      </w:r>
      <w:r w:rsidR="00730ADC">
        <w:rPr>
          <w:rFonts w:cs="Times New Roman"/>
        </w:rPr>
        <w:t>, at first, took</w:t>
      </w:r>
      <w:r w:rsidRPr="005344B4">
        <w:rPr>
          <w:rFonts w:cs="Times New Roman"/>
        </w:rPr>
        <w:t xml:space="preserve"> the public and the police by surprise</w:t>
      </w:r>
      <w:r w:rsidR="00730ADC">
        <w:rPr>
          <w:rFonts w:cs="Times New Roman"/>
        </w:rPr>
        <w:t xml:space="preserve"> </w:t>
      </w:r>
      <w:r w:rsidR="00D2566D" w:rsidRPr="005344B4">
        <w:rPr>
          <w:rFonts w:cs="Times New Roman"/>
        </w:rPr>
        <w:fldChar w:fldCharType="begin"/>
      </w:r>
      <w:r w:rsidR="00D2566D" w:rsidRPr="005344B4">
        <w:rPr>
          <w:rFonts w:cs="Times New Roman"/>
        </w:rPr>
        <w:instrText xml:space="preserve"> ADDIN ZOTERO_ITEM CSL_CITATION {"citationID":"m5Spc8oi","properties":{"formattedCitation":"(BBC, 2018; Taylor, 2018)","plainCitation":"(BBC, 2018; Taylor, 2018)","noteIndex":0},"citationItems":[{"id":927,"uris":["http://zotero.org/users/6040264/items/RVPXE4X2"],"itemData":{"id":927,"type":"article-newspaper","abstract":"Five major bridges were closed to traffic by protesters demanding greater action on global warming.","container-title":"BBC News","language":"en-GB","section":"London","source":"www.bbc.co.uk","title":"Climate protesters block London bridges","URL":"https://www.bbc.com/news/uk-england-london-46247339","author":[{"family":"BBC","given":""}],"accessed":{"date-parts":[["2020",7,10]]},"issued":{"date-parts":[["2018",11,17]]}}},{"id":1782,"uris":["http://zotero.org/users/6040264/items/EKFPIRMB"],"itemData":{"id":1782,"type":"article-newspaper","abstract":"More than 1,000 campaigners blocked roads around Parliament Square calling for action on the climate emergency","container-title":"The Guardian","ISSN":"0261-3077","language":"en-GB","section":"Environment","source":"The Guardian","title":"15 environmental protesters arrested at civil disobedience campaign in London","URL":"https://www.theguardian.com/environment/2018/oct/31/15-environmental-protesters-arrested-at-civil-disobedience-campaign-in-london","author":[{"family":"Taylor","given":"Matthew"}],"accessed":{"date-parts":[["2023",7,13]]},"issued":{"date-parts":[["2018",10,31]]}}}],"schema":"https://github.com/citation-style-language/schema/raw/master/csl-citation.json"} </w:instrText>
      </w:r>
      <w:r w:rsidR="00D2566D" w:rsidRPr="005344B4">
        <w:rPr>
          <w:rFonts w:cs="Times New Roman"/>
        </w:rPr>
        <w:fldChar w:fldCharType="separate"/>
      </w:r>
      <w:r w:rsidR="00D2566D" w:rsidRPr="005344B4">
        <w:rPr>
          <w:rFonts w:cs="Times New Roman"/>
        </w:rPr>
        <w:t>(BBC, 2018; Taylor, 2018)</w:t>
      </w:r>
      <w:r w:rsidR="00D2566D" w:rsidRPr="005344B4">
        <w:rPr>
          <w:rFonts w:cs="Times New Roman"/>
        </w:rPr>
        <w:fldChar w:fldCharType="end"/>
      </w:r>
      <w:r w:rsidR="002E5CCC" w:rsidRPr="005344B4">
        <w:rPr>
          <w:rFonts w:cs="Times New Roman"/>
        </w:rPr>
        <w:t xml:space="preserve">. </w:t>
      </w:r>
      <w:r w:rsidRPr="005344B4">
        <w:rPr>
          <w:rFonts w:cs="Times New Roman"/>
        </w:rPr>
        <w:t xml:space="preserve">However, more recently the government has sought </w:t>
      </w:r>
      <w:r w:rsidR="00730ADC">
        <w:rPr>
          <w:rFonts w:cs="Times New Roman"/>
        </w:rPr>
        <w:t xml:space="preserve">to </w:t>
      </w:r>
      <w:r w:rsidRPr="005344B4">
        <w:rPr>
          <w:rFonts w:cs="Times New Roman"/>
        </w:rPr>
        <w:t>limit disruptive protest</w:t>
      </w:r>
      <w:r w:rsidR="000F3AC4">
        <w:rPr>
          <w:rFonts w:cs="Times New Roman"/>
        </w:rPr>
        <w:t xml:space="preserve"> with </w:t>
      </w:r>
      <w:r w:rsidR="00313A91">
        <w:rPr>
          <w:rFonts w:cs="Times New Roman"/>
        </w:rPr>
        <w:t>legislation</w:t>
      </w:r>
      <w:r w:rsidR="00730ADC">
        <w:rPr>
          <w:rFonts w:cs="Times New Roman"/>
        </w:rPr>
        <w:t xml:space="preserve">. The </w:t>
      </w:r>
      <w:r w:rsidR="000F3AC4">
        <w:rPr>
          <w:rFonts w:cs="Times New Roman"/>
        </w:rPr>
        <w:t>Public Order Bill 2022</w:t>
      </w:r>
      <w:r w:rsidRPr="005344B4">
        <w:rPr>
          <w:rFonts w:cs="Times New Roman"/>
        </w:rPr>
        <w:t xml:space="preserve"> extends the definition of ‘disruption’, poses new limits on static protest, and extends the powers of the police when arresting and charging those taking part in protests.  As a result of the media and political attention on XR and similar movements, the public expression of environmentalism in the UK has become associated with disruptive, unlawful action often framed as ‘extreme’. At the same time, the narratives and activism of  XR has generated a sense of urgency around the need for more far reaching climate mitigation strategies</w:t>
      </w:r>
      <w:r w:rsidR="004F0720">
        <w:rPr>
          <w:rFonts w:cs="Times New Roman"/>
        </w:rPr>
        <w:t xml:space="preserve"> As a result,</w:t>
      </w:r>
      <w:r w:rsidRPr="005344B4">
        <w:rPr>
          <w:rFonts w:cs="Times New Roman"/>
        </w:rPr>
        <w:t xml:space="preserve"> public discourse in the UK</w:t>
      </w:r>
      <w:r w:rsidR="004F0720">
        <w:rPr>
          <w:rFonts w:cs="Times New Roman"/>
        </w:rPr>
        <w:t xml:space="preserve"> has shifted</w:t>
      </w:r>
      <w:r w:rsidRPr="005344B4">
        <w:rPr>
          <w:rFonts w:cs="Times New Roman"/>
        </w:rPr>
        <w:t xml:space="preserve"> from one of climate change to climate emergency </w:t>
      </w:r>
      <w:r w:rsidR="00907D8C" w:rsidRPr="005344B4">
        <w:rPr>
          <w:rFonts w:cs="Times New Roman"/>
        </w:rPr>
        <w:fldChar w:fldCharType="begin"/>
      </w:r>
      <w:r w:rsidR="00907D8C" w:rsidRPr="005344B4">
        <w:rPr>
          <w:rFonts w:cs="Times New Roman"/>
        </w:rPr>
        <w:instrText xml:space="preserve"> ADDIN ZOTERO_ITEM CSL_CITATION {"citationID":"ae74fJZv","properties":{"formattedCitation":"(Thierry, 2023)","plainCitation":"(Thierry, 2023)","noteIndex":0},"citationItems":[{"id":2088,"uris":["http://zotero.org/users/6040264/items/9MZCF3F4"],"itemData":{"id":2088,"type":"article-journal","abstract":"This study examines how the climate action group Extinction Rebellion represents scientific knowledge in the public presentations used to recruit new members. Using a combination of semi-structured interviews and recordings of the talks and comparing them across four versions, we examine how the talk developed and identify four distinct modes of science communication. This analysis also highlights that many factors shape the mode of science communication employed, with the outcome particularly influenced by the editors' concept of how to best motivate action, as well as changes in the wider communication environment and the evolution of the movement's strategic aims. We note the way in which the modes are expressions of “boundary work” seeking to either include or exclude scientific views the group perceives as either aligning with, or running counter to, their political goals.","container-title":"Frontiers in Communication","ISSN":"2297-900X","source":"Frontiers","title":"“Heading for Extinction”: the representation of scientific knowledge in Extinction Rebellion's recruitment talks","title-short":"“Heading for Extinction”","URL":"https://www.frontiersin.org/articles/10.3389/fcomm.2023.1237700","volume":"8","author":[{"family":"Thierry","given":"Aaron"}],"accessed":{"date-parts":[["2023",9,28]]},"issued":{"date-parts":[["2023"]]}}}],"schema":"https://github.com/citation-style-language/schema/raw/master/csl-citation.json"} </w:instrText>
      </w:r>
      <w:r w:rsidR="00907D8C" w:rsidRPr="005344B4">
        <w:rPr>
          <w:rFonts w:cs="Times New Roman"/>
        </w:rPr>
        <w:fldChar w:fldCharType="separate"/>
      </w:r>
      <w:r w:rsidR="00907D8C" w:rsidRPr="005344B4">
        <w:rPr>
          <w:rFonts w:cs="Times New Roman"/>
        </w:rPr>
        <w:t>(Thierry, 2023)</w:t>
      </w:r>
      <w:r w:rsidR="00907D8C" w:rsidRPr="005344B4">
        <w:rPr>
          <w:rFonts w:cs="Times New Roman"/>
        </w:rPr>
        <w:fldChar w:fldCharType="end"/>
      </w:r>
      <w:r w:rsidR="00907D8C" w:rsidRPr="005344B4">
        <w:rPr>
          <w:rFonts w:cs="Times New Roman"/>
        </w:rPr>
        <w:t xml:space="preserve">. </w:t>
      </w:r>
      <w:r w:rsidRPr="005344B4">
        <w:rPr>
          <w:rFonts w:cs="Times New Roman"/>
        </w:rPr>
        <w:t xml:space="preserve"> Whilst the strategies and tactics of XR have change</w:t>
      </w:r>
      <w:r w:rsidR="00907D8C" w:rsidRPr="005344B4">
        <w:rPr>
          <w:rFonts w:cs="Times New Roman"/>
        </w:rPr>
        <w:t>d</w:t>
      </w:r>
      <w:r w:rsidRPr="005344B4">
        <w:rPr>
          <w:rFonts w:cs="Times New Roman"/>
        </w:rPr>
        <w:t xml:space="preserve"> in the intervening years, on the one ha</w:t>
      </w:r>
      <w:r w:rsidR="00AB76C8" w:rsidRPr="005344B4">
        <w:rPr>
          <w:rFonts w:cs="Times New Roman"/>
        </w:rPr>
        <w:t>n</w:t>
      </w:r>
      <w:r w:rsidRPr="005344B4">
        <w:rPr>
          <w:rFonts w:cs="Times New Roman"/>
        </w:rPr>
        <w:t xml:space="preserve">d to work around new legislation and on the </w:t>
      </w:r>
      <w:r w:rsidR="004F0720">
        <w:rPr>
          <w:rFonts w:cs="Times New Roman"/>
        </w:rPr>
        <w:t>other</w:t>
      </w:r>
      <w:r w:rsidRPr="005344B4">
        <w:rPr>
          <w:rFonts w:cs="Times New Roman"/>
        </w:rPr>
        <w:t xml:space="preserve"> to widen their appeal, the central framing of the movement has stayed </w:t>
      </w:r>
      <w:proofErr w:type="gramStart"/>
      <w:r w:rsidRPr="005344B4">
        <w:rPr>
          <w:rFonts w:cs="Times New Roman"/>
        </w:rPr>
        <w:t>fairly consistent</w:t>
      </w:r>
      <w:proofErr w:type="gramEnd"/>
      <w:r w:rsidRPr="005344B4">
        <w:rPr>
          <w:rFonts w:cs="Times New Roman"/>
        </w:rPr>
        <w:t xml:space="preserve">. Indeed, an apocalyptic framing together with a strong brand identity </w:t>
      </w:r>
      <w:r w:rsidR="00AB76C8" w:rsidRPr="005344B4">
        <w:rPr>
          <w:rFonts w:cs="Times New Roman"/>
        </w:rPr>
        <w:fldChar w:fldCharType="begin"/>
      </w:r>
      <w:r w:rsidR="00AB76C8" w:rsidRPr="005344B4">
        <w:rPr>
          <w:rFonts w:cs="Times New Roman"/>
        </w:rPr>
        <w:instrText xml:space="preserve"> ADDIN ZOTERO_ITEM CSL_CITATION {"citationID":"ZWAxg6Gj","properties":{"formattedCitation":"(de Moor {\\i{}et al.}, 2021)","plainCitation":"(de Moor et al., 2021)","noteIndex":0},"citationItems":[{"id":1806,"uris":["http://zotero.org/users/6040264/items/4MW7Y7XW"],"itemData":{"id":1806,"type":"article-journal","abstract":"Since late 2018, a global wave of mobilization under the banners of Fridays For Future (FFF) and Extinction Rebellion (XR) has injected new energy into global climate politics. FFF and XR took the world by storm, but have now been forced into (partial) latency as a result of the Covid-19 pandemic. We believe this moment presents an opportunity for reflection. In particular, FFF and XR have been depicted as ‘new’ forms of climate activism. However, we argue that the extent to which these campaigns represent ‘new’ forms of climate activism is really a matter for closer investigation. In this Profile, we therefore reflect on the distinctiveness of the ‘new climate activism’ as compared to previous climate campaigns. Reviewing previous studies and our own research, we find that there are both elements of change and continuity in who participates and how, and that the main change appears to be the use of a more politically ‘neutral’ framing of climate change that is directed more strongly at state than non-state actors.","container-title":"Social Movement Studies","DOI":"10.1080/14742837.2020.1836617","ISSN":"1474-2837","issue":"5","note":"publisher: Routledge\n_eprint: https://doi.org/10.1080/14742837.2020.1836617","page":"619-625","source":"Taylor and Francis+NEJM","title":"New kids on the block: taking stock of the recent cycle of climate activism","title-short":"New kids on the block","volume":"20","author":[{"family":"Moor","given":"Joost","non-dropping-particle":"de"},{"family":"De Vydt","given":"Michiel"},{"family":"Uba","given":"Katrin"},{"family":"Wahlström","given":"Mattias"}],"issued":{"date-parts":[["2021",9,3]]}}}],"schema":"https://github.com/citation-style-language/schema/raw/master/csl-citation.json"} </w:instrText>
      </w:r>
      <w:r w:rsidR="00AB76C8" w:rsidRPr="005344B4">
        <w:rPr>
          <w:rFonts w:cs="Times New Roman"/>
        </w:rPr>
        <w:fldChar w:fldCharType="separate"/>
      </w:r>
      <w:r w:rsidR="00AB76C8" w:rsidRPr="005344B4">
        <w:rPr>
          <w:rFonts w:cs="Times New Roman"/>
        </w:rPr>
        <w:t xml:space="preserve">(de Moor </w:t>
      </w:r>
      <w:r w:rsidR="00AB76C8" w:rsidRPr="005344B4">
        <w:rPr>
          <w:rFonts w:cs="Times New Roman"/>
          <w:i/>
          <w:iCs/>
        </w:rPr>
        <w:t>et al.</w:t>
      </w:r>
      <w:r w:rsidR="00AB76C8" w:rsidRPr="005344B4">
        <w:rPr>
          <w:rFonts w:cs="Times New Roman"/>
        </w:rPr>
        <w:t>, 2021)</w:t>
      </w:r>
      <w:r w:rsidR="00AB76C8" w:rsidRPr="005344B4">
        <w:rPr>
          <w:rFonts w:cs="Times New Roman"/>
        </w:rPr>
        <w:fldChar w:fldCharType="end"/>
      </w:r>
      <w:r w:rsidR="00AB76C8" w:rsidRPr="005344B4">
        <w:rPr>
          <w:rFonts w:cs="Times New Roman"/>
        </w:rPr>
        <w:t xml:space="preserve"> </w:t>
      </w:r>
      <w:r w:rsidRPr="005344B4">
        <w:rPr>
          <w:rFonts w:cs="Times New Roman"/>
        </w:rPr>
        <w:t xml:space="preserve">is one of the reasons that XR gained prominence so quickly, becoming the most recognisable campaign in the UK by 2020 </w:t>
      </w:r>
      <w:r w:rsidR="00AB76C8" w:rsidRPr="005344B4">
        <w:rPr>
          <w:rFonts w:cs="Times New Roman"/>
        </w:rPr>
        <w:fldChar w:fldCharType="begin"/>
      </w:r>
      <w:r w:rsidR="00AB76C8" w:rsidRPr="005344B4">
        <w:rPr>
          <w:rFonts w:cs="Times New Roman"/>
        </w:rPr>
        <w:instrText xml:space="preserve"> ADDIN ZOTERO_ITEM CSL_CITATION {"citationID":"1pZAC1uZ","properties":{"formattedCitation":"(Tryl, 2021)","plainCitation":"(Tryl, 2021)","noteIndex":0},"citationItems":[{"id":1789,"uris":["http://zotero.org/users/6040264/items/TXKZM3A7"],"itemData":{"id":1789,"type":"article-newspaper","abstract":"When it comes to analysing campaigns, we tend to confuse what we enjoy or support with what’s effective","container-title":"The Independent","language":"en","section":"Climate","title":"Opinion: Why Extinction Rebellion’s tactics are working despite the backlash","title-short":"Opinion","URL":"https://www.independent.co.uk/climate-change/opinion/extinction-rebellion-protest-london-boris-johnson-climate-crisis-newspapers-b404981.html","author":[{"family":"Tryl","given":"Luke"}],"accessed":{"date-parts":[["2023",7,13]]},"issued":{"date-parts":[["2021",2,8]]}}}],"schema":"https://github.com/citation-style-language/schema/raw/master/csl-citation.json"} </w:instrText>
      </w:r>
      <w:r w:rsidR="00AB76C8" w:rsidRPr="005344B4">
        <w:rPr>
          <w:rFonts w:cs="Times New Roman"/>
        </w:rPr>
        <w:fldChar w:fldCharType="separate"/>
      </w:r>
      <w:r w:rsidR="00AB76C8" w:rsidRPr="005344B4">
        <w:rPr>
          <w:rFonts w:cs="Times New Roman"/>
        </w:rPr>
        <w:t>(Tryl, 2021)</w:t>
      </w:r>
      <w:r w:rsidR="00AB76C8" w:rsidRPr="005344B4">
        <w:rPr>
          <w:rFonts w:cs="Times New Roman"/>
        </w:rPr>
        <w:fldChar w:fldCharType="end"/>
      </w:r>
      <w:r w:rsidR="00AB76C8" w:rsidRPr="005344B4">
        <w:rPr>
          <w:rFonts w:cs="Times New Roman"/>
        </w:rPr>
        <w:t xml:space="preserve">. </w:t>
      </w:r>
      <w:r w:rsidRPr="005344B4">
        <w:rPr>
          <w:rFonts w:cs="Times New Roman"/>
        </w:rPr>
        <w:t>The mobilisation of an apocalyptic imaginary together with the Figure of the Child generate potent affect</w:t>
      </w:r>
      <w:r w:rsidR="004F0720">
        <w:rPr>
          <w:rFonts w:cs="Times New Roman"/>
        </w:rPr>
        <w:t>s</w:t>
      </w:r>
      <w:r w:rsidRPr="005344B4">
        <w:rPr>
          <w:rFonts w:cs="Times New Roman"/>
        </w:rPr>
        <w:t xml:space="preserve">, constructing the ‘duty to rebel’ around intimate relations with the children we love and care for.  </w:t>
      </w:r>
    </w:p>
    <w:p w14:paraId="18E4466E" w14:textId="17FA64DE" w:rsidR="005331C3" w:rsidRPr="005344B4" w:rsidRDefault="005331C3" w:rsidP="00901009">
      <w:pPr>
        <w:pStyle w:val="Heading3"/>
      </w:pPr>
      <w:bookmarkStart w:id="132" w:name="_Toc213581828"/>
      <w:r w:rsidRPr="005344B4">
        <w:t xml:space="preserve">6.1.2 </w:t>
      </w:r>
      <w:r w:rsidR="002C57C0" w:rsidRPr="005344B4">
        <w:t>Apocalyptic futures</w:t>
      </w:r>
      <w:bookmarkEnd w:id="132"/>
      <w:r w:rsidRPr="005344B4">
        <w:t xml:space="preserve"> </w:t>
      </w:r>
    </w:p>
    <w:p w14:paraId="086E9CFE" w14:textId="4D899707" w:rsidR="005331C3" w:rsidRPr="005344B4" w:rsidRDefault="001F6739" w:rsidP="009811B0">
      <w:pPr>
        <w:spacing w:line="480" w:lineRule="auto"/>
        <w:rPr>
          <w:rFonts w:cs="Times New Roman"/>
        </w:rPr>
      </w:pPr>
      <w:r w:rsidRPr="005344B4">
        <w:rPr>
          <w:rFonts w:cs="Times New Roman"/>
        </w:rPr>
        <w:t>Part</w:t>
      </w:r>
      <w:r w:rsidR="005331C3" w:rsidRPr="005344B4">
        <w:rPr>
          <w:rFonts w:cs="Times New Roman"/>
        </w:rPr>
        <w:t xml:space="preserve"> of XR’s success has been the deployment </w:t>
      </w:r>
      <w:r w:rsidR="004F0720">
        <w:rPr>
          <w:rFonts w:cs="Times New Roman"/>
        </w:rPr>
        <w:t xml:space="preserve">of </w:t>
      </w:r>
      <w:r w:rsidR="005331C3" w:rsidRPr="005344B4">
        <w:rPr>
          <w:rFonts w:cs="Times New Roman"/>
        </w:rPr>
        <w:t>strategic narratives</w:t>
      </w:r>
      <w:r w:rsidR="00AB76C8" w:rsidRPr="005344B4">
        <w:rPr>
          <w:rFonts w:cs="Times New Roman"/>
        </w:rPr>
        <w:fldChar w:fldCharType="begin"/>
      </w:r>
      <w:r w:rsidR="005B2885" w:rsidRPr="005344B4">
        <w:rPr>
          <w:rFonts w:cs="Times New Roman"/>
        </w:rPr>
        <w:instrText xml:space="preserve"> ADDIN ZOTERO_ITEM CSL_CITATION {"citationID":"hp4PmSVY","properties":{"formattedCitation":"(Bevan, Colley and Workman, 2020)","plainCitation":"(Bevan, Colley and Workman, 2020)","dontUpdate":true,"noteIndex":0},"citationItems":[{"id":1804,"uris":["http://zotero.org/users/6040264/items/YCBA7UVA"],"itemData":{"id":1804,"type":"article-journal","abstract":"Achieving policy, business and behaviour change necessary to mitigate climate change is one of the most formidable challenges of the twenty-first century. Increasingly, researchers have argued that communicating purposively designed stories – ‘strategic narratives’ – may be effective in building support for the policy measures necessary to limit anthropogenic warming to 2˚C above pre-industrial levels. Recently, following the release of the IPCC's 1.5˚C special report, novel dynamics have emerged in climate strategic communication, with the emergence of new narrators, including youth climate strikers, child activist Greta Thunberg, and the insurgent group, Extinction Rebellion. Previous literature focuses mostly on narrative content and coherence, paying less attention to how a narrator's credibility affects climate change strategic narratives’ persuasiveness. Adopting this broader view, this paper analyses five strategic narratives that became prominent in the United Kingdom following the IPCC report. Contrary to some previous calls for all-encompassing strategic narratives communicated top-down from governmental organisations, the most notable strategic narratives in our sample emerged from civil society. We therefore call for greater attention towards the interaction of different narrators in climate change strategic communication, to address whether a broader range of narrators constrains or enables coordinated action to mitigate climate change.","container-title":"Energy Research &amp; Social Science","DOI":"10.1016/j.erss.2020.101580","ISSN":"2214-6296","journalAbbreviation":"Energy Research &amp; Social Science","language":"en","page":"101580","source":"ScienceDirect","title":"Climate change strategic narratives in the United Kingdom: Emergency, Extinction, Effectiveness","title-short":"Climate change strategic narratives in the United Kingdom","volume":"69","author":[{"family":"Bevan","given":"Luke D."},{"family":"Colley","given":"Thomas"},{"family":"Workman","given":"Mark"}],"issued":{"date-parts":[["2020",11,1]]}}}],"schema":"https://github.com/citation-style-language/schema/raw/master/csl-citation.json"} </w:instrText>
      </w:r>
      <w:r w:rsidR="00AB76C8" w:rsidRPr="005344B4">
        <w:rPr>
          <w:rFonts w:cs="Times New Roman"/>
        </w:rPr>
        <w:fldChar w:fldCharType="separate"/>
      </w:r>
      <w:r w:rsidR="00AB76C8" w:rsidRPr="005344B4">
        <w:rPr>
          <w:rFonts w:cs="Times New Roman"/>
        </w:rPr>
        <w:t xml:space="preserve"> (Bevan, Colley and Workman, 2020)</w:t>
      </w:r>
      <w:r w:rsidR="00AB76C8" w:rsidRPr="005344B4">
        <w:rPr>
          <w:rFonts w:cs="Times New Roman"/>
        </w:rPr>
        <w:fldChar w:fldCharType="end"/>
      </w:r>
      <w:r w:rsidR="004F0720">
        <w:rPr>
          <w:rFonts w:cs="Times New Roman"/>
        </w:rPr>
        <w:t xml:space="preserve">. These have been </w:t>
      </w:r>
      <w:r w:rsidR="005331C3" w:rsidRPr="005344B4">
        <w:rPr>
          <w:rFonts w:cs="Times New Roman"/>
        </w:rPr>
        <w:t>de</w:t>
      </w:r>
      <w:r w:rsidR="007300F4" w:rsidRPr="005344B4">
        <w:rPr>
          <w:rFonts w:cs="Times New Roman"/>
        </w:rPr>
        <w:t>veloped to</w:t>
      </w:r>
      <w:r w:rsidR="005331C3" w:rsidRPr="005344B4">
        <w:rPr>
          <w:rFonts w:cs="Times New Roman"/>
        </w:rPr>
        <w:t xml:space="preserve"> convinc</w:t>
      </w:r>
      <w:r w:rsidR="007300F4" w:rsidRPr="005344B4">
        <w:rPr>
          <w:rFonts w:cs="Times New Roman"/>
        </w:rPr>
        <w:t>e</w:t>
      </w:r>
      <w:r w:rsidR="005331C3" w:rsidRPr="005344B4">
        <w:rPr>
          <w:rFonts w:cs="Times New Roman"/>
        </w:rPr>
        <w:t xml:space="preserve"> ‘ordinary people’</w:t>
      </w:r>
      <w:r w:rsidR="004F0720">
        <w:rPr>
          <w:rFonts w:cs="Times New Roman"/>
        </w:rPr>
        <w:t xml:space="preserve"> that</w:t>
      </w:r>
      <w:r w:rsidR="005331C3" w:rsidRPr="005344B4">
        <w:rPr>
          <w:rFonts w:cs="Times New Roman"/>
        </w:rPr>
        <w:t xml:space="preserve"> a strategy of rebellion and mass arrest is </w:t>
      </w:r>
      <w:r w:rsidR="004F0720">
        <w:rPr>
          <w:rFonts w:cs="Times New Roman"/>
        </w:rPr>
        <w:t xml:space="preserve">the </w:t>
      </w:r>
      <w:r w:rsidR="005331C3" w:rsidRPr="005344B4">
        <w:rPr>
          <w:rFonts w:cs="Times New Roman"/>
        </w:rPr>
        <w:t>only way rapid change of the s</w:t>
      </w:r>
      <w:r w:rsidR="004F0720">
        <w:rPr>
          <w:rFonts w:cs="Times New Roman"/>
        </w:rPr>
        <w:t>c</w:t>
      </w:r>
      <w:r w:rsidR="005331C3" w:rsidRPr="005344B4">
        <w:rPr>
          <w:rFonts w:cs="Times New Roman"/>
        </w:rPr>
        <w:t xml:space="preserve">ale required can be brought about, </w:t>
      </w:r>
      <w:r w:rsidR="004F0720">
        <w:rPr>
          <w:rFonts w:cs="Times New Roman"/>
        </w:rPr>
        <w:t>and crucially, t</w:t>
      </w:r>
      <w:r w:rsidR="005331C3" w:rsidRPr="005344B4">
        <w:rPr>
          <w:rFonts w:cs="Times New Roman"/>
        </w:rPr>
        <w:t xml:space="preserve">hat they have a moral duty to be part of such a movement. A key device in XRs recruitment strategy is the Heading for Extinction talk, a talk that was originally written by Roger Hallam and was designed to </w:t>
      </w:r>
      <w:r w:rsidR="005331C3" w:rsidRPr="005344B4">
        <w:rPr>
          <w:rFonts w:cs="Times New Roman"/>
        </w:rPr>
        <w:lastRenderedPageBreak/>
        <w:t xml:space="preserve">‘trigger a moral existential crisis in “upstanding” people’ (Thierry, 2023, p. 5). This builds on established literature in social movement studies </w:t>
      </w:r>
      <w:r w:rsidR="004F0720">
        <w:rPr>
          <w:rFonts w:cs="Times New Roman"/>
        </w:rPr>
        <w:t>which emphasises</w:t>
      </w:r>
      <w:r w:rsidR="005331C3" w:rsidRPr="005344B4">
        <w:rPr>
          <w:rFonts w:cs="Times New Roman"/>
        </w:rPr>
        <w:t xml:space="preserve"> the power of ‘moral shock’ for recruiting people to a particular cause</w:t>
      </w:r>
      <w:r w:rsidR="004F0720">
        <w:rPr>
          <w:rFonts w:cs="Times New Roman"/>
        </w:rPr>
        <w:t xml:space="preserve"> </w:t>
      </w:r>
      <w:r w:rsidR="00AB76C8" w:rsidRPr="005344B4">
        <w:rPr>
          <w:rFonts w:cs="Times New Roman"/>
        </w:rPr>
        <w:fldChar w:fldCharType="begin"/>
      </w:r>
      <w:r w:rsidR="00AB76C8" w:rsidRPr="005344B4">
        <w:rPr>
          <w:rFonts w:cs="Times New Roman"/>
        </w:rPr>
        <w:instrText xml:space="preserve"> ADDIN ZOTERO_ITEM CSL_CITATION {"citationID":"IWEToMuu","properties":{"formattedCitation":"(Jasper, 1997)","plainCitation":"(Jasper, 1997)","noteIndex":0},"citationItems":[{"id":1935,"uris":["http://zotero.org/users/6040264/items/PLJ2KL9M"],"itemData":{"id":1935,"type":"book","event-place":"Chicago","ISBN":"978-0-226-39481-7","language":"eng","number-of-pages":"514","publisher":"Univ. of Chicago Press","publisher-place":"Chicago","source":"K10plus ISBN","title":"The art of moral protest: culture, biography, and creativity in social movements","title-short":"The art of moral protest","author":[{"family":"Jasper","given":"James M."}],"issued":{"date-parts":[["1997"]]}}}],"schema":"https://github.com/citation-style-language/schema/raw/master/csl-citation.json"} </w:instrText>
      </w:r>
      <w:r w:rsidR="00AB76C8" w:rsidRPr="005344B4">
        <w:rPr>
          <w:rFonts w:cs="Times New Roman"/>
        </w:rPr>
        <w:fldChar w:fldCharType="separate"/>
      </w:r>
      <w:r w:rsidR="00AB76C8" w:rsidRPr="005344B4">
        <w:rPr>
          <w:rFonts w:cs="Times New Roman"/>
        </w:rPr>
        <w:t>(Jasper, 1997)</w:t>
      </w:r>
      <w:r w:rsidR="00AB76C8" w:rsidRPr="005344B4">
        <w:rPr>
          <w:rFonts w:cs="Times New Roman"/>
        </w:rPr>
        <w:fldChar w:fldCharType="end"/>
      </w:r>
      <w:r w:rsidR="004F0720">
        <w:rPr>
          <w:rFonts w:cs="Times New Roman"/>
        </w:rPr>
        <w:t>. However,</w:t>
      </w:r>
      <w:r w:rsidR="005331C3" w:rsidRPr="005344B4">
        <w:rPr>
          <w:rFonts w:cs="Times New Roman"/>
        </w:rPr>
        <w:t xml:space="preserve"> here the use of the word ‘existential’ </w:t>
      </w:r>
      <w:proofErr w:type="gramStart"/>
      <w:r w:rsidR="005331C3" w:rsidRPr="005344B4">
        <w:rPr>
          <w:rFonts w:cs="Times New Roman"/>
        </w:rPr>
        <w:t>suggest</w:t>
      </w:r>
      <w:proofErr w:type="gramEnd"/>
      <w:r w:rsidR="005331C3" w:rsidRPr="005344B4">
        <w:rPr>
          <w:rFonts w:cs="Times New Roman"/>
        </w:rPr>
        <w:t xml:space="preserve"> the intention is not a momentary shock but is intended to unsettle the foundations upon which the audience grounds their existence and sense of purpose. This personally affective sense of existential moral crisis is linked to wider anxieties about the future </w:t>
      </w:r>
      <w:r w:rsidR="00E23AB1" w:rsidRPr="005344B4">
        <w:rPr>
          <w:rFonts w:cs="Times New Roman"/>
        </w:rPr>
        <w:t xml:space="preserve">through </w:t>
      </w:r>
      <w:r w:rsidR="005331C3" w:rsidRPr="005344B4">
        <w:rPr>
          <w:rFonts w:cs="Times New Roman"/>
        </w:rPr>
        <w:t xml:space="preserve">‘the </w:t>
      </w:r>
      <w:r w:rsidR="00340CA4" w:rsidRPr="005344B4">
        <w:rPr>
          <w:rFonts w:cs="Times New Roman"/>
        </w:rPr>
        <w:t>E</w:t>
      </w:r>
      <w:r w:rsidR="005331C3" w:rsidRPr="005344B4">
        <w:rPr>
          <w:rFonts w:cs="Times New Roman"/>
        </w:rPr>
        <w:t xml:space="preserve">xtinction </w:t>
      </w:r>
      <w:r w:rsidR="00340CA4" w:rsidRPr="005344B4">
        <w:rPr>
          <w:rFonts w:cs="Times New Roman"/>
        </w:rPr>
        <w:t>S</w:t>
      </w:r>
      <w:r w:rsidR="005331C3" w:rsidRPr="005344B4">
        <w:rPr>
          <w:rFonts w:cs="Times New Roman"/>
        </w:rPr>
        <w:t>cript’</w:t>
      </w:r>
      <w:r w:rsidR="00340CA4" w:rsidRPr="005344B4">
        <w:rPr>
          <w:rFonts w:cs="Times New Roman"/>
        </w:rPr>
        <w:t xml:space="preserve"> (Robson</w:t>
      </w:r>
      <w:r w:rsidR="00E23AB1" w:rsidRPr="005344B4">
        <w:rPr>
          <w:rFonts w:cs="Times New Roman"/>
        </w:rPr>
        <w:t>, 2025), which takes various forms</w:t>
      </w:r>
      <w:r w:rsidR="00891AA3" w:rsidRPr="005344B4">
        <w:rPr>
          <w:rFonts w:cs="Times New Roman"/>
        </w:rPr>
        <w:t>; placards, slogans, chants</w:t>
      </w:r>
      <w:r w:rsidR="00283556">
        <w:rPr>
          <w:rFonts w:cs="Times New Roman"/>
        </w:rPr>
        <w:t xml:space="preserve"> and</w:t>
      </w:r>
      <w:r w:rsidR="00891AA3" w:rsidRPr="005344B4">
        <w:rPr>
          <w:rFonts w:cs="Times New Roman"/>
        </w:rPr>
        <w:t xml:space="preserve"> soundbites.</w:t>
      </w:r>
      <w:r w:rsidR="005331C3" w:rsidRPr="005344B4">
        <w:rPr>
          <w:rFonts w:cs="Times New Roman"/>
        </w:rPr>
        <w:t xml:space="preserve"> The extinction script describes ‘the belief that we must act now and do so urgently to avoid planetary extinction’</w:t>
      </w:r>
      <w:r w:rsidR="00667786">
        <w:rPr>
          <w:rFonts w:cs="Times New Roman"/>
        </w:rPr>
        <w:t xml:space="preserve"> (ibid)</w:t>
      </w:r>
      <w:r w:rsidR="005331C3" w:rsidRPr="005344B4">
        <w:rPr>
          <w:rFonts w:cs="Times New Roman"/>
        </w:rPr>
        <w:t xml:space="preserve"> which is most strongly articulated in the ‘Heading for Extinction talk’ but is also rearticulated in different ways by individual activists</w:t>
      </w:r>
      <w:r w:rsidR="000069DE" w:rsidRPr="005344B4">
        <w:rPr>
          <w:rFonts w:cs="Times New Roman"/>
        </w:rPr>
        <w:t xml:space="preserve">, as discussed </w:t>
      </w:r>
      <w:r w:rsidR="00AB76C8" w:rsidRPr="005344B4">
        <w:rPr>
          <w:rFonts w:cs="Times New Roman"/>
        </w:rPr>
        <w:t>below.</w:t>
      </w:r>
      <w:r w:rsidR="005331C3" w:rsidRPr="005344B4">
        <w:rPr>
          <w:rFonts w:cs="Times New Roman"/>
        </w:rPr>
        <w:t xml:space="preserve"> </w:t>
      </w:r>
    </w:p>
    <w:p w14:paraId="16896423" w14:textId="745BC25F" w:rsidR="005331C3" w:rsidRPr="005344B4" w:rsidRDefault="00C5057A" w:rsidP="009811B0">
      <w:pPr>
        <w:spacing w:line="480" w:lineRule="auto"/>
        <w:rPr>
          <w:rFonts w:cs="Times New Roman"/>
        </w:rPr>
      </w:pPr>
      <w:r w:rsidRPr="005344B4">
        <w:rPr>
          <w:rFonts w:cs="Times New Roman"/>
        </w:rPr>
        <w:t xml:space="preserve">The apocalyptic framing is </w:t>
      </w:r>
      <w:r w:rsidR="00004CA8" w:rsidRPr="005344B4">
        <w:rPr>
          <w:rFonts w:cs="Times New Roman"/>
        </w:rPr>
        <w:t xml:space="preserve">legitimised by </w:t>
      </w:r>
      <w:r w:rsidR="005331C3" w:rsidRPr="005344B4">
        <w:rPr>
          <w:rFonts w:cs="Times New Roman"/>
        </w:rPr>
        <w:t>foreground</w:t>
      </w:r>
      <w:r w:rsidR="00004CA8" w:rsidRPr="005344B4">
        <w:rPr>
          <w:rFonts w:cs="Times New Roman"/>
        </w:rPr>
        <w:t>ing</w:t>
      </w:r>
      <w:r w:rsidR="005331C3" w:rsidRPr="005344B4">
        <w:rPr>
          <w:rFonts w:cs="Times New Roman"/>
        </w:rPr>
        <w:t xml:space="preserve"> the ‘worst case scenario’ pathways of the IPCC,</w:t>
      </w:r>
      <w:r w:rsidR="00004CA8" w:rsidRPr="005344B4">
        <w:rPr>
          <w:rFonts w:cs="Times New Roman"/>
        </w:rPr>
        <w:t xml:space="preserve"> and the talk is</w:t>
      </w:r>
      <w:r w:rsidR="005331C3" w:rsidRPr="005344B4">
        <w:rPr>
          <w:rFonts w:cs="Times New Roman"/>
        </w:rPr>
        <w:t xml:space="preserve"> replete with emotive statements and dramatic claims. What is of particular importance for this study,</w:t>
      </w:r>
      <w:r w:rsidR="000069DE" w:rsidRPr="005344B4">
        <w:rPr>
          <w:rFonts w:cs="Times New Roman"/>
        </w:rPr>
        <w:t xml:space="preserve"> </w:t>
      </w:r>
      <w:r w:rsidR="005331C3" w:rsidRPr="005344B4">
        <w:rPr>
          <w:rFonts w:cs="Times New Roman"/>
        </w:rPr>
        <w:t>is the way in which it renders the abstract intergenerational future</w:t>
      </w:r>
      <w:r w:rsidR="000069DE" w:rsidRPr="005344B4">
        <w:rPr>
          <w:rFonts w:cs="Times New Roman"/>
        </w:rPr>
        <w:t xml:space="preserve"> of sustainability discourse</w:t>
      </w:r>
      <w:r w:rsidR="005331C3" w:rsidRPr="005344B4">
        <w:rPr>
          <w:rFonts w:cs="Times New Roman"/>
        </w:rPr>
        <w:t>, intimately personal</w:t>
      </w:r>
    </w:p>
    <w:p w14:paraId="3F376B77" w14:textId="77777777" w:rsidR="001A0B1F" w:rsidRPr="005344B4" w:rsidRDefault="005331C3" w:rsidP="001A0B1F">
      <w:pPr>
        <w:spacing w:line="276" w:lineRule="auto"/>
        <w:ind w:left="720"/>
        <w:rPr>
          <w:rFonts w:cs="Times New Roman"/>
        </w:rPr>
      </w:pPr>
      <w:r w:rsidRPr="005344B4">
        <w:rPr>
          <w:rFonts w:cs="Times New Roman"/>
        </w:rPr>
        <w:t>“</w:t>
      </w:r>
      <w:r w:rsidRPr="005344B4">
        <w:rPr>
          <w:rFonts w:cs="Times New Roman"/>
          <w:i/>
          <w:iCs/>
        </w:rPr>
        <w:t>Most are going to be mobilized by asking key questions about their life. What does it mean to be good. . . what does it mean to feel like you’ve not got regrets when you die?... Can you look your grandchildren in the eye and say you did what you could. Now none of those are to do with outcomes, they are all to do with what you think you are</w:t>
      </w:r>
      <w:r w:rsidR="00AB19A1" w:rsidRPr="005344B4">
        <w:rPr>
          <w:rFonts w:cs="Times New Roman"/>
        </w:rPr>
        <w:t>’</w:t>
      </w:r>
      <w:r w:rsidR="001A0B1F" w:rsidRPr="005344B4">
        <w:rPr>
          <w:rFonts w:cs="Times New Roman"/>
        </w:rPr>
        <w:t xml:space="preserve"> </w:t>
      </w:r>
    </w:p>
    <w:p w14:paraId="2FD35E78" w14:textId="4C227964" w:rsidR="005331C3" w:rsidRPr="005344B4" w:rsidRDefault="00AB19A1" w:rsidP="001A0B1F">
      <w:pPr>
        <w:spacing w:line="276" w:lineRule="auto"/>
        <w:ind w:left="1440"/>
        <w:jc w:val="right"/>
        <w:rPr>
          <w:rFonts w:cs="Times New Roman"/>
        </w:rPr>
      </w:pPr>
      <w:r w:rsidRPr="005344B4">
        <w:rPr>
          <w:rFonts w:cs="Times New Roman"/>
        </w:rPr>
        <w:t xml:space="preserve"> </w:t>
      </w:r>
      <w:r w:rsidR="001A0B1F" w:rsidRPr="005344B4">
        <w:rPr>
          <w:rFonts w:cs="Times New Roman"/>
        </w:rPr>
        <w:t>(</w:t>
      </w:r>
      <w:r w:rsidRPr="005344B4">
        <w:rPr>
          <w:rFonts w:cs="Times New Roman"/>
        </w:rPr>
        <w:t xml:space="preserve">Roger Hallam, </w:t>
      </w:r>
      <w:r w:rsidR="001A0B1F" w:rsidRPr="005344B4">
        <w:rPr>
          <w:rFonts w:cs="Times New Roman"/>
        </w:rPr>
        <w:t>q</w:t>
      </w:r>
      <w:r w:rsidR="005331C3" w:rsidRPr="005344B4">
        <w:rPr>
          <w:rFonts w:cs="Times New Roman"/>
        </w:rPr>
        <w:t>uoted in Thierry 2023</w:t>
      </w:r>
      <w:r w:rsidR="001A0B1F" w:rsidRPr="005344B4">
        <w:rPr>
          <w:rFonts w:cs="Times New Roman"/>
        </w:rPr>
        <w:t>)</w:t>
      </w:r>
    </w:p>
    <w:p w14:paraId="6DFE7CA2" w14:textId="74F33886" w:rsidR="005331C3" w:rsidRPr="005344B4" w:rsidRDefault="009D055A" w:rsidP="009811B0">
      <w:pPr>
        <w:spacing w:line="480" w:lineRule="auto"/>
        <w:rPr>
          <w:rFonts w:cs="Times New Roman"/>
        </w:rPr>
      </w:pPr>
      <w:r w:rsidRPr="005344B4">
        <w:rPr>
          <w:rFonts w:cs="Times New Roman"/>
        </w:rPr>
        <w:t>This generates</w:t>
      </w:r>
      <w:r w:rsidR="005331C3" w:rsidRPr="005344B4">
        <w:rPr>
          <w:rFonts w:cs="Times New Roman"/>
        </w:rPr>
        <w:t xml:space="preserve"> a powerful affective force by drawing a</w:t>
      </w:r>
      <w:r w:rsidRPr="005344B4">
        <w:rPr>
          <w:rFonts w:cs="Times New Roman"/>
        </w:rPr>
        <w:t xml:space="preserve"> dire</w:t>
      </w:r>
      <w:r w:rsidR="00CB1217" w:rsidRPr="005344B4">
        <w:rPr>
          <w:rFonts w:cs="Times New Roman"/>
        </w:rPr>
        <w:t>ct</w:t>
      </w:r>
      <w:r w:rsidR="005331C3" w:rsidRPr="005344B4">
        <w:rPr>
          <w:rFonts w:cs="Times New Roman"/>
        </w:rPr>
        <w:t xml:space="preserve"> relation between the abstract intergenerational framing that has long shaped </w:t>
      </w:r>
      <w:r w:rsidRPr="005344B4">
        <w:rPr>
          <w:rFonts w:cs="Times New Roman"/>
        </w:rPr>
        <w:t xml:space="preserve">environmental discourse </w:t>
      </w:r>
      <w:r w:rsidR="005331C3" w:rsidRPr="005344B4">
        <w:rPr>
          <w:rFonts w:cs="Times New Roman"/>
        </w:rPr>
        <w:t>and the lively and troublesome children in our lives</w:t>
      </w:r>
      <w:r w:rsidR="007B032B" w:rsidRPr="005344B4">
        <w:rPr>
          <w:rFonts w:cs="Times New Roman"/>
        </w:rPr>
        <w:t xml:space="preserve"> (</w:t>
      </w:r>
      <w:proofErr w:type="spellStart"/>
      <w:r w:rsidR="007B032B" w:rsidRPr="005344B4">
        <w:rPr>
          <w:rFonts w:cs="Times New Roman"/>
        </w:rPr>
        <w:t>Edwards,</w:t>
      </w:r>
      <w:proofErr w:type="spellEnd"/>
      <w:r w:rsidR="007B032B" w:rsidRPr="005344B4">
        <w:rPr>
          <w:rFonts w:cs="Times New Roman"/>
        </w:rPr>
        <w:t xml:space="preserve"> 2023)</w:t>
      </w:r>
      <w:r w:rsidR="00CB1217" w:rsidRPr="005344B4">
        <w:rPr>
          <w:rFonts w:cs="Times New Roman"/>
        </w:rPr>
        <w:t xml:space="preserve">. </w:t>
      </w:r>
      <w:r w:rsidR="00C331AC" w:rsidRPr="005344B4">
        <w:rPr>
          <w:rFonts w:cs="Times New Roman"/>
        </w:rPr>
        <w:t xml:space="preserve">The Extinction Script has a discursive function, aiming to affect a particular climate subjectivity, where </w:t>
      </w:r>
      <w:r w:rsidR="00F9329D" w:rsidRPr="005344B4">
        <w:rPr>
          <w:rFonts w:cs="Times New Roman"/>
        </w:rPr>
        <w:t xml:space="preserve">political </w:t>
      </w:r>
      <w:r w:rsidR="00C331AC" w:rsidRPr="005344B4">
        <w:rPr>
          <w:rFonts w:cs="Times New Roman"/>
        </w:rPr>
        <w:t>agency is expressed</w:t>
      </w:r>
      <w:r w:rsidR="00F9329D" w:rsidRPr="005344B4">
        <w:rPr>
          <w:rFonts w:cs="Times New Roman"/>
        </w:rPr>
        <w:t xml:space="preserve"> primarily</w:t>
      </w:r>
      <w:r w:rsidR="00C331AC" w:rsidRPr="005344B4">
        <w:rPr>
          <w:rFonts w:cs="Times New Roman"/>
        </w:rPr>
        <w:t xml:space="preserve"> through dissent, public protest and civil disobedience.  </w:t>
      </w:r>
      <w:r w:rsidR="005331C3" w:rsidRPr="005344B4">
        <w:rPr>
          <w:rFonts w:cs="Times New Roman"/>
        </w:rPr>
        <w:t xml:space="preserve">Drawing the intimate relations of parenting and grandparenting into the geopolitics of climate change, particularly where this is narrated as a situation of immanent apocalypse, </w:t>
      </w:r>
      <w:r w:rsidR="00F9329D" w:rsidRPr="005344B4">
        <w:rPr>
          <w:rFonts w:cs="Times New Roman"/>
        </w:rPr>
        <w:t>is deeply emotive</w:t>
      </w:r>
      <w:r w:rsidR="00B577C4">
        <w:rPr>
          <w:rFonts w:cs="Times New Roman"/>
        </w:rPr>
        <w:t>. H</w:t>
      </w:r>
      <w:r w:rsidR="00F9329D" w:rsidRPr="005344B4">
        <w:rPr>
          <w:rFonts w:cs="Times New Roman"/>
        </w:rPr>
        <w:t xml:space="preserve">ere intimate relations are leveraged </w:t>
      </w:r>
      <w:r w:rsidR="001A0B1F" w:rsidRPr="005344B4">
        <w:rPr>
          <w:rFonts w:cs="Times New Roman"/>
        </w:rPr>
        <w:t>to</w:t>
      </w:r>
      <w:r w:rsidR="00F9329D" w:rsidRPr="005344B4">
        <w:rPr>
          <w:rFonts w:cs="Times New Roman"/>
        </w:rPr>
        <w:t xml:space="preserve"> compel people to </w:t>
      </w:r>
      <w:r w:rsidR="00906F69" w:rsidRPr="005344B4">
        <w:rPr>
          <w:rFonts w:cs="Times New Roman"/>
        </w:rPr>
        <w:t>act, with t</w:t>
      </w:r>
      <w:r w:rsidR="00D908D3" w:rsidRPr="005344B4">
        <w:rPr>
          <w:rFonts w:cs="Times New Roman"/>
        </w:rPr>
        <w:t>h</w:t>
      </w:r>
      <w:r w:rsidR="00906F69" w:rsidRPr="005344B4">
        <w:rPr>
          <w:rFonts w:cs="Times New Roman"/>
        </w:rPr>
        <w:t xml:space="preserve">e </w:t>
      </w:r>
      <w:proofErr w:type="gramStart"/>
      <w:r w:rsidR="00906F69" w:rsidRPr="005344B4">
        <w:rPr>
          <w:rFonts w:cs="Times New Roman"/>
        </w:rPr>
        <w:t>ultimate goal</w:t>
      </w:r>
      <w:proofErr w:type="gramEnd"/>
      <w:r w:rsidR="00906F69" w:rsidRPr="005344B4">
        <w:rPr>
          <w:rFonts w:cs="Times New Roman"/>
        </w:rPr>
        <w:t xml:space="preserve"> of convincing them to break the law</w:t>
      </w:r>
      <w:r w:rsidR="00C6656A" w:rsidRPr="005344B4">
        <w:rPr>
          <w:rFonts w:cs="Times New Roman"/>
        </w:rPr>
        <w:t>.</w:t>
      </w:r>
      <w:r w:rsidR="00825975" w:rsidRPr="005344B4">
        <w:rPr>
          <w:rFonts w:cs="Times New Roman"/>
        </w:rPr>
        <w:t xml:space="preserve"> </w:t>
      </w:r>
      <w:r w:rsidR="00873358" w:rsidRPr="005344B4">
        <w:rPr>
          <w:rFonts w:cs="Times New Roman"/>
        </w:rPr>
        <w:t>The parental responsibilities of caring for and protecting one’s children become articulated to a moral duty to</w:t>
      </w:r>
      <w:r w:rsidR="00BD6872" w:rsidRPr="005344B4">
        <w:rPr>
          <w:rFonts w:cs="Times New Roman"/>
        </w:rPr>
        <w:t xml:space="preserve"> take part in climate activism (Robson, 2025). </w:t>
      </w:r>
      <w:r w:rsidR="00825975" w:rsidRPr="005344B4">
        <w:rPr>
          <w:rFonts w:cs="Times New Roman"/>
        </w:rPr>
        <w:t>Whilst th</w:t>
      </w:r>
      <w:r w:rsidR="001E3362" w:rsidRPr="005344B4">
        <w:rPr>
          <w:rFonts w:cs="Times New Roman"/>
        </w:rPr>
        <w:t xml:space="preserve">e </w:t>
      </w:r>
      <w:r w:rsidR="001E3362" w:rsidRPr="005344B4">
        <w:rPr>
          <w:rFonts w:cs="Times New Roman"/>
        </w:rPr>
        <w:lastRenderedPageBreak/>
        <w:t>Extinction Script was somewhat diluted at the Big One through the presence of over 200 other environmental groups</w:t>
      </w:r>
      <w:r w:rsidR="00D30405" w:rsidRPr="005344B4">
        <w:rPr>
          <w:rFonts w:cs="Times New Roman"/>
        </w:rPr>
        <w:t>, it featured heavily across the site</w:t>
      </w:r>
      <w:r w:rsidR="0063248D">
        <w:rPr>
          <w:rFonts w:cs="Times New Roman"/>
        </w:rPr>
        <w:t>. M</w:t>
      </w:r>
      <w:r w:rsidR="005F347B" w:rsidRPr="005344B4">
        <w:rPr>
          <w:rFonts w:cs="Times New Roman"/>
        </w:rPr>
        <w:t>y interviews with parents who attended the Big One</w:t>
      </w:r>
      <w:r w:rsidR="0063248D">
        <w:rPr>
          <w:rFonts w:cs="Times New Roman"/>
        </w:rPr>
        <w:t xml:space="preserve"> demonstrate </w:t>
      </w:r>
      <w:r w:rsidR="005F347B" w:rsidRPr="005344B4">
        <w:rPr>
          <w:rFonts w:cs="Times New Roman"/>
        </w:rPr>
        <w:t xml:space="preserve">how the Extinction Script </w:t>
      </w:r>
      <w:r w:rsidR="00C6656A" w:rsidRPr="005344B4">
        <w:rPr>
          <w:rFonts w:cs="Times New Roman"/>
        </w:rPr>
        <w:t>spills over</w:t>
      </w:r>
      <w:r w:rsidR="001904B4" w:rsidRPr="005344B4">
        <w:rPr>
          <w:rFonts w:cs="Times New Roman"/>
        </w:rPr>
        <w:t xml:space="preserve"> beyond the protest site</w:t>
      </w:r>
      <w:r w:rsidR="00C6656A" w:rsidRPr="005344B4">
        <w:rPr>
          <w:rFonts w:cs="Times New Roman"/>
        </w:rPr>
        <w:t xml:space="preserve"> into everyday life</w:t>
      </w:r>
      <w:r w:rsidR="005F347B" w:rsidRPr="005344B4">
        <w:rPr>
          <w:rFonts w:cs="Times New Roman"/>
        </w:rPr>
        <w:t xml:space="preserve">, </w:t>
      </w:r>
      <w:r w:rsidR="00CD0C83" w:rsidRPr="005344B4">
        <w:rPr>
          <w:rFonts w:cs="Times New Roman"/>
        </w:rPr>
        <w:t>affecting</w:t>
      </w:r>
      <w:r w:rsidR="009C5829" w:rsidRPr="005344B4">
        <w:rPr>
          <w:rFonts w:cs="Times New Roman"/>
        </w:rPr>
        <w:t xml:space="preserve"> parenting practices, </w:t>
      </w:r>
      <w:r w:rsidR="00CD0C83" w:rsidRPr="005344B4">
        <w:rPr>
          <w:rFonts w:cs="Times New Roman"/>
        </w:rPr>
        <w:t xml:space="preserve">relationships and notions of responsibility. </w:t>
      </w:r>
      <w:r w:rsidR="00D6155B" w:rsidRPr="005344B4">
        <w:rPr>
          <w:rFonts w:cs="Times New Roman"/>
        </w:rPr>
        <w:t>In the next section I introduce The B</w:t>
      </w:r>
      <w:r w:rsidR="00954DF8" w:rsidRPr="005344B4">
        <w:rPr>
          <w:rFonts w:cs="Times New Roman"/>
        </w:rPr>
        <w:t>ig One</w:t>
      </w:r>
      <w:r w:rsidR="003910CB" w:rsidRPr="005344B4">
        <w:rPr>
          <w:rFonts w:cs="Times New Roman"/>
        </w:rPr>
        <w:t xml:space="preserve"> as a site of Family Friendly Protes</w:t>
      </w:r>
      <w:r w:rsidR="000674A3" w:rsidRPr="005344B4">
        <w:rPr>
          <w:rFonts w:cs="Times New Roman"/>
        </w:rPr>
        <w:t>t</w:t>
      </w:r>
      <w:r w:rsidR="0063248D">
        <w:rPr>
          <w:rFonts w:cs="Times New Roman"/>
        </w:rPr>
        <w:t xml:space="preserve">. As a protest event, it </w:t>
      </w:r>
      <w:r w:rsidR="00D21929" w:rsidRPr="005344B4">
        <w:rPr>
          <w:rFonts w:cs="Times New Roman"/>
        </w:rPr>
        <w:t xml:space="preserve">aimed to </w:t>
      </w:r>
      <w:r w:rsidR="00A3565D" w:rsidRPr="005344B4">
        <w:rPr>
          <w:rFonts w:cs="Times New Roman"/>
        </w:rPr>
        <w:t>broaden</w:t>
      </w:r>
      <w:r w:rsidR="00D21929" w:rsidRPr="005344B4">
        <w:rPr>
          <w:rFonts w:cs="Times New Roman"/>
        </w:rPr>
        <w:t xml:space="preserve"> the appeal of </w:t>
      </w:r>
      <w:r w:rsidR="00A3565D" w:rsidRPr="005344B4">
        <w:rPr>
          <w:rFonts w:cs="Times New Roman"/>
        </w:rPr>
        <w:t>XR</w:t>
      </w:r>
      <w:r w:rsidR="0063248D">
        <w:rPr>
          <w:rFonts w:cs="Times New Roman"/>
        </w:rPr>
        <w:t xml:space="preserve">, </w:t>
      </w:r>
      <w:r w:rsidR="00D21929" w:rsidRPr="005344B4">
        <w:rPr>
          <w:rFonts w:cs="Times New Roman"/>
        </w:rPr>
        <w:t>signall</w:t>
      </w:r>
      <w:r w:rsidR="0063248D">
        <w:rPr>
          <w:rFonts w:cs="Times New Roman"/>
        </w:rPr>
        <w:t xml:space="preserve">ing </w:t>
      </w:r>
      <w:r w:rsidR="00D21929" w:rsidRPr="005344B4">
        <w:rPr>
          <w:rFonts w:cs="Times New Roman"/>
        </w:rPr>
        <w:t>a move away from</w:t>
      </w:r>
      <w:r w:rsidR="00A3565D" w:rsidRPr="005344B4">
        <w:rPr>
          <w:rFonts w:cs="Times New Roman"/>
        </w:rPr>
        <w:t xml:space="preserve"> the tactic of mass arrest towards building relationships across and </w:t>
      </w:r>
      <w:r w:rsidR="001D51D0" w:rsidRPr="005344B4">
        <w:rPr>
          <w:rFonts w:cs="Times New Roman"/>
          <w:noProof/>
        </w:rPr>
        <mc:AlternateContent>
          <mc:Choice Requires="wpg">
            <w:drawing>
              <wp:anchor distT="0" distB="0" distL="114300" distR="114300" simplePos="0" relativeHeight="251710464" behindDoc="0" locked="0" layoutInCell="1" allowOverlap="1" wp14:anchorId="1EC5CD3B" wp14:editId="31CC7161">
                <wp:simplePos x="0" y="0"/>
                <wp:positionH relativeFrom="margin">
                  <wp:align>right</wp:align>
                </wp:positionH>
                <wp:positionV relativeFrom="paragraph">
                  <wp:posOffset>2634265</wp:posOffset>
                </wp:positionV>
                <wp:extent cx="5731510" cy="5655576"/>
                <wp:effectExtent l="0" t="0" r="2540" b="2540"/>
                <wp:wrapTopAndBottom/>
                <wp:docPr id="87848227" name="Group 36"/>
                <wp:cNvGraphicFramePr/>
                <a:graphic xmlns:a="http://schemas.openxmlformats.org/drawingml/2006/main">
                  <a:graphicData uri="http://schemas.microsoft.com/office/word/2010/wordprocessingGroup">
                    <wpg:wgp>
                      <wpg:cNvGrpSpPr/>
                      <wpg:grpSpPr>
                        <a:xfrm>
                          <a:off x="0" y="0"/>
                          <a:ext cx="5731510" cy="5655576"/>
                          <a:chOff x="0" y="0"/>
                          <a:chExt cx="5731510" cy="5655576"/>
                        </a:xfrm>
                      </wpg:grpSpPr>
                      <pic:pic xmlns:pic="http://schemas.openxmlformats.org/drawingml/2006/picture">
                        <pic:nvPicPr>
                          <pic:cNvPr id="947550571" name="Picture 1" descr="A map of the government&#10;&#10;AI-generated content may be incorrect."/>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5731510" cy="2886710"/>
                          </a:xfrm>
                          <a:prstGeom prst="rect">
                            <a:avLst/>
                          </a:prstGeom>
                        </pic:spPr>
                      </pic:pic>
                      <pic:pic xmlns:pic="http://schemas.openxmlformats.org/drawingml/2006/picture">
                        <pic:nvPicPr>
                          <pic:cNvPr id="1759638476" name="Picture 1" descr="A map of a city&#10;&#10;AI-generated content may be incorrect."/>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2892056"/>
                            <a:ext cx="5731510" cy="2763520"/>
                          </a:xfrm>
                          <a:prstGeom prst="rect">
                            <a:avLst/>
                          </a:prstGeom>
                        </pic:spPr>
                      </pic:pic>
                    </wpg:wgp>
                  </a:graphicData>
                </a:graphic>
              </wp:anchor>
            </w:drawing>
          </mc:Choice>
          <mc:Fallback>
            <w:pict>
              <v:group w14:anchorId="03E6AC7F" id="Group 36" o:spid="_x0000_s1026" style="position:absolute;margin-left:400.1pt;margin-top:207.4pt;width:451.3pt;height:445.3pt;z-index:251710464;mso-position-horizontal:right;mso-position-horizontal-relative:margin" coordsize="57315,565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">
                <v:shape id="Picture 1" o:spid="_x0000_s1027" type="#_x0000_t75" alt="A map of the government&#10;&#10;AI-generated content may be incorrect." style="position:absolute;width:57315;height:288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">
                  <v:imagedata r:id="rId73" o:title="A map of the government&#10;&#10;AI-generated content may be incorrect"/>
                </v:shape>
                <v:shape id="Picture 1" o:spid="_x0000_s1028" type="#_x0000_t75" alt="A map of a city&#10;&#10;AI-generated content may be incorrect." style="position:absolute;top:28920;width:57315;height:276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">
                  <v:imagedata r:id="rId74" o:title="A map of a city&#10;&#10;AI-generated content may be incorrect"/>
                </v:shape>
                <w10:wrap type="topAndBottom" anchorx="margin"/>
              </v:group>
            </w:pict>
          </mc:Fallback>
        </mc:AlternateContent>
      </w:r>
      <w:r w:rsidR="00A3565D" w:rsidRPr="005344B4">
        <w:rPr>
          <w:rFonts w:cs="Times New Roman"/>
        </w:rPr>
        <w:t xml:space="preserve">between </w:t>
      </w:r>
      <w:r w:rsidR="00160892" w:rsidRPr="005344B4">
        <w:rPr>
          <w:rFonts w:cs="Times New Roman"/>
        </w:rPr>
        <w:t>diverse environmental movements.</w:t>
      </w:r>
    </w:p>
    <w:p w14:paraId="3F88B001" w14:textId="758FE5BD" w:rsidR="007665E8" w:rsidRPr="005344B4" w:rsidRDefault="005E1B2E" w:rsidP="00901009">
      <w:pPr>
        <w:pStyle w:val="Heading3"/>
      </w:pPr>
      <w:bookmarkStart w:id="133" w:name="_Toc213581829"/>
      <w:r w:rsidRPr="005344B4">
        <w:t>6.</w:t>
      </w:r>
      <w:r w:rsidR="0033594F" w:rsidRPr="005344B4">
        <w:t>1.</w:t>
      </w:r>
      <w:r w:rsidR="00761440" w:rsidRPr="005344B4">
        <w:t>3</w:t>
      </w:r>
      <w:r w:rsidR="00E2285E" w:rsidRPr="005344B4">
        <w:t xml:space="preserve"> The Big One</w:t>
      </w:r>
      <w:bookmarkEnd w:id="133"/>
    </w:p>
    <w:p w14:paraId="79D4E808" w14:textId="45BBBD38" w:rsidR="007665E8" w:rsidRPr="005344B4" w:rsidRDefault="007665E8" w:rsidP="009811B0">
      <w:pPr>
        <w:spacing w:line="480" w:lineRule="auto"/>
        <w:rPr>
          <w:rFonts w:cs="Times New Roman"/>
        </w:rPr>
      </w:pPr>
      <w:r w:rsidRPr="005344B4">
        <w:rPr>
          <w:rFonts w:cs="Times New Roman"/>
        </w:rPr>
        <w:t xml:space="preserve"> Exiting Westminster station on Friday I was met with a lively </w:t>
      </w:r>
      <w:r w:rsidR="005209A1" w:rsidRPr="005344B4">
        <w:rPr>
          <w:rFonts w:cs="Times New Roman"/>
        </w:rPr>
        <w:t>crowd thronging</w:t>
      </w:r>
      <w:r w:rsidRPr="005344B4">
        <w:rPr>
          <w:rFonts w:cs="Times New Roman"/>
        </w:rPr>
        <w:t xml:space="preserve"> the busy intersection to Westminster square. </w:t>
      </w:r>
      <w:r w:rsidR="00EF02D8" w:rsidRPr="005344B4">
        <w:rPr>
          <w:rFonts w:cs="Times New Roman"/>
        </w:rPr>
        <w:t>Colourful</w:t>
      </w:r>
      <w:r w:rsidRPr="005344B4">
        <w:rPr>
          <w:rFonts w:cs="Times New Roman"/>
        </w:rPr>
        <w:t xml:space="preserve"> XR stickers, block printed fabric patches, flags and banners, </w:t>
      </w:r>
      <w:r w:rsidR="00600B2F" w:rsidRPr="005344B4">
        <w:rPr>
          <w:rFonts w:cs="Times New Roman"/>
        </w:rPr>
        <w:t xml:space="preserve">stood out </w:t>
      </w:r>
      <w:r w:rsidR="00600B2F" w:rsidRPr="005344B4">
        <w:rPr>
          <w:rFonts w:cs="Times New Roman"/>
        </w:rPr>
        <w:lastRenderedPageBreak/>
        <w:t xml:space="preserve">amidst </w:t>
      </w:r>
      <w:r w:rsidRPr="005344B4">
        <w:rPr>
          <w:rFonts w:cs="Times New Roman"/>
        </w:rPr>
        <w:t>groups of tourists visiting Big Ben and Westminster Palace.  The large, grassed area at the centre of Parliament square had been cordoned off, whils</w:t>
      </w:r>
      <w:r w:rsidR="00600B2F" w:rsidRPr="005344B4">
        <w:rPr>
          <w:rFonts w:cs="Times New Roman"/>
        </w:rPr>
        <w:t>t</w:t>
      </w:r>
      <w:r w:rsidRPr="005344B4">
        <w:rPr>
          <w:rFonts w:cs="Times New Roman"/>
        </w:rPr>
        <w:t xml:space="preserve"> roads</w:t>
      </w:r>
      <w:r w:rsidR="00600B2F" w:rsidRPr="005344B4">
        <w:rPr>
          <w:rFonts w:cs="Times New Roman"/>
        </w:rPr>
        <w:t xml:space="preserve"> around the Square</w:t>
      </w:r>
      <w:r w:rsidRPr="005344B4">
        <w:rPr>
          <w:rFonts w:cs="Times New Roman"/>
        </w:rPr>
        <w:t xml:space="preserve"> </w:t>
      </w:r>
      <w:r w:rsidR="00160892" w:rsidRPr="005344B4">
        <w:rPr>
          <w:rFonts w:cs="Times New Roman"/>
        </w:rPr>
        <w:t>were closed</w:t>
      </w:r>
      <w:r w:rsidRPr="005344B4">
        <w:rPr>
          <w:rFonts w:cs="Times New Roman"/>
        </w:rPr>
        <w:t xml:space="preserve">. Across the entrance of </w:t>
      </w:r>
      <w:r w:rsidR="00160892" w:rsidRPr="005344B4">
        <w:rPr>
          <w:rFonts w:cs="Times New Roman"/>
        </w:rPr>
        <w:t>George Street</w:t>
      </w:r>
      <w:r w:rsidRPr="005344B4">
        <w:rPr>
          <w:rFonts w:cs="Times New Roman"/>
        </w:rPr>
        <w:t xml:space="preserve"> was a large frame on wheels,</w:t>
      </w:r>
      <w:r w:rsidR="0063248D">
        <w:rPr>
          <w:rFonts w:cs="Times New Roman"/>
        </w:rPr>
        <w:t xml:space="preserve"> </w:t>
      </w:r>
      <w:r w:rsidRPr="005344B4">
        <w:rPr>
          <w:rFonts w:cs="Times New Roman"/>
        </w:rPr>
        <w:t>adorned with a bright pink banner reading ‘welcome’. People were standing around the gates of Westminster Palace holding banners</w:t>
      </w:r>
      <w:r w:rsidR="0063248D">
        <w:rPr>
          <w:rFonts w:cs="Times New Roman"/>
        </w:rPr>
        <w:t>,</w:t>
      </w:r>
      <w:r w:rsidRPr="005344B4">
        <w:rPr>
          <w:rFonts w:cs="Times New Roman"/>
        </w:rPr>
        <w:t xml:space="preserve"> signs and flags as part of the people’</w:t>
      </w:r>
      <w:r w:rsidR="0063248D">
        <w:rPr>
          <w:rFonts w:cs="Times New Roman"/>
        </w:rPr>
        <w:t>s</w:t>
      </w:r>
      <w:r w:rsidRPr="005344B4">
        <w:rPr>
          <w:rFonts w:cs="Times New Roman"/>
        </w:rPr>
        <w:t xml:space="preserve"> pickets</w:t>
      </w:r>
      <w:r w:rsidR="0063248D">
        <w:rPr>
          <w:rFonts w:cs="Times New Roman"/>
        </w:rPr>
        <w:t xml:space="preserve">, </w:t>
      </w:r>
      <w:r w:rsidRPr="005344B4">
        <w:rPr>
          <w:rFonts w:cs="Times New Roman"/>
        </w:rPr>
        <w:t xml:space="preserve">which were </w:t>
      </w:r>
      <w:r w:rsidR="00920F51" w:rsidRPr="005344B4">
        <w:rPr>
          <w:rFonts w:cs="Times New Roman"/>
          <w:noProof/>
        </w:rPr>
        <mc:AlternateContent>
          <mc:Choice Requires="wps">
            <w:drawing>
              <wp:anchor distT="0" distB="0" distL="114300" distR="114300" simplePos="0" relativeHeight="251713536" behindDoc="0" locked="0" layoutInCell="1" allowOverlap="1" wp14:anchorId="4A596BAC" wp14:editId="6B815EA7">
                <wp:simplePos x="0" y="0"/>
                <wp:positionH relativeFrom="column">
                  <wp:posOffset>0</wp:posOffset>
                </wp:positionH>
                <wp:positionV relativeFrom="paragraph">
                  <wp:posOffset>6499225</wp:posOffset>
                </wp:positionV>
                <wp:extent cx="5731510" cy="635"/>
                <wp:effectExtent l="0" t="0" r="0" b="0"/>
                <wp:wrapTopAndBottom/>
                <wp:docPr id="18115332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6194022" w14:textId="209104E8" w:rsidR="00920F51" w:rsidRPr="00B73052" w:rsidRDefault="00920F51" w:rsidP="00920F51">
                            <w:pPr>
                              <w:pStyle w:val="Caption"/>
                              <w:rPr>
                                <w:rFonts w:eastAsiaTheme="minorHAnsi" w:cs="Times New Roman"/>
                                <w:sz w:val="22"/>
                              </w:rPr>
                            </w:pPr>
                            <w:bookmarkStart w:id="134" w:name="_Toc212374681"/>
                            <w:r>
                              <w:t xml:space="preserve">Figure </w:t>
                            </w:r>
                            <w:r>
                              <w:fldChar w:fldCharType="begin"/>
                            </w:r>
                            <w:r>
                              <w:instrText xml:space="preserve"> SEQ Figure \* ARABIC </w:instrText>
                            </w:r>
                            <w:r>
                              <w:fldChar w:fldCharType="separate"/>
                            </w:r>
                            <w:r w:rsidR="009C387C">
                              <w:rPr>
                                <w:noProof/>
                              </w:rPr>
                              <w:t>32</w:t>
                            </w:r>
                            <w:r>
                              <w:fldChar w:fldCharType="end"/>
                            </w:r>
                            <w:r>
                              <w:t xml:space="preserve"> Maps </w:t>
                            </w:r>
                            <w:r w:rsidR="00764DFA">
                              <w:t>provided</w:t>
                            </w:r>
                            <w:r>
                              <w:t xml:space="preserve"> by XR ahead of The Big One, 2023. Image Credit: XR UK 2023</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596BAC" id="_x0000_s1094" type="#_x0000_t202" style="position:absolute;left:0;text-align:left;margin-left:0;margin-top:511.75pt;width:451.3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" stroked="f">
                <v:textbox style="mso-fit-shape-to-text:t" inset="0,0,0,0">
                  <w:txbxContent>
                    <w:p w14:paraId="56194022" w14:textId="209104E8" w:rsidR="00920F51" w:rsidRPr="00B73052" w:rsidRDefault="00920F51" w:rsidP="00920F51">
                      <w:pPr>
                        <w:pStyle w:val="Caption"/>
                        <w:rPr>
                          <w:rFonts w:eastAsiaTheme="minorHAnsi" w:cs="Times New Roman"/>
                          <w:sz w:val="22"/>
                        </w:rPr>
                      </w:pPr>
                      <w:bookmarkStart w:id="441" w:name="_Toc212374681"/>
                      <w:r>
                        <w:t xml:space="preserve">Figure </w:t>
                      </w:r>
                      <w:r>
                        <w:fldChar w:fldCharType="begin"/>
                      </w:r>
                      <w:r>
                        <w:instrText xml:space="preserve"> SEQ Figure \* ARABIC </w:instrText>
                      </w:r>
                      <w:r>
                        <w:fldChar w:fldCharType="separate"/>
                      </w:r>
                      <w:r w:rsidR="009C387C">
                        <w:rPr>
                          <w:noProof/>
                        </w:rPr>
                        <w:t>32</w:t>
                      </w:r>
                      <w:r>
                        <w:fldChar w:fldCharType="end"/>
                      </w:r>
                      <w:r>
                        <w:t xml:space="preserve"> Maps </w:t>
                      </w:r>
                      <w:r w:rsidR="00764DFA">
                        <w:t>provided</w:t>
                      </w:r>
                      <w:r>
                        <w:t xml:space="preserve"> by XR ahead of The Big One, 2023. Image Credit: XR UK 2023</w:t>
                      </w:r>
                      <w:bookmarkEnd w:id="441"/>
                    </w:p>
                  </w:txbxContent>
                </v:textbox>
                <w10:wrap type="topAndBottom"/>
              </v:shape>
            </w:pict>
          </mc:Fallback>
        </mc:AlternateContent>
      </w:r>
      <w:r w:rsidRPr="005344B4">
        <w:rPr>
          <w:rFonts w:cs="Times New Roman"/>
        </w:rPr>
        <w:t>organised to take place throughout The Big One at 16 key locations in Westminster.</w:t>
      </w:r>
    </w:p>
    <w:p w14:paraId="3FC5A795" w14:textId="6274D626" w:rsidR="00160892" w:rsidRPr="005344B4" w:rsidRDefault="00160892" w:rsidP="009811B0">
      <w:pPr>
        <w:spacing w:line="480" w:lineRule="auto"/>
        <w:rPr>
          <w:rFonts w:cs="Times New Roman"/>
        </w:rPr>
      </w:pPr>
    </w:p>
    <w:p w14:paraId="02238B83" w14:textId="68969C33" w:rsidR="00DF7F63" w:rsidRPr="005344B4" w:rsidRDefault="007665E8" w:rsidP="009811B0">
      <w:pPr>
        <w:spacing w:line="480" w:lineRule="auto"/>
        <w:rPr>
          <w:rFonts w:cs="Times New Roman"/>
        </w:rPr>
      </w:pPr>
      <w:r w:rsidRPr="005344B4">
        <w:rPr>
          <w:rFonts w:cs="Times New Roman"/>
        </w:rPr>
        <w:t>Beyond the people’s pickets, the streets were a hubbub of activity, a patchwork of gazebos lining the streets, each providing a space for different organisations and campaign groups. Some had stalls with leaflets, others were hosting talks or performances</w:t>
      </w:r>
      <w:r w:rsidR="00A302B1" w:rsidRPr="005344B4">
        <w:rPr>
          <w:rFonts w:cs="Times New Roman"/>
        </w:rPr>
        <w:t xml:space="preserve">; </w:t>
      </w:r>
      <w:r w:rsidRPr="005344B4">
        <w:rPr>
          <w:rFonts w:cs="Times New Roman"/>
        </w:rPr>
        <w:t xml:space="preserve">someone approached </w:t>
      </w:r>
      <w:r w:rsidR="00A302B1" w:rsidRPr="005344B4">
        <w:rPr>
          <w:rFonts w:cs="Times New Roman"/>
        </w:rPr>
        <w:t xml:space="preserve">me from another </w:t>
      </w:r>
      <w:r w:rsidRPr="005344B4">
        <w:rPr>
          <w:rFonts w:cs="Times New Roman"/>
        </w:rPr>
        <w:t>and asked me if I would like to join in a short meditation practice. Campaign group Animal Rising had provided materials to make collages</w:t>
      </w:r>
      <w:r w:rsidR="0063248D">
        <w:rPr>
          <w:rFonts w:cs="Times New Roman"/>
        </w:rPr>
        <w:t xml:space="preserve"> whilst</w:t>
      </w:r>
      <w:r w:rsidR="006144DB" w:rsidRPr="005344B4">
        <w:rPr>
          <w:rFonts w:cs="Times New Roman"/>
        </w:rPr>
        <w:t xml:space="preserve"> </w:t>
      </w:r>
      <w:r w:rsidR="0063248D">
        <w:rPr>
          <w:rFonts w:cs="Times New Roman"/>
        </w:rPr>
        <w:t>activists</w:t>
      </w:r>
      <w:r w:rsidR="00A302B1" w:rsidRPr="005344B4">
        <w:rPr>
          <w:rFonts w:cs="Times New Roman"/>
        </w:rPr>
        <w:t xml:space="preserve"> were</w:t>
      </w:r>
      <w:r w:rsidRPr="005344B4">
        <w:rPr>
          <w:rFonts w:cs="Times New Roman"/>
        </w:rPr>
        <w:t xml:space="preserve"> talking to </w:t>
      </w:r>
      <w:r w:rsidR="006144DB" w:rsidRPr="005344B4">
        <w:rPr>
          <w:rFonts w:cs="Times New Roman"/>
        </w:rPr>
        <w:t xml:space="preserve">attendees </w:t>
      </w:r>
      <w:r w:rsidRPr="005344B4">
        <w:rPr>
          <w:rFonts w:cs="Times New Roman"/>
        </w:rPr>
        <w:t>about</w:t>
      </w:r>
      <w:r w:rsidR="00A302B1" w:rsidRPr="005344B4">
        <w:rPr>
          <w:rFonts w:cs="Times New Roman"/>
        </w:rPr>
        <w:t xml:space="preserve"> </w:t>
      </w:r>
      <w:r w:rsidRPr="005344B4">
        <w:rPr>
          <w:rFonts w:cs="Times New Roman"/>
        </w:rPr>
        <w:t xml:space="preserve">their recent controversial protest at the Grand National. The Global Justice Tent had a chalkboard up outside with a program of talks, workshops and comedy </w:t>
      </w:r>
      <w:r w:rsidR="006144DB" w:rsidRPr="005344B4">
        <w:rPr>
          <w:rFonts w:cs="Times New Roman"/>
        </w:rPr>
        <w:t>beside</w:t>
      </w:r>
      <w:r w:rsidRPr="005344B4">
        <w:rPr>
          <w:rFonts w:cs="Times New Roman"/>
        </w:rPr>
        <w:t xml:space="preserve"> </w:t>
      </w:r>
      <w:r w:rsidR="006144DB" w:rsidRPr="005344B4">
        <w:rPr>
          <w:rFonts w:cs="Times New Roman"/>
        </w:rPr>
        <w:t xml:space="preserve">a </w:t>
      </w:r>
      <w:r w:rsidRPr="005344B4">
        <w:rPr>
          <w:rFonts w:cs="Times New Roman"/>
        </w:rPr>
        <w:t>Greenpeace gazebo</w:t>
      </w:r>
      <w:r w:rsidR="006144DB" w:rsidRPr="005344B4">
        <w:rPr>
          <w:rFonts w:cs="Times New Roman"/>
        </w:rPr>
        <w:t xml:space="preserve"> where </w:t>
      </w:r>
      <w:r w:rsidRPr="005344B4">
        <w:rPr>
          <w:rFonts w:cs="Times New Roman"/>
        </w:rPr>
        <w:t xml:space="preserve">children and adults were covering the pavement with chalk images, slogans and XR logos. </w:t>
      </w:r>
    </w:p>
    <w:p w14:paraId="28ABD784" w14:textId="3C16044E" w:rsidR="00DF7F63" w:rsidRPr="005344B4" w:rsidRDefault="00DF7F63" w:rsidP="009811B0">
      <w:pPr>
        <w:spacing w:line="480" w:lineRule="auto"/>
        <w:rPr>
          <w:rFonts w:cs="Times New Roman"/>
        </w:rPr>
      </w:pPr>
    </w:p>
    <w:p w14:paraId="1061898F" w14:textId="04D170DC" w:rsidR="00DF7F63" w:rsidRPr="005344B4" w:rsidRDefault="007665E8" w:rsidP="009811B0">
      <w:pPr>
        <w:spacing w:line="480" w:lineRule="auto"/>
        <w:rPr>
          <w:rFonts w:cs="Times New Roman"/>
        </w:rPr>
      </w:pPr>
      <w:r w:rsidRPr="005344B4">
        <w:rPr>
          <w:rFonts w:cs="Times New Roman"/>
        </w:rPr>
        <w:t xml:space="preserve">A long queue in the middle of the road </w:t>
      </w:r>
      <w:r w:rsidR="006144DB" w:rsidRPr="005344B4">
        <w:rPr>
          <w:rFonts w:cs="Times New Roman"/>
        </w:rPr>
        <w:t>led to a</w:t>
      </w:r>
      <w:r w:rsidRPr="005344B4">
        <w:rPr>
          <w:rFonts w:cs="Times New Roman"/>
        </w:rPr>
        <w:t xml:space="preserve"> Hare Krishna Food trike serving free vegetarian food</w:t>
      </w:r>
      <w:r w:rsidR="003475C7" w:rsidRPr="005344B4">
        <w:rPr>
          <w:rFonts w:cs="Times New Roman"/>
        </w:rPr>
        <w:t xml:space="preserve">. </w:t>
      </w:r>
      <w:r w:rsidRPr="005344B4">
        <w:rPr>
          <w:rFonts w:cs="Times New Roman"/>
        </w:rPr>
        <w:t>Another queue snaked around the XR Art blockers stall, selling block printed cloth patched emblazoned with XR logos and slogans such as Unite for Future, Bee the Change, Be Ungovernable, Love is the Cure; and offering DIY block printing on items brought from home such as t shirts, backpacks and baseball caps. Further along St George Street</w:t>
      </w:r>
      <w:r w:rsidR="00DA236D" w:rsidRPr="005344B4">
        <w:rPr>
          <w:rFonts w:cs="Times New Roman"/>
        </w:rPr>
        <w:t xml:space="preserve"> a </w:t>
      </w:r>
      <w:r w:rsidRPr="005344B4">
        <w:rPr>
          <w:rFonts w:cs="Times New Roman"/>
        </w:rPr>
        <w:t xml:space="preserve">large lorry </w:t>
      </w:r>
      <w:r w:rsidR="00DA236D" w:rsidRPr="005344B4">
        <w:rPr>
          <w:rFonts w:cs="Times New Roman"/>
        </w:rPr>
        <w:t xml:space="preserve">was </w:t>
      </w:r>
      <w:r w:rsidRPr="005344B4">
        <w:rPr>
          <w:rFonts w:cs="Times New Roman"/>
        </w:rPr>
        <w:t xml:space="preserve">parked across the road, one side removed to </w:t>
      </w:r>
      <w:r w:rsidR="00DA236D" w:rsidRPr="005344B4">
        <w:rPr>
          <w:rFonts w:cs="Times New Roman"/>
        </w:rPr>
        <w:t>make</w:t>
      </w:r>
      <w:r w:rsidRPr="005344B4">
        <w:rPr>
          <w:rFonts w:cs="Times New Roman"/>
        </w:rPr>
        <w:t xml:space="preserve"> a mobile stage</w:t>
      </w:r>
      <w:r w:rsidR="00DA236D" w:rsidRPr="005344B4">
        <w:rPr>
          <w:rFonts w:cs="Times New Roman"/>
        </w:rPr>
        <w:t>,</w:t>
      </w:r>
      <w:r w:rsidRPr="005344B4">
        <w:rPr>
          <w:rFonts w:cs="Times New Roman"/>
        </w:rPr>
        <w:t xml:space="preserve"> </w:t>
      </w:r>
      <w:r w:rsidR="00CA594D" w:rsidRPr="005344B4">
        <w:rPr>
          <w:rFonts w:cs="Times New Roman"/>
        </w:rPr>
        <w:t>hosting</w:t>
      </w:r>
      <w:r w:rsidRPr="005344B4">
        <w:rPr>
          <w:rFonts w:cs="Times New Roman"/>
        </w:rPr>
        <w:t xml:space="preserve"> activists, actors, poets, musicians, writers and campaigners, a BSL interpreter sign</w:t>
      </w:r>
      <w:r w:rsidR="00CA594D" w:rsidRPr="005344B4">
        <w:rPr>
          <w:rFonts w:cs="Times New Roman"/>
        </w:rPr>
        <w:t xml:space="preserve">ed </w:t>
      </w:r>
      <w:r w:rsidRPr="005344B4">
        <w:rPr>
          <w:rFonts w:cs="Times New Roman"/>
        </w:rPr>
        <w:t xml:space="preserve">alongside. </w:t>
      </w:r>
      <w:r w:rsidR="00CA594D" w:rsidRPr="005344B4">
        <w:rPr>
          <w:rFonts w:cs="Times New Roman"/>
        </w:rPr>
        <w:t>T</w:t>
      </w:r>
      <w:r w:rsidRPr="005344B4">
        <w:rPr>
          <w:rFonts w:cs="Times New Roman"/>
        </w:rPr>
        <w:t>here was also a ‘Mobile Rickshaw stage’ and a programme of community led events and activities</w:t>
      </w:r>
      <w:r w:rsidR="0063248D">
        <w:rPr>
          <w:rFonts w:cs="Times New Roman"/>
        </w:rPr>
        <w:t xml:space="preserve">. These were </w:t>
      </w:r>
      <w:r w:rsidRPr="005344B4">
        <w:rPr>
          <w:rFonts w:cs="Times New Roman"/>
        </w:rPr>
        <w:t xml:space="preserve">organised into the Education Hub, the Citizen’s Assembly Hub and the Faith Hub. </w:t>
      </w:r>
      <w:r w:rsidR="00CA594D" w:rsidRPr="005344B4">
        <w:rPr>
          <w:rFonts w:cs="Times New Roman"/>
        </w:rPr>
        <w:t>As the sun broke through the clouds, it began to feel like a festival</w:t>
      </w:r>
      <w:r w:rsidR="0063248D">
        <w:rPr>
          <w:rFonts w:cs="Times New Roman"/>
        </w:rPr>
        <w:t>. M</w:t>
      </w:r>
      <w:r w:rsidR="00CA594D" w:rsidRPr="005344B4">
        <w:rPr>
          <w:rFonts w:cs="Times New Roman"/>
        </w:rPr>
        <w:t xml:space="preserve">usic played </w:t>
      </w:r>
      <w:r w:rsidR="00CA594D" w:rsidRPr="005344B4">
        <w:rPr>
          <w:rFonts w:cs="Times New Roman"/>
        </w:rPr>
        <w:lastRenderedPageBreak/>
        <w:t>over the babble of chatter, and laughter, flags fluttered in the breeze, children ran between the legs of adults and played ball games on the grass verges</w:t>
      </w:r>
      <w:r w:rsidR="00DF7F63" w:rsidRPr="005344B4">
        <w:rPr>
          <w:rFonts w:cs="Times New Roman"/>
        </w:rPr>
        <w:t>.</w:t>
      </w:r>
    </w:p>
    <w:p w14:paraId="12C709F2" w14:textId="71E3516E" w:rsidR="00ED162F" w:rsidRPr="005344B4" w:rsidRDefault="001D51D0" w:rsidP="009811B0">
      <w:pPr>
        <w:spacing w:line="480" w:lineRule="auto"/>
        <w:rPr>
          <w:rFonts w:cs="Times New Roman"/>
        </w:rPr>
      </w:pPr>
      <w:r w:rsidRPr="005344B4">
        <w:rPr>
          <w:rFonts w:cs="Times New Roman"/>
          <w:noProof/>
        </w:rPr>
        <mc:AlternateContent>
          <mc:Choice Requires="wpg">
            <w:drawing>
              <wp:anchor distT="0" distB="0" distL="114300" distR="114300" simplePos="0" relativeHeight="251716608" behindDoc="0" locked="0" layoutInCell="1" allowOverlap="1" wp14:anchorId="5C074857" wp14:editId="511E0D03">
                <wp:simplePos x="0" y="0"/>
                <wp:positionH relativeFrom="margin">
                  <wp:posOffset>769773</wp:posOffset>
                </wp:positionH>
                <wp:positionV relativeFrom="paragraph">
                  <wp:posOffset>2490952</wp:posOffset>
                </wp:positionV>
                <wp:extent cx="4181475" cy="6050280"/>
                <wp:effectExtent l="0" t="0" r="9525" b="7620"/>
                <wp:wrapTopAndBottom/>
                <wp:docPr id="1471595370" name="Group 37"/>
                <wp:cNvGraphicFramePr/>
                <a:graphic xmlns:a="http://schemas.openxmlformats.org/drawingml/2006/main">
                  <a:graphicData uri="http://schemas.microsoft.com/office/word/2010/wordprocessingGroup">
                    <wpg:wgp>
                      <wpg:cNvGrpSpPr/>
                      <wpg:grpSpPr>
                        <a:xfrm>
                          <a:off x="0" y="0"/>
                          <a:ext cx="4181475" cy="6050280"/>
                          <a:chOff x="0" y="0"/>
                          <a:chExt cx="4181475" cy="6050280"/>
                        </a:xfrm>
                      </wpg:grpSpPr>
                      <pic:pic xmlns:pic="http://schemas.openxmlformats.org/drawingml/2006/picture">
                        <pic:nvPicPr>
                          <pic:cNvPr id="765948200" name="Picture 24" descr="A group of people outside&#10;&#10;AI-generated content may be incorrect."/>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181475" cy="5575300"/>
                          </a:xfrm>
                          <a:prstGeom prst="rect">
                            <a:avLst/>
                          </a:prstGeom>
                        </pic:spPr>
                      </pic:pic>
                      <wps:wsp>
                        <wps:cNvPr id="996535039" name="Text Box 1"/>
                        <wps:cNvSpPr txBox="1"/>
                        <wps:spPr>
                          <a:xfrm>
                            <a:off x="0" y="5638800"/>
                            <a:ext cx="4181475" cy="411480"/>
                          </a:xfrm>
                          <a:prstGeom prst="rect">
                            <a:avLst/>
                          </a:prstGeom>
                          <a:solidFill>
                            <a:prstClr val="white"/>
                          </a:solidFill>
                          <a:ln>
                            <a:noFill/>
                          </a:ln>
                        </wps:spPr>
                        <wps:txbx>
                          <w:txbxContent>
                            <w:p w14:paraId="305C5004" w14:textId="1BC6852D" w:rsidR="00920F51" w:rsidRPr="00477946" w:rsidRDefault="00920F51" w:rsidP="00920F51">
                              <w:pPr>
                                <w:pStyle w:val="Caption"/>
                                <w:rPr>
                                  <w:rFonts w:eastAsiaTheme="minorHAnsi" w:cs="Times New Roman"/>
                                  <w:sz w:val="22"/>
                                </w:rPr>
                              </w:pPr>
                              <w:bookmarkStart w:id="135" w:name="_Toc212374682"/>
                              <w:r>
                                <w:t xml:space="preserve">Figure </w:t>
                              </w:r>
                              <w:r>
                                <w:fldChar w:fldCharType="begin"/>
                              </w:r>
                              <w:r>
                                <w:instrText xml:space="preserve"> SEQ Figure \* ARABIC </w:instrText>
                              </w:r>
                              <w:r>
                                <w:fldChar w:fldCharType="separate"/>
                              </w:r>
                              <w:r w:rsidR="009C387C">
                                <w:rPr>
                                  <w:noProof/>
                                </w:rPr>
                                <w:t>33</w:t>
                              </w:r>
                              <w:r>
                                <w:fldChar w:fldCharType="end"/>
                              </w:r>
                              <w:r>
                                <w:t xml:space="preserve"> Chalking the pavement outside the Houses of Parliament at The Big One, 2023. Photo: Author's Own</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C074857" id="Group 37" o:spid="_x0000_s1095" style="position:absolute;left:0;text-align:left;margin-left:60.6pt;margin-top:196.15pt;width:329.25pt;height:476.4pt;z-index:251716608;mso-position-horizontal-relative:margin" coordsize="41814,6050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">
                <v:shape id="Picture 24" o:spid="_x0000_s1096" type="#_x0000_t75" alt="A group of people outside&#10;&#10;AI-generated content may be incorrect." style="position:absolute;width:41814;height:557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">
                  <v:imagedata r:id="rId76" o:title="A group of people outside&#10;&#10;AI-generated content may be incorrect"/>
                </v:shape>
                <v:shape id="_x0000_s1097" type="#_x0000_t202" style="position:absolute;top:56388;width:41814;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" stroked="f">
                  <v:textbox style="mso-fit-shape-to-text:t" inset="0,0,0,0">
                    <w:txbxContent>
                      <w:p w14:paraId="305C5004" w14:textId="1BC6852D" w:rsidR="00920F51" w:rsidRPr="00477946" w:rsidRDefault="00920F51" w:rsidP="00920F51">
                        <w:pPr>
                          <w:pStyle w:val="Caption"/>
                          <w:rPr>
                            <w:rFonts w:eastAsiaTheme="minorHAnsi" w:cs="Times New Roman"/>
                            <w:sz w:val="22"/>
                          </w:rPr>
                        </w:pPr>
                        <w:bookmarkStart w:id="443" w:name="_Toc212374682"/>
                        <w:r>
                          <w:t xml:space="preserve">Figure </w:t>
                        </w:r>
                        <w:r>
                          <w:fldChar w:fldCharType="begin"/>
                        </w:r>
                        <w:r>
                          <w:instrText xml:space="preserve"> SEQ Figure \* ARABIC </w:instrText>
                        </w:r>
                        <w:r>
                          <w:fldChar w:fldCharType="separate"/>
                        </w:r>
                        <w:r w:rsidR="009C387C">
                          <w:rPr>
                            <w:noProof/>
                          </w:rPr>
                          <w:t>33</w:t>
                        </w:r>
                        <w:r>
                          <w:fldChar w:fldCharType="end"/>
                        </w:r>
                        <w:r>
                          <w:t xml:space="preserve"> Chalking the pavement outside the Houses of Parliament at The Big One, 2023. Photo: Author's Own</w:t>
                        </w:r>
                        <w:bookmarkEnd w:id="443"/>
                      </w:p>
                    </w:txbxContent>
                  </v:textbox>
                </v:shape>
                <w10:wrap type="topAndBottom" anchorx="margin"/>
              </v:group>
            </w:pict>
          </mc:Fallback>
        </mc:AlternateContent>
      </w:r>
      <w:r w:rsidR="000B6B0A" w:rsidRPr="005344B4">
        <w:rPr>
          <w:rFonts w:cs="Times New Roman"/>
        </w:rPr>
        <w:t xml:space="preserve">The Big One was advertised by XR as the biggest climate protest in UK history </w:t>
      </w:r>
      <w:r w:rsidR="000B6B0A" w:rsidRPr="005344B4">
        <w:rPr>
          <w:rFonts w:cs="Times New Roman"/>
        </w:rPr>
        <w:fldChar w:fldCharType="begin"/>
      </w:r>
      <w:r w:rsidR="00D6768E">
        <w:rPr>
          <w:rFonts w:cs="Times New Roman"/>
        </w:rPr>
        <w:instrText xml:space="preserve"> ADDIN ZOTERO_ITEM CSL_CITATION {"citationID":"vn75FeBO","properties":{"formattedCitation":"(Extinction Rebellion, 2023b)","plainCitation":"(Extinction Rebellion, 2023b)","noteIndex":0},"citationItems":[{"id":1817,"uris":["http://zotero.org/users/6040264/items/LL8JS7GX"],"itemData":{"id":1817,"type":"post-weblog","abstract":"Sign up for The Big One and help us make history. From 21 April 100,000 people will gather at the Houses of Parliament. Make sure you’re there for the biggest climate protest the UK has ever seen.","container-title":"Extinction Rebellion UK","language":"en-GB","title":"The Big One","URL":"https://extinctionrebellion.uk/the-big-one/","author":[{"family":"Extinction Rebellion","given":""}],"accessed":{"date-parts":[["2023",7,7]]},"issued":{"date-parts":[["2023"]]}}}],"schema":"https://github.com/citation-style-language/schema/raw/master/csl-citation.json"} </w:instrText>
      </w:r>
      <w:r w:rsidR="000B6B0A" w:rsidRPr="005344B4">
        <w:rPr>
          <w:rFonts w:cs="Times New Roman"/>
        </w:rPr>
        <w:fldChar w:fldCharType="separate"/>
      </w:r>
      <w:r w:rsidR="00D6768E" w:rsidRPr="00D6768E">
        <w:rPr>
          <w:rFonts w:cs="Times New Roman"/>
        </w:rPr>
        <w:t>(Extinction Rebellion, 2023b)</w:t>
      </w:r>
      <w:r w:rsidR="000B6B0A" w:rsidRPr="005344B4">
        <w:rPr>
          <w:rFonts w:cs="Times New Roman"/>
        </w:rPr>
        <w:fldChar w:fldCharType="end"/>
      </w:r>
      <w:r w:rsidR="000B6B0A" w:rsidRPr="005344B4">
        <w:rPr>
          <w:rFonts w:cs="Times New Roman"/>
        </w:rPr>
        <w:t>, and took months of organising to mobilise people from across the UK to attend. Coordinated mass demonstrations in London have been one of the most visible embodiments of XR UK</w:t>
      </w:r>
      <w:r w:rsidR="00D65DA2">
        <w:rPr>
          <w:rFonts w:cs="Times New Roman"/>
        </w:rPr>
        <w:t>. They have</w:t>
      </w:r>
      <w:r w:rsidR="000B6B0A" w:rsidRPr="005344B4">
        <w:rPr>
          <w:rFonts w:cs="Times New Roman"/>
        </w:rPr>
        <w:t xml:space="preserve"> </w:t>
      </w:r>
      <w:r w:rsidR="00D65DA2">
        <w:rPr>
          <w:rFonts w:cs="Times New Roman"/>
        </w:rPr>
        <w:t>ta</w:t>
      </w:r>
      <w:r w:rsidR="000B6B0A" w:rsidRPr="005344B4">
        <w:rPr>
          <w:rFonts w:cs="Times New Roman"/>
        </w:rPr>
        <w:t xml:space="preserve">ken place regularly since 2018, with ‘rebellions’ organised in in Autumn and Spring. These rebellions can be considered ‘protest events’ </w:t>
      </w:r>
      <w:r w:rsidR="000B6B0A" w:rsidRPr="005344B4">
        <w:rPr>
          <w:rFonts w:cs="Times New Roman"/>
        </w:rPr>
        <w:fldChar w:fldCharType="begin"/>
      </w:r>
      <w:r w:rsidR="00286350" w:rsidRPr="005344B4">
        <w:rPr>
          <w:rFonts w:cs="Times New Roman"/>
        </w:rPr>
        <w:instrText xml:space="preserve"> ADDIN ZOTERO_ITEM CSL_CITATION {"citationID":"T3dGD7MO","properties":{"formattedCitation":"(Hensby, 2019)","plainCitation":"(Hensby, 2019)","noteIndex":0},"citationItems":[{"id":2120,"uris":["http://zotero.org/users/6040264/items/T7MM85Y3"],"itemData":{"id":2120,"type":"article-journal","abstract":"UK students’ desire to create disruptive, media-friendly ‘events’ during the 2010–11 protests against fees and cuts is reflective of wider cycles and processes in student activism history. First, constant cohort turnover restricts students’ ability to convert campaigns into durable movements, necessitating that they must periodically ‘start from scratch’. This informs a second process, namely the need to gain the attention of mainstream media, as this can potentially amplify students’ grievances far beyond their own organizational capacities. Both have shaped student activism over the past 50 years, compelling contemporary students to create protest events that live up to their radical history. These processes were evident in autumn 2010, when an NUS demonstration saw students attack and briefly occupy Conservative Party headquarters at 30 Millbank. The protest’s mass mediation was central to activists’ ‘eventing’ processes, and provided the spark for the radical UK-wide campaign that followed. Yet once the fees bill was passed by Parliament, students’ dependency on mainstream media cycles was quickly exposed. With ‘mediatization’ tendencies having dogged student activism since the 1960s, this article argues that creating ‘events’ epitomizes students’ longstanding strengths and limitations as society’s ‘incipient intelligentsia’.","container-title":"Current Sociology","DOI":"10.1177/0011392119865761","ISSN":"0011-3921","issue":"7","language":"en","note":"publisher: SAGE Publications Ltd","page":"960-977","source":"SAGE Journals","title":"Millbank tendency: The strengths and limitations of mediated protest ‘events’ in UK student activism cycles","title-short":"Millbank tendency","volume":"67","author":[{"family":"Hensby","given":"Alexander"}],"issued":{"date-parts":[["2019",11,1]]}}}],"schema":"https://github.com/citation-style-language/schema/raw/master/csl-citation.json"} </w:instrText>
      </w:r>
      <w:r w:rsidR="000B6B0A" w:rsidRPr="005344B4">
        <w:rPr>
          <w:rFonts w:cs="Times New Roman"/>
        </w:rPr>
        <w:fldChar w:fldCharType="separate"/>
      </w:r>
      <w:r w:rsidR="000B6B0A" w:rsidRPr="005344B4">
        <w:rPr>
          <w:rFonts w:cs="Times New Roman"/>
        </w:rPr>
        <w:t>(Hensby, 2019)</w:t>
      </w:r>
      <w:r w:rsidR="000B6B0A" w:rsidRPr="005344B4">
        <w:rPr>
          <w:rFonts w:cs="Times New Roman"/>
        </w:rPr>
        <w:fldChar w:fldCharType="end"/>
      </w:r>
      <w:r w:rsidR="000B6B0A" w:rsidRPr="005344B4">
        <w:rPr>
          <w:rFonts w:cs="Times New Roman"/>
        </w:rPr>
        <w:t xml:space="preserve"> in so far as they hold significance within XR and form an important part of the collective identity of XR activists</w:t>
      </w:r>
      <w:r w:rsidR="00B9173A" w:rsidRPr="005344B4">
        <w:rPr>
          <w:rFonts w:cs="Times New Roman"/>
        </w:rPr>
        <w:t xml:space="preserve">. </w:t>
      </w:r>
      <w:r w:rsidR="000B6B0A" w:rsidRPr="005344B4">
        <w:rPr>
          <w:rFonts w:cs="Times New Roman"/>
        </w:rPr>
        <w:t xml:space="preserve">Consistent with </w:t>
      </w:r>
      <w:proofErr w:type="spellStart"/>
      <w:r w:rsidR="000B6B0A" w:rsidRPr="005344B4">
        <w:rPr>
          <w:rFonts w:cs="Times New Roman"/>
        </w:rPr>
        <w:t>Hensby’s</w:t>
      </w:r>
      <w:proofErr w:type="spellEnd"/>
      <w:r w:rsidR="000B6B0A" w:rsidRPr="005344B4">
        <w:rPr>
          <w:rFonts w:cs="Times New Roman"/>
        </w:rPr>
        <w:t xml:space="preserve"> definition of </w:t>
      </w:r>
      <w:r w:rsidR="000B6B0A" w:rsidRPr="005344B4">
        <w:rPr>
          <w:rFonts w:cs="Times New Roman"/>
        </w:rPr>
        <w:lastRenderedPageBreak/>
        <w:t xml:space="preserve">the protest-as-event, the collective remembering of previous Rebellions and their reassessment significantly shapes how XR and its members act and portray themselves going forward </w:t>
      </w:r>
      <w:r w:rsidR="00B43615" w:rsidRPr="005344B4">
        <w:rPr>
          <w:rFonts w:cs="Times New Roman"/>
        </w:rPr>
        <w:fldChar w:fldCharType="begin"/>
      </w:r>
      <w:r w:rsidR="00B43615" w:rsidRPr="005344B4">
        <w:rPr>
          <w:rFonts w:cs="Times New Roman"/>
        </w:rPr>
        <w:instrText xml:space="preserve"> ADDIN ZOTERO_ITEM CSL_CITATION {"citationID":"XWTyXYTa","properties":{"formattedCitation":"(Hensby, 2019)","plainCitation":"(Hensby, 2019)","noteIndex":0},"citationItems":[{"id":2120,"uris":["http://zotero.org/users/6040264/items/T7MM85Y3"],"itemData":{"id":2120,"type":"article-journal","abstract":"UK students’ desire to create disruptive, media-friendly ‘events’ during the 2010–11 protests against fees and cuts is reflective of wider cycles and processes in student activism history. First, constant cohort turnover restricts students’ ability to convert campaigns into durable movements, necessitating that they must periodically ‘start from scratch’. This informs a second process, namely the need to gain the attention of mainstream media, as this can potentially amplify students’ grievances far beyond their own organizational capacities. Both have shaped student activism over the past 50 years, compelling contemporary students to create protest events that live up to their radical history. These processes were evident in autumn 2010, when an NUS demonstration saw students attack and briefly occupy Conservative Party headquarters at 30 Millbank. The protest’s mass mediation was central to activists’ ‘eventing’ processes, and provided the spark for the radical UK-wide campaign that followed. Yet once the fees bill was passed by Parliament, students’ dependency on mainstream media cycles was quickly exposed. With ‘mediatization’ tendencies having dogged student activism since the 1960s, this article argues that creating ‘events’ epitomizes students’ longstanding strengths and limitations as society’s ‘incipient intelligentsia’.","container-title":"Current Sociology","DOI":"10.1177/0011392119865761","ISSN":"0011-3921","issue":"7","language":"en","note":"publisher: SAGE Publications Ltd","page":"960-977","source":"SAGE Journals","title":"Millbank tendency: The strengths and limitations of mediated protest ‘events’ in UK student activism cycles","title-short":"Millbank tendency","volume":"67","author":[{"family":"Hensby","given":"Alexander"}],"issued":{"date-parts":[["2019",11,1]]}}}],"schema":"https://github.com/citation-style-language/schema/raw/master/csl-citation.json"} </w:instrText>
      </w:r>
      <w:r w:rsidR="00B43615" w:rsidRPr="005344B4">
        <w:rPr>
          <w:rFonts w:cs="Times New Roman"/>
        </w:rPr>
        <w:fldChar w:fldCharType="separate"/>
      </w:r>
      <w:r w:rsidR="00B43615" w:rsidRPr="005344B4">
        <w:rPr>
          <w:rFonts w:cs="Times New Roman"/>
        </w:rPr>
        <w:t>(Hensby, 2019)</w:t>
      </w:r>
      <w:r w:rsidR="00B43615" w:rsidRPr="005344B4">
        <w:rPr>
          <w:rFonts w:cs="Times New Roman"/>
        </w:rPr>
        <w:fldChar w:fldCharType="end"/>
      </w:r>
      <w:r w:rsidR="000B6B0A" w:rsidRPr="005344B4">
        <w:rPr>
          <w:rFonts w:cs="Times New Roman"/>
        </w:rPr>
        <w:t>. Many activists within XR were disappointed with the perceived lack of media coverage garnered by The Big On</w:t>
      </w:r>
      <w:r w:rsidR="00B43615" w:rsidRPr="005344B4">
        <w:rPr>
          <w:rFonts w:cs="Times New Roman"/>
        </w:rPr>
        <w:t>e, as evidence</w:t>
      </w:r>
      <w:r w:rsidR="00D65DA2">
        <w:rPr>
          <w:rFonts w:cs="Times New Roman"/>
        </w:rPr>
        <w:t>d</w:t>
      </w:r>
      <w:r w:rsidR="00B43615" w:rsidRPr="005344B4">
        <w:rPr>
          <w:rFonts w:cs="Times New Roman"/>
        </w:rPr>
        <w:t xml:space="preserve"> in my interviews. W</w:t>
      </w:r>
      <w:r w:rsidR="000B6B0A" w:rsidRPr="005344B4">
        <w:rPr>
          <w:rFonts w:cs="Times New Roman"/>
        </w:rPr>
        <w:t>hilst it didn’t become mediated as an event in the way</w:t>
      </w:r>
      <w:r w:rsidR="00D65DA2">
        <w:rPr>
          <w:rFonts w:cs="Times New Roman"/>
        </w:rPr>
        <w:t xml:space="preserve"> some activists</w:t>
      </w:r>
      <w:r w:rsidR="000B6B0A" w:rsidRPr="005344B4">
        <w:rPr>
          <w:rFonts w:cs="Times New Roman"/>
        </w:rPr>
        <w:t xml:space="preserve"> hoped</w:t>
      </w:r>
      <w:r w:rsidR="008962CF" w:rsidRPr="005344B4">
        <w:rPr>
          <w:rFonts w:cs="Times New Roman"/>
        </w:rPr>
        <w:t>, it remai</w:t>
      </w:r>
      <w:r w:rsidR="0096533C" w:rsidRPr="005344B4">
        <w:rPr>
          <w:rFonts w:cs="Times New Roman"/>
        </w:rPr>
        <w:t>ns</w:t>
      </w:r>
      <w:r w:rsidR="008962CF" w:rsidRPr="005344B4">
        <w:rPr>
          <w:rFonts w:cs="Times New Roman"/>
        </w:rPr>
        <w:t xml:space="preserve"> ‘eventful’ as</w:t>
      </w:r>
      <w:r w:rsidR="00B9173A" w:rsidRPr="005344B4">
        <w:rPr>
          <w:rFonts w:cs="Times New Roman"/>
        </w:rPr>
        <w:t xml:space="preserve"> </w:t>
      </w:r>
      <w:r w:rsidR="00082A96" w:rsidRPr="005344B4">
        <w:rPr>
          <w:rFonts w:cs="Times New Roman"/>
        </w:rPr>
        <w:t xml:space="preserve">a </w:t>
      </w:r>
      <w:r w:rsidR="00017746" w:rsidRPr="005344B4">
        <w:rPr>
          <w:rFonts w:cs="Times New Roman"/>
        </w:rPr>
        <w:t xml:space="preserve">heterotopic site in which environmental subjectivities </w:t>
      </w:r>
      <w:r w:rsidR="00417D22" w:rsidRPr="005344B4">
        <w:rPr>
          <w:rFonts w:cs="Times New Roman"/>
        </w:rPr>
        <w:t>surface, circulate and take for</w:t>
      </w:r>
      <w:r w:rsidR="009D7348">
        <w:rPr>
          <w:rFonts w:cs="Times New Roman"/>
        </w:rPr>
        <w:t>m</w:t>
      </w:r>
      <w:r w:rsidR="00D65DA2">
        <w:rPr>
          <w:rFonts w:cs="Times New Roman"/>
        </w:rPr>
        <w:t>. As I</w:t>
      </w:r>
      <w:r w:rsidR="009D7348">
        <w:rPr>
          <w:rFonts w:cs="Times New Roman"/>
        </w:rPr>
        <w:t xml:space="preserve"> demonstrate below, </w:t>
      </w:r>
      <w:r w:rsidR="00417D22" w:rsidRPr="005344B4">
        <w:rPr>
          <w:rFonts w:cs="Times New Roman"/>
        </w:rPr>
        <w:t>affective and relational encounters</w:t>
      </w:r>
      <w:r w:rsidR="009D7348">
        <w:rPr>
          <w:rFonts w:cs="Times New Roman"/>
        </w:rPr>
        <w:t xml:space="preserve"> between parents and children at The Big One</w:t>
      </w:r>
      <w:r w:rsidR="00417D22" w:rsidRPr="005344B4">
        <w:rPr>
          <w:rFonts w:cs="Times New Roman"/>
        </w:rPr>
        <w:t xml:space="preserve"> co-</w:t>
      </w:r>
      <w:r w:rsidR="00490407" w:rsidRPr="005344B4">
        <w:rPr>
          <w:rFonts w:cs="Times New Roman"/>
        </w:rPr>
        <w:t>constitute</w:t>
      </w:r>
      <w:r w:rsidR="00417D22" w:rsidRPr="005344B4">
        <w:rPr>
          <w:rFonts w:cs="Times New Roman"/>
        </w:rPr>
        <w:t xml:space="preserve"> agency an</w:t>
      </w:r>
      <w:r w:rsidR="00004BC4" w:rsidRPr="005344B4">
        <w:rPr>
          <w:rFonts w:cs="Times New Roman"/>
        </w:rPr>
        <w:t>d identity in ways which endure beyond the protest</w:t>
      </w:r>
      <w:r w:rsidR="009D7348">
        <w:rPr>
          <w:rFonts w:cs="Times New Roman"/>
        </w:rPr>
        <w:t xml:space="preserve">. </w:t>
      </w:r>
      <w:r w:rsidR="00004BC4" w:rsidRPr="005344B4">
        <w:rPr>
          <w:rFonts w:cs="Times New Roman"/>
        </w:rPr>
        <w:t>In the other</w:t>
      </w:r>
      <w:r w:rsidR="009D7348">
        <w:rPr>
          <w:rFonts w:cs="Times New Roman"/>
        </w:rPr>
        <w:t>-</w:t>
      </w:r>
      <w:r w:rsidR="00004BC4" w:rsidRPr="005344B4">
        <w:rPr>
          <w:rFonts w:cs="Times New Roman"/>
        </w:rPr>
        <w:t>than</w:t>
      </w:r>
      <w:r w:rsidR="009D7348">
        <w:rPr>
          <w:rFonts w:cs="Times New Roman"/>
        </w:rPr>
        <w:t>-</w:t>
      </w:r>
      <w:r w:rsidR="00004BC4" w:rsidRPr="005344B4">
        <w:rPr>
          <w:rFonts w:cs="Times New Roman"/>
        </w:rPr>
        <w:t>everyday spaces of protest events, interactions between children and parents can be formative</w:t>
      </w:r>
      <w:r w:rsidR="00BB6646" w:rsidRPr="005344B4">
        <w:rPr>
          <w:rFonts w:cs="Times New Roman"/>
        </w:rPr>
        <w:t>. Here,</w:t>
      </w:r>
      <w:r w:rsidR="00383558" w:rsidRPr="005344B4">
        <w:rPr>
          <w:rFonts w:cs="Times New Roman"/>
        </w:rPr>
        <w:t xml:space="preserve"> parenting practices and activist subjectivities emerge together, with and through their children</w:t>
      </w:r>
      <w:r w:rsidR="00996D84" w:rsidRPr="005344B4">
        <w:rPr>
          <w:rFonts w:cs="Times New Roman"/>
        </w:rPr>
        <w:t>’s sense-making of protest encounters</w:t>
      </w:r>
      <w:r w:rsidR="00383558" w:rsidRPr="005344B4">
        <w:rPr>
          <w:rFonts w:cs="Times New Roman"/>
        </w:rPr>
        <w:t xml:space="preserve">. </w:t>
      </w:r>
    </w:p>
    <w:p w14:paraId="02A81DF5" w14:textId="7DB4DE35" w:rsidR="00D1011E" w:rsidRPr="005344B4" w:rsidRDefault="009D7348" w:rsidP="00901009">
      <w:pPr>
        <w:pStyle w:val="Heading2"/>
      </w:pPr>
      <w:bookmarkStart w:id="136" w:name="_Toc213581830"/>
      <w:r>
        <w:rPr>
          <w:noProof/>
        </w:rPr>
        <mc:AlternateContent>
          <mc:Choice Requires="wpg">
            <w:drawing>
              <wp:anchor distT="0" distB="0" distL="114300" distR="114300" simplePos="0" relativeHeight="251719680" behindDoc="0" locked="0" layoutInCell="1" allowOverlap="1" wp14:anchorId="1EBD9822" wp14:editId="2D66BB68">
                <wp:simplePos x="0" y="0"/>
                <wp:positionH relativeFrom="column">
                  <wp:posOffset>-504825</wp:posOffset>
                </wp:positionH>
                <wp:positionV relativeFrom="paragraph">
                  <wp:posOffset>514350</wp:posOffset>
                </wp:positionV>
                <wp:extent cx="6753225" cy="3656965"/>
                <wp:effectExtent l="0" t="0" r="9525" b="635"/>
                <wp:wrapTopAndBottom/>
                <wp:docPr id="489898367" name="Group 43"/>
                <wp:cNvGraphicFramePr/>
                <a:graphic xmlns:a="http://schemas.openxmlformats.org/drawingml/2006/main">
                  <a:graphicData uri="http://schemas.microsoft.com/office/word/2010/wordprocessingGroup">
                    <wpg:wgp>
                      <wpg:cNvGrpSpPr/>
                      <wpg:grpSpPr>
                        <a:xfrm>
                          <a:off x="0" y="0"/>
                          <a:ext cx="6753225" cy="3656965"/>
                          <a:chOff x="0" y="0"/>
                          <a:chExt cx="6753225" cy="3656965"/>
                        </a:xfrm>
                      </wpg:grpSpPr>
                      <wpg:grpSp>
                        <wpg:cNvPr id="204894294" name="Group 38"/>
                        <wpg:cNvGrpSpPr/>
                        <wpg:grpSpPr>
                          <a:xfrm>
                            <a:off x="0" y="0"/>
                            <a:ext cx="6743700" cy="3362325"/>
                            <a:chOff x="0" y="0"/>
                            <a:chExt cx="6743700" cy="3362325"/>
                          </a:xfrm>
                        </wpg:grpSpPr>
                        <pic:pic xmlns:pic="http://schemas.openxmlformats.org/drawingml/2006/picture">
                          <pic:nvPicPr>
                            <pic:cNvPr id="1513068183" name="Picture 14" descr="A poster with text and flowers&#10;&#10;AI-generated content may be incorrect."/>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352800" cy="3352800"/>
                            </a:xfrm>
                            <a:prstGeom prst="rect">
                              <a:avLst/>
                            </a:prstGeom>
                          </pic:spPr>
                        </pic:pic>
                        <pic:pic xmlns:pic="http://schemas.openxmlformats.org/drawingml/2006/picture">
                          <pic:nvPicPr>
                            <pic:cNvPr id="789389881" name="Picture 15" descr="A close-up of a brochure&#10;&#10;AI-generated content may be incorrect."/>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3381375" y="0"/>
                              <a:ext cx="3362325" cy="3362325"/>
                            </a:xfrm>
                            <a:prstGeom prst="rect">
                              <a:avLst/>
                            </a:prstGeom>
                          </pic:spPr>
                        </pic:pic>
                      </wpg:grpSp>
                      <wps:wsp>
                        <wps:cNvPr id="1831285411" name="Text Box 1"/>
                        <wps:cNvSpPr txBox="1"/>
                        <wps:spPr>
                          <a:xfrm>
                            <a:off x="9525" y="3400425"/>
                            <a:ext cx="6743700" cy="256540"/>
                          </a:xfrm>
                          <a:prstGeom prst="rect">
                            <a:avLst/>
                          </a:prstGeom>
                          <a:solidFill>
                            <a:prstClr val="white"/>
                          </a:solidFill>
                          <a:ln>
                            <a:noFill/>
                          </a:ln>
                        </wps:spPr>
                        <wps:txbx>
                          <w:txbxContent>
                            <w:p w14:paraId="51AC07F8" w14:textId="4537D31C" w:rsidR="00920F51" w:rsidRPr="00430DE5" w:rsidRDefault="00920F51" w:rsidP="00920F51">
                              <w:pPr>
                                <w:pStyle w:val="Caption"/>
                                <w:rPr>
                                  <w:rFonts w:asciiTheme="minorHAnsi" w:hAnsiTheme="minorHAnsi" w:cs="Times New Roman"/>
                                  <w:noProof/>
                                </w:rPr>
                              </w:pPr>
                              <w:bookmarkStart w:id="137" w:name="_Toc212374683"/>
                              <w:r>
                                <w:t xml:space="preserve">Figure </w:t>
                              </w:r>
                              <w:r>
                                <w:fldChar w:fldCharType="begin"/>
                              </w:r>
                              <w:r>
                                <w:instrText xml:space="preserve"> SEQ Figure \* ARABIC </w:instrText>
                              </w:r>
                              <w:r>
                                <w:fldChar w:fldCharType="separate"/>
                              </w:r>
                              <w:r w:rsidR="009C387C">
                                <w:rPr>
                                  <w:noProof/>
                                </w:rPr>
                                <w:t>34</w:t>
                              </w:r>
                              <w:r>
                                <w:fldChar w:fldCharType="end"/>
                              </w:r>
                              <w:r>
                                <w:t>'What to bring' infographic provided by XR Families ahead of the big one. Image credit: XR Families 2023</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BD9822" id="Group 43" o:spid="_x0000_s1098" style="position:absolute;left:0;text-align:left;margin-left:-39.75pt;margin-top:40.5pt;width:531.75pt;height:287.95pt;z-index:251719680" coordsize="67532,36569"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O3ooorQ4w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BrKrghlBHoQCKNq7duBjGMYGMU6igBAAAAAAAMAdAA&#10;KWiigAprIjgBlBHuMinUUAAGKKKKACiiigAooooAKKKKACiiigAooooAKQgEEEAgjBHUEGlooAaq&#10;qgwqgD0AAp1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t6KKK0OM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">
                <v:group id="Group 38" o:spid="_x0000_s1099" style="position:absolute;width:67437;height:33623" coordsize="67437,33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">
                  <v:shape id="Picture 14" o:spid="_x0000_s1100" type="#_x0000_t75" alt="A poster with text and flowers&#10;&#10;AI-generated content may be incorrect." style="position:absolute;width:33528;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">
                    <v:imagedata r:id="rId79" o:title="A poster with text and flowers&#10;&#10;AI-generated content may be incorrect"/>
                  </v:shape>
                  <v:shape id="Picture 15" o:spid="_x0000_s1101" type="#_x0000_t75" alt="A close-up of a brochure&#10;&#10;AI-generated content may be incorrect." style="position:absolute;left:33813;width:33624;height:33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">
                    <v:imagedata r:id="rId80" o:title="A close-up of a brochure&#10;&#10;AI-generated content may be incorrect"/>
                  </v:shape>
                </v:group>
                <v:shape id="_x0000_s1102" type="#_x0000_t202" style="position:absolute;left:95;top:34004;width:67437;height:2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" stroked="f">
                  <v:textbox style="mso-fit-shape-to-text:t" inset="0,0,0,0">
                    <w:txbxContent>
                      <w:p w14:paraId="51AC07F8" w14:textId="4537D31C" w:rsidR="00920F51" w:rsidRPr="00430DE5" w:rsidRDefault="00920F51" w:rsidP="00920F51">
                        <w:pPr>
                          <w:pStyle w:val="Caption"/>
                          <w:rPr>
                            <w:rFonts w:asciiTheme="minorHAnsi" w:hAnsiTheme="minorHAnsi" w:cs="Times New Roman"/>
                            <w:noProof/>
                          </w:rPr>
                        </w:pPr>
                        <w:bookmarkStart w:id="138" w:name="_Toc212374683"/>
                        <w:r>
                          <w:t xml:space="preserve">Figure </w:t>
                        </w:r>
                        <w:r>
                          <w:fldChar w:fldCharType="begin"/>
                        </w:r>
                        <w:r>
                          <w:instrText xml:space="preserve"> SEQ Figure \* ARABIC </w:instrText>
                        </w:r>
                        <w:r>
                          <w:fldChar w:fldCharType="separate"/>
                        </w:r>
                        <w:r w:rsidR="009C387C">
                          <w:rPr>
                            <w:noProof/>
                          </w:rPr>
                          <w:t>34</w:t>
                        </w:r>
                        <w:r>
                          <w:fldChar w:fldCharType="end"/>
                        </w:r>
                        <w:r>
                          <w:t>'What to bring' infographic provided by XR Families ahead of the big one. Image credit: XR Families 2023</w:t>
                        </w:r>
                        <w:bookmarkEnd w:id="138"/>
                      </w:p>
                    </w:txbxContent>
                  </v:textbox>
                </v:shape>
                <w10:wrap type="topAndBottom"/>
              </v:group>
            </w:pict>
          </mc:Fallback>
        </mc:AlternateContent>
      </w:r>
      <w:r w:rsidR="00834888" w:rsidRPr="005344B4">
        <w:t>6.</w:t>
      </w:r>
      <w:r w:rsidR="005C4E2B" w:rsidRPr="005344B4">
        <w:t>2</w:t>
      </w:r>
      <w:r w:rsidR="00834888" w:rsidRPr="005344B4">
        <w:t xml:space="preserve"> </w:t>
      </w:r>
      <w:r w:rsidR="0041087F" w:rsidRPr="005344B4">
        <w:t>Family friendly protest</w:t>
      </w:r>
      <w:bookmarkEnd w:id="136"/>
    </w:p>
    <w:p w14:paraId="4AB970BE" w14:textId="18BE145E" w:rsidR="003D6941" w:rsidRPr="005344B4" w:rsidRDefault="003D6941" w:rsidP="003D6941">
      <w:pPr>
        <w:rPr>
          <w:rFonts w:cs="Times New Roman"/>
        </w:rPr>
      </w:pPr>
    </w:p>
    <w:p w14:paraId="0856E453" w14:textId="3FD74BAD" w:rsidR="00E95D08" w:rsidRPr="005344B4" w:rsidRDefault="00F6633F" w:rsidP="009811B0">
      <w:pPr>
        <w:spacing w:line="480" w:lineRule="auto"/>
        <w:rPr>
          <w:rFonts w:cs="Times New Roman"/>
        </w:rPr>
      </w:pPr>
      <w:r w:rsidRPr="005344B4">
        <w:rPr>
          <w:rFonts w:cs="Times New Roman"/>
        </w:rPr>
        <w:t xml:space="preserve">XR Families </w:t>
      </w:r>
      <w:r w:rsidR="00D858CC" w:rsidRPr="005344B4">
        <w:rPr>
          <w:rFonts w:cs="Times New Roman"/>
        </w:rPr>
        <w:t xml:space="preserve">is a chapter of the XR movement which </w:t>
      </w:r>
      <w:r w:rsidR="00E95D08" w:rsidRPr="005344B4">
        <w:rPr>
          <w:rFonts w:cs="Times New Roman"/>
        </w:rPr>
        <w:t xml:space="preserve">aims to </w:t>
      </w:r>
    </w:p>
    <w:p w14:paraId="1FEE45DB" w14:textId="58783847" w:rsidR="00BB6646" w:rsidRPr="005344B4" w:rsidRDefault="00E95D08" w:rsidP="00BB6646">
      <w:pPr>
        <w:spacing w:line="276" w:lineRule="auto"/>
        <w:ind w:left="720"/>
        <w:rPr>
          <w:rFonts w:cs="Times New Roman"/>
          <w:lang w:eastAsia="en-GB"/>
        </w:rPr>
      </w:pPr>
      <w:r w:rsidRPr="005344B4">
        <w:rPr>
          <w:rFonts w:cs="Times New Roman"/>
          <w:i/>
          <w:iCs/>
          <w:lang w:eastAsia="en-GB"/>
        </w:rPr>
        <w:t>“create family friendly spaces on protests, something that is harder to do than ever at the moment, but we continue to strive to find ways to enable families and children to participate in democratic dissent and have their voices heard</w:t>
      </w:r>
      <w:r w:rsidRPr="005344B4">
        <w:rPr>
          <w:rFonts w:cs="Times New Roman"/>
          <w:lang w:eastAsia="en-GB"/>
        </w:rPr>
        <w:t xml:space="preserve">.” </w:t>
      </w:r>
    </w:p>
    <w:p w14:paraId="0881EAF8" w14:textId="133B8D5C" w:rsidR="00E95D08" w:rsidRPr="005344B4" w:rsidRDefault="00E95D08" w:rsidP="00BB6646">
      <w:pPr>
        <w:spacing w:line="276" w:lineRule="auto"/>
        <w:ind w:left="720"/>
        <w:jc w:val="right"/>
        <w:rPr>
          <w:rFonts w:cs="Times New Roman"/>
          <w:lang w:eastAsia="en-GB"/>
        </w:rPr>
      </w:pPr>
      <w:r w:rsidRPr="005344B4">
        <w:rPr>
          <w:rFonts w:cs="Times New Roman"/>
          <w:lang w:eastAsia="en-GB"/>
        </w:rPr>
        <w:lastRenderedPageBreak/>
        <w:t>(XR Families, Facebook 10th June 2020, 18:50)</w:t>
      </w:r>
    </w:p>
    <w:p w14:paraId="7DCCC2A4" w14:textId="7E3C2F74" w:rsidR="001E06BA" w:rsidRPr="005344B4" w:rsidRDefault="002446F9" w:rsidP="009811B0">
      <w:pPr>
        <w:spacing w:line="480" w:lineRule="auto"/>
        <w:rPr>
          <w:rFonts w:cs="Times New Roman"/>
        </w:rPr>
      </w:pPr>
      <w:r w:rsidRPr="005344B4">
        <w:rPr>
          <w:rFonts w:cs="Times New Roman"/>
          <w:lang w:eastAsia="en-GB"/>
        </w:rPr>
        <w:t xml:space="preserve">Family-friendly in the context of Extinction Rebellion’s early focus on non-violent civil disobedience means </w:t>
      </w:r>
      <w:r w:rsidR="00217893">
        <w:rPr>
          <w:rFonts w:cs="Times New Roman"/>
          <w:lang w:eastAsia="en-GB"/>
        </w:rPr>
        <w:t>organising</w:t>
      </w:r>
      <w:r w:rsidRPr="005344B4">
        <w:rPr>
          <w:rFonts w:cs="Times New Roman"/>
          <w:lang w:eastAsia="en-GB"/>
        </w:rPr>
        <w:t xml:space="preserve"> actions and activities which are legal and where the risk of arrest is low</w:t>
      </w:r>
      <w:r w:rsidR="00B766BF" w:rsidRPr="005344B4">
        <w:rPr>
          <w:rFonts w:cs="Times New Roman"/>
          <w:lang w:eastAsia="en-GB"/>
        </w:rPr>
        <w:t xml:space="preserve">. </w:t>
      </w:r>
      <w:r w:rsidR="00F6633F" w:rsidRPr="005344B4">
        <w:rPr>
          <w:rFonts w:cs="Times New Roman"/>
        </w:rPr>
        <w:t xml:space="preserve">Although not a new phenomenon, attending </w:t>
      </w:r>
      <w:r w:rsidR="00E95D08" w:rsidRPr="005344B4">
        <w:rPr>
          <w:rFonts w:cs="Times New Roman"/>
        </w:rPr>
        <w:t xml:space="preserve">a </w:t>
      </w:r>
      <w:r w:rsidR="00F6633F" w:rsidRPr="005344B4">
        <w:rPr>
          <w:rFonts w:cs="Times New Roman"/>
        </w:rPr>
        <w:t xml:space="preserve">protest with </w:t>
      </w:r>
      <w:r w:rsidR="00E95D08" w:rsidRPr="005344B4">
        <w:rPr>
          <w:rFonts w:cs="Times New Roman"/>
        </w:rPr>
        <w:t>children</w:t>
      </w:r>
      <w:r w:rsidR="00F6633F" w:rsidRPr="005344B4">
        <w:rPr>
          <w:rFonts w:cs="Times New Roman"/>
        </w:rPr>
        <w:t xml:space="preserve"> </w:t>
      </w:r>
      <w:r w:rsidR="002124C8" w:rsidRPr="005344B4">
        <w:rPr>
          <w:rFonts w:cs="Times New Roman"/>
        </w:rPr>
        <w:t>i</w:t>
      </w:r>
      <w:r w:rsidR="00E95D08" w:rsidRPr="005344B4">
        <w:rPr>
          <w:rFonts w:cs="Times New Roman"/>
        </w:rPr>
        <w:t>s</w:t>
      </w:r>
      <w:r w:rsidR="002124C8" w:rsidRPr="005344B4">
        <w:rPr>
          <w:rFonts w:cs="Times New Roman"/>
        </w:rPr>
        <w:t xml:space="preserve"> particularly challenging </w:t>
      </w:r>
      <w:r w:rsidR="00F6633F" w:rsidRPr="005344B4">
        <w:rPr>
          <w:rFonts w:cs="Times New Roman"/>
        </w:rPr>
        <w:t>at a time of increase</w:t>
      </w:r>
      <w:r w:rsidR="00526FFC" w:rsidRPr="005344B4">
        <w:rPr>
          <w:rFonts w:cs="Times New Roman"/>
        </w:rPr>
        <w:t xml:space="preserve">d </w:t>
      </w:r>
      <w:r w:rsidR="00F6633F" w:rsidRPr="005344B4">
        <w:rPr>
          <w:rFonts w:cs="Times New Roman"/>
        </w:rPr>
        <w:t>surveillance and policing of protest in the UK.</w:t>
      </w:r>
      <w:r w:rsidR="00A8512F" w:rsidRPr="005344B4">
        <w:rPr>
          <w:rFonts w:cs="Times New Roman"/>
        </w:rPr>
        <w:t xml:space="preserve"> Whilst XR Families do what they can to ensure safe and inclusive spaces are set up within protest events, the mood of a protest can shift suddenly</w:t>
      </w:r>
      <w:r w:rsidR="00923E8E" w:rsidRPr="005344B4">
        <w:rPr>
          <w:rFonts w:cs="Times New Roman"/>
        </w:rPr>
        <w:t xml:space="preserve">, especially where tensions between protesters, the wider public and the police run high. </w:t>
      </w:r>
      <w:r w:rsidR="00B766BF" w:rsidRPr="005344B4">
        <w:rPr>
          <w:rFonts w:cs="Times New Roman"/>
        </w:rPr>
        <w:t xml:space="preserve">The </w:t>
      </w:r>
      <w:r w:rsidR="0022260A" w:rsidRPr="005344B4">
        <w:rPr>
          <w:rFonts w:cs="Times New Roman"/>
        </w:rPr>
        <w:t>police can use a range of tactics to control and disperse crowds including kettlin</w:t>
      </w:r>
      <w:r w:rsidR="00791CDB" w:rsidRPr="005344B4">
        <w:rPr>
          <w:rFonts w:cs="Times New Roman"/>
        </w:rPr>
        <w:t xml:space="preserve">g, </w:t>
      </w:r>
      <w:r w:rsidR="009B7177" w:rsidRPr="005344B4">
        <w:rPr>
          <w:rFonts w:cs="Times New Roman"/>
        </w:rPr>
        <w:t>which involves</w:t>
      </w:r>
      <w:r w:rsidR="00791CDB" w:rsidRPr="005344B4">
        <w:rPr>
          <w:rFonts w:cs="Times New Roman"/>
        </w:rPr>
        <w:t xml:space="preserve"> police surrounding an area to </w:t>
      </w:r>
      <w:r w:rsidR="00031DF1" w:rsidRPr="005344B4">
        <w:rPr>
          <w:rFonts w:cs="Times New Roman"/>
        </w:rPr>
        <w:t>confine a crowd in one place.</w:t>
      </w:r>
      <w:r w:rsidR="009B7177" w:rsidRPr="005344B4">
        <w:rPr>
          <w:rFonts w:cs="Times New Roman"/>
        </w:rPr>
        <w:t xml:space="preserve"> </w:t>
      </w:r>
      <w:r w:rsidR="004F2F14" w:rsidRPr="005344B4">
        <w:rPr>
          <w:rFonts w:cs="Times New Roman"/>
        </w:rPr>
        <w:t>It is controversial, as onlookers can be caught inside a kettle and detained or even arrested</w:t>
      </w:r>
      <w:r w:rsidR="00BB6646" w:rsidRPr="005344B4">
        <w:rPr>
          <w:rFonts w:cs="Times New Roman"/>
        </w:rPr>
        <w:t xml:space="preserve"> </w:t>
      </w:r>
      <w:r w:rsidR="00BB6646" w:rsidRPr="005344B4">
        <w:rPr>
          <w:rFonts w:cs="Times New Roman"/>
        </w:rPr>
        <w:fldChar w:fldCharType="begin"/>
      </w:r>
      <w:r w:rsidR="00BB6646" w:rsidRPr="005344B4">
        <w:rPr>
          <w:rFonts w:cs="Times New Roman"/>
        </w:rPr>
        <w:instrText xml:space="preserve"> ADDIN ZOTERO_ITEM CSL_CITATION {"citationID":"R2oC4Sxq","properties":{"formattedCitation":"(Sorli, 2012; Neal, Opitz and Zebrowski, 2019)","plainCitation":"(Sorli, 2012; Neal, Opitz and Zebrowski, 2019)","noteIndex":0},"citationItems":[{"id":1308,"uris":["http://zotero.org/users/6040264/items/PXY8XQP2"],"itemData":{"id":1308,"type":"article-journal","container-title":"Scapegoat","issue":"3","page":"2","title":"A Short History of Kettling","author":[{"family":"Sorli","given":"Scott"}],"issued":{"date-parts":[["2012"]]}}},{"id":1012,"uris":["http://zotero.org/users/6040264/items/3RZRLLDN"],"itemData":{"id":1012,"type":"article-journal","abstract":"‘Kettling’ has emerged in recent decades as an established, if controversial, tactic of public order policing. Departing from a historical emphasis on dispersal, kettling instead acts to contain protesters within a police cordon for sustained periods of time. This article elaborates upon the spatial and temporal logics of kettling by investigating the conditions of its historical emergence. We argue that kettling should be understood as a territorial strategy that co-evolved in relation to forms of disruptive protest. Whereas techniques of crowd dispersal serve to diffuse a unified collective, ‘kettling’ aims to capture the volatile intensities of public dissent and exhaust its political energies. Drawing on police manuals, media coverage, accounts from activists and expert interviews, we show how the ‘kettle’ re-territorializes protest by acting on its spatio-temporal and affective constitution. By fabricating an inner outside of the urban milieu, freezing the time of collective mobilization and inducing debilitating affects such as fear and boredom, kettling intervenes into the scene of political subjectification that each congregation of protesting bodies seeks to fashion.","container-title":"Environment and Planning D: Society and Space","DOI":"10.1177/0263775819841912","ISSN":"0263-7758","issue":"6","journalAbbreviation":"Environ Plan D","language":"en","note":"publisher: SAGE Publications Ltd STM","page":"1045-1063","source":"SAGE Journals","title":"Capturing protest in urban environments: The ‘police kettle’ as a territorial strategy","title-short":"Capturing protest in urban environments","volume":"37","author":[{"family":"Neal","given":"Andrew"},{"family":"Opitz","given":"Sven"},{"family":"Zebrowski","given":"Chris"}],"issued":{"date-parts":[["2019",12,1]]}}}],"schema":"https://github.com/citation-style-language/schema/raw/master/csl-citation.json"} </w:instrText>
      </w:r>
      <w:r w:rsidR="00BB6646" w:rsidRPr="005344B4">
        <w:rPr>
          <w:rFonts w:cs="Times New Roman"/>
        </w:rPr>
        <w:fldChar w:fldCharType="separate"/>
      </w:r>
      <w:r w:rsidR="00BB6646" w:rsidRPr="005344B4">
        <w:rPr>
          <w:rFonts w:cs="Times New Roman"/>
        </w:rPr>
        <w:t>(Sorli, 2012; Neal, Opitz and Zebrowski, 2019)</w:t>
      </w:r>
      <w:r w:rsidR="00BB6646" w:rsidRPr="005344B4">
        <w:rPr>
          <w:rFonts w:cs="Times New Roman"/>
        </w:rPr>
        <w:fldChar w:fldCharType="end"/>
      </w:r>
      <w:r w:rsidR="00D01B57" w:rsidRPr="005344B4">
        <w:rPr>
          <w:rFonts w:cs="Times New Roman"/>
        </w:rPr>
        <w:t>, and</w:t>
      </w:r>
      <w:r w:rsidR="001B43ED" w:rsidRPr="005344B4">
        <w:rPr>
          <w:rFonts w:cs="Times New Roman"/>
        </w:rPr>
        <w:t xml:space="preserve"> has </w:t>
      </w:r>
      <w:r w:rsidR="00D01B57" w:rsidRPr="005344B4">
        <w:rPr>
          <w:rFonts w:cs="Times New Roman"/>
        </w:rPr>
        <w:t>be</w:t>
      </w:r>
      <w:r w:rsidR="001B43ED" w:rsidRPr="005344B4">
        <w:rPr>
          <w:rFonts w:cs="Times New Roman"/>
        </w:rPr>
        <w:t>en</w:t>
      </w:r>
      <w:r w:rsidR="00D01B57" w:rsidRPr="005344B4">
        <w:rPr>
          <w:rFonts w:cs="Times New Roman"/>
        </w:rPr>
        <w:t xml:space="preserve"> </w:t>
      </w:r>
      <w:r w:rsidR="00E428F2" w:rsidRPr="005344B4">
        <w:rPr>
          <w:rFonts w:cs="Times New Roman"/>
        </w:rPr>
        <w:t>weaponised</w:t>
      </w:r>
      <w:r w:rsidR="00D01B57" w:rsidRPr="005344B4">
        <w:rPr>
          <w:rFonts w:cs="Times New Roman"/>
        </w:rPr>
        <w:t xml:space="preserve"> as an intimidation tactic</w:t>
      </w:r>
      <w:r w:rsidR="00E428F2" w:rsidRPr="005344B4">
        <w:rPr>
          <w:rFonts w:cs="Times New Roman"/>
        </w:rPr>
        <w:t>, for exam</w:t>
      </w:r>
      <w:r w:rsidR="001B43ED" w:rsidRPr="005344B4">
        <w:rPr>
          <w:rFonts w:cs="Times New Roman"/>
        </w:rPr>
        <w:t>ple when</w:t>
      </w:r>
      <w:r w:rsidR="00D01B57" w:rsidRPr="005344B4">
        <w:rPr>
          <w:rFonts w:cs="Times New Roman"/>
        </w:rPr>
        <w:t xml:space="preserve"> protesters are not allowed to exit the cordon to use the toilet</w:t>
      </w:r>
      <w:r w:rsidR="001B43ED" w:rsidRPr="005344B4">
        <w:rPr>
          <w:rFonts w:cs="Times New Roman"/>
        </w:rPr>
        <w:t xml:space="preserve"> </w:t>
      </w:r>
      <w:r w:rsidR="007606C6" w:rsidRPr="005344B4">
        <w:rPr>
          <w:rFonts w:cs="Times New Roman"/>
        </w:rPr>
        <w:fldChar w:fldCharType="begin"/>
      </w:r>
      <w:r w:rsidR="005B2885" w:rsidRPr="005344B4">
        <w:rPr>
          <w:rFonts w:cs="Times New Roman"/>
        </w:rPr>
        <w:instrText xml:space="preserve"> ADDIN ZOTERO_ITEM CSL_CITATION {"citationID":"VN88f32Z","properties":{"formattedCitation":"(Penny, 2010)","plainCitation":"(Penny, 2010)","noteIndex":0},"citationItems":[{"id":23318,"uris":["http://zotero.org/users/6040264/items/QLHNMUKN"],"itemData":{"id":23318,"type":"webpage","container-title":"New Statesmen","title":"Inside the Parliament Square kettle","URL":"https://www.newstatesman.com/politics/2010/12/young-protesters-police","author":[{"family":"Penny","given":"Laurie"}],"accessed":{"date-parts":[["2025",10,25]]},"issued":{"date-parts":[["2010",12,10]]}}}],"schema":"https://github.com/citation-style-language/schema/raw/master/csl-citation.json"} </w:instrText>
      </w:r>
      <w:r w:rsidR="007606C6" w:rsidRPr="005344B4">
        <w:rPr>
          <w:rFonts w:cs="Times New Roman"/>
        </w:rPr>
        <w:fldChar w:fldCharType="separate"/>
      </w:r>
      <w:r w:rsidR="005B2885" w:rsidRPr="005344B4">
        <w:rPr>
          <w:rFonts w:cs="Times New Roman"/>
        </w:rPr>
        <w:t>(Penny, 2010)</w:t>
      </w:r>
      <w:r w:rsidR="007606C6" w:rsidRPr="005344B4">
        <w:rPr>
          <w:rFonts w:cs="Times New Roman"/>
        </w:rPr>
        <w:fldChar w:fldCharType="end"/>
      </w:r>
      <w:r w:rsidR="00D01B57" w:rsidRPr="005344B4">
        <w:rPr>
          <w:rFonts w:cs="Times New Roman"/>
        </w:rPr>
        <w:t xml:space="preserve">. </w:t>
      </w:r>
      <w:r w:rsidR="00300727" w:rsidRPr="005344B4">
        <w:rPr>
          <w:rFonts w:cs="Times New Roman"/>
        </w:rPr>
        <w:t xml:space="preserve">Below, two parent activists recall being kettled with their young children at previous </w:t>
      </w:r>
      <w:r w:rsidR="0092224F" w:rsidRPr="005344B4">
        <w:rPr>
          <w:rFonts w:cs="Times New Roman"/>
        </w:rPr>
        <w:t>protests</w:t>
      </w:r>
      <w:r w:rsidR="00830DC1" w:rsidRPr="005344B4">
        <w:rPr>
          <w:rFonts w:cs="Times New Roman"/>
        </w:rPr>
        <w:t>,</w:t>
      </w:r>
      <w:r w:rsidR="00B76830" w:rsidRPr="005344B4">
        <w:rPr>
          <w:rFonts w:cs="Times New Roman"/>
        </w:rPr>
        <w:t xml:space="preserve"> where the policing of protest </w:t>
      </w:r>
      <w:r w:rsidR="00794FFF">
        <w:rPr>
          <w:rFonts w:cs="Times New Roman"/>
        </w:rPr>
        <w:t>poses</w:t>
      </w:r>
      <w:r w:rsidR="00B76830" w:rsidRPr="005344B4">
        <w:rPr>
          <w:rFonts w:cs="Times New Roman"/>
        </w:rPr>
        <w:t xml:space="preserve"> questions about the morality and accountability of state institutions</w:t>
      </w:r>
      <w:r w:rsidR="001674E8" w:rsidRPr="005344B4">
        <w:rPr>
          <w:rFonts w:cs="Times New Roman"/>
        </w:rPr>
        <w:t xml:space="preserve"> in the face of ecological crisis.</w:t>
      </w:r>
    </w:p>
    <w:p w14:paraId="090CD797" w14:textId="05CB6966" w:rsidR="00E36902" w:rsidRPr="005344B4" w:rsidRDefault="001E06BA" w:rsidP="009811B0">
      <w:pPr>
        <w:spacing w:line="480" w:lineRule="auto"/>
        <w:rPr>
          <w:rFonts w:cs="Times New Roman"/>
        </w:rPr>
      </w:pPr>
      <w:r w:rsidRPr="005344B4">
        <w:rPr>
          <w:rFonts w:cs="Times New Roman"/>
        </w:rPr>
        <w:t xml:space="preserve">Given the centrality of the figure of the (white) child in imagined climate futures and invocation of familial bonds in relation to a call to climate action, it is unsurprising that a significant number of activists foreground their participation in XR in their parental identity. There is a long history of parents, and particularly mothers, leading environmental campaigns and struggles over material resources, in which parental identity provides both a powerful testimonial framing and a sense of collective identity </w:t>
      </w:r>
      <w:r w:rsidRPr="005344B4">
        <w:rPr>
          <w:rFonts w:cs="Times New Roman"/>
        </w:rPr>
        <w:fldChar w:fldCharType="begin"/>
      </w:r>
      <w:r w:rsidR="00286350" w:rsidRPr="005344B4">
        <w:rPr>
          <w:rFonts w:cs="Times New Roman"/>
        </w:rPr>
        <w:instrText xml:space="preserve"> ADDIN ZOTERO_ITEM CSL_CITATION {"citationID":"Z0z4vfsW","properties":{"formattedCitation":"(Logsdon-Conradsen and Allred, 2010)","plainCitation":"(Logsdon-Conradsen and Allred, 2010)","noteIndex":0},"citationItems":[{"id":962,"uris":["http://zotero.org/users/6040264/items/IH2F78DA"],"itemData":{"id":962,"type":"article-journal","abstract":"This article presents a framework for understanding a relatively unexamined motivation for environmental activism—motherhood. Environmental mother-activism is described as a multifaceted type of activism that emerges through a woman's role identity as a mother and the associated meanings and responsibilities she assigns to this social position. We employ an interdisciplinary framework for understanding the emergence of environmental mother-activists (ENVIMAs) and the various ways in which this activism manifests in public and private domains. To gain a richer understanding of this particular stimulus for environmental activism and the mechanisms through which it is enacting change, voices of ENVIMAs are used to supplement academic research and several examples of ENVIMAs in action are provided. In addition, the collective impact of this growing group of eco-activists in accomplishing environmental change is discussed. Their endeavors in public and private spheres are highlighted, including four key areas in the private domain: technology, household practices, market power, and role modeling.","container-title":"Ecopsychology","DOI":"10.1089/eco.2010.0027","issue":"3","note":"publisher: Mary Ann Liebert, Inc., publishers","page":"141-146","source":"liebertpub.com (Atypon)","title":"Motherhood and Environmental Activism: A Developmental Framework","title-short":"Motherhood and Environmental Activism","volume":"2","author":[{"family":"Logsdon-Conradsen","given":"Susan C."},{"family":"Allred","given":"Sarah L."}],"issued":{"date-parts":[["2010",9,1]]}}}],"schema":"https://github.com/citation-style-language/schema/raw/master/csl-citation.json"} </w:instrText>
      </w:r>
      <w:r w:rsidRPr="005344B4">
        <w:rPr>
          <w:rFonts w:cs="Times New Roman"/>
        </w:rPr>
        <w:fldChar w:fldCharType="separate"/>
      </w:r>
      <w:r w:rsidRPr="005344B4">
        <w:rPr>
          <w:rFonts w:cs="Times New Roman"/>
        </w:rPr>
        <w:t>(Logsdon-Conradsen and Allred, 2010)</w:t>
      </w:r>
      <w:r w:rsidRPr="005344B4">
        <w:rPr>
          <w:rFonts w:cs="Times New Roman"/>
        </w:rPr>
        <w:fldChar w:fldCharType="end"/>
      </w:r>
      <w:r w:rsidRPr="005344B4">
        <w:rPr>
          <w:rFonts w:cs="Times New Roman"/>
        </w:rPr>
        <w:t xml:space="preserve">. More recently, a growing body of research and literature explores the role of youth climate activism, attending in particular to the ‘unique perspectives and political agencies’ that young people and children hold </w:t>
      </w:r>
      <w:r w:rsidRPr="005344B4">
        <w:rPr>
          <w:rFonts w:cs="Times New Roman"/>
        </w:rPr>
        <w:fldChar w:fldCharType="begin"/>
      </w:r>
      <w:r w:rsidR="00286350" w:rsidRPr="005344B4">
        <w:rPr>
          <w:rFonts w:cs="Times New Roman"/>
        </w:rPr>
        <w:instrText xml:space="preserve"> ADDIN ZOTERO_ITEM CSL_CITATION {"citationID":"k9JK9TQA","properties":{"formattedCitation":"(Skovdal and Benwell, 2021, p. 259)","plainCitation":"(Skovdal and Benwell, 2021, p. 259)","noteIndex":0},"citationItems":[{"id":2039,"uris":["http://zotero.org/users/6040264/items/TIAQER38"],"itemData":{"id":2039,"type":"article-journal","abstract":"The growing climate crisis has shown how children and young people can be a political force to be reckoned with. While Greta Thunberg and many other young climate activists from around the world personify this force, there is another – largely hidden – story to be told about the everyday practices that young people adopt, in our homes, in our schools and in local communities to respond to environmental concerns. This issue brings together leading commentators to advance the future direction of research into young people’s everyday climate crisis activism. In this editorial introduction, we outline some of the new terrains for research, analysis and action that these articles collectively open up. The journal Children’s Geographies invites scholars to consider it as a place for the publication of articles that respond to the agenda-setting outlined in this collection and further advance work on young people’s everyday climate crisis activism.","container-title":"Children's Geographies","DOI":"10.1080/14733285.2021.1924360","ISSN":"1473-3285","issue":"3","note":"publisher: Routledge\n_eprint: https://doi.org/10.1080/14733285.2021.1924360","page":"259-266","source":"Taylor and Francis+NEJM","title":"Young people’s everyday climate crisis activism: new terrains for research, analysis and action","title-short":"Young people’s everyday climate crisis activism","volume":"19","author":[{"family":"Skovdal","given":"Morten"},{"family":"Benwell","given":"Matthew C."}],"issued":{"date-parts":[["2021",5,4]]}},"locator":"259","label":"page"}],"schema":"https://github.com/citation-style-language/schema/raw/master/csl-citation.json"} </w:instrText>
      </w:r>
      <w:r w:rsidRPr="005344B4">
        <w:rPr>
          <w:rFonts w:cs="Times New Roman"/>
        </w:rPr>
        <w:fldChar w:fldCharType="separate"/>
      </w:r>
      <w:r w:rsidRPr="005344B4">
        <w:rPr>
          <w:rFonts w:cs="Times New Roman"/>
        </w:rPr>
        <w:t>(Skovdal and Benwell, 2021, p. 259)</w:t>
      </w:r>
      <w:r w:rsidRPr="005344B4">
        <w:rPr>
          <w:rFonts w:cs="Times New Roman"/>
        </w:rPr>
        <w:fldChar w:fldCharType="end"/>
      </w:r>
      <w:r w:rsidRPr="005344B4">
        <w:rPr>
          <w:rFonts w:cs="Times New Roman"/>
        </w:rPr>
        <w:t xml:space="preserve">.  Whilst this nascent body of research takes care to recognise the child as a political subject, this can obscure the ways in which children, like adults, are relational beings, whose knowledge and actions </w:t>
      </w:r>
      <w:r w:rsidR="00217893">
        <w:rPr>
          <w:rFonts w:cs="Times New Roman"/>
        </w:rPr>
        <w:t>are</w:t>
      </w:r>
      <w:r w:rsidRPr="005344B4">
        <w:rPr>
          <w:rFonts w:cs="Times New Roman"/>
        </w:rPr>
        <w:t xml:space="preserve"> interdependent with that of other adults </w:t>
      </w:r>
      <w:r w:rsidRPr="005344B4">
        <w:rPr>
          <w:rFonts w:cs="Times New Roman"/>
        </w:rPr>
        <w:fldChar w:fldCharType="begin"/>
      </w:r>
      <w:r w:rsidR="00FC7CBA" w:rsidRPr="005344B4">
        <w:rPr>
          <w:rFonts w:cs="Times New Roman"/>
        </w:rPr>
        <w:instrText xml:space="preserve"> ADDIN ZOTERO_ITEM CSL_CITATION {"citationID":"q01Ztktb","properties":{"formattedCitation":"(Walker, 2017b)","plainCitation":"(Walker, 2017b)","noteIndex":0},"citationItems":[{"id":1924,"uris":["http://zotero.org/users/6040264/items/MJNHP899"],"itemData":{"id":1924,"type":"article-journal","abstract":"The symbolic evocation of ‘the next generation’ might be considered as valuable in buttressing calls for concerted public and political action on climate change, whilst assigning to children a unique identity and role in engendering sustainable transitions. Yet does an identity that is in essence equated with futurity stifle possibilities for children’s own actions in the present, and conflict with policy expectations that children can be ‘agents of (pro-environmental) change’? Drawing on multi-method doctoral research carried out with children (aged 11–14) and their families in varying socio-economic contexts in India and England, this paper considers the use and utility of generational identities in prompting environmental concern and explores how generationally framed imaginaries of childhood feature in children’s and family narratives of everyday environmental activism. Building on theoretical arguments of generational interdependence and ethics of care, the paper argues for greater recognition of children’s actual and potential contributions to engendering sustainable futures, whilst drawing attention to the ways in which children’s agency to act on environmental knowledge is supported by – and interdependent with – that of adult actors, not least parents.","container-title":"Contemporary Social Science","DOI":"10.1080/21582041.2017.1325922","ISSN":"2158-2041","issue":"1-2","note":"publisher: Routledge\n_eprint: https://doi.org/10.1080/21582041.2017.1325922","page":"13-26","source":"Taylor and Francis+NEJM","title":"Embodying ‘the Next Generation’: children’s everyday environmental activism in India and England","title-short":"Embodying ‘the Next Generation’","volume":"12","author":[{"family":"Walker","given":"Catherine"}],"issued":{"date-parts":[["2017",4,3]]}}}],"schema":"https://github.com/citation-style-language/schema/raw/master/csl-citation.json"} </w:instrText>
      </w:r>
      <w:r w:rsidRPr="005344B4">
        <w:rPr>
          <w:rFonts w:cs="Times New Roman"/>
        </w:rPr>
        <w:fldChar w:fldCharType="separate"/>
      </w:r>
      <w:r w:rsidR="00FC7CBA" w:rsidRPr="005344B4">
        <w:rPr>
          <w:rFonts w:cs="Times New Roman"/>
        </w:rPr>
        <w:t>(Walker, 2017b)</w:t>
      </w:r>
      <w:r w:rsidRPr="005344B4">
        <w:rPr>
          <w:rFonts w:cs="Times New Roman"/>
        </w:rPr>
        <w:fldChar w:fldCharType="end"/>
      </w:r>
      <w:r w:rsidRPr="005344B4">
        <w:rPr>
          <w:rFonts w:cs="Times New Roman"/>
        </w:rPr>
        <w:t xml:space="preserve">. At the same time, a focus on ‘youth and young people’ obscures the ways in which </w:t>
      </w:r>
      <w:r w:rsidR="007D1501" w:rsidRPr="005344B4">
        <w:rPr>
          <w:rFonts w:cs="Times New Roman"/>
        </w:rPr>
        <w:t>young</w:t>
      </w:r>
      <w:r w:rsidRPr="005344B4">
        <w:rPr>
          <w:rFonts w:cs="Times New Roman"/>
        </w:rPr>
        <w:t>er</w:t>
      </w:r>
      <w:r w:rsidR="007D1501" w:rsidRPr="005344B4">
        <w:rPr>
          <w:rFonts w:cs="Times New Roman"/>
        </w:rPr>
        <w:t xml:space="preserve"> </w:t>
      </w:r>
      <w:r w:rsidRPr="005344B4">
        <w:rPr>
          <w:rFonts w:cs="Times New Roman"/>
        </w:rPr>
        <w:t>children</w:t>
      </w:r>
      <w:r w:rsidR="007D1501" w:rsidRPr="005344B4">
        <w:rPr>
          <w:rFonts w:cs="Times New Roman"/>
        </w:rPr>
        <w:t xml:space="preserve"> (Aged 0-11) </w:t>
      </w:r>
      <w:r w:rsidR="002F6F01" w:rsidRPr="005344B4">
        <w:rPr>
          <w:rFonts w:cs="Times New Roman"/>
        </w:rPr>
        <w:t xml:space="preserve">move through and actively shape </w:t>
      </w:r>
      <w:r w:rsidR="007D1501" w:rsidRPr="005344B4">
        <w:rPr>
          <w:rFonts w:cs="Times New Roman"/>
        </w:rPr>
        <w:t xml:space="preserve">spaces of protest and political dissent. A valuable focus for longitudinal research would be to </w:t>
      </w:r>
      <w:r w:rsidR="002F6F01" w:rsidRPr="005344B4">
        <w:rPr>
          <w:rFonts w:cs="Times New Roman"/>
        </w:rPr>
        <w:t>explore</w:t>
      </w:r>
      <w:r w:rsidR="007D1501" w:rsidRPr="005344B4">
        <w:rPr>
          <w:rFonts w:cs="Times New Roman"/>
        </w:rPr>
        <w:t xml:space="preserve"> </w:t>
      </w:r>
      <w:r w:rsidR="007D1501" w:rsidRPr="005344B4">
        <w:rPr>
          <w:rFonts w:cs="Times New Roman"/>
        </w:rPr>
        <w:lastRenderedPageBreak/>
        <w:t xml:space="preserve">how participation in protest events and spaces at a </w:t>
      </w:r>
      <w:proofErr w:type="gramStart"/>
      <w:r w:rsidR="00794FFF" w:rsidRPr="005344B4">
        <w:rPr>
          <w:rFonts w:cs="Times New Roman"/>
        </w:rPr>
        <w:t>young age shape</w:t>
      </w:r>
      <w:r w:rsidR="008952EB">
        <w:rPr>
          <w:rFonts w:cs="Times New Roman"/>
        </w:rPr>
        <w:t>s</w:t>
      </w:r>
      <w:proofErr w:type="gramEnd"/>
      <w:r w:rsidR="007D1501" w:rsidRPr="005344B4">
        <w:rPr>
          <w:rFonts w:cs="Times New Roman"/>
        </w:rPr>
        <w:t xml:space="preserve"> political subjecthoo</w:t>
      </w:r>
      <w:r w:rsidR="004438C1" w:rsidRPr="005344B4">
        <w:rPr>
          <w:rFonts w:cs="Times New Roman"/>
        </w:rPr>
        <w:t xml:space="preserve">d alongside family </w:t>
      </w:r>
      <w:r w:rsidR="00AD5FA4" w:rsidRPr="005344B4">
        <w:rPr>
          <w:rFonts w:cs="Times New Roman"/>
        </w:rPr>
        <w:t>relations, however</w:t>
      </w:r>
      <w:r w:rsidR="007D1501" w:rsidRPr="005344B4">
        <w:rPr>
          <w:rFonts w:cs="Times New Roman"/>
        </w:rPr>
        <w:t xml:space="preserve"> this is outside the scope of th</w:t>
      </w:r>
      <w:r w:rsidR="004438C1" w:rsidRPr="005344B4">
        <w:rPr>
          <w:rFonts w:cs="Times New Roman"/>
        </w:rPr>
        <w:t>i</w:t>
      </w:r>
      <w:r w:rsidR="007D1501" w:rsidRPr="005344B4">
        <w:rPr>
          <w:rFonts w:cs="Times New Roman"/>
        </w:rPr>
        <w:t>s study.</w:t>
      </w:r>
      <w:r w:rsidR="004438C1" w:rsidRPr="005344B4">
        <w:rPr>
          <w:rFonts w:cs="Times New Roman"/>
        </w:rPr>
        <w:t xml:space="preserve"> Instead, I attend </w:t>
      </w:r>
      <w:r w:rsidR="00FD66A3" w:rsidRPr="005344B4">
        <w:rPr>
          <w:rFonts w:cs="Times New Roman"/>
        </w:rPr>
        <w:t>to n</w:t>
      </w:r>
      <w:r w:rsidR="001674E8" w:rsidRPr="005344B4">
        <w:rPr>
          <w:rFonts w:cs="Times New Roman"/>
        </w:rPr>
        <w:t xml:space="preserve">ew, unanticipated </w:t>
      </w:r>
      <w:r w:rsidR="00FD66A3" w:rsidRPr="005344B4">
        <w:rPr>
          <w:rFonts w:cs="Times New Roman"/>
        </w:rPr>
        <w:t xml:space="preserve">and transgressive encounters </w:t>
      </w:r>
      <w:r w:rsidR="004438C1" w:rsidRPr="005344B4">
        <w:rPr>
          <w:rFonts w:cs="Times New Roman"/>
        </w:rPr>
        <w:t xml:space="preserve">to argue that </w:t>
      </w:r>
      <w:r w:rsidR="003D687C" w:rsidRPr="005344B4">
        <w:rPr>
          <w:rFonts w:cs="Times New Roman"/>
        </w:rPr>
        <w:t xml:space="preserve">children’s attendance at climate protests </w:t>
      </w:r>
      <w:r w:rsidR="00D71C01" w:rsidRPr="005344B4">
        <w:rPr>
          <w:rFonts w:cs="Times New Roman"/>
        </w:rPr>
        <w:t>opens</w:t>
      </w:r>
      <w:r w:rsidR="00FD66A3" w:rsidRPr="005344B4">
        <w:rPr>
          <w:rFonts w:cs="Times New Roman"/>
        </w:rPr>
        <w:t xml:space="preserve"> a novel space for</w:t>
      </w:r>
      <w:r w:rsidR="00F6633F" w:rsidRPr="005344B4">
        <w:rPr>
          <w:rFonts w:cs="Times New Roman"/>
        </w:rPr>
        <w:t xml:space="preserve"> intergenerational learning and dialogue</w:t>
      </w:r>
      <w:r w:rsidR="00FD66A3" w:rsidRPr="005344B4">
        <w:rPr>
          <w:rFonts w:cs="Times New Roman"/>
        </w:rPr>
        <w:t xml:space="preserve">, </w:t>
      </w:r>
      <w:r w:rsidR="00850919" w:rsidRPr="005344B4">
        <w:rPr>
          <w:rFonts w:cs="Times New Roman"/>
        </w:rPr>
        <w:t>raising</w:t>
      </w:r>
      <w:r w:rsidR="00F6633F" w:rsidRPr="005344B4">
        <w:rPr>
          <w:rFonts w:cs="Times New Roman"/>
        </w:rPr>
        <w:t xml:space="preserve"> new topics of conversation, questions and matters of concern for children and their parents. </w:t>
      </w:r>
      <w:r w:rsidR="00F54A48" w:rsidRPr="005344B4">
        <w:rPr>
          <w:rFonts w:cs="Times New Roman"/>
        </w:rPr>
        <w:t>These can be formative encounters</w:t>
      </w:r>
      <w:r w:rsidR="00DE2D82" w:rsidRPr="005344B4">
        <w:rPr>
          <w:rFonts w:cs="Times New Roman"/>
        </w:rPr>
        <w:t xml:space="preserve">, the </w:t>
      </w:r>
      <w:proofErr w:type="spellStart"/>
      <w:r w:rsidR="00F54A48" w:rsidRPr="005344B4">
        <w:rPr>
          <w:rFonts w:cs="Times New Roman"/>
        </w:rPr>
        <w:t>affects</w:t>
      </w:r>
      <w:proofErr w:type="spellEnd"/>
      <w:r w:rsidR="00F54A48" w:rsidRPr="005344B4">
        <w:rPr>
          <w:rFonts w:cs="Times New Roman"/>
        </w:rPr>
        <w:t xml:space="preserve"> </w:t>
      </w:r>
      <w:r w:rsidR="00DE2D82" w:rsidRPr="005344B4">
        <w:rPr>
          <w:rFonts w:cs="Times New Roman"/>
        </w:rPr>
        <w:t xml:space="preserve">of which </w:t>
      </w:r>
      <w:r w:rsidR="00F6633F" w:rsidRPr="005344B4">
        <w:rPr>
          <w:rFonts w:cs="Times New Roman"/>
        </w:rPr>
        <w:t>extend beyond the site of protest, fee</w:t>
      </w:r>
      <w:r w:rsidR="00F54A48" w:rsidRPr="005344B4">
        <w:rPr>
          <w:rFonts w:cs="Times New Roman"/>
        </w:rPr>
        <w:t>ding</w:t>
      </w:r>
      <w:r w:rsidR="00F6633F" w:rsidRPr="005344B4">
        <w:rPr>
          <w:rFonts w:cs="Times New Roman"/>
        </w:rPr>
        <w:t xml:space="preserve"> into everyday conversations and the co-construction/reproduction of moral and political agency within the family </w:t>
      </w:r>
      <w:r w:rsidR="00F6633F" w:rsidRPr="005344B4">
        <w:rPr>
          <w:rFonts w:cs="Times New Roman"/>
        </w:rPr>
        <w:fldChar w:fldCharType="begin"/>
      </w:r>
      <w:r w:rsidR="00286350" w:rsidRPr="005344B4">
        <w:rPr>
          <w:rFonts w:cs="Times New Roman"/>
        </w:rPr>
        <w:instrText xml:space="preserve"> ADDIN ZOTERO_ITEM CSL_CITATION {"citationID":"Cims95NM","properties":{"formattedCitation":"(Hall, 2016)","plainCitation":"(Hall, 2016)","noteIndex":0},"citationItems":[{"id":1150,"uris":["http://zotero.org/users/6040264/items/QVCKQQF6"],"itemData":{"id":1150,"type":"article-journal","abstract":"The family is often considered the foundation of moral learning in society, responsible for caring and parenting, and transmitting morals to children and young people, while a lack of moral guidance from family is associated with antisocial behaviour. Despite this deep moralizing of family life, very little is known about how morals are understood in the context of family, how family members form their moral outlooks, and how morals and difference are negotiated within everyday family practices. This paper addresses some of these burgeoning questions around the moral geographies of family. Drawing on two years of ethnographic research with six families in the UK, I consider normative assumptions about what morals mean to families, which parts of family life morals are drawn from, and how morals are transmitted by and within families. In the conclusion I outline my contributions to both established and emerging areas of geographical interest.","container-title":"Social &amp; Cultural Geography","DOI":"10.1080/14649365.2016.1147063","ISSN":"1464-9365","issue":"8","note":"publisher: Routledge\n_eprint: https://doi.org/10.1080/14649365.2016.1147063","page":"1017-1039","source":"Taylor and Francis+NEJM","title":"Moral geographies of family: articulating, forming and transmitting moralities in everyday life","title-short":"Moral geographies of family","volume":"17","author":[{"family":"Hall","given":"Sarah Marie"}],"issued":{"date-parts":[["2016",11,16]]}}}],"schema":"https://github.com/citation-style-language/schema/raw/master/csl-citation.json"} </w:instrText>
      </w:r>
      <w:r w:rsidR="00F6633F" w:rsidRPr="005344B4">
        <w:rPr>
          <w:rFonts w:cs="Times New Roman"/>
        </w:rPr>
        <w:fldChar w:fldCharType="separate"/>
      </w:r>
      <w:r w:rsidR="00F6633F" w:rsidRPr="005344B4">
        <w:rPr>
          <w:rFonts w:cs="Times New Roman"/>
        </w:rPr>
        <w:t>(Hall, 2016)</w:t>
      </w:r>
      <w:r w:rsidR="00F6633F" w:rsidRPr="005344B4">
        <w:rPr>
          <w:rFonts w:cs="Times New Roman"/>
        </w:rPr>
        <w:fldChar w:fldCharType="end"/>
      </w:r>
      <w:r w:rsidR="00F6633F" w:rsidRPr="005344B4">
        <w:rPr>
          <w:rFonts w:cs="Times New Roman"/>
        </w:rPr>
        <w:t xml:space="preserve">. </w:t>
      </w:r>
      <w:r w:rsidR="00DD7FEE" w:rsidRPr="005344B4">
        <w:rPr>
          <w:rFonts w:cs="Times New Roman"/>
        </w:rPr>
        <w:t>In the following sections,</w:t>
      </w:r>
      <w:r w:rsidR="00F54A48" w:rsidRPr="005344B4">
        <w:rPr>
          <w:rFonts w:cs="Times New Roman"/>
        </w:rPr>
        <w:t xml:space="preserve"> I draw on recollections of The Big One and other XR protesters shared with me by parent activists interviewed for this project </w:t>
      </w:r>
      <w:r w:rsidR="00A67FDC" w:rsidRPr="005344B4">
        <w:rPr>
          <w:rFonts w:cs="Times New Roman"/>
        </w:rPr>
        <w:t>to</w:t>
      </w:r>
      <w:r w:rsidR="00F54A48" w:rsidRPr="005344B4">
        <w:rPr>
          <w:rFonts w:cs="Times New Roman"/>
        </w:rPr>
        <w:t xml:space="preserve"> develop this argument. </w:t>
      </w:r>
    </w:p>
    <w:p w14:paraId="313F391B" w14:textId="3FD12080" w:rsidR="00E36902" w:rsidRPr="005344B4" w:rsidRDefault="005C4E2B" w:rsidP="00901009">
      <w:pPr>
        <w:pStyle w:val="Heading3"/>
      </w:pPr>
      <w:bookmarkStart w:id="139" w:name="_Toc213581831"/>
      <w:r w:rsidRPr="005344B4">
        <w:t xml:space="preserve">6.2.1 </w:t>
      </w:r>
      <w:r w:rsidR="00AA619F" w:rsidRPr="005344B4">
        <w:t>Parent-child dialogue</w:t>
      </w:r>
      <w:bookmarkEnd w:id="139"/>
      <w:r w:rsidR="00AA619F" w:rsidRPr="005344B4">
        <w:t xml:space="preserve"> </w:t>
      </w:r>
    </w:p>
    <w:p w14:paraId="1965693B" w14:textId="24AB2389" w:rsidR="00AA619F" w:rsidRPr="005344B4" w:rsidRDefault="00FD2D7B" w:rsidP="009811B0">
      <w:pPr>
        <w:spacing w:line="480" w:lineRule="auto"/>
        <w:rPr>
          <w:rFonts w:cs="Times New Roman"/>
        </w:rPr>
      </w:pPr>
      <w:r w:rsidRPr="005344B4">
        <w:rPr>
          <w:rFonts w:cs="Times New Roman"/>
        </w:rPr>
        <w:t>The main action directed towards family participatio</w:t>
      </w:r>
      <w:r w:rsidR="00D65FAA" w:rsidRPr="005344B4">
        <w:rPr>
          <w:rFonts w:cs="Times New Roman"/>
        </w:rPr>
        <w:t>n at</w:t>
      </w:r>
      <w:r w:rsidR="00AA619F" w:rsidRPr="005344B4">
        <w:rPr>
          <w:rFonts w:cs="Times New Roman"/>
        </w:rPr>
        <w:t xml:space="preserve"> The Big One was the ‘Biodiversity March’ which took place on Saturday</w:t>
      </w:r>
      <w:r w:rsidR="00D65FAA" w:rsidRPr="005344B4">
        <w:rPr>
          <w:rFonts w:cs="Times New Roman"/>
        </w:rPr>
        <w:t xml:space="preserve">, where children were invited to dress </w:t>
      </w:r>
      <w:r w:rsidR="00907250" w:rsidRPr="005344B4">
        <w:rPr>
          <w:rFonts w:cs="Times New Roman"/>
        </w:rPr>
        <w:t>up and</w:t>
      </w:r>
      <w:r w:rsidR="00F80EC6" w:rsidRPr="005344B4">
        <w:rPr>
          <w:rFonts w:cs="Times New Roman"/>
        </w:rPr>
        <w:t xml:space="preserve"> make </w:t>
      </w:r>
      <w:r w:rsidR="00A766BC" w:rsidRPr="005344B4">
        <w:rPr>
          <w:rFonts w:cs="Times New Roman"/>
        </w:rPr>
        <w:t>animals sculptures to carry with them. This</w:t>
      </w:r>
      <w:r w:rsidR="00D65FAA" w:rsidRPr="005344B4">
        <w:rPr>
          <w:rFonts w:cs="Times New Roman"/>
        </w:rPr>
        <w:t xml:space="preserve"> </w:t>
      </w:r>
      <w:r w:rsidR="00AA619F" w:rsidRPr="005344B4">
        <w:rPr>
          <w:rFonts w:cs="Times New Roman"/>
        </w:rPr>
        <w:t>culminated in a ‘die-in’ outside Millbank</w:t>
      </w:r>
      <w:r w:rsidR="008B3394">
        <w:rPr>
          <w:rFonts w:cs="Times New Roman"/>
        </w:rPr>
        <w:t>,</w:t>
      </w:r>
      <w:r w:rsidR="00AA619F" w:rsidRPr="005344B4">
        <w:rPr>
          <w:rFonts w:cs="Times New Roman"/>
        </w:rPr>
        <w:t xml:space="preserve"> where </w:t>
      </w:r>
      <w:r w:rsidR="00A766BC" w:rsidRPr="005344B4">
        <w:rPr>
          <w:rFonts w:cs="Times New Roman"/>
        </w:rPr>
        <w:t xml:space="preserve">protestors </w:t>
      </w:r>
      <w:r w:rsidR="00AA619F" w:rsidRPr="005344B4">
        <w:rPr>
          <w:rFonts w:cs="Times New Roman"/>
        </w:rPr>
        <w:t xml:space="preserve">lay down in the road for 5 minutes to symbolise biodiversity loss and </w:t>
      </w:r>
      <w:r w:rsidR="008B3394">
        <w:rPr>
          <w:rFonts w:cs="Times New Roman"/>
        </w:rPr>
        <w:t>extinction</w:t>
      </w:r>
      <w:r w:rsidR="00AA619F" w:rsidRPr="005344B4">
        <w:rPr>
          <w:rFonts w:cs="Times New Roman"/>
        </w:rPr>
        <w:t xml:space="preserve"> due to climate change. Plans for the die-in had been controversial amongst some of the family groups, and the </w:t>
      </w:r>
      <w:r w:rsidR="00021723" w:rsidRPr="005344B4">
        <w:rPr>
          <w:rFonts w:cs="Times New Roman"/>
        </w:rPr>
        <w:t xml:space="preserve">programme </w:t>
      </w:r>
      <w:r w:rsidR="00AA619F" w:rsidRPr="005344B4">
        <w:rPr>
          <w:rFonts w:cs="Times New Roman"/>
        </w:rPr>
        <w:t>included an ‘op</w:t>
      </w:r>
      <w:r w:rsidR="008B3394">
        <w:rPr>
          <w:rFonts w:cs="Times New Roman"/>
        </w:rPr>
        <w:t>t</w:t>
      </w:r>
      <w:r w:rsidR="00AA619F" w:rsidRPr="005344B4">
        <w:rPr>
          <w:rFonts w:cs="Times New Roman"/>
        </w:rPr>
        <w:t>-out’ point for attendees to leave the march ahead of the die-in.</w:t>
      </w:r>
      <w:r w:rsidR="00A766BC" w:rsidRPr="005344B4">
        <w:rPr>
          <w:rFonts w:cs="Times New Roman"/>
        </w:rPr>
        <w:t xml:space="preserve"> Whilst some were concerned about taking part in </w:t>
      </w:r>
      <w:r w:rsidR="0068268B" w:rsidRPr="005344B4">
        <w:rPr>
          <w:rFonts w:cs="Times New Roman"/>
        </w:rPr>
        <w:t xml:space="preserve">the transgressive act of lying down in the road, </w:t>
      </w:r>
      <w:r w:rsidR="008B3394" w:rsidRPr="005344B4">
        <w:rPr>
          <w:rFonts w:cs="Times New Roman"/>
        </w:rPr>
        <w:t>parents</w:t>
      </w:r>
      <w:r w:rsidR="0068268B" w:rsidRPr="005344B4">
        <w:rPr>
          <w:rFonts w:cs="Times New Roman"/>
        </w:rPr>
        <w:t xml:space="preserve"> primarily expressed concern </w:t>
      </w:r>
      <w:r w:rsidR="008B3394" w:rsidRPr="005344B4">
        <w:rPr>
          <w:rFonts w:cs="Times New Roman"/>
        </w:rPr>
        <w:t>about</w:t>
      </w:r>
      <w:r w:rsidR="0068268B" w:rsidRPr="005344B4">
        <w:rPr>
          <w:rFonts w:cs="Times New Roman"/>
        </w:rPr>
        <w:t xml:space="preserve"> the theme of extinction a</w:t>
      </w:r>
      <w:r w:rsidR="00A44B87" w:rsidRPr="005344B4">
        <w:rPr>
          <w:rFonts w:cs="Times New Roman"/>
        </w:rPr>
        <w:t>n</w:t>
      </w:r>
      <w:r w:rsidR="0068268B" w:rsidRPr="005344B4">
        <w:rPr>
          <w:rFonts w:cs="Times New Roman"/>
        </w:rPr>
        <w:t xml:space="preserve">d </w:t>
      </w:r>
      <w:r w:rsidR="008B3394">
        <w:rPr>
          <w:rFonts w:cs="Times New Roman"/>
        </w:rPr>
        <w:t xml:space="preserve">the </w:t>
      </w:r>
      <w:r w:rsidR="0068268B" w:rsidRPr="005344B4">
        <w:rPr>
          <w:rFonts w:cs="Times New Roman"/>
        </w:rPr>
        <w:t>focus on</w:t>
      </w:r>
      <w:r w:rsidR="00A44B87" w:rsidRPr="005344B4">
        <w:rPr>
          <w:rFonts w:cs="Times New Roman"/>
        </w:rPr>
        <w:t xml:space="preserve"> death and dying.</w:t>
      </w:r>
      <w:r w:rsidR="0068268B" w:rsidRPr="005344B4">
        <w:rPr>
          <w:rFonts w:cs="Times New Roman"/>
        </w:rPr>
        <w:t xml:space="preserve"> </w:t>
      </w:r>
      <w:r w:rsidR="00AA619F" w:rsidRPr="005344B4">
        <w:rPr>
          <w:rFonts w:cs="Times New Roman"/>
        </w:rPr>
        <w:t>Mark explains</w:t>
      </w:r>
    </w:p>
    <w:p w14:paraId="6282BB26" w14:textId="49E2AA39" w:rsidR="00AA619F" w:rsidRPr="005344B4" w:rsidRDefault="00AA619F" w:rsidP="009811B0">
      <w:pPr>
        <w:spacing w:line="480" w:lineRule="auto"/>
        <w:ind w:left="720"/>
        <w:rPr>
          <w:rFonts w:cs="Times New Roman"/>
          <w:i/>
          <w:iCs/>
        </w:rPr>
      </w:pPr>
      <w:r w:rsidRPr="005344B4">
        <w:rPr>
          <w:rFonts w:cs="Times New Roman"/>
          <w:i/>
          <w:iCs/>
        </w:rPr>
        <w:t>I did see a lot of concern in the various chats beforehand</w:t>
      </w:r>
      <w:proofErr w:type="gramStart"/>
      <w:r w:rsidRPr="005344B4">
        <w:rPr>
          <w:rFonts w:cs="Times New Roman"/>
          <w:i/>
          <w:iCs/>
        </w:rPr>
        <w:t>….a</w:t>
      </w:r>
      <w:proofErr w:type="gramEnd"/>
      <w:r w:rsidRPr="005344B4">
        <w:rPr>
          <w:rFonts w:cs="Times New Roman"/>
          <w:i/>
          <w:iCs/>
        </w:rPr>
        <w:t xml:space="preserve"> lot of concern from parents about </w:t>
      </w:r>
      <w:r w:rsidR="00DC6705" w:rsidRPr="005344B4">
        <w:rPr>
          <w:rFonts w:cs="Times New Roman"/>
          <w:i/>
          <w:iCs/>
        </w:rPr>
        <w:t>[the die in]</w:t>
      </w:r>
      <w:r w:rsidRPr="005344B4">
        <w:rPr>
          <w:rFonts w:cs="Times New Roman"/>
          <w:i/>
          <w:iCs/>
        </w:rPr>
        <w:t xml:space="preserve">. </w:t>
      </w:r>
      <w:proofErr w:type="gramStart"/>
      <w:r w:rsidRPr="005344B4">
        <w:rPr>
          <w:rFonts w:cs="Times New Roman"/>
          <w:i/>
          <w:iCs/>
        </w:rPr>
        <w:t>Definitely some</w:t>
      </w:r>
      <w:proofErr w:type="gramEnd"/>
      <w:r w:rsidRPr="005344B4">
        <w:rPr>
          <w:rFonts w:cs="Times New Roman"/>
          <w:i/>
          <w:iCs/>
        </w:rPr>
        <w:t xml:space="preserve"> parents didn't want their kids to be involved ... I think when it </w:t>
      </w:r>
      <w:proofErr w:type="gramStart"/>
      <w:r w:rsidRPr="005344B4">
        <w:rPr>
          <w:rFonts w:cs="Times New Roman"/>
          <w:i/>
          <w:iCs/>
        </w:rPr>
        <w:t>actually happened</w:t>
      </w:r>
      <w:proofErr w:type="gramEnd"/>
      <w:r w:rsidRPr="005344B4">
        <w:rPr>
          <w:rFonts w:cs="Times New Roman"/>
          <w:i/>
          <w:iCs/>
        </w:rPr>
        <w:t>, it was totally fine. It was like, well we lay down in the street, it's fine. We didn't really have to frame it as - We're doing this to represent all the animals that are dying, you know, like you don't have to necessarily fill in all the details. (Mark)</w:t>
      </w:r>
    </w:p>
    <w:p w14:paraId="4C527BEB" w14:textId="70A11F29" w:rsidR="00AA619F" w:rsidRPr="005344B4" w:rsidRDefault="002D2B0D" w:rsidP="009811B0">
      <w:pPr>
        <w:spacing w:line="480" w:lineRule="auto"/>
        <w:rPr>
          <w:rFonts w:cs="Times New Roman"/>
        </w:rPr>
      </w:pPr>
      <w:r w:rsidRPr="005344B4">
        <w:rPr>
          <w:rFonts w:cs="Times New Roman"/>
        </w:rPr>
        <w:t>Meanwhile, Susan</w:t>
      </w:r>
      <w:r w:rsidR="00AA619F" w:rsidRPr="005344B4">
        <w:rPr>
          <w:rFonts w:cs="Times New Roman"/>
        </w:rPr>
        <w:t xml:space="preserve"> framed taking part in the die-in with her daughter in terms of generating a positive connection with nature through listing to the birds</w:t>
      </w:r>
    </w:p>
    <w:p w14:paraId="1368BB6B" w14:textId="4E87914B" w:rsidR="00AA619F" w:rsidRPr="005344B4" w:rsidRDefault="00907250" w:rsidP="009811B0">
      <w:pPr>
        <w:spacing w:line="480" w:lineRule="auto"/>
        <w:ind w:left="720"/>
        <w:rPr>
          <w:rFonts w:cs="Times New Roman"/>
          <w:i/>
          <w:iCs/>
        </w:rPr>
      </w:pPr>
      <w:r w:rsidRPr="005344B4">
        <w:rPr>
          <w:rFonts w:cs="Times New Roman"/>
          <w:i/>
          <w:iCs/>
        </w:rPr>
        <w:lastRenderedPageBreak/>
        <w:t>So,</w:t>
      </w:r>
      <w:r w:rsidR="00AA619F" w:rsidRPr="005344B4">
        <w:rPr>
          <w:rFonts w:cs="Times New Roman"/>
          <w:i/>
          <w:iCs/>
        </w:rPr>
        <w:t xml:space="preserve"> when you go </w:t>
      </w:r>
      <w:r w:rsidR="002D2B0D" w:rsidRPr="005344B4">
        <w:rPr>
          <w:rFonts w:cs="Times New Roman"/>
          <w:i/>
          <w:iCs/>
        </w:rPr>
        <w:t xml:space="preserve">on </w:t>
      </w:r>
      <w:r w:rsidR="00AA619F" w:rsidRPr="005344B4">
        <w:rPr>
          <w:rFonts w:cs="Times New Roman"/>
          <w:i/>
          <w:iCs/>
        </w:rPr>
        <w:t xml:space="preserve">a march and she's dressed you know, as a butterfly and she's dancing and singing with all these people who then lie down in the street and listen to the birds. </w:t>
      </w:r>
      <w:r w:rsidR="00F07B69" w:rsidRPr="005344B4">
        <w:rPr>
          <w:rFonts w:cs="Times New Roman"/>
          <w:i/>
          <w:iCs/>
        </w:rPr>
        <w:t>(</w:t>
      </w:r>
      <w:r w:rsidR="00AA619F" w:rsidRPr="005344B4">
        <w:rPr>
          <w:rFonts w:cs="Times New Roman"/>
          <w:i/>
          <w:iCs/>
        </w:rPr>
        <w:t>Susan)</w:t>
      </w:r>
    </w:p>
    <w:p w14:paraId="2C2F6B56" w14:textId="6D6228DD" w:rsidR="00260B84" w:rsidRPr="005344B4" w:rsidRDefault="00AA619F" w:rsidP="009811B0">
      <w:pPr>
        <w:spacing w:line="480" w:lineRule="auto"/>
        <w:rPr>
          <w:rFonts w:cs="Times New Roman"/>
        </w:rPr>
      </w:pPr>
      <w:r w:rsidRPr="005344B4">
        <w:rPr>
          <w:rFonts w:cs="Times New Roman"/>
        </w:rPr>
        <w:t>Contestation around the die-in</w:t>
      </w:r>
      <w:r w:rsidR="000B635D" w:rsidRPr="005344B4">
        <w:rPr>
          <w:rFonts w:cs="Times New Roman"/>
        </w:rPr>
        <w:t xml:space="preserve"> ahead of the eve</w:t>
      </w:r>
      <w:r w:rsidR="00693B60" w:rsidRPr="005344B4">
        <w:rPr>
          <w:rFonts w:cs="Times New Roman"/>
        </w:rPr>
        <w:t>nt</w:t>
      </w:r>
      <w:r w:rsidRPr="005344B4">
        <w:rPr>
          <w:rFonts w:cs="Times New Roman"/>
        </w:rPr>
        <w:t xml:space="preserve"> suggest</w:t>
      </w:r>
      <w:r w:rsidR="00EE61FF">
        <w:rPr>
          <w:rFonts w:cs="Times New Roman"/>
        </w:rPr>
        <w:t>s</w:t>
      </w:r>
      <w:r w:rsidRPr="005344B4">
        <w:rPr>
          <w:rFonts w:cs="Times New Roman"/>
        </w:rPr>
        <w:t xml:space="preserve"> that what constitutes family-friendly protest is contingent on a particular set of ideas about what information, themes and approaches to eco-crisis are appropriate for children. </w:t>
      </w:r>
      <w:r w:rsidR="001F6AAA" w:rsidRPr="005344B4">
        <w:rPr>
          <w:rFonts w:cs="Times New Roman"/>
        </w:rPr>
        <w:t xml:space="preserve">Mark </w:t>
      </w:r>
      <w:r w:rsidR="00F268E8" w:rsidRPr="005344B4">
        <w:rPr>
          <w:rFonts w:cs="Times New Roman"/>
        </w:rPr>
        <w:t>and Susan were both able</w:t>
      </w:r>
      <w:r w:rsidR="008B3394">
        <w:rPr>
          <w:rFonts w:cs="Times New Roman"/>
        </w:rPr>
        <w:t xml:space="preserve"> to</w:t>
      </w:r>
      <w:r w:rsidR="00F268E8" w:rsidRPr="005344B4">
        <w:rPr>
          <w:rFonts w:cs="Times New Roman"/>
        </w:rPr>
        <w:t xml:space="preserve"> </w:t>
      </w:r>
      <w:r w:rsidR="00AF347A" w:rsidRPr="005344B4">
        <w:rPr>
          <w:rFonts w:cs="Times New Roman"/>
        </w:rPr>
        <w:t>explain the die</w:t>
      </w:r>
      <w:r w:rsidR="00EE61FF">
        <w:rPr>
          <w:rFonts w:cs="Times New Roman"/>
        </w:rPr>
        <w:t>-</w:t>
      </w:r>
      <w:r w:rsidR="00AF347A" w:rsidRPr="005344B4">
        <w:rPr>
          <w:rFonts w:cs="Times New Roman"/>
        </w:rPr>
        <w:t>in</w:t>
      </w:r>
      <w:r w:rsidR="00EE61FF">
        <w:rPr>
          <w:rFonts w:cs="Times New Roman"/>
        </w:rPr>
        <w:t xml:space="preserve"> to</w:t>
      </w:r>
      <w:r w:rsidR="00AF347A" w:rsidRPr="005344B4">
        <w:rPr>
          <w:rFonts w:cs="Times New Roman"/>
        </w:rPr>
        <w:t xml:space="preserve"> their</w:t>
      </w:r>
      <w:r w:rsidR="00A80397">
        <w:rPr>
          <w:rFonts w:cs="Times New Roman"/>
        </w:rPr>
        <w:t xml:space="preserve"> respective</w:t>
      </w:r>
      <w:r w:rsidR="00AF347A" w:rsidRPr="005344B4">
        <w:rPr>
          <w:rFonts w:cs="Times New Roman"/>
        </w:rPr>
        <w:t xml:space="preserve"> children in sensitive ways that were unlikely to upset them, focusing instead o</w:t>
      </w:r>
      <w:r w:rsidR="000B2FDB" w:rsidRPr="005344B4">
        <w:rPr>
          <w:rFonts w:cs="Times New Roman"/>
        </w:rPr>
        <w:t>n the action of lying down in the street.</w:t>
      </w:r>
      <w:r w:rsidR="00AB6B8A" w:rsidRPr="005344B4">
        <w:rPr>
          <w:rFonts w:cs="Times New Roman"/>
        </w:rPr>
        <w:t xml:space="preserve"> </w:t>
      </w:r>
      <w:r w:rsidR="00A10E33" w:rsidRPr="005344B4">
        <w:rPr>
          <w:rFonts w:cs="Times New Roman"/>
        </w:rPr>
        <w:t xml:space="preserve">Susan </w:t>
      </w:r>
      <w:r w:rsidR="00EE61FF" w:rsidRPr="005344B4">
        <w:rPr>
          <w:rFonts w:cs="Times New Roman"/>
        </w:rPr>
        <w:t>tuned</w:t>
      </w:r>
      <w:r w:rsidR="00A10E33" w:rsidRPr="005344B4">
        <w:rPr>
          <w:rFonts w:cs="Times New Roman"/>
        </w:rPr>
        <w:t xml:space="preserve"> </w:t>
      </w:r>
      <w:r w:rsidR="00C363D0" w:rsidRPr="005344B4">
        <w:rPr>
          <w:rFonts w:cs="Times New Roman"/>
        </w:rPr>
        <w:t xml:space="preserve">into young </w:t>
      </w:r>
      <w:r w:rsidR="00135084" w:rsidRPr="005344B4">
        <w:rPr>
          <w:rFonts w:cs="Times New Roman"/>
        </w:rPr>
        <w:t>children’s modes</w:t>
      </w:r>
      <w:r w:rsidR="00C363D0" w:rsidRPr="005344B4">
        <w:rPr>
          <w:rFonts w:cs="Times New Roman"/>
        </w:rPr>
        <w:t xml:space="preserve"> of embodied sense-making,</w:t>
      </w:r>
      <w:r w:rsidR="00A10E33" w:rsidRPr="005344B4">
        <w:rPr>
          <w:rFonts w:cs="Times New Roman"/>
        </w:rPr>
        <w:t xml:space="preserve"> </w:t>
      </w:r>
      <w:r w:rsidR="00074F83" w:rsidRPr="005344B4">
        <w:rPr>
          <w:rFonts w:cs="Times New Roman"/>
        </w:rPr>
        <w:t>foregrounding the</w:t>
      </w:r>
      <w:r w:rsidR="002E7952" w:rsidRPr="005344B4">
        <w:rPr>
          <w:rFonts w:cs="Times New Roman"/>
        </w:rPr>
        <w:t xml:space="preserve"> transgressive and sensory aspects of the die-in </w:t>
      </w:r>
      <w:r w:rsidR="00074F83" w:rsidRPr="005344B4">
        <w:rPr>
          <w:rFonts w:cs="Times New Roman"/>
        </w:rPr>
        <w:t>rather than</w:t>
      </w:r>
      <w:r w:rsidR="00C363D0" w:rsidRPr="005344B4">
        <w:rPr>
          <w:rFonts w:cs="Times New Roman"/>
        </w:rPr>
        <w:t xml:space="preserve"> its more conceptual</w:t>
      </w:r>
      <w:r w:rsidR="004A1BA6" w:rsidRPr="005344B4">
        <w:rPr>
          <w:rFonts w:cs="Times New Roman"/>
        </w:rPr>
        <w:t xml:space="preserve"> framing</w:t>
      </w:r>
      <w:r w:rsidR="00074F83" w:rsidRPr="005344B4">
        <w:rPr>
          <w:rFonts w:cs="Times New Roman"/>
        </w:rPr>
        <w:t>.</w:t>
      </w:r>
      <w:r w:rsidR="004A1BA6" w:rsidRPr="005344B4">
        <w:rPr>
          <w:rFonts w:cs="Times New Roman"/>
        </w:rPr>
        <w:t xml:space="preserve"> </w:t>
      </w:r>
      <w:r w:rsidR="00907250" w:rsidRPr="005344B4">
        <w:rPr>
          <w:rFonts w:cs="Times New Roman"/>
        </w:rPr>
        <w:t>However,</w:t>
      </w:r>
      <w:r w:rsidR="00135084" w:rsidRPr="005344B4">
        <w:rPr>
          <w:rFonts w:cs="Times New Roman"/>
        </w:rPr>
        <w:t xml:space="preserve"> </w:t>
      </w:r>
      <w:r w:rsidR="00EE61FF">
        <w:rPr>
          <w:rFonts w:cs="Times New Roman"/>
        </w:rPr>
        <w:t xml:space="preserve">it is </w:t>
      </w:r>
      <w:r w:rsidR="005C60B6" w:rsidRPr="005344B4">
        <w:rPr>
          <w:rFonts w:cs="Times New Roman"/>
        </w:rPr>
        <w:t>framed</w:t>
      </w:r>
      <w:r w:rsidR="004A1BA6" w:rsidRPr="005344B4">
        <w:rPr>
          <w:rFonts w:cs="Times New Roman"/>
        </w:rPr>
        <w:t xml:space="preserve">, </w:t>
      </w:r>
      <w:r w:rsidR="005C60B6" w:rsidRPr="005344B4">
        <w:rPr>
          <w:rFonts w:cs="Times New Roman"/>
        </w:rPr>
        <w:t>the die-in was a performative political act</w:t>
      </w:r>
      <w:r w:rsidR="0001157F" w:rsidRPr="005344B4">
        <w:rPr>
          <w:rFonts w:cs="Times New Roman"/>
        </w:rPr>
        <w:t xml:space="preserve"> whic</w:t>
      </w:r>
      <w:r w:rsidR="009C121D" w:rsidRPr="005344B4">
        <w:rPr>
          <w:rFonts w:cs="Times New Roman"/>
        </w:rPr>
        <w:t>h stilled t</w:t>
      </w:r>
      <w:r w:rsidR="00260B84" w:rsidRPr="005344B4">
        <w:rPr>
          <w:rFonts w:cs="Times New Roman"/>
        </w:rPr>
        <w:t>he exuberant</w:t>
      </w:r>
      <w:r w:rsidR="009C121D" w:rsidRPr="005344B4">
        <w:rPr>
          <w:rFonts w:cs="Times New Roman"/>
        </w:rPr>
        <w:t xml:space="preserve"> crowd and gestured towards loss</w:t>
      </w:r>
      <w:r w:rsidR="00CA1BF8" w:rsidRPr="005344B4">
        <w:rPr>
          <w:rFonts w:cs="Times New Roman"/>
        </w:rPr>
        <w:t xml:space="preserve"> and</w:t>
      </w:r>
      <w:r w:rsidR="009C121D" w:rsidRPr="005344B4">
        <w:rPr>
          <w:rFonts w:cs="Times New Roman"/>
        </w:rPr>
        <w:t xml:space="preserve"> grie</w:t>
      </w:r>
      <w:r w:rsidR="002429CC">
        <w:rPr>
          <w:rFonts w:cs="Times New Roman"/>
        </w:rPr>
        <w:t>f</w:t>
      </w:r>
      <w:r w:rsidR="00260B84" w:rsidRPr="005344B4">
        <w:rPr>
          <w:rFonts w:cs="Times New Roman"/>
        </w:rPr>
        <w:t xml:space="preserve">. Rather than </w:t>
      </w:r>
      <w:r w:rsidR="008867A8" w:rsidRPr="005344B4">
        <w:rPr>
          <w:rFonts w:cs="Times New Roman"/>
        </w:rPr>
        <w:t>avoiding the die-in</w:t>
      </w:r>
      <w:r w:rsidR="00CD012A" w:rsidRPr="005344B4">
        <w:rPr>
          <w:rFonts w:cs="Times New Roman"/>
        </w:rPr>
        <w:t xml:space="preserve"> and the difficult or possibly distressing questions it could raise, Mark and Susan trusted their children’s ability to make sense of </w:t>
      </w:r>
      <w:r w:rsidR="00940308" w:rsidRPr="005344B4">
        <w:rPr>
          <w:rFonts w:cs="Times New Roman"/>
        </w:rPr>
        <w:t xml:space="preserve">an unusual use of public </w:t>
      </w:r>
      <w:r w:rsidR="00135084" w:rsidRPr="005344B4">
        <w:rPr>
          <w:rFonts w:cs="Times New Roman"/>
        </w:rPr>
        <w:t>space and</w:t>
      </w:r>
      <w:r w:rsidR="00CD012A" w:rsidRPr="005344B4">
        <w:rPr>
          <w:rFonts w:cs="Times New Roman"/>
        </w:rPr>
        <w:t xml:space="preserve"> supported the</w:t>
      </w:r>
      <w:r w:rsidR="007B78C9" w:rsidRPr="005344B4">
        <w:rPr>
          <w:rFonts w:cs="Times New Roman"/>
        </w:rPr>
        <w:t xml:space="preserve">m through </w:t>
      </w:r>
      <w:r w:rsidR="002E7D3D" w:rsidRPr="005344B4">
        <w:rPr>
          <w:rFonts w:cs="Times New Roman"/>
        </w:rPr>
        <w:t xml:space="preserve">engaging with embodied modes of sense-making. </w:t>
      </w:r>
      <w:r w:rsidR="00A23930" w:rsidRPr="005344B4">
        <w:rPr>
          <w:rFonts w:cs="Times New Roman"/>
        </w:rPr>
        <w:t xml:space="preserve"> </w:t>
      </w:r>
    </w:p>
    <w:p w14:paraId="643D5708" w14:textId="445312C9" w:rsidR="00A665A3" w:rsidRPr="005344B4" w:rsidRDefault="00A44B87" w:rsidP="009811B0">
      <w:pPr>
        <w:spacing w:line="480" w:lineRule="auto"/>
        <w:rPr>
          <w:rFonts w:cs="Times New Roman"/>
        </w:rPr>
      </w:pPr>
      <w:r w:rsidRPr="005344B4">
        <w:rPr>
          <w:rFonts w:cs="Times New Roman"/>
        </w:rPr>
        <w:t>W</w:t>
      </w:r>
      <w:r w:rsidR="008D35B8" w:rsidRPr="005344B4">
        <w:rPr>
          <w:rFonts w:cs="Times New Roman"/>
        </w:rPr>
        <w:t>ithin the protest space, the choice of what to expose a child to or not is not easily controlled by a parent</w:t>
      </w:r>
      <w:r w:rsidR="00E27292" w:rsidRPr="005344B4">
        <w:rPr>
          <w:rFonts w:cs="Times New Roman"/>
        </w:rPr>
        <w:t xml:space="preserve">, and </w:t>
      </w:r>
      <w:r w:rsidR="00940308" w:rsidRPr="005344B4">
        <w:rPr>
          <w:rFonts w:cs="Times New Roman"/>
        </w:rPr>
        <w:t xml:space="preserve">certainly older or more emotionally sensitive children may have found this </w:t>
      </w:r>
      <w:r w:rsidR="003345DF" w:rsidRPr="005344B4">
        <w:rPr>
          <w:rFonts w:cs="Times New Roman"/>
        </w:rPr>
        <w:t>a more troubling encounter</w:t>
      </w:r>
      <w:r w:rsidR="00EC33B0" w:rsidRPr="005344B4">
        <w:rPr>
          <w:rFonts w:cs="Times New Roman"/>
        </w:rPr>
        <w:t>.</w:t>
      </w:r>
      <w:r w:rsidR="006D0F8B" w:rsidRPr="005344B4">
        <w:rPr>
          <w:rFonts w:cs="Times New Roman"/>
        </w:rPr>
        <w:t xml:space="preserve"> </w:t>
      </w:r>
      <w:r w:rsidR="00845577" w:rsidRPr="005344B4">
        <w:rPr>
          <w:rFonts w:cs="Times New Roman"/>
        </w:rPr>
        <w:t xml:space="preserve"> </w:t>
      </w:r>
      <w:r w:rsidR="00914CB9" w:rsidRPr="005344B4">
        <w:rPr>
          <w:rFonts w:cs="Times New Roman"/>
        </w:rPr>
        <w:t>As</w:t>
      </w:r>
      <w:r w:rsidR="002429CC">
        <w:rPr>
          <w:rFonts w:cs="Times New Roman"/>
        </w:rPr>
        <w:t xml:space="preserve"> exp</w:t>
      </w:r>
      <w:r w:rsidR="00914CB9" w:rsidRPr="005344B4">
        <w:rPr>
          <w:rFonts w:cs="Times New Roman"/>
        </w:rPr>
        <w:t>licitly political and often adult-centric space</w:t>
      </w:r>
      <w:r w:rsidR="002429CC">
        <w:rPr>
          <w:rFonts w:cs="Times New Roman"/>
        </w:rPr>
        <w:t>s</w:t>
      </w:r>
      <w:r w:rsidR="00914CB9" w:rsidRPr="005344B4">
        <w:rPr>
          <w:rFonts w:cs="Times New Roman"/>
        </w:rPr>
        <w:t xml:space="preserve">, protests can </w:t>
      </w:r>
      <w:r w:rsidR="00541891" w:rsidRPr="005344B4">
        <w:rPr>
          <w:rFonts w:cs="Times New Roman"/>
        </w:rPr>
        <w:t xml:space="preserve">generate encounters with </w:t>
      </w:r>
      <w:r w:rsidR="00845577" w:rsidRPr="005344B4">
        <w:rPr>
          <w:rFonts w:cs="Times New Roman"/>
        </w:rPr>
        <w:t xml:space="preserve">ideas, imaginaries </w:t>
      </w:r>
      <w:r w:rsidR="00914CB9" w:rsidRPr="005344B4">
        <w:rPr>
          <w:rFonts w:cs="Times New Roman"/>
        </w:rPr>
        <w:t xml:space="preserve">and modes of response which </w:t>
      </w:r>
      <w:r w:rsidR="00541891" w:rsidRPr="005344B4">
        <w:rPr>
          <w:rFonts w:cs="Times New Roman"/>
        </w:rPr>
        <w:t>children might not come across otherwise.</w:t>
      </w:r>
      <w:r w:rsidR="000D4535" w:rsidRPr="005344B4">
        <w:rPr>
          <w:rFonts w:cs="Times New Roman"/>
        </w:rPr>
        <w:t xml:space="preserve"> </w:t>
      </w:r>
      <w:r w:rsidR="00541891" w:rsidRPr="005344B4">
        <w:rPr>
          <w:rFonts w:cs="Times New Roman"/>
        </w:rPr>
        <w:t>Even within ‘Family friendly’ protest, t</w:t>
      </w:r>
      <w:r w:rsidR="000D4535" w:rsidRPr="005344B4">
        <w:rPr>
          <w:rFonts w:cs="Times New Roman"/>
        </w:rPr>
        <w:t>hey are more likely to encounter adult-centric modes of expression</w:t>
      </w:r>
      <w:r w:rsidR="00DD3CF4" w:rsidRPr="005344B4">
        <w:rPr>
          <w:rFonts w:cs="Times New Roman"/>
        </w:rPr>
        <w:t xml:space="preserve"> considered too sophisticated, inappropriate or transgressive for children</w:t>
      </w:r>
      <w:r w:rsidR="002429CC">
        <w:rPr>
          <w:rFonts w:cs="Times New Roman"/>
        </w:rPr>
        <w:t xml:space="preserve">. This is a stark contrast with </w:t>
      </w:r>
      <w:r w:rsidR="00DD3CF4" w:rsidRPr="005344B4">
        <w:rPr>
          <w:rFonts w:cs="Times New Roman"/>
        </w:rPr>
        <w:t xml:space="preserve">the tight scripting of the Museum exhibit or the more frivolous modes of the Festival. </w:t>
      </w:r>
      <w:r w:rsidR="00BD4DF9" w:rsidRPr="005344B4">
        <w:rPr>
          <w:rFonts w:cs="Times New Roman"/>
        </w:rPr>
        <w:t xml:space="preserve">Unexpected </w:t>
      </w:r>
      <w:r w:rsidR="00B94684" w:rsidRPr="005344B4">
        <w:rPr>
          <w:rFonts w:cs="Times New Roman"/>
        </w:rPr>
        <w:t xml:space="preserve">encounters in the protest can </w:t>
      </w:r>
      <w:r w:rsidR="002429CC">
        <w:rPr>
          <w:rFonts w:cs="Times New Roman"/>
        </w:rPr>
        <w:t>prompt</w:t>
      </w:r>
      <w:r w:rsidR="00B94684" w:rsidRPr="005344B4">
        <w:rPr>
          <w:rFonts w:cs="Times New Roman"/>
        </w:rPr>
        <w:t xml:space="preserve"> questions and</w:t>
      </w:r>
      <w:r w:rsidR="002F6BDF" w:rsidRPr="005344B4">
        <w:rPr>
          <w:rFonts w:cs="Times New Roman"/>
        </w:rPr>
        <w:t xml:space="preserve"> child-</w:t>
      </w:r>
      <w:r w:rsidR="00AE1D78" w:rsidRPr="005344B4">
        <w:rPr>
          <w:rFonts w:cs="Times New Roman"/>
        </w:rPr>
        <w:t>parent</w:t>
      </w:r>
      <w:r w:rsidR="002F6BDF" w:rsidRPr="005344B4">
        <w:rPr>
          <w:rFonts w:cs="Times New Roman"/>
        </w:rPr>
        <w:t xml:space="preserve"> dialogue</w:t>
      </w:r>
      <w:r w:rsidR="00AE1D78" w:rsidRPr="005344B4">
        <w:rPr>
          <w:rFonts w:cs="Times New Roman"/>
        </w:rPr>
        <w:t xml:space="preserve">, </w:t>
      </w:r>
      <w:r w:rsidRPr="005344B4">
        <w:rPr>
          <w:rFonts w:cs="Times New Roman"/>
        </w:rPr>
        <w:t>in which ad</w:t>
      </w:r>
      <w:r w:rsidR="00D67386" w:rsidRPr="005344B4">
        <w:rPr>
          <w:rFonts w:cs="Times New Roman"/>
        </w:rPr>
        <w:t>ults engage with</w:t>
      </w:r>
      <w:r w:rsidR="00AE1D78" w:rsidRPr="005344B4">
        <w:rPr>
          <w:rFonts w:cs="Times New Roman"/>
        </w:rPr>
        <w:t xml:space="preserve"> children’s processes of sense-making</w:t>
      </w:r>
      <w:r w:rsidR="00D67386" w:rsidRPr="005344B4">
        <w:rPr>
          <w:rFonts w:cs="Times New Roman"/>
        </w:rPr>
        <w:t xml:space="preserve"> through a process of translation</w:t>
      </w:r>
      <w:r w:rsidR="00AE1D78" w:rsidRPr="005344B4">
        <w:rPr>
          <w:rFonts w:cs="Times New Roman"/>
        </w:rPr>
        <w:t xml:space="preserve">. </w:t>
      </w:r>
      <w:r w:rsidR="002A48CF" w:rsidRPr="005344B4">
        <w:rPr>
          <w:rFonts w:cs="Times New Roman"/>
        </w:rPr>
        <w:t xml:space="preserve">For example, Susan mentioned </w:t>
      </w:r>
      <w:r w:rsidR="00135084" w:rsidRPr="005344B4">
        <w:rPr>
          <w:rFonts w:cs="Times New Roman"/>
        </w:rPr>
        <w:t>her 6</w:t>
      </w:r>
      <w:r w:rsidR="002A48CF" w:rsidRPr="005344B4">
        <w:rPr>
          <w:rFonts w:cs="Times New Roman"/>
        </w:rPr>
        <w:t>-year-old daughter’s new favourite chant</w:t>
      </w:r>
      <w:r w:rsidR="00A665A3" w:rsidRPr="005344B4">
        <w:rPr>
          <w:rFonts w:cs="Times New Roman"/>
        </w:rPr>
        <w:t>, which she kept repeating around the house,</w:t>
      </w:r>
    </w:p>
    <w:p w14:paraId="129BAF00" w14:textId="1AD61293" w:rsidR="00A665A3" w:rsidRPr="005344B4" w:rsidRDefault="00A665A3" w:rsidP="009811B0">
      <w:pPr>
        <w:spacing w:line="480" w:lineRule="auto"/>
        <w:rPr>
          <w:rFonts w:cs="Times New Roman"/>
        </w:rPr>
      </w:pPr>
      <w:r w:rsidRPr="005344B4">
        <w:rPr>
          <w:rFonts w:cs="Times New Roman"/>
          <w:i/>
          <w:iCs/>
        </w:rPr>
        <w:t>W</w:t>
      </w:r>
      <w:r w:rsidR="002A48CF" w:rsidRPr="005344B4">
        <w:rPr>
          <w:rFonts w:cs="Times New Roman"/>
          <w:i/>
          <w:iCs/>
        </w:rPr>
        <w:t xml:space="preserve">hat time is it? </w:t>
      </w:r>
      <w:proofErr w:type="spellStart"/>
      <w:r w:rsidR="002A48CF" w:rsidRPr="005344B4">
        <w:rPr>
          <w:rFonts w:cs="Times New Roman"/>
          <w:i/>
          <w:iCs/>
        </w:rPr>
        <w:t>Solidari</w:t>
      </w:r>
      <w:proofErr w:type="spellEnd"/>
      <w:r w:rsidR="002A48CF" w:rsidRPr="005344B4">
        <w:rPr>
          <w:rFonts w:cs="Times New Roman"/>
          <w:i/>
          <w:iCs/>
        </w:rPr>
        <w:t>-</w:t>
      </w:r>
      <w:proofErr w:type="gramStart"/>
      <w:r w:rsidR="002A48CF" w:rsidRPr="005344B4">
        <w:rPr>
          <w:rFonts w:cs="Times New Roman"/>
          <w:i/>
          <w:iCs/>
        </w:rPr>
        <w:t>tea time</w:t>
      </w:r>
      <w:proofErr w:type="gramEnd"/>
      <w:r w:rsidRPr="005344B4">
        <w:rPr>
          <w:rFonts w:cs="Times New Roman"/>
          <w:i/>
          <w:iCs/>
        </w:rPr>
        <w:t>’.</w:t>
      </w:r>
    </w:p>
    <w:p w14:paraId="13E863C1" w14:textId="04E25BAE" w:rsidR="002A48CF" w:rsidRPr="005344B4" w:rsidRDefault="002A48CF" w:rsidP="009811B0">
      <w:pPr>
        <w:spacing w:line="480" w:lineRule="auto"/>
        <w:rPr>
          <w:rFonts w:cs="Times New Roman"/>
        </w:rPr>
      </w:pPr>
      <w:r w:rsidRPr="005344B4">
        <w:rPr>
          <w:rFonts w:cs="Times New Roman"/>
        </w:rPr>
        <w:t xml:space="preserve">Debra described her </w:t>
      </w:r>
      <w:r w:rsidR="00907250" w:rsidRPr="005344B4">
        <w:rPr>
          <w:rFonts w:cs="Times New Roman"/>
        </w:rPr>
        <w:t>5-year-old</w:t>
      </w:r>
      <w:r w:rsidRPr="005344B4">
        <w:rPr>
          <w:rFonts w:cs="Times New Roman"/>
        </w:rPr>
        <w:t xml:space="preserve"> son’s interest in protest signs</w:t>
      </w:r>
    </w:p>
    <w:p w14:paraId="5547A892" w14:textId="2037AC5C" w:rsidR="002A48CF" w:rsidRPr="005344B4" w:rsidRDefault="002A48CF" w:rsidP="009811B0">
      <w:pPr>
        <w:spacing w:line="480" w:lineRule="auto"/>
        <w:ind w:left="720"/>
        <w:rPr>
          <w:rFonts w:cs="Times New Roman"/>
          <w:i/>
          <w:iCs/>
        </w:rPr>
      </w:pPr>
      <w:r w:rsidRPr="005344B4">
        <w:rPr>
          <w:rFonts w:cs="Times New Roman"/>
          <w:i/>
          <w:iCs/>
        </w:rPr>
        <w:t xml:space="preserve">he loved looking at everyone’s signs and like trying to read the signs and us reading the signs out to him and his </w:t>
      </w:r>
      <w:r w:rsidR="00A665A3" w:rsidRPr="005344B4">
        <w:rPr>
          <w:rFonts w:cs="Times New Roman"/>
          <w:i/>
          <w:iCs/>
        </w:rPr>
        <w:t>favourite</w:t>
      </w:r>
      <w:r w:rsidRPr="005344B4">
        <w:rPr>
          <w:rFonts w:cs="Times New Roman"/>
          <w:i/>
          <w:iCs/>
        </w:rPr>
        <w:t xml:space="preserve"> one was, there's no such thing as planet B. (Debra)</w:t>
      </w:r>
    </w:p>
    <w:p w14:paraId="2EBB32B5" w14:textId="77777777" w:rsidR="00F81090" w:rsidRDefault="002A48CF" w:rsidP="009811B0">
      <w:pPr>
        <w:spacing w:line="480" w:lineRule="auto"/>
        <w:rPr>
          <w:rFonts w:cs="Times New Roman"/>
        </w:rPr>
      </w:pPr>
      <w:r w:rsidRPr="005344B4">
        <w:rPr>
          <w:rFonts w:cs="Times New Roman"/>
        </w:rPr>
        <w:lastRenderedPageBreak/>
        <w:t xml:space="preserve">In both cases, the parent had to explain </w:t>
      </w:r>
      <w:r w:rsidR="00A665A3" w:rsidRPr="005344B4">
        <w:rPr>
          <w:rFonts w:cs="Times New Roman"/>
        </w:rPr>
        <w:t>ideas to their children</w:t>
      </w:r>
      <w:r w:rsidRPr="005344B4">
        <w:rPr>
          <w:rFonts w:cs="Times New Roman"/>
        </w:rPr>
        <w:t xml:space="preserve"> which they had not come across before – </w:t>
      </w:r>
      <w:r w:rsidR="00A665A3" w:rsidRPr="005344B4">
        <w:rPr>
          <w:rFonts w:cs="Times New Roman"/>
        </w:rPr>
        <w:t xml:space="preserve">the concept of </w:t>
      </w:r>
      <w:r w:rsidRPr="005344B4">
        <w:rPr>
          <w:rFonts w:cs="Times New Roman"/>
        </w:rPr>
        <w:t>solidarity</w:t>
      </w:r>
      <w:r w:rsidR="00A665A3" w:rsidRPr="005344B4">
        <w:rPr>
          <w:rFonts w:cs="Times New Roman"/>
        </w:rPr>
        <w:t xml:space="preserve"> within activism</w:t>
      </w:r>
      <w:r w:rsidRPr="005344B4">
        <w:rPr>
          <w:rFonts w:cs="Times New Roman"/>
        </w:rPr>
        <w:t xml:space="preserve"> and the word play of plan B/Planet B.</w:t>
      </w:r>
      <w:r w:rsidR="00785A9F">
        <w:rPr>
          <w:rFonts w:cs="Times New Roman"/>
        </w:rPr>
        <w:t xml:space="preserve"> In both cases, Debra and Susan took the time to translate new concepts to their children</w:t>
      </w:r>
      <w:r w:rsidR="00705E76">
        <w:rPr>
          <w:rFonts w:cs="Times New Roman"/>
        </w:rPr>
        <w:t xml:space="preserve"> in terms that they would understand. In doing so, they take seriously the curiosity of their children</w:t>
      </w:r>
      <w:r w:rsidR="00A85B28">
        <w:rPr>
          <w:rFonts w:cs="Times New Roman"/>
        </w:rPr>
        <w:t xml:space="preserve"> and </w:t>
      </w:r>
      <w:r w:rsidR="00AA0111">
        <w:rPr>
          <w:rFonts w:cs="Times New Roman"/>
        </w:rPr>
        <w:t>together</w:t>
      </w:r>
      <w:r w:rsidR="00A85B28">
        <w:rPr>
          <w:rFonts w:cs="Times New Roman"/>
        </w:rPr>
        <w:t xml:space="preserve"> with their children, work to</w:t>
      </w:r>
      <w:r w:rsidR="00AA0111">
        <w:rPr>
          <w:rFonts w:cs="Times New Roman"/>
        </w:rPr>
        <w:t xml:space="preserve"> render encounters at the protest site </w:t>
      </w:r>
      <w:r w:rsidR="00F81090">
        <w:rPr>
          <w:rFonts w:cs="Times New Roman"/>
        </w:rPr>
        <w:t xml:space="preserve">politically </w:t>
      </w:r>
      <w:r w:rsidR="00AA0111">
        <w:rPr>
          <w:rFonts w:cs="Times New Roman"/>
        </w:rPr>
        <w:t>meaningful.</w:t>
      </w:r>
    </w:p>
    <w:p w14:paraId="7C02C3AE" w14:textId="77888E57" w:rsidR="001C02A1" w:rsidRPr="005344B4" w:rsidRDefault="00F81090" w:rsidP="009811B0">
      <w:pPr>
        <w:spacing w:line="480" w:lineRule="auto"/>
        <w:rPr>
          <w:rFonts w:cs="Times New Roman"/>
        </w:rPr>
      </w:pPr>
      <w:r>
        <w:rPr>
          <w:rFonts w:cs="Times New Roman"/>
        </w:rPr>
        <w:t xml:space="preserve">In another </w:t>
      </w:r>
      <w:r w:rsidR="00907250">
        <w:rPr>
          <w:rFonts w:cs="Times New Roman"/>
        </w:rPr>
        <w:t>example, Anne</w:t>
      </w:r>
      <w:r w:rsidR="006B33A2" w:rsidRPr="005344B4">
        <w:rPr>
          <w:rFonts w:cs="Times New Roman"/>
        </w:rPr>
        <w:t xml:space="preserve"> described how she and her girls aged 3 and 5 </w:t>
      </w:r>
    </w:p>
    <w:p w14:paraId="2973BF91" w14:textId="0582288D" w:rsidR="001C02A1" w:rsidRPr="005344B4" w:rsidRDefault="00037B7A" w:rsidP="009811B0">
      <w:pPr>
        <w:spacing w:line="480" w:lineRule="auto"/>
        <w:ind w:left="720"/>
        <w:rPr>
          <w:rFonts w:cs="Times New Roman"/>
          <w:i/>
          <w:iCs/>
        </w:rPr>
      </w:pPr>
      <w:r w:rsidRPr="005344B4">
        <w:rPr>
          <w:rFonts w:cs="Times New Roman"/>
          <w:i/>
          <w:iCs/>
        </w:rPr>
        <w:t>got stuck with a load of XR Youth – young people and teenagers. They were doing some err</w:t>
      </w:r>
      <w:r w:rsidR="00B63630" w:rsidRPr="005344B4">
        <w:rPr>
          <w:rFonts w:cs="Times New Roman"/>
          <w:i/>
          <w:iCs/>
        </w:rPr>
        <w:t>…. quite</w:t>
      </w:r>
      <w:r w:rsidRPr="005344B4">
        <w:rPr>
          <w:rFonts w:cs="Times New Roman"/>
          <w:i/>
          <w:iCs/>
        </w:rPr>
        <w:t xml:space="preserve"> </w:t>
      </w:r>
      <w:r w:rsidR="00907250" w:rsidRPr="005344B4">
        <w:rPr>
          <w:rFonts w:cs="Times New Roman"/>
          <w:i/>
          <w:iCs/>
        </w:rPr>
        <w:t>grown-up</w:t>
      </w:r>
      <w:r w:rsidRPr="005344B4">
        <w:rPr>
          <w:rFonts w:cs="Times New Roman"/>
          <w:i/>
          <w:iCs/>
        </w:rPr>
        <w:t xml:space="preserve"> chants! The girls were like </w:t>
      </w:r>
      <w:r w:rsidR="001C02A1" w:rsidRPr="005344B4">
        <w:rPr>
          <w:rFonts w:cs="Times New Roman"/>
          <w:i/>
          <w:iCs/>
        </w:rPr>
        <w:t>‘Do what to the Tories?! [She laughs] so yeah, they liked that bit.</w:t>
      </w:r>
    </w:p>
    <w:p w14:paraId="72FFC45F" w14:textId="74D7279E" w:rsidR="00A71CCA" w:rsidRPr="005344B4" w:rsidRDefault="001C02A1" w:rsidP="009811B0">
      <w:pPr>
        <w:spacing w:line="480" w:lineRule="auto"/>
        <w:rPr>
          <w:rFonts w:cs="Times New Roman"/>
        </w:rPr>
      </w:pPr>
      <w:r w:rsidRPr="005344B4">
        <w:rPr>
          <w:rFonts w:cs="Times New Roman"/>
        </w:rPr>
        <w:t xml:space="preserve"> She is referring to a common chant used on left-wing marches </w:t>
      </w:r>
      <w:r w:rsidR="00872F20" w:rsidRPr="005344B4">
        <w:rPr>
          <w:rFonts w:cs="Times New Roman"/>
        </w:rPr>
        <w:t xml:space="preserve">particularly </w:t>
      </w:r>
      <w:r w:rsidRPr="005344B4">
        <w:rPr>
          <w:rFonts w:cs="Times New Roman"/>
        </w:rPr>
        <w:t xml:space="preserve">during Conservative </w:t>
      </w:r>
      <w:r w:rsidR="00872F20" w:rsidRPr="005344B4">
        <w:rPr>
          <w:rFonts w:cs="Times New Roman"/>
        </w:rPr>
        <w:t xml:space="preserve">party rule – </w:t>
      </w:r>
      <w:r w:rsidR="000861A6" w:rsidRPr="005344B4">
        <w:rPr>
          <w:rFonts w:cs="Times New Roman"/>
        </w:rPr>
        <w:t>‘</w:t>
      </w:r>
      <w:r w:rsidR="00872F20" w:rsidRPr="005344B4">
        <w:rPr>
          <w:rFonts w:cs="Times New Roman"/>
        </w:rPr>
        <w:t>Fuck the Tories</w:t>
      </w:r>
      <w:r w:rsidR="000861A6" w:rsidRPr="005344B4">
        <w:rPr>
          <w:rFonts w:cs="Times New Roman"/>
        </w:rPr>
        <w:t>’</w:t>
      </w:r>
      <w:r w:rsidR="00872F20" w:rsidRPr="005344B4">
        <w:rPr>
          <w:rFonts w:cs="Times New Roman"/>
        </w:rPr>
        <w:t xml:space="preserve">. </w:t>
      </w:r>
      <w:r w:rsidR="00447E25" w:rsidRPr="005344B4">
        <w:rPr>
          <w:rFonts w:cs="Times New Roman"/>
        </w:rPr>
        <w:t xml:space="preserve">Again, this </w:t>
      </w:r>
      <w:r w:rsidR="00771697" w:rsidRPr="005344B4">
        <w:rPr>
          <w:rFonts w:cs="Times New Roman"/>
        </w:rPr>
        <w:t xml:space="preserve">mode of expression is </w:t>
      </w:r>
      <w:r w:rsidR="002429CC">
        <w:rPr>
          <w:rFonts w:cs="Times New Roman"/>
        </w:rPr>
        <w:t>reserv</w:t>
      </w:r>
      <w:r w:rsidR="00771697" w:rsidRPr="005344B4">
        <w:rPr>
          <w:rFonts w:cs="Times New Roman"/>
        </w:rPr>
        <w:t xml:space="preserve">ed </w:t>
      </w:r>
      <w:r w:rsidR="002429CC">
        <w:rPr>
          <w:rFonts w:cs="Times New Roman"/>
        </w:rPr>
        <w:t xml:space="preserve">for </w:t>
      </w:r>
      <w:r w:rsidR="00771697" w:rsidRPr="005344B4">
        <w:rPr>
          <w:rFonts w:cs="Times New Roman"/>
        </w:rPr>
        <w:t xml:space="preserve">explicitly politicised spaces, often assumed to be </w:t>
      </w:r>
      <w:r w:rsidR="00EA75CD" w:rsidRPr="005344B4">
        <w:rPr>
          <w:rFonts w:cs="Times New Roman"/>
        </w:rPr>
        <w:t>adult centric</w:t>
      </w:r>
      <w:r w:rsidR="00771697" w:rsidRPr="005344B4">
        <w:rPr>
          <w:rFonts w:cs="Times New Roman"/>
        </w:rPr>
        <w:t>.</w:t>
      </w:r>
      <w:r w:rsidR="00C855AC" w:rsidRPr="005344B4">
        <w:rPr>
          <w:rFonts w:cs="Times New Roman"/>
        </w:rPr>
        <w:t xml:space="preserve"> </w:t>
      </w:r>
      <w:r w:rsidR="004869E8" w:rsidRPr="005344B4">
        <w:rPr>
          <w:rFonts w:cs="Times New Roman"/>
        </w:rPr>
        <w:t xml:space="preserve">Although </w:t>
      </w:r>
      <w:r w:rsidR="00C241F0" w:rsidRPr="005344B4">
        <w:rPr>
          <w:rFonts w:cs="Times New Roman"/>
        </w:rPr>
        <w:t>some would consider this</w:t>
      </w:r>
      <w:r w:rsidR="00957428" w:rsidRPr="005344B4">
        <w:rPr>
          <w:rFonts w:cs="Times New Roman"/>
        </w:rPr>
        <w:t xml:space="preserve"> language </w:t>
      </w:r>
      <w:r w:rsidR="004869E8" w:rsidRPr="005344B4">
        <w:rPr>
          <w:rFonts w:cs="Times New Roman"/>
        </w:rPr>
        <w:t>inappropriate</w:t>
      </w:r>
      <w:r w:rsidR="002429CC">
        <w:rPr>
          <w:rFonts w:cs="Times New Roman"/>
        </w:rPr>
        <w:t xml:space="preserve"> for children</w:t>
      </w:r>
      <w:r w:rsidR="004869E8" w:rsidRPr="005344B4">
        <w:rPr>
          <w:rFonts w:cs="Times New Roman"/>
        </w:rPr>
        <w:t>, this</w:t>
      </w:r>
      <w:r w:rsidR="00A313F5" w:rsidRPr="005344B4">
        <w:rPr>
          <w:rFonts w:cs="Times New Roman"/>
        </w:rPr>
        <w:t xml:space="preserve"> </w:t>
      </w:r>
      <w:r w:rsidR="00957428" w:rsidRPr="005344B4">
        <w:rPr>
          <w:rFonts w:cs="Times New Roman"/>
        </w:rPr>
        <w:t>assumption</w:t>
      </w:r>
      <w:r w:rsidR="004869E8" w:rsidRPr="005344B4">
        <w:rPr>
          <w:rFonts w:cs="Times New Roman"/>
        </w:rPr>
        <w:t xml:space="preserve"> relies o</w:t>
      </w:r>
      <w:r w:rsidR="002429CC">
        <w:rPr>
          <w:rFonts w:cs="Times New Roman"/>
        </w:rPr>
        <w:t>n</w:t>
      </w:r>
      <w:r w:rsidR="004869E8" w:rsidRPr="005344B4">
        <w:rPr>
          <w:rFonts w:cs="Times New Roman"/>
        </w:rPr>
        <w:t xml:space="preserve"> a concept of the innocent child, </w:t>
      </w:r>
      <w:r w:rsidR="003C5ADC" w:rsidRPr="005344B4">
        <w:rPr>
          <w:rFonts w:cs="Times New Roman"/>
        </w:rPr>
        <w:t>amounting to a denial of children’s agenc</w:t>
      </w:r>
      <w:r w:rsidR="004869E8" w:rsidRPr="005344B4">
        <w:rPr>
          <w:rFonts w:cs="Times New Roman"/>
        </w:rPr>
        <w:t>y</w:t>
      </w:r>
      <w:r w:rsidR="003C5ADC" w:rsidRPr="005344B4">
        <w:rPr>
          <w:rFonts w:cs="Times New Roman"/>
        </w:rPr>
        <w:t xml:space="preserve"> </w:t>
      </w:r>
      <w:r w:rsidR="00A710C1" w:rsidRPr="005344B4">
        <w:rPr>
          <w:rFonts w:cs="Times New Roman"/>
        </w:rPr>
        <w:fldChar w:fldCharType="begin"/>
      </w:r>
      <w:r w:rsidR="00A710C1" w:rsidRPr="005344B4">
        <w:rPr>
          <w:rFonts w:cs="Times New Roman"/>
        </w:rPr>
        <w:instrText xml:space="preserve"> ADDIN ZOTERO_ITEM CSL_CITATION {"citationID":"CQ3Ok5WH","properties":{"formattedCitation":"(Bernstein, 2011)","plainCitation":"(Bernstein, 2011)","noteIndex":0},"citationItems":[{"id":2438,"uris":["http://zotero.org/users/6040264/items/GBXD73VB"],"itemData":{"id":2438,"type":"chapter","abstract":"2013 Book Award Winner from the International Research Society in Children's Literature 2012 Outstanding Book Award Winner from the Association for Theatre in Higher Education 2012 Winner of the Lois P. Rudnick Book Prize presented by the New England American Studies Association 2012 Runner-Up, John Hope Franklin Publication Prize presented by the American Studies Association 2012 Honorable Mention, Distinguished Book Award presented by the Society for the Study of American Women Writers Dissects how \"innocence\" became the exclusive province of white children, covering slavery to the Civil Rights era Beginning in the mid nineteenth century in America, childhood became synonymous with innocence—a reversal of the previously-dominant Calvinist belief that children were depraved, sinful creatures. As the idea of childhood innocence took hold, it became racialized: popular culture constructed white children as innocent and vulnerable while excluding black youth from these qualities. Actors, writers, and visual artists then began pairing white children with African American adults and children, thus transferring the quality of innocence to a variety of racial-political projects—a dynamic that Robin Bernstein calls “racial innocence.” This phenomenon informed racial formation from the mid nineteenth century through the early twentieth. Racial Innocence takes up a rich archive including books, toys, theatrical props, and domestic knickknacks which Bernstein analyzes as “scriptive things” that invite or prompt historically-located practices while allowing for resistance and social improvisation. Integrating performance studies with literary and visual analysis, Bernstein offers singular readings of theatrical productions from blackface minstrelsy to Uncle Tom’s Cabin to The Wonderful Wizard of Oz; literary works by Joel Chandler Harris, Harriet Wilson, and Frances Hodgson Burnett; material culture including Topsy pincushions, Uncle Tom and Little Eva handkerchiefs, and Raggedy Ann dolls; and visual texts ranging from fine portraiture to advertisements for lard substitute. Throughout, Bernstein shows how “innocence” gradually became the exclusive province of white children—until the Civil Rights Movement succeeded not only in legally desegregating public spaces, but in culturally desegregating the concept of childhood itself.","container-title":"Racial Innocence","ISBN":"978-0-8147-8709-0","language":"en","license":"De Gruyter expressly reserves the right to use all content for commercial text and data mining within the meaning of Section 44b of the German Copyright Act.","note":"DOI: 10.18574/nyu/9780814787090.001.0001","publisher":"New York University Press","source":"www.degruyter.com","title":"Racial Innocence: Performing American Childhood from Slavery to Civil Rights","title-short":"Racial Innocence","URL":"https://www.degruyter.com/document/doi/10.18574/nyu/9780814787090.001.0001/html","author":[{"family":"Bernstein","given":"Robin"}],"accessed":{"date-parts":[["2024",4,4]]},"issued":{"date-parts":[["2011",12,1]]}}}],"schema":"https://github.com/citation-style-language/schema/raw/master/csl-citation.json"} </w:instrText>
      </w:r>
      <w:r w:rsidR="00A710C1" w:rsidRPr="005344B4">
        <w:rPr>
          <w:rFonts w:cs="Times New Roman"/>
        </w:rPr>
        <w:fldChar w:fldCharType="separate"/>
      </w:r>
      <w:r w:rsidR="00A710C1" w:rsidRPr="005344B4">
        <w:rPr>
          <w:rFonts w:cs="Times New Roman"/>
        </w:rPr>
        <w:t>(Bernstein, 2011)</w:t>
      </w:r>
      <w:r w:rsidR="00A710C1" w:rsidRPr="005344B4">
        <w:rPr>
          <w:rFonts w:cs="Times New Roman"/>
        </w:rPr>
        <w:fldChar w:fldCharType="end"/>
      </w:r>
      <w:r w:rsidR="004869E8" w:rsidRPr="005344B4">
        <w:rPr>
          <w:rFonts w:cs="Times New Roman"/>
        </w:rPr>
        <w:t xml:space="preserve">. </w:t>
      </w:r>
      <w:r w:rsidR="00193CC3" w:rsidRPr="005344B4">
        <w:rPr>
          <w:rFonts w:cs="Times New Roman"/>
        </w:rPr>
        <w:t xml:space="preserve">As Anne suggests, her children were not </w:t>
      </w:r>
      <w:r w:rsidR="00957428" w:rsidRPr="005344B4">
        <w:rPr>
          <w:rFonts w:cs="Times New Roman"/>
        </w:rPr>
        <w:t xml:space="preserve">upset </w:t>
      </w:r>
      <w:r w:rsidR="00193CC3" w:rsidRPr="005344B4">
        <w:rPr>
          <w:rFonts w:cs="Times New Roman"/>
        </w:rPr>
        <w:t>but curious, they found it funny</w:t>
      </w:r>
      <w:r w:rsidR="008D0EA0" w:rsidRPr="005344B4">
        <w:rPr>
          <w:rFonts w:cs="Times New Roman"/>
        </w:rPr>
        <w:t>.</w:t>
      </w:r>
      <w:r w:rsidR="003C5ADC" w:rsidRPr="005344B4">
        <w:rPr>
          <w:rFonts w:cs="Times New Roman"/>
        </w:rPr>
        <w:t xml:space="preserve"> </w:t>
      </w:r>
      <w:r w:rsidR="00A710C1" w:rsidRPr="005344B4">
        <w:rPr>
          <w:rFonts w:cs="Times New Roman"/>
        </w:rPr>
        <w:t>Elsewhere</w:t>
      </w:r>
      <w:r w:rsidR="003C5ADC" w:rsidRPr="005344B4">
        <w:rPr>
          <w:rFonts w:cs="Times New Roman"/>
        </w:rPr>
        <w:t>,</w:t>
      </w:r>
      <w:r w:rsidR="008D0EA0" w:rsidRPr="005344B4">
        <w:rPr>
          <w:rFonts w:cs="Times New Roman"/>
        </w:rPr>
        <w:t xml:space="preserve"> </w:t>
      </w:r>
      <w:r w:rsidR="002A48CF" w:rsidRPr="005344B4">
        <w:rPr>
          <w:rFonts w:cs="Times New Roman"/>
        </w:rPr>
        <w:t>I overheard a child ask an adult ‘what does anti-growth coalition mean, mummy?’</w:t>
      </w:r>
      <w:r w:rsidR="00A710C1" w:rsidRPr="005344B4">
        <w:rPr>
          <w:rFonts w:cs="Times New Roman"/>
        </w:rPr>
        <w:t xml:space="preserve">. Another </w:t>
      </w:r>
      <w:r w:rsidR="002A48CF" w:rsidRPr="005344B4">
        <w:rPr>
          <w:rFonts w:cs="Times New Roman"/>
        </w:rPr>
        <w:t xml:space="preserve">read a placard with a graph of global temperature predictions to 2050. He must have been </w:t>
      </w:r>
      <w:r w:rsidR="00470A7D" w:rsidRPr="005344B4">
        <w:rPr>
          <w:rFonts w:cs="Times New Roman"/>
        </w:rPr>
        <w:t>about eight</w:t>
      </w:r>
      <w:r w:rsidR="002A48CF" w:rsidRPr="005344B4">
        <w:rPr>
          <w:rFonts w:cs="Times New Roman"/>
        </w:rPr>
        <w:t xml:space="preserve"> – he looked at the graph and said ‘Woah…What does that mean?’ An adult who was with him explained that average global temperatures were getting </w:t>
      </w:r>
      <w:r w:rsidR="00EA75CD" w:rsidRPr="005344B4">
        <w:rPr>
          <w:rFonts w:cs="Times New Roman"/>
        </w:rPr>
        <w:t>hotter and</w:t>
      </w:r>
      <w:r w:rsidR="002A48CF" w:rsidRPr="005344B4">
        <w:rPr>
          <w:rFonts w:cs="Times New Roman"/>
        </w:rPr>
        <w:t xml:space="preserve"> pointed out 2022 on the graph.  They discussed how hot it had been this year and the effects on different parts of the world. He recounted, ‘so that’s today, that’s the future</w:t>
      </w:r>
      <w:r w:rsidR="00D93195" w:rsidRPr="005344B4">
        <w:rPr>
          <w:rFonts w:cs="Times New Roman"/>
        </w:rPr>
        <w:t>’</w:t>
      </w:r>
      <w:r w:rsidR="00902021">
        <w:rPr>
          <w:rFonts w:cs="Times New Roman"/>
        </w:rPr>
        <w:t>…</w:t>
      </w:r>
      <w:r w:rsidR="00D93195" w:rsidRPr="005344B4">
        <w:rPr>
          <w:rFonts w:cs="Times New Roman"/>
        </w:rPr>
        <w:t xml:space="preserve"> He pointed to 2025 and paused. ‘I’ll still be alive then…it’</w:t>
      </w:r>
      <w:r w:rsidR="00470A7D" w:rsidRPr="005344B4">
        <w:rPr>
          <w:rFonts w:cs="Times New Roman"/>
        </w:rPr>
        <w:t xml:space="preserve">ll </w:t>
      </w:r>
      <w:r w:rsidR="00D93195" w:rsidRPr="005344B4">
        <w:rPr>
          <w:rFonts w:cs="Times New Roman"/>
        </w:rPr>
        <w:t>be total disaster!’</w:t>
      </w:r>
      <w:r w:rsidR="00A71CCA" w:rsidRPr="005344B4">
        <w:rPr>
          <w:rFonts w:cs="Times New Roman"/>
        </w:rPr>
        <w:t xml:space="preserve">. </w:t>
      </w:r>
    </w:p>
    <w:p w14:paraId="6079F437" w14:textId="20E0BDEB" w:rsidR="00DF7F63" w:rsidRPr="005344B4" w:rsidRDefault="00470A7D" w:rsidP="009811B0">
      <w:pPr>
        <w:spacing w:line="480" w:lineRule="auto"/>
        <w:rPr>
          <w:rFonts w:cs="Times New Roman"/>
        </w:rPr>
      </w:pPr>
      <w:r w:rsidRPr="005344B4">
        <w:rPr>
          <w:rFonts w:cs="Times New Roman"/>
        </w:rPr>
        <w:t>How child</w:t>
      </w:r>
      <w:r w:rsidR="00860C41" w:rsidRPr="005344B4">
        <w:rPr>
          <w:rFonts w:cs="Times New Roman"/>
        </w:rPr>
        <w:t>ren are encountering and making sense of the ways in which their futures</w:t>
      </w:r>
      <w:r w:rsidR="00755246" w:rsidRPr="005344B4">
        <w:rPr>
          <w:rFonts w:cs="Times New Roman"/>
        </w:rPr>
        <w:t xml:space="preserve"> are predicted by climate scientists, activists and media is </w:t>
      </w:r>
      <w:r w:rsidR="003C5ADC" w:rsidRPr="005344B4">
        <w:rPr>
          <w:rFonts w:cs="Times New Roman"/>
        </w:rPr>
        <w:t>an undertheorized</w:t>
      </w:r>
      <w:r w:rsidR="00755246" w:rsidRPr="005344B4">
        <w:rPr>
          <w:rFonts w:cs="Times New Roman"/>
        </w:rPr>
        <w:t xml:space="preserve"> area of </w:t>
      </w:r>
      <w:r w:rsidR="001D0E42" w:rsidRPr="005344B4">
        <w:rPr>
          <w:rFonts w:cs="Times New Roman"/>
        </w:rPr>
        <w:t>research</w:t>
      </w:r>
      <w:r w:rsidR="00902021">
        <w:rPr>
          <w:rFonts w:cs="Times New Roman"/>
        </w:rPr>
        <w:t>. M</w:t>
      </w:r>
      <w:r w:rsidR="009F353D" w:rsidRPr="005344B4">
        <w:rPr>
          <w:rFonts w:cs="Times New Roman"/>
        </w:rPr>
        <w:t xml:space="preserve">ore work is needed to develop </w:t>
      </w:r>
      <w:r w:rsidR="0023546B" w:rsidRPr="005344B4">
        <w:rPr>
          <w:rFonts w:cs="Times New Roman"/>
        </w:rPr>
        <w:t xml:space="preserve">intergenerational strategies for responding to ecological crisis </w:t>
      </w:r>
      <w:r w:rsidR="0063070B" w:rsidRPr="005344B4">
        <w:rPr>
          <w:rFonts w:cs="Times New Roman"/>
        </w:rPr>
        <w:t>which avoi</w:t>
      </w:r>
      <w:r w:rsidR="00B74C5B" w:rsidRPr="005344B4">
        <w:rPr>
          <w:rFonts w:cs="Times New Roman"/>
        </w:rPr>
        <w:t xml:space="preserve">d simply </w:t>
      </w:r>
      <w:r w:rsidR="00526942" w:rsidRPr="005344B4">
        <w:rPr>
          <w:rFonts w:cs="Times New Roman"/>
        </w:rPr>
        <w:t>orienting</w:t>
      </w:r>
      <w:r w:rsidR="00B74C5B" w:rsidRPr="005344B4">
        <w:rPr>
          <w:rFonts w:cs="Times New Roman"/>
        </w:rPr>
        <w:t xml:space="preserve"> children’s political agency towards individual responsibility </w:t>
      </w:r>
      <w:r w:rsidR="00661FC7" w:rsidRPr="005344B4">
        <w:rPr>
          <w:rFonts w:cs="Times New Roman"/>
        </w:rPr>
        <w:t xml:space="preserve">and </w:t>
      </w:r>
      <w:r w:rsidR="001A5463" w:rsidRPr="005344B4">
        <w:rPr>
          <w:rFonts w:cs="Times New Roman"/>
        </w:rPr>
        <w:t xml:space="preserve">instead </w:t>
      </w:r>
      <w:r w:rsidR="00902021">
        <w:rPr>
          <w:rFonts w:cs="Times New Roman"/>
        </w:rPr>
        <w:t>broaden political imaginaries</w:t>
      </w:r>
      <w:r w:rsidR="00B74C5B" w:rsidRPr="005344B4">
        <w:rPr>
          <w:rFonts w:cs="Times New Roman"/>
        </w:rPr>
        <w:t>.</w:t>
      </w:r>
      <w:r w:rsidR="002766FE" w:rsidRPr="005344B4">
        <w:rPr>
          <w:rFonts w:cs="Times New Roman"/>
        </w:rPr>
        <w:t xml:space="preserve"> </w:t>
      </w:r>
      <w:r w:rsidR="004D4CE2" w:rsidRPr="005344B4">
        <w:rPr>
          <w:rFonts w:cs="Times New Roman"/>
        </w:rPr>
        <w:t>In</w:t>
      </w:r>
      <w:r w:rsidR="002766FE" w:rsidRPr="005344B4">
        <w:rPr>
          <w:rFonts w:cs="Times New Roman"/>
        </w:rPr>
        <w:t xml:space="preserve"> </w:t>
      </w:r>
      <w:r w:rsidR="008448D3" w:rsidRPr="005344B4">
        <w:rPr>
          <w:rFonts w:cs="Times New Roman"/>
        </w:rPr>
        <w:t>the Protest site</w:t>
      </w:r>
      <w:r w:rsidR="002766FE" w:rsidRPr="005344B4">
        <w:rPr>
          <w:rFonts w:cs="Times New Roman"/>
        </w:rPr>
        <w:t xml:space="preserve">, children encounter </w:t>
      </w:r>
      <w:r w:rsidR="004D4CE2" w:rsidRPr="005344B4">
        <w:rPr>
          <w:rFonts w:cs="Times New Roman"/>
        </w:rPr>
        <w:t>heterogenous</w:t>
      </w:r>
      <w:r w:rsidR="002766FE" w:rsidRPr="005344B4">
        <w:rPr>
          <w:rFonts w:cs="Times New Roman"/>
        </w:rPr>
        <w:t xml:space="preserve"> modes of </w:t>
      </w:r>
      <w:r w:rsidR="004D4CE2" w:rsidRPr="005344B4">
        <w:rPr>
          <w:rFonts w:cs="Times New Roman"/>
        </w:rPr>
        <w:t>political expression</w:t>
      </w:r>
      <w:r w:rsidR="00FA6B48" w:rsidRPr="005344B4">
        <w:rPr>
          <w:rFonts w:cs="Times New Roman"/>
        </w:rPr>
        <w:t xml:space="preserve"> which they may not </w:t>
      </w:r>
      <w:r w:rsidR="00FA6B48" w:rsidRPr="005344B4">
        <w:rPr>
          <w:rFonts w:cs="Times New Roman"/>
        </w:rPr>
        <w:lastRenderedPageBreak/>
        <w:t xml:space="preserve">encounter in their everyday lives. </w:t>
      </w:r>
      <w:r w:rsidR="006900BD" w:rsidRPr="005344B4">
        <w:rPr>
          <w:rFonts w:cs="Times New Roman"/>
        </w:rPr>
        <w:t xml:space="preserve">Although fleeting, they may be formative, </w:t>
      </w:r>
      <w:r w:rsidR="0066661C" w:rsidRPr="005344B4">
        <w:rPr>
          <w:rFonts w:cs="Times New Roman"/>
        </w:rPr>
        <w:t xml:space="preserve">generating affective attachments to </w:t>
      </w:r>
      <w:r w:rsidR="001A5463" w:rsidRPr="005344B4">
        <w:rPr>
          <w:rFonts w:cs="Times New Roman"/>
        </w:rPr>
        <w:t xml:space="preserve">modes of </w:t>
      </w:r>
      <w:r w:rsidR="006900BD" w:rsidRPr="005344B4">
        <w:rPr>
          <w:rFonts w:cs="Times New Roman"/>
        </w:rPr>
        <w:t xml:space="preserve">political </w:t>
      </w:r>
      <w:r w:rsidR="0066661C" w:rsidRPr="005344B4">
        <w:rPr>
          <w:rFonts w:cs="Times New Roman"/>
        </w:rPr>
        <w:t xml:space="preserve">expression form an early age. </w:t>
      </w:r>
      <w:r w:rsidR="00C374EF" w:rsidRPr="005344B4">
        <w:rPr>
          <w:rFonts w:cs="Times New Roman"/>
        </w:rPr>
        <w:t>As</w:t>
      </w:r>
      <w:r w:rsidR="006900BD" w:rsidRPr="005344B4">
        <w:rPr>
          <w:rFonts w:cs="Times New Roman"/>
        </w:rPr>
        <w:t xml:space="preserve"> </w:t>
      </w:r>
      <w:r w:rsidR="0073540B" w:rsidRPr="005344B4">
        <w:rPr>
          <w:rFonts w:cs="Times New Roman"/>
        </w:rPr>
        <w:t>I go</w:t>
      </w:r>
      <w:r w:rsidR="006B33A2" w:rsidRPr="005344B4">
        <w:rPr>
          <w:rFonts w:cs="Times New Roman"/>
        </w:rPr>
        <w:t xml:space="preserve"> </w:t>
      </w:r>
      <w:r w:rsidR="0073540B" w:rsidRPr="005344B4">
        <w:rPr>
          <w:rFonts w:cs="Times New Roman"/>
        </w:rPr>
        <w:t>on to argue, p</w:t>
      </w:r>
      <w:r w:rsidR="00A50ACF" w:rsidRPr="005344B4">
        <w:rPr>
          <w:rFonts w:cs="Times New Roman"/>
        </w:rPr>
        <w:t>arent activists are developing sensitive, creative an</w:t>
      </w:r>
      <w:r w:rsidR="0073540B" w:rsidRPr="005344B4">
        <w:rPr>
          <w:rFonts w:cs="Times New Roman"/>
        </w:rPr>
        <w:t xml:space="preserve">d open-ended modes of learning with their children about ecological crisis, where their activism plays an important </w:t>
      </w:r>
      <w:r w:rsidR="00920F51" w:rsidRPr="005344B4">
        <w:rPr>
          <w:rFonts w:cs="Times New Roman"/>
          <w:noProof/>
        </w:rPr>
        <mc:AlternateContent>
          <mc:Choice Requires="wpg">
            <w:drawing>
              <wp:anchor distT="0" distB="0" distL="114300" distR="114300" simplePos="0" relativeHeight="251722752" behindDoc="0" locked="0" layoutInCell="1" allowOverlap="1" wp14:anchorId="1962E9ED" wp14:editId="07512597">
                <wp:simplePos x="0" y="0"/>
                <wp:positionH relativeFrom="column">
                  <wp:posOffset>600075</wp:posOffset>
                </wp:positionH>
                <wp:positionV relativeFrom="paragraph">
                  <wp:posOffset>2800350</wp:posOffset>
                </wp:positionV>
                <wp:extent cx="4524375" cy="5831205"/>
                <wp:effectExtent l="0" t="0" r="9525" b="0"/>
                <wp:wrapTopAndBottom/>
                <wp:docPr id="1652955215" name="Group 39"/>
                <wp:cNvGraphicFramePr/>
                <a:graphic xmlns:a="http://schemas.openxmlformats.org/drawingml/2006/main">
                  <a:graphicData uri="http://schemas.microsoft.com/office/word/2010/wordprocessingGroup">
                    <wpg:wgp>
                      <wpg:cNvGrpSpPr/>
                      <wpg:grpSpPr>
                        <a:xfrm>
                          <a:off x="0" y="0"/>
                          <a:ext cx="4524375" cy="5831205"/>
                          <a:chOff x="0" y="0"/>
                          <a:chExt cx="4524375" cy="5831205"/>
                        </a:xfrm>
                      </wpg:grpSpPr>
                      <pic:pic xmlns:pic="http://schemas.openxmlformats.org/drawingml/2006/picture">
                        <pic:nvPicPr>
                          <pic:cNvPr id="266425026" name="Picture 19" descr="A group of people holding signs&#10;&#10;AI-generated content may be incorrect."/>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180975" y="0"/>
                            <a:ext cx="4010025" cy="5346700"/>
                          </a:xfrm>
                          <a:prstGeom prst="rect">
                            <a:avLst/>
                          </a:prstGeom>
                        </pic:spPr>
                      </pic:pic>
                      <wps:wsp>
                        <wps:cNvPr id="339927503" name="Text Box 1"/>
                        <wps:cNvSpPr txBox="1"/>
                        <wps:spPr>
                          <a:xfrm>
                            <a:off x="0" y="5419725"/>
                            <a:ext cx="4524375" cy="411480"/>
                          </a:xfrm>
                          <a:prstGeom prst="rect">
                            <a:avLst/>
                          </a:prstGeom>
                          <a:solidFill>
                            <a:prstClr val="white"/>
                          </a:solidFill>
                          <a:ln>
                            <a:noFill/>
                          </a:ln>
                        </wps:spPr>
                        <wps:txbx>
                          <w:txbxContent>
                            <w:p w14:paraId="3C9908DF" w14:textId="62DE3F66" w:rsidR="00920F51" w:rsidRPr="008D6525" w:rsidRDefault="00920F51" w:rsidP="00920F51">
                              <w:pPr>
                                <w:pStyle w:val="Caption"/>
                                <w:rPr>
                                  <w:rFonts w:eastAsiaTheme="minorHAnsi" w:cs="Times New Roman"/>
                                  <w:sz w:val="22"/>
                                </w:rPr>
                              </w:pPr>
                              <w:bookmarkStart w:id="140" w:name="_Toc212374684"/>
                              <w:r>
                                <w:t xml:space="preserve">Figure </w:t>
                              </w:r>
                              <w:r>
                                <w:fldChar w:fldCharType="begin"/>
                              </w:r>
                              <w:r>
                                <w:instrText xml:space="preserve"> SEQ Figure \* ARABIC </w:instrText>
                              </w:r>
                              <w:r>
                                <w:fldChar w:fldCharType="separate"/>
                              </w:r>
                              <w:r w:rsidR="009C387C">
                                <w:rPr>
                                  <w:noProof/>
                                </w:rPr>
                                <w:t>35</w:t>
                              </w:r>
                              <w:r>
                                <w:fldChar w:fldCharType="end"/>
                              </w:r>
                              <w:r>
                                <w:t xml:space="preserve"> Image of a placard at the Reclaim our Future march, part of the Festival of Resistance 15th October 2022. Photo: Author's Own</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62E9ED" id="Group 39" o:spid="_x0000_s1103" style="position:absolute;left:0;text-align:left;margin-left:47.25pt;margin-top:220.5pt;width:356.25pt;height:459.15pt;z-index:251722752" coordsize="45243,583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">
                <v:shape id="Picture 19" o:spid="_x0000_s1104" type="#_x0000_t75" alt="A group of people holding signs&#10;&#10;AI-generated content may be incorrect." style="position:absolute;left:1809;width:40101;height:53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">
                  <v:imagedata r:id="rId82" o:title="A group of people holding signs&#10;&#10;AI-generated content may be incorrect"/>
                </v:shape>
                <v:shape id="_x0000_s1105" type="#_x0000_t202" style="position:absolute;top:54197;width:4524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" stroked="f">
                  <v:textbox style="mso-fit-shape-to-text:t" inset="0,0,0,0">
                    <w:txbxContent>
                      <w:p w14:paraId="3C9908DF" w14:textId="62DE3F66" w:rsidR="00920F51" w:rsidRPr="008D6525" w:rsidRDefault="00920F51" w:rsidP="00920F51">
                        <w:pPr>
                          <w:pStyle w:val="Caption"/>
                          <w:rPr>
                            <w:rFonts w:eastAsiaTheme="minorHAnsi" w:cs="Times New Roman"/>
                            <w:sz w:val="22"/>
                          </w:rPr>
                        </w:pPr>
                        <w:bookmarkStart w:id="449" w:name="_Toc212374684"/>
                        <w:r>
                          <w:t xml:space="preserve">Figure </w:t>
                        </w:r>
                        <w:r>
                          <w:fldChar w:fldCharType="begin"/>
                        </w:r>
                        <w:r>
                          <w:instrText xml:space="preserve"> SEQ Figure \* ARABIC </w:instrText>
                        </w:r>
                        <w:r>
                          <w:fldChar w:fldCharType="separate"/>
                        </w:r>
                        <w:r w:rsidR="009C387C">
                          <w:rPr>
                            <w:noProof/>
                          </w:rPr>
                          <w:t>35</w:t>
                        </w:r>
                        <w:r>
                          <w:fldChar w:fldCharType="end"/>
                        </w:r>
                        <w:r>
                          <w:t xml:space="preserve"> Image of a placard at the Reclaim our Future march, part of the Festival of Resistance 15th October 2022. Photo: Author's Own</w:t>
                        </w:r>
                        <w:bookmarkEnd w:id="449"/>
                      </w:p>
                    </w:txbxContent>
                  </v:textbox>
                </v:shape>
                <w10:wrap type="topAndBottom"/>
              </v:group>
            </w:pict>
          </mc:Fallback>
        </mc:AlternateContent>
      </w:r>
      <w:r w:rsidR="0073540B" w:rsidRPr="005344B4">
        <w:rPr>
          <w:rFonts w:cs="Times New Roman"/>
        </w:rPr>
        <w:t>part in</w:t>
      </w:r>
      <w:r w:rsidR="00E924F8" w:rsidRPr="005344B4">
        <w:rPr>
          <w:rFonts w:cs="Times New Roman"/>
        </w:rPr>
        <w:t xml:space="preserve"> sustaining a commitment to becoming other. </w:t>
      </w:r>
    </w:p>
    <w:p w14:paraId="74C041F5" w14:textId="18897CD5" w:rsidR="00D62ADB" w:rsidRPr="005344B4" w:rsidRDefault="00B8269F" w:rsidP="009811B0">
      <w:pPr>
        <w:spacing w:line="480" w:lineRule="auto"/>
        <w:rPr>
          <w:rFonts w:cs="Times New Roman"/>
        </w:rPr>
      </w:pPr>
      <w:r w:rsidRPr="005344B4">
        <w:rPr>
          <w:rFonts w:cs="Times New Roman"/>
        </w:rPr>
        <w:t xml:space="preserve">The parent activists I interviewed all felt it was important to speak honestly with their children about the </w:t>
      </w:r>
      <w:r w:rsidR="00661FC7" w:rsidRPr="005344B4">
        <w:rPr>
          <w:rFonts w:cs="Times New Roman"/>
        </w:rPr>
        <w:t>causes and</w:t>
      </w:r>
      <w:r w:rsidRPr="005344B4">
        <w:rPr>
          <w:rFonts w:cs="Times New Roman"/>
        </w:rPr>
        <w:t xml:space="preserve"> impacts of climate and ecological crisis, but </w:t>
      </w:r>
      <w:r w:rsidR="00661FC7" w:rsidRPr="005344B4">
        <w:rPr>
          <w:rFonts w:cs="Times New Roman"/>
        </w:rPr>
        <w:t>they</w:t>
      </w:r>
      <w:r w:rsidRPr="005344B4">
        <w:rPr>
          <w:rFonts w:cs="Times New Roman"/>
        </w:rPr>
        <w:t xml:space="preserve"> approached this in different ways. As the children in the sample were all under 10, they also felt that such conversations would become more challenging as their children got older and they may need to shift or change the ways they talked to their </w:t>
      </w:r>
      <w:r w:rsidRPr="005344B4">
        <w:rPr>
          <w:rFonts w:cs="Times New Roman"/>
        </w:rPr>
        <w:lastRenderedPageBreak/>
        <w:t xml:space="preserve">children. </w:t>
      </w:r>
      <w:r w:rsidR="00D62ADB" w:rsidRPr="005344B4">
        <w:rPr>
          <w:rFonts w:cs="Times New Roman"/>
        </w:rPr>
        <w:t xml:space="preserve">Anne pointed to differences between her children’s personalities which </w:t>
      </w:r>
      <w:r w:rsidR="00E85BFA" w:rsidRPr="005344B4">
        <w:rPr>
          <w:rFonts w:cs="Times New Roman"/>
        </w:rPr>
        <w:t>shaped</w:t>
      </w:r>
      <w:r w:rsidR="002A5552" w:rsidRPr="005344B4">
        <w:rPr>
          <w:rFonts w:cs="Times New Roman"/>
        </w:rPr>
        <w:t xml:space="preserve"> how she discussed </w:t>
      </w:r>
      <w:r w:rsidR="00E85BFA" w:rsidRPr="005344B4">
        <w:rPr>
          <w:rFonts w:cs="Times New Roman"/>
        </w:rPr>
        <w:t xml:space="preserve">climate change </w:t>
      </w:r>
      <w:r w:rsidR="002A5552" w:rsidRPr="005344B4">
        <w:rPr>
          <w:rFonts w:cs="Times New Roman"/>
        </w:rPr>
        <w:t>with her children</w:t>
      </w:r>
    </w:p>
    <w:p w14:paraId="773E46FF" w14:textId="1522B19C" w:rsidR="00D62ADB" w:rsidRPr="005344B4" w:rsidRDefault="002A5552" w:rsidP="00691A8C">
      <w:pPr>
        <w:spacing w:line="276" w:lineRule="auto"/>
        <w:ind w:left="720"/>
        <w:rPr>
          <w:rFonts w:cs="Times New Roman"/>
          <w:i/>
          <w:iCs/>
        </w:rPr>
      </w:pPr>
      <w:r w:rsidRPr="005344B4">
        <w:rPr>
          <w:rFonts w:cs="Times New Roman"/>
          <w:i/>
          <w:iCs/>
        </w:rPr>
        <w:t>my oldest is all right. She loves</w:t>
      </w:r>
      <w:r w:rsidR="00902021">
        <w:rPr>
          <w:rFonts w:cs="Times New Roman"/>
          <w:i/>
          <w:iCs/>
        </w:rPr>
        <w:t xml:space="preserve"> </w:t>
      </w:r>
      <w:r w:rsidRPr="005344B4">
        <w:rPr>
          <w:rFonts w:cs="Times New Roman"/>
          <w:i/>
          <w:iCs/>
        </w:rPr>
        <w:t>the facts</w:t>
      </w:r>
      <w:r w:rsidR="00902021">
        <w:rPr>
          <w:rFonts w:cs="Times New Roman"/>
          <w:i/>
          <w:iCs/>
        </w:rPr>
        <w:t>…</w:t>
      </w:r>
      <w:r w:rsidRPr="005344B4">
        <w:rPr>
          <w:rFonts w:cs="Times New Roman"/>
          <w:i/>
          <w:iCs/>
        </w:rPr>
        <w:t xml:space="preserve"> but then I get from the little one</w:t>
      </w:r>
      <w:r w:rsidR="00902021">
        <w:rPr>
          <w:rFonts w:cs="Times New Roman"/>
          <w:i/>
          <w:iCs/>
        </w:rPr>
        <w:t>, ‘</w:t>
      </w:r>
      <w:r w:rsidRPr="005344B4">
        <w:rPr>
          <w:rFonts w:cs="Times New Roman"/>
          <w:i/>
          <w:iCs/>
        </w:rPr>
        <w:t xml:space="preserve">Oh, we're </w:t>
      </w:r>
      <w:proofErr w:type="spellStart"/>
      <w:r w:rsidRPr="005344B4">
        <w:rPr>
          <w:rFonts w:cs="Times New Roman"/>
          <w:i/>
          <w:iCs/>
        </w:rPr>
        <w:t>gonna</w:t>
      </w:r>
      <w:proofErr w:type="spellEnd"/>
      <w:r w:rsidRPr="005344B4">
        <w:rPr>
          <w:rFonts w:cs="Times New Roman"/>
          <w:i/>
          <w:iCs/>
        </w:rPr>
        <w:t xml:space="preserve"> get flooded here, are there </w:t>
      </w:r>
      <w:proofErr w:type="spellStart"/>
      <w:r w:rsidRPr="005344B4">
        <w:rPr>
          <w:rFonts w:cs="Times New Roman"/>
          <w:i/>
          <w:iCs/>
        </w:rPr>
        <w:t>gonna</w:t>
      </w:r>
      <w:proofErr w:type="spellEnd"/>
      <w:r w:rsidRPr="005344B4">
        <w:rPr>
          <w:rFonts w:cs="Times New Roman"/>
          <w:i/>
          <w:iCs/>
        </w:rPr>
        <w:t xml:space="preserve"> be fires here</w:t>
      </w:r>
      <w:r w:rsidR="00691A8C">
        <w:rPr>
          <w:rFonts w:cs="Times New Roman"/>
          <w:i/>
          <w:iCs/>
        </w:rPr>
        <w:t>’</w:t>
      </w:r>
      <w:r w:rsidRPr="005344B4">
        <w:rPr>
          <w:rFonts w:cs="Times New Roman"/>
          <w:i/>
          <w:iCs/>
        </w:rPr>
        <w:t xml:space="preserve"> - if I keep, you know, I suddenly realize that I keep telling them the truth am I like, I </w:t>
      </w:r>
      <w:proofErr w:type="spellStart"/>
      <w:r w:rsidRPr="005344B4">
        <w:rPr>
          <w:rFonts w:cs="Times New Roman"/>
          <w:i/>
          <w:iCs/>
        </w:rPr>
        <w:t>dunno</w:t>
      </w:r>
      <w:proofErr w:type="spellEnd"/>
      <w:r w:rsidR="00691A8C">
        <w:rPr>
          <w:rFonts w:cs="Times New Roman"/>
          <w:i/>
          <w:iCs/>
        </w:rPr>
        <w:t>. I</w:t>
      </w:r>
      <w:r w:rsidRPr="005344B4">
        <w:rPr>
          <w:rFonts w:cs="Times New Roman"/>
          <w:i/>
          <w:iCs/>
        </w:rPr>
        <w:t xml:space="preserve">t’s that mix, it’s that balance isn't it…You know I want to tell the truth but even for an adult, I think the truth is unbearable. </w:t>
      </w:r>
      <w:r w:rsidR="00A36FB5" w:rsidRPr="005344B4">
        <w:rPr>
          <w:rFonts w:cs="Times New Roman"/>
          <w:i/>
          <w:iCs/>
        </w:rPr>
        <w:t xml:space="preserve">I </w:t>
      </w:r>
      <w:r w:rsidRPr="005344B4">
        <w:rPr>
          <w:rFonts w:cs="Times New Roman"/>
          <w:i/>
          <w:iCs/>
        </w:rPr>
        <w:t>guess I probably d</w:t>
      </w:r>
      <w:r w:rsidR="00A36FB5" w:rsidRPr="005344B4">
        <w:rPr>
          <w:rFonts w:cs="Times New Roman"/>
          <w:i/>
          <w:iCs/>
        </w:rPr>
        <w:t>o s</w:t>
      </w:r>
      <w:r w:rsidRPr="005344B4">
        <w:rPr>
          <w:rFonts w:cs="Times New Roman"/>
          <w:i/>
          <w:iCs/>
        </w:rPr>
        <w:t xml:space="preserve">ubconsciously </w:t>
      </w:r>
      <w:r w:rsidR="00EA75CD" w:rsidRPr="005344B4">
        <w:rPr>
          <w:rFonts w:cs="Times New Roman"/>
          <w:i/>
          <w:iCs/>
        </w:rPr>
        <w:t>shelter them</w:t>
      </w:r>
      <w:r w:rsidRPr="005344B4">
        <w:rPr>
          <w:rFonts w:cs="Times New Roman"/>
          <w:i/>
          <w:iCs/>
        </w:rPr>
        <w:t xml:space="preserve"> from it, but at the same time I want them to realize - you know</w:t>
      </w:r>
      <w:r w:rsidR="00691A8C">
        <w:rPr>
          <w:rFonts w:cs="Times New Roman"/>
          <w:i/>
          <w:iCs/>
        </w:rPr>
        <w:t xml:space="preserve">, </w:t>
      </w:r>
      <w:r w:rsidRPr="005344B4">
        <w:rPr>
          <w:rFonts w:cs="Times New Roman"/>
          <w:i/>
          <w:iCs/>
        </w:rPr>
        <w:t xml:space="preserve">why we do what we do </w:t>
      </w:r>
      <w:r w:rsidR="00800FDF">
        <w:rPr>
          <w:rFonts w:cs="Times New Roman"/>
          <w:i/>
          <w:iCs/>
        </w:rPr>
        <w:t>(</w:t>
      </w:r>
      <w:r w:rsidRPr="005344B4">
        <w:rPr>
          <w:rFonts w:cs="Times New Roman"/>
        </w:rPr>
        <w:t>Anne</w:t>
      </w:r>
      <w:r w:rsidR="00800FDF">
        <w:rPr>
          <w:rFonts w:cs="Times New Roman"/>
        </w:rPr>
        <w:t>)</w:t>
      </w:r>
    </w:p>
    <w:p w14:paraId="0F3A4AF5" w14:textId="77777777" w:rsidR="00661FC7" w:rsidRPr="005344B4" w:rsidRDefault="00661FC7" w:rsidP="00661FC7">
      <w:pPr>
        <w:spacing w:line="276" w:lineRule="auto"/>
        <w:ind w:left="720"/>
        <w:rPr>
          <w:rFonts w:cs="Times New Roman"/>
          <w:i/>
          <w:iCs/>
        </w:rPr>
      </w:pPr>
    </w:p>
    <w:p w14:paraId="7D2AED2E" w14:textId="39975E08" w:rsidR="00B8269F" w:rsidRPr="005344B4" w:rsidRDefault="00B8269F" w:rsidP="009811B0">
      <w:pPr>
        <w:spacing w:line="480" w:lineRule="auto"/>
        <w:rPr>
          <w:rFonts w:cs="Times New Roman"/>
        </w:rPr>
      </w:pPr>
      <w:r w:rsidRPr="005344B4">
        <w:rPr>
          <w:rFonts w:cs="Times New Roman"/>
        </w:rPr>
        <w:t>Three parents</w:t>
      </w:r>
      <w:r w:rsidR="0060028B" w:rsidRPr="005344B4">
        <w:rPr>
          <w:rFonts w:cs="Times New Roman"/>
        </w:rPr>
        <w:t xml:space="preserve"> I interviewed</w:t>
      </w:r>
      <w:r w:rsidRPr="005344B4">
        <w:rPr>
          <w:rFonts w:cs="Times New Roman"/>
        </w:rPr>
        <w:t xml:space="preserve"> raised a concern that their children may experience eco-anxiety in the future, not necessarily </w:t>
      </w:r>
      <w:r w:rsidR="00A67FDC" w:rsidRPr="005344B4">
        <w:rPr>
          <w:rFonts w:cs="Times New Roman"/>
        </w:rPr>
        <w:t>because of</w:t>
      </w:r>
      <w:r w:rsidRPr="005344B4">
        <w:rPr>
          <w:rFonts w:cs="Times New Roman"/>
        </w:rPr>
        <w:t xml:space="preserve"> their activism but more in response to the ongoing </w:t>
      </w:r>
      <w:r w:rsidR="0060028B" w:rsidRPr="005344B4">
        <w:rPr>
          <w:rFonts w:cs="Times New Roman"/>
        </w:rPr>
        <w:t>impact</w:t>
      </w:r>
      <w:r w:rsidRPr="005344B4">
        <w:rPr>
          <w:rFonts w:cs="Times New Roman"/>
        </w:rPr>
        <w:t>s of climate crisis.</w:t>
      </w:r>
      <w:r w:rsidR="003B747D" w:rsidRPr="005344B4">
        <w:rPr>
          <w:rFonts w:cs="Times New Roman"/>
        </w:rPr>
        <w:t xml:space="preserve"> Here, parents describe carefully and sensitively </w:t>
      </w:r>
      <w:r w:rsidR="0050624E" w:rsidRPr="005344B4">
        <w:rPr>
          <w:rFonts w:cs="Times New Roman"/>
        </w:rPr>
        <w:t xml:space="preserve">engaging with their children to help them make sense of </w:t>
      </w:r>
      <w:r w:rsidR="008610A3" w:rsidRPr="005344B4">
        <w:rPr>
          <w:rFonts w:cs="Times New Roman"/>
        </w:rPr>
        <w:t xml:space="preserve">protest encounters and wider themes of </w:t>
      </w:r>
      <w:r w:rsidR="0060028B" w:rsidRPr="005344B4">
        <w:rPr>
          <w:rFonts w:cs="Times New Roman"/>
        </w:rPr>
        <w:t>ecological</w:t>
      </w:r>
      <w:r w:rsidR="008610A3" w:rsidRPr="005344B4">
        <w:rPr>
          <w:rFonts w:cs="Times New Roman"/>
        </w:rPr>
        <w:t xml:space="preserve"> crisis</w:t>
      </w:r>
      <w:r w:rsidR="0060028B" w:rsidRPr="005344B4">
        <w:rPr>
          <w:rFonts w:cs="Times New Roman"/>
        </w:rPr>
        <w:t xml:space="preserve">, </w:t>
      </w:r>
      <w:r w:rsidR="00A67FDC" w:rsidRPr="005344B4">
        <w:rPr>
          <w:rFonts w:cs="Times New Roman"/>
        </w:rPr>
        <w:t>considering</w:t>
      </w:r>
      <w:r w:rsidR="0060028B" w:rsidRPr="005344B4">
        <w:rPr>
          <w:rFonts w:cs="Times New Roman"/>
        </w:rPr>
        <w:t xml:space="preserve"> </w:t>
      </w:r>
      <w:r w:rsidR="00800B58" w:rsidRPr="005344B4">
        <w:rPr>
          <w:rFonts w:cs="Times New Roman"/>
        </w:rPr>
        <w:t xml:space="preserve">their developing personalities and </w:t>
      </w:r>
      <w:r w:rsidR="00D8125E" w:rsidRPr="005344B4">
        <w:rPr>
          <w:rFonts w:cs="Times New Roman"/>
        </w:rPr>
        <w:t>intellectual capacities.</w:t>
      </w:r>
      <w:r w:rsidR="00D472D2" w:rsidRPr="005344B4">
        <w:rPr>
          <w:rFonts w:cs="Times New Roman"/>
        </w:rPr>
        <w:t xml:space="preserve"> </w:t>
      </w:r>
    </w:p>
    <w:p w14:paraId="7D5B1369" w14:textId="6C51FE24" w:rsidR="0052380D" w:rsidRPr="005344B4" w:rsidRDefault="00C11CFE" w:rsidP="009811B0">
      <w:pPr>
        <w:spacing w:line="480" w:lineRule="auto"/>
        <w:rPr>
          <w:rFonts w:cs="Times New Roman"/>
        </w:rPr>
      </w:pPr>
      <w:r w:rsidRPr="005344B4">
        <w:rPr>
          <w:rFonts w:cs="Times New Roman"/>
        </w:rPr>
        <w:t>As a site of</w:t>
      </w:r>
      <w:r w:rsidR="002A48CF" w:rsidRPr="005344B4">
        <w:rPr>
          <w:rFonts w:cs="Times New Roman"/>
        </w:rPr>
        <w:t xml:space="preserve"> encounter with new ideas, images and imaginaries of future,</w:t>
      </w:r>
      <w:r w:rsidRPr="005344B4">
        <w:rPr>
          <w:rFonts w:cs="Times New Roman"/>
        </w:rPr>
        <w:t xml:space="preserve"> the Protest</w:t>
      </w:r>
      <w:r w:rsidR="002A48CF" w:rsidRPr="005344B4">
        <w:rPr>
          <w:rFonts w:cs="Times New Roman"/>
        </w:rPr>
        <w:t xml:space="preserve"> can leave parents with difficult questions to answer, often as they themselves are also making sense of the complex </w:t>
      </w:r>
      <w:r w:rsidR="00CF34E8" w:rsidRPr="005344B4">
        <w:rPr>
          <w:rFonts w:cs="Times New Roman"/>
        </w:rPr>
        <w:t xml:space="preserve">entanglements </w:t>
      </w:r>
      <w:r w:rsidR="002A48CF" w:rsidRPr="005344B4">
        <w:rPr>
          <w:rFonts w:cs="Times New Roman"/>
        </w:rPr>
        <w:t>of soci</w:t>
      </w:r>
      <w:r w:rsidR="00CF34E8" w:rsidRPr="005344B4">
        <w:rPr>
          <w:rFonts w:cs="Times New Roman"/>
        </w:rPr>
        <w:t>o-natures</w:t>
      </w:r>
      <w:r w:rsidR="007D33E2" w:rsidRPr="005344B4">
        <w:rPr>
          <w:rFonts w:cs="Times New Roman"/>
        </w:rPr>
        <w:t xml:space="preserve">. </w:t>
      </w:r>
      <w:r w:rsidR="003E459B" w:rsidRPr="005344B4">
        <w:rPr>
          <w:rFonts w:cs="Times New Roman"/>
        </w:rPr>
        <w:t xml:space="preserve">As </w:t>
      </w:r>
      <w:r w:rsidR="007B2784" w:rsidRPr="005344B4">
        <w:rPr>
          <w:rFonts w:cs="Times New Roman"/>
        </w:rPr>
        <w:t xml:space="preserve">these parents allude to, the ways in which they support </w:t>
      </w:r>
      <w:r w:rsidR="0042733B" w:rsidRPr="005344B4">
        <w:rPr>
          <w:rFonts w:cs="Times New Roman"/>
        </w:rPr>
        <w:t>their children to make sense of eco-crisis will adapt, shift and change as they get older</w:t>
      </w:r>
      <w:r w:rsidR="00800FDF">
        <w:rPr>
          <w:rFonts w:cs="Times New Roman"/>
        </w:rPr>
        <w:t>.</w:t>
      </w:r>
      <w:r w:rsidR="0042733B" w:rsidRPr="005344B4">
        <w:rPr>
          <w:rFonts w:cs="Times New Roman"/>
        </w:rPr>
        <w:t xml:space="preserve"> </w:t>
      </w:r>
      <w:r w:rsidR="00800FDF">
        <w:rPr>
          <w:rFonts w:cs="Times New Roman"/>
        </w:rPr>
        <w:t>T</w:t>
      </w:r>
      <w:r w:rsidR="00CF34E8" w:rsidRPr="005344B4">
        <w:rPr>
          <w:rFonts w:cs="Times New Roman"/>
        </w:rPr>
        <w:t>heir approaches to and modes of parenting wi</w:t>
      </w:r>
      <w:r w:rsidR="00714CD5" w:rsidRPr="005344B4">
        <w:rPr>
          <w:rFonts w:cs="Times New Roman"/>
        </w:rPr>
        <w:t>ll</w:t>
      </w:r>
      <w:r w:rsidR="00CF34E8" w:rsidRPr="005344B4">
        <w:rPr>
          <w:rFonts w:cs="Times New Roman"/>
        </w:rPr>
        <w:t xml:space="preserve"> evolve </w:t>
      </w:r>
      <w:r w:rsidR="00714CD5" w:rsidRPr="005344B4">
        <w:rPr>
          <w:rFonts w:cs="Times New Roman"/>
        </w:rPr>
        <w:t xml:space="preserve">alongside their political beliefs and activist commitments. </w:t>
      </w:r>
      <w:r w:rsidR="007D33E2" w:rsidRPr="005344B4">
        <w:rPr>
          <w:rFonts w:cs="Times New Roman"/>
        </w:rPr>
        <w:t>Those I spoke to often referred to their climate activism ‘journey’ suggesting a humility in how they approached the complexity of climate and ecological crisis</w:t>
      </w:r>
      <w:r w:rsidR="00800FDF">
        <w:rPr>
          <w:rFonts w:cs="Times New Roman"/>
        </w:rPr>
        <w:t>, with a</w:t>
      </w:r>
      <w:r w:rsidR="007D33E2" w:rsidRPr="005344B4">
        <w:rPr>
          <w:rFonts w:cs="Times New Roman"/>
        </w:rPr>
        <w:t>n openness to thinking-being-doing differently</w:t>
      </w:r>
      <w:r w:rsidR="002A48CF" w:rsidRPr="005344B4">
        <w:rPr>
          <w:rFonts w:cs="Times New Roman"/>
        </w:rPr>
        <w:t>.</w:t>
      </w:r>
      <w:r w:rsidR="00FE5FCA" w:rsidRPr="005344B4">
        <w:rPr>
          <w:rFonts w:cs="Times New Roman"/>
        </w:rPr>
        <w:t xml:space="preserve"> Here, su</w:t>
      </w:r>
      <w:r w:rsidR="00714CD5" w:rsidRPr="005344B4">
        <w:rPr>
          <w:rFonts w:cs="Times New Roman"/>
        </w:rPr>
        <w:t>pporting children to make sense of eco-crisis</w:t>
      </w:r>
      <w:r w:rsidR="002A48CF" w:rsidRPr="005344B4">
        <w:rPr>
          <w:rFonts w:cs="Times New Roman"/>
        </w:rPr>
        <w:t xml:space="preserve"> </w:t>
      </w:r>
      <w:r w:rsidR="00FE5FCA" w:rsidRPr="005344B4">
        <w:rPr>
          <w:rFonts w:cs="Times New Roman"/>
        </w:rPr>
        <w:t>can be seen as a two-way process of learning</w:t>
      </w:r>
      <w:r w:rsidR="0042131C" w:rsidRPr="005344B4">
        <w:rPr>
          <w:rFonts w:cs="Times New Roman"/>
        </w:rPr>
        <w:t>. A</w:t>
      </w:r>
      <w:r w:rsidR="00DA3C5F" w:rsidRPr="005344B4">
        <w:rPr>
          <w:rFonts w:cs="Times New Roman"/>
        </w:rPr>
        <w:t>dults</w:t>
      </w:r>
      <w:r w:rsidR="0042131C" w:rsidRPr="005344B4">
        <w:rPr>
          <w:rFonts w:cs="Times New Roman"/>
        </w:rPr>
        <w:t xml:space="preserve">’ </w:t>
      </w:r>
      <w:r w:rsidR="00DA3C5F" w:rsidRPr="005344B4">
        <w:rPr>
          <w:rFonts w:cs="Times New Roman"/>
        </w:rPr>
        <w:t xml:space="preserve">sensibilities, subjectivities and </w:t>
      </w:r>
      <w:r w:rsidR="009223D2" w:rsidRPr="005344B4">
        <w:rPr>
          <w:rFonts w:cs="Times New Roman"/>
        </w:rPr>
        <w:t>knowledge practice</w:t>
      </w:r>
      <w:r w:rsidR="0042131C" w:rsidRPr="005344B4">
        <w:rPr>
          <w:rFonts w:cs="Times New Roman"/>
        </w:rPr>
        <w:t xml:space="preserve">s develop </w:t>
      </w:r>
      <w:r w:rsidR="0068323C" w:rsidRPr="005344B4">
        <w:rPr>
          <w:rFonts w:cs="Times New Roman"/>
        </w:rPr>
        <w:t xml:space="preserve">in new ways as they seek to </w:t>
      </w:r>
      <w:r w:rsidR="002A48CF" w:rsidRPr="005344B4">
        <w:rPr>
          <w:rFonts w:cs="Times New Roman"/>
        </w:rPr>
        <w:t>explain complex concepts and processes in language which young children can grasp</w:t>
      </w:r>
      <w:r w:rsidR="0068323C" w:rsidRPr="005344B4">
        <w:rPr>
          <w:rFonts w:cs="Times New Roman"/>
        </w:rPr>
        <w:t xml:space="preserve">. </w:t>
      </w:r>
      <w:r w:rsidR="00053279" w:rsidRPr="005344B4">
        <w:rPr>
          <w:rFonts w:cs="Times New Roman"/>
        </w:rPr>
        <w:t>In the next section I develop this argument further to argue tha</w:t>
      </w:r>
      <w:r w:rsidR="009105B4" w:rsidRPr="005344B4">
        <w:rPr>
          <w:rFonts w:cs="Times New Roman"/>
        </w:rPr>
        <w:t>t transgressive and explicitly</w:t>
      </w:r>
      <w:r w:rsidR="00053279" w:rsidRPr="005344B4">
        <w:rPr>
          <w:rFonts w:cs="Times New Roman"/>
        </w:rPr>
        <w:t xml:space="preserve"> </w:t>
      </w:r>
      <w:r w:rsidR="009105B4" w:rsidRPr="005344B4">
        <w:rPr>
          <w:rFonts w:cs="Times New Roman"/>
        </w:rPr>
        <w:t>politicised p</w:t>
      </w:r>
      <w:r w:rsidR="00053279" w:rsidRPr="005344B4">
        <w:rPr>
          <w:rFonts w:cs="Times New Roman"/>
        </w:rPr>
        <w:t xml:space="preserve">rotest spaces can also </w:t>
      </w:r>
      <w:r w:rsidR="001A7846" w:rsidRPr="005344B4">
        <w:rPr>
          <w:rFonts w:cs="Times New Roman"/>
        </w:rPr>
        <w:t>generate</w:t>
      </w:r>
      <w:r w:rsidR="00053279" w:rsidRPr="005344B4">
        <w:rPr>
          <w:rFonts w:cs="Times New Roman"/>
        </w:rPr>
        <w:t xml:space="preserve"> </w:t>
      </w:r>
      <w:r w:rsidR="009105B4" w:rsidRPr="005344B4">
        <w:rPr>
          <w:rFonts w:cs="Times New Roman"/>
        </w:rPr>
        <w:t>questions</w:t>
      </w:r>
      <w:r w:rsidR="00352340" w:rsidRPr="005344B4">
        <w:rPr>
          <w:rFonts w:cs="Times New Roman"/>
        </w:rPr>
        <w:t xml:space="preserve"> of morality</w:t>
      </w:r>
      <w:r w:rsidR="009105B4" w:rsidRPr="005344B4">
        <w:rPr>
          <w:rFonts w:cs="Times New Roman"/>
        </w:rPr>
        <w:t xml:space="preserve"> </w:t>
      </w:r>
      <w:r w:rsidR="00352340" w:rsidRPr="005344B4">
        <w:rPr>
          <w:rFonts w:cs="Times New Roman"/>
        </w:rPr>
        <w:t>which unsettle easy definitions of right and wrong</w:t>
      </w:r>
      <w:r w:rsidR="00301B6C" w:rsidRPr="005344B4">
        <w:rPr>
          <w:rFonts w:cs="Times New Roman"/>
        </w:rPr>
        <w:t>. Young children</w:t>
      </w:r>
      <w:r w:rsidR="00DA5401" w:rsidRPr="005344B4">
        <w:rPr>
          <w:rFonts w:cs="Times New Roman"/>
        </w:rPr>
        <w:t xml:space="preserve"> </w:t>
      </w:r>
      <w:r w:rsidR="00301B6C" w:rsidRPr="005344B4">
        <w:rPr>
          <w:rFonts w:cs="Times New Roman"/>
        </w:rPr>
        <w:t xml:space="preserve">can be particularly adept at spotting when actions and situations don’t </w:t>
      </w:r>
      <w:r w:rsidR="0052380D" w:rsidRPr="005344B4">
        <w:rPr>
          <w:rFonts w:cs="Times New Roman"/>
        </w:rPr>
        <w:t>fit the rules and social norms they have been taught in schools, at home, in religious settings and in other sites of moral education</w:t>
      </w:r>
      <w:r w:rsidR="00DA5401" w:rsidRPr="005344B4">
        <w:rPr>
          <w:rFonts w:cs="Times New Roman"/>
        </w:rPr>
        <w:t xml:space="preserve">. </w:t>
      </w:r>
      <w:r w:rsidR="00352340" w:rsidRPr="005344B4">
        <w:rPr>
          <w:rFonts w:cs="Times New Roman"/>
        </w:rPr>
        <w:t>Their questions here can be both insightful and generative</w:t>
      </w:r>
      <w:r w:rsidR="00E44C2A" w:rsidRPr="005344B4">
        <w:rPr>
          <w:rFonts w:cs="Times New Roman"/>
        </w:rPr>
        <w:t xml:space="preserve">. </w:t>
      </w:r>
    </w:p>
    <w:p w14:paraId="4798E661" w14:textId="0EAB2213" w:rsidR="009218C4" w:rsidRPr="009218C4" w:rsidRDefault="005C4E2B" w:rsidP="001D51D0">
      <w:pPr>
        <w:pStyle w:val="Heading3"/>
      </w:pPr>
      <w:bookmarkStart w:id="141" w:name="_Toc213581832"/>
      <w:r w:rsidRPr="005344B4">
        <w:lastRenderedPageBreak/>
        <w:t xml:space="preserve">6.2.2 </w:t>
      </w:r>
      <w:r w:rsidR="00073579" w:rsidRPr="005344B4">
        <w:t>Questions of morality</w:t>
      </w:r>
      <w:bookmarkEnd w:id="141"/>
    </w:p>
    <w:p w14:paraId="0933CE6F" w14:textId="4D0B510D" w:rsidR="00073579" w:rsidRPr="005344B4" w:rsidRDefault="00073579" w:rsidP="009811B0">
      <w:pPr>
        <w:spacing w:line="480" w:lineRule="auto"/>
        <w:rPr>
          <w:rFonts w:cs="Times New Roman"/>
          <w:lang w:eastAsia="en-GB"/>
        </w:rPr>
      </w:pPr>
      <w:r w:rsidRPr="005344B4">
        <w:rPr>
          <w:rFonts w:cs="Times New Roman"/>
          <w:lang w:eastAsia="en-GB"/>
        </w:rPr>
        <w:t>Arriving at The Big One on Friday I was particularly surprised that I couldn’t see groups of uniformed police officers, mounted police and riot vans parked up around Westminster Square. Mentioning this to another attendee, she assured me ‘Oh no - there’s loads of police! They’re all around!’  At other XR protests I have attended, a heavy police presence has generated an air of unease, with tensions between police and protesters running high. However</w:t>
      </w:r>
      <w:r w:rsidR="00800FDF">
        <w:rPr>
          <w:rFonts w:cs="Times New Roman"/>
          <w:lang w:eastAsia="en-GB"/>
        </w:rPr>
        <w:t>,</w:t>
      </w:r>
      <w:r w:rsidRPr="005344B4">
        <w:rPr>
          <w:rFonts w:cs="Times New Roman"/>
          <w:lang w:eastAsia="en-GB"/>
        </w:rPr>
        <w:t xml:space="preserve"> as part of XR’s 2023 strategy to build a more inclusive movement, organisers of the Big One had worked with the Metropolitan Police both before and during the event, an approach which was </w:t>
      </w:r>
      <w:r w:rsidR="00800FDF">
        <w:rPr>
          <w:rFonts w:cs="Times New Roman"/>
          <w:lang w:eastAsia="en-GB"/>
        </w:rPr>
        <w:t xml:space="preserve">welcomed </w:t>
      </w:r>
      <w:r w:rsidRPr="005344B4">
        <w:rPr>
          <w:rFonts w:cs="Times New Roman"/>
          <w:lang w:eastAsia="en-GB"/>
        </w:rPr>
        <w:t xml:space="preserve">by the Met </w:t>
      </w:r>
      <w:r w:rsidR="00800FDF">
        <w:rPr>
          <w:rFonts w:cs="Times New Roman"/>
          <w:lang w:eastAsia="en-GB"/>
        </w:rPr>
        <w:t xml:space="preserve">Police force </w:t>
      </w:r>
      <w:r w:rsidR="00F600CA" w:rsidRPr="005344B4">
        <w:rPr>
          <w:rFonts w:cs="Times New Roman"/>
          <w:lang w:eastAsia="en-GB"/>
        </w:rPr>
        <w:fldChar w:fldCharType="begin"/>
      </w:r>
      <w:r w:rsidR="00F600CA" w:rsidRPr="005344B4">
        <w:rPr>
          <w:rFonts w:cs="Times New Roman"/>
          <w:lang w:eastAsia="en-GB"/>
        </w:rPr>
        <w:instrText xml:space="preserve"> ADDIN ZOTERO_ITEM CSL_CITATION {"citationID":"UQuVlV8i","properties":{"formattedCitation":"(Barradale, 2023)","plainCitation":"(Barradale, 2023)","noteIndex":0},"citationItems":[{"id":2110,"uris":["http://zotero.org/users/6040264/items/GAQMWQBN"],"itemData":{"id":2110,"type":"webpage","abstract":"The Met has praised Extinction Rebellion for being ‘fully engaged’ with the police ahead of 'The Big One' protest","container-title":"The Big Issue","language":"en","title":"Not a single arrest made during Extinction Rebellion's four-day 'The Big One' protest","URL":"https://www.bigissue.com/news/activism/not-a-single-arrest-made-during-extinction-rebellions-four-day-the-big-one-protest/","author":[{"family":"Barradale","given":"Greg"}],"accessed":{"date-parts":[["2023",9,21]]},"issued":{"date-parts":[["2023",4,25]]}}}],"schema":"https://github.com/citation-style-language/schema/raw/master/csl-citation.json"} </w:instrText>
      </w:r>
      <w:r w:rsidR="00F600CA" w:rsidRPr="005344B4">
        <w:rPr>
          <w:rFonts w:cs="Times New Roman"/>
          <w:lang w:eastAsia="en-GB"/>
        </w:rPr>
        <w:fldChar w:fldCharType="separate"/>
      </w:r>
      <w:r w:rsidR="00F600CA" w:rsidRPr="005344B4">
        <w:rPr>
          <w:rFonts w:cs="Times New Roman"/>
        </w:rPr>
        <w:t>(Barradale, 2023)</w:t>
      </w:r>
      <w:r w:rsidR="00F600CA" w:rsidRPr="005344B4">
        <w:rPr>
          <w:rFonts w:cs="Times New Roman"/>
          <w:lang w:eastAsia="en-GB"/>
        </w:rPr>
        <w:fldChar w:fldCharType="end"/>
      </w:r>
      <w:r w:rsidR="00F600CA" w:rsidRPr="005344B4">
        <w:rPr>
          <w:rFonts w:cs="Times New Roman"/>
          <w:lang w:eastAsia="en-GB"/>
        </w:rPr>
        <w:t xml:space="preserve">. </w:t>
      </w:r>
      <w:r w:rsidR="003C46C8" w:rsidRPr="005344B4">
        <w:rPr>
          <w:rFonts w:cs="Times New Roman"/>
          <w:lang w:eastAsia="en-GB"/>
        </w:rPr>
        <w:t xml:space="preserve">No arrests were made during the Big One, </w:t>
      </w:r>
      <w:r w:rsidR="00FD322D" w:rsidRPr="005344B4">
        <w:rPr>
          <w:rFonts w:cs="Times New Roman"/>
          <w:lang w:eastAsia="en-GB"/>
        </w:rPr>
        <w:t xml:space="preserve">nevertheless, it brought back memories of </w:t>
      </w:r>
      <w:r w:rsidR="00AA58F0" w:rsidRPr="005344B4">
        <w:rPr>
          <w:rFonts w:cs="Times New Roman"/>
          <w:lang w:eastAsia="en-GB"/>
        </w:rPr>
        <w:t>previous encounters with the police for some of the parent activists I spoke to</w:t>
      </w:r>
      <w:r w:rsidR="00800FDF">
        <w:rPr>
          <w:rFonts w:cs="Times New Roman"/>
          <w:lang w:eastAsia="en-GB"/>
        </w:rPr>
        <w:t>. These encounters had</w:t>
      </w:r>
      <w:r w:rsidR="00CE2A68" w:rsidRPr="005344B4">
        <w:rPr>
          <w:rFonts w:cs="Times New Roman"/>
          <w:lang w:eastAsia="en-GB"/>
        </w:rPr>
        <w:t xml:space="preserve"> </w:t>
      </w:r>
      <w:r w:rsidR="00B415F6" w:rsidRPr="005344B4">
        <w:rPr>
          <w:rFonts w:cs="Times New Roman"/>
          <w:lang w:eastAsia="en-GB"/>
        </w:rPr>
        <w:t xml:space="preserve">challenged their children’s conceptions of the police as moral guardians. </w:t>
      </w:r>
      <w:r w:rsidR="00CE2A68" w:rsidRPr="005344B4">
        <w:rPr>
          <w:rFonts w:cs="Times New Roman"/>
          <w:lang w:eastAsia="en-GB"/>
        </w:rPr>
        <w:t xml:space="preserve"> </w:t>
      </w:r>
    </w:p>
    <w:p w14:paraId="3A6D1E50" w14:textId="1E0345B2" w:rsidR="00073579" w:rsidRPr="005344B4" w:rsidRDefault="00C66C2A" w:rsidP="009811B0">
      <w:pPr>
        <w:spacing w:line="480" w:lineRule="auto"/>
        <w:rPr>
          <w:rFonts w:cs="Times New Roman"/>
        </w:rPr>
      </w:pPr>
      <w:r w:rsidRPr="005344B4">
        <w:rPr>
          <w:rFonts w:cs="Times New Roman"/>
        </w:rPr>
        <w:t>Mark</w:t>
      </w:r>
      <w:r w:rsidR="002F09FE" w:rsidRPr="005344B4">
        <w:rPr>
          <w:rFonts w:cs="Times New Roman"/>
        </w:rPr>
        <w:t xml:space="preserve"> had been involved with XR </w:t>
      </w:r>
      <w:r w:rsidR="00F12B7A" w:rsidRPr="005344B4">
        <w:rPr>
          <w:rFonts w:cs="Times New Roman"/>
        </w:rPr>
        <w:t>since the early Rebellions</w:t>
      </w:r>
      <w:r w:rsidR="00800FDF">
        <w:rPr>
          <w:rFonts w:cs="Times New Roman"/>
        </w:rPr>
        <w:t xml:space="preserve"> </w:t>
      </w:r>
      <w:r w:rsidR="00037BF2" w:rsidRPr="005344B4">
        <w:rPr>
          <w:rFonts w:cs="Times New Roman"/>
        </w:rPr>
        <w:t>and</w:t>
      </w:r>
      <w:r w:rsidR="00800FDF">
        <w:rPr>
          <w:rFonts w:cs="Times New Roman"/>
        </w:rPr>
        <w:t xml:space="preserve"> had</w:t>
      </w:r>
      <w:r w:rsidR="00037BF2" w:rsidRPr="005344B4">
        <w:rPr>
          <w:rFonts w:cs="Times New Roman"/>
        </w:rPr>
        <w:t xml:space="preserve"> be</w:t>
      </w:r>
      <w:r w:rsidR="00800FDF">
        <w:rPr>
          <w:rFonts w:cs="Times New Roman"/>
        </w:rPr>
        <w:t xml:space="preserve">en </w:t>
      </w:r>
      <w:r w:rsidR="00037BF2" w:rsidRPr="005344B4">
        <w:rPr>
          <w:rFonts w:cs="Times New Roman"/>
        </w:rPr>
        <w:t>arrested in October 2019 for taking part in a roadblock where he was locked on</w:t>
      </w:r>
      <w:r w:rsidR="00037BF2" w:rsidRPr="005344B4">
        <w:rPr>
          <w:rStyle w:val="FootnoteReference"/>
          <w:rFonts w:cs="Times New Roman"/>
        </w:rPr>
        <w:footnoteReference w:id="55"/>
      </w:r>
      <w:r w:rsidR="00037BF2" w:rsidRPr="005344B4">
        <w:rPr>
          <w:rFonts w:cs="Times New Roman"/>
        </w:rPr>
        <w:t xml:space="preserve"> to other protestors</w:t>
      </w:r>
      <w:r w:rsidR="002B5C51" w:rsidRPr="005344B4">
        <w:rPr>
          <w:rFonts w:cs="Times New Roman"/>
        </w:rPr>
        <w:t>. Pri</w:t>
      </w:r>
      <w:r w:rsidR="003A6DF9" w:rsidRPr="005344B4">
        <w:rPr>
          <w:rFonts w:cs="Times New Roman"/>
        </w:rPr>
        <w:t xml:space="preserve">or to this, he described himself as ‘very mild, </w:t>
      </w:r>
      <w:r w:rsidR="00405DBC" w:rsidRPr="005344B4">
        <w:rPr>
          <w:rFonts w:cs="Times New Roman"/>
        </w:rPr>
        <w:t xml:space="preserve">I had no interaction with the police as a child, it was completely </w:t>
      </w:r>
      <w:r w:rsidR="00D57B8B" w:rsidRPr="005344B4">
        <w:rPr>
          <w:rFonts w:cs="Times New Roman"/>
        </w:rPr>
        <w:t>new’. He described it as a ‘massive transgressive step’ which was initial</w:t>
      </w:r>
      <w:r w:rsidR="00741883" w:rsidRPr="005344B4">
        <w:rPr>
          <w:rFonts w:cs="Times New Roman"/>
        </w:rPr>
        <w:t xml:space="preserve">ly </w:t>
      </w:r>
      <w:r w:rsidR="00EA75CD" w:rsidRPr="005344B4">
        <w:rPr>
          <w:rFonts w:cs="Times New Roman"/>
        </w:rPr>
        <w:t>daunting,</w:t>
      </w:r>
      <w:r w:rsidR="00741883" w:rsidRPr="005344B4">
        <w:rPr>
          <w:rFonts w:cs="Times New Roman"/>
        </w:rPr>
        <w:t xml:space="preserve"> but </w:t>
      </w:r>
      <w:r w:rsidR="00012F62" w:rsidRPr="005344B4">
        <w:rPr>
          <w:rFonts w:cs="Times New Roman"/>
        </w:rPr>
        <w:t>the experience ultimately empowered him to continue taking part in such actions.</w:t>
      </w:r>
      <w:r w:rsidR="002B02F7" w:rsidRPr="005344B4">
        <w:rPr>
          <w:rFonts w:cs="Times New Roman"/>
        </w:rPr>
        <w:t xml:space="preserve"> He described feeling a moral duty to </w:t>
      </w:r>
      <w:r w:rsidR="00761165" w:rsidRPr="005344B4">
        <w:rPr>
          <w:rFonts w:cs="Times New Roman"/>
        </w:rPr>
        <w:t>draw political focus to issues of climate and ecological crisis through</w:t>
      </w:r>
      <w:r w:rsidR="0051694A" w:rsidRPr="005344B4">
        <w:rPr>
          <w:rFonts w:cs="Times New Roman"/>
        </w:rPr>
        <w:t xml:space="preserve"> actions</w:t>
      </w:r>
      <w:r w:rsidR="002B02F7" w:rsidRPr="005344B4">
        <w:rPr>
          <w:rFonts w:cs="Times New Roman"/>
        </w:rPr>
        <w:t xml:space="preserve"> which may be deemed </w:t>
      </w:r>
      <w:r w:rsidR="0051694A" w:rsidRPr="005344B4">
        <w:rPr>
          <w:rFonts w:cs="Times New Roman"/>
        </w:rPr>
        <w:t>illegal, a complex moral stance w</w:t>
      </w:r>
      <w:r w:rsidR="00073579" w:rsidRPr="005344B4">
        <w:rPr>
          <w:rFonts w:cs="Times New Roman"/>
        </w:rPr>
        <w:t xml:space="preserve">hich he felt might be difficult to articulate to his children with sufficient nuance. </w:t>
      </w:r>
    </w:p>
    <w:p w14:paraId="62915828" w14:textId="47B1D1C6" w:rsidR="00613006" w:rsidRPr="005344B4" w:rsidRDefault="00073579" w:rsidP="00613006">
      <w:pPr>
        <w:spacing w:line="276" w:lineRule="auto"/>
        <w:ind w:left="720"/>
        <w:rPr>
          <w:rFonts w:cs="Times New Roman"/>
          <w:i/>
          <w:iCs/>
        </w:rPr>
      </w:pPr>
      <w:r w:rsidRPr="005344B4">
        <w:rPr>
          <w:rFonts w:cs="Times New Roman"/>
          <w:i/>
          <w:iCs/>
        </w:rPr>
        <w:t xml:space="preserve">there's another sort of difficult child stories about - well this is what we're doing and yes, the police aren't always on our side…Those are quite hard things to know how to talk about and I think I'd probably find that </w:t>
      </w:r>
      <w:r w:rsidR="00800FDF">
        <w:rPr>
          <w:rFonts w:cs="Times New Roman"/>
          <w:i/>
          <w:iCs/>
        </w:rPr>
        <w:t>a</w:t>
      </w:r>
      <w:r w:rsidRPr="005344B4">
        <w:rPr>
          <w:rFonts w:cs="Times New Roman"/>
          <w:i/>
          <w:iCs/>
        </w:rPr>
        <w:t xml:space="preserve"> harder thing to talk </w:t>
      </w:r>
      <w:r w:rsidR="00EA75CD" w:rsidRPr="005344B4">
        <w:rPr>
          <w:rFonts w:cs="Times New Roman"/>
          <w:i/>
          <w:iCs/>
        </w:rPr>
        <w:t>about,</w:t>
      </w:r>
      <w:r w:rsidRPr="005344B4">
        <w:rPr>
          <w:rFonts w:cs="Times New Roman"/>
          <w:i/>
          <w:iCs/>
        </w:rPr>
        <w:t xml:space="preserve"> than the sort of climate crisis things </w:t>
      </w:r>
    </w:p>
    <w:p w14:paraId="0730A993" w14:textId="36B1EB01" w:rsidR="00073579" w:rsidRPr="005344B4" w:rsidRDefault="00073579" w:rsidP="00900723">
      <w:pPr>
        <w:spacing w:line="276" w:lineRule="auto"/>
        <w:jc w:val="right"/>
        <w:rPr>
          <w:rFonts w:cs="Times New Roman"/>
          <w:i/>
          <w:iCs/>
        </w:rPr>
      </w:pPr>
      <w:r w:rsidRPr="005344B4">
        <w:rPr>
          <w:rFonts w:cs="Times New Roman"/>
        </w:rPr>
        <w:t>Mark</w:t>
      </w:r>
    </w:p>
    <w:p w14:paraId="70E61CF4" w14:textId="3A05B894" w:rsidR="00073579" w:rsidRPr="005344B4" w:rsidRDefault="00073579" w:rsidP="009811B0">
      <w:pPr>
        <w:spacing w:line="480" w:lineRule="auto"/>
        <w:rPr>
          <w:rFonts w:cs="Times New Roman"/>
          <w:lang w:eastAsia="en-GB"/>
        </w:rPr>
      </w:pPr>
      <w:r w:rsidRPr="005344B4">
        <w:rPr>
          <w:rFonts w:cs="Times New Roman"/>
          <w:lang w:eastAsia="en-GB"/>
        </w:rPr>
        <w:t>He had been at a previous rebellion with his then four-year-old, when</w:t>
      </w:r>
      <w:r w:rsidR="007366BF" w:rsidRPr="005344B4">
        <w:rPr>
          <w:rFonts w:cs="Times New Roman"/>
          <w:lang w:eastAsia="en-GB"/>
        </w:rPr>
        <w:t xml:space="preserve"> police kettled activist</w:t>
      </w:r>
      <w:r w:rsidR="002C3515" w:rsidRPr="005344B4">
        <w:rPr>
          <w:rFonts w:cs="Times New Roman"/>
          <w:lang w:eastAsia="en-GB"/>
        </w:rPr>
        <w:t>s</w:t>
      </w:r>
      <w:r w:rsidR="007366BF" w:rsidRPr="005344B4">
        <w:rPr>
          <w:rFonts w:cs="Times New Roman"/>
          <w:lang w:eastAsia="en-GB"/>
        </w:rPr>
        <w:t xml:space="preserve"> </w:t>
      </w:r>
      <w:r w:rsidR="002C3515" w:rsidRPr="005344B4">
        <w:rPr>
          <w:rFonts w:cs="Times New Roman"/>
          <w:lang w:eastAsia="en-GB"/>
        </w:rPr>
        <w:t xml:space="preserve">taking part in a </w:t>
      </w:r>
      <w:r w:rsidR="00EA75CD" w:rsidRPr="005344B4">
        <w:rPr>
          <w:rFonts w:cs="Times New Roman"/>
          <w:lang w:eastAsia="en-GB"/>
        </w:rPr>
        <w:t>roadblock</w:t>
      </w:r>
      <w:r w:rsidR="002C3515" w:rsidRPr="005344B4">
        <w:rPr>
          <w:rFonts w:cs="Times New Roman"/>
          <w:lang w:eastAsia="en-GB"/>
        </w:rPr>
        <w:t xml:space="preserve"> </w:t>
      </w:r>
      <w:r w:rsidR="00EA75CD" w:rsidRPr="005344B4">
        <w:rPr>
          <w:rFonts w:cs="Times New Roman"/>
          <w:lang w:eastAsia="en-GB"/>
        </w:rPr>
        <w:t>at Marble</w:t>
      </w:r>
      <w:r w:rsidRPr="005344B4">
        <w:rPr>
          <w:rFonts w:cs="Times New Roman"/>
          <w:lang w:eastAsia="en-GB"/>
        </w:rPr>
        <w:t xml:space="preserve"> </w:t>
      </w:r>
      <w:r w:rsidR="00B83E43">
        <w:rPr>
          <w:rFonts w:cs="Times New Roman"/>
          <w:lang w:eastAsia="en-GB"/>
        </w:rPr>
        <w:t>A</w:t>
      </w:r>
      <w:r w:rsidRPr="005344B4">
        <w:rPr>
          <w:rFonts w:cs="Times New Roman"/>
          <w:lang w:eastAsia="en-GB"/>
        </w:rPr>
        <w:t>rc</w:t>
      </w:r>
      <w:r w:rsidR="002225CF" w:rsidRPr="005344B4">
        <w:rPr>
          <w:rFonts w:cs="Times New Roman"/>
          <w:lang w:eastAsia="en-GB"/>
        </w:rPr>
        <w:t>h</w:t>
      </w:r>
      <w:r w:rsidR="002C3515" w:rsidRPr="005344B4">
        <w:rPr>
          <w:rFonts w:cs="Times New Roman"/>
          <w:lang w:eastAsia="en-GB"/>
        </w:rPr>
        <w:t>,</w:t>
      </w:r>
      <w:r w:rsidR="004F300F" w:rsidRPr="005344B4">
        <w:rPr>
          <w:rFonts w:cs="Times New Roman"/>
          <w:lang w:eastAsia="en-GB"/>
        </w:rPr>
        <w:t xml:space="preserve"> </w:t>
      </w:r>
      <w:r w:rsidR="00800FDF">
        <w:rPr>
          <w:rFonts w:cs="Times New Roman"/>
          <w:lang w:eastAsia="en-GB"/>
        </w:rPr>
        <w:t xml:space="preserve">a </w:t>
      </w:r>
      <w:r w:rsidR="004F300F" w:rsidRPr="005344B4">
        <w:rPr>
          <w:rFonts w:cs="Times New Roman"/>
          <w:lang w:eastAsia="en-GB"/>
        </w:rPr>
        <w:t xml:space="preserve">busy intersection in Central London </w:t>
      </w:r>
      <w:r w:rsidR="00173E68" w:rsidRPr="005344B4">
        <w:rPr>
          <w:rFonts w:cs="Times New Roman"/>
          <w:lang w:eastAsia="en-GB"/>
        </w:rPr>
        <w:t>through which a main road passes</w:t>
      </w:r>
      <w:r w:rsidR="007366BF" w:rsidRPr="005344B4">
        <w:rPr>
          <w:rFonts w:cs="Times New Roman"/>
          <w:lang w:eastAsia="en-GB"/>
        </w:rPr>
        <w:t xml:space="preserve">. </w:t>
      </w:r>
      <w:r w:rsidRPr="005344B4">
        <w:rPr>
          <w:rFonts w:cs="Times New Roman"/>
          <w:lang w:eastAsia="en-GB"/>
        </w:rPr>
        <w:lastRenderedPageBreak/>
        <w:t>He hadn’t</w:t>
      </w:r>
      <w:r w:rsidR="0051694A" w:rsidRPr="005344B4">
        <w:rPr>
          <w:rFonts w:cs="Times New Roman"/>
          <w:lang w:eastAsia="en-GB"/>
        </w:rPr>
        <w:t xml:space="preserve"> intended</w:t>
      </w:r>
      <w:r w:rsidRPr="005344B4">
        <w:rPr>
          <w:rFonts w:cs="Times New Roman"/>
          <w:lang w:eastAsia="en-GB"/>
        </w:rPr>
        <w:t xml:space="preserve"> to </w:t>
      </w:r>
      <w:r w:rsidR="00B83E43">
        <w:rPr>
          <w:rFonts w:cs="Times New Roman"/>
          <w:lang w:eastAsia="en-GB"/>
        </w:rPr>
        <w:t>take part in arrestable action on</w:t>
      </w:r>
      <w:r w:rsidR="0051694A" w:rsidRPr="005344B4">
        <w:rPr>
          <w:rFonts w:cs="Times New Roman"/>
          <w:lang w:eastAsia="en-GB"/>
        </w:rPr>
        <w:t xml:space="preserve"> this occasion </w:t>
      </w:r>
      <w:r w:rsidRPr="005344B4">
        <w:rPr>
          <w:rFonts w:cs="Times New Roman"/>
          <w:lang w:eastAsia="en-GB"/>
        </w:rPr>
        <w:t xml:space="preserve">– they had left the main march and wandered back to Marble Arch not </w:t>
      </w:r>
      <w:r w:rsidR="00B83E43">
        <w:rPr>
          <w:rFonts w:cs="Times New Roman"/>
          <w:lang w:eastAsia="en-GB"/>
        </w:rPr>
        <w:t xml:space="preserve">realising that a breakaway group of </w:t>
      </w:r>
      <w:r w:rsidRPr="005344B4">
        <w:rPr>
          <w:rFonts w:cs="Times New Roman"/>
          <w:lang w:eastAsia="en-GB"/>
        </w:rPr>
        <w:t>activist</w:t>
      </w:r>
      <w:r w:rsidR="00B83E43">
        <w:rPr>
          <w:rFonts w:cs="Times New Roman"/>
          <w:lang w:eastAsia="en-GB"/>
        </w:rPr>
        <w:t>s</w:t>
      </w:r>
      <w:r w:rsidRPr="005344B4">
        <w:rPr>
          <w:rFonts w:cs="Times New Roman"/>
          <w:lang w:eastAsia="en-GB"/>
        </w:rPr>
        <w:t xml:space="preserve"> </w:t>
      </w:r>
      <w:r w:rsidR="00B83E43">
        <w:rPr>
          <w:rFonts w:cs="Times New Roman"/>
          <w:lang w:eastAsia="en-GB"/>
        </w:rPr>
        <w:t>were</w:t>
      </w:r>
      <w:r w:rsidRPr="005344B4">
        <w:rPr>
          <w:rFonts w:cs="Times New Roman"/>
          <w:lang w:eastAsia="en-GB"/>
        </w:rPr>
        <w:t xml:space="preserve"> </w:t>
      </w:r>
      <w:r w:rsidR="00E752AF" w:rsidRPr="005344B4">
        <w:rPr>
          <w:rFonts w:cs="Times New Roman"/>
          <w:lang w:eastAsia="en-GB"/>
        </w:rPr>
        <w:t>set</w:t>
      </w:r>
      <w:r w:rsidR="00B83E43">
        <w:rPr>
          <w:rFonts w:cs="Times New Roman"/>
          <w:lang w:eastAsia="en-GB"/>
        </w:rPr>
        <w:t>ting</w:t>
      </w:r>
      <w:r w:rsidR="00E752AF" w:rsidRPr="005344B4">
        <w:rPr>
          <w:rFonts w:cs="Times New Roman"/>
          <w:lang w:eastAsia="en-GB"/>
        </w:rPr>
        <w:t xml:space="preserve"> up</w:t>
      </w:r>
      <w:r w:rsidR="00B03123">
        <w:rPr>
          <w:rFonts w:cs="Times New Roman"/>
          <w:lang w:eastAsia="en-GB"/>
        </w:rPr>
        <w:t xml:space="preserve"> a</w:t>
      </w:r>
      <w:r w:rsidR="00E752AF" w:rsidRPr="005344B4">
        <w:rPr>
          <w:rFonts w:cs="Times New Roman"/>
          <w:lang w:eastAsia="en-GB"/>
        </w:rPr>
        <w:t xml:space="preserve"> </w:t>
      </w:r>
      <w:r w:rsidR="00B83E43" w:rsidRPr="005344B4">
        <w:rPr>
          <w:rFonts w:cs="Times New Roman"/>
          <w:lang w:eastAsia="en-GB"/>
        </w:rPr>
        <w:t>roadblock</w:t>
      </w:r>
      <w:r w:rsidR="00E752AF" w:rsidRPr="005344B4">
        <w:rPr>
          <w:rFonts w:cs="Times New Roman"/>
          <w:lang w:eastAsia="en-GB"/>
        </w:rPr>
        <w:t xml:space="preserve"> </w:t>
      </w:r>
      <w:r w:rsidR="00B83E43">
        <w:rPr>
          <w:rFonts w:cs="Times New Roman"/>
          <w:lang w:eastAsia="en-GB"/>
        </w:rPr>
        <w:t>there</w:t>
      </w:r>
      <w:r w:rsidR="007366BF" w:rsidRPr="005344B4">
        <w:rPr>
          <w:rFonts w:cs="Times New Roman"/>
          <w:lang w:eastAsia="en-GB"/>
        </w:rPr>
        <w:t xml:space="preserve">. </w:t>
      </w:r>
      <w:r w:rsidR="00B03123">
        <w:rPr>
          <w:rFonts w:cs="Times New Roman"/>
          <w:lang w:eastAsia="en-GB"/>
        </w:rPr>
        <w:t xml:space="preserve">Mark and his young son got </w:t>
      </w:r>
      <w:r w:rsidR="00863355">
        <w:rPr>
          <w:rFonts w:cs="Times New Roman"/>
          <w:lang w:eastAsia="en-GB"/>
        </w:rPr>
        <w:t>stuck inside a kettle, after police cordon</w:t>
      </w:r>
      <w:r w:rsidR="004E7D0A">
        <w:rPr>
          <w:rFonts w:cs="Times New Roman"/>
          <w:lang w:eastAsia="en-GB"/>
        </w:rPr>
        <w:t xml:space="preserve">ed off part of the area. </w:t>
      </w:r>
      <w:r w:rsidR="00863355">
        <w:rPr>
          <w:rFonts w:cs="Times New Roman"/>
          <w:lang w:eastAsia="en-GB"/>
        </w:rPr>
        <w:t>Inside the police cordon, they</w:t>
      </w:r>
      <w:r w:rsidR="0051694A" w:rsidRPr="005344B4">
        <w:rPr>
          <w:rFonts w:cs="Times New Roman"/>
          <w:lang w:eastAsia="en-GB"/>
        </w:rPr>
        <w:t xml:space="preserve"> found other members of XR families </w:t>
      </w:r>
      <w:r w:rsidRPr="005344B4">
        <w:rPr>
          <w:rFonts w:cs="Times New Roman"/>
          <w:lang w:eastAsia="en-GB"/>
        </w:rPr>
        <w:t xml:space="preserve">who had brought </w:t>
      </w:r>
      <w:r w:rsidR="00B03123" w:rsidRPr="005344B4">
        <w:rPr>
          <w:rFonts w:cs="Times New Roman"/>
          <w:lang w:eastAsia="en-GB"/>
        </w:rPr>
        <w:t>Lego</w:t>
      </w:r>
      <w:r w:rsidRPr="005344B4">
        <w:rPr>
          <w:rFonts w:cs="Times New Roman"/>
          <w:lang w:eastAsia="en-GB"/>
        </w:rPr>
        <w:t xml:space="preserve"> with them, and his </w:t>
      </w:r>
      <w:r w:rsidR="007366BF" w:rsidRPr="005344B4">
        <w:rPr>
          <w:rFonts w:cs="Times New Roman"/>
          <w:lang w:eastAsia="en-GB"/>
        </w:rPr>
        <w:t>son</w:t>
      </w:r>
      <w:r w:rsidRPr="005344B4">
        <w:rPr>
          <w:rFonts w:cs="Times New Roman"/>
          <w:lang w:eastAsia="en-GB"/>
        </w:rPr>
        <w:t xml:space="preserve"> wanted to stay to play with the </w:t>
      </w:r>
      <w:r w:rsidR="00B03123" w:rsidRPr="005344B4">
        <w:rPr>
          <w:rFonts w:cs="Times New Roman"/>
          <w:lang w:eastAsia="en-GB"/>
        </w:rPr>
        <w:t>Lego</w:t>
      </w:r>
      <w:r w:rsidRPr="005344B4">
        <w:rPr>
          <w:rFonts w:cs="Times New Roman"/>
          <w:lang w:eastAsia="en-GB"/>
        </w:rPr>
        <w:t xml:space="preserve"> -</w:t>
      </w:r>
    </w:p>
    <w:p w14:paraId="41318FE0" w14:textId="6F550D3C" w:rsidR="00073579" w:rsidRDefault="00073579" w:rsidP="00900723">
      <w:pPr>
        <w:spacing w:line="276" w:lineRule="auto"/>
        <w:ind w:left="720"/>
        <w:rPr>
          <w:rFonts w:cs="Times New Roman"/>
          <w:i/>
          <w:iCs/>
          <w:lang w:eastAsia="en-GB"/>
        </w:rPr>
      </w:pPr>
      <w:r w:rsidRPr="005344B4">
        <w:rPr>
          <w:rFonts w:cs="Times New Roman"/>
          <w:i/>
          <w:iCs/>
          <w:lang w:eastAsia="en-GB"/>
        </w:rPr>
        <w:t xml:space="preserve">it was like, this really odd situation, sort of playing Lego on the floor inside a police cordon and then when it came to like needing the loo, I thought well,  if we go now, we can't come back in and I remember on that day sort of talking quite a bit about it, but he </w:t>
      </w:r>
      <w:r w:rsidR="0088084F">
        <w:rPr>
          <w:rFonts w:cs="Times New Roman"/>
          <w:i/>
          <w:iCs/>
          <w:lang w:eastAsia="en-GB"/>
        </w:rPr>
        <w:t xml:space="preserve">was </w:t>
      </w:r>
      <w:r w:rsidRPr="005344B4">
        <w:rPr>
          <w:rFonts w:cs="Times New Roman"/>
          <w:i/>
          <w:iCs/>
          <w:lang w:eastAsia="en-GB"/>
        </w:rPr>
        <w:t>quite a bit younger th</w:t>
      </w:r>
      <w:r w:rsidR="0088084F">
        <w:rPr>
          <w:rFonts w:cs="Times New Roman"/>
          <w:i/>
          <w:iCs/>
          <w:lang w:eastAsia="en-GB"/>
        </w:rPr>
        <w:t>e</w:t>
      </w:r>
      <w:r w:rsidRPr="005344B4">
        <w:rPr>
          <w:rFonts w:cs="Times New Roman"/>
          <w:i/>
          <w:iCs/>
          <w:lang w:eastAsia="en-GB"/>
        </w:rPr>
        <w:t>n</w:t>
      </w:r>
      <w:r w:rsidR="0088084F">
        <w:rPr>
          <w:rFonts w:cs="Times New Roman"/>
          <w:i/>
          <w:iCs/>
          <w:lang w:eastAsia="en-GB"/>
        </w:rPr>
        <w:t>.</w:t>
      </w:r>
      <w:r w:rsidRPr="005344B4">
        <w:rPr>
          <w:rFonts w:cs="Times New Roman"/>
          <w:i/>
          <w:iCs/>
          <w:lang w:eastAsia="en-GB"/>
        </w:rPr>
        <w:t xml:space="preserve"> I think if </w:t>
      </w:r>
      <w:r w:rsidR="0088084F">
        <w:rPr>
          <w:rFonts w:cs="Times New Roman"/>
          <w:i/>
          <w:iCs/>
          <w:lang w:eastAsia="en-GB"/>
        </w:rPr>
        <w:t>it</w:t>
      </w:r>
      <w:r w:rsidRPr="005344B4">
        <w:rPr>
          <w:rFonts w:cs="Times New Roman"/>
          <w:i/>
          <w:iCs/>
          <w:lang w:eastAsia="en-GB"/>
        </w:rPr>
        <w:t xml:space="preserve"> happen</w:t>
      </w:r>
      <w:r w:rsidR="0088084F">
        <w:rPr>
          <w:rFonts w:cs="Times New Roman"/>
          <w:i/>
          <w:iCs/>
          <w:lang w:eastAsia="en-GB"/>
        </w:rPr>
        <w:t>ed</w:t>
      </w:r>
      <w:r w:rsidRPr="005344B4">
        <w:rPr>
          <w:rFonts w:cs="Times New Roman"/>
          <w:i/>
          <w:iCs/>
          <w:lang w:eastAsia="en-GB"/>
        </w:rPr>
        <w:t xml:space="preserve"> now</w:t>
      </w:r>
      <w:r w:rsidR="0088084F">
        <w:rPr>
          <w:rFonts w:cs="Times New Roman"/>
          <w:i/>
          <w:iCs/>
          <w:lang w:eastAsia="en-GB"/>
        </w:rPr>
        <w:t>, h</w:t>
      </w:r>
      <w:r w:rsidRPr="005344B4">
        <w:rPr>
          <w:rFonts w:cs="Times New Roman"/>
          <w:i/>
          <w:iCs/>
          <w:lang w:eastAsia="en-GB"/>
        </w:rPr>
        <w:t xml:space="preserve">e would have more questions like why wouldn't the police let us come back to the </w:t>
      </w:r>
      <w:proofErr w:type="spellStart"/>
      <w:r w:rsidRPr="005344B4">
        <w:rPr>
          <w:rFonts w:cs="Times New Roman"/>
          <w:i/>
          <w:iCs/>
          <w:lang w:eastAsia="en-GB"/>
        </w:rPr>
        <w:t>lego</w:t>
      </w:r>
      <w:proofErr w:type="spellEnd"/>
      <w:r w:rsidRPr="005344B4">
        <w:rPr>
          <w:rFonts w:cs="Times New Roman"/>
          <w:i/>
          <w:iCs/>
          <w:lang w:eastAsia="en-GB"/>
        </w:rPr>
        <w:t>?</w:t>
      </w:r>
      <w:r w:rsidR="0088084F">
        <w:rPr>
          <w:rFonts w:cs="Times New Roman"/>
          <w:i/>
          <w:iCs/>
          <w:lang w:eastAsia="en-GB"/>
        </w:rPr>
        <w:t xml:space="preserve"> (Mark)</w:t>
      </w:r>
    </w:p>
    <w:p w14:paraId="18CE7E69" w14:textId="77777777" w:rsidR="0088084F" w:rsidRPr="005344B4" w:rsidRDefault="0088084F" w:rsidP="00900723">
      <w:pPr>
        <w:spacing w:line="276" w:lineRule="auto"/>
        <w:ind w:left="720"/>
        <w:rPr>
          <w:rFonts w:cs="Times New Roman"/>
          <w:i/>
          <w:iCs/>
          <w:lang w:eastAsia="en-GB"/>
        </w:rPr>
      </w:pPr>
    </w:p>
    <w:p w14:paraId="25694AF6" w14:textId="5340A586" w:rsidR="00073579" w:rsidRPr="005344B4" w:rsidRDefault="00073579" w:rsidP="009811B0">
      <w:pPr>
        <w:spacing w:line="480" w:lineRule="auto"/>
        <w:rPr>
          <w:rFonts w:cs="Times New Roman"/>
        </w:rPr>
      </w:pPr>
      <w:r w:rsidRPr="005344B4">
        <w:rPr>
          <w:rFonts w:cs="Times New Roman"/>
        </w:rPr>
        <w:t>Similarly,</w:t>
      </w:r>
      <w:r w:rsidR="0088084F">
        <w:rPr>
          <w:rFonts w:cs="Times New Roman"/>
        </w:rPr>
        <w:t xml:space="preserve"> Susan</w:t>
      </w:r>
      <w:r w:rsidRPr="005344B4">
        <w:rPr>
          <w:rFonts w:cs="Times New Roman"/>
        </w:rPr>
        <w:t xml:space="preserve"> recalled a time that she and her young daughter were stuck inside a park in London during an XR protest</w:t>
      </w:r>
      <w:r w:rsidR="0088084F">
        <w:rPr>
          <w:rFonts w:cs="Times New Roman"/>
        </w:rPr>
        <w:t>,</w:t>
      </w:r>
      <w:r w:rsidRPr="005344B4">
        <w:rPr>
          <w:rFonts w:cs="Times New Roman"/>
        </w:rPr>
        <w:t xml:space="preserve"> where the police had kettled the area and were not allowing people to leave</w:t>
      </w:r>
      <w:r w:rsidR="0088084F">
        <w:rPr>
          <w:rFonts w:cs="Times New Roman"/>
        </w:rPr>
        <w:t>.</w:t>
      </w:r>
    </w:p>
    <w:p w14:paraId="536D76E3" w14:textId="4D396BFA" w:rsidR="00073579" w:rsidRDefault="00073579" w:rsidP="00900723">
      <w:pPr>
        <w:spacing w:line="276" w:lineRule="auto"/>
        <w:ind w:left="720"/>
        <w:rPr>
          <w:rFonts w:cs="Times New Roman"/>
          <w:i/>
          <w:iCs/>
        </w:rPr>
      </w:pPr>
      <w:r w:rsidRPr="005344B4">
        <w:rPr>
          <w:rFonts w:cs="Times New Roman"/>
          <w:i/>
          <w:iCs/>
        </w:rPr>
        <w:t xml:space="preserve">She remembered the police as not good people. She was old enough to kind of go, you know. Understand that the police were </w:t>
      </w:r>
      <w:r w:rsidR="00E01F2D">
        <w:rPr>
          <w:rFonts w:cs="Times New Roman"/>
          <w:i/>
          <w:iCs/>
        </w:rPr>
        <w:t xml:space="preserve">not </w:t>
      </w:r>
      <w:r w:rsidRPr="005344B4">
        <w:rPr>
          <w:rFonts w:cs="Times New Roman"/>
          <w:i/>
          <w:iCs/>
        </w:rPr>
        <w:t>looking after us, they were challenging us. Which I didn't really want to leave her with that question, but it did. It was an interesting conversation for a little bit there about, you know, police, are there to keep people safe in the moment, but they're not there for planetary safety</w:t>
      </w:r>
      <w:r w:rsidR="004D3BF8" w:rsidRPr="005344B4">
        <w:rPr>
          <w:rFonts w:cs="Times New Roman"/>
          <w:i/>
          <w:iCs/>
        </w:rPr>
        <w:t xml:space="preserve"> </w:t>
      </w:r>
      <w:r w:rsidRPr="005344B4">
        <w:rPr>
          <w:rFonts w:cs="Times New Roman"/>
          <w:i/>
          <w:iCs/>
        </w:rPr>
        <w:t>(Susan)</w:t>
      </w:r>
      <w:r w:rsidR="004D3BF8" w:rsidRPr="005344B4">
        <w:rPr>
          <w:rFonts w:cs="Times New Roman"/>
          <w:i/>
          <w:iCs/>
        </w:rPr>
        <w:t>.</w:t>
      </w:r>
    </w:p>
    <w:p w14:paraId="0F6A7B8C" w14:textId="77777777" w:rsidR="0088084F" w:rsidRPr="005344B4" w:rsidRDefault="0088084F" w:rsidP="00900723">
      <w:pPr>
        <w:spacing w:line="276" w:lineRule="auto"/>
        <w:ind w:left="720"/>
        <w:rPr>
          <w:rFonts w:cs="Times New Roman"/>
          <w:i/>
          <w:iCs/>
        </w:rPr>
      </w:pPr>
    </w:p>
    <w:p w14:paraId="0940256E" w14:textId="4E3365A5" w:rsidR="006B2AF1" w:rsidRPr="005344B4" w:rsidRDefault="00E25DC2" w:rsidP="009811B0">
      <w:pPr>
        <w:spacing w:line="480" w:lineRule="auto"/>
        <w:rPr>
          <w:rFonts w:cs="Times New Roman"/>
        </w:rPr>
      </w:pPr>
      <w:r w:rsidRPr="005344B4">
        <w:rPr>
          <w:rFonts w:cs="Times New Roman"/>
        </w:rPr>
        <w:t>A</w:t>
      </w:r>
      <w:r w:rsidR="006B2AF1" w:rsidRPr="005344B4">
        <w:rPr>
          <w:rFonts w:cs="Times New Roman"/>
        </w:rPr>
        <w:t>ttending protest with children</w:t>
      </w:r>
      <w:r w:rsidRPr="005344B4">
        <w:rPr>
          <w:rFonts w:cs="Times New Roman"/>
        </w:rPr>
        <w:t>, taking part in civil disobedience</w:t>
      </w:r>
      <w:r w:rsidR="006B2AF1" w:rsidRPr="005344B4">
        <w:rPr>
          <w:rFonts w:cs="Times New Roman"/>
        </w:rPr>
        <w:t xml:space="preserve"> and being arrested for climate activism had led to conversations about the role of the police which unsettled</w:t>
      </w:r>
      <w:r w:rsidR="00E01F2D">
        <w:rPr>
          <w:rFonts w:cs="Times New Roman"/>
        </w:rPr>
        <w:t xml:space="preserve"> a</w:t>
      </w:r>
    </w:p>
    <w:p w14:paraId="7CE8975E" w14:textId="3B9CB2BB" w:rsidR="006B2AF1" w:rsidRPr="005344B4" w:rsidRDefault="006B2AF1" w:rsidP="00900723">
      <w:pPr>
        <w:spacing w:line="276" w:lineRule="auto"/>
        <w:ind w:left="720"/>
        <w:rPr>
          <w:rFonts w:cs="Times New Roman"/>
          <w:i/>
          <w:iCs/>
        </w:rPr>
      </w:pPr>
      <w:r w:rsidRPr="005344B4">
        <w:rPr>
          <w:rFonts w:cs="Times New Roman"/>
          <w:i/>
          <w:iCs/>
        </w:rPr>
        <w:t xml:space="preserve"> picture book picture of the police, who come and help people and save things, and catch </w:t>
      </w:r>
      <w:r w:rsidR="00EA75CD" w:rsidRPr="005344B4">
        <w:rPr>
          <w:rFonts w:cs="Times New Roman"/>
          <w:i/>
          <w:iCs/>
        </w:rPr>
        <w:t>robbers</w:t>
      </w:r>
      <w:r w:rsidRPr="005344B4">
        <w:rPr>
          <w:rFonts w:cs="Times New Roman"/>
          <w:i/>
          <w:iCs/>
        </w:rPr>
        <w:t xml:space="preserve"> (Mark)</w:t>
      </w:r>
    </w:p>
    <w:p w14:paraId="72D89DAA" w14:textId="77777777" w:rsidR="00C8583D" w:rsidRPr="005344B4" w:rsidRDefault="00C8583D" w:rsidP="00900723">
      <w:pPr>
        <w:spacing w:line="276" w:lineRule="auto"/>
        <w:ind w:left="720"/>
        <w:rPr>
          <w:rFonts w:cs="Times New Roman"/>
          <w:i/>
          <w:iCs/>
        </w:rPr>
      </w:pPr>
    </w:p>
    <w:p w14:paraId="234D482A" w14:textId="630E0EC3" w:rsidR="002A48CF" w:rsidRPr="005344B4" w:rsidRDefault="006B2AF1" w:rsidP="009811B0">
      <w:pPr>
        <w:spacing w:line="480" w:lineRule="auto"/>
        <w:rPr>
          <w:rFonts w:cs="Times New Roman"/>
        </w:rPr>
      </w:pPr>
      <w:r w:rsidRPr="005344B4">
        <w:rPr>
          <w:rFonts w:cs="Times New Roman"/>
        </w:rPr>
        <w:t xml:space="preserve">in which the police are considered straightforwardly as </w:t>
      </w:r>
      <w:r w:rsidR="00E01F2D">
        <w:rPr>
          <w:rFonts w:cs="Times New Roman"/>
        </w:rPr>
        <w:t>‘</w:t>
      </w:r>
      <w:r w:rsidRPr="005344B4">
        <w:rPr>
          <w:rFonts w:cs="Times New Roman"/>
        </w:rPr>
        <w:t>moral guardians’</w:t>
      </w:r>
      <w:r w:rsidR="00C8583D" w:rsidRPr="005344B4">
        <w:rPr>
          <w:rFonts w:cs="Times New Roman"/>
        </w:rPr>
        <w:t xml:space="preserve"> </w:t>
      </w:r>
      <w:r w:rsidR="00C8583D" w:rsidRPr="005344B4">
        <w:rPr>
          <w:rFonts w:cs="Times New Roman"/>
        </w:rPr>
        <w:fldChar w:fldCharType="begin"/>
      </w:r>
      <w:r w:rsidR="00C8583D" w:rsidRPr="005344B4">
        <w:rPr>
          <w:rFonts w:cs="Times New Roman"/>
        </w:rPr>
        <w:instrText xml:space="preserve"> ADDIN ZOTERO_ITEM CSL_CITATION {"citationID":"L278wPWU","properties":{"formattedCitation":"(Jackson and Bradford, 2009)","plainCitation":"(Jackson and Bradford, 2009)","noteIndex":0},"citationItems":[{"id":2094,"uris":["http://zotero.org/users/6040264/items/9NWT4WYT"],"itemData":{"id":2094,"type":"article-journal","abstract":"Public confidence in policing is receiving increasing attention from UK social scientists and policy-makers. The criminal justice system relies on legitimacy and consent to an extent unlike other public services: public support is vital if the police and other criminal justice agencies are to function both effectively and in accordance with democratic norms. Yet we know little about the forms of social perception that stand prior to public confidence and police legitimacy. Drawing on data from the 2003/2004 British Crime Survey and the 2006/2007 London Metropolitan Police Safer Neighbourhoods Survey, this paper suggests that people think about their local police in ways less to do with the risk of victimization (instrumental concerns about personal safety) and more to do with judgments of social cohesion and moral consensus (expressive concerns about neighbourhood stability, cohesion and loss of collective authority). Across England and Wales the police may not primarily be seen as providers of a narrow sense of personal security, held responsible for crime and safety. Instead the police may stand as symbolic ‘moral guardians’ of social stability and order, held responsible for community values and informal social controls. We also present evidence that public confidence in the London Metropolitan Police Service expresses broader social anxieties about long-term social change. We finish our paper with some thoughts on a sociological analysis of the cultural place of policing: confidence (and perhaps ultimately the legitimacy of the police) might just be wrapped up in broader public concerns about social order and moral consensus.","container-title":"The British Journal of Sociology","DOI":"10.1111/j.1468-4446.2009.01253.x","ISSN":"1468-4446","issue":"3","language":"en","license":"© London School of Economics and Political Science 2009","note":"_eprint: https://onlinelibrary.wiley.com/doi/pdf/10.1111/j.1468-4446.2009.01253.x","page":"493-521","source":"Wiley Online Library","title":"Crime, policing and social order: on the expressive nature of public confidence in policing","title-short":"Crime, policing and social order","volume":"60","author":[{"family":"Jackson","given":"Jonathan"},{"family":"Bradford","given":"Ben"}],"issued":{"date-parts":[["2009"]]}}}],"schema":"https://github.com/citation-style-language/schema/raw/master/csl-citation.json"} </w:instrText>
      </w:r>
      <w:r w:rsidR="00C8583D" w:rsidRPr="005344B4">
        <w:rPr>
          <w:rFonts w:cs="Times New Roman"/>
        </w:rPr>
        <w:fldChar w:fldCharType="separate"/>
      </w:r>
      <w:r w:rsidR="00C8583D" w:rsidRPr="005344B4">
        <w:rPr>
          <w:rFonts w:cs="Times New Roman"/>
        </w:rPr>
        <w:t>(Jackson and Bradford, 2009)</w:t>
      </w:r>
      <w:r w:rsidR="00C8583D" w:rsidRPr="005344B4">
        <w:rPr>
          <w:rFonts w:cs="Times New Roman"/>
        </w:rPr>
        <w:fldChar w:fldCharType="end"/>
      </w:r>
      <w:r w:rsidRPr="005344B4">
        <w:rPr>
          <w:rFonts w:cs="Times New Roman"/>
        </w:rPr>
        <w:t xml:space="preserve">. It is important to </w:t>
      </w:r>
      <w:r w:rsidR="00E25DC2" w:rsidRPr="005344B4">
        <w:rPr>
          <w:rFonts w:cs="Times New Roman"/>
        </w:rPr>
        <w:t>note</w:t>
      </w:r>
      <w:r w:rsidRPr="005344B4">
        <w:rPr>
          <w:rFonts w:cs="Times New Roman"/>
        </w:rPr>
        <w:t xml:space="preserve"> that</w:t>
      </w:r>
      <w:r w:rsidR="00E01F2D">
        <w:rPr>
          <w:rFonts w:cs="Times New Roman"/>
        </w:rPr>
        <w:t xml:space="preserve"> </w:t>
      </w:r>
      <w:r w:rsidR="00072164">
        <w:rPr>
          <w:rFonts w:cs="Times New Roman"/>
        </w:rPr>
        <w:t>the</w:t>
      </w:r>
      <w:r w:rsidRPr="005344B4">
        <w:rPr>
          <w:rFonts w:cs="Times New Roman"/>
        </w:rPr>
        <w:t xml:space="preserve"> ‘child-like’ view of the police </w:t>
      </w:r>
      <w:r w:rsidR="00072164">
        <w:rPr>
          <w:rFonts w:cs="Times New Roman"/>
        </w:rPr>
        <w:t>which is</w:t>
      </w:r>
      <w:r w:rsidRPr="005344B4">
        <w:rPr>
          <w:rFonts w:cs="Times New Roman"/>
        </w:rPr>
        <w:t xml:space="preserve"> unsettled </w:t>
      </w:r>
      <w:r w:rsidR="00AC3A94">
        <w:rPr>
          <w:rFonts w:cs="Times New Roman"/>
        </w:rPr>
        <w:t>in these examples is</w:t>
      </w:r>
      <w:r w:rsidRPr="005344B4">
        <w:rPr>
          <w:rFonts w:cs="Times New Roman"/>
        </w:rPr>
        <w:t xml:space="preserve"> informed by a prior conception of the police as a neutral or positive force. It expresses a position of relative privilege that </w:t>
      </w:r>
      <w:r w:rsidR="004262B4">
        <w:rPr>
          <w:rFonts w:cs="Times New Roman"/>
        </w:rPr>
        <w:t xml:space="preserve">is </w:t>
      </w:r>
      <w:r w:rsidRPr="005344B4">
        <w:rPr>
          <w:rFonts w:cs="Times New Roman"/>
        </w:rPr>
        <w:t xml:space="preserve">not </w:t>
      </w:r>
      <w:r w:rsidR="00FA7494" w:rsidRPr="005344B4">
        <w:rPr>
          <w:rFonts w:cs="Times New Roman"/>
        </w:rPr>
        <w:t xml:space="preserve">always </w:t>
      </w:r>
      <w:r w:rsidRPr="005344B4">
        <w:rPr>
          <w:rFonts w:cs="Times New Roman"/>
        </w:rPr>
        <w:t>e</w:t>
      </w:r>
      <w:r w:rsidR="00486EEC" w:rsidRPr="005344B4">
        <w:rPr>
          <w:rFonts w:cs="Times New Roman"/>
        </w:rPr>
        <w:t>xperienced</w:t>
      </w:r>
      <w:r w:rsidRPr="005344B4">
        <w:rPr>
          <w:rFonts w:cs="Times New Roman"/>
        </w:rPr>
        <w:t xml:space="preserve"> by socially, economically and racially marginalised </w:t>
      </w:r>
      <w:r w:rsidR="00AC3A94">
        <w:rPr>
          <w:rFonts w:cs="Times New Roman"/>
        </w:rPr>
        <w:t>populations</w:t>
      </w:r>
      <w:r w:rsidRPr="005344B4">
        <w:rPr>
          <w:rFonts w:cs="Times New Roman"/>
        </w:rPr>
        <w:t xml:space="preserve"> UK </w:t>
      </w:r>
      <w:r w:rsidR="00C8583D" w:rsidRPr="005344B4">
        <w:rPr>
          <w:rFonts w:cs="Times New Roman"/>
        </w:rPr>
        <w:fldChar w:fldCharType="begin"/>
      </w:r>
      <w:r w:rsidR="00C8583D" w:rsidRPr="005344B4">
        <w:rPr>
          <w:rFonts w:cs="Times New Roman"/>
        </w:rPr>
        <w:instrText xml:space="preserve"> ADDIN ZOTERO_ITEM CSL_CITATION {"citationID":"Pxb9pG98","properties":{"formattedCitation":"(Smoke, 2019)","plainCitation":"(Smoke, 2019)","noteIndex":0},"citationItems":[{"id":2091,"uris":["http://zotero.org/users/6040264/items/AH5ZUA7G"],"itemData":{"id":2091,"type":"article-newspaper","abstract":"As one of the Stansted 15, I know that dealing with arrests sucks vast amounts of time and money from the cause","container-title":"The Guardian","ISSN":"0261-3077","language":"en-GB","section":"Opinion","source":"The Guardian","title":"Extinction Rebellion protesters who want to be arrested: be careful what you wish for","title-short":"Extinction Rebellion protesters who want to be arrested","URL":"https://www.theguardian.com/commentisfree/2019/apr/15/extinction-rebellion-protesters-arrested-stansted-15","author":[{"family":"Smoke","given":"Ben"}],"accessed":{"date-parts":[["2023",9,28]]},"issued":{"date-parts":[["2019",4,15]]}}}],"schema":"https://github.com/citation-style-language/schema/raw/master/csl-citation.json"} </w:instrText>
      </w:r>
      <w:r w:rsidR="00C8583D" w:rsidRPr="005344B4">
        <w:rPr>
          <w:rFonts w:cs="Times New Roman"/>
        </w:rPr>
        <w:fldChar w:fldCharType="separate"/>
      </w:r>
      <w:r w:rsidR="00C8583D" w:rsidRPr="005344B4">
        <w:rPr>
          <w:rFonts w:cs="Times New Roman"/>
        </w:rPr>
        <w:t>(Smoke, 2019)</w:t>
      </w:r>
      <w:r w:rsidR="00C8583D" w:rsidRPr="005344B4">
        <w:rPr>
          <w:rFonts w:cs="Times New Roman"/>
        </w:rPr>
        <w:fldChar w:fldCharType="end"/>
      </w:r>
      <w:r w:rsidR="004262B4">
        <w:rPr>
          <w:rFonts w:cs="Times New Roman"/>
        </w:rPr>
        <w:t xml:space="preserve">. For </w:t>
      </w:r>
      <w:r w:rsidR="00724944">
        <w:rPr>
          <w:rFonts w:cs="Times New Roman"/>
        </w:rPr>
        <w:t>some,</w:t>
      </w:r>
      <w:r w:rsidR="004262B4">
        <w:rPr>
          <w:rFonts w:cs="Times New Roman"/>
        </w:rPr>
        <w:t xml:space="preserve"> </w:t>
      </w:r>
      <w:r w:rsidRPr="005344B4">
        <w:rPr>
          <w:rFonts w:cs="Times New Roman"/>
        </w:rPr>
        <w:t>scepticism and distrust of the police</w:t>
      </w:r>
      <w:r w:rsidR="00724944">
        <w:rPr>
          <w:rFonts w:cs="Times New Roman"/>
        </w:rPr>
        <w:t xml:space="preserve"> as an institution</w:t>
      </w:r>
      <w:r w:rsidRPr="005344B4">
        <w:rPr>
          <w:rFonts w:cs="Times New Roman"/>
        </w:rPr>
        <w:t xml:space="preserve"> </w:t>
      </w:r>
      <w:r w:rsidR="00486EEC" w:rsidRPr="005344B4">
        <w:rPr>
          <w:rFonts w:cs="Times New Roman"/>
        </w:rPr>
        <w:t>may be</w:t>
      </w:r>
      <w:r w:rsidRPr="005344B4">
        <w:rPr>
          <w:rFonts w:cs="Times New Roman"/>
        </w:rPr>
        <w:t xml:space="preserve"> informed by negative personal and collective experiences of policing and the carceral system. </w:t>
      </w:r>
      <w:r w:rsidR="00E25DC2" w:rsidRPr="005344B4">
        <w:rPr>
          <w:rFonts w:cs="Times New Roman"/>
        </w:rPr>
        <w:t xml:space="preserve">Nevertheless, as Mark, Susan and others noted in my interviews, </w:t>
      </w:r>
      <w:r w:rsidR="00887E66" w:rsidRPr="005344B4">
        <w:rPr>
          <w:rFonts w:cs="Times New Roman"/>
        </w:rPr>
        <w:t xml:space="preserve">the policing of protest led to nuanced </w:t>
      </w:r>
      <w:r w:rsidR="00887E66" w:rsidRPr="005344B4">
        <w:rPr>
          <w:rFonts w:cs="Times New Roman"/>
        </w:rPr>
        <w:lastRenderedPageBreak/>
        <w:t xml:space="preserve">and complex conversations between parents and their children about the role of state institutions </w:t>
      </w:r>
      <w:r w:rsidR="00486EEC" w:rsidRPr="005344B4">
        <w:rPr>
          <w:rFonts w:cs="Times New Roman"/>
        </w:rPr>
        <w:t>in responding to climate crisis</w:t>
      </w:r>
      <w:r w:rsidR="00801D54" w:rsidRPr="005344B4">
        <w:rPr>
          <w:rFonts w:cs="Times New Roman"/>
        </w:rPr>
        <w:t>.</w:t>
      </w:r>
      <w:r w:rsidR="0016529F" w:rsidRPr="005344B4">
        <w:rPr>
          <w:rFonts w:cs="Times New Roman"/>
        </w:rPr>
        <w:t xml:space="preserve"> </w:t>
      </w:r>
      <w:r w:rsidR="00381F5A" w:rsidRPr="005344B4">
        <w:rPr>
          <w:rFonts w:cs="Times New Roman"/>
        </w:rPr>
        <w:t>Again</w:t>
      </w:r>
      <w:r w:rsidR="00967DB8">
        <w:rPr>
          <w:rFonts w:cs="Times New Roman"/>
        </w:rPr>
        <w:t>,</w:t>
      </w:r>
      <w:r w:rsidR="00381F5A" w:rsidRPr="005344B4">
        <w:rPr>
          <w:rFonts w:cs="Times New Roman"/>
        </w:rPr>
        <w:t xml:space="preserve"> </w:t>
      </w:r>
      <w:r w:rsidR="00801D54" w:rsidRPr="005344B4">
        <w:rPr>
          <w:rFonts w:cs="Times New Roman"/>
        </w:rPr>
        <w:t xml:space="preserve">in these examples, children </w:t>
      </w:r>
      <w:r w:rsidR="00BB7BB6" w:rsidRPr="005344B4">
        <w:rPr>
          <w:rFonts w:cs="Times New Roman"/>
        </w:rPr>
        <w:t>are supported to engage with and make sense of</w:t>
      </w:r>
      <w:r w:rsidR="00381F5A" w:rsidRPr="005344B4">
        <w:rPr>
          <w:rFonts w:cs="Times New Roman"/>
        </w:rPr>
        <w:t xml:space="preserve"> moral, </w:t>
      </w:r>
      <w:r w:rsidR="00BB7BB6" w:rsidRPr="005344B4">
        <w:rPr>
          <w:rFonts w:cs="Times New Roman"/>
        </w:rPr>
        <w:t xml:space="preserve">systemic and political aspects of ecological crisis </w:t>
      </w:r>
      <w:r w:rsidR="00381F5A" w:rsidRPr="005344B4">
        <w:rPr>
          <w:rFonts w:cs="Times New Roman"/>
        </w:rPr>
        <w:t xml:space="preserve">not often covered in mainstream climate education, </w:t>
      </w:r>
      <w:r w:rsidR="00967DB8">
        <w:rPr>
          <w:rFonts w:cs="Times New Roman"/>
        </w:rPr>
        <w:t xml:space="preserve">where the </w:t>
      </w:r>
      <w:r w:rsidR="00381F5A" w:rsidRPr="005344B4">
        <w:rPr>
          <w:rFonts w:cs="Times New Roman"/>
        </w:rPr>
        <w:t xml:space="preserve">focus </w:t>
      </w:r>
      <w:r w:rsidR="00967DB8">
        <w:rPr>
          <w:rFonts w:cs="Times New Roman"/>
        </w:rPr>
        <w:t xml:space="preserve">is </w:t>
      </w:r>
      <w:r w:rsidR="00381F5A" w:rsidRPr="005344B4">
        <w:rPr>
          <w:rFonts w:cs="Times New Roman"/>
        </w:rPr>
        <w:t xml:space="preserve">on </w:t>
      </w:r>
      <w:r w:rsidR="009A6AA5" w:rsidRPr="005344B4">
        <w:rPr>
          <w:rFonts w:cs="Times New Roman"/>
        </w:rPr>
        <w:t>technological</w:t>
      </w:r>
      <w:r w:rsidR="00381F5A" w:rsidRPr="005344B4">
        <w:rPr>
          <w:rFonts w:cs="Times New Roman"/>
        </w:rPr>
        <w:t xml:space="preserve"> or scientific framings </w:t>
      </w:r>
      <w:r w:rsidR="00C8583D" w:rsidRPr="005344B4">
        <w:rPr>
          <w:rFonts w:cs="Times New Roman"/>
        </w:rPr>
        <w:fldChar w:fldCharType="begin"/>
      </w:r>
      <w:r w:rsidR="00C8583D" w:rsidRPr="005344B4">
        <w:rPr>
          <w:rFonts w:cs="Times New Roman"/>
        </w:rPr>
        <w:instrText xml:space="preserve"> ADDIN ZOTERO_ITEM CSL_CITATION {"citationID":"c6iccXb5","properties":{"formattedCitation":"(Eaton and Day, 2019)","plainCitation":"(Eaton and Day, 2019)","noteIndex":0},"citationItems":[{"id":735,"uris":["http://zotero.org/users/6040264/items/JUWB5FJS"],"itemData":{"id":735,"type":"article-journal","abstract":"The corporate control of energy production and the reach of fossil capital into civil and political society can be understood as a regime of obstruction that is preventing necessary action on climate change and blocking a just energy transition. In addition to overt forms of economic power and influence, hegemonic power is central to the fossil fuel industry’s regime of obstruction. Based on 29 interviews and an analysis of third-party teaching resources, this article shows how teaching practices and resources work to centre, legitimize, and entrench a set of beliefs relating to climate change, energy, and environmentalism that align with the interests of fossil fuel industry actors in Saskatchewan, Canada. We argue that these pedagogical practices promote student subjectivities consistent with neoliberal environmentalism centred on individual actions designed to insulate fossil fuel industries from criticism and dissuade young people from questioning or understanding the role of corporate power in the climate crisis. Furthermore, this petro-pedagogy intends to restrict the imagination of possible climate solutions to individual acts of conservation that fail to challenge the structural growth of fossil fuel consumption. This paper advances these teaching practices and resources as a ‘pedagogical arm’ of the regime of obstruction.","container-title":"Environmental Education Research","DOI":"10.1080/13504622.2019.1650164","ISSN":"1350-4622","issue":"0","page":"1-17","source":"Taylor and Francis+NEJM","title":"Petro-pedagogy: fossil fuel interests and the obstruction of climate justice in public education","title-short":"Petro-pedagogy","volume":"0","author":[{"family":"Eaton","given":"Emily M."},{"family":"Day","given":"Nick A."}],"issued":{"date-parts":[["2019",9,5]]}}}],"schema":"https://github.com/citation-style-language/schema/raw/master/csl-citation.json"} </w:instrText>
      </w:r>
      <w:r w:rsidR="00C8583D" w:rsidRPr="005344B4">
        <w:rPr>
          <w:rFonts w:cs="Times New Roman"/>
        </w:rPr>
        <w:fldChar w:fldCharType="separate"/>
      </w:r>
      <w:r w:rsidR="00C8583D" w:rsidRPr="005344B4">
        <w:rPr>
          <w:rFonts w:cs="Times New Roman"/>
        </w:rPr>
        <w:t>(Eaton and Day, 2019)</w:t>
      </w:r>
      <w:r w:rsidR="00C8583D" w:rsidRPr="005344B4">
        <w:rPr>
          <w:rFonts w:cs="Times New Roman"/>
        </w:rPr>
        <w:fldChar w:fldCharType="end"/>
      </w:r>
      <w:r w:rsidR="00381F5A" w:rsidRPr="005344B4">
        <w:rPr>
          <w:rFonts w:cs="Times New Roman"/>
        </w:rPr>
        <w:t xml:space="preserve">. </w:t>
      </w:r>
    </w:p>
    <w:p w14:paraId="47CEE535" w14:textId="6BEE967D" w:rsidR="00CE75F2" w:rsidRPr="00CE75F2" w:rsidRDefault="005C4E2B" w:rsidP="001D51D0">
      <w:pPr>
        <w:pStyle w:val="Heading3"/>
      </w:pPr>
      <w:bookmarkStart w:id="142" w:name="_Toc213581833"/>
      <w:r w:rsidRPr="005344B4">
        <w:t xml:space="preserve">6.2.3 </w:t>
      </w:r>
      <w:r w:rsidR="005A2689" w:rsidRPr="005344B4">
        <w:t>The challenges of attendin</w:t>
      </w:r>
      <w:r w:rsidR="000F7CB4" w:rsidRPr="005344B4">
        <w:t>g</w:t>
      </w:r>
      <w:r w:rsidR="005A2689" w:rsidRPr="005344B4">
        <w:t xml:space="preserve"> protest with children</w:t>
      </w:r>
      <w:bookmarkEnd w:id="142"/>
    </w:p>
    <w:p w14:paraId="158C630D" w14:textId="2215D80D" w:rsidR="00276F19" w:rsidRDefault="00BB63CC" w:rsidP="009811B0">
      <w:pPr>
        <w:spacing w:line="480" w:lineRule="auto"/>
        <w:rPr>
          <w:rFonts w:cs="Times New Roman"/>
        </w:rPr>
      </w:pPr>
      <w:r w:rsidRPr="005344B4">
        <w:rPr>
          <w:rFonts w:cs="Times New Roman"/>
        </w:rPr>
        <w:t xml:space="preserve">Whilst attending protests with children </w:t>
      </w:r>
      <w:r w:rsidR="00CE75F2">
        <w:rPr>
          <w:rFonts w:cs="Times New Roman"/>
        </w:rPr>
        <w:t>can</w:t>
      </w:r>
      <w:r w:rsidRPr="005344B4">
        <w:rPr>
          <w:rFonts w:cs="Times New Roman"/>
        </w:rPr>
        <w:t xml:space="preserve"> be politically generative, it can also pose practical challenges</w:t>
      </w:r>
      <w:r w:rsidR="005A2689" w:rsidRPr="005344B4">
        <w:rPr>
          <w:rFonts w:cs="Times New Roman"/>
        </w:rPr>
        <w:t xml:space="preserve">. New </w:t>
      </w:r>
      <w:r w:rsidR="004E2E35" w:rsidRPr="005344B4">
        <w:rPr>
          <w:rFonts w:cs="Times New Roman"/>
        </w:rPr>
        <w:t>climate movements such as XR have mobilised many activists for the first</w:t>
      </w:r>
      <w:r w:rsidR="005A2689" w:rsidRPr="005344B4">
        <w:rPr>
          <w:rFonts w:cs="Times New Roman"/>
        </w:rPr>
        <w:t xml:space="preserve"> time – predominantly women and young people</w:t>
      </w:r>
      <w:r w:rsidR="00C05A85">
        <w:rPr>
          <w:rFonts w:cs="Times New Roman"/>
        </w:rPr>
        <w:t>. W</w:t>
      </w:r>
      <w:r w:rsidR="005A2689" w:rsidRPr="005344B4">
        <w:rPr>
          <w:rFonts w:cs="Times New Roman"/>
        </w:rPr>
        <w:t>ith climate futures increasingly articulated th</w:t>
      </w:r>
      <w:r w:rsidR="00E955DC">
        <w:rPr>
          <w:rFonts w:cs="Times New Roman"/>
        </w:rPr>
        <w:t>r</w:t>
      </w:r>
      <w:r w:rsidR="005A2689" w:rsidRPr="005344B4">
        <w:rPr>
          <w:rFonts w:cs="Times New Roman"/>
        </w:rPr>
        <w:t xml:space="preserve">ough the figure of the child, recent years have witnessed an expansion in parent-led climate </w:t>
      </w:r>
      <w:r w:rsidR="001A4089" w:rsidRPr="005344B4">
        <w:rPr>
          <w:rFonts w:cs="Times New Roman"/>
        </w:rPr>
        <w:t>action</w:t>
      </w:r>
      <w:r w:rsidR="00C05A85">
        <w:rPr>
          <w:rFonts w:cs="Times New Roman"/>
        </w:rPr>
        <w:t xml:space="preserve"> </w:t>
      </w:r>
      <w:r w:rsidR="009A6AA5" w:rsidRPr="005344B4">
        <w:rPr>
          <w:rFonts w:cs="Times New Roman"/>
        </w:rPr>
        <w:fldChar w:fldCharType="begin"/>
      </w:r>
      <w:r w:rsidR="009A6AA5" w:rsidRPr="005344B4">
        <w:rPr>
          <w:rFonts w:cs="Times New Roman"/>
        </w:rPr>
        <w:instrText xml:space="preserve"> ADDIN ZOTERO_ITEM CSL_CITATION {"citationID":"XgMVuqOs","properties":{"formattedCitation":"(L. K. Howard, 2023)","plainCitation":"(L. K. Howard, 2023)","noteIndex":0},"citationItems":[{"id":2351,"uris":["http://zotero.org/users/6040264/items/KZ5747S8"],"itemData":{"id":2351,"type":"thesis","language":"en","publisher":"University of Edinburgh","source":"Zotero","title":"Where ‘green’ parenting meets climate activism: Understanding the affective, political, generative, but challenging ‘space in-between’ of radical eco-parenting","URL":"http://dx.doi.org/10.7488/era/3624","author":[{"family":"Howard","given":"Lisa Karen"}],"accessed":{"date-parts":[["2023",9,15]]},"issued":{"date-parts":[["2023"]]}}}],"schema":"https://github.com/citation-style-language/schema/raw/master/csl-citation.json"} </w:instrText>
      </w:r>
      <w:r w:rsidR="009A6AA5" w:rsidRPr="005344B4">
        <w:rPr>
          <w:rFonts w:cs="Times New Roman"/>
        </w:rPr>
        <w:fldChar w:fldCharType="separate"/>
      </w:r>
      <w:r w:rsidR="009A6AA5" w:rsidRPr="005344B4">
        <w:rPr>
          <w:rFonts w:cs="Times New Roman"/>
        </w:rPr>
        <w:t>(L. K. Howard, 2023)</w:t>
      </w:r>
      <w:r w:rsidR="009A6AA5" w:rsidRPr="005344B4">
        <w:rPr>
          <w:rFonts w:cs="Times New Roman"/>
        </w:rPr>
        <w:fldChar w:fldCharType="end"/>
      </w:r>
      <w:r w:rsidR="001A4089" w:rsidRPr="005344B4">
        <w:rPr>
          <w:rFonts w:cs="Times New Roman"/>
        </w:rPr>
        <w:t xml:space="preserve">. </w:t>
      </w:r>
      <w:r w:rsidR="00386B92">
        <w:rPr>
          <w:rFonts w:cs="Times New Roman"/>
        </w:rPr>
        <w:t xml:space="preserve">Groups such as XR Families </w:t>
      </w:r>
      <w:r w:rsidR="00EE0BE0" w:rsidRPr="005344B4">
        <w:rPr>
          <w:rFonts w:cs="Times New Roman"/>
        </w:rPr>
        <w:t xml:space="preserve">have developed to support families to take part in protest activity and provide a network of activists who are balancing the demands of caring for children with a commitment to climate activism. </w:t>
      </w:r>
      <w:r w:rsidR="00386B92" w:rsidRPr="005344B4">
        <w:rPr>
          <w:rFonts w:cs="Times New Roman"/>
        </w:rPr>
        <w:t>Several</w:t>
      </w:r>
      <w:r w:rsidR="005A2689" w:rsidRPr="005344B4">
        <w:rPr>
          <w:rFonts w:cs="Times New Roman"/>
        </w:rPr>
        <w:t xml:space="preserve"> </w:t>
      </w:r>
      <w:r w:rsidR="00E955DC">
        <w:rPr>
          <w:rFonts w:cs="Times New Roman"/>
        </w:rPr>
        <w:t>‘family oriented’</w:t>
      </w:r>
      <w:r w:rsidR="005A2689" w:rsidRPr="005344B4">
        <w:rPr>
          <w:rFonts w:cs="Times New Roman"/>
        </w:rPr>
        <w:t xml:space="preserve"> activist networks contributed to </w:t>
      </w:r>
      <w:r w:rsidR="001A4089" w:rsidRPr="005344B4">
        <w:rPr>
          <w:rFonts w:cs="Times New Roman"/>
        </w:rPr>
        <w:t xml:space="preserve">the </w:t>
      </w:r>
      <w:r w:rsidR="005A2689" w:rsidRPr="005344B4">
        <w:rPr>
          <w:rFonts w:cs="Times New Roman"/>
        </w:rPr>
        <w:t>program of activities, talks and entertainment for children during The Big One</w:t>
      </w:r>
      <w:r w:rsidR="00E955DC">
        <w:rPr>
          <w:rFonts w:cs="Times New Roman"/>
        </w:rPr>
        <w:t xml:space="preserve">. Such groups included </w:t>
      </w:r>
      <w:r w:rsidR="00EE0BE0" w:rsidRPr="005344B4">
        <w:rPr>
          <w:rFonts w:cs="Times New Roman"/>
        </w:rPr>
        <w:t>Mothers Rise Up, Parents for Future, Mums for Lungs and Mothers CAN</w:t>
      </w:r>
      <w:r w:rsidR="005A2689" w:rsidRPr="005344B4">
        <w:rPr>
          <w:rFonts w:cs="Times New Roman"/>
        </w:rPr>
        <w:t>.</w:t>
      </w:r>
      <w:r w:rsidR="0011122E">
        <w:rPr>
          <w:rFonts w:cs="Times New Roman"/>
        </w:rPr>
        <w:t xml:space="preserve"> </w:t>
      </w:r>
      <w:r w:rsidR="00FF40DD">
        <w:rPr>
          <w:rFonts w:cs="Times New Roman"/>
        </w:rPr>
        <w:t>‘Family Friendly’ activities provided by these groups</w:t>
      </w:r>
      <w:r w:rsidR="006B5643">
        <w:rPr>
          <w:rFonts w:cs="Times New Roman"/>
        </w:rPr>
        <w:t xml:space="preserve"> contributed to the wider ‘festival atmosphere’, </w:t>
      </w:r>
      <w:r w:rsidR="00C504CF">
        <w:rPr>
          <w:rFonts w:cs="Times New Roman"/>
        </w:rPr>
        <w:t xml:space="preserve">where playfulness and conviviality shaped spatial encounters </w:t>
      </w:r>
      <w:r w:rsidR="007B671D">
        <w:rPr>
          <w:rFonts w:cs="Times New Roman"/>
        </w:rPr>
        <w:t xml:space="preserve">in the protest. As across all three sites, children actively shaped the space of the protest, through </w:t>
      </w:r>
      <w:r w:rsidR="00276F19">
        <w:rPr>
          <w:rFonts w:cs="Times New Roman"/>
        </w:rPr>
        <w:t xml:space="preserve">embodied sense-making across the site and as participants within the protest.  </w:t>
      </w:r>
    </w:p>
    <w:p w14:paraId="47944492" w14:textId="14804080" w:rsidR="005A2689" w:rsidRPr="005344B4" w:rsidRDefault="005A2689" w:rsidP="009811B0">
      <w:pPr>
        <w:spacing w:line="480" w:lineRule="auto"/>
        <w:rPr>
          <w:rFonts w:cs="Times New Roman"/>
        </w:rPr>
      </w:pPr>
      <w:r w:rsidRPr="005344B4">
        <w:rPr>
          <w:rFonts w:cs="Times New Roman"/>
        </w:rPr>
        <w:t xml:space="preserve"> </w:t>
      </w:r>
      <w:r w:rsidR="00192AA1" w:rsidRPr="005344B4">
        <w:rPr>
          <w:rFonts w:cs="Times New Roman"/>
        </w:rPr>
        <w:t xml:space="preserve">When </w:t>
      </w:r>
      <w:r w:rsidRPr="005344B4">
        <w:rPr>
          <w:rFonts w:cs="Times New Roman"/>
        </w:rPr>
        <w:t>I asked interviewees what their children enjoyed about the Big One,</w:t>
      </w:r>
      <w:r w:rsidR="001A4089" w:rsidRPr="005344B4">
        <w:rPr>
          <w:rFonts w:cs="Times New Roman"/>
        </w:rPr>
        <w:t xml:space="preserve"> what stood out for their children was</w:t>
      </w:r>
      <w:r w:rsidRPr="005344B4">
        <w:rPr>
          <w:rFonts w:cs="Times New Roman"/>
        </w:rPr>
        <w:t xml:space="preserve"> joining in the chants</w:t>
      </w:r>
      <w:r w:rsidR="001A4089" w:rsidRPr="005344B4">
        <w:rPr>
          <w:rFonts w:cs="Times New Roman"/>
        </w:rPr>
        <w:t>,</w:t>
      </w:r>
      <w:r w:rsidRPr="005344B4">
        <w:rPr>
          <w:rFonts w:cs="Times New Roman"/>
        </w:rPr>
        <w:t xml:space="preserve"> seeing different banners and </w:t>
      </w:r>
      <w:r w:rsidR="0059020C" w:rsidRPr="005344B4">
        <w:rPr>
          <w:rFonts w:cs="Times New Roman"/>
        </w:rPr>
        <w:t>fancy-dress</w:t>
      </w:r>
      <w:r w:rsidRPr="005344B4">
        <w:rPr>
          <w:rFonts w:cs="Times New Roman"/>
        </w:rPr>
        <w:t xml:space="preserve"> costumes</w:t>
      </w:r>
      <w:r w:rsidR="001A4089" w:rsidRPr="005344B4">
        <w:rPr>
          <w:rFonts w:cs="Times New Roman"/>
        </w:rPr>
        <w:t xml:space="preserve">, </w:t>
      </w:r>
      <w:r w:rsidRPr="005344B4">
        <w:rPr>
          <w:rFonts w:cs="Times New Roman"/>
        </w:rPr>
        <w:t xml:space="preserve">as well as meeting up with other </w:t>
      </w:r>
      <w:r w:rsidR="005D445B" w:rsidRPr="005344B4">
        <w:rPr>
          <w:rFonts w:cs="Times New Roman"/>
        </w:rPr>
        <w:t>children.</w:t>
      </w:r>
      <w:r w:rsidR="00192AA1" w:rsidRPr="005344B4">
        <w:rPr>
          <w:rFonts w:cs="Times New Roman"/>
        </w:rPr>
        <w:t xml:space="preserve"> </w:t>
      </w:r>
      <w:r w:rsidRPr="005344B4">
        <w:rPr>
          <w:rFonts w:cs="Times New Roman"/>
        </w:rPr>
        <w:t>Kathryn’s children particularly</w:t>
      </w:r>
      <w:r w:rsidR="00E955DC">
        <w:rPr>
          <w:rFonts w:cs="Times New Roman"/>
        </w:rPr>
        <w:t xml:space="preserve"> enjoyed</w:t>
      </w:r>
      <w:r w:rsidRPr="005344B4">
        <w:rPr>
          <w:rFonts w:cs="Times New Roman"/>
        </w:rPr>
        <w:t xml:space="preserve"> disco-</w:t>
      </w:r>
      <w:proofErr w:type="spellStart"/>
      <w:r w:rsidRPr="005344B4">
        <w:rPr>
          <w:rFonts w:cs="Times New Roman"/>
        </w:rPr>
        <w:t>bedience</w:t>
      </w:r>
      <w:proofErr w:type="spellEnd"/>
      <w:r w:rsidRPr="005344B4">
        <w:rPr>
          <w:rFonts w:cs="Times New Roman"/>
        </w:rPr>
        <w:t xml:space="preserve">, a dance mob performed outside the Department of Energy. Towards the end of the day on Saturday, spontaneous dancing broke out around a set of traffic lights on one of the main intersections, just as the police were starting to reopen the roads for the evening. One child, aged 9 or 10, was performing to an encircling crowd of adults and children, some of whom joined him. Other children climbed the traffic lights to watch, </w:t>
      </w:r>
      <w:r w:rsidR="005D445B" w:rsidRPr="005344B4">
        <w:rPr>
          <w:rFonts w:cs="Times New Roman"/>
        </w:rPr>
        <w:t xml:space="preserve">in </w:t>
      </w:r>
      <w:r w:rsidR="005D445B" w:rsidRPr="005344B4">
        <w:rPr>
          <w:rFonts w:cs="Times New Roman"/>
        </w:rPr>
        <w:lastRenderedPageBreak/>
        <w:t xml:space="preserve">what felt </w:t>
      </w:r>
      <w:r w:rsidRPr="005344B4">
        <w:rPr>
          <w:rFonts w:cs="Times New Roman"/>
        </w:rPr>
        <w:t xml:space="preserve">like a particularly charged transgression of normal spatial practices, as a police motorcade </w:t>
      </w:r>
      <w:r w:rsidR="0059020C" w:rsidRPr="005344B4">
        <w:rPr>
          <w:rFonts w:cs="Times New Roman"/>
          <w:noProof/>
        </w:rPr>
        <mc:AlternateContent>
          <mc:Choice Requires="wpg">
            <w:drawing>
              <wp:anchor distT="0" distB="0" distL="114300" distR="114300" simplePos="0" relativeHeight="251725824" behindDoc="0" locked="0" layoutInCell="1" allowOverlap="1" wp14:anchorId="4A90C65A" wp14:editId="4F1BC794">
                <wp:simplePos x="0" y="0"/>
                <wp:positionH relativeFrom="margin">
                  <wp:align>center</wp:align>
                </wp:positionH>
                <wp:positionV relativeFrom="paragraph">
                  <wp:posOffset>695325</wp:posOffset>
                </wp:positionV>
                <wp:extent cx="4328795" cy="6085840"/>
                <wp:effectExtent l="0" t="0" r="0" b="0"/>
                <wp:wrapTopAndBottom/>
                <wp:docPr id="1805098020" name="Group 40"/>
                <wp:cNvGraphicFramePr/>
                <a:graphic xmlns:a="http://schemas.openxmlformats.org/drawingml/2006/main">
                  <a:graphicData uri="http://schemas.microsoft.com/office/word/2010/wordprocessingGroup">
                    <wpg:wgp>
                      <wpg:cNvGrpSpPr/>
                      <wpg:grpSpPr>
                        <a:xfrm>
                          <a:off x="0" y="0"/>
                          <a:ext cx="4328795" cy="6085840"/>
                          <a:chOff x="0" y="0"/>
                          <a:chExt cx="4328795" cy="6085840"/>
                        </a:xfrm>
                      </wpg:grpSpPr>
                      <pic:pic xmlns:pic="http://schemas.openxmlformats.org/drawingml/2006/picture">
                        <pic:nvPicPr>
                          <pic:cNvPr id="249241948" name="Picture 22" descr="A group of people in a street&#10;&#10;AI-generated content may be incorrect."/>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328795" cy="5772150"/>
                          </a:xfrm>
                          <a:prstGeom prst="rect">
                            <a:avLst/>
                          </a:prstGeom>
                        </pic:spPr>
                      </pic:pic>
                      <wps:wsp>
                        <wps:cNvPr id="1338751092" name="Text Box 1"/>
                        <wps:cNvSpPr txBox="1"/>
                        <wps:spPr>
                          <a:xfrm>
                            <a:off x="0" y="5829300"/>
                            <a:ext cx="4328795" cy="256540"/>
                          </a:xfrm>
                          <a:prstGeom prst="rect">
                            <a:avLst/>
                          </a:prstGeom>
                          <a:solidFill>
                            <a:prstClr val="white"/>
                          </a:solidFill>
                          <a:ln>
                            <a:noFill/>
                          </a:ln>
                        </wps:spPr>
                        <wps:txbx>
                          <w:txbxContent>
                            <w:p w14:paraId="68B1C151" w14:textId="3392CD8D" w:rsidR="006A6991" w:rsidRPr="008E5206" w:rsidRDefault="006A6991" w:rsidP="006A6991">
                              <w:pPr>
                                <w:pStyle w:val="Caption"/>
                                <w:rPr>
                                  <w:rFonts w:eastAsiaTheme="minorHAnsi" w:cs="Times New Roman"/>
                                  <w:sz w:val="22"/>
                                </w:rPr>
                              </w:pPr>
                              <w:bookmarkStart w:id="143" w:name="_Toc212374685"/>
                              <w:r>
                                <w:t xml:space="preserve">Figure </w:t>
                              </w:r>
                              <w:r>
                                <w:fldChar w:fldCharType="begin"/>
                              </w:r>
                              <w:r>
                                <w:instrText xml:space="preserve"> SEQ Figure \* ARABIC </w:instrText>
                              </w:r>
                              <w:r>
                                <w:fldChar w:fldCharType="separate"/>
                              </w:r>
                              <w:r w:rsidR="009C387C">
                                <w:rPr>
                                  <w:noProof/>
                                </w:rPr>
                                <w:t>36</w:t>
                              </w:r>
                              <w:r>
                                <w:fldChar w:fldCharType="end"/>
                              </w:r>
                              <w:r>
                                <w:t xml:space="preserve"> Children climb traffic lights at The Big One 2023. Photo: Author's own</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A90C65A" id="Group 40" o:spid="_x0000_s1106" style="position:absolute;left:0;text-align:left;margin-left:0;margin-top:54.75pt;width:340.85pt;height:479.2pt;z-index:251725824;mso-position-horizontal:center;mso-position-horizontal-relative:margin" coordsize="43287,608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">
                <v:shape id="Picture 22" o:spid="_x0000_s1107" type="#_x0000_t75" alt="A group of people in a street&#10;&#10;AI-generated content may be incorrect." style="position:absolute;width:43287;height:57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">
                  <v:imagedata r:id="rId84" o:title="A group of people in a street&#10;&#10;AI-generated content may be incorrect"/>
                </v:shape>
                <v:shape id="_x0000_s1108" type="#_x0000_t202" style="position:absolute;top:58293;width:43287;height:2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" stroked="f">
                  <v:textbox style="mso-fit-shape-to-text:t" inset="0,0,0,0">
                    <w:txbxContent>
                      <w:p w14:paraId="68B1C151" w14:textId="3392CD8D" w:rsidR="006A6991" w:rsidRPr="008E5206" w:rsidRDefault="006A6991" w:rsidP="006A6991">
                        <w:pPr>
                          <w:pStyle w:val="Caption"/>
                          <w:rPr>
                            <w:rFonts w:eastAsiaTheme="minorHAnsi" w:cs="Times New Roman"/>
                            <w:sz w:val="22"/>
                          </w:rPr>
                        </w:pPr>
                        <w:bookmarkStart w:id="453" w:name="_Toc212374685"/>
                        <w:r>
                          <w:t xml:space="preserve">Figure </w:t>
                        </w:r>
                        <w:r>
                          <w:fldChar w:fldCharType="begin"/>
                        </w:r>
                        <w:r>
                          <w:instrText xml:space="preserve"> SEQ Figure \* ARABIC </w:instrText>
                        </w:r>
                        <w:r>
                          <w:fldChar w:fldCharType="separate"/>
                        </w:r>
                        <w:r w:rsidR="009C387C">
                          <w:rPr>
                            <w:noProof/>
                          </w:rPr>
                          <w:t>36</w:t>
                        </w:r>
                        <w:r>
                          <w:fldChar w:fldCharType="end"/>
                        </w:r>
                        <w:r>
                          <w:t xml:space="preserve"> Children climb traffic lights at The Big One 2023. Photo: Author's own</w:t>
                        </w:r>
                        <w:bookmarkEnd w:id="453"/>
                      </w:p>
                    </w:txbxContent>
                  </v:textbox>
                </v:shape>
                <w10:wrap type="topAndBottom" anchorx="margin"/>
              </v:group>
            </w:pict>
          </mc:Fallback>
        </mc:AlternateContent>
      </w:r>
      <w:r w:rsidRPr="005344B4">
        <w:rPr>
          <w:rFonts w:cs="Times New Roman"/>
        </w:rPr>
        <w:t xml:space="preserve">circled the roads to clear them of protestors. </w:t>
      </w:r>
    </w:p>
    <w:p w14:paraId="1E176823" w14:textId="5A01DCCB" w:rsidR="005A2689" w:rsidRPr="005344B4" w:rsidRDefault="005A2689" w:rsidP="009811B0">
      <w:pPr>
        <w:spacing w:line="480" w:lineRule="auto"/>
        <w:rPr>
          <w:rFonts w:cs="Times New Roman"/>
        </w:rPr>
      </w:pPr>
      <w:r w:rsidRPr="005344B4">
        <w:rPr>
          <w:rFonts w:cs="Times New Roman"/>
        </w:rPr>
        <w:t>Mark pointed out that bringing children to protest-events could also be considered tactical in terms of making the movement seem less radical</w:t>
      </w:r>
    </w:p>
    <w:p w14:paraId="0302CB0E" w14:textId="04485C86" w:rsidR="005A2689" w:rsidRPr="005344B4" w:rsidRDefault="005A2689" w:rsidP="009811B0">
      <w:pPr>
        <w:spacing w:line="480" w:lineRule="auto"/>
        <w:ind w:left="720"/>
        <w:rPr>
          <w:rFonts w:cs="Times New Roman"/>
          <w:i/>
          <w:iCs/>
        </w:rPr>
      </w:pPr>
      <w:r w:rsidRPr="005344B4">
        <w:rPr>
          <w:rFonts w:cs="Times New Roman"/>
          <w:i/>
          <w:iCs/>
        </w:rPr>
        <w:t xml:space="preserve">but I think it also changes the whole feeling of everything. It, it sort of has like a de-escalation feel to it. We're obviously not crazy ecoterrorists if </w:t>
      </w:r>
      <w:r w:rsidR="0059020C">
        <w:rPr>
          <w:rFonts w:cs="Times New Roman"/>
          <w:i/>
          <w:iCs/>
        </w:rPr>
        <w:t>k</w:t>
      </w:r>
      <w:r w:rsidRPr="005344B4">
        <w:rPr>
          <w:rFonts w:cs="Times New Roman"/>
          <w:i/>
          <w:iCs/>
        </w:rPr>
        <w:t xml:space="preserve">ids are doing </w:t>
      </w:r>
      <w:proofErr w:type="spellStart"/>
      <w:r w:rsidRPr="005344B4">
        <w:rPr>
          <w:rFonts w:cs="Times New Roman"/>
          <w:i/>
          <w:iCs/>
        </w:rPr>
        <w:t>duplo</w:t>
      </w:r>
      <w:proofErr w:type="spellEnd"/>
      <w:r w:rsidRPr="005344B4">
        <w:rPr>
          <w:rFonts w:cs="Times New Roman"/>
          <w:i/>
          <w:iCs/>
        </w:rPr>
        <w:t xml:space="preserve"> [laughs] (Mark)</w:t>
      </w:r>
    </w:p>
    <w:p w14:paraId="1D347E60" w14:textId="1E08A98C" w:rsidR="005A2689" w:rsidRPr="005344B4" w:rsidRDefault="00A67FDC" w:rsidP="009811B0">
      <w:pPr>
        <w:spacing w:line="480" w:lineRule="auto"/>
        <w:rPr>
          <w:rFonts w:cs="Times New Roman"/>
        </w:rPr>
      </w:pPr>
      <w:r w:rsidRPr="005344B4">
        <w:rPr>
          <w:rFonts w:cs="Times New Roman"/>
        </w:rPr>
        <w:lastRenderedPageBreak/>
        <w:t>Overall</w:t>
      </w:r>
      <w:r w:rsidR="005A2689" w:rsidRPr="005344B4">
        <w:rPr>
          <w:rFonts w:cs="Times New Roman"/>
        </w:rPr>
        <w:t xml:space="preserve">, attendees I spoke to had brought their children primarily because climate activism was a big part of their family life; it was practical as it meant they didn’t have to find alternative childcare </w:t>
      </w:r>
      <w:r w:rsidR="0059020C" w:rsidRPr="005344B4">
        <w:rPr>
          <w:rFonts w:cs="Times New Roman"/>
        </w:rPr>
        <w:t>arrangements,</w:t>
      </w:r>
      <w:r w:rsidR="005A2689" w:rsidRPr="005344B4">
        <w:rPr>
          <w:rFonts w:cs="Times New Roman"/>
        </w:rPr>
        <w:t xml:space="preserve"> and they felt their children would enjoy it.</w:t>
      </w:r>
    </w:p>
    <w:p w14:paraId="5BBDBBF7" w14:textId="6C8E153E" w:rsidR="005B1F2C" w:rsidRPr="005344B4" w:rsidRDefault="005B1F2C" w:rsidP="009811B0">
      <w:pPr>
        <w:spacing w:line="480" w:lineRule="auto"/>
        <w:rPr>
          <w:rFonts w:cs="Times New Roman"/>
        </w:rPr>
      </w:pPr>
      <w:r w:rsidRPr="005344B4">
        <w:rPr>
          <w:rFonts w:cs="Times New Roman"/>
        </w:rPr>
        <w:t>Heavy rain on the Friday morning had dampened the mood a little</w:t>
      </w:r>
      <w:r w:rsidR="0059020C">
        <w:rPr>
          <w:rFonts w:cs="Times New Roman"/>
        </w:rPr>
        <w:t>,</w:t>
      </w:r>
      <w:r w:rsidRPr="005344B4">
        <w:rPr>
          <w:rFonts w:cs="Times New Roman"/>
        </w:rPr>
        <w:t xml:space="preserve"> </w:t>
      </w:r>
      <w:r w:rsidR="00577558" w:rsidRPr="005344B4">
        <w:rPr>
          <w:rFonts w:cs="Times New Roman"/>
        </w:rPr>
        <w:t>cancelling</w:t>
      </w:r>
      <w:r w:rsidRPr="005344B4">
        <w:rPr>
          <w:rFonts w:cs="Times New Roman"/>
        </w:rPr>
        <w:t xml:space="preserve"> some of the </w:t>
      </w:r>
      <w:r w:rsidR="00577558" w:rsidRPr="005344B4">
        <w:rPr>
          <w:rFonts w:cs="Times New Roman"/>
        </w:rPr>
        <w:t>family</w:t>
      </w:r>
      <w:r w:rsidRPr="005344B4">
        <w:rPr>
          <w:rFonts w:cs="Times New Roman"/>
        </w:rPr>
        <w:t xml:space="preserve"> activities. Th</w:t>
      </w:r>
      <w:r w:rsidR="0059020C">
        <w:rPr>
          <w:rFonts w:cs="Times New Roman"/>
        </w:rPr>
        <w:t>e weather</w:t>
      </w:r>
      <w:r w:rsidRPr="005344B4">
        <w:rPr>
          <w:rFonts w:cs="Times New Roman"/>
        </w:rPr>
        <w:t xml:space="preserve"> was a particular challenge for </w:t>
      </w:r>
      <w:r w:rsidR="00F74676" w:rsidRPr="005344B4">
        <w:rPr>
          <w:rFonts w:cs="Times New Roman"/>
        </w:rPr>
        <w:t xml:space="preserve">those </w:t>
      </w:r>
      <w:r w:rsidRPr="005344B4">
        <w:rPr>
          <w:rFonts w:cs="Times New Roman"/>
        </w:rPr>
        <w:t xml:space="preserve">attending with young </w:t>
      </w:r>
      <w:r w:rsidR="0040345E" w:rsidRPr="005344B4">
        <w:rPr>
          <w:rFonts w:cs="Times New Roman"/>
        </w:rPr>
        <w:t>children.</w:t>
      </w:r>
    </w:p>
    <w:p w14:paraId="18E0E23A" w14:textId="1A2FECC1" w:rsidR="005B1F2C" w:rsidRPr="005344B4" w:rsidRDefault="005B1F2C" w:rsidP="009811B0">
      <w:pPr>
        <w:spacing w:line="480" w:lineRule="auto"/>
        <w:ind w:left="720"/>
        <w:rPr>
          <w:rFonts w:cs="Times New Roman"/>
          <w:i/>
          <w:iCs/>
        </w:rPr>
      </w:pPr>
      <w:r w:rsidRPr="005344B4">
        <w:rPr>
          <w:rFonts w:cs="Times New Roman"/>
          <w:i/>
          <w:iCs/>
        </w:rPr>
        <w:t>[The Rain] just kept coming and coming and coming and</w:t>
      </w:r>
      <w:r w:rsidR="008952EB">
        <w:rPr>
          <w:rFonts w:cs="Times New Roman"/>
          <w:i/>
          <w:iCs/>
        </w:rPr>
        <w:t>…</w:t>
      </w:r>
      <w:r w:rsidRPr="005344B4">
        <w:rPr>
          <w:rFonts w:cs="Times New Roman"/>
          <w:i/>
          <w:iCs/>
        </w:rPr>
        <w:t xml:space="preserve">lasted a good couple of hours longer than we were expecting. </w:t>
      </w:r>
      <w:r w:rsidR="0040345E" w:rsidRPr="005344B4">
        <w:rPr>
          <w:rFonts w:cs="Times New Roman"/>
          <w:i/>
          <w:iCs/>
        </w:rPr>
        <w:t>So,</w:t>
      </w:r>
      <w:r w:rsidRPr="005344B4">
        <w:rPr>
          <w:rFonts w:cs="Times New Roman"/>
          <w:i/>
          <w:iCs/>
        </w:rPr>
        <w:t xml:space="preserve"> it was our fault that we hadn't kind of dressed </w:t>
      </w:r>
      <w:r w:rsidR="0059020C">
        <w:rPr>
          <w:rFonts w:cs="Times New Roman"/>
          <w:i/>
          <w:iCs/>
        </w:rPr>
        <w:t>[our son]</w:t>
      </w:r>
      <w:r w:rsidRPr="005344B4">
        <w:rPr>
          <w:rFonts w:cs="Times New Roman"/>
          <w:i/>
          <w:iCs/>
        </w:rPr>
        <w:t xml:space="preserve"> warm enough</w:t>
      </w:r>
      <w:r w:rsidR="0059020C">
        <w:rPr>
          <w:rFonts w:cs="Times New Roman"/>
          <w:i/>
          <w:iCs/>
        </w:rPr>
        <w:t>,</w:t>
      </w:r>
      <w:r w:rsidRPr="005344B4">
        <w:rPr>
          <w:rFonts w:cs="Times New Roman"/>
          <w:i/>
          <w:iCs/>
        </w:rPr>
        <w:t xml:space="preserve"> which had put him in a bit of a bad mood. </w:t>
      </w:r>
      <w:r w:rsidR="0059020C">
        <w:rPr>
          <w:rFonts w:cs="Times New Roman"/>
          <w:i/>
          <w:iCs/>
        </w:rPr>
        <w:t>(</w:t>
      </w:r>
      <w:r w:rsidRPr="005344B4">
        <w:rPr>
          <w:rFonts w:cs="Times New Roman"/>
          <w:i/>
          <w:iCs/>
        </w:rPr>
        <w:t>Debra</w:t>
      </w:r>
      <w:r w:rsidR="0059020C">
        <w:rPr>
          <w:rFonts w:cs="Times New Roman"/>
          <w:i/>
          <w:iCs/>
        </w:rPr>
        <w:t>)</w:t>
      </w:r>
    </w:p>
    <w:p w14:paraId="4DC87FE8" w14:textId="7E14D754" w:rsidR="005B1F2C" w:rsidRPr="005344B4" w:rsidRDefault="00F74676" w:rsidP="009811B0">
      <w:pPr>
        <w:spacing w:line="480" w:lineRule="auto"/>
        <w:rPr>
          <w:rFonts w:cs="Times New Roman"/>
          <w:i/>
        </w:rPr>
      </w:pPr>
      <w:r w:rsidRPr="005344B4">
        <w:rPr>
          <w:rFonts w:cs="Times New Roman"/>
        </w:rPr>
        <w:t>O</w:t>
      </w:r>
      <w:r w:rsidR="005B1F2C" w:rsidRPr="005344B4">
        <w:rPr>
          <w:rFonts w:cs="Times New Roman"/>
        </w:rPr>
        <w:t xml:space="preserve">nce the rain stopped, ‘the bubbles came out’ and the children were able to play in the spaces around Westminster Palace. </w:t>
      </w:r>
    </w:p>
    <w:p w14:paraId="1FDFD50E" w14:textId="7443C1A4" w:rsidR="005B1F2C" w:rsidRPr="005344B4" w:rsidRDefault="005B1F2C" w:rsidP="009811B0">
      <w:pPr>
        <w:spacing w:line="480" w:lineRule="auto"/>
        <w:rPr>
          <w:rFonts w:cs="Times New Roman"/>
        </w:rPr>
      </w:pPr>
      <w:r w:rsidRPr="005344B4">
        <w:rPr>
          <w:rFonts w:cs="Times New Roman"/>
        </w:rPr>
        <w:t xml:space="preserve">However, for those I interviewed, enjoyment was intermingled with moments of frustration with the </w:t>
      </w:r>
      <w:r w:rsidR="00BE518D">
        <w:rPr>
          <w:rFonts w:cs="Times New Roman"/>
        </w:rPr>
        <w:t xml:space="preserve">organisation of the </w:t>
      </w:r>
      <w:r w:rsidRPr="005344B4">
        <w:rPr>
          <w:rFonts w:cs="Times New Roman"/>
        </w:rPr>
        <w:t>event</w:t>
      </w:r>
      <w:r w:rsidR="00BE518D">
        <w:rPr>
          <w:rFonts w:cs="Times New Roman"/>
        </w:rPr>
        <w:t xml:space="preserve">; </w:t>
      </w:r>
      <w:r w:rsidRPr="005344B4">
        <w:rPr>
          <w:rFonts w:cs="Times New Roman"/>
        </w:rPr>
        <w:t>anxiety around the physical space</w:t>
      </w:r>
      <w:r w:rsidR="00BE518D">
        <w:rPr>
          <w:rFonts w:cs="Times New Roman"/>
        </w:rPr>
        <w:t xml:space="preserve"> and </w:t>
      </w:r>
      <w:r w:rsidRPr="005344B4">
        <w:rPr>
          <w:rFonts w:cs="Times New Roman"/>
        </w:rPr>
        <w:t xml:space="preserve">access to </w:t>
      </w:r>
      <w:r w:rsidR="00BE518D">
        <w:rPr>
          <w:rFonts w:cs="Times New Roman"/>
        </w:rPr>
        <w:t>toilets;</w:t>
      </w:r>
      <w:r w:rsidRPr="005344B4">
        <w:rPr>
          <w:rFonts w:cs="Times New Roman"/>
        </w:rPr>
        <w:t xml:space="preserve"> and the exhaustion of attending such a large event in London. </w:t>
      </w:r>
      <w:r w:rsidR="00F74676" w:rsidRPr="005344B4">
        <w:rPr>
          <w:rFonts w:cs="Times New Roman"/>
        </w:rPr>
        <w:t>Kathryn described the challenge of getting her two children out of the house at 5.30am to get on a coach to London</w:t>
      </w:r>
      <w:r w:rsidR="009F21C5" w:rsidRPr="005344B4">
        <w:rPr>
          <w:rFonts w:cs="Times New Roman"/>
        </w:rPr>
        <w:t xml:space="preserve">, she was worried about keeping them safe in such a big crowd and making sure they </w:t>
      </w:r>
      <w:r w:rsidR="00BE518D">
        <w:rPr>
          <w:rFonts w:cs="Times New Roman"/>
        </w:rPr>
        <w:t xml:space="preserve">didn’t </w:t>
      </w:r>
      <w:r w:rsidR="009F21C5" w:rsidRPr="005344B4">
        <w:rPr>
          <w:rFonts w:cs="Times New Roman"/>
        </w:rPr>
        <w:t xml:space="preserve">get lost. </w:t>
      </w:r>
      <w:r w:rsidRPr="005344B4">
        <w:rPr>
          <w:rFonts w:cs="Times New Roman"/>
        </w:rPr>
        <w:t xml:space="preserve">Anne spent almost an hour queuing with her daughter to do block printing, during which time she became anxious about </w:t>
      </w:r>
      <w:r w:rsidR="00B12FFD" w:rsidRPr="005344B4">
        <w:rPr>
          <w:rFonts w:cs="Times New Roman"/>
        </w:rPr>
        <w:t>finding a</w:t>
      </w:r>
      <w:r w:rsidRPr="005344B4">
        <w:rPr>
          <w:rFonts w:cs="Times New Roman"/>
        </w:rPr>
        <w:t xml:space="preserve"> toilet. Although a map of facilities had been </w:t>
      </w:r>
      <w:r w:rsidR="0040345E" w:rsidRPr="005344B4">
        <w:rPr>
          <w:rFonts w:cs="Times New Roman"/>
        </w:rPr>
        <w:t>produced, the</w:t>
      </w:r>
      <w:r w:rsidRPr="005344B4">
        <w:rPr>
          <w:rFonts w:cs="Times New Roman"/>
        </w:rPr>
        <w:t xml:space="preserve"> only publicly available toilets in the area were a </w:t>
      </w:r>
      <w:r w:rsidR="0040345E" w:rsidRPr="005344B4">
        <w:rPr>
          <w:rFonts w:cs="Times New Roman"/>
        </w:rPr>
        <w:t>20-minute</w:t>
      </w:r>
      <w:r w:rsidRPr="005344B4">
        <w:rPr>
          <w:rFonts w:cs="Times New Roman"/>
        </w:rPr>
        <w:t xml:space="preserve"> walk away in St James’ park</w:t>
      </w:r>
      <w:r w:rsidR="009F21C5" w:rsidRPr="005344B4">
        <w:rPr>
          <w:rFonts w:cs="Times New Roman"/>
        </w:rPr>
        <w:t xml:space="preserve"> – a long way for little legs</w:t>
      </w:r>
      <w:r w:rsidRPr="005344B4">
        <w:rPr>
          <w:rFonts w:cs="Times New Roman"/>
        </w:rPr>
        <w:t>. The Biodiversity march on Saturday did not start on schedule due to the size of the crowd</w:t>
      </w:r>
      <w:r w:rsidR="00BE518D">
        <w:rPr>
          <w:rFonts w:cs="Times New Roman"/>
        </w:rPr>
        <w:t>.</w:t>
      </w:r>
      <w:r w:rsidRPr="005344B4">
        <w:rPr>
          <w:rFonts w:cs="Times New Roman"/>
        </w:rPr>
        <w:t xml:space="preserve"> </w:t>
      </w:r>
      <w:r w:rsidR="00BE518D">
        <w:rPr>
          <w:rFonts w:cs="Times New Roman"/>
        </w:rPr>
        <w:t>This</w:t>
      </w:r>
      <w:r w:rsidRPr="005344B4">
        <w:rPr>
          <w:rFonts w:cs="Times New Roman"/>
        </w:rPr>
        <w:t xml:space="preserve"> meant that the beginning of the march arrived back at Parliament square before the end had left. </w:t>
      </w:r>
      <w:r w:rsidR="00AC36CD" w:rsidRPr="005344B4">
        <w:rPr>
          <w:rFonts w:cs="Times New Roman"/>
        </w:rPr>
        <w:t xml:space="preserve">Billed </w:t>
      </w:r>
      <w:r w:rsidRPr="005344B4">
        <w:rPr>
          <w:rFonts w:cs="Times New Roman"/>
        </w:rPr>
        <w:t>as a family march</w:t>
      </w:r>
      <w:r w:rsidR="00BE518D">
        <w:rPr>
          <w:rFonts w:cs="Times New Roman"/>
        </w:rPr>
        <w:t>,</w:t>
      </w:r>
      <w:r w:rsidRPr="005344B4">
        <w:rPr>
          <w:rFonts w:cs="Times New Roman"/>
        </w:rPr>
        <w:t xml:space="preserve"> it meant lots of </w:t>
      </w:r>
      <w:r w:rsidR="00BE518D">
        <w:rPr>
          <w:rFonts w:cs="Times New Roman"/>
        </w:rPr>
        <w:t xml:space="preserve">adults and children </w:t>
      </w:r>
      <w:r w:rsidRPr="005344B4">
        <w:rPr>
          <w:rFonts w:cs="Times New Roman"/>
        </w:rPr>
        <w:t>were standing in the road for almost an hour waiting for the March to begin.</w:t>
      </w:r>
    </w:p>
    <w:p w14:paraId="68FD3188" w14:textId="77777777" w:rsidR="005B1F2C" w:rsidRPr="005344B4" w:rsidRDefault="005B1F2C" w:rsidP="009811B0">
      <w:pPr>
        <w:spacing w:line="480" w:lineRule="auto"/>
        <w:rPr>
          <w:rFonts w:cs="Times New Roman"/>
        </w:rPr>
      </w:pPr>
      <w:r w:rsidRPr="005344B4">
        <w:rPr>
          <w:rFonts w:cs="Times New Roman"/>
          <w:i/>
          <w:iCs/>
        </w:rPr>
        <w:t>The march could have gone, like we spent a long time waiting for it set up so kind of frustrated with that you know, little things like that made it a little bit tricky, but yeah, they had a nice day</w:t>
      </w:r>
      <w:r w:rsidRPr="005344B4">
        <w:rPr>
          <w:rFonts w:cs="Times New Roman"/>
        </w:rPr>
        <w:t xml:space="preserve"> (Mark)</w:t>
      </w:r>
    </w:p>
    <w:p w14:paraId="13350064" w14:textId="61466889" w:rsidR="00A90DA6" w:rsidRPr="005344B4" w:rsidRDefault="005B1F2C" w:rsidP="009811B0">
      <w:pPr>
        <w:spacing w:line="480" w:lineRule="auto"/>
        <w:rPr>
          <w:rFonts w:cs="Times New Roman"/>
        </w:rPr>
      </w:pPr>
      <w:r w:rsidRPr="005344B4">
        <w:rPr>
          <w:rFonts w:cs="Times New Roman"/>
        </w:rPr>
        <w:t xml:space="preserve">I observed lots of families waiting during this time; it was difficult to know how long they would be waiting to move, and they were trying to placate increasingly restless children. One attendee told me that it was not unusual for marches to run late or be slow to get going, ‘but this is ridiculous!’. </w:t>
      </w:r>
      <w:r w:rsidR="00AC36CD" w:rsidRPr="005344B4">
        <w:rPr>
          <w:rFonts w:cs="Times New Roman"/>
        </w:rPr>
        <w:t xml:space="preserve">However, </w:t>
      </w:r>
      <w:r w:rsidR="00A67FDC" w:rsidRPr="005344B4">
        <w:rPr>
          <w:rFonts w:cs="Times New Roman"/>
        </w:rPr>
        <w:lastRenderedPageBreak/>
        <w:t>despite</w:t>
      </w:r>
      <w:r w:rsidR="00AC36CD" w:rsidRPr="005344B4">
        <w:rPr>
          <w:rFonts w:cs="Times New Roman"/>
        </w:rPr>
        <w:t xml:space="preserve"> the</w:t>
      </w:r>
      <w:r w:rsidR="00BF145D" w:rsidRPr="005344B4">
        <w:rPr>
          <w:rFonts w:cs="Times New Roman"/>
        </w:rPr>
        <w:t xml:space="preserve">se </w:t>
      </w:r>
      <w:r w:rsidR="00D129F5" w:rsidRPr="005344B4">
        <w:rPr>
          <w:rFonts w:cs="Times New Roman"/>
        </w:rPr>
        <w:t xml:space="preserve">practical </w:t>
      </w:r>
      <w:r w:rsidR="00BF145D" w:rsidRPr="005344B4">
        <w:rPr>
          <w:rFonts w:cs="Times New Roman"/>
        </w:rPr>
        <w:t xml:space="preserve">challenges and short-lived discomforts, </w:t>
      </w:r>
      <w:r w:rsidR="00A67FDC" w:rsidRPr="005344B4">
        <w:rPr>
          <w:rFonts w:cs="Times New Roman"/>
        </w:rPr>
        <w:t>all</w:t>
      </w:r>
      <w:r w:rsidR="00FF105A" w:rsidRPr="005344B4">
        <w:rPr>
          <w:rFonts w:cs="Times New Roman"/>
        </w:rPr>
        <w:t xml:space="preserve"> interviewees said they were glad they had attended, describing the atmosphere as uplifting, energising and fun.</w:t>
      </w:r>
      <w:r w:rsidR="00A90DA6" w:rsidRPr="005344B4">
        <w:rPr>
          <w:rFonts w:cs="Times New Roman"/>
        </w:rPr>
        <w:t xml:space="preserve"> I asked Kathryn if she was </w:t>
      </w:r>
      <w:proofErr w:type="gramStart"/>
      <w:r w:rsidR="0040345E" w:rsidRPr="005344B4">
        <w:rPr>
          <w:rFonts w:cs="Times New Roman"/>
        </w:rPr>
        <w:t>glad</w:t>
      </w:r>
      <w:proofErr w:type="gramEnd"/>
      <w:r w:rsidR="0040345E">
        <w:rPr>
          <w:rFonts w:cs="Times New Roman"/>
        </w:rPr>
        <w:t xml:space="preserve"> </w:t>
      </w:r>
      <w:r w:rsidR="00A90DA6" w:rsidRPr="005344B4">
        <w:rPr>
          <w:rFonts w:cs="Times New Roman"/>
        </w:rPr>
        <w:t>she had attended, she responded,</w:t>
      </w:r>
    </w:p>
    <w:p w14:paraId="6C965652" w14:textId="36DE0CB9" w:rsidR="00A90DA6" w:rsidRPr="005344B4" w:rsidRDefault="00A90DA6" w:rsidP="009811B0">
      <w:pPr>
        <w:spacing w:line="480" w:lineRule="auto"/>
        <w:ind w:left="720"/>
        <w:rPr>
          <w:rFonts w:cs="Times New Roman"/>
          <w:i/>
          <w:iCs/>
        </w:rPr>
      </w:pPr>
      <w:r w:rsidRPr="005344B4">
        <w:rPr>
          <w:rFonts w:cs="Times New Roman"/>
          <w:i/>
          <w:iCs/>
        </w:rPr>
        <w:t xml:space="preserve">Oh, very glad. I think the children [felt glad] too. And I think they feel proud of themselves. And I'm proud of all of us. </w:t>
      </w:r>
      <w:r w:rsidR="0040345E" w:rsidRPr="005344B4">
        <w:rPr>
          <w:rFonts w:cs="Times New Roman"/>
          <w:i/>
          <w:iCs/>
        </w:rPr>
        <w:t>So,</w:t>
      </w:r>
      <w:r w:rsidRPr="005344B4">
        <w:rPr>
          <w:rFonts w:cs="Times New Roman"/>
          <w:i/>
          <w:iCs/>
        </w:rPr>
        <w:t xml:space="preserve"> I, I think that was worth it. On its own </w:t>
      </w:r>
      <w:proofErr w:type="gramStart"/>
      <w:r w:rsidRPr="005344B4">
        <w:rPr>
          <w:rFonts w:cs="Times New Roman"/>
          <w:i/>
          <w:iCs/>
        </w:rPr>
        <w:t>really even</w:t>
      </w:r>
      <w:proofErr w:type="gramEnd"/>
      <w:r w:rsidRPr="005344B4">
        <w:rPr>
          <w:rFonts w:cs="Times New Roman"/>
          <w:i/>
          <w:iCs/>
        </w:rPr>
        <w:t xml:space="preserve"> if it doesn't achieve anything just to feel like we're part of that community.</w:t>
      </w:r>
    </w:p>
    <w:p w14:paraId="39EE8978" w14:textId="41429EF1" w:rsidR="00FF105A" w:rsidRPr="005344B4" w:rsidRDefault="00A90DA6" w:rsidP="009811B0">
      <w:pPr>
        <w:spacing w:line="480" w:lineRule="auto"/>
        <w:rPr>
          <w:rFonts w:cs="Times New Roman"/>
        </w:rPr>
      </w:pPr>
      <w:r w:rsidRPr="005344B4">
        <w:rPr>
          <w:rFonts w:cs="Times New Roman"/>
        </w:rPr>
        <w:t>Others reiterated this sense of communality that they felt</w:t>
      </w:r>
      <w:r w:rsidR="0068266D" w:rsidRPr="005344B4">
        <w:rPr>
          <w:rFonts w:cs="Times New Roman"/>
        </w:rPr>
        <w:t xml:space="preserve"> at the Big One</w:t>
      </w:r>
      <w:r w:rsidR="00265D9A" w:rsidRPr="005344B4">
        <w:rPr>
          <w:rFonts w:cs="Times New Roman"/>
        </w:rPr>
        <w:t xml:space="preserve">; being able to connect with like-minded parents and carers and meet their children </w:t>
      </w:r>
      <w:r w:rsidR="00D24517" w:rsidRPr="005344B4">
        <w:rPr>
          <w:rFonts w:cs="Times New Roman"/>
        </w:rPr>
        <w:t>was uplifting and empowering</w:t>
      </w:r>
      <w:r w:rsidR="00A273D1" w:rsidRPr="005344B4">
        <w:rPr>
          <w:rFonts w:cs="Times New Roman"/>
        </w:rPr>
        <w:t xml:space="preserve">, helping them to sustain </w:t>
      </w:r>
      <w:r w:rsidR="007C357B">
        <w:rPr>
          <w:rFonts w:cs="Times New Roman"/>
        </w:rPr>
        <w:t>their</w:t>
      </w:r>
      <w:r w:rsidR="00A273D1" w:rsidRPr="005344B4">
        <w:rPr>
          <w:rFonts w:cs="Times New Roman"/>
        </w:rPr>
        <w:t xml:space="preserve"> commitment to activis</w:t>
      </w:r>
      <w:r w:rsidR="007C357B">
        <w:rPr>
          <w:rFonts w:cs="Times New Roman"/>
        </w:rPr>
        <w:t>m</w:t>
      </w:r>
      <w:r w:rsidR="00A273D1" w:rsidRPr="005344B4">
        <w:rPr>
          <w:rFonts w:cs="Times New Roman"/>
        </w:rPr>
        <w:t>.</w:t>
      </w:r>
      <w:r w:rsidR="00B442FD" w:rsidRPr="005344B4">
        <w:rPr>
          <w:rFonts w:cs="Times New Roman"/>
        </w:rPr>
        <w:t xml:space="preserve"> XR families and other </w:t>
      </w:r>
      <w:r w:rsidR="00EF65DE" w:rsidRPr="005344B4">
        <w:rPr>
          <w:rFonts w:cs="Times New Roman"/>
        </w:rPr>
        <w:t xml:space="preserve">parent-led climate groups played a vital role in making </w:t>
      </w:r>
      <w:r w:rsidR="007C357B">
        <w:rPr>
          <w:rFonts w:cs="Times New Roman"/>
        </w:rPr>
        <w:t>this la</w:t>
      </w:r>
      <w:r w:rsidR="007C357B" w:rsidRPr="005344B4">
        <w:rPr>
          <w:rFonts w:cs="Times New Roman"/>
        </w:rPr>
        <w:t>rge-scale</w:t>
      </w:r>
      <w:r w:rsidR="00EF65DE" w:rsidRPr="005344B4">
        <w:rPr>
          <w:rFonts w:cs="Times New Roman"/>
        </w:rPr>
        <w:t xml:space="preserve"> protest accessible to families with young children. </w:t>
      </w:r>
      <w:r w:rsidR="008748DB">
        <w:rPr>
          <w:rFonts w:cs="Times New Roman"/>
        </w:rPr>
        <w:t>T</w:t>
      </w:r>
      <w:r w:rsidR="00CE2B58" w:rsidRPr="005344B4">
        <w:rPr>
          <w:rFonts w:cs="Times New Roman"/>
        </w:rPr>
        <w:t xml:space="preserve">here are still practical challenges </w:t>
      </w:r>
      <w:r w:rsidR="00C53634" w:rsidRPr="005344B4">
        <w:rPr>
          <w:rFonts w:cs="Times New Roman"/>
        </w:rPr>
        <w:t>for children attending long events in the capital city, especially around Westminster where there is little in the way of public</w:t>
      </w:r>
      <w:r w:rsidR="009E2679" w:rsidRPr="005344B4">
        <w:rPr>
          <w:rFonts w:cs="Times New Roman"/>
        </w:rPr>
        <w:t xml:space="preserve"> conveniences</w:t>
      </w:r>
      <w:r w:rsidR="008748DB">
        <w:rPr>
          <w:rFonts w:cs="Times New Roman"/>
        </w:rPr>
        <w:t xml:space="preserve">. However, </w:t>
      </w:r>
      <w:r w:rsidR="00C53634" w:rsidRPr="005344B4">
        <w:rPr>
          <w:rFonts w:cs="Times New Roman"/>
        </w:rPr>
        <w:t xml:space="preserve">Mark </w:t>
      </w:r>
      <w:r w:rsidR="00573810" w:rsidRPr="005344B4">
        <w:rPr>
          <w:rFonts w:cs="Times New Roman"/>
        </w:rPr>
        <w:t xml:space="preserve">sums </w:t>
      </w:r>
      <w:r w:rsidR="008748DB">
        <w:rPr>
          <w:rFonts w:cs="Times New Roman"/>
        </w:rPr>
        <w:t xml:space="preserve">up a feeling </w:t>
      </w:r>
      <w:r w:rsidR="00953A9E">
        <w:rPr>
          <w:rFonts w:cs="Times New Roman"/>
        </w:rPr>
        <w:t>expressed</w:t>
      </w:r>
      <w:r w:rsidR="008748DB">
        <w:rPr>
          <w:rFonts w:cs="Times New Roman"/>
        </w:rPr>
        <w:t xml:space="preserve"> by others</w:t>
      </w:r>
      <w:r w:rsidR="00953A9E">
        <w:rPr>
          <w:rFonts w:cs="Times New Roman"/>
        </w:rPr>
        <w:t>;</w:t>
      </w:r>
    </w:p>
    <w:p w14:paraId="32991A3E" w14:textId="37B19F8A" w:rsidR="00BC75AB" w:rsidRDefault="00573810" w:rsidP="009811B0">
      <w:pPr>
        <w:spacing w:line="480" w:lineRule="auto"/>
        <w:ind w:left="720"/>
        <w:rPr>
          <w:rFonts w:cs="Times New Roman"/>
          <w:i/>
          <w:iCs/>
        </w:rPr>
      </w:pPr>
      <w:r w:rsidRPr="005344B4">
        <w:rPr>
          <w:rFonts w:cs="Times New Roman"/>
          <w:i/>
          <w:iCs/>
        </w:rPr>
        <w:t>It's obviously kind of tiring day – with the kids. In the way that any sort of London day trip would be</w:t>
      </w:r>
    </w:p>
    <w:p w14:paraId="0CE5A9A0" w14:textId="64D759C9" w:rsidR="00953A9E" w:rsidRPr="00953A9E" w:rsidRDefault="00953A9E" w:rsidP="00953A9E">
      <w:pPr>
        <w:spacing w:line="480" w:lineRule="auto"/>
        <w:rPr>
          <w:rFonts w:cs="Times New Roman"/>
        </w:rPr>
      </w:pPr>
      <w:r>
        <w:rPr>
          <w:rFonts w:cs="Times New Roman"/>
        </w:rPr>
        <w:t xml:space="preserve">For many of the families I spoke to, </w:t>
      </w:r>
      <w:r w:rsidR="00123E3B">
        <w:rPr>
          <w:rFonts w:cs="Times New Roman"/>
        </w:rPr>
        <w:t xml:space="preserve">The Big One </w:t>
      </w:r>
      <w:r>
        <w:rPr>
          <w:rFonts w:cs="Times New Roman"/>
        </w:rPr>
        <w:t xml:space="preserve">was a family day out in the capital city, the frustrations and discomforts were somewhat expected. </w:t>
      </w:r>
      <w:r w:rsidR="00123E3B">
        <w:rPr>
          <w:rFonts w:cs="Times New Roman"/>
        </w:rPr>
        <w:t xml:space="preserve">The tensions around policing and safety </w:t>
      </w:r>
      <w:r w:rsidR="00881989">
        <w:rPr>
          <w:rFonts w:cs="Times New Roman"/>
        </w:rPr>
        <w:t>which some parents had experienced at other XR protests were evidently not a concern at The Big One</w:t>
      </w:r>
      <w:r w:rsidR="00780375">
        <w:rPr>
          <w:rFonts w:cs="Times New Roman"/>
        </w:rPr>
        <w:t>. In</w:t>
      </w:r>
      <w:r w:rsidR="00881989">
        <w:rPr>
          <w:rFonts w:cs="Times New Roman"/>
        </w:rPr>
        <w:t xml:space="preserve"> </w:t>
      </w:r>
      <w:r w:rsidR="00780375">
        <w:rPr>
          <w:rFonts w:cs="Times New Roman"/>
        </w:rPr>
        <w:t>this regard,</w:t>
      </w:r>
      <w:r w:rsidR="00881989">
        <w:rPr>
          <w:rFonts w:cs="Times New Roman"/>
        </w:rPr>
        <w:t xml:space="preserve"> </w:t>
      </w:r>
      <w:r w:rsidR="006B5A65">
        <w:rPr>
          <w:rFonts w:cs="Times New Roman"/>
        </w:rPr>
        <w:t>the organisers were successful in their effort</w:t>
      </w:r>
      <w:r w:rsidR="00780375">
        <w:rPr>
          <w:rFonts w:cs="Times New Roman"/>
        </w:rPr>
        <w:t>s</w:t>
      </w:r>
      <w:r w:rsidR="006B5A65">
        <w:rPr>
          <w:rFonts w:cs="Times New Roman"/>
        </w:rPr>
        <w:t xml:space="preserve"> to make the event ‘family friendly’</w:t>
      </w:r>
      <w:r w:rsidR="00780375">
        <w:rPr>
          <w:rFonts w:cs="Times New Roman"/>
        </w:rPr>
        <w:t xml:space="preserve">, </w:t>
      </w:r>
      <w:r w:rsidR="006B5A65">
        <w:rPr>
          <w:rFonts w:cs="Times New Roman"/>
        </w:rPr>
        <w:t>address</w:t>
      </w:r>
      <w:r w:rsidR="00780375">
        <w:rPr>
          <w:rFonts w:cs="Times New Roman"/>
        </w:rPr>
        <w:t>ing</w:t>
      </w:r>
      <w:r w:rsidR="006B5A65">
        <w:rPr>
          <w:rFonts w:cs="Times New Roman"/>
        </w:rPr>
        <w:t xml:space="preserve"> some of the practical challenges </w:t>
      </w:r>
      <w:r w:rsidR="00780375">
        <w:rPr>
          <w:rFonts w:cs="Times New Roman"/>
        </w:rPr>
        <w:t>parents</w:t>
      </w:r>
      <w:r w:rsidR="006B5A65">
        <w:rPr>
          <w:rFonts w:cs="Times New Roman"/>
        </w:rPr>
        <w:t xml:space="preserve"> face when </w:t>
      </w:r>
      <w:r w:rsidR="00780375">
        <w:rPr>
          <w:rFonts w:cs="Times New Roman"/>
        </w:rPr>
        <w:t xml:space="preserve">bringing young children to protest spaces. </w:t>
      </w:r>
    </w:p>
    <w:p w14:paraId="579798BA" w14:textId="722E1AEE" w:rsidR="0020028C" w:rsidRPr="005344B4" w:rsidRDefault="005C7A57" w:rsidP="009811B0">
      <w:pPr>
        <w:spacing w:line="480" w:lineRule="auto"/>
        <w:rPr>
          <w:rFonts w:cs="Times New Roman"/>
        </w:rPr>
      </w:pPr>
      <w:r w:rsidRPr="005344B4">
        <w:rPr>
          <w:rFonts w:cs="Times New Roman"/>
        </w:rPr>
        <w:t xml:space="preserve">Encouraging families to attend also significantly shapes the protest space – as Mark pointed out it can lessen tensions, where bubbles, costumes, face paint and </w:t>
      </w:r>
      <w:proofErr w:type="spellStart"/>
      <w:r w:rsidRPr="005344B4">
        <w:rPr>
          <w:rFonts w:cs="Times New Roman"/>
        </w:rPr>
        <w:t>leg</w:t>
      </w:r>
      <w:r w:rsidR="00FF603F" w:rsidRPr="005344B4">
        <w:rPr>
          <w:rFonts w:cs="Times New Roman"/>
        </w:rPr>
        <w:t>o</w:t>
      </w:r>
      <w:proofErr w:type="spellEnd"/>
      <w:r w:rsidR="00FF603F" w:rsidRPr="005344B4">
        <w:rPr>
          <w:rFonts w:cs="Times New Roman"/>
        </w:rPr>
        <w:t xml:space="preserve"> are enrolled in political dissent. The interactions children have with/in the protest </w:t>
      </w:r>
      <w:r w:rsidR="0040345E" w:rsidRPr="005344B4">
        <w:rPr>
          <w:rFonts w:cs="Times New Roman"/>
        </w:rPr>
        <w:t>– through</w:t>
      </w:r>
      <w:r w:rsidR="00FF603F" w:rsidRPr="005344B4">
        <w:rPr>
          <w:rFonts w:cs="Times New Roman"/>
        </w:rPr>
        <w:t xml:space="preserve"> joining in with chants, lying down in the road, reading placards and </w:t>
      </w:r>
      <w:r w:rsidR="00EC5CD7" w:rsidRPr="005344B4">
        <w:rPr>
          <w:rFonts w:cs="Times New Roman"/>
        </w:rPr>
        <w:t xml:space="preserve">encounters with the </w:t>
      </w:r>
      <w:r w:rsidR="00780375">
        <w:rPr>
          <w:rFonts w:cs="Times New Roman"/>
        </w:rPr>
        <w:t>police – shape</w:t>
      </w:r>
      <w:r w:rsidR="005B4D8F" w:rsidRPr="005344B4">
        <w:rPr>
          <w:rFonts w:cs="Times New Roman"/>
        </w:rPr>
        <w:t xml:space="preserve"> the affective atmosphere of the Protest, and the relations that emerge.</w:t>
      </w:r>
      <w:r w:rsidR="004C0577" w:rsidRPr="005344B4">
        <w:rPr>
          <w:rFonts w:cs="Times New Roman"/>
        </w:rPr>
        <w:t xml:space="preserve"> For parent-activist and their children, </w:t>
      </w:r>
      <w:r w:rsidR="0071037E" w:rsidRPr="005344B4">
        <w:rPr>
          <w:rFonts w:cs="Times New Roman"/>
        </w:rPr>
        <w:t>affect</w:t>
      </w:r>
      <w:r w:rsidR="00DD762B" w:rsidRPr="005344B4">
        <w:rPr>
          <w:rFonts w:cs="Times New Roman"/>
        </w:rPr>
        <w:t>ive atmospheres</w:t>
      </w:r>
      <w:r w:rsidR="00546038" w:rsidRPr="005344B4">
        <w:rPr>
          <w:rFonts w:cs="Times New Roman"/>
        </w:rPr>
        <w:t xml:space="preserve"> and </w:t>
      </w:r>
      <w:r w:rsidR="00E6206D" w:rsidRPr="005344B4">
        <w:rPr>
          <w:rFonts w:cs="Times New Roman"/>
        </w:rPr>
        <w:t xml:space="preserve">embodied sensemaking </w:t>
      </w:r>
      <w:r w:rsidR="00922599" w:rsidRPr="005344B4">
        <w:rPr>
          <w:rFonts w:cs="Times New Roman"/>
        </w:rPr>
        <w:t>in the protest fee</w:t>
      </w:r>
      <w:r w:rsidR="00780375">
        <w:rPr>
          <w:rFonts w:cs="Times New Roman"/>
        </w:rPr>
        <w:t xml:space="preserve">d </w:t>
      </w:r>
      <w:r w:rsidR="004C0577" w:rsidRPr="005344B4">
        <w:rPr>
          <w:rFonts w:cs="Times New Roman"/>
        </w:rPr>
        <w:t xml:space="preserve">into </w:t>
      </w:r>
      <w:r w:rsidR="0020028C" w:rsidRPr="005344B4">
        <w:rPr>
          <w:rFonts w:cs="Times New Roman"/>
        </w:rPr>
        <w:t>the ongoing formation of</w:t>
      </w:r>
      <w:r w:rsidR="0071037E" w:rsidRPr="005344B4">
        <w:rPr>
          <w:rFonts w:cs="Times New Roman"/>
        </w:rPr>
        <w:t xml:space="preserve"> family norms of morality and political subjectivity.</w:t>
      </w:r>
      <w:r w:rsidR="00546038" w:rsidRPr="005344B4">
        <w:rPr>
          <w:rFonts w:cs="Times New Roman"/>
        </w:rPr>
        <w:t xml:space="preserve"> The unexpected, unscripted and</w:t>
      </w:r>
      <w:r w:rsidR="0071037E" w:rsidRPr="005344B4">
        <w:rPr>
          <w:rFonts w:cs="Times New Roman"/>
        </w:rPr>
        <w:t xml:space="preserve"> </w:t>
      </w:r>
      <w:r w:rsidR="00922599" w:rsidRPr="005344B4">
        <w:rPr>
          <w:rFonts w:cs="Times New Roman"/>
        </w:rPr>
        <w:t xml:space="preserve">transgressive encounters which take place within </w:t>
      </w:r>
      <w:r w:rsidR="00746E8C" w:rsidRPr="005344B4">
        <w:rPr>
          <w:rFonts w:cs="Times New Roman"/>
        </w:rPr>
        <w:lastRenderedPageBreak/>
        <w:t>politically charged and often adult-centred protest spaces</w:t>
      </w:r>
      <w:r w:rsidR="00780375">
        <w:rPr>
          <w:rFonts w:cs="Times New Roman"/>
        </w:rPr>
        <w:t xml:space="preserve">, </w:t>
      </w:r>
      <w:proofErr w:type="gramStart"/>
      <w:r w:rsidR="00746E8C" w:rsidRPr="005344B4">
        <w:rPr>
          <w:rFonts w:cs="Times New Roman"/>
        </w:rPr>
        <w:t>open up</w:t>
      </w:r>
      <w:proofErr w:type="gramEnd"/>
      <w:r w:rsidR="00746E8C" w:rsidRPr="005344B4">
        <w:rPr>
          <w:rFonts w:cs="Times New Roman"/>
        </w:rPr>
        <w:t xml:space="preserve"> </w:t>
      </w:r>
      <w:r w:rsidR="004B295F" w:rsidRPr="005344B4">
        <w:rPr>
          <w:rFonts w:cs="Times New Roman"/>
        </w:rPr>
        <w:t>potential for making sense anew</w:t>
      </w:r>
      <w:r w:rsidR="00780375">
        <w:rPr>
          <w:rFonts w:cs="Times New Roman"/>
        </w:rPr>
        <w:t xml:space="preserve">. </w:t>
      </w:r>
      <w:r w:rsidR="00B56608">
        <w:rPr>
          <w:rFonts w:cs="Times New Roman"/>
        </w:rPr>
        <w:t xml:space="preserve">As I have illustrated in this section, </w:t>
      </w:r>
      <w:r w:rsidR="00780375">
        <w:rPr>
          <w:rFonts w:cs="Times New Roman"/>
        </w:rPr>
        <w:t xml:space="preserve">parents and other adult </w:t>
      </w:r>
      <w:r w:rsidR="00B56608">
        <w:rPr>
          <w:rFonts w:cs="Times New Roman"/>
        </w:rPr>
        <w:t xml:space="preserve">activist engage with children’s curiosity in protest spaces </w:t>
      </w:r>
      <w:r w:rsidR="0061461E" w:rsidRPr="005344B4">
        <w:rPr>
          <w:rFonts w:cs="Times New Roman"/>
        </w:rPr>
        <w:t>to</w:t>
      </w:r>
      <w:r w:rsidR="00B56608">
        <w:rPr>
          <w:rFonts w:cs="Times New Roman"/>
        </w:rPr>
        <w:t xml:space="preserve"> </w:t>
      </w:r>
      <w:r w:rsidR="0061461E" w:rsidRPr="005344B4">
        <w:rPr>
          <w:rFonts w:cs="Times New Roman"/>
        </w:rPr>
        <w:t>make sense of the complex political and moral entanglements of Anthropocene</w:t>
      </w:r>
      <w:r w:rsidR="00B56608">
        <w:rPr>
          <w:rFonts w:cs="Times New Roman"/>
        </w:rPr>
        <w:t xml:space="preserve"> in ways that children can understand</w:t>
      </w:r>
      <w:r w:rsidR="0061461E" w:rsidRPr="005344B4">
        <w:rPr>
          <w:rFonts w:cs="Times New Roman"/>
        </w:rPr>
        <w:t xml:space="preserve">. </w:t>
      </w:r>
      <w:r w:rsidR="004B295F" w:rsidRPr="005344B4">
        <w:rPr>
          <w:rFonts w:cs="Times New Roman"/>
        </w:rPr>
        <w:t xml:space="preserve"> </w:t>
      </w:r>
      <w:r w:rsidR="00746E8C" w:rsidRPr="005344B4">
        <w:rPr>
          <w:rFonts w:cs="Times New Roman"/>
        </w:rPr>
        <w:t xml:space="preserve"> </w:t>
      </w:r>
      <w:r w:rsidR="0020028C" w:rsidRPr="005344B4">
        <w:rPr>
          <w:rFonts w:cs="Times New Roman"/>
        </w:rPr>
        <w:t xml:space="preserve"> </w:t>
      </w:r>
    </w:p>
    <w:bookmarkStart w:id="144" w:name="_Toc213581834"/>
    <w:p w14:paraId="1EE73333" w14:textId="5C349148" w:rsidR="00674253" w:rsidRPr="005344B4" w:rsidRDefault="006A6991" w:rsidP="00901009">
      <w:pPr>
        <w:pStyle w:val="Heading2"/>
      </w:pPr>
      <w:r w:rsidRPr="005344B4">
        <w:rPr>
          <w:noProof/>
        </w:rPr>
        <mc:AlternateContent>
          <mc:Choice Requires="wps">
            <w:drawing>
              <wp:anchor distT="0" distB="0" distL="114300" distR="114300" simplePos="0" relativeHeight="251728896" behindDoc="0" locked="0" layoutInCell="1" allowOverlap="1" wp14:anchorId="67B657E3" wp14:editId="77C45BAB">
                <wp:simplePos x="0" y="0"/>
                <wp:positionH relativeFrom="column">
                  <wp:posOffset>919480</wp:posOffset>
                </wp:positionH>
                <wp:positionV relativeFrom="paragraph">
                  <wp:posOffset>5734050</wp:posOffset>
                </wp:positionV>
                <wp:extent cx="3893185" cy="635"/>
                <wp:effectExtent l="0" t="0" r="0" b="0"/>
                <wp:wrapTopAndBottom/>
                <wp:docPr id="2118714765" name="Text Box 1"/>
                <wp:cNvGraphicFramePr/>
                <a:graphic xmlns:a="http://schemas.openxmlformats.org/drawingml/2006/main">
                  <a:graphicData uri="http://schemas.microsoft.com/office/word/2010/wordprocessingShape">
                    <wps:wsp>
                      <wps:cNvSpPr txBox="1"/>
                      <wps:spPr>
                        <a:xfrm>
                          <a:off x="0" y="0"/>
                          <a:ext cx="3893185" cy="635"/>
                        </a:xfrm>
                        <a:prstGeom prst="rect">
                          <a:avLst/>
                        </a:prstGeom>
                        <a:solidFill>
                          <a:prstClr val="white"/>
                        </a:solidFill>
                        <a:ln>
                          <a:noFill/>
                        </a:ln>
                      </wps:spPr>
                      <wps:txbx>
                        <w:txbxContent>
                          <w:p w14:paraId="41ABE4C6" w14:textId="58FAD765" w:rsidR="006A6991" w:rsidRDefault="006A6991" w:rsidP="006A6991">
                            <w:pPr>
                              <w:pStyle w:val="Caption"/>
                              <w:rPr>
                                <w:noProof/>
                              </w:rPr>
                            </w:pPr>
                            <w:bookmarkStart w:id="145" w:name="_Toc212374686"/>
                            <w:r>
                              <w:t xml:space="preserve">Figure </w:t>
                            </w:r>
                            <w:r>
                              <w:fldChar w:fldCharType="begin"/>
                            </w:r>
                            <w:r>
                              <w:instrText xml:space="preserve"> SEQ Figure \* ARABIC </w:instrText>
                            </w:r>
                            <w:r>
                              <w:fldChar w:fldCharType="separate"/>
                            </w:r>
                            <w:r w:rsidR="009C387C">
                              <w:rPr>
                                <w:noProof/>
                              </w:rPr>
                              <w:t>37</w:t>
                            </w:r>
                            <w:r>
                              <w:fldChar w:fldCharType="end"/>
                            </w:r>
                            <w:r>
                              <w:t xml:space="preserve"> For Our Children, For Our Future banner at Reclaim our Future march, part of XR Festival of resistance 16th </w:t>
                            </w:r>
                            <w:r w:rsidR="0097528D">
                              <w:t>October</w:t>
                            </w:r>
                            <w:r>
                              <w:t xml:space="preserve"> 2022. Photo: Author's own</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B657E3" id="_x0000_s1109" type="#_x0000_t202" style="position:absolute;left:0;text-align:left;margin-left:72.4pt;margin-top:451.5pt;width:306.55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" stroked="f">
                <v:textbox style="mso-fit-shape-to-text:t" inset="0,0,0,0">
                  <w:txbxContent>
                    <w:p w14:paraId="41ABE4C6" w14:textId="58FAD765" w:rsidR="006A6991" w:rsidRDefault="006A6991" w:rsidP="006A6991">
                      <w:pPr>
                        <w:pStyle w:val="Caption"/>
                        <w:rPr>
                          <w:noProof/>
                        </w:rPr>
                      </w:pPr>
                      <w:bookmarkStart w:id="456" w:name="_Toc212374686"/>
                      <w:r>
                        <w:t xml:space="preserve">Figure </w:t>
                      </w:r>
                      <w:r>
                        <w:fldChar w:fldCharType="begin"/>
                      </w:r>
                      <w:r>
                        <w:instrText xml:space="preserve"> SEQ Figure \* ARABIC </w:instrText>
                      </w:r>
                      <w:r>
                        <w:fldChar w:fldCharType="separate"/>
                      </w:r>
                      <w:r w:rsidR="009C387C">
                        <w:rPr>
                          <w:noProof/>
                        </w:rPr>
                        <w:t>37</w:t>
                      </w:r>
                      <w:r>
                        <w:fldChar w:fldCharType="end"/>
                      </w:r>
                      <w:r>
                        <w:t xml:space="preserve"> For Our Children, For Our Future banner at Reclaim our Future march, part of XR Festival of resistance 16th </w:t>
                      </w:r>
                      <w:r w:rsidR="0097528D">
                        <w:t>October</w:t>
                      </w:r>
                      <w:r>
                        <w:t xml:space="preserve"> 2022. Photo: Author's own</w:t>
                      </w:r>
                      <w:bookmarkEnd w:id="456"/>
                    </w:p>
                  </w:txbxContent>
                </v:textbox>
                <w10:wrap type="topAndBottom"/>
              </v:shape>
            </w:pict>
          </mc:Fallback>
        </mc:AlternateContent>
      </w:r>
      <w:r w:rsidR="003B7716" w:rsidRPr="005344B4">
        <w:rPr>
          <w:noProof/>
        </w:rPr>
        <w:drawing>
          <wp:anchor distT="0" distB="0" distL="114300" distR="114300" simplePos="0" relativeHeight="251594752" behindDoc="0" locked="0" layoutInCell="1" allowOverlap="1" wp14:anchorId="5E39A1CA" wp14:editId="7945C4B0">
            <wp:simplePos x="0" y="0"/>
            <wp:positionH relativeFrom="margin">
              <wp:align>center</wp:align>
            </wp:positionH>
            <wp:positionV relativeFrom="paragraph">
              <wp:posOffset>485775</wp:posOffset>
            </wp:positionV>
            <wp:extent cx="3893185" cy="5191125"/>
            <wp:effectExtent l="0" t="0" r="0" b="9525"/>
            <wp:wrapTopAndBottom/>
            <wp:docPr id="1964892461" name="Picture 20" descr="A group of people holding a bann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892461" name="Picture 20" descr="A group of people holding a banner&#10;&#10;AI-generated content may be incorrect."/>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893185" cy="5191125"/>
                    </a:xfrm>
                    <a:prstGeom prst="rect">
                      <a:avLst/>
                    </a:prstGeom>
                  </pic:spPr>
                </pic:pic>
              </a:graphicData>
            </a:graphic>
            <wp14:sizeRelH relativeFrom="margin">
              <wp14:pctWidth>0</wp14:pctWidth>
            </wp14:sizeRelH>
            <wp14:sizeRelV relativeFrom="margin">
              <wp14:pctHeight>0</wp14:pctHeight>
            </wp14:sizeRelV>
          </wp:anchor>
        </w:drawing>
      </w:r>
      <w:r w:rsidR="00674253" w:rsidRPr="005344B4">
        <w:t>6.</w:t>
      </w:r>
      <w:r w:rsidR="005C4E2B" w:rsidRPr="005344B4">
        <w:t>3</w:t>
      </w:r>
      <w:r w:rsidR="00674253" w:rsidRPr="005344B4">
        <w:t xml:space="preserve"> The figure of the child</w:t>
      </w:r>
      <w:bookmarkEnd w:id="144"/>
    </w:p>
    <w:p w14:paraId="26A3E287" w14:textId="18D0FD5E" w:rsidR="00674253" w:rsidRPr="005344B4" w:rsidRDefault="00675C64" w:rsidP="009811B0">
      <w:pPr>
        <w:spacing w:line="480" w:lineRule="auto"/>
        <w:rPr>
          <w:rFonts w:cs="Times New Roman"/>
        </w:rPr>
      </w:pPr>
      <w:r w:rsidRPr="005344B4">
        <w:rPr>
          <w:rFonts w:cs="Times New Roman"/>
        </w:rPr>
        <w:t>T</w:t>
      </w:r>
      <w:r w:rsidR="00674253" w:rsidRPr="005344B4">
        <w:rPr>
          <w:rFonts w:cs="Times New Roman"/>
        </w:rPr>
        <w:t>he interplay between the figure of the child mobilised within XR narratives and the intimate caring relationships that</w:t>
      </w:r>
      <w:r w:rsidR="005F68DC">
        <w:rPr>
          <w:rFonts w:cs="Times New Roman"/>
        </w:rPr>
        <w:t xml:space="preserve"> </w:t>
      </w:r>
      <w:r w:rsidR="00674253" w:rsidRPr="005344B4">
        <w:rPr>
          <w:rFonts w:cs="Times New Roman"/>
        </w:rPr>
        <w:t xml:space="preserve">activists have with living children shapes the </w:t>
      </w:r>
      <w:proofErr w:type="spellStart"/>
      <w:r w:rsidR="00674253" w:rsidRPr="005344B4">
        <w:rPr>
          <w:rFonts w:cs="Times New Roman"/>
        </w:rPr>
        <w:t>ethico</w:t>
      </w:r>
      <w:proofErr w:type="spellEnd"/>
      <w:r w:rsidR="00674253" w:rsidRPr="005344B4">
        <w:rPr>
          <w:rFonts w:cs="Times New Roman"/>
        </w:rPr>
        <w:t>-political orientations of the parent activists I spoke to</w:t>
      </w:r>
      <w:r w:rsidR="00C169F9" w:rsidRPr="005344B4">
        <w:rPr>
          <w:rFonts w:cs="Times New Roman"/>
        </w:rPr>
        <w:t xml:space="preserve">. </w:t>
      </w:r>
      <w:r w:rsidR="00195912" w:rsidRPr="005344B4">
        <w:rPr>
          <w:rFonts w:cs="Times New Roman"/>
        </w:rPr>
        <w:t>R</w:t>
      </w:r>
      <w:r w:rsidR="00C169F9" w:rsidRPr="005344B4">
        <w:rPr>
          <w:rFonts w:cs="Times New Roman"/>
        </w:rPr>
        <w:t xml:space="preserve">esponsibilities shape </w:t>
      </w:r>
      <w:r w:rsidR="00195912" w:rsidRPr="005344B4">
        <w:rPr>
          <w:rFonts w:cs="Times New Roman"/>
        </w:rPr>
        <w:t>both the</w:t>
      </w:r>
      <w:r w:rsidR="00C169F9" w:rsidRPr="005344B4">
        <w:rPr>
          <w:rFonts w:cs="Times New Roman"/>
        </w:rPr>
        <w:t xml:space="preserve"> capacity to engage in climate activism both practically </w:t>
      </w:r>
      <w:r w:rsidR="00195912" w:rsidRPr="005344B4">
        <w:rPr>
          <w:rFonts w:cs="Times New Roman"/>
        </w:rPr>
        <w:t xml:space="preserve">as alluded to above, and affectively in the sense of feeling a moral duty to engage in activism </w:t>
      </w:r>
      <w:r w:rsidR="007F1560" w:rsidRPr="005344B4">
        <w:rPr>
          <w:rFonts w:cs="Times New Roman"/>
        </w:rPr>
        <w:lastRenderedPageBreak/>
        <w:t>on behalf of their children</w:t>
      </w:r>
      <w:r w:rsidR="00674253" w:rsidRPr="005344B4">
        <w:rPr>
          <w:rFonts w:cs="Times New Roman"/>
        </w:rPr>
        <w:t>.</w:t>
      </w:r>
      <w:r w:rsidR="00EA5A54">
        <w:rPr>
          <w:rFonts w:cs="Times New Roman"/>
        </w:rPr>
        <w:t xml:space="preserve"> In this section,</w:t>
      </w:r>
      <w:r w:rsidR="00674253" w:rsidRPr="005344B4">
        <w:rPr>
          <w:rFonts w:cs="Times New Roman"/>
        </w:rPr>
        <w:t xml:space="preserve"> I attend to the ways in which the (white) figure of the child is invoked to index the intergenerational dimensions of climate justice, and the problematics associated with this - some of which are recognised by the activists I spoke to. Whilst there is some recognition of the limits of the figure of the child as future horizon within the movement</w:t>
      </w:r>
      <w:r w:rsidR="00D67DFE">
        <w:rPr>
          <w:rFonts w:cs="Times New Roman"/>
        </w:rPr>
        <w:t xml:space="preserve">, </w:t>
      </w:r>
      <w:r w:rsidR="00674253" w:rsidRPr="005344B4">
        <w:rPr>
          <w:rFonts w:cs="Times New Roman"/>
        </w:rPr>
        <w:t xml:space="preserve">it remains a potent tool for generating moral shock </w:t>
      </w:r>
      <w:r w:rsidR="00674253" w:rsidRPr="005344B4">
        <w:rPr>
          <w:rFonts w:cs="Times New Roman"/>
        </w:rPr>
        <w:fldChar w:fldCharType="begin"/>
      </w:r>
      <w:r w:rsidR="00286350" w:rsidRPr="005344B4">
        <w:rPr>
          <w:rFonts w:cs="Times New Roman"/>
        </w:rPr>
        <w:instrText xml:space="preserve"> ADDIN ZOTERO_ITEM CSL_CITATION {"citationID":"nySObHMF","properties":{"formattedCitation":"(Jasper, 1997)","plainCitation":"(Jasper, 1997)","noteIndex":0},"citationItems":[{"id":1935,"uris":["http://zotero.org/users/6040264/items/PLJ2KL9M"],"itemData":{"id":1935,"type":"book","event-place":"Chicago","ISBN":"978-0-226-39481-7","language":"eng","number-of-pages":"514","publisher":"Univ. of Chicago Press","publisher-place":"Chicago","source":"K10plus ISBN","title":"The art of moral protest: culture, biography, and creativity in social movements","title-short":"The art of moral protest","author":[{"family":"Jasper","given":"James M."}],"issued":{"date-parts":[["1997"]]}}}],"schema":"https://github.com/citation-style-language/schema/raw/master/csl-citation.json"} </w:instrText>
      </w:r>
      <w:r w:rsidR="00674253" w:rsidRPr="005344B4">
        <w:rPr>
          <w:rFonts w:cs="Times New Roman"/>
        </w:rPr>
        <w:fldChar w:fldCharType="separate"/>
      </w:r>
      <w:r w:rsidR="00674253" w:rsidRPr="005344B4">
        <w:rPr>
          <w:rFonts w:cs="Times New Roman"/>
        </w:rPr>
        <w:t>(Jasper, 1997)</w:t>
      </w:r>
      <w:r w:rsidR="00674253" w:rsidRPr="005344B4">
        <w:rPr>
          <w:rFonts w:cs="Times New Roman"/>
        </w:rPr>
        <w:fldChar w:fldCharType="end"/>
      </w:r>
      <w:r w:rsidR="00674253" w:rsidRPr="005344B4">
        <w:rPr>
          <w:rFonts w:cs="Times New Roman"/>
        </w:rPr>
        <w:t xml:space="preserve">, rendering a set of global crises intimately personal. </w:t>
      </w:r>
      <w:r w:rsidR="00E1389E" w:rsidRPr="005344B4">
        <w:rPr>
          <w:rFonts w:cs="Times New Roman"/>
        </w:rPr>
        <w:t>This</w:t>
      </w:r>
      <w:r w:rsidR="00D67DFE">
        <w:rPr>
          <w:rFonts w:cs="Times New Roman"/>
        </w:rPr>
        <w:t xml:space="preserve"> is</w:t>
      </w:r>
      <w:r w:rsidR="00E1389E" w:rsidRPr="005344B4">
        <w:rPr>
          <w:rFonts w:cs="Times New Roman"/>
        </w:rPr>
        <w:t xml:space="preserve"> powerfully affective, shaping everyday parenting practices as </w:t>
      </w:r>
      <w:r w:rsidR="00213A28" w:rsidRPr="005344B4">
        <w:rPr>
          <w:rFonts w:cs="Times New Roman"/>
        </w:rPr>
        <w:t>described in</w:t>
      </w:r>
      <w:r w:rsidR="00E1389E" w:rsidRPr="005344B4">
        <w:rPr>
          <w:rFonts w:cs="Times New Roman"/>
        </w:rPr>
        <w:t xml:space="preserve"> </w:t>
      </w:r>
      <w:r w:rsidR="00213A28" w:rsidRPr="005344B4">
        <w:rPr>
          <w:rFonts w:cs="Times New Roman"/>
        </w:rPr>
        <w:t>section</w:t>
      </w:r>
      <w:r w:rsidR="00E1389E" w:rsidRPr="005344B4">
        <w:rPr>
          <w:rFonts w:cs="Times New Roman"/>
        </w:rPr>
        <w:t xml:space="preserve"> </w:t>
      </w:r>
      <w:r w:rsidR="00213A28" w:rsidRPr="005344B4">
        <w:rPr>
          <w:rFonts w:cs="Times New Roman"/>
        </w:rPr>
        <w:t>6.4 and can have significant impacts on mental health and wellbeing as explored in Section 6.5.</w:t>
      </w:r>
      <w:r w:rsidR="00674253" w:rsidRPr="005344B4">
        <w:rPr>
          <w:rFonts w:cs="Times New Roman"/>
        </w:rPr>
        <w:t xml:space="preserve"> </w:t>
      </w:r>
      <w:r w:rsidR="00213A28" w:rsidRPr="005344B4">
        <w:rPr>
          <w:rFonts w:cs="Times New Roman"/>
        </w:rPr>
        <w:t xml:space="preserve">Here I </w:t>
      </w:r>
      <w:r w:rsidR="00136E0A" w:rsidRPr="005344B4">
        <w:rPr>
          <w:rFonts w:cs="Times New Roman"/>
        </w:rPr>
        <w:t>illustrate how</w:t>
      </w:r>
      <w:r w:rsidR="00C643EE" w:rsidRPr="005344B4">
        <w:rPr>
          <w:rFonts w:cs="Times New Roman"/>
        </w:rPr>
        <w:t xml:space="preserve"> </w:t>
      </w:r>
      <w:r w:rsidR="00147FD5" w:rsidRPr="005344B4">
        <w:rPr>
          <w:rFonts w:cs="Times New Roman"/>
        </w:rPr>
        <w:t xml:space="preserve">the figure of the child circulates in the </w:t>
      </w:r>
      <w:r w:rsidR="00BE2B49" w:rsidRPr="005344B4">
        <w:rPr>
          <w:rFonts w:cs="Times New Roman"/>
        </w:rPr>
        <w:t>protest space</w:t>
      </w:r>
      <w:r w:rsidR="005B2EA3" w:rsidRPr="005344B4">
        <w:rPr>
          <w:rFonts w:cs="Times New Roman"/>
        </w:rPr>
        <w:t xml:space="preserve">, </w:t>
      </w:r>
      <w:r w:rsidR="000B676A" w:rsidRPr="005344B4">
        <w:rPr>
          <w:rFonts w:cs="Times New Roman"/>
        </w:rPr>
        <w:t>where it is rejected, renegotiated or</w:t>
      </w:r>
      <w:r w:rsidR="00BE2B49" w:rsidRPr="005344B4">
        <w:rPr>
          <w:rFonts w:cs="Times New Roman"/>
        </w:rPr>
        <w:t xml:space="preserve"> </w:t>
      </w:r>
      <w:r w:rsidR="000B676A" w:rsidRPr="005344B4">
        <w:rPr>
          <w:rFonts w:cs="Times New Roman"/>
        </w:rPr>
        <w:t>reproduced at different moments</w:t>
      </w:r>
      <w:r w:rsidR="001036E1" w:rsidRPr="005344B4">
        <w:rPr>
          <w:rFonts w:cs="Times New Roman"/>
        </w:rPr>
        <w:t xml:space="preserve">, in micropolitical interactions </w:t>
      </w:r>
      <w:r w:rsidR="00A54FCA" w:rsidRPr="005344B4">
        <w:rPr>
          <w:rFonts w:cs="Times New Roman"/>
        </w:rPr>
        <w:t xml:space="preserve">which </w:t>
      </w:r>
      <w:r w:rsidR="005A43ED">
        <w:rPr>
          <w:rFonts w:cs="Times New Roman"/>
        </w:rPr>
        <w:t>contain the potential</w:t>
      </w:r>
      <w:r w:rsidR="00296B4C" w:rsidRPr="005344B4">
        <w:rPr>
          <w:rFonts w:cs="Times New Roman"/>
        </w:rPr>
        <w:t xml:space="preserve"> for more expansive notions of </w:t>
      </w:r>
      <w:r w:rsidR="00A66499" w:rsidRPr="005344B4">
        <w:rPr>
          <w:rFonts w:cs="Times New Roman"/>
        </w:rPr>
        <w:t xml:space="preserve">climate justice to emerge. </w:t>
      </w:r>
      <w:r w:rsidR="00296B4C" w:rsidRPr="005344B4">
        <w:rPr>
          <w:rFonts w:cs="Times New Roman"/>
        </w:rPr>
        <w:t xml:space="preserve"> </w:t>
      </w:r>
    </w:p>
    <w:p w14:paraId="783614F4" w14:textId="7DFB5734" w:rsidR="00674253" w:rsidRPr="005344B4" w:rsidRDefault="00674253" w:rsidP="009811B0">
      <w:pPr>
        <w:spacing w:line="480" w:lineRule="auto"/>
        <w:rPr>
          <w:rFonts w:cs="Times New Roman"/>
        </w:rPr>
      </w:pPr>
      <w:r w:rsidRPr="005344B4">
        <w:rPr>
          <w:rFonts w:cs="Times New Roman"/>
        </w:rPr>
        <w:t xml:space="preserve"> Anthropocene child-figures, that is abstract notions of ‘the child’ mobilised in relation to apocalyptic future </w:t>
      </w:r>
      <w:r w:rsidR="0040345E" w:rsidRPr="005344B4">
        <w:rPr>
          <w:rFonts w:cs="Times New Roman"/>
        </w:rPr>
        <w:t>imaginaries, are</w:t>
      </w:r>
      <w:r w:rsidRPr="005344B4">
        <w:rPr>
          <w:rFonts w:cs="Times New Roman"/>
        </w:rPr>
        <w:t xml:space="preserve"> not related to any living or historical child. They are phantasmic figures of the future as horizon, a future which can only be secured through the maintenance of the current heteronormative social order </w:t>
      </w:r>
      <w:r w:rsidR="003C37FF" w:rsidRPr="005344B4">
        <w:rPr>
          <w:rFonts w:cs="Times New Roman"/>
        </w:rPr>
        <w:fldChar w:fldCharType="begin"/>
      </w:r>
      <w:r w:rsidR="003C37FF" w:rsidRPr="005344B4">
        <w:rPr>
          <w:rFonts w:cs="Times New Roman"/>
        </w:rPr>
        <w:instrText xml:space="preserve"> ADDIN ZOTERO_ITEM CSL_CITATION {"citationID":"425hz37d","properties":{"formattedCitation":"(Edelman, 2004)","plainCitation":"(Edelman, 2004)","noteIndex":0},"citationItems":[{"id":1846,"uris":["http://zotero.org/users/6040264/items/U4YRCV4P"],"itemData":{"id":1846,"type":"book","call-number":"HQ76.25 .E34 2004","collection-title":"Series Q","event-place":"Durham","ISBN":"978-0-8223-3359-3","number-of-pages":"191","publisher":"Duke University Press","publisher-place":"Durham","source":"Library of Congress ISBN","title":"No future: queer theory and the death drive","title-short":"No future","author":[{"family":"Edelman","given":"Lee"}],"issued":{"date-parts":[["2004"]]}}}],"schema":"https://github.com/citation-style-language/schema/raw/master/csl-citation.json"} </w:instrText>
      </w:r>
      <w:r w:rsidR="003C37FF" w:rsidRPr="005344B4">
        <w:rPr>
          <w:rFonts w:cs="Times New Roman"/>
        </w:rPr>
        <w:fldChar w:fldCharType="separate"/>
      </w:r>
      <w:r w:rsidR="003C37FF" w:rsidRPr="005344B4">
        <w:rPr>
          <w:rFonts w:cs="Times New Roman"/>
        </w:rPr>
        <w:t>(Edelman, 2004)</w:t>
      </w:r>
      <w:r w:rsidR="003C37FF" w:rsidRPr="005344B4">
        <w:rPr>
          <w:rFonts w:cs="Times New Roman"/>
        </w:rPr>
        <w:fldChar w:fldCharType="end"/>
      </w:r>
      <w:r w:rsidR="003C37FF" w:rsidRPr="005344B4">
        <w:rPr>
          <w:rFonts w:cs="Times New Roman"/>
        </w:rPr>
        <w:t>.</w:t>
      </w:r>
      <w:r w:rsidRPr="005344B4">
        <w:rPr>
          <w:rFonts w:cs="Times New Roman"/>
        </w:rPr>
        <w:t xml:space="preserve"> Whilst </w:t>
      </w:r>
      <w:r w:rsidR="00946F45" w:rsidRPr="005344B4">
        <w:rPr>
          <w:rFonts w:cs="Times New Roman"/>
        </w:rPr>
        <w:t xml:space="preserve">diverse </w:t>
      </w:r>
      <w:r w:rsidRPr="005344B4">
        <w:rPr>
          <w:rFonts w:cs="Times New Roman"/>
        </w:rPr>
        <w:t xml:space="preserve">child figures </w:t>
      </w:r>
      <w:r w:rsidR="00946F45" w:rsidRPr="005344B4">
        <w:rPr>
          <w:rFonts w:cs="Times New Roman"/>
        </w:rPr>
        <w:t>are</w:t>
      </w:r>
      <w:r w:rsidRPr="005344B4">
        <w:rPr>
          <w:rFonts w:cs="Times New Roman"/>
        </w:rPr>
        <w:t xml:space="preserve"> mobilised at </w:t>
      </w:r>
      <w:r w:rsidR="00946F45" w:rsidRPr="005344B4">
        <w:rPr>
          <w:rFonts w:cs="Times New Roman"/>
        </w:rPr>
        <w:t xml:space="preserve">other </w:t>
      </w:r>
      <w:r w:rsidRPr="005344B4">
        <w:rPr>
          <w:rFonts w:cs="Times New Roman"/>
        </w:rPr>
        <w:t>times, for different purposes</w:t>
      </w:r>
      <w:r w:rsidR="00946F45" w:rsidRPr="005344B4">
        <w:rPr>
          <w:rFonts w:cs="Times New Roman"/>
        </w:rPr>
        <w:t xml:space="preserve"> with wider</w:t>
      </w:r>
      <w:r w:rsidRPr="005344B4">
        <w:rPr>
          <w:rFonts w:cs="Times New Roman"/>
        </w:rPr>
        <w:t xml:space="preserve"> political </w:t>
      </w:r>
      <w:r w:rsidR="00946F45" w:rsidRPr="005344B4">
        <w:rPr>
          <w:rFonts w:cs="Times New Roman"/>
        </w:rPr>
        <w:t>af</w:t>
      </w:r>
      <w:r w:rsidRPr="005344B4">
        <w:rPr>
          <w:rFonts w:cs="Times New Roman"/>
        </w:rPr>
        <w:t>fects, the figure of the child mobilised with</w:t>
      </w:r>
      <w:r w:rsidR="00946F45" w:rsidRPr="005344B4">
        <w:rPr>
          <w:rFonts w:cs="Times New Roman"/>
        </w:rPr>
        <w:t>in</w:t>
      </w:r>
      <w:r w:rsidRPr="005344B4">
        <w:rPr>
          <w:rFonts w:cs="Times New Roman"/>
        </w:rPr>
        <w:t xml:space="preserve"> apocalyptic climate imaginaries is </w:t>
      </w:r>
      <w:r w:rsidR="00FE0A2B" w:rsidRPr="005344B4">
        <w:rPr>
          <w:rFonts w:cs="Times New Roman"/>
        </w:rPr>
        <w:t>the white child of the global north</w:t>
      </w:r>
      <w:r w:rsidR="00481B93">
        <w:rPr>
          <w:rFonts w:cs="Times New Roman"/>
        </w:rPr>
        <w:t xml:space="preserve">. This white child figure </w:t>
      </w:r>
      <w:r w:rsidR="00FE0A2B" w:rsidRPr="005344B4">
        <w:rPr>
          <w:rFonts w:cs="Times New Roman"/>
        </w:rPr>
        <w:t xml:space="preserve">has not yet experienced the impacts of climate </w:t>
      </w:r>
      <w:r w:rsidR="0040345E" w:rsidRPr="005344B4">
        <w:rPr>
          <w:rFonts w:cs="Times New Roman"/>
        </w:rPr>
        <w:t>change</w:t>
      </w:r>
      <w:r w:rsidR="0040345E">
        <w:rPr>
          <w:rFonts w:cs="Times New Roman"/>
        </w:rPr>
        <w:t xml:space="preserve"> but</w:t>
      </w:r>
      <w:r w:rsidR="00FE0A2B" w:rsidRPr="005344B4">
        <w:rPr>
          <w:rFonts w:cs="Times New Roman"/>
        </w:rPr>
        <w:t xml:space="preserve"> requires protection to</w:t>
      </w:r>
      <w:r w:rsidR="00481B93">
        <w:rPr>
          <w:rFonts w:cs="Times New Roman"/>
        </w:rPr>
        <w:t xml:space="preserve"> from the anticipated </w:t>
      </w:r>
      <w:r w:rsidR="00FE0A2B" w:rsidRPr="005344B4">
        <w:rPr>
          <w:rFonts w:cs="Times New Roman"/>
        </w:rPr>
        <w:t>future</w:t>
      </w:r>
      <w:r w:rsidR="00300228">
        <w:rPr>
          <w:rFonts w:cs="Times New Roman"/>
        </w:rPr>
        <w:t xml:space="preserve"> effects of climate change and ecological </w:t>
      </w:r>
      <w:r w:rsidR="00FF43DA">
        <w:rPr>
          <w:rFonts w:cs="Times New Roman"/>
        </w:rPr>
        <w:t>breakdown</w:t>
      </w:r>
      <w:r w:rsidR="00FE0A2B" w:rsidRPr="005344B4">
        <w:rPr>
          <w:rFonts w:cs="Times New Roman"/>
        </w:rPr>
        <w:t>. I</w:t>
      </w:r>
      <w:r w:rsidR="00946F45" w:rsidRPr="005344B4">
        <w:rPr>
          <w:rFonts w:cs="Times New Roman"/>
        </w:rPr>
        <w:t>n</w:t>
      </w:r>
      <w:r w:rsidR="00FE0A2B" w:rsidRPr="005344B4">
        <w:rPr>
          <w:rFonts w:cs="Times New Roman"/>
        </w:rPr>
        <w:t xml:space="preserve"> mobilising th</w:t>
      </w:r>
      <w:r w:rsidR="00946F45" w:rsidRPr="005344B4">
        <w:rPr>
          <w:rFonts w:cs="Times New Roman"/>
        </w:rPr>
        <w:t>is Child figure, the</w:t>
      </w:r>
      <w:r w:rsidRPr="005344B4">
        <w:rPr>
          <w:rFonts w:cs="Times New Roman"/>
        </w:rPr>
        <w:t xml:space="preserve"> rights of</w:t>
      </w:r>
      <w:r w:rsidR="00946F45" w:rsidRPr="005344B4">
        <w:rPr>
          <w:rFonts w:cs="Times New Roman"/>
        </w:rPr>
        <w:t xml:space="preserve"> </w:t>
      </w:r>
      <w:r w:rsidRPr="005344B4">
        <w:rPr>
          <w:rFonts w:cs="Times New Roman"/>
        </w:rPr>
        <w:t>children</w:t>
      </w:r>
      <w:r w:rsidR="00946F45" w:rsidRPr="005344B4">
        <w:rPr>
          <w:rFonts w:cs="Times New Roman"/>
        </w:rPr>
        <w:t xml:space="preserve"> of the global north</w:t>
      </w:r>
      <w:r w:rsidRPr="005344B4">
        <w:rPr>
          <w:rFonts w:cs="Times New Roman"/>
        </w:rPr>
        <w:t xml:space="preserve"> to a liveable future are made central to claims about climate justice</w:t>
      </w:r>
      <w:r w:rsidR="000E5704">
        <w:rPr>
          <w:rFonts w:cs="Times New Roman"/>
        </w:rPr>
        <w:t>. This</w:t>
      </w:r>
      <w:r w:rsidR="00FF43DA">
        <w:rPr>
          <w:rFonts w:cs="Times New Roman"/>
        </w:rPr>
        <w:t xml:space="preserve"> obscur</w:t>
      </w:r>
      <w:r w:rsidR="000E5704">
        <w:rPr>
          <w:rFonts w:cs="Times New Roman"/>
        </w:rPr>
        <w:t xml:space="preserve">es </w:t>
      </w:r>
      <w:r w:rsidR="00FF43DA">
        <w:rPr>
          <w:rFonts w:cs="Times New Roman"/>
        </w:rPr>
        <w:t>t</w:t>
      </w:r>
      <w:r w:rsidR="0015698C">
        <w:rPr>
          <w:rFonts w:cs="Times New Roman"/>
        </w:rPr>
        <w:t xml:space="preserve">he impacts of climate change </w:t>
      </w:r>
      <w:r w:rsidR="007700D2">
        <w:rPr>
          <w:rFonts w:cs="Times New Roman"/>
        </w:rPr>
        <w:t>already being experience</w:t>
      </w:r>
      <w:r w:rsidR="0015698C">
        <w:rPr>
          <w:rFonts w:cs="Times New Roman"/>
        </w:rPr>
        <w:t>d today</w:t>
      </w:r>
      <w:r w:rsidR="00495F91">
        <w:rPr>
          <w:rFonts w:cs="Times New Roman"/>
        </w:rPr>
        <w:t>,</w:t>
      </w:r>
      <w:r w:rsidRPr="005344B4">
        <w:rPr>
          <w:rFonts w:cs="Times New Roman"/>
        </w:rPr>
        <w:t xml:space="preserve"> </w:t>
      </w:r>
      <w:r w:rsidR="0015698C">
        <w:rPr>
          <w:rFonts w:cs="Times New Roman"/>
        </w:rPr>
        <w:t xml:space="preserve">and feeds into a </w:t>
      </w:r>
      <w:r w:rsidRPr="005344B4">
        <w:rPr>
          <w:rFonts w:cs="Times New Roman"/>
        </w:rPr>
        <w:t>wider environmental imaginary which decentres the ongoing</w:t>
      </w:r>
      <w:r w:rsidR="00495F91">
        <w:rPr>
          <w:rFonts w:cs="Times New Roman"/>
        </w:rPr>
        <w:t xml:space="preserve"> </w:t>
      </w:r>
      <w:r w:rsidRPr="005344B4">
        <w:rPr>
          <w:rFonts w:cs="Times New Roman"/>
        </w:rPr>
        <w:t xml:space="preserve">colonial, capitalist and environmental violence committed </w:t>
      </w:r>
      <w:r w:rsidR="0015698C">
        <w:rPr>
          <w:rFonts w:cs="Times New Roman"/>
        </w:rPr>
        <w:t>across t</w:t>
      </w:r>
      <w:r w:rsidRPr="005344B4">
        <w:rPr>
          <w:rFonts w:cs="Times New Roman"/>
        </w:rPr>
        <w:t xml:space="preserve">he majority </w:t>
      </w:r>
      <w:r w:rsidR="0015698C">
        <w:rPr>
          <w:rFonts w:cs="Times New Roman"/>
        </w:rPr>
        <w:t>world in the global pursuit of economic growth</w:t>
      </w:r>
      <w:r w:rsidR="005E2BCC" w:rsidRPr="005344B4">
        <w:rPr>
          <w:rFonts w:cs="Times New Roman"/>
        </w:rPr>
        <w:t xml:space="preserve"> </w:t>
      </w:r>
      <w:r w:rsidR="003C37FF" w:rsidRPr="005344B4">
        <w:rPr>
          <w:rFonts w:cs="Times New Roman"/>
        </w:rPr>
        <w:fldChar w:fldCharType="begin"/>
      </w:r>
      <w:r w:rsidR="003C37FF" w:rsidRPr="005344B4">
        <w:rPr>
          <w:rFonts w:cs="Times New Roman"/>
        </w:rPr>
        <w:instrText xml:space="preserve"> ADDIN ZOTERO_ITEM CSL_CITATION {"citationID":"bzVCUaZb","properties":{"formattedCitation":"(Ashton, 2022)","plainCitation":"(Ashton, 2022)","noteIndex":0},"citationItems":[{"id":1650,"uris":["http://zotero.org/users/6040264/items/UVR8X8AC"],"itemData":{"id":1650,"type":"article-journal","abstract":"The child-future join is pervasive in childhood studies and popular culture. Instead of disavowing the relation, I consider what might be generated if we “stay with the trouble” of its cocomposition in the making of worlds. To do so, I turn to a zombie child named Melanie from The Girl with All the Gifts to grapple with how the end of the world might not be a cause for mourning, how fiery landscapes can allow for species regeneration, and how viruses might incite counternarratives of community amid contagion.","container-title":"Journal of Childhood Studies","DOI":"10.18357/jcs202219896","ISSN":"2371-4115","language":"en","license":"Copyright (c) 2022 Emily Ashton","page":"92-106","source":"journals.uvic.ca","title":"Speculative Child Figures at the End of the (White) World","author":[{"family":"Ashton","given":"Emily"}],"issued":{"date-parts":[["2022",6,16]]}}}],"schema":"https://github.com/citation-style-language/schema/raw/master/csl-citation.json"} </w:instrText>
      </w:r>
      <w:r w:rsidR="003C37FF" w:rsidRPr="005344B4">
        <w:rPr>
          <w:rFonts w:cs="Times New Roman"/>
        </w:rPr>
        <w:fldChar w:fldCharType="separate"/>
      </w:r>
      <w:r w:rsidR="003C37FF" w:rsidRPr="005344B4">
        <w:rPr>
          <w:rFonts w:cs="Times New Roman"/>
        </w:rPr>
        <w:t>(Ashton, 2022)</w:t>
      </w:r>
      <w:r w:rsidR="003C37FF" w:rsidRPr="005344B4">
        <w:rPr>
          <w:rFonts w:cs="Times New Roman"/>
        </w:rPr>
        <w:fldChar w:fldCharType="end"/>
      </w:r>
      <w:r w:rsidRPr="005344B4">
        <w:rPr>
          <w:rFonts w:cs="Times New Roman"/>
        </w:rPr>
        <w:t>. At the same time it works to reinscribe an anthropocentric bias</w:t>
      </w:r>
      <w:r w:rsidR="00FF6E0C" w:rsidRPr="005344B4">
        <w:rPr>
          <w:rFonts w:cs="Times New Roman"/>
        </w:rPr>
        <w:t xml:space="preserve"> into a sense of responsibility</w:t>
      </w:r>
      <w:r w:rsidRPr="005344B4">
        <w:rPr>
          <w:rFonts w:cs="Times New Roman"/>
        </w:rPr>
        <w:t xml:space="preserve">, one which indigenous scholars amongst others have </w:t>
      </w:r>
      <w:r w:rsidR="00FF6E0C" w:rsidRPr="005344B4">
        <w:rPr>
          <w:rFonts w:cs="Times New Roman"/>
        </w:rPr>
        <w:t>sought to</w:t>
      </w:r>
      <w:r w:rsidRPr="005344B4">
        <w:rPr>
          <w:rFonts w:cs="Times New Roman"/>
        </w:rPr>
        <w:t xml:space="preserve"> decentre in order to (re)emphasize </w:t>
      </w:r>
      <w:r w:rsidR="00FF6E0C" w:rsidRPr="005344B4">
        <w:rPr>
          <w:rFonts w:cs="Times New Roman"/>
        </w:rPr>
        <w:t>response-abilities</w:t>
      </w:r>
      <w:r w:rsidRPr="005344B4">
        <w:rPr>
          <w:rFonts w:cs="Times New Roman"/>
        </w:rPr>
        <w:t xml:space="preserve"> to</w:t>
      </w:r>
      <w:r w:rsidR="00FF6E0C" w:rsidRPr="005344B4">
        <w:rPr>
          <w:rFonts w:cs="Times New Roman"/>
        </w:rPr>
        <w:t xml:space="preserve"> our</w:t>
      </w:r>
      <w:r w:rsidRPr="005344B4">
        <w:rPr>
          <w:rFonts w:cs="Times New Roman"/>
        </w:rPr>
        <w:t xml:space="preserve"> non-human kin </w:t>
      </w:r>
      <w:r w:rsidRPr="005344B4">
        <w:rPr>
          <w:rFonts w:cs="Times New Roman"/>
        </w:rPr>
        <w:fldChar w:fldCharType="begin"/>
      </w:r>
      <w:r w:rsidR="002A7D96" w:rsidRPr="005344B4">
        <w:rPr>
          <w:rFonts w:cs="Times New Roman"/>
        </w:rPr>
        <w:instrText xml:space="preserve"> ADDIN ZOTERO_ITEM CSL_CITATION {"citationID":"SbJzNiUD","properties":{"formattedCitation":"(Whyte, 2020b)","plainCitation":"(Whyte, 2020b)","noteIndex":0},"citationItems":[{"id":1570,"uris":["http://zotero.org/users/6040264/items/82LXCLER"],"itemData":{"id":1570,"type":"article-journal","abstract":"It may be too late to achieve environmental justice for some indigenous peoples, and other groups, in terms of avoiding dangerous climate change. People in the indigenous climate justice movement agree resolutely on the urgency of action to stop dangerous climate change. However, the qualities of relationships connecting indigenous peoples with other societies' governments, nongovernmental organizations, and corporations are not conducive to coordinated action that would avoid further injustice against indigenous peoples in the process of responding to climate change. The required qualities include, among others, consent, trust, accountability, and reciprocity. Indigenous traditions of climate change view the very topic of climate change as connected to these qualities, which are sometimes referred to as kin relationships. The entwinement of colonialism, capitalism, and industrialization failed to affirm or establish these qualities or kinship relationships across societies. While qualities like consent or reciprocity may be critical for taking coordinated action urgently and justly, they require a long time to establish or repair. A relational tipping point, in a certain respect, has already been crossed, before the ecological tipping point. The time it takes to address the passage of this relational tipping point may be too slow to generate the coordinated action to halt certain dangers related to climate change. While no possibilities for better futures should be left unconsidered, it's critical to center environmental justice in any analysis of whether it's too late to stop dangerous climate change. This article is categorized under: Climate, Nature, and Ethics &gt; Climate Change and Global Justice","container-title":"WIREs Climate Change","DOI":"10.1002/wcc.603","ISSN":"1757-7799","issue":"1","language":"en","note":"_eprint: https://onlinelibrary.wiley.com/doi/pdf/10.1002/wcc.603","page":"e603","source":"Wiley Online Library","title":"Too late for indigenous climate justice: Ecological and relational tipping points","title-short":"Too late for indigenous climate justice","volume":"11","author":[{"family":"Whyte","given":"Kyle"}],"issued":{"date-parts":[["2020"]]}}}],"schema":"https://github.com/citation-style-language/schema/raw/master/csl-citation.json"} </w:instrText>
      </w:r>
      <w:r w:rsidRPr="005344B4">
        <w:rPr>
          <w:rFonts w:cs="Times New Roman"/>
        </w:rPr>
        <w:fldChar w:fldCharType="separate"/>
      </w:r>
      <w:r w:rsidR="002A7D96" w:rsidRPr="005344B4">
        <w:rPr>
          <w:rFonts w:cs="Times New Roman"/>
        </w:rPr>
        <w:t>(Whyte, 2020b)</w:t>
      </w:r>
      <w:r w:rsidRPr="005344B4">
        <w:rPr>
          <w:rFonts w:cs="Times New Roman"/>
        </w:rPr>
        <w:fldChar w:fldCharType="end"/>
      </w:r>
      <w:r w:rsidRPr="005344B4">
        <w:rPr>
          <w:rFonts w:cs="Times New Roman"/>
        </w:rPr>
        <w:t>.</w:t>
      </w:r>
    </w:p>
    <w:p w14:paraId="4DCED285" w14:textId="01BD60B7" w:rsidR="00674253" w:rsidRPr="005344B4" w:rsidRDefault="00674253" w:rsidP="00901009">
      <w:pPr>
        <w:pStyle w:val="Heading3"/>
      </w:pPr>
      <w:bookmarkStart w:id="146" w:name="_Toc213581835"/>
      <w:r w:rsidRPr="005344B4">
        <w:lastRenderedPageBreak/>
        <w:t>6.</w:t>
      </w:r>
      <w:r w:rsidR="005C4E2B" w:rsidRPr="005344B4">
        <w:t>3</w:t>
      </w:r>
      <w:r w:rsidRPr="005344B4">
        <w:t xml:space="preserve">.1 </w:t>
      </w:r>
      <w:r w:rsidR="00213A28" w:rsidRPr="005344B4">
        <w:t>Reflexivity and becoming</w:t>
      </w:r>
      <w:bookmarkEnd w:id="146"/>
    </w:p>
    <w:p w14:paraId="126F1827" w14:textId="417BFD84" w:rsidR="00674253" w:rsidRPr="005344B4" w:rsidRDefault="00A66499" w:rsidP="009811B0">
      <w:pPr>
        <w:spacing w:line="480" w:lineRule="auto"/>
        <w:rPr>
          <w:rFonts w:cs="Times New Roman"/>
        </w:rPr>
      </w:pPr>
      <w:r w:rsidRPr="005344B4">
        <w:rPr>
          <w:rFonts w:cs="Times New Roman"/>
        </w:rPr>
        <w:t>Such</w:t>
      </w:r>
      <w:r w:rsidR="00674253" w:rsidRPr="005344B4">
        <w:rPr>
          <w:rFonts w:cs="Times New Roman"/>
        </w:rPr>
        <w:t xml:space="preserve"> critiques ha</w:t>
      </w:r>
      <w:r w:rsidRPr="005344B4">
        <w:rPr>
          <w:rFonts w:cs="Times New Roman"/>
        </w:rPr>
        <w:t>ve</w:t>
      </w:r>
      <w:r w:rsidR="00674253" w:rsidRPr="005344B4">
        <w:rPr>
          <w:rFonts w:cs="Times New Roman"/>
        </w:rPr>
        <w:t xml:space="preserve"> not gone unacknowledged within </w:t>
      </w:r>
      <w:r w:rsidRPr="005344B4">
        <w:rPr>
          <w:rFonts w:cs="Times New Roman"/>
        </w:rPr>
        <w:t xml:space="preserve">a </w:t>
      </w:r>
      <w:r w:rsidR="00674253" w:rsidRPr="005344B4">
        <w:rPr>
          <w:rFonts w:cs="Times New Roman"/>
        </w:rPr>
        <w:t>movement</w:t>
      </w:r>
      <w:r w:rsidRPr="005344B4">
        <w:rPr>
          <w:rFonts w:cs="Times New Roman"/>
        </w:rPr>
        <w:t xml:space="preserve"> </w:t>
      </w:r>
      <w:r w:rsidR="00E67933" w:rsidRPr="005344B4">
        <w:rPr>
          <w:rFonts w:cs="Times New Roman"/>
        </w:rPr>
        <w:t>made up predominantly of well-educated, white activists</w:t>
      </w:r>
      <w:r w:rsidR="001A62EC" w:rsidRPr="005344B4">
        <w:rPr>
          <w:rFonts w:cs="Times New Roman"/>
        </w:rPr>
        <w:t xml:space="preserve"> </w:t>
      </w:r>
      <w:r w:rsidR="00076AEE">
        <w:rPr>
          <w:rFonts w:cs="Times New Roman"/>
        </w:rPr>
        <w:fldChar w:fldCharType="begin"/>
      </w:r>
      <w:r w:rsidR="00076AEE">
        <w:rPr>
          <w:rFonts w:cs="Times New Roman"/>
        </w:rPr>
        <w:instrText xml:space="preserve"> ADDIN ZOTERO_ITEM CSL_CITATION {"citationID":"aKClZYgS","properties":{"formattedCitation":"(Smoke, 2019; Bell and Bevan, 2021; de Moor {\\i{}et al.}, 2021)","plainCitation":"(Smoke, 2019; Bell and Bevan, 2021; de Moor et al., 2021)","noteIndex":0},"citationItems":[{"id":2091,"uris":["http://zotero.org/users/6040264/items/AH5ZUA7G"],"itemData":{"id":2091,"type":"article-newspaper","abstract":"As one of the Stansted 15, I know that dealing with arrests sucks vast amounts of time and money from the cause","container-title":"The Guardian","ISSN":"0261-3077","language":"en-GB","section":"Opinion","source":"The Guardian","title":"Extinction Rebellion protesters who want to be arrested: be careful what you wish for","title-short":"Extinction Rebellion protesters who want to be arrested","URL":"https://www.theguardian.com/commentisfree/2019/apr/15/extinction-rebellion-protesters-arrested-stansted-15","author":[{"family":"Smoke","given":"Ben"}],"accessed":{"date-parts":[["2023",9,28]]},"issued":{"date-parts":[["2019",4,15]]}}},{"id":1036,"uris":["http://zotero.org/users/6040264/items/SZISFP3M"],"itemData":{"id":1036,"type":"article-journal","abstract":"There is a resurgent interest in, and debate about, inclusive environmentalism. Within this context, it has been alleged that Extinction Rebellion (XR) exclude Black, Asian and Minority Ethnic (BAME) and working-class people. To understand more about whether and how this occurs, and how it might be remedied, we interviewed 40 BAME and working-class people in England and Wales about their perceptions of, and opinions about, XR. We found that, while XR’s tactics and messages have varied across time and place, their discourse and activities, overall, have tended to alienate BAME and working-class people. The interviewees were very concerned about climate change, and supported urgent government action, but they were not interested in being included in XR. To effectively build a social movement against climate change, we, therefore, recommend XR activists go “beyond inclusion” to the transformation of XR and environmentalism more broadly.","container-title":"Local Environment","DOI":"10.1080/13549839.2021.1970728","ISSN":"1354-9839","issue":"10","note":"publisher: Routledge\n_eprint: https://doi.org/10.1080/13549839.2021.1970728","page":"1205-1220","source":"Taylor and Francis+NEJM","title":"Beyond inclusion? Perceptions of the extent to which Extinction Rebellion speaks to, and for, Black, Asian and Minority Ethnic (BAME) and working-class communities","title-short":"Beyond inclusion?","volume":"26","author":[{"family":"Bell","given":"Karen"},{"family":"Bevan","given":"Gnisha"}],"issued":{"date-parts":[["2021",10,3]]}}},{"id":1806,"uris":["http://zotero.org/users/6040264/items/4MW7Y7XW"],"itemData":{"id":1806,"type":"article-journal","abstract":"Since late 2018, a global wave of mobilization under the banners of Fridays For Future (FFF) and Extinction Rebellion (XR) has injected new energy into global climate politics. FFF and XR took the world by storm, but have now been forced into (partial) latency as a result of the Covid-19 pandemic. We believe this moment presents an opportunity for reflection. In particular, FFF and XR have been depicted as ‘new’ forms of climate activism. However, we argue that the extent to which these campaigns represent ‘new’ forms of climate activism is really a matter for closer investigation. In this Profile, we therefore reflect on the distinctiveness of the ‘new climate activism’ as compared to previous climate campaigns. Reviewing previous studies and our own research, we find that there are both elements of change and continuity in who participates and how, and that the main change appears to be the use of a more politically ‘neutral’ framing of climate change that is directed more strongly at state than non-state actors.","container-title":"Social Movement Studies","DOI":"10.1080/14742837.2020.1836617","ISSN":"1474-2837","issue":"5","note":"publisher: Routledge\n_eprint: https://doi.org/10.1080/14742837.2020.1836617","page":"619-625","source":"Taylor and Francis+NEJM","title":"New kids on the block: taking stock of the recent cycle of climate activism","title-short":"New kids on the block","volume":"20","author":[{"family":"Moor","given":"Joost","non-dropping-particle":"de"},{"family":"De Vydt","given":"Michiel"},{"family":"Uba","given":"Katrin"},{"family":"Wahlström","given":"Mattias"}],"issued":{"date-parts":[["2021",9,3]]}}}],"schema":"https://github.com/citation-style-language/schema/raw/master/csl-citation.json"} </w:instrText>
      </w:r>
      <w:r w:rsidR="00076AEE">
        <w:rPr>
          <w:rFonts w:cs="Times New Roman"/>
        </w:rPr>
        <w:fldChar w:fldCharType="separate"/>
      </w:r>
      <w:r w:rsidR="00076AEE" w:rsidRPr="00076AEE">
        <w:rPr>
          <w:rFonts w:cs="Times New Roman"/>
        </w:rPr>
        <w:t xml:space="preserve">(Smoke, 2019; Bell and Bevan, 2021; de Moor </w:t>
      </w:r>
      <w:r w:rsidR="00076AEE" w:rsidRPr="00076AEE">
        <w:rPr>
          <w:rFonts w:cs="Times New Roman"/>
          <w:i/>
          <w:iCs/>
        </w:rPr>
        <w:t>et al.</w:t>
      </w:r>
      <w:r w:rsidR="00076AEE" w:rsidRPr="00076AEE">
        <w:rPr>
          <w:rFonts w:cs="Times New Roman"/>
        </w:rPr>
        <w:t>, 2021)</w:t>
      </w:r>
      <w:r w:rsidR="00076AEE">
        <w:rPr>
          <w:rFonts w:cs="Times New Roman"/>
        </w:rPr>
        <w:fldChar w:fldCharType="end"/>
      </w:r>
      <w:r w:rsidR="00076AEE">
        <w:rPr>
          <w:rFonts w:cs="Times New Roman"/>
        </w:rPr>
        <w:t>,</w:t>
      </w:r>
      <w:r w:rsidR="002602A0" w:rsidRPr="005344B4">
        <w:rPr>
          <w:rFonts w:cs="Times New Roman"/>
        </w:rPr>
        <w:t xml:space="preserve"> many of whom are aware of wider race and class struggles. </w:t>
      </w:r>
      <w:r w:rsidR="00E67933" w:rsidRPr="005344B4">
        <w:rPr>
          <w:rFonts w:cs="Times New Roman"/>
        </w:rPr>
        <w:t xml:space="preserve"> </w:t>
      </w:r>
      <w:r w:rsidR="00674253" w:rsidRPr="005344B4">
        <w:rPr>
          <w:rFonts w:cs="Times New Roman"/>
        </w:rPr>
        <w:t xml:space="preserve">During the Big One, I marched alongside </w:t>
      </w:r>
      <w:r w:rsidR="00CB3B41" w:rsidRPr="005344B4">
        <w:rPr>
          <w:rFonts w:cs="Times New Roman"/>
        </w:rPr>
        <w:t>a</w:t>
      </w:r>
      <w:r w:rsidR="00674253" w:rsidRPr="005344B4">
        <w:rPr>
          <w:rFonts w:cs="Times New Roman"/>
        </w:rPr>
        <w:t xml:space="preserve"> mother, father, two daughters, a grandparent, and her sister. The mother and daughter were discussing which song they could sing next. The mum started to sing </w:t>
      </w:r>
      <w:r w:rsidR="0040345E" w:rsidRPr="005344B4">
        <w:rPr>
          <w:rFonts w:cs="Times New Roman"/>
        </w:rPr>
        <w:t>softly</w:t>
      </w:r>
      <w:r w:rsidR="0040345E">
        <w:rPr>
          <w:rFonts w:cs="Times New Roman"/>
        </w:rPr>
        <w:t>;</w:t>
      </w:r>
    </w:p>
    <w:p w14:paraId="4AFE4FDB" w14:textId="77777777" w:rsidR="00674253" w:rsidRPr="005344B4" w:rsidRDefault="00674253" w:rsidP="005E2BCC">
      <w:pPr>
        <w:spacing w:line="276" w:lineRule="auto"/>
        <w:ind w:left="720"/>
        <w:rPr>
          <w:rFonts w:cs="Times New Roman"/>
          <w:i/>
          <w:iCs/>
        </w:rPr>
      </w:pPr>
      <w:r w:rsidRPr="005344B4">
        <w:rPr>
          <w:rFonts w:cs="Times New Roman"/>
          <w:i/>
          <w:iCs/>
        </w:rPr>
        <w:t>‘Gunna shut this system down,</w:t>
      </w:r>
    </w:p>
    <w:p w14:paraId="194A6D89" w14:textId="77777777" w:rsidR="00674253" w:rsidRPr="005344B4" w:rsidRDefault="00674253" w:rsidP="005E2BCC">
      <w:pPr>
        <w:spacing w:line="276" w:lineRule="auto"/>
        <w:ind w:left="720"/>
        <w:rPr>
          <w:rFonts w:cs="Times New Roman"/>
          <w:i/>
          <w:iCs/>
        </w:rPr>
      </w:pPr>
      <w:r w:rsidRPr="005344B4">
        <w:rPr>
          <w:rFonts w:cs="Times New Roman"/>
          <w:i/>
          <w:iCs/>
        </w:rPr>
        <w:t>Hear the voice of my great granddaughter,</w:t>
      </w:r>
    </w:p>
    <w:p w14:paraId="7969E558" w14:textId="26673E11" w:rsidR="00490407" w:rsidRPr="005344B4" w:rsidRDefault="00674253" w:rsidP="005E2BCC">
      <w:pPr>
        <w:spacing w:line="480" w:lineRule="auto"/>
        <w:ind w:left="720"/>
        <w:rPr>
          <w:rFonts w:cs="Times New Roman"/>
          <w:i/>
          <w:iCs/>
        </w:rPr>
      </w:pPr>
      <w:r w:rsidRPr="005344B4">
        <w:rPr>
          <w:rFonts w:cs="Times New Roman"/>
          <w:i/>
          <w:iCs/>
        </w:rPr>
        <w:t>Saying: Climate Justice Now!’</w:t>
      </w:r>
    </w:p>
    <w:p w14:paraId="30073389" w14:textId="21194D72" w:rsidR="00490407" w:rsidRPr="003F52EB" w:rsidRDefault="00674253" w:rsidP="005E2BCC">
      <w:pPr>
        <w:spacing w:line="480" w:lineRule="auto"/>
        <w:rPr>
          <w:rFonts w:cs="Times New Roman"/>
        </w:rPr>
      </w:pPr>
      <w:r w:rsidRPr="003F52EB">
        <w:rPr>
          <w:rFonts w:cs="Times New Roman"/>
        </w:rPr>
        <w:t xml:space="preserve">“Oh yeah, </w:t>
      </w:r>
      <w:r w:rsidR="003F52EB" w:rsidRPr="003F52EB">
        <w:rPr>
          <w:rFonts w:cs="Times New Roman"/>
        </w:rPr>
        <w:t>let’s</w:t>
      </w:r>
      <w:r w:rsidRPr="003F52EB">
        <w:rPr>
          <w:rFonts w:cs="Times New Roman"/>
        </w:rPr>
        <w:t xml:space="preserve"> do that one!” replied her daughter enthusiastically.</w:t>
      </w:r>
      <w:r w:rsidR="00CB3B41" w:rsidRPr="003F52EB">
        <w:rPr>
          <w:rFonts w:cs="Times New Roman"/>
        </w:rPr>
        <w:t xml:space="preserve"> Before she could start, her mum interjected </w:t>
      </w:r>
      <w:r w:rsidR="00C36F3B" w:rsidRPr="003F52EB">
        <w:rPr>
          <w:rFonts w:cs="Times New Roman"/>
        </w:rPr>
        <w:t>–</w:t>
      </w:r>
      <w:r w:rsidRPr="003F52EB">
        <w:rPr>
          <w:rFonts w:cs="Times New Roman"/>
        </w:rPr>
        <w:t xml:space="preserve"> “Oh wait, actually I think that one’s been cancelled</w:t>
      </w:r>
      <w:r w:rsidR="00C36F3B" w:rsidRPr="003F52EB">
        <w:rPr>
          <w:rFonts w:cs="Times New Roman"/>
        </w:rPr>
        <w:t>.</w:t>
      </w:r>
      <w:r w:rsidR="003F52EB">
        <w:rPr>
          <w:rFonts w:cs="Times New Roman"/>
        </w:rPr>
        <w:t xml:space="preserve">” </w:t>
      </w:r>
      <w:r w:rsidRPr="003F52EB">
        <w:rPr>
          <w:rFonts w:cs="Times New Roman"/>
        </w:rPr>
        <w:t xml:space="preserve">They </w:t>
      </w:r>
      <w:r w:rsidR="003F52EB">
        <w:rPr>
          <w:rFonts w:cs="Times New Roman"/>
        </w:rPr>
        <w:t xml:space="preserve">discussed a few other chants, before settling </w:t>
      </w:r>
      <w:r w:rsidR="0040345E">
        <w:rPr>
          <w:rFonts w:cs="Times New Roman"/>
        </w:rPr>
        <w:t>on.</w:t>
      </w:r>
      <w:r w:rsidRPr="003F52EB">
        <w:rPr>
          <w:rFonts w:cs="Times New Roman"/>
        </w:rPr>
        <w:t xml:space="preserve"> </w:t>
      </w:r>
    </w:p>
    <w:p w14:paraId="1EAA0C8E" w14:textId="77777777" w:rsidR="00674253" w:rsidRPr="005344B4" w:rsidRDefault="00674253" w:rsidP="005E2BCC">
      <w:pPr>
        <w:spacing w:line="276" w:lineRule="auto"/>
        <w:ind w:left="720"/>
        <w:rPr>
          <w:rFonts w:cs="Times New Roman"/>
          <w:i/>
          <w:iCs/>
        </w:rPr>
      </w:pPr>
      <w:r w:rsidRPr="005344B4">
        <w:rPr>
          <w:rFonts w:cs="Times New Roman"/>
          <w:i/>
          <w:iCs/>
        </w:rPr>
        <w:t>Power to the People! (echo)</w:t>
      </w:r>
    </w:p>
    <w:p w14:paraId="7CB05A81" w14:textId="77777777" w:rsidR="00674253" w:rsidRPr="005344B4" w:rsidRDefault="00674253" w:rsidP="005E2BCC">
      <w:pPr>
        <w:spacing w:line="276" w:lineRule="auto"/>
        <w:ind w:left="720"/>
        <w:rPr>
          <w:rFonts w:cs="Times New Roman"/>
          <w:i/>
          <w:iCs/>
        </w:rPr>
      </w:pPr>
      <w:r w:rsidRPr="005344B4">
        <w:rPr>
          <w:rFonts w:cs="Times New Roman"/>
          <w:i/>
          <w:iCs/>
        </w:rPr>
        <w:t>The People got the Power! (echo)</w:t>
      </w:r>
    </w:p>
    <w:p w14:paraId="148D0C8A" w14:textId="77777777" w:rsidR="00674253" w:rsidRPr="005344B4" w:rsidRDefault="00674253" w:rsidP="005E2BCC">
      <w:pPr>
        <w:spacing w:line="276" w:lineRule="auto"/>
        <w:ind w:left="720"/>
        <w:rPr>
          <w:rFonts w:cs="Times New Roman"/>
          <w:i/>
          <w:iCs/>
        </w:rPr>
      </w:pPr>
      <w:r w:rsidRPr="005344B4">
        <w:rPr>
          <w:rFonts w:cs="Times New Roman"/>
          <w:i/>
          <w:iCs/>
        </w:rPr>
        <w:t>Tell me can you hear us! (echo)</w:t>
      </w:r>
    </w:p>
    <w:p w14:paraId="0226BF69" w14:textId="77777777" w:rsidR="00674253" w:rsidRPr="005344B4" w:rsidRDefault="00674253" w:rsidP="005E2BCC">
      <w:pPr>
        <w:spacing w:line="276" w:lineRule="auto"/>
        <w:ind w:left="720"/>
        <w:rPr>
          <w:rFonts w:cs="Times New Roman"/>
          <w:i/>
          <w:iCs/>
        </w:rPr>
      </w:pPr>
      <w:r w:rsidRPr="005344B4">
        <w:rPr>
          <w:rFonts w:cs="Times New Roman"/>
          <w:i/>
          <w:iCs/>
        </w:rPr>
        <w:t>Getting stronger by the hour! (echo)</w:t>
      </w:r>
    </w:p>
    <w:p w14:paraId="2389D83E" w14:textId="77777777" w:rsidR="00674253" w:rsidRPr="005344B4" w:rsidRDefault="00674253" w:rsidP="005E2BCC">
      <w:pPr>
        <w:spacing w:line="276" w:lineRule="auto"/>
        <w:ind w:left="720"/>
        <w:rPr>
          <w:rFonts w:cs="Times New Roman"/>
          <w:i/>
          <w:iCs/>
        </w:rPr>
      </w:pPr>
      <w:r w:rsidRPr="005344B4">
        <w:rPr>
          <w:rFonts w:cs="Times New Roman"/>
          <w:i/>
          <w:iCs/>
        </w:rPr>
        <w:t>Power! (echo) People! (echo)</w:t>
      </w:r>
    </w:p>
    <w:p w14:paraId="79BFAAF8" w14:textId="6951BA1A" w:rsidR="00490407" w:rsidRPr="005344B4" w:rsidRDefault="00674253" w:rsidP="005E2BCC">
      <w:pPr>
        <w:spacing w:line="480" w:lineRule="auto"/>
        <w:ind w:left="720"/>
        <w:rPr>
          <w:rFonts w:cs="Times New Roman"/>
          <w:i/>
          <w:iCs/>
        </w:rPr>
      </w:pPr>
      <w:r w:rsidRPr="005344B4">
        <w:rPr>
          <w:rFonts w:cs="Times New Roman"/>
          <w:i/>
          <w:iCs/>
        </w:rPr>
        <w:t>People! (echo) Power! (echo)</w:t>
      </w:r>
    </w:p>
    <w:p w14:paraId="0BCC6B85" w14:textId="4FC529B9" w:rsidR="00674253" w:rsidRPr="005344B4" w:rsidRDefault="00674253" w:rsidP="005E2BCC">
      <w:pPr>
        <w:spacing w:line="480" w:lineRule="auto"/>
        <w:rPr>
          <w:rFonts w:cs="Times New Roman"/>
        </w:rPr>
      </w:pPr>
      <w:r w:rsidRPr="005344B4">
        <w:rPr>
          <w:rFonts w:cs="Times New Roman"/>
        </w:rPr>
        <w:t>Starting out waveringly, their voices rippled across the crowd in a call an</w:t>
      </w:r>
      <w:r w:rsidR="00072ABE" w:rsidRPr="005344B4">
        <w:rPr>
          <w:rFonts w:cs="Times New Roman"/>
        </w:rPr>
        <w:t>d</w:t>
      </w:r>
      <w:r w:rsidRPr="005344B4">
        <w:rPr>
          <w:rFonts w:cs="Times New Roman"/>
        </w:rPr>
        <w:t xml:space="preserve"> response</w:t>
      </w:r>
      <w:r w:rsidR="003F52EB">
        <w:rPr>
          <w:rFonts w:cs="Times New Roman"/>
        </w:rPr>
        <w:t>,</w:t>
      </w:r>
      <w:r w:rsidRPr="005344B4">
        <w:rPr>
          <w:rFonts w:cs="Times New Roman"/>
        </w:rPr>
        <w:t xml:space="preserve"> becom</w:t>
      </w:r>
      <w:r w:rsidR="003F52EB">
        <w:rPr>
          <w:rFonts w:cs="Times New Roman"/>
        </w:rPr>
        <w:t>ing</w:t>
      </w:r>
      <w:r w:rsidRPr="005344B4">
        <w:rPr>
          <w:rFonts w:cs="Times New Roman"/>
        </w:rPr>
        <w:t xml:space="preserve"> louder and more confident</w:t>
      </w:r>
      <w:r w:rsidR="003F52EB">
        <w:rPr>
          <w:rFonts w:cs="Times New Roman"/>
        </w:rPr>
        <w:t xml:space="preserve"> with each repetition.</w:t>
      </w:r>
      <w:r w:rsidRPr="005344B4">
        <w:rPr>
          <w:rFonts w:cs="Times New Roman"/>
        </w:rPr>
        <w:t xml:space="preserve"> Her daughters face shone with pride as she led the crowd in song.</w:t>
      </w:r>
    </w:p>
    <w:p w14:paraId="3C458849" w14:textId="3FA2321A" w:rsidR="00674253" w:rsidRPr="005344B4" w:rsidRDefault="00674253" w:rsidP="009811B0">
      <w:pPr>
        <w:spacing w:line="480" w:lineRule="auto"/>
        <w:rPr>
          <w:rFonts w:cs="Times New Roman"/>
        </w:rPr>
      </w:pPr>
      <w:r w:rsidRPr="005344B4">
        <w:rPr>
          <w:rFonts w:cs="Times New Roman"/>
        </w:rPr>
        <w:t xml:space="preserve">I asked why the first song was ‘cancelled’.  </w:t>
      </w:r>
      <w:r w:rsidR="00490407" w:rsidRPr="005344B4">
        <w:rPr>
          <w:rFonts w:cs="Times New Roman"/>
        </w:rPr>
        <w:t>The mum</w:t>
      </w:r>
      <w:r w:rsidRPr="005344B4">
        <w:rPr>
          <w:rFonts w:cs="Times New Roman"/>
        </w:rPr>
        <w:t xml:space="preserve"> replied that it suggested that the movement only cares about its own children, and not the children who are already suffering the consequences of climate change around the world. It was an acknowledgement that framing calls for climate and environmental justice in relation to physically and emotionally proximate ‘future generations’ drastically limits the sphere of concern, reinscribing narrow geographies of responsibility</w:t>
      </w:r>
      <w:r w:rsidR="005E2BCC" w:rsidRPr="005344B4">
        <w:rPr>
          <w:rFonts w:cs="Times New Roman"/>
        </w:rPr>
        <w:t xml:space="preserve"> </w:t>
      </w:r>
      <w:r w:rsidR="005E2BCC" w:rsidRPr="005344B4">
        <w:rPr>
          <w:rFonts w:cs="Times New Roman"/>
        </w:rPr>
        <w:fldChar w:fldCharType="begin"/>
      </w:r>
      <w:r w:rsidR="005E2BCC" w:rsidRPr="005344B4">
        <w:rPr>
          <w:rFonts w:cs="Times New Roman"/>
        </w:rPr>
        <w:instrText xml:space="preserve"> ADDIN ZOTERO_ITEM CSL_CITATION {"citationID":"zdIhKG7b","properties":{"formattedCitation":"(Massey, 2004)","plainCitation":"(Massey, 2004)","noteIndex":0},"citationItems":[{"id":260,"uris":["http://zotero.org/users/6040264/items/PPCQF925"],"itemData":{"id":260,"type":"article-journal","abstract":"Issues of space, place and politics run deep. There is a long history of the entanglement of the conceptualisation of space and place with the framing of political positions. The injunction to think space relationally is a very general one and, as this collection indicates, can lead in many directions. The particular avenue to be explored in this paper concerns the relationship between identity and responsibility, and the potential geographies of both.","archive":"JSTOR","container-title":"Geografiska Annaler. Series B, Human Geography","ISSN":"0435-3684","issue":"1","page":"5-18","source":"JSTOR","title":"Geographies of Responsibility","volume":"86","author":[{"family":"Massey","given":"Doreen"}],"issued":{"date-parts":[["2004"]]}}}],"schema":"https://github.com/citation-style-language/schema/raw/master/csl-citation.json"} </w:instrText>
      </w:r>
      <w:r w:rsidR="005E2BCC" w:rsidRPr="005344B4">
        <w:rPr>
          <w:rFonts w:cs="Times New Roman"/>
        </w:rPr>
        <w:fldChar w:fldCharType="separate"/>
      </w:r>
      <w:r w:rsidR="005E2BCC" w:rsidRPr="005344B4">
        <w:rPr>
          <w:rFonts w:cs="Times New Roman"/>
        </w:rPr>
        <w:t>(Massey, 2004)</w:t>
      </w:r>
      <w:r w:rsidR="005E2BCC" w:rsidRPr="005344B4">
        <w:rPr>
          <w:rFonts w:cs="Times New Roman"/>
        </w:rPr>
        <w:fldChar w:fldCharType="end"/>
      </w:r>
      <w:r w:rsidRPr="005344B4">
        <w:rPr>
          <w:rFonts w:cs="Times New Roman"/>
        </w:rPr>
        <w:t xml:space="preserve">. </w:t>
      </w:r>
    </w:p>
    <w:p w14:paraId="1A72E854" w14:textId="08599853" w:rsidR="00674253" w:rsidRPr="005344B4" w:rsidRDefault="00674253" w:rsidP="009811B0">
      <w:pPr>
        <w:spacing w:line="480" w:lineRule="auto"/>
        <w:rPr>
          <w:rFonts w:cs="Times New Roman"/>
        </w:rPr>
      </w:pPr>
      <w:r w:rsidRPr="005344B4">
        <w:rPr>
          <w:rFonts w:cs="Times New Roman"/>
        </w:rPr>
        <w:lastRenderedPageBreak/>
        <w:t>The figure of the child endures as a rhetorical device for Extinction Rebellion</w:t>
      </w:r>
      <w:r w:rsidR="00FC5C74">
        <w:rPr>
          <w:rFonts w:cs="Times New Roman"/>
        </w:rPr>
        <w:t xml:space="preserve"> for two key reasons. </w:t>
      </w:r>
      <w:r w:rsidRPr="005344B4">
        <w:rPr>
          <w:rFonts w:cs="Times New Roman"/>
        </w:rPr>
        <w:t xml:space="preserve"> </w:t>
      </w:r>
      <w:r w:rsidR="00FC5C74">
        <w:rPr>
          <w:rFonts w:cs="Times New Roman"/>
        </w:rPr>
        <w:t xml:space="preserve">Firstly, ‘the child’ is often mobilised as a universal signifier, giving it broad appeal and stirring emotions. At the same time, </w:t>
      </w:r>
      <w:r w:rsidRPr="005344B4">
        <w:rPr>
          <w:rFonts w:cs="Times New Roman"/>
        </w:rPr>
        <w:t xml:space="preserve">the simplicity of XR narratives provide a script for activists within the ‘amplified public space’ </w:t>
      </w:r>
      <w:r w:rsidRPr="005344B4">
        <w:rPr>
          <w:rFonts w:cs="Times New Roman"/>
        </w:rPr>
        <w:fldChar w:fldCharType="begin"/>
      </w:r>
      <w:r w:rsidR="00D6768E">
        <w:rPr>
          <w:rFonts w:cs="Times New Roman"/>
        </w:rPr>
        <w:instrText xml:space="preserve"> ADDIN ZOTERO_ITEM CSL_CITATION {"citationID":"RHL6YrKL","properties":{"formattedCitation":"(Johnson and Haarstad, 2022)","plainCitation":"(Johnson and Haarstad, 2022)","dontUpdate":true,"noteIndex":0},"citationItems":[{"id":1800,"uris":["http://zotero.org/users/6040264/items/HL99MSJI"],"itemData":{"id":1800,"type":"article-journal","abstract":"The climate change debate is finding new expressions through political protests and demonstrations, during which a plurality of climate narratives emerges. While protests such as Extinction Rebellion have had a strong physical manifestation, involving many people showing up in concrete locations, they have also been facilitated and mediated virtually. In this paper, we examine the spectacle generated when divergent discourses on climate change compete for attention in spaces that are simultaneously urban and virtual. The paper is based on empirical evidence from events surrounding London Fashion Week 2019, focusing on the political mobilization by Extinction Rebellion Boycott Fashion (XRBF) and other groups. Discussing this changing nature of urban protest spectacle, we point to the emergence of an ‘amplified public space’ shaped at the intersection of material and virtual spaces of the city. Both the fashion industry and XRBF employ techniques of spectacle in their strategies to advance their respective climate change and sustainability narratives. We argue that XRBF, in particular, has managed to influence the climate change debate by strategically staging spectacular protest events that are both facilitated and played out in virtual space.","container-title":"Environment and Planning C: Politics and Space","DOI":"10.1177/23996544221082406","ISSN":"2399-6544","issue":"7","language":"en","note":"publisher: SAGE Publications Ltd STM","page":"1437-1454","source":"SAGE Journals","title":"Competing climate spectacles in the amplified public space","volume":"40","author":[{"family":"Johnson","given":"Eleanor"},{"family":"Haarstad","given":"Håvard"}],"issued":{"date-parts":[["2022",11,1]]}}}],"schema":"https://github.com/citation-style-language/schema/raw/master/csl-citation.json"} </w:instrText>
      </w:r>
      <w:r w:rsidRPr="005344B4">
        <w:rPr>
          <w:rFonts w:cs="Times New Roman"/>
        </w:rPr>
        <w:fldChar w:fldCharType="separate"/>
      </w:r>
      <w:r w:rsidR="00FC5C74">
        <w:rPr>
          <w:rFonts w:cs="Times New Roman"/>
        </w:rPr>
        <w:t xml:space="preserve">of protest </w:t>
      </w:r>
      <w:r w:rsidRPr="005344B4">
        <w:rPr>
          <w:rFonts w:cs="Times New Roman"/>
        </w:rPr>
        <w:t>(Johnson and Haarstad, 2022)</w:t>
      </w:r>
      <w:r w:rsidRPr="005344B4">
        <w:rPr>
          <w:rFonts w:cs="Times New Roman"/>
        </w:rPr>
        <w:fldChar w:fldCharType="end"/>
      </w:r>
      <w:r w:rsidR="00FC5C74">
        <w:rPr>
          <w:rFonts w:cs="Times New Roman"/>
        </w:rPr>
        <w:t xml:space="preserve"> which </w:t>
      </w:r>
      <w:r w:rsidR="00207C66">
        <w:rPr>
          <w:rFonts w:cs="Times New Roman"/>
        </w:rPr>
        <w:t>enables</w:t>
      </w:r>
      <w:r w:rsidR="00FC5C74">
        <w:rPr>
          <w:rFonts w:cs="Times New Roman"/>
        </w:rPr>
        <w:t xml:space="preserve"> them to </w:t>
      </w:r>
      <w:r w:rsidR="00207C66">
        <w:rPr>
          <w:rFonts w:cs="Times New Roman"/>
        </w:rPr>
        <w:t xml:space="preserve">talk about </w:t>
      </w:r>
      <w:r w:rsidR="00EE79DF">
        <w:rPr>
          <w:rFonts w:cs="Times New Roman"/>
        </w:rPr>
        <w:t>the importance of climate change activism</w:t>
      </w:r>
      <w:r w:rsidR="00207C66">
        <w:rPr>
          <w:rFonts w:cs="Times New Roman"/>
        </w:rPr>
        <w:t xml:space="preserve"> without</w:t>
      </w:r>
      <w:r w:rsidR="000D74F0">
        <w:rPr>
          <w:rFonts w:cs="Times New Roman"/>
        </w:rPr>
        <w:t xml:space="preserve"> really talking about climate change.</w:t>
      </w:r>
      <w:r w:rsidR="00FC5C74">
        <w:rPr>
          <w:rFonts w:cs="Times New Roman"/>
        </w:rPr>
        <w:t xml:space="preserve"> </w:t>
      </w:r>
      <w:r w:rsidRPr="005344B4">
        <w:rPr>
          <w:rFonts w:cs="Times New Roman"/>
        </w:rPr>
        <w:t xml:space="preserve"> The concept of amplified public space refers to ‘spaces in which protest is amplified not only because of digital information infrastructures</w:t>
      </w:r>
      <w:r w:rsidR="00EE79DF">
        <w:rPr>
          <w:rFonts w:cs="Times New Roman"/>
        </w:rPr>
        <w:t>,</w:t>
      </w:r>
      <w:r w:rsidRPr="005344B4">
        <w:rPr>
          <w:rFonts w:cs="Times New Roman"/>
        </w:rPr>
        <w:t xml:space="preserve"> but also where the techniques</w:t>
      </w:r>
      <w:r w:rsidR="00EE79DF">
        <w:rPr>
          <w:rFonts w:cs="Times New Roman"/>
        </w:rPr>
        <w:t xml:space="preserve"> of</w:t>
      </w:r>
      <w:r w:rsidRPr="005344B4">
        <w:rPr>
          <w:rFonts w:cs="Times New Roman"/>
        </w:rPr>
        <w:t xml:space="preserve"> protest are in turn amplified for the purposes of penetrating information infrastructures’ (ibid</w:t>
      </w:r>
      <w:r w:rsidR="00EE79DF">
        <w:rPr>
          <w:rFonts w:cs="Times New Roman"/>
        </w:rPr>
        <w:t>,</w:t>
      </w:r>
      <w:r w:rsidRPr="005344B4">
        <w:rPr>
          <w:rFonts w:cs="Times New Roman"/>
        </w:rPr>
        <w:t xml:space="preserve"> </w:t>
      </w:r>
      <w:r w:rsidR="00EE79DF">
        <w:rPr>
          <w:rFonts w:cs="Times New Roman"/>
        </w:rPr>
        <w:t xml:space="preserve">p. </w:t>
      </w:r>
      <w:r w:rsidRPr="005344B4">
        <w:rPr>
          <w:rFonts w:cs="Times New Roman"/>
        </w:rPr>
        <w:t xml:space="preserve">1438-9). The strategic use of the virtual-physical worlds means that </w:t>
      </w:r>
      <w:proofErr w:type="gramStart"/>
      <w:r w:rsidRPr="005344B4">
        <w:rPr>
          <w:rFonts w:cs="Times New Roman"/>
        </w:rPr>
        <w:t>in order to</w:t>
      </w:r>
      <w:proofErr w:type="gramEnd"/>
      <w:r w:rsidRPr="005344B4">
        <w:rPr>
          <w:rFonts w:cs="Times New Roman"/>
        </w:rPr>
        <w:t xml:space="preserve"> penetrate information infrastructures, the protest site becomes ‘a messaging epicentre, where core, pre-negotiated messages/narratives are released in a semi-controlled fashion to both traditional and social media channel</w:t>
      </w:r>
      <w:r w:rsidR="00EE79DF">
        <w:rPr>
          <w:rFonts w:cs="Times New Roman"/>
        </w:rPr>
        <w:t>s</w:t>
      </w:r>
      <w:r w:rsidRPr="005344B4">
        <w:rPr>
          <w:rFonts w:cs="Times New Roman"/>
        </w:rPr>
        <w:t>’</w:t>
      </w:r>
      <w:r w:rsidR="00EE79DF">
        <w:rPr>
          <w:rFonts w:cs="Times New Roman"/>
        </w:rPr>
        <w:t xml:space="preserve"> (ibid, p.1439).</w:t>
      </w:r>
      <w:r w:rsidRPr="005344B4">
        <w:rPr>
          <w:rFonts w:cs="Times New Roman"/>
        </w:rPr>
        <w:t xml:space="preserve"> Activists draw on the coherence and simplicity of the overarching narratives of XR to justify their action</w:t>
      </w:r>
      <w:r w:rsidR="00EE79DF">
        <w:rPr>
          <w:rFonts w:cs="Times New Roman"/>
        </w:rPr>
        <w:t>s</w:t>
      </w:r>
      <w:r w:rsidRPr="005344B4">
        <w:rPr>
          <w:rFonts w:cs="Times New Roman"/>
        </w:rPr>
        <w:t xml:space="preserve"> and to avoid entering into a difficult, protracted or more nuanced conversation </w:t>
      </w:r>
      <w:r w:rsidRPr="005344B4">
        <w:rPr>
          <w:rFonts w:cs="Times New Roman"/>
        </w:rPr>
        <w:fldChar w:fldCharType="begin"/>
      </w:r>
      <w:r w:rsidR="00286350" w:rsidRPr="005344B4">
        <w:rPr>
          <w:rFonts w:cs="Times New Roman"/>
        </w:rPr>
        <w:instrText xml:space="preserve"> ADDIN ZOTERO_ITEM CSL_CITATION {"citationID":"HHdO433Z","properties":{"formattedCitation":"(L. Howard, 2023)","plainCitation":"(L. Howard, 2023)","noteIndex":0},"citationItems":[{"id":2131,"uris":["http://zotero.org/users/6040264/items/6RC2ARJM"],"itemData":{"id":2131,"type":"article-journal","abstract":"The moral and justice dimensions of climate change are uncomfortable and commonly avoided in the conversations of day-to-day UK life. This ‘silence’ impedes the genesis of a public discourse to drive justice-oriented social and political change. Two social realms identified as silence-breaking are social movements and personal relationships, yet the potential of this intersection has yet to be explored. This article applies Goffman’s theories of interaction to a qualitative study of UK-based climate activists to show how silence around climate justice is often a means to avoid relationship conflict, and the ways in which this is negotiated within everyday interactions. Activist participants faced conversational resistance through normative avoidance of climate-related death talk, and from negative environmental activist stereotyping. In efforts to protect relationships while promoting their climate politics, participants backgrounded their activist identity, slowly ‘chipped away’ at climate obstruction through social and sustainable practices, and prioritised humour. Breaking silences required taking relationship risks through radical environmentalist ‘killjoy-talk’: a deliberate, politicised transgression of polite conversation norms. The article reflects on the normativities and loci of power discursively obstructing a moral engagement, and the potential for activists’ practical and discursive strategies to work against these to normalise politicised climate talk.","container-title":"The Sociological Review","DOI":"10.1177/00380261231159524","ISSN":"0038-0261","issue":"5","language":"en","note":"publisher: SAGE Publications Ltd","page":"1135-1153","source":"SAGE Journals","title":"Breaking climate justice ‘silence’ in everyday life: The environmentalist killjoy, negotiation and relationship risk","title-short":"Breaking climate justice ‘silence’ in everyday life","volume":"71","author":[{"family":"Howard","given":"Lisa"}],"issued":{"date-parts":[["2023",9,1]]}}}],"schema":"https://github.com/citation-style-language/schema/raw/master/csl-citation.json"} </w:instrText>
      </w:r>
      <w:r w:rsidRPr="005344B4">
        <w:rPr>
          <w:rFonts w:cs="Times New Roman"/>
        </w:rPr>
        <w:fldChar w:fldCharType="separate"/>
      </w:r>
      <w:r w:rsidRPr="005344B4">
        <w:rPr>
          <w:rFonts w:cs="Times New Roman"/>
        </w:rPr>
        <w:t>(L. Howard, 2023)</w:t>
      </w:r>
      <w:r w:rsidRPr="005344B4">
        <w:rPr>
          <w:rFonts w:cs="Times New Roman"/>
        </w:rPr>
        <w:fldChar w:fldCharType="end"/>
      </w:r>
      <w:r w:rsidRPr="005344B4">
        <w:rPr>
          <w:rFonts w:cs="Times New Roman"/>
        </w:rPr>
        <w:t xml:space="preserve">.  In a potent example of this, Mark, an XR activist and dad told me </w:t>
      </w:r>
    </w:p>
    <w:p w14:paraId="4547ABD7" w14:textId="06674FE7" w:rsidR="00674253" w:rsidRPr="005344B4" w:rsidRDefault="00674253" w:rsidP="009811B0">
      <w:pPr>
        <w:spacing w:line="480" w:lineRule="auto"/>
        <w:ind w:left="720"/>
        <w:rPr>
          <w:rFonts w:cs="Times New Roman"/>
          <w:i/>
          <w:iCs/>
        </w:rPr>
      </w:pPr>
      <w:r w:rsidRPr="005344B4">
        <w:rPr>
          <w:rFonts w:cs="Times New Roman"/>
          <w:i/>
          <w:iCs/>
        </w:rPr>
        <w:t>whenever I've had to do a little press release or had to explain why you're doing something, sometimes to the camera, I’ve always said that you know</w:t>
      </w:r>
      <w:r w:rsidR="00EE79DF">
        <w:rPr>
          <w:rFonts w:cs="Times New Roman"/>
          <w:i/>
          <w:iCs/>
        </w:rPr>
        <w:t>, I’ve</w:t>
      </w:r>
      <w:r w:rsidRPr="005344B4">
        <w:rPr>
          <w:rFonts w:cs="Times New Roman"/>
          <w:i/>
          <w:iCs/>
        </w:rPr>
        <w:t xml:space="preserve"> got 2 young kids </w:t>
      </w:r>
      <w:r w:rsidR="0040345E" w:rsidRPr="005344B4">
        <w:rPr>
          <w:rFonts w:cs="Times New Roman"/>
          <w:i/>
          <w:iCs/>
        </w:rPr>
        <w:t>and what’s</w:t>
      </w:r>
      <w:r w:rsidRPr="005344B4">
        <w:rPr>
          <w:rFonts w:cs="Times New Roman"/>
          <w:i/>
          <w:iCs/>
        </w:rPr>
        <w:t xml:space="preserve"> the future going to be like for them is a massive motivating factor.</w:t>
      </w:r>
    </w:p>
    <w:p w14:paraId="69984253" w14:textId="77777777" w:rsidR="00674253" w:rsidRPr="005344B4" w:rsidRDefault="00674253" w:rsidP="009811B0">
      <w:pPr>
        <w:spacing w:line="480" w:lineRule="auto"/>
        <w:rPr>
          <w:rFonts w:cs="Times New Roman"/>
        </w:rPr>
      </w:pPr>
      <w:r w:rsidRPr="005344B4">
        <w:rPr>
          <w:rFonts w:cs="Times New Roman"/>
        </w:rPr>
        <w:t>He went on</w:t>
      </w:r>
    </w:p>
    <w:p w14:paraId="11356796" w14:textId="62666743" w:rsidR="00674253" w:rsidRPr="005344B4" w:rsidRDefault="00674253" w:rsidP="009811B0">
      <w:pPr>
        <w:spacing w:line="480" w:lineRule="auto"/>
        <w:ind w:left="720"/>
        <w:rPr>
          <w:rFonts w:cs="Times New Roman"/>
          <w:i/>
          <w:iCs/>
        </w:rPr>
      </w:pPr>
      <w:r w:rsidRPr="005344B4">
        <w:rPr>
          <w:rFonts w:cs="Times New Roman"/>
          <w:i/>
          <w:iCs/>
        </w:rPr>
        <w:t xml:space="preserve">But I'm also </w:t>
      </w:r>
      <w:proofErr w:type="gramStart"/>
      <w:r w:rsidRPr="005344B4">
        <w:rPr>
          <w:rFonts w:cs="Times New Roman"/>
          <w:i/>
          <w:iCs/>
        </w:rPr>
        <w:t>really aware</w:t>
      </w:r>
      <w:proofErr w:type="gramEnd"/>
      <w:r w:rsidRPr="005344B4">
        <w:rPr>
          <w:rFonts w:cs="Times New Roman"/>
          <w:i/>
          <w:iCs/>
        </w:rPr>
        <w:t xml:space="preserve"> that I don't really - it's almost like a sort of cognitive dissonance thing. That sort of deep down,</w:t>
      </w:r>
      <w:r w:rsidR="00117053">
        <w:rPr>
          <w:rFonts w:cs="Times New Roman"/>
          <w:i/>
          <w:iCs/>
        </w:rPr>
        <w:t xml:space="preserve"> I</w:t>
      </w:r>
      <w:r w:rsidRPr="005344B4">
        <w:rPr>
          <w:rFonts w:cs="Times New Roman"/>
          <w:i/>
          <w:iCs/>
        </w:rPr>
        <w:t xml:space="preserve"> sort of think – our kids specifically will be fine</w:t>
      </w:r>
    </w:p>
    <w:p w14:paraId="48D39B84" w14:textId="7D6A60EC" w:rsidR="00674253" w:rsidRPr="005344B4" w:rsidRDefault="00674253" w:rsidP="009811B0">
      <w:pPr>
        <w:spacing w:line="480" w:lineRule="auto"/>
        <w:rPr>
          <w:rFonts w:cs="Times New Roman"/>
        </w:rPr>
      </w:pPr>
      <w:r w:rsidRPr="005344B4">
        <w:rPr>
          <w:rFonts w:cs="Times New Roman"/>
        </w:rPr>
        <w:t xml:space="preserve">Mark consciously detaches himself and his own children from current and future material impacts of climate and ecological crisis, and throughout our interview describes a clear separation between his identity as a dad and his identity as an activist. His concern for the future is related to climate change impacts unfolding in an abstract elsewhere – that his children will be impacted by seeing ‘an awful lot of war and difficulty’ on the news in the next 10 years, but that they won’t be materially impacted. This </w:t>
      </w:r>
      <w:r w:rsidRPr="005344B4">
        <w:rPr>
          <w:rFonts w:cs="Times New Roman"/>
        </w:rPr>
        <w:lastRenderedPageBreak/>
        <w:t xml:space="preserve">disavowal is a kind of cognitive containment </w:t>
      </w:r>
      <w:r w:rsidRPr="005344B4">
        <w:rPr>
          <w:rFonts w:cs="Times New Roman"/>
        </w:rPr>
        <w:fldChar w:fldCharType="begin"/>
      </w:r>
      <w:r w:rsidR="00286350" w:rsidRPr="005344B4">
        <w:rPr>
          <w:rFonts w:cs="Times New Roman"/>
        </w:rPr>
        <w:instrText xml:space="preserve"> ADDIN ZOTERO_ITEM CSL_CITATION {"citationID":"8xPMcOlE","properties":{"formattedCitation":"(Weintrobe, 2020; Azuri, 2022)","plainCitation":"(Weintrobe, 2020; Azuri, 2022)","noteIndex":0},"citationItems":[{"id":1932,"uris":["http://zotero.org/users/6040264/items/4P99ETKR"],"itemData":{"id":1932,"type":"article-journal","abstract":"This article examines disavowal, or half-knowing, of climate change from the standpoint of the Australian counselling profession. It argues that the field in Australia has yet to make climate change a professional duty of care or ethical issue. It also looks at the role of disavowal in the lack of engagement with climate change in society more broadly. Mapping out the existing vicious cycle that disavowal triggers in relation to climate change, it introduces an alternative, virtuous cycle. It argues that noticing and containment of distress are key ingredients to shifting into a virtuous cycle, and examines strategies for relational, agentic, cognitive, and spiritual containment. Acknowledging that climate distress appears to be at significant levels in the community, but may not be seen so often in counselling contexts, it argues for counsellors to be more sensitive to possible climate distress without presuming its presence or absence. Implications for practice include a need for ongoing reflexivity and an acceptance of our own climate disavowal.","container-title":"Psychotherapy and Counselling Journal of Australia","DOI":"10.59158/001c.71205","issue":"2","language":"en","note":"publisher: Psychotherapy and Counselling Federation of Australia","source":"pacja.org.au","title":"Turning towards our desire to turn away: Climate disavowal in the context of the Australian counselling profession","title-short":"Turning towards our desire to turn away","URL":"https://pacja.org.au/article/71205-turning-towards-our-desire-to-turn-away-climate-disavowal-in-the-context-of-the-australian-counselling-profession","volume":"10","author":[{"family":"Azuri","given":"Nell"}],"accessed":{"date-parts":[["2023",10,26]]},"issued":{"date-parts":[["2022",12,17]]}}},{"id":1124,"uris":["http://zotero.org/users/6040264/items/9DXTJFL5"],"itemData":{"id":1124,"type":"article-journal","abstract":"The logic of living in a neoliberal economy conflicts with many peoples’ sense of moral decency. Neoliberal economic framing means that life is generally lived in ways that harm the planet, people and animals. To know at a feeling level that one has participated exposes one to moral injury, a violation of what is right and fair. Participating in the neoliberal economy generates conflict between more self-serving and more socially responsible values. Covid 19 has clearly exposed neoliberal framing and the underlying mindset that drives it, involving political and cultural Exceptionalism and the culture of uncare it maintains, generating fraud bubbles which are kept afloat by encouraging omnipotent thinking as a magical ‘solution’ to transgression of limits. The climate bubble, the most consequential fraud bubble ever seeded, is beginning to burst, and with that comes the sense of traumatic shock and moral injury at having been caught up in it.","container-title":"Journal of Social Work Practice","DOI":"10.1080/02650533.2020.1844167","ISSN":"0265-0533","issue":"4","note":"publisher: Routledge\n_eprint: https://doi.org/10.1080/02650533.2020.1844167","page":"351-362","source":"Taylor and Francis+NEJM","title":"Moral injury, the culture of uncare and the climate bubble","volume":"34","author":[{"family":"Weintrobe","given":"Sally"}],"issued":{"date-parts":[["2020",10,1]]}}}],"schema":"https://github.com/citation-style-language/schema/raw/master/csl-citation.json"} </w:instrText>
      </w:r>
      <w:r w:rsidRPr="005344B4">
        <w:rPr>
          <w:rFonts w:cs="Times New Roman"/>
        </w:rPr>
        <w:fldChar w:fldCharType="separate"/>
      </w:r>
      <w:r w:rsidR="00286350" w:rsidRPr="005344B4">
        <w:rPr>
          <w:rFonts w:cs="Times New Roman"/>
        </w:rPr>
        <w:t>(Weintrobe, 2020; Azuri, 2022)</w:t>
      </w:r>
      <w:r w:rsidRPr="005344B4">
        <w:rPr>
          <w:rFonts w:cs="Times New Roman"/>
        </w:rPr>
        <w:fldChar w:fldCharType="end"/>
      </w:r>
      <w:r w:rsidRPr="005344B4">
        <w:rPr>
          <w:rFonts w:cs="Times New Roman"/>
        </w:rPr>
        <w:t xml:space="preserve">, a coping mechanism which enables him to maintain his commitment to a particular type of climate action.  </w:t>
      </w:r>
    </w:p>
    <w:p w14:paraId="0432FDD3" w14:textId="19D6D0FF" w:rsidR="00072ABE" w:rsidRPr="005344B4" w:rsidRDefault="00674253" w:rsidP="009811B0">
      <w:pPr>
        <w:spacing w:line="480" w:lineRule="auto"/>
        <w:rPr>
          <w:rFonts w:cs="Times New Roman"/>
        </w:rPr>
      </w:pPr>
      <w:r w:rsidRPr="005344B4">
        <w:rPr>
          <w:rFonts w:cs="Times New Roman"/>
        </w:rPr>
        <w:t>This offers one example of how th</w:t>
      </w:r>
      <w:r w:rsidR="00117053">
        <w:rPr>
          <w:rFonts w:cs="Times New Roman"/>
        </w:rPr>
        <w:t>e</w:t>
      </w:r>
      <w:r w:rsidRPr="005344B4">
        <w:rPr>
          <w:rFonts w:cs="Times New Roman"/>
        </w:rPr>
        <w:t xml:space="preserve"> strategic narratives developed by Roger Hallam and XR’s co-founders endure and are reproduced </w:t>
      </w:r>
      <w:r w:rsidRPr="005344B4">
        <w:rPr>
          <w:rFonts w:cs="Times New Roman"/>
        </w:rPr>
        <w:fldChar w:fldCharType="begin"/>
      </w:r>
      <w:r w:rsidR="00286350" w:rsidRPr="005344B4">
        <w:rPr>
          <w:rFonts w:cs="Times New Roman"/>
        </w:rPr>
        <w:instrText xml:space="preserve"> ADDIN ZOTERO_ITEM CSL_CITATION {"citationID":"scizV0ml","properties":{"formattedCitation":"(Bevan, Colley and Workman, 2020)","plainCitation":"(Bevan, Colley and Workman, 2020)","noteIndex":0},"citationItems":[{"id":1804,"uris":["http://zotero.org/users/6040264/items/YCBA7UVA"],"itemData":{"id":1804,"type":"article-journal","abstract":"Achieving policy, business and behaviour change necessary to mitigate climate change is one of the most formidable challenges of the twenty-first century. Increasingly, researchers have argued that communicating purposively designed stories – ‘strategic narratives’ – may be effective in building support for the policy measures necessary to limit anthropogenic warming to 2˚C above pre-industrial levels. Recently, following the release of the IPCC's 1.5˚C special report, novel dynamics have emerged in climate strategic communication, with the emergence of new narrators, including youth climate strikers, child activist Greta Thunberg, and the insurgent group, Extinction Rebellion. Previous literature focuses mostly on narrative content and coherence, paying less attention to how a narrator's credibility affects climate change strategic narratives’ persuasiveness. Adopting this broader view, this paper analyses five strategic narratives that became prominent in the United Kingdom following the IPCC report. Contrary to some previous calls for all-encompassing strategic narratives communicated top-down from governmental organisations, the most notable strategic narratives in our sample emerged from civil society. We therefore call for greater attention towards the interaction of different narrators in climate change strategic communication, to address whether a broader range of narrators constrains or enables coordinated action to mitigate climate change.","container-title":"Energy Research &amp; Social Science","DOI":"10.1016/j.erss.2020.101580","ISSN":"2214-6296","journalAbbreviation":"Energy Research &amp; Social Science","language":"en","page":"101580","source":"ScienceDirect","title":"Climate change strategic narratives in the United Kingdom: Emergency, Extinction, Effectiveness","title-short":"Climate change strategic narratives in the United Kingdom","volume":"69","author":[{"family":"Bevan","given":"Luke D."},{"family":"Colley","given":"Thomas"},{"family":"Workman","given":"Mark"}],"issued":{"date-parts":[["2020",11,1]]}}}],"schema":"https://github.com/citation-style-language/schema/raw/master/csl-citation.json"} </w:instrText>
      </w:r>
      <w:r w:rsidRPr="005344B4">
        <w:rPr>
          <w:rFonts w:cs="Times New Roman"/>
        </w:rPr>
        <w:fldChar w:fldCharType="separate"/>
      </w:r>
      <w:r w:rsidR="00286350" w:rsidRPr="005344B4">
        <w:rPr>
          <w:rFonts w:cs="Times New Roman"/>
        </w:rPr>
        <w:t>(Bevan, Colley and Workman, 2020)</w:t>
      </w:r>
      <w:r w:rsidRPr="005344B4">
        <w:rPr>
          <w:rFonts w:cs="Times New Roman"/>
        </w:rPr>
        <w:fldChar w:fldCharType="end"/>
      </w:r>
      <w:r w:rsidRPr="005344B4">
        <w:rPr>
          <w:rFonts w:cs="Times New Roman"/>
        </w:rPr>
        <w:t>, even as they do not represent the more nuanced views of individual activists and the</w:t>
      </w:r>
      <w:r w:rsidR="00117053">
        <w:rPr>
          <w:rFonts w:cs="Times New Roman"/>
        </w:rPr>
        <w:t xml:space="preserve">ir </w:t>
      </w:r>
      <w:r w:rsidRPr="005344B4">
        <w:rPr>
          <w:rFonts w:cs="Times New Roman"/>
        </w:rPr>
        <w:t>personal climate imaginaries</w:t>
      </w:r>
      <w:r w:rsidR="00117053">
        <w:rPr>
          <w:rFonts w:cs="Times New Roman"/>
        </w:rPr>
        <w:t xml:space="preserve"> </w:t>
      </w:r>
      <w:r w:rsidRPr="005344B4">
        <w:rPr>
          <w:rFonts w:cs="Times New Roman"/>
        </w:rPr>
        <w:fldChar w:fldCharType="begin"/>
      </w:r>
      <w:r w:rsidR="00286350" w:rsidRPr="005344B4">
        <w:rPr>
          <w:rFonts w:cs="Times New Roman"/>
        </w:rPr>
        <w:instrText xml:space="preserve"> ADDIN ZOTERO_ITEM CSL_CITATION {"citationID":"gLxUUXkh","properties":{"formattedCitation":"(Davoudi and Machen, 2021)","plainCitation":"(Davoudi and Machen, 2021)","noteIndex":0},"citationItems":[{"id":1069,"uris":["http://zotero.org/users/6040264/items/2Z762BBX"],"itemData":{"id":1069,"type":"article-journal","abstract":"Imaginaries are increasingly recognised as influential in shaping climate knowledge and action and in fixing or unsettling particular visions of the future. Whilst the imbrication of discourse and materiality is key to the distinctiveness of the concept of imaginaries, attention has tended to focus on their symbolic and discursive aspects, overlooking the role of the material dimension. In this paper we seek to bring back the material into thinking about imaginaries by critically examining the relationship between climate imaginaries and the mediums through which they are produced and circulated. We argue that the medium is an active constituent of the productive work that imaginaries do. To construct this argument, we first distinguish the imaginary from associated debates around images and imagination, highlighting its theoretical utility in rebutting modernist dualism between the material and the ideal. Second, we propose the concept of ‘medium’ as a way of fore­ grounding the material dimensions of the imaginary without re-inscribing the binary between the virtual and the material or imputing an overly agentic or predetermined role for the latter. Deploying a co-productionist approach and foregrounding process of mediation, we signal the affordances and constraints of mediums in shaping climate imaginaries. Third, we provide a comparison between climate poetry and computerised climate scenario models to examine how each offers different potentials and limitations to the imaginaries that they coproduce, and how the medium matters to the production and circulation of climate change imaginaries. We conclude by outlining an emerging research agenda and highlighting some of the implications of attending to the role of the medium in climate change imaginaries for contemporary environmental governance debates.","container-title":"Geoforum","DOI":"10.1016/j.geoforum.2021.11.003","ISSN":"00167185","journalAbbreviation":"Geoforum","language":"en","page":"S0016718521002943","source":"DOI.org (Crossref)","title":"Climate imaginaries and the mattering of the medium","author":[{"family":"Davoudi","given":"Simin"},{"family":"Machen","given":"Ruth"}],"issued":{"date-parts":[["2021",11]]}}}],"schema":"https://github.com/citation-style-language/schema/raw/master/csl-citation.json"} </w:instrText>
      </w:r>
      <w:r w:rsidRPr="005344B4">
        <w:rPr>
          <w:rFonts w:cs="Times New Roman"/>
        </w:rPr>
        <w:fldChar w:fldCharType="separate"/>
      </w:r>
      <w:r w:rsidRPr="005344B4">
        <w:rPr>
          <w:rFonts w:cs="Times New Roman"/>
        </w:rPr>
        <w:t>(Davoudi and Machen, 2021)</w:t>
      </w:r>
      <w:r w:rsidRPr="005344B4">
        <w:rPr>
          <w:rFonts w:cs="Times New Roman"/>
        </w:rPr>
        <w:fldChar w:fldCharType="end"/>
      </w:r>
      <w:r w:rsidRPr="005344B4">
        <w:rPr>
          <w:rFonts w:cs="Times New Roman"/>
        </w:rPr>
        <w:t xml:space="preserve">. </w:t>
      </w:r>
      <w:r w:rsidR="00CC23CC" w:rsidRPr="005344B4">
        <w:rPr>
          <w:rFonts w:cs="Times New Roman"/>
        </w:rPr>
        <w:t>In the protest space, heterogenous environmental</w:t>
      </w:r>
      <w:r w:rsidR="00A1602C" w:rsidRPr="005344B4">
        <w:rPr>
          <w:rFonts w:cs="Times New Roman"/>
        </w:rPr>
        <w:t xml:space="preserve"> perspectives are negotiated as they circulate through </w:t>
      </w:r>
      <w:r w:rsidR="00993784" w:rsidRPr="005344B4">
        <w:rPr>
          <w:rFonts w:cs="Times New Roman"/>
        </w:rPr>
        <w:t>dialogue, slogans</w:t>
      </w:r>
      <w:r w:rsidR="00117053">
        <w:rPr>
          <w:rFonts w:cs="Times New Roman"/>
        </w:rPr>
        <w:t xml:space="preserve"> and </w:t>
      </w:r>
      <w:r w:rsidR="00993784" w:rsidRPr="005344B4">
        <w:rPr>
          <w:rFonts w:cs="Times New Roman"/>
        </w:rPr>
        <w:t>chants</w:t>
      </w:r>
      <w:r w:rsidR="00117053">
        <w:rPr>
          <w:rFonts w:cs="Times New Roman"/>
        </w:rPr>
        <w:t>;</w:t>
      </w:r>
      <w:r w:rsidR="00444DD1" w:rsidRPr="005344B4">
        <w:rPr>
          <w:rFonts w:cs="Times New Roman"/>
        </w:rPr>
        <w:t xml:space="preserve"> some gain traction whilst others </w:t>
      </w:r>
      <w:r w:rsidR="005372C1" w:rsidRPr="005344B4">
        <w:rPr>
          <w:rFonts w:cs="Times New Roman"/>
        </w:rPr>
        <w:t>fall out of favour. The micro</w:t>
      </w:r>
      <w:r w:rsidR="00BC54A8" w:rsidRPr="005344B4">
        <w:rPr>
          <w:rFonts w:cs="Times New Roman"/>
        </w:rPr>
        <w:t xml:space="preserve">politics of shifting expressions in the protest site </w:t>
      </w:r>
      <w:r w:rsidR="008F1710" w:rsidRPr="005344B4">
        <w:rPr>
          <w:rFonts w:cs="Times New Roman"/>
        </w:rPr>
        <w:t xml:space="preserve">is </w:t>
      </w:r>
      <w:r w:rsidR="004A7348" w:rsidRPr="005344B4">
        <w:rPr>
          <w:rFonts w:cs="Times New Roman"/>
        </w:rPr>
        <w:t xml:space="preserve">illustrative of </w:t>
      </w:r>
      <w:r w:rsidR="00DE0E03" w:rsidRPr="005344B4">
        <w:rPr>
          <w:rFonts w:cs="Times New Roman"/>
        </w:rPr>
        <w:t>ongoing, dynamic processes of sense-making</w:t>
      </w:r>
      <w:r w:rsidR="00675C64" w:rsidRPr="005344B4">
        <w:rPr>
          <w:rFonts w:cs="Times New Roman"/>
        </w:rPr>
        <w:t>.</w:t>
      </w:r>
      <w:r w:rsidR="00751218" w:rsidRPr="005344B4">
        <w:rPr>
          <w:rFonts w:cs="Times New Roman"/>
        </w:rPr>
        <w:t xml:space="preserve"> </w:t>
      </w:r>
      <w:r w:rsidR="00072ABE" w:rsidRPr="005344B4">
        <w:rPr>
          <w:rFonts w:cs="Times New Roman"/>
        </w:rPr>
        <w:t xml:space="preserve">The first example demonstrates </w:t>
      </w:r>
      <w:r w:rsidR="007373F5" w:rsidRPr="005344B4">
        <w:rPr>
          <w:rFonts w:cs="Times New Roman"/>
        </w:rPr>
        <w:t xml:space="preserve">a reflexivity that </w:t>
      </w:r>
      <w:r w:rsidR="00EB012F" w:rsidRPr="005344B4">
        <w:rPr>
          <w:rFonts w:cs="Times New Roman"/>
        </w:rPr>
        <w:t>circulates within</w:t>
      </w:r>
      <w:r w:rsidR="00072ABE" w:rsidRPr="005344B4">
        <w:rPr>
          <w:rFonts w:cs="Times New Roman"/>
        </w:rPr>
        <w:t xml:space="preserve"> a movement that has shifted and evolved over the last 5 years</w:t>
      </w:r>
      <w:r w:rsidR="007373F5" w:rsidRPr="005344B4">
        <w:rPr>
          <w:rFonts w:cs="Times New Roman"/>
        </w:rPr>
        <w:t xml:space="preserve">. Many of those I spoke to </w:t>
      </w:r>
      <w:r w:rsidR="00EB012F" w:rsidRPr="005344B4">
        <w:rPr>
          <w:rFonts w:cs="Times New Roman"/>
        </w:rPr>
        <w:t>distance</w:t>
      </w:r>
      <w:r w:rsidR="007373F5" w:rsidRPr="005344B4">
        <w:rPr>
          <w:rFonts w:cs="Times New Roman"/>
        </w:rPr>
        <w:t xml:space="preserve"> their own perspectives from what they called the ‘doom and gloom’ of XR</w:t>
      </w:r>
      <w:r w:rsidR="00EB012F">
        <w:rPr>
          <w:rFonts w:cs="Times New Roman"/>
        </w:rPr>
        <w:t>.</w:t>
      </w:r>
      <w:r w:rsidR="007373F5" w:rsidRPr="005344B4">
        <w:rPr>
          <w:rFonts w:cs="Times New Roman"/>
        </w:rPr>
        <w:t xml:space="preserve"> </w:t>
      </w:r>
      <w:r w:rsidR="00EB012F">
        <w:rPr>
          <w:rFonts w:cs="Times New Roman"/>
        </w:rPr>
        <w:t xml:space="preserve">They </w:t>
      </w:r>
      <w:r w:rsidR="007373F5" w:rsidRPr="005344B4">
        <w:rPr>
          <w:rFonts w:cs="Times New Roman"/>
        </w:rPr>
        <w:t>draw together personal experiences, autobiographies, academic literature, the voices of other prominent environmental activist</w:t>
      </w:r>
      <w:r w:rsidR="00DC613D">
        <w:rPr>
          <w:rFonts w:cs="Times New Roman"/>
        </w:rPr>
        <w:t>s</w:t>
      </w:r>
      <w:r w:rsidR="007373F5" w:rsidRPr="005344B4">
        <w:rPr>
          <w:rFonts w:cs="Times New Roman"/>
        </w:rPr>
        <w:t xml:space="preserve"> and international climate reports to articulate sophisticated accounts of climate change, the future and personal agency</w:t>
      </w:r>
      <w:r w:rsidR="00491478" w:rsidRPr="005344B4">
        <w:rPr>
          <w:rFonts w:cs="Times New Roman"/>
        </w:rPr>
        <w:t>.</w:t>
      </w:r>
      <w:r w:rsidR="00072ABE" w:rsidRPr="005344B4">
        <w:rPr>
          <w:rFonts w:cs="Times New Roman"/>
        </w:rPr>
        <w:t xml:space="preserve"> The emergence of XR has created a space for imagining new ways of responding to climate and ecological crisis within a process of becoming (activist) – what interviewees referred to as their ‘climate journey’. Within this space of becoming, the figure of the child, the concept of family and the mobilisation of parental and grandparental identities in relation to an apocalyptic future perfect are powerfully affective</w:t>
      </w:r>
      <w:r w:rsidR="00792570" w:rsidRPr="005344B4">
        <w:rPr>
          <w:rFonts w:cs="Times New Roman"/>
        </w:rPr>
        <w:t>. They extend</w:t>
      </w:r>
      <w:r w:rsidR="00072ABE" w:rsidRPr="005344B4">
        <w:rPr>
          <w:rFonts w:cs="Times New Roman"/>
        </w:rPr>
        <w:t xml:space="preserve"> beyond </w:t>
      </w:r>
      <w:r w:rsidR="00792570" w:rsidRPr="005344B4">
        <w:rPr>
          <w:rFonts w:cs="Times New Roman"/>
        </w:rPr>
        <w:t xml:space="preserve">the </w:t>
      </w:r>
      <w:r w:rsidR="00072ABE" w:rsidRPr="005344B4">
        <w:rPr>
          <w:rFonts w:cs="Times New Roman"/>
        </w:rPr>
        <w:t>protest space</w:t>
      </w:r>
      <w:r w:rsidR="00792570" w:rsidRPr="005344B4">
        <w:rPr>
          <w:rFonts w:cs="Times New Roman"/>
        </w:rPr>
        <w:t xml:space="preserve"> to the ways in which children and their parents are becoming climate subjects together in relation to the unfolding and unknown impacts of </w:t>
      </w:r>
      <w:r w:rsidR="00DC613D">
        <w:rPr>
          <w:rFonts w:cs="Times New Roman"/>
        </w:rPr>
        <w:t>ate</w:t>
      </w:r>
      <w:r w:rsidR="00792570" w:rsidRPr="005344B4">
        <w:rPr>
          <w:rFonts w:cs="Times New Roman"/>
        </w:rPr>
        <w:t xml:space="preserve"> change. </w:t>
      </w:r>
      <w:r w:rsidR="00E3682D" w:rsidRPr="005344B4">
        <w:rPr>
          <w:rFonts w:cs="Times New Roman"/>
        </w:rPr>
        <w:t xml:space="preserve">As I explore in the next section, </w:t>
      </w:r>
      <w:r w:rsidR="00C54347">
        <w:rPr>
          <w:rFonts w:cs="Times New Roman"/>
        </w:rPr>
        <w:t>climate activism is shaping</w:t>
      </w:r>
      <w:r w:rsidR="00072ABE" w:rsidRPr="005344B4">
        <w:rPr>
          <w:rFonts w:cs="Times New Roman"/>
        </w:rPr>
        <w:t xml:space="preserve"> everyday parenting practices, the social reproduction of morality and the ways in which children and their parents make sense of their relations with the world around them </w:t>
      </w:r>
      <w:r w:rsidR="00072ABE" w:rsidRPr="005344B4">
        <w:rPr>
          <w:rFonts w:cs="Times New Roman"/>
          <w:i/>
          <w:iCs/>
        </w:rPr>
        <w:t>together</w:t>
      </w:r>
      <w:r w:rsidR="00072ABE" w:rsidRPr="005344B4">
        <w:rPr>
          <w:rFonts w:cs="Times New Roman"/>
        </w:rPr>
        <w:t>.</w:t>
      </w:r>
    </w:p>
    <w:p w14:paraId="2B0A8592" w14:textId="054CB0E5" w:rsidR="00761440" w:rsidRPr="005344B4" w:rsidRDefault="0039520D" w:rsidP="00901009">
      <w:pPr>
        <w:pStyle w:val="Heading2"/>
      </w:pPr>
      <w:bookmarkStart w:id="147" w:name="_Toc213581836"/>
      <w:r w:rsidRPr="005344B4">
        <w:t>6.</w:t>
      </w:r>
      <w:r w:rsidR="00834888" w:rsidRPr="005344B4">
        <w:t>4</w:t>
      </w:r>
      <w:r w:rsidR="00A364E6" w:rsidRPr="005344B4">
        <w:t xml:space="preserve"> </w:t>
      </w:r>
      <w:r w:rsidRPr="005344B4">
        <w:t>Parenting for climate futures</w:t>
      </w:r>
      <w:bookmarkEnd w:id="147"/>
      <w:r w:rsidRPr="005344B4">
        <w:t xml:space="preserve"> </w:t>
      </w:r>
    </w:p>
    <w:p w14:paraId="18EFA905" w14:textId="3D699B8F" w:rsidR="00811AAF" w:rsidRPr="005344B4" w:rsidRDefault="00296DA8" w:rsidP="009811B0">
      <w:pPr>
        <w:spacing w:line="480" w:lineRule="auto"/>
        <w:rPr>
          <w:rFonts w:cs="Times New Roman"/>
        </w:rPr>
      </w:pPr>
      <w:r w:rsidRPr="005344B4">
        <w:rPr>
          <w:rFonts w:cs="Times New Roman"/>
        </w:rPr>
        <w:t>In this section I</w:t>
      </w:r>
      <w:r w:rsidR="00491478" w:rsidRPr="005344B4">
        <w:rPr>
          <w:rFonts w:cs="Times New Roman"/>
        </w:rPr>
        <w:t xml:space="preserve"> give </w:t>
      </w:r>
      <w:r w:rsidRPr="005344B4">
        <w:rPr>
          <w:rFonts w:cs="Times New Roman"/>
        </w:rPr>
        <w:t>some examples of how concern about uncertain, anticipated, and apocalyptic climate futures shape everyday family activities and approaches to parenting.</w:t>
      </w:r>
      <w:r w:rsidR="00D64A75" w:rsidRPr="005344B4">
        <w:rPr>
          <w:rFonts w:cs="Times New Roman"/>
        </w:rPr>
        <w:t xml:space="preserve"> </w:t>
      </w:r>
      <w:r w:rsidR="001B3167" w:rsidRPr="005344B4">
        <w:rPr>
          <w:rFonts w:cs="Times New Roman"/>
        </w:rPr>
        <w:t>T</w:t>
      </w:r>
      <w:r w:rsidR="00EE1BA9" w:rsidRPr="005344B4">
        <w:rPr>
          <w:rFonts w:cs="Times New Roman"/>
        </w:rPr>
        <w:t xml:space="preserve">he affective and relational </w:t>
      </w:r>
      <w:r w:rsidR="00AD0ECB" w:rsidRPr="005344B4">
        <w:rPr>
          <w:rFonts w:cs="Times New Roman"/>
        </w:rPr>
        <w:t xml:space="preserve">experiences of participating in protests such as The Big One </w:t>
      </w:r>
      <w:r w:rsidR="00DE4880" w:rsidRPr="005344B4">
        <w:rPr>
          <w:rFonts w:cs="Times New Roman"/>
        </w:rPr>
        <w:t>endure beyond the protest space</w:t>
      </w:r>
      <w:r w:rsidR="001B3167" w:rsidRPr="005344B4">
        <w:rPr>
          <w:rFonts w:cs="Times New Roman"/>
        </w:rPr>
        <w:t xml:space="preserve">, </w:t>
      </w:r>
      <w:r w:rsidR="001B3167" w:rsidRPr="005344B4">
        <w:rPr>
          <w:rFonts w:cs="Times New Roman"/>
        </w:rPr>
        <w:lastRenderedPageBreak/>
        <w:t xml:space="preserve">shaping relational processes of sense-making as parents seek to re-orient </w:t>
      </w:r>
      <w:r w:rsidR="000D1355" w:rsidRPr="005344B4">
        <w:rPr>
          <w:rFonts w:cs="Times New Roman"/>
        </w:rPr>
        <w:t xml:space="preserve">ethical and moral obligations towards </w:t>
      </w:r>
      <w:r w:rsidR="002033FD" w:rsidRPr="005344B4">
        <w:rPr>
          <w:rFonts w:cs="Times New Roman"/>
        </w:rPr>
        <w:t>imagined worlds to come.</w:t>
      </w:r>
      <w:r w:rsidR="00B266D2" w:rsidRPr="005344B4">
        <w:rPr>
          <w:rFonts w:cs="Times New Roman"/>
        </w:rPr>
        <w:t xml:space="preserve"> In these examples, parenting is practiced as a form of prefigurative politics at the microscale of the family, where </w:t>
      </w:r>
      <w:r w:rsidR="0000354F" w:rsidRPr="005344B4">
        <w:rPr>
          <w:rFonts w:cs="Times New Roman"/>
        </w:rPr>
        <w:t>parents seek to bring about alternative worlds or respond</w:t>
      </w:r>
      <w:r w:rsidR="007956FF">
        <w:rPr>
          <w:rFonts w:cs="Times New Roman"/>
        </w:rPr>
        <w:t xml:space="preserve"> </w:t>
      </w:r>
      <w:r w:rsidR="0000354F" w:rsidRPr="005344B4">
        <w:rPr>
          <w:rFonts w:cs="Times New Roman"/>
        </w:rPr>
        <w:t xml:space="preserve">to anticipated futures </w:t>
      </w:r>
      <w:r w:rsidR="007956FF">
        <w:rPr>
          <w:rFonts w:cs="Times New Roman"/>
        </w:rPr>
        <w:t>when</w:t>
      </w:r>
      <w:r w:rsidR="0000354F" w:rsidRPr="005344B4">
        <w:rPr>
          <w:rFonts w:cs="Times New Roman"/>
        </w:rPr>
        <w:t xml:space="preserve"> raising their children.</w:t>
      </w:r>
      <w:r w:rsidR="002033FD" w:rsidRPr="005344B4">
        <w:rPr>
          <w:rFonts w:cs="Times New Roman"/>
        </w:rPr>
        <w:t xml:space="preserve"> </w:t>
      </w:r>
      <w:r w:rsidR="00A36F37" w:rsidRPr="005344B4">
        <w:rPr>
          <w:rFonts w:cs="Times New Roman"/>
        </w:rPr>
        <w:t>I</w:t>
      </w:r>
      <w:r w:rsidR="00296A6B" w:rsidRPr="005344B4">
        <w:rPr>
          <w:rFonts w:cs="Times New Roman"/>
        </w:rPr>
        <w:t>n</w:t>
      </w:r>
      <w:r w:rsidR="00A36F37" w:rsidRPr="005344B4">
        <w:rPr>
          <w:rFonts w:cs="Times New Roman"/>
        </w:rPr>
        <w:t xml:space="preserve"> my first example, </w:t>
      </w:r>
      <w:r w:rsidR="00DA7EE7" w:rsidRPr="005344B4">
        <w:rPr>
          <w:rFonts w:cs="Times New Roman"/>
        </w:rPr>
        <w:t xml:space="preserve">parent activists </w:t>
      </w:r>
      <w:r w:rsidR="00A36F37" w:rsidRPr="005344B4">
        <w:rPr>
          <w:rFonts w:cs="Times New Roman"/>
        </w:rPr>
        <w:t xml:space="preserve">Susan and Judy </w:t>
      </w:r>
      <w:r w:rsidR="00296A6B" w:rsidRPr="005344B4">
        <w:rPr>
          <w:rFonts w:cs="Times New Roman"/>
        </w:rPr>
        <w:t>consciously attempt to cultivate more response-able relations with more-than-human others</w:t>
      </w:r>
      <w:r w:rsidR="00E36CF0" w:rsidRPr="005344B4">
        <w:rPr>
          <w:rFonts w:cs="Times New Roman"/>
        </w:rPr>
        <w:t xml:space="preserve"> </w:t>
      </w:r>
      <w:r w:rsidR="007F70B2" w:rsidRPr="005344B4">
        <w:rPr>
          <w:rFonts w:cs="Times New Roman"/>
        </w:rPr>
        <w:t>through their children’s interactions with/in more than human natures. I</w:t>
      </w:r>
      <w:r w:rsidR="00DA7EE7" w:rsidRPr="005344B4">
        <w:rPr>
          <w:rFonts w:cs="Times New Roman"/>
        </w:rPr>
        <w:t>n</w:t>
      </w:r>
      <w:r w:rsidR="007F70B2" w:rsidRPr="005344B4">
        <w:rPr>
          <w:rFonts w:cs="Times New Roman"/>
        </w:rPr>
        <w:t xml:space="preserve"> the second example</w:t>
      </w:r>
      <w:r w:rsidR="00746631">
        <w:rPr>
          <w:rFonts w:cs="Times New Roman"/>
        </w:rPr>
        <w:t>,</w:t>
      </w:r>
      <w:r w:rsidR="007F70B2" w:rsidRPr="005344B4">
        <w:rPr>
          <w:rFonts w:cs="Times New Roman"/>
        </w:rPr>
        <w:t xml:space="preserve"> I consider how imaginaries of the future are shaping parenting practice</w:t>
      </w:r>
      <w:r w:rsidR="00746631">
        <w:rPr>
          <w:rFonts w:cs="Times New Roman"/>
        </w:rPr>
        <w:t>s</w:t>
      </w:r>
      <w:r w:rsidR="007F70B2" w:rsidRPr="005344B4">
        <w:rPr>
          <w:rFonts w:cs="Times New Roman"/>
        </w:rPr>
        <w:t xml:space="preserve"> as pare</w:t>
      </w:r>
      <w:r w:rsidR="0026246D" w:rsidRPr="005344B4">
        <w:rPr>
          <w:rFonts w:cs="Times New Roman"/>
        </w:rPr>
        <w:t xml:space="preserve">nts seek to prepare their children for scenarios which look very different to the </w:t>
      </w:r>
      <w:proofErr w:type="gramStart"/>
      <w:r w:rsidR="0026246D" w:rsidRPr="005344B4">
        <w:rPr>
          <w:rFonts w:cs="Times New Roman"/>
        </w:rPr>
        <w:t>one</w:t>
      </w:r>
      <w:proofErr w:type="gramEnd"/>
      <w:r w:rsidR="0026246D" w:rsidRPr="005344B4">
        <w:rPr>
          <w:rFonts w:cs="Times New Roman"/>
        </w:rPr>
        <w:t xml:space="preserve"> we are currently living in. Finally</w:t>
      </w:r>
      <w:r w:rsidR="00746631">
        <w:rPr>
          <w:rFonts w:cs="Times New Roman"/>
        </w:rPr>
        <w:t>,</w:t>
      </w:r>
      <w:r w:rsidR="0026246D" w:rsidRPr="005344B4">
        <w:rPr>
          <w:rFonts w:cs="Times New Roman"/>
        </w:rPr>
        <w:t xml:space="preserve"> I consider the role of activism in </w:t>
      </w:r>
      <w:r w:rsidR="00D7739B" w:rsidRPr="005344B4">
        <w:rPr>
          <w:rFonts w:cs="Times New Roman"/>
        </w:rPr>
        <w:t>family life, wh</w:t>
      </w:r>
      <w:r w:rsidR="008A1978" w:rsidRPr="005344B4">
        <w:rPr>
          <w:rFonts w:cs="Times New Roman"/>
        </w:rPr>
        <w:t>ere individual responsibility is rerouted from lifestyle change towards systems chan</w:t>
      </w:r>
      <w:r w:rsidR="008615E8" w:rsidRPr="005344B4">
        <w:rPr>
          <w:rFonts w:cs="Times New Roman"/>
        </w:rPr>
        <w:t xml:space="preserve">ge. </w:t>
      </w:r>
      <w:r w:rsidR="00BD1CF6" w:rsidRPr="005344B4">
        <w:rPr>
          <w:rFonts w:cs="Times New Roman"/>
        </w:rPr>
        <w:t>For many of the parents</w:t>
      </w:r>
      <w:r w:rsidR="00FF7410" w:rsidRPr="005344B4">
        <w:rPr>
          <w:rFonts w:cs="Times New Roman"/>
        </w:rPr>
        <w:t xml:space="preserve"> I spoke to</w:t>
      </w:r>
      <w:r w:rsidR="00BD1CF6" w:rsidRPr="005344B4">
        <w:rPr>
          <w:rFonts w:cs="Times New Roman"/>
        </w:rPr>
        <w:t>,</w:t>
      </w:r>
      <w:r w:rsidR="003A0956" w:rsidRPr="005344B4">
        <w:rPr>
          <w:rFonts w:cs="Times New Roman"/>
        </w:rPr>
        <w:t xml:space="preserve"> going to large scale national protests is only one expression of their activis</w:t>
      </w:r>
      <w:r w:rsidR="0063034D" w:rsidRPr="005344B4">
        <w:rPr>
          <w:rFonts w:cs="Times New Roman"/>
        </w:rPr>
        <w:t>m; an orientation towards bringing about radical so</w:t>
      </w:r>
      <w:r w:rsidR="003C775F" w:rsidRPr="005344B4">
        <w:rPr>
          <w:rFonts w:cs="Times New Roman"/>
        </w:rPr>
        <w:t>cio-ecological transformation to ensure more equitable futures</w:t>
      </w:r>
      <w:r w:rsidR="00D46284" w:rsidRPr="005344B4">
        <w:rPr>
          <w:rFonts w:cs="Times New Roman"/>
        </w:rPr>
        <w:t xml:space="preserve"> surfaces throughout their </w:t>
      </w:r>
      <w:r w:rsidR="002D507B" w:rsidRPr="005344B4">
        <w:rPr>
          <w:rFonts w:cs="Times New Roman"/>
        </w:rPr>
        <w:t>everyday lives in various ways</w:t>
      </w:r>
      <w:r w:rsidR="00D46284" w:rsidRPr="005344B4">
        <w:rPr>
          <w:rFonts w:cs="Times New Roman"/>
        </w:rPr>
        <w:t>.</w:t>
      </w:r>
      <w:r w:rsidR="0063034D" w:rsidRPr="005344B4">
        <w:rPr>
          <w:rFonts w:cs="Times New Roman"/>
        </w:rPr>
        <w:t xml:space="preserve"> </w:t>
      </w:r>
      <w:r w:rsidR="003F438D" w:rsidRPr="005344B4">
        <w:rPr>
          <w:rFonts w:cs="Times New Roman"/>
        </w:rPr>
        <w:t xml:space="preserve">Their children actively shape and participate in their ongoing and evolving </w:t>
      </w:r>
      <w:r w:rsidR="009C648C" w:rsidRPr="005344B4">
        <w:rPr>
          <w:rFonts w:cs="Times New Roman"/>
        </w:rPr>
        <w:t>journey of becoming climate activis</w:t>
      </w:r>
      <w:r w:rsidR="00E32DF4" w:rsidRPr="005344B4">
        <w:rPr>
          <w:rFonts w:cs="Times New Roman"/>
        </w:rPr>
        <w:t xml:space="preserve">t, where </w:t>
      </w:r>
      <w:r w:rsidR="00A06698" w:rsidRPr="005344B4">
        <w:rPr>
          <w:rFonts w:cs="Times New Roman"/>
        </w:rPr>
        <w:t xml:space="preserve">the motivation and capacity to act </w:t>
      </w:r>
      <w:proofErr w:type="gramStart"/>
      <w:r w:rsidR="00A06698" w:rsidRPr="005344B4">
        <w:rPr>
          <w:rFonts w:cs="Times New Roman"/>
        </w:rPr>
        <w:t>in particular ways</w:t>
      </w:r>
      <w:proofErr w:type="gramEnd"/>
      <w:r w:rsidR="00A06698" w:rsidRPr="005344B4">
        <w:rPr>
          <w:rFonts w:cs="Times New Roman"/>
        </w:rPr>
        <w:t xml:space="preserve">, emerges </w:t>
      </w:r>
      <w:proofErr w:type="spellStart"/>
      <w:r w:rsidR="00A06698" w:rsidRPr="005344B4">
        <w:rPr>
          <w:rFonts w:cs="Times New Roman"/>
        </w:rPr>
        <w:t>interrelationally</w:t>
      </w:r>
      <w:proofErr w:type="spellEnd"/>
      <w:r w:rsidR="00A06698" w:rsidRPr="005344B4">
        <w:rPr>
          <w:rFonts w:cs="Times New Roman"/>
        </w:rPr>
        <w:t xml:space="preserve"> between children and their parents. </w:t>
      </w:r>
    </w:p>
    <w:p w14:paraId="78CBC91D" w14:textId="74694EE4" w:rsidR="00E732B0" w:rsidRPr="005344B4" w:rsidRDefault="00E732B0" w:rsidP="00901009">
      <w:pPr>
        <w:pStyle w:val="Heading3"/>
      </w:pPr>
      <w:bookmarkStart w:id="148" w:name="_Toc213581837"/>
      <w:r w:rsidRPr="005344B4">
        <w:t>6.</w:t>
      </w:r>
      <w:r w:rsidR="00834888" w:rsidRPr="005344B4">
        <w:t>4</w:t>
      </w:r>
      <w:r w:rsidRPr="005344B4">
        <w:t xml:space="preserve">.1 </w:t>
      </w:r>
      <w:r w:rsidR="0041087F" w:rsidRPr="005344B4">
        <w:t>Re-casting human-nature relations</w:t>
      </w:r>
      <w:bookmarkEnd w:id="148"/>
      <w:r w:rsidR="0041087F" w:rsidRPr="005344B4">
        <w:t xml:space="preserve"> </w:t>
      </w:r>
    </w:p>
    <w:p w14:paraId="1E8E2BD7" w14:textId="2170255F" w:rsidR="001D486B" w:rsidRPr="005344B4" w:rsidRDefault="001D486B" w:rsidP="009811B0">
      <w:pPr>
        <w:spacing w:line="480" w:lineRule="auto"/>
        <w:rPr>
          <w:rFonts w:cs="Times New Roman"/>
        </w:rPr>
      </w:pPr>
      <w:r w:rsidRPr="005344B4">
        <w:rPr>
          <w:rFonts w:cs="Times New Roman"/>
        </w:rPr>
        <w:t xml:space="preserve">Susan and Judy discussed the importance of fostering a loving connection to nature with </w:t>
      </w:r>
      <w:r w:rsidR="00746631">
        <w:rPr>
          <w:rFonts w:cs="Times New Roman"/>
        </w:rPr>
        <w:t>their respective</w:t>
      </w:r>
      <w:r w:rsidRPr="005344B4">
        <w:rPr>
          <w:rFonts w:cs="Times New Roman"/>
        </w:rPr>
        <w:t xml:space="preserve"> children</w:t>
      </w:r>
      <w:r w:rsidR="00746631">
        <w:rPr>
          <w:rFonts w:cs="Times New Roman"/>
        </w:rPr>
        <w:t xml:space="preserve">, </w:t>
      </w:r>
      <w:r w:rsidRPr="005344B4">
        <w:rPr>
          <w:rFonts w:cs="Times New Roman"/>
        </w:rPr>
        <w:t xml:space="preserve">in which they </w:t>
      </w:r>
      <w:r w:rsidR="00746631">
        <w:rPr>
          <w:rFonts w:cs="Times New Roman"/>
        </w:rPr>
        <w:t xml:space="preserve">recognise </w:t>
      </w:r>
      <w:r w:rsidRPr="005344B4">
        <w:rPr>
          <w:rFonts w:cs="Times New Roman"/>
        </w:rPr>
        <w:t xml:space="preserve">the interdependencies of human and non-human kin. </w:t>
      </w:r>
    </w:p>
    <w:p w14:paraId="4F34A149" w14:textId="6954CBC3" w:rsidR="001D486B" w:rsidRPr="005344B4" w:rsidRDefault="001D486B" w:rsidP="009811B0">
      <w:pPr>
        <w:spacing w:line="480" w:lineRule="auto"/>
        <w:ind w:left="720"/>
        <w:rPr>
          <w:rFonts w:cs="Times New Roman"/>
          <w:i/>
          <w:iCs/>
        </w:rPr>
      </w:pPr>
      <w:r w:rsidRPr="005344B4">
        <w:rPr>
          <w:rFonts w:cs="Times New Roman"/>
          <w:i/>
          <w:iCs/>
        </w:rPr>
        <w:t>We’ve always just talked about loving and looking after the world and nature. And that we're part of it and that we are animals. And that you know. The bees and the birds and the stones and the trees and the rivers are, you know, more than human kin, they're like our brothers and sisters and that we rely on them</w:t>
      </w:r>
      <w:r w:rsidR="00746631">
        <w:rPr>
          <w:rFonts w:cs="Times New Roman"/>
          <w:i/>
          <w:iCs/>
        </w:rPr>
        <w:t>,</w:t>
      </w:r>
      <w:r w:rsidRPr="005344B4">
        <w:rPr>
          <w:rFonts w:cs="Times New Roman"/>
          <w:i/>
          <w:iCs/>
        </w:rPr>
        <w:t xml:space="preserve"> they rely on us</w:t>
      </w:r>
      <w:r w:rsidR="00746631">
        <w:rPr>
          <w:rFonts w:cs="Times New Roman"/>
          <w:i/>
          <w:iCs/>
        </w:rPr>
        <w:t>,</w:t>
      </w:r>
      <w:r w:rsidRPr="005344B4">
        <w:rPr>
          <w:rFonts w:cs="Times New Roman"/>
          <w:i/>
          <w:iCs/>
        </w:rPr>
        <w:t xml:space="preserve"> you know</w:t>
      </w:r>
      <w:r w:rsidR="00746631">
        <w:rPr>
          <w:rFonts w:cs="Times New Roman"/>
          <w:i/>
          <w:iCs/>
        </w:rPr>
        <w:t>,</w:t>
      </w:r>
      <w:r w:rsidR="00CD5357">
        <w:rPr>
          <w:rFonts w:cs="Times New Roman"/>
          <w:i/>
          <w:iCs/>
        </w:rPr>
        <w:t xml:space="preserve"> </w:t>
      </w:r>
      <w:r w:rsidRPr="005344B4">
        <w:rPr>
          <w:rFonts w:cs="Times New Roman"/>
          <w:i/>
          <w:iCs/>
        </w:rPr>
        <w:t xml:space="preserve">so that sort of like connection </w:t>
      </w:r>
      <w:r w:rsidRPr="00CD5357">
        <w:rPr>
          <w:rFonts w:cs="Times New Roman"/>
        </w:rPr>
        <w:t>(Susan)</w:t>
      </w:r>
    </w:p>
    <w:p w14:paraId="311C409E" w14:textId="0B194DCD" w:rsidR="001D486B" w:rsidRPr="005344B4" w:rsidRDefault="001D486B" w:rsidP="009811B0">
      <w:pPr>
        <w:spacing w:line="480" w:lineRule="auto"/>
        <w:ind w:left="720"/>
        <w:rPr>
          <w:rFonts w:cs="Times New Roman"/>
          <w:i/>
          <w:iCs/>
        </w:rPr>
      </w:pPr>
      <w:r w:rsidRPr="005344B4">
        <w:rPr>
          <w:rFonts w:cs="Times New Roman"/>
          <w:i/>
          <w:iCs/>
        </w:rPr>
        <w:t xml:space="preserve">it's </w:t>
      </w:r>
      <w:proofErr w:type="gramStart"/>
      <w:r w:rsidRPr="005344B4">
        <w:rPr>
          <w:rFonts w:cs="Times New Roman"/>
          <w:i/>
          <w:iCs/>
        </w:rPr>
        <w:t>really easy</w:t>
      </w:r>
      <w:proofErr w:type="gramEnd"/>
      <w:r w:rsidRPr="005344B4">
        <w:rPr>
          <w:rFonts w:cs="Times New Roman"/>
          <w:i/>
          <w:iCs/>
        </w:rPr>
        <w:t xml:space="preserve"> to get little people connected with nature. And it brings such joy. There's like a little wood across from my </w:t>
      </w:r>
      <w:r w:rsidR="00586CBB" w:rsidRPr="005344B4">
        <w:rPr>
          <w:rFonts w:cs="Times New Roman"/>
          <w:i/>
          <w:iCs/>
        </w:rPr>
        <w:t>house,</w:t>
      </w:r>
      <w:r w:rsidRPr="005344B4">
        <w:rPr>
          <w:rFonts w:cs="Times New Roman"/>
          <w:i/>
          <w:iCs/>
        </w:rPr>
        <w:t xml:space="preserve"> so I just go in there </w:t>
      </w:r>
      <w:r w:rsidR="00562418" w:rsidRPr="005344B4">
        <w:rPr>
          <w:rFonts w:cs="Times New Roman"/>
          <w:i/>
          <w:iCs/>
        </w:rPr>
        <w:t xml:space="preserve">and </w:t>
      </w:r>
      <w:r w:rsidRPr="005344B4">
        <w:rPr>
          <w:rFonts w:cs="Times New Roman"/>
          <w:i/>
          <w:iCs/>
        </w:rPr>
        <w:t>turn over some logs and find some bugs</w:t>
      </w:r>
      <w:r w:rsidR="00562418" w:rsidRPr="005344B4">
        <w:rPr>
          <w:rFonts w:cs="Times New Roman"/>
          <w:i/>
          <w:iCs/>
        </w:rPr>
        <w:t xml:space="preserve">. </w:t>
      </w:r>
      <w:r w:rsidRPr="005344B4">
        <w:rPr>
          <w:rFonts w:cs="Times New Roman"/>
          <w:i/>
          <w:iCs/>
        </w:rPr>
        <w:t>Just what can you see? Like what can you notice? What can you hear?</w:t>
      </w:r>
    </w:p>
    <w:p w14:paraId="23E7B1BC" w14:textId="7519F425" w:rsidR="001D486B" w:rsidRPr="005344B4" w:rsidRDefault="00562418" w:rsidP="009811B0">
      <w:pPr>
        <w:spacing w:line="480" w:lineRule="auto"/>
        <w:ind w:left="720"/>
        <w:rPr>
          <w:rFonts w:cs="Times New Roman"/>
          <w:i/>
          <w:iCs/>
        </w:rPr>
      </w:pPr>
      <w:r w:rsidRPr="005344B4">
        <w:rPr>
          <w:rFonts w:cs="Times New Roman"/>
          <w:i/>
          <w:iCs/>
        </w:rPr>
        <w:lastRenderedPageBreak/>
        <w:t xml:space="preserve">If </w:t>
      </w:r>
      <w:r w:rsidR="001D486B" w:rsidRPr="005344B4">
        <w:rPr>
          <w:rFonts w:cs="Times New Roman"/>
          <w:i/>
          <w:iCs/>
        </w:rPr>
        <w:t xml:space="preserve">my children have that connection with nature, then I don't really have any worries for them. </w:t>
      </w:r>
      <w:r w:rsidR="001D486B" w:rsidRPr="00CD5357">
        <w:rPr>
          <w:rFonts w:cs="Times New Roman"/>
        </w:rPr>
        <w:t>(Judy)</w:t>
      </w:r>
    </w:p>
    <w:p w14:paraId="44836246" w14:textId="54A6B3C9" w:rsidR="001D486B" w:rsidRPr="005344B4" w:rsidRDefault="00562418" w:rsidP="009811B0">
      <w:pPr>
        <w:spacing w:line="480" w:lineRule="auto"/>
        <w:rPr>
          <w:rFonts w:cs="Times New Roman"/>
        </w:rPr>
      </w:pPr>
      <w:r w:rsidRPr="005344B4">
        <w:rPr>
          <w:rFonts w:cs="Times New Roman"/>
        </w:rPr>
        <w:t>Th</w:t>
      </w:r>
      <w:r w:rsidR="00CD5357">
        <w:rPr>
          <w:rFonts w:cs="Times New Roman"/>
        </w:rPr>
        <w:t>e</w:t>
      </w:r>
      <w:r w:rsidRPr="005344B4">
        <w:rPr>
          <w:rFonts w:cs="Times New Roman"/>
        </w:rPr>
        <w:t xml:space="preserve"> strategies employed by</w:t>
      </w:r>
      <w:r w:rsidR="001D486B" w:rsidRPr="005344B4">
        <w:rPr>
          <w:rFonts w:cs="Times New Roman"/>
        </w:rPr>
        <w:t xml:space="preserve"> S</w:t>
      </w:r>
      <w:r w:rsidR="00CD5357">
        <w:rPr>
          <w:rFonts w:cs="Times New Roman"/>
        </w:rPr>
        <w:t>usan</w:t>
      </w:r>
      <w:r w:rsidR="001D486B" w:rsidRPr="005344B4">
        <w:rPr>
          <w:rFonts w:cs="Times New Roman"/>
        </w:rPr>
        <w:t xml:space="preserve"> and Judy</w:t>
      </w:r>
      <w:r w:rsidRPr="005344B4">
        <w:rPr>
          <w:rFonts w:cs="Times New Roman"/>
        </w:rPr>
        <w:t xml:space="preserve"> draw attention to </w:t>
      </w:r>
      <w:r w:rsidR="001D486B" w:rsidRPr="005344B4">
        <w:rPr>
          <w:rFonts w:cs="Times New Roman"/>
        </w:rPr>
        <w:t xml:space="preserve">the role of parenting in the reproduction of social and cultural norms which shape the relationships between humans and non-human animals and entities. In both accounts, there is a conscious attempt to </w:t>
      </w:r>
      <w:r w:rsidR="00071EC2" w:rsidRPr="005344B4">
        <w:rPr>
          <w:rFonts w:cs="Times New Roman"/>
        </w:rPr>
        <w:t>orient</w:t>
      </w:r>
      <w:r w:rsidR="001D486B" w:rsidRPr="005344B4">
        <w:rPr>
          <w:rFonts w:cs="Times New Roman"/>
        </w:rPr>
        <w:t xml:space="preserve"> ecological awareness and agency</w:t>
      </w:r>
      <w:r w:rsidR="00071EC2" w:rsidRPr="005344B4">
        <w:rPr>
          <w:rFonts w:cs="Times New Roman"/>
        </w:rPr>
        <w:t xml:space="preserve"> </w:t>
      </w:r>
      <w:r w:rsidR="00E211E0" w:rsidRPr="005344B4">
        <w:rPr>
          <w:rFonts w:cs="Times New Roman"/>
        </w:rPr>
        <w:t>away from binary accounts of humans and nature</w:t>
      </w:r>
      <w:r w:rsidR="000D4E7F" w:rsidRPr="005344B4">
        <w:rPr>
          <w:rFonts w:cs="Times New Roman"/>
        </w:rPr>
        <w:t xml:space="preserve"> </w:t>
      </w:r>
      <w:r w:rsidR="00D9208A" w:rsidRPr="005344B4">
        <w:rPr>
          <w:rFonts w:cs="Times New Roman"/>
        </w:rPr>
        <w:t>towards</w:t>
      </w:r>
      <w:r w:rsidR="00CD5357">
        <w:rPr>
          <w:rFonts w:cs="Times New Roman"/>
        </w:rPr>
        <w:t xml:space="preserve"> </w:t>
      </w:r>
      <w:r w:rsidR="00D9208A" w:rsidRPr="005344B4">
        <w:rPr>
          <w:rFonts w:cs="Times New Roman"/>
        </w:rPr>
        <w:t xml:space="preserve">more horizontal relations of interdependency. </w:t>
      </w:r>
      <w:r w:rsidR="001D486B" w:rsidRPr="005344B4">
        <w:rPr>
          <w:rFonts w:cs="Times New Roman"/>
        </w:rPr>
        <w:t xml:space="preserve">Whilst Judy focuses on finding joy and becoming enchanted with non-human nature in their local area, Susan attempts to bring extended concepts of family and kin to the ways in which she and her children relate to the world. In both approaches, both the parent and child/ren are engaged in </w:t>
      </w:r>
      <w:proofErr w:type="spellStart"/>
      <w:r w:rsidR="001D486B" w:rsidRPr="005344B4">
        <w:rPr>
          <w:rFonts w:cs="Times New Roman"/>
        </w:rPr>
        <w:t>interrelational</w:t>
      </w:r>
      <w:proofErr w:type="spellEnd"/>
      <w:r w:rsidR="001D486B" w:rsidRPr="005344B4">
        <w:rPr>
          <w:rFonts w:cs="Times New Roman"/>
        </w:rPr>
        <w:t xml:space="preserve"> processes of sense-making in which a sense of agency is co-constituted through ecological encounters </w:t>
      </w:r>
      <w:r w:rsidR="001D486B" w:rsidRPr="005344B4">
        <w:rPr>
          <w:rFonts w:cs="Times New Roman"/>
        </w:rPr>
        <w:fldChar w:fldCharType="begin"/>
      </w:r>
      <w:r w:rsidR="00D6768E">
        <w:rPr>
          <w:rFonts w:cs="Times New Roman"/>
        </w:rPr>
        <w:instrText xml:space="preserve"> ADDIN ZOTERO_ITEM CSL_CITATION {"citationID":"Nl3Twj4u","properties":{"formattedCitation":"(Dunkley, 2023; Malone and Crinall, 2023)","plainCitation":"(Dunkley, 2023; Malone and Crinall, 2023)","noteIndex":0},"citationItems":[{"id":1963,"uris":["http://zotero.org/users/6040264/items/ESVP72UF"],"itemData":{"id":1963,"type":"article-journal","abstract":"Despite the current proliferation of citizen science projects, the affordances of ecological citizen science to generate transformational thinking amongst project participants are seldom considered. This study investigated citizen science as an experiential ecopedagogic praxis that may provide a context for developing relational perspectives and sensorial engagements between human and non-human participants. A new humanist, phenomenological standpoint and narrative analysis framework were adopted. The narratives of five river monitoring citizen science participants are presented herein to illustrate an emergent Ecological kin-making through citizen science framework. Participants’ narratives demonstrate how individuals engaged in caring practices through six embodied stages of ecological kin-making through citizen science: encountering the river (1); recognising the non-human world (2); river-bank identification (3); developing a sense of response-ability (4); enacting responsibility (5); and enhanced ecological kinship (6). As characterised by the infinity-loop framework, citizen science emerges from this study as an attuned, ongoing, and caring praxis of ecological kin-making. New co-species kinship relationships are formed, maintained, and strengthened through participation. The study highlights that where citizen science projects are designed with a participant community focus, they can create the conditions for self-directed and lifelong ecopedagogy that could be transformational for humans and non-humans in times of ecological and climate crisis. The study implies the catalytic validity of citizen science to provide a space-time context for participants to enact a ‘response-ability’ toward local environments and human and non-human dwellers, vital to enabling participants to experience a sense of agency and to take local action on environmental issues.","container-title":"Transactions of the Institute of British Geographers","DOI":"10.1111/tran.12613","ISSN":"1475-5661","issue":"n/a","language":"en","note":"_eprint: https://onlinelibrary.wiley.com/doi/pdf/10.1111/tran.12613","source":"Wiley Online Library","title":"Ecological kin-making in the multispecies muddle: An analytical framework for understanding embodied environmental citizen science experiences","title-short":"Ecological kin-making in the multispecies muddle","URL":"https://onlinelibrary.wiley.com/doi/abs/10.1111/tran.12613","volume":"n/a","author":[{"family":"Dunkley","given":"Ria"}],"accessed":{"date-parts":[["2023",5,16]]},"issued":{"date-parts":[["2023"]]}}},{"id":1841,"uris":["http://zotero.org/users/6040264/items/L9HDAV8K"],"itemData":{"id":1841,"type":"article-journal","DOI":"https://doi.org/10.1080/14733285.2023.2219624","ISSN":"1473-3285","language":"en","title":"Children as worlding but not only: holding space for unknowing and undoing, unfolding and ongoing","title-short":"Children as worlding but not only","URL":"https://www.tandfonline.com/doi/epdf/10.1080/14733285.2023.2219624","author":[{"family":"Malone","given":"Karen"},{"family":"Crinall","given":"Sarah"}],"accessed":{"date-parts":[["2023",6,6]]},"issued":{"date-parts":[["2023"]]}}}],"schema":"https://github.com/citation-style-language/schema/raw/master/csl-citation.json"} </w:instrText>
      </w:r>
      <w:r w:rsidR="001D486B" w:rsidRPr="005344B4">
        <w:rPr>
          <w:rFonts w:cs="Times New Roman"/>
        </w:rPr>
        <w:fldChar w:fldCharType="separate"/>
      </w:r>
      <w:r w:rsidR="00D6768E" w:rsidRPr="00D6768E">
        <w:rPr>
          <w:rFonts w:cs="Times New Roman"/>
        </w:rPr>
        <w:t>(Dunkley, 2023; Malone and Crinall, 2023)</w:t>
      </w:r>
      <w:r w:rsidR="001D486B" w:rsidRPr="005344B4">
        <w:rPr>
          <w:rFonts w:cs="Times New Roman"/>
        </w:rPr>
        <w:fldChar w:fldCharType="end"/>
      </w:r>
      <w:r w:rsidR="001D486B" w:rsidRPr="005344B4">
        <w:rPr>
          <w:rFonts w:cs="Times New Roman"/>
        </w:rPr>
        <w:t xml:space="preserve">. Susan’s language resonates with recent </w:t>
      </w:r>
      <w:r w:rsidR="00CD5357">
        <w:rPr>
          <w:rFonts w:cs="Times New Roman"/>
        </w:rPr>
        <w:t>moves</w:t>
      </w:r>
      <w:r w:rsidR="001D486B" w:rsidRPr="005344B4">
        <w:rPr>
          <w:rFonts w:cs="Times New Roman"/>
        </w:rPr>
        <w:t xml:space="preserve"> in Western climate and environmental movements to </w:t>
      </w:r>
      <w:r w:rsidR="00CD5357">
        <w:rPr>
          <w:rFonts w:cs="Times New Roman"/>
        </w:rPr>
        <w:t xml:space="preserve">acknowledge </w:t>
      </w:r>
      <w:r w:rsidR="001D486B" w:rsidRPr="005344B4">
        <w:rPr>
          <w:rFonts w:cs="Times New Roman"/>
        </w:rPr>
        <w:t>indigenous knowledge, cosmologies, and modes of being-in-the-world which emphasize the extension of kinship beyond those people we are intimately close to. An extension of kinship involves a refiguring of ethical conduct, what Donna Haraway call</w:t>
      </w:r>
      <w:r w:rsidR="00CD5357">
        <w:rPr>
          <w:rFonts w:cs="Times New Roman"/>
        </w:rPr>
        <w:t>s</w:t>
      </w:r>
      <w:r w:rsidR="001D486B" w:rsidRPr="005344B4">
        <w:rPr>
          <w:rFonts w:cs="Times New Roman"/>
        </w:rPr>
        <w:t xml:space="preserve"> ‘response-ability’, in which we attend to a fuller account of the harms we participate in and consider our agency in supporting the flourishing of multispecies worlds. As Indigenous scholar Kyle Whyte points out, the development of meaningful kin relations</w:t>
      </w:r>
      <w:r w:rsidR="00CD5357">
        <w:rPr>
          <w:rFonts w:cs="Times New Roman"/>
        </w:rPr>
        <w:t xml:space="preserve"> </w:t>
      </w:r>
      <w:r w:rsidR="001D486B" w:rsidRPr="005344B4">
        <w:rPr>
          <w:rFonts w:cs="Times New Roman"/>
        </w:rPr>
        <w:t>with other ecological bodies has implications for responsibility, in which humans are not responsible</w:t>
      </w:r>
      <w:r w:rsidR="001D486B" w:rsidRPr="005344B4">
        <w:rPr>
          <w:rFonts w:cs="Times New Roman"/>
          <w:i/>
          <w:iCs/>
        </w:rPr>
        <w:t xml:space="preserve"> for</w:t>
      </w:r>
      <w:r w:rsidR="001D486B" w:rsidRPr="005344B4">
        <w:rPr>
          <w:rFonts w:cs="Times New Roman"/>
        </w:rPr>
        <w:t xml:space="preserve"> human and non-human others but </w:t>
      </w:r>
      <w:r w:rsidR="001D486B" w:rsidRPr="005344B4">
        <w:rPr>
          <w:rFonts w:cs="Times New Roman"/>
          <w:i/>
          <w:iCs/>
        </w:rPr>
        <w:t>to</w:t>
      </w:r>
      <w:r w:rsidR="001D486B" w:rsidRPr="005344B4">
        <w:rPr>
          <w:rFonts w:cs="Times New Roman"/>
        </w:rPr>
        <w:t xml:space="preserve"> them. Here responsibility is understood as centring reciprocity, accountability and consent in the ways in which humans </w:t>
      </w:r>
      <w:r w:rsidR="00CD5357">
        <w:rPr>
          <w:rFonts w:cs="Times New Roman"/>
        </w:rPr>
        <w:t>act int relation to</w:t>
      </w:r>
      <w:r w:rsidR="001D486B" w:rsidRPr="005344B4">
        <w:rPr>
          <w:rFonts w:cs="Times New Roman"/>
        </w:rPr>
        <w:t xml:space="preserve"> climate and ecological change (Whyte 2020). </w:t>
      </w:r>
      <w:r w:rsidR="00D9208A" w:rsidRPr="005344B4">
        <w:rPr>
          <w:rFonts w:cs="Times New Roman"/>
        </w:rPr>
        <w:t xml:space="preserve">This resonates with </w:t>
      </w:r>
      <w:r w:rsidR="001D486B" w:rsidRPr="005344B4">
        <w:rPr>
          <w:rFonts w:cs="Times New Roman"/>
        </w:rPr>
        <w:t>Common World</w:t>
      </w:r>
      <w:r w:rsidR="00CD5357">
        <w:rPr>
          <w:rFonts w:cs="Times New Roman"/>
        </w:rPr>
        <w:t>s</w:t>
      </w:r>
      <w:r w:rsidR="001D486B" w:rsidRPr="005344B4">
        <w:rPr>
          <w:rFonts w:cs="Times New Roman"/>
        </w:rPr>
        <w:t xml:space="preserve"> scholarship</w:t>
      </w:r>
      <w:r w:rsidR="00CD5357">
        <w:rPr>
          <w:rFonts w:cs="Times New Roman"/>
        </w:rPr>
        <w:t>,</w:t>
      </w:r>
      <w:r w:rsidR="001D486B" w:rsidRPr="005344B4">
        <w:rPr>
          <w:rFonts w:cs="Times New Roman"/>
        </w:rPr>
        <w:t xml:space="preserve"> </w:t>
      </w:r>
      <w:r w:rsidR="00D9208A" w:rsidRPr="005344B4">
        <w:rPr>
          <w:rFonts w:cs="Times New Roman"/>
        </w:rPr>
        <w:t>which seeks to develop</w:t>
      </w:r>
      <w:r w:rsidR="001D486B" w:rsidRPr="005344B4">
        <w:rPr>
          <w:rFonts w:cs="Times New Roman"/>
        </w:rPr>
        <w:t xml:space="preserve"> new stories </w:t>
      </w:r>
      <w:r w:rsidR="00CD5357">
        <w:rPr>
          <w:rFonts w:cs="Times New Roman"/>
        </w:rPr>
        <w:t xml:space="preserve">about our entanglements in systems which </w:t>
      </w:r>
      <w:r w:rsidR="001D486B" w:rsidRPr="005344B4">
        <w:rPr>
          <w:rFonts w:cs="Times New Roman"/>
        </w:rPr>
        <w:t xml:space="preserve">enable some humans </w:t>
      </w:r>
      <w:r w:rsidR="00CD5357">
        <w:rPr>
          <w:rFonts w:cs="Times New Roman"/>
        </w:rPr>
        <w:t>to flourish at the expense of</w:t>
      </w:r>
      <w:r w:rsidR="001D486B" w:rsidRPr="005344B4">
        <w:rPr>
          <w:rFonts w:cs="Times New Roman"/>
        </w:rPr>
        <w:t xml:space="preserve"> other</w:t>
      </w:r>
      <w:r w:rsidR="00CD5357">
        <w:rPr>
          <w:rFonts w:cs="Times New Roman"/>
        </w:rPr>
        <w:t xml:space="preserve"> humans</w:t>
      </w:r>
      <w:r w:rsidR="001D486B" w:rsidRPr="005344B4">
        <w:rPr>
          <w:rFonts w:cs="Times New Roman"/>
        </w:rPr>
        <w:t xml:space="preserve"> and non-human animals</w:t>
      </w:r>
      <w:r w:rsidR="00426FF5" w:rsidRPr="005344B4">
        <w:rPr>
          <w:rFonts w:cs="Times New Roman"/>
        </w:rPr>
        <w:t xml:space="preserve">. </w:t>
      </w:r>
      <w:r w:rsidR="001D486B" w:rsidRPr="005344B4">
        <w:rPr>
          <w:rFonts w:cs="Times New Roman"/>
        </w:rPr>
        <w:t>Their work in early years education setting</w:t>
      </w:r>
      <w:r w:rsidR="003C6E67">
        <w:rPr>
          <w:rFonts w:cs="Times New Roman"/>
        </w:rPr>
        <w:t>s</w:t>
      </w:r>
      <w:r w:rsidR="001D486B" w:rsidRPr="005344B4">
        <w:rPr>
          <w:rFonts w:cs="Times New Roman"/>
        </w:rPr>
        <w:t xml:space="preserve"> seeks to disrupt the reproduction of sanitised settler-colonial narratives of human mastery over nature (</w:t>
      </w:r>
      <w:r w:rsidR="00426FF5" w:rsidRPr="005344B4">
        <w:rPr>
          <w:rFonts w:cs="Times New Roman"/>
        </w:rPr>
        <w:fldChar w:fldCharType="begin"/>
      </w:r>
      <w:r w:rsidR="00426FF5" w:rsidRPr="005344B4">
        <w:rPr>
          <w:rFonts w:cs="Times New Roman"/>
        </w:rPr>
        <w:instrText xml:space="preserve"> ADDIN ZOTERO_ITEM CSL_CITATION {"citationID":"ackgamPl","properties":{"formattedCitation":"(Nxumalo, 2018)","plainCitation":"(Nxumalo, 2018)","noteIndex":0},"citationItems":[{"id":240,"uris":["http://zotero.org/users/6040264/items/FPL7PULR"],"itemData":{"id":240,"type":"article-journal","abstract":"This article examines children’s encounters with dead and dying bumble bees in their everyday entangled lives. Within the context of an early childhood classroom located in suburban British Columbia, Canada, the article stories situated and emergent bee–child worldings to illustrate possibilities for learning with other species in anthropogenically damaged worlds. I pay attention to some of the ways in which children’s and educators’ practices have shifted away from encountering bees predominantly as objects of scientific knowledge towards more relational, embodied, and affective immersion in the lives and deaths of bumble bees. Situating these practices within current bumble bee vulnerabilities, I consider how children’s and educators’ inquiries might be viewed as pedagogies that matter for learning to live less destructively with others in current times of anthropogenic change.","container-title":"Journal of Early Childhood Research","DOI":"10.1177/1476718X17715499","ISSN":"1476-718X","issue":"2","journalAbbreviation":"Journal of Early Childhood Research","language":"en","page":"148-159","source":"SAGE Journals","title":"Stories for living on a damaged planet: Environmental education in a preschool classroom","title-short":"Stories for living on a damaged planet","volume":"16","author":[{"family":"Nxumalo","given":"Fikile"}],"issued":{"date-parts":[["2018",6,1]]}}}],"schema":"https://github.com/citation-style-language/schema/raw/master/csl-citation.json"} </w:instrText>
      </w:r>
      <w:r w:rsidR="00426FF5" w:rsidRPr="005344B4">
        <w:rPr>
          <w:rFonts w:cs="Times New Roman"/>
        </w:rPr>
        <w:fldChar w:fldCharType="separate"/>
      </w:r>
      <w:r w:rsidR="00426FF5" w:rsidRPr="005344B4">
        <w:rPr>
          <w:rFonts w:cs="Times New Roman"/>
        </w:rPr>
        <w:t>(Nxumalo, 2018)</w:t>
      </w:r>
      <w:r w:rsidR="00426FF5" w:rsidRPr="005344B4">
        <w:rPr>
          <w:rFonts w:cs="Times New Roman"/>
        </w:rPr>
        <w:fldChar w:fldCharType="end"/>
      </w:r>
      <w:r w:rsidR="00426FF5" w:rsidRPr="005344B4">
        <w:rPr>
          <w:rFonts w:cs="Times New Roman"/>
        </w:rPr>
        <w:t>.</w:t>
      </w:r>
      <w:r w:rsidR="001D486B" w:rsidRPr="005344B4">
        <w:rPr>
          <w:rFonts w:cs="Times New Roman"/>
        </w:rPr>
        <w:t xml:space="preserve"> Here the ecological encounters that adults share with children, and the development of multispecies relations through storytelling are micro-political engagements which value ‘generative and recuperative powers of small and seemingly insignificant </w:t>
      </w:r>
      <w:r w:rsidR="003C6E67" w:rsidRPr="005344B4">
        <w:rPr>
          <w:rFonts w:cs="Times New Roman"/>
        </w:rPr>
        <w:t>worldly</w:t>
      </w:r>
      <w:r w:rsidR="001D486B" w:rsidRPr="005344B4">
        <w:rPr>
          <w:rFonts w:cs="Times New Roman"/>
        </w:rPr>
        <w:t xml:space="preserve"> relations’ (Taylor, 2017, </w:t>
      </w:r>
      <w:r w:rsidR="00426FF5" w:rsidRPr="005344B4">
        <w:rPr>
          <w:rFonts w:cs="Times New Roman"/>
        </w:rPr>
        <w:t xml:space="preserve">p. </w:t>
      </w:r>
      <w:r w:rsidR="001D486B" w:rsidRPr="005344B4">
        <w:rPr>
          <w:rFonts w:cs="Times New Roman"/>
        </w:rPr>
        <w:t xml:space="preserve">1458). </w:t>
      </w:r>
      <w:r w:rsidR="00701B66">
        <w:rPr>
          <w:rFonts w:cs="Times New Roman"/>
        </w:rPr>
        <w:t xml:space="preserve"> M</w:t>
      </w:r>
      <w:r w:rsidR="001D486B" w:rsidRPr="005344B4">
        <w:rPr>
          <w:rFonts w:cs="Times New Roman"/>
        </w:rPr>
        <w:t xml:space="preserve">aking space for </w:t>
      </w:r>
      <w:r w:rsidR="00701B66">
        <w:rPr>
          <w:rFonts w:cs="Times New Roman"/>
        </w:rPr>
        <w:t>Co</w:t>
      </w:r>
      <w:r w:rsidR="001D486B" w:rsidRPr="005344B4">
        <w:rPr>
          <w:rFonts w:cs="Times New Roman"/>
        </w:rPr>
        <w:t xml:space="preserve">mmon </w:t>
      </w:r>
      <w:r w:rsidR="00701B66">
        <w:rPr>
          <w:rFonts w:cs="Times New Roman"/>
        </w:rPr>
        <w:t>W</w:t>
      </w:r>
      <w:r w:rsidR="001D486B" w:rsidRPr="005344B4">
        <w:rPr>
          <w:rFonts w:cs="Times New Roman"/>
        </w:rPr>
        <w:t xml:space="preserve">orld encounters </w:t>
      </w:r>
      <w:r w:rsidR="001D486B" w:rsidRPr="005344B4">
        <w:rPr>
          <w:rFonts w:cs="Times New Roman"/>
        </w:rPr>
        <w:lastRenderedPageBreak/>
        <w:t xml:space="preserve">is as much about unlearning and unbecoming as adults as it is about </w:t>
      </w:r>
      <w:r w:rsidR="00C83113">
        <w:rPr>
          <w:rFonts w:cs="Times New Roman"/>
        </w:rPr>
        <w:t xml:space="preserve">recognising how the work of raising </w:t>
      </w:r>
      <w:r w:rsidR="001D486B" w:rsidRPr="005344B4">
        <w:rPr>
          <w:rFonts w:cs="Times New Roman"/>
        </w:rPr>
        <w:t>children</w:t>
      </w:r>
      <w:r w:rsidR="00C83113">
        <w:rPr>
          <w:rFonts w:cs="Times New Roman"/>
        </w:rPr>
        <w:t xml:space="preserve"> is enrolled the making o</w:t>
      </w:r>
      <w:r w:rsidR="00701B66">
        <w:rPr>
          <w:rFonts w:cs="Times New Roman"/>
        </w:rPr>
        <w:t>f</w:t>
      </w:r>
      <w:r w:rsidR="00C83113">
        <w:rPr>
          <w:rFonts w:cs="Times New Roman"/>
        </w:rPr>
        <w:t xml:space="preserve"> worlds </w:t>
      </w:r>
      <w:r w:rsidR="001D486B" w:rsidRPr="005344B4">
        <w:rPr>
          <w:rFonts w:cs="Times New Roman"/>
        </w:rPr>
        <w:fldChar w:fldCharType="begin"/>
      </w:r>
      <w:r w:rsidR="00886E54" w:rsidRPr="005344B4">
        <w:rPr>
          <w:rFonts w:cs="Times New Roman"/>
        </w:rPr>
        <w:instrText xml:space="preserve"> ADDIN ZOTERO_ITEM CSL_CITATION {"citationID":"muBrkAjo","properties":{"formattedCitation":"(Malone and Crinall, 2023)","plainCitation":"(Malone and Crinall, 2023)","noteIndex":0},"citationItems":[{"id":1841,"uris":["http://zotero.org/users/6040264/items/L9HDAV8K"],"itemData":{"id":1841,"type":"article-journal","DOI":"https://doi.org/10.1080/14733285.2023.2219624","ISSN":"1473-3285","language":"en","title":"Children as worlding but not only: holding space for unknowing and undoing, unfolding and ongoing","title-short":"Children as worlding but not only","URL":"https://www.tandfonline.com/doi/epdf/10.1080/14733285.2023.2219624","author":[{"family":"Malone","given":"Karen"},{"family":"Crinall","given":"Sarah"}],"accessed":{"date-parts":[["2023",6,6]]},"issued":{"date-parts":[["2023"]]}}}],"schema":"https://github.com/citation-style-language/schema/raw/master/csl-citation.json"} </w:instrText>
      </w:r>
      <w:r w:rsidR="001D486B" w:rsidRPr="005344B4">
        <w:rPr>
          <w:rFonts w:cs="Times New Roman"/>
        </w:rPr>
        <w:fldChar w:fldCharType="separate"/>
      </w:r>
      <w:r w:rsidR="001D486B" w:rsidRPr="005344B4">
        <w:rPr>
          <w:rFonts w:cs="Times New Roman"/>
        </w:rPr>
        <w:t>(Malone and Crinall, 2023)</w:t>
      </w:r>
      <w:r w:rsidR="001D486B" w:rsidRPr="005344B4">
        <w:rPr>
          <w:rFonts w:cs="Times New Roman"/>
        </w:rPr>
        <w:fldChar w:fldCharType="end"/>
      </w:r>
      <w:r w:rsidR="001D486B" w:rsidRPr="005344B4">
        <w:rPr>
          <w:rFonts w:cs="Times New Roman"/>
        </w:rPr>
        <w:t xml:space="preserve">. </w:t>
      </w:r>
      <w:r w:rsidR="00044162" w:rsidRPr="005344B4">
        <w:rPr>
          <w:rFonts w:cs="Times New Roman"/>
        </w:rPr>
        <w:t xml:space="preserve">Here, parenting practices are </w:t>
      </w:r>
      <w:r w:rsidR="00701B66">
        <w:rPr>
          <w:rFonts w:cs="Times New Roman"/>
        </w:rPr>
        <w:t>experimenting with</w:t>
      </w:r>
      <w:r w:rsidR="00044162" w:rsidRPr="005344B4">
        <w:rPr>
          <w:rFonts w:cs="Times New Roman"/>
        </w:rPr>
        <w:t xml:space="preserve"> processes of </w:t>
      </w:r>
      <w:r w:rsidR="004D5CFE" w:rsidRPr="005344B4">
        <w:rPr>
          <w:rFonts w:cs="Times New Roman"/>
        </w:rPr>
        <w:t>knowing the world differently</w:t>
      </w:r>
      <w:r w:rsidR="00701B66">
        <w:rPr>
          <w:rFonts w:cs="Times New Roman"/>
        </w:rPr>
        <w:t>.</w:t>
      </w:r>
      <w:r w:rsidR="004D5CFE" w:rsidRPr="005344B4">
        <w:rPr>
          <w:rFonts w:cs="Times New Roman"/>
        </w:rPr>
        <w:t xml:space="preserve"> </w:t>
      </w:r>
      <w:r w:rsidR="00701B66">
        <w:rPr>
          <w:rFonts w:cs="Times New Roman"/>
        </w:rPr>
        <w:t>A</w:t>
      </w:r>
      <w:r w:rsidR="008D186F" w:rsidRPr="005344B4">
        <w:rPr>
          <w:rFonts w:cs="Times New Roman"/>
        </w:rPr>
        <w:t xml:space="preserve">djustments to the ways in which </w:t>
      </w:r>
      <w:r w:rsidR="00D1172E" w:rsidRPr="005344B4">
        <w:rPr>
          <w:rFonts w:cs="Times New Roman"/>
        </w:rPr>
        <w:t>parents</w:t>
      </w:r>
      <w:r w:rsidR="008D186F" w:rsidRPr="005344B4">
        <w:rPr>
          <w:rFonts w:cs="Times New Roman"/>
        </w:rPr>
        <w:t xml:space="preserve"> and their children relate to non-human natures </w:t>
      </w:r>
      <w:r w:rsidR="00B17564" w:rsidRPr="005344B4">
        <w:rPr>
          <w:rFonts w:cs="Times New Roman"/>
        </w:rPr>
        <w:t xml:space="preserve">can subtly reorient </w:t>
      </w:r>
      <w:proofErr w:type="spellStart"/>
      <w:r w:rsidR="008F292E" w:rsidRPr="005344B4">
        <w:rPr>
          <w:rFonts w:cs="Times New Roman"/>
        </w:rPr>
        <w:t>ethico</w:t>
      </w:r>
      <w:proofErr w:type="spellEnd"/>
      <w:r w:rsidR="008F292E" w:rsidRPr="005344B4">
        <w:rPr>
          <w:rFonts w:cs="Times New Roman"/>
        </w:rPr>
        <w:t>-pol</w:t>
      </w:r>
      <w:r w:rsidR="00CE474E" w:rsidRPr="005344B4">
        <w:rPr>
          <w:rFonts w:cs="Times New Roman"/>
        </w:rPr>
        <w:t>i</w:t>
      </w:r>
      <w:r w:rsidR="008F292E" w:rsidRPr="005344B4">
        <w:rPr>
          <w:rFonts w:cs="Times New Roman"/>
        </w:rPr>
        <w:t xml:space="preserve">tical considerations for acting in </w:t>
      </w:r>
      <w:r w:rsidR="00CE474E" w:rsidRPr="005344B4">
        <w:rPr>
          <w:rFonts w:cs="Times New Roman"/>
        </w:rPr>
        <w:t>Anthropocene</w:t>
      </w:r>
      <w:r w:rsidR="008F292E" w:rsidRPr="005344B4">
        <w:rPr>
          <w:rFonts w:cs="Times New Roman"/>
        </w:rPr>
        <w:t xml:space="preserve"> times. </w:t>
      </w:r>
    </w:p>
    <w:p w14:paraId="68B703C0" w14:textId="751697CC" w:rsidR="00F55D17" w:rsidRPr="005344B4" w:rsidRDefault="00F55D17" w:rsidP="00901009">
      <w:pPr>
        <w:pStyle w:val="Heading3"/>
      </w:pPr>
      <w:bookmarkStart w:id="149" w:name="_Toc213581838"/>
      <w:r w:rsidRPr="005344B4">
        <w:t>6</w:t>
      </w:r>
      <w:r w:rsidR="00834888" w:rsidRPr="005344B4">
        <w:t>.4.</w:t>
      </w:r>
      <w:r w:rsidRPr="005344B4">
        <w:t>2 Imagining futures</w:t>
      </w:r>
      <w:bookmarkEnd w:id="149"/>
    </w:p>
    <w:p w14:paraId="28C6744D" w14:textId="3F8E82AB" w:rsidR="00C44C22" w:rsidRPr="005344B4" w:rsidRDefault="00C44C22" w:rsidP="009811B0">
      <w:pPr>
        <w:spacing w:line="480" w:lineRule="auto"/>
        <w:rPr>
          <w:rFonts w:cs="Times New Roman"/>
        </w:rPr>
      </w:pPr>
      <w:r w:rsidRPr="005344B4">
        <w:rPr>
          <w:rFonts w:cs="Times New Roman"/>
        </w:rPr>
        <w:t>A second strategy involve</w:t>
      </w:r>
      <w:r w:rsidR="002A7948">
        <w:rPr>
          <w:rFonts w:cs="Times New Roman"/>
        </w:rPr>
        <w:t>s</w:t>
      </w:r>
      <w:r w:rsidR="008F292E" w:rsidRPr="005344B4">
        <w:rPr>
          <w:rFonts w:cs="Times New Roman"/>
        </w:rPr>
        <w:t xml:space="preserve"> parents</w:t>
      </w:r>
      <w:r w:rsidRPr="005344B4">
        <w:rPr>
          <w:rFonts w:cs="Times New Roman"/>
        </w:rPr>
        <w:t xml:space="preserve"> preparing their children for uncertain futures within the expectation that climate and ecological breakdown will create significant changes to the existing socio-economic infrastructures. Again, Susan suggested that some of her consumption choices, for example avoiding flying and buying second hand, are not only about reducing her ecological footprint</w:t>
      </w:r>
      <w:r w:rsidR="00742FD8" w:rsidRPr="005344B4">
        <w:rPr>
          <w:rFonts w:cs="Times New Roman"/>
        </w:rPr>
        <w:t xml:space="preserve"> within the framework of individual </w:t>
      </w:r>
      <w:r w:rsidR="002A7948" w:rsidRPr="005344B4">
        <w:rPr>
          <w:rFonts w:cs="Times New Roman"/>
        </w:rPr>
        <w:t>responsib</w:t>
      </w:r>
      <w:r w:rsidR="002A7948">
        <w:rPr>
          <w:rFonts w:cs="Times New Roman"/>
        </w:rPr>
        <w:t>i</w:t>
      </w:r>
      <w:r w:rsidR="002A7948" w:rsidRPr="005344B4">
        <w:rPr>
          <w:rFonts w:cs="Times New Roman"/>
        </w:rPr>
        <w:t>l</w:t>
      </w:r>
      <w:r w:rsidR="00786418">
        <w:rPr>
          <w:rFonts w:cs="Times New Roman"/>
        </w:rPr>
        <w:t>it</w:t>
      </w:r>
      <w:r w:rsidR="002A7948" w:rsidRPr="005344B4">
        <w:rPr>
          <w:rFonts w:cs="Times New Roman"/>
        </w:rPr>
        <w:t>y but</w:t>
      </w:r>
      <w:r w:rsidR="00742FD8" w:rsidRPr="005344B4">
        <w:rPr>
          <w:rFonts w:cs="Times New Roman"/>
        </w:rPr>
        <w:t xml:space="preserve"> extend beyond this to </w:t>
      </w:r>
      <w:r w:rsidRPr="005344B4">
        <w:rPr>
          <w:rFonts w:cs="Times New Roman"/>
        </w:rPr>
        <w:t xml:space="preserve">setting realistic expectations for her daughter. </w:t>
      </w:r>
    </w:p>
    <w:p w14:paraId="60686844" w14:textId="05BC53EF" w:rsidR="00C44C22" w:rsidRPr="005344B4" w:rsidRDefault="00C44C22" w:rsidP="009811B0">
      <w:pPr>
        <w:spacing w:line="480" w:lineRule="auto"/>
        <w:ind w:left="720"/>
        <w:rPr>
          <w:rFonts w:cs="Times New Roman"/>
          <w:i/>
          <w:iCs/>
        </w:rPr>
      </w:pPr>
      <w:r w:rsidRPr="005344B4">
        <w:rPr>
          <w:rFonts w:cs="Times New Roman"/>
          <w:i/>
          <w:iCs/>
        </w:rPr>
        <w:t xml:space="preserve">‘I want to live in the world where she will be able to maintain that and not have expectations of abundance that aren't sustainable, right? </w:t>
      </w:r>
      <w:proofErr w:type="spellStart"/>
      <w:r w:rsidRPr="005344B4">
        <w:rPr>
          <w:rFonts w:cs="Times New Roman"/>
          <w:i/>
          <w:iCs/>
        </w:rPr>
        <w:t>So.</w:t>
      </w:r>
      <w:proofErr w:type="spellEnd"/>
      <w:r w:rsidRPr="005344B4">
        <w:rPr>
          <w:rFonts w:cs="Times New Roman"/>
          <w:i/>
          <w:iCs/>
        </w:rPr>
        <w:t xml:space="preserve"> I'm trying to imagine that for her, so that her sense is that she hasn't lost anything by living in a world where we don't do all the things that are unsustainable’ (Susan)</w:t>
      </w:r>
    </w:p>
    <w:p w14:paraId="2074DEAF" w14:textId="308BF383" w:rsidR="00C44C22" w:rsidRPr="005344B4" w:rsidRDefault="007631B8" w:rsidP="009811B0">
      <w:pPr>
        <w:spacing w:line="480" w:lineRule="auto"/>
        <w:rPr>
          <w:rFonts w:cs="Times New Roman"/>
        </w:rPr>
      </w:pPr>
      <w:r w:rsidRPr="005344B4">
        <w:rPr>
          <w:rFonts w:cs="Times New Roman"/>
        </w:rPr>
        <w:t xml:space="preserve"> </w:t>
      </w:r>
      <w:r w:rsidR="00C44C22" w:rsidRPr="005344B4">
        <w:rPr>
          <w:rFonts w:cs="Times New Roman"/>
        </w:rPr>
        <w:t xml:space="preserve">Here her desire to protect her daughter as a mother extends to protecting her from anticipated losses in the future, where she imagines that </w:t>
      </w:r>
      <w:r w:rsidR="00A83CE8" w:rsidRPr="005344B4">
        <w:rPr>
          <w:rFonts w:cs="Times New Roman"/>
        </w:rPr>
        <w:t>her daughter</w:t>
      </w:r>
      <w:r w:rsidR="00C44C22" w:rsidRPr="005344B4">
        <w:rPr>
          <w:rFonts w:cs="Times New Roman"/>
        </w:rPr>
        <w:t xml:space="preserve"> will not have the same access to abundant resources and consumer goods as </w:t>
      </w:r>
      <w:r w:rsidR="00A83CE8" w:rsidRPr="005344B4">
        <w:rPr>
          <w:rFonts w:cs="Times New Roman"/>
        </w:rPr>
        <w:t>she does</w:t>
      </w:r>
      <w:r w:rsidR="00C44C22" w:rsidRPr="005344B4">
        <w:rPr>
          <w:rFonts w:cs="Times New Roman"/>
        </w:rPr>
        <w:t xml:space="preserve"> now. </w:t>
      </w:r>
      <w:r w:rsidR="007621FF">
        <w:rPr>
          <w:rFonts w:cs="Times New Roman"/>
        </w:rPr>
        <w:t xml:space="preserve">Rather she is attempting to shift both her own and her daughters understanding of abundance, from one of unlimited consumer goods towards more sustainable ideals of abundance. This chimes with </w:t>
      </w:r>
      <w:r w:rsidR="00615FAA">
        <w:rPr>
          <w:rFonts w:cs="Times New Roman"/>
        </w:rPr>
        <w:t>the shifting of notions of thrift explored in Chapter 5, from one of frugality and scarcity towards notions of abundance rooted in communality, creativity and joy</w:t>
      </w:r>
      <w:r w:rsidR="00C44C22" w:rsidRPr="005344B4">
        <w:rPr>
          <w:rFonts w:cs="Times New Roman"/>
        </w:rPr>
        <w:t xml:space="preserve">. </w:t>
      </w:r>
      <w:r w:rsidR="003D4192">
        <w:rPr>
          <w:rFonts w:cs="Times New Roman"/>
        </w:rPr>
        <w:t xml:space="preserve">This </w:t>
      </w:r>
      <w:r w:rsidR="007966E9">
        <w:rPr>
          <w:rFonts w:cs="Times New Roman"/>
        </w:rPr>
        <w:t xml:space="preserve">example offers one way in </w:t>
      </w:r>
      <w:r w:rsidR="00C44C22" w:rsidRPr="005344B4">
        <w:rPr>
          <w:rFonts w:cs="Times New Roman"/>
        </w:rPr>
        <w:t xml:space="preserve">which the anticipatory loss of climate changed futures </w:t>
      </w:r>
      <w:r w:rsidR="002D6574" w:rsidRPr="005344B4">
        <w:rPr>
          <w:rFonts w:cs="Times New Roman"/>
        </w:rPr>
        <w:t>is</w:t>
      </w:r>
      <w:r w:rsidR="00C44C22" w:rsidRPr="005344B4">
        <w:rPr>
          <w:rFonts w:cs="Times New Roman"/>
        </w:rPr>
        <w:t xml:space="preserve"> shaping relations between parents and childre</w:t>
      </w:r>
      <w:r w:rsidR="00315B8B" w:rsidRPr="005344B4">
        <w:rPr>
          <w:rFonts w:cs="Times New Roman"/>
        </w:rPr>
        <w:t>n.</w:t>
      </w:r>
      <w:r w:rsidR="007966E9">
        <w:rPr>
          <w:rFonts w:cs="Times New Roman"/>
        </w:rPr>
        <w:t xml:space="preserve"> Susan consciously seeks to instil in her child notions of abundance which can continue to be fulfilled into the future, </w:t>
      </w:r>
      <w:r w:rsidR="005B343D">
        <w:rPr>
          <w:rFonts w:cs="Times New Roman"/>
        </w:rPr>
        <w:t xml:space="preserve">in doing so she is undoing framings of scarcity and loss </w:t>
      </w:r>
      <w:r w:rsidR="003D4DE1">
        <w:rPr>
          <w:rFonts w:cs="Times New Roman"/>
        </w:rPr>
        <w:t>associated with the</w:t>
      </w:r>
      <w:r w:rsidR="005B343D">
        <w:rPr>
          <w:rFonts w:cs="Times New Roman"/>
        </w:rPr>
        <w:t xml:space="preserve"> </w:t>
      </w:r>
      <w:r w:rsidR="003D4DE1">
        <w:rPr>
          <w:rFonts w:cs="Times New Roman"/>
        </w:rPr>
        <w:t>apocalyptic imaginaries of the futur</w:t>
      </w:r>
      <w:r w:rsidR="003445AE">
        <w:rPr>
          <w:rFonts w:cs="Times New Roman"/>
        </w:rPr>
        <w:t xml:space="preserve">e. With and through her daughter she is </w:t>
      </w:r>
      <w:r w:rsidR="00973C9F">
        <w:rPr>
          <w:rFonts w:cs="Times New Roman"/>
        </w:rPr>
        <w:lastRenderedPageBreak/>
        <w:t xml:space="preserve">unlearning the </w:t>
      </w:r>
      <w:r w:rsidR="00B41289">
        <w:rPr>
          <w:rFonts w:cs="Times New Roman"/>
        </w:rPr>
        <w:t>materialistic</w:t>
      </w:r>
      <w:r w:rsidR="000E59FB">
        <w:rPr>
          <w:rFonts w:cs="Times New Roman"/>
        </w:rPr>
        <w:t xml:space="preserve"> abundance of </w:t>
      </w:r>
      <w:r w:rsidR="00B41289">
        <w:rPr>
          <w:rFonts w:cs="Times New Roman"/>
        </w:rPr>
        <w:t xml:space="preserve">consumption. Together, Susan and her daughter are </w:t>
      </w:r>
      <w:r w:rsidR="00E12C70">
        <w:rPr>
          <w:rFonts w:cs="Times New Roman"/>
        </w:rPr>
        <w:t>co-constituting what abundance might mean now and in the future</w:t>
      </w:r>
      <w:r w:rsidR="00C8044C">
        <w:rPr>
          <w:rFonts w:cs="Times New Roman"/>
        </w:rPr>
        <w:t>.</w:t>
      </w:r>
    </w:p>
    <w:p w14:paraId="3E8F9B38" w14:textId="0A111D2A" w:rsidR="00C44C22" w:rsidRPr="005344B4" w:rsidRDefault="00C44C22" w:rsidP="009811B0">
      <w:pPr>
        <w:spacing w:line="480" w:lineRule="auto"/>
        <w:rPr>
          <w:rFonts w:cs="Times New Roman"/>
        </w:rPr>
      </w:pPr>
      <w:r w:rsidRPr="005344B4">
        <w:rPr>
          <w:rFonts w:cs="Times New Roman"/>
        </w:rPr>
        <w:t xml:space="preserve">Kathryn on the other hand struggles to imagine her children living past middle age </w:t>
      </w:r>
      <w:r w:rsidR="00786418" w:rsidRPr="005344B4">
        <w:rPr>
          <w:rFonts w:cs="Times New Roman"/>
        </w:rPr>
        <w:t>because of</w:t>
      </w:r>
      <w:r w:rsidRPr="005344B4">
        <w:rPr>
          <w:rFonts w:cs="Times New Roman"/>
        </w:rPr>
        <w:t xml:space="preserve"> famine, societal breakdown and the outbreak of war</w:t>
      </w:r>
      <w:r w:rsidR="005F11F9">
        <w:rPr>
          <w:rFonts w:cs="Times New Roman"/>
        </w:rPr>
        <w:t xml:space="preserve">, which  are predicted to </w:t>
      </w:r>
      <w:r w:rsidRPr="005344B4">
        <w:rPr>
          <w:rFonts w:cs="Times New Roman"/>
        </w:rPr>
        <w:t>intensify and spread if global temperatures continue to increase</w:t>
      </w:r>
      <w:r w:rsidR="00D6768E">
        <w:rPr>
          <w:rFonts w:cs="Times New Roman"/>
        </w:rPr>
        <w:t xml:space="preserve"> </w:t>
      </w:r>
      <w:r w:rsidR="005F11F9">
        <w:rPr>
          <w:rFonts w:cs="Times New Roman"/>
        </w:rPr>
        <w:fldChar w:fldCharType="begin"/>
      </w:r>
      <w:r w:rsidR="00D6768E">
        <w:rPr>
          <w:rFonts w:cs="Times New Roman"/>
        </w:rPr>
        <w:instrText xml:space="preserve"> ADDIN ZOTERO_ITEM CSL_CITATION {"citationID":"Z5AQ14Kx","properties":{"formattedCitation":"(IPCC, 2018)","plainCitation":"(IPCC, 2018)","noteIndex":0},"citationItems":[{"id":783,"uris":["http://zotero.org/users/6040264/items/MSC3HRHW"],"itemData":{"id":783,"type":"report","publisher":"IPCC","title":"Global Warming of 1.5°C.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contributor":[{"family":"Masson-Delamotte,","given":"V.","suffix":"P."},{"family":"Zhai","given":"H.-O."},{"family":"Portner","given":"D."},{"family":"Roberts","given":"J"},{"family":"Skea","given":"P.R."},{"family":"Shukla","given":"A."},{"family":"Pirani","given":"W."},{"family":"Moufouma-Okia","given":"C"},{"family":"Pean","given":"R"},{"family":"Pidcock","given":"S"},{"family":"Connors","given":"J.B.R."},{"family":"Matthews","given":"Y."},{"family":"Chen","given":"X."},{"family":"Zhou","given":"M.I."},{"family":"Gomis","given":"E"},{"family":"Lennoy","given":"T"},{"family":"Maycock","given":"M"},{"family":"Tignor","given":"M"},{"family":"Waterfield","given":"T"}],"author":[{"family":"IPCC","given":""}],"issued":{"date-parts":[["2018"]]}}}],"schema":"https://github.com/citation-style-language/schema/raw/master/csl-citation.json"} </w:instrText>
      </w:r>
      <w:r w:rsidR="005F11F9">
        <w:rPr>
          <w:rFonts w:cs="Times New Roman"/>
        </w:rPr>
        <w:fldChar w:fldCharType="separate"/>
      </w:r>
      <w:r w:rsidR="00D6768E" w:rsidRPr="00D6768E">
        <w:rPr>
          <w:rFonts w:cs="Times New Roman"/>
        </w:rPr>
        <w:t>(IPCC, 2018)</w:t>
      </w:r>
      <w:r w:rsidR="005F11F9">
        <w:rPr>
          <w:rFonts w:cs="Times New Roman"/>
        </w:rPr>
        <w:fldChar w:fldCharType="end"/>
      </w:r>
      <w:r w:rsidRPr="005344B4">
        <w:rPr>
          <w:rFonts w:cs="Times New Roman"/>
        </w:rPr>
        <w:t xml:space="preserve">. </w:t>
      </w:r>
      <w:r w:rsidR="00D6768E">
        <w:rPr>
          <w:rFonts w:cs="Times New Roman"/>
        </w:rPr>
        <w:t xml:space="preserve"> D</w:t>
      </w:r>
      <w:r w:rsidRPr="005344B4">
        <w:rPr>
          <w:rFonts w:cs="Times New Roman"/>
        </w:rPr>
        <w:t>iscussing her children’s future</w:t>
      </w:r>
      <w:r w:rsidR="00D6768E">
        <w:rPr>
          <w:rFonts w:cs="Times New Roman"/>
        </w:rPr>
        <w:t>s</w:t>
      </w:r>
      <w:r w:rsidRPr="005344B4">
        <w:rPr>
          <w:rFonts w:cs="Times New Roman"/>
        </w:rPr>
        <w:t xml:space="preserve"> </w:t>
      </w:r>
      <w:r w:rsidR="00D6768E">
        <w:rPr>
          <w:rFonts w:cs="Times New Roman"/>
        </w:rPr>
        <w:t>with them i</w:t>
      </w:r>
      <w:r w:rsidRPr="005344B4">
        <w:rPr>
          <w:rFonts w:cs="Times New Roman"/>
        </w:rPr>
        <w:t>s fraught with fear and hopelessness;</w:t>
      </w:r>
    </w:p>
    <w:p w14:paraId="26427D4D" w14:textId="77777777" w:rsidR="00C44C22" w:rsidRPr="005344B4" w:rsidRDefault="00C44C22" w:rsidP="009811B0">
      <w:pPr>
        <w:spacing w:line="480" w:lineRule="auto"/>
        <w:ind w:left="720"/>
        <w:rPr>
          <w:rFonts w:cs="Times New Roman"/>
          <w:i/>
          <w:iCs/>
        </w:rPr>
      </w:pPr>
      <w:r w:rsidRPr="005344B4">
        <w:rPr>
          <w:rFonts w:cs="Times New Roman"/>
          <w:i/>
          <w:iCs/>
        </w:rPr>
        <w:t>‘you know we talk about what they want to do when they grow up – I don't think that matters – [breaks off in tears]’ (Kathryn)</w:t>
      </w:r>
    </w:p>
    <w:p w14:paraId="5FCDB129" w14:textId="4D987992" w:rsidR="00C44C22" w:rsidRPr="005344B4" w:rsidRDefault="00C44C22" w:rsidP="009811B0">
      <w:pPr>
        <w:spacing w:line="480" w:lineRule="auto"/>
        <w:rPr>
          <w:rFonts w:cs="Times New Roman"/>
        </w:rPr>
      </w:pPr>
      <w:r w:rsidRPr="005344B4">
        <w:rPr>
          <w:rFonts w:cs="Times New Roman"/>
        </w:rPr>
        <w:t>Kathryn makes a conscious effort to protect her children from ‘how I really feel’ about climate and ecological breakdown; she discusses the emotional burden of hiding her hopelessness from her children whilst also taking part in climate activism with Extinction Rebellion and Just Stop Oil</w:t>
      </w:r>
      <w:r w:rsidR="00D6768E">
        <w:rPr>
          <w:rFonts w:cs="Times New Roman"/>
        </w:rPr>
        <w:t>.</w:t>
      </w:r>
    </w:p>
    <w:p w14:paraId="711268F4" w14:textId="77777777" w:rsidR="00C44C22" w:rsidRPr="005344B4" w:rsidRDefault="00C44C22" w:rsidP="009811B0">
      <w:pPr>
        <w:spacing w:line="480" w:lineRule="auto"/>
        <w:ind w:left="360"/>
        <w:rPr>
          <w:rFonts w:cs="Times New Roman"/>
          <w:i/>
          <w:iCs/>
        </w:rPr>
      </w:pPr>
      <w:r w:rsidRPr="005344B4">
        <w:rPr>
          <w:rFonts w:cs="Times New Roman"/>
          <w:i/>
          <w:iCs/>
        </w:rPr>
        <w:t>We'll go down fighting I think is what I want them to know. But we are going down. It’s just we’ll be fighting (Kathryn)</w:t>
      </w:r>
    </w:p>
    <w:p w14:paraId="5CE75F78" w14:textId="3E5D2DE1" w:rsidR="00815C39" w:rsidRPr="005344B4" w:rsidRDefault="00C44C22" w:rsidP="009811B0">
      <w:pPr>
        <w:spacing w:line="480" w:lineRule="auto"/>
        <w:rPr>
          <w:rFonts w:cs="Times New Roman"/>
        </w:rPr>
      </w:pPr>
      <w:r w:rsidRPr="005344B4">
        <w:rPr>
          <w:rFonts w:cs="Times New Roman"/>
        </w:rPr>
        <w:t>As Lisa Howard’s research with parent eco-activists demonstrates, an important motivation for parent’s taking part in climate action is ‘feeling profoundly accountable to their children’ (Howard 2023</w:t>
      </w:r>
      <w:r w:rsidR="00426FF5" w:rsidRPr="005344B4">
        <w:rPr>
          <w:rFonts w:cs="Times New Roman"/>
        </w:rPr>
        <w:t>, p.</w:t>
      </w:r>
      <w:r w:rsidRPr="005344B4">
        <w:rPr>
          <w:rFonts w:cs="Times New Roman"/>
        </w:rPr>
        <w:t>120)</w:t>
      </w:r>
      <w:r w:rsidR="00D6768E">
        <w:rPr>
          <w:rFonts w:cs="Times New Roman"/>
        </w:rPr>
        <w:t>. They feel that</w:t>
      </w:r>
      <w:r w:rsidRPr="005344B4">
        <w:rPr>
          <w:rFonts w:cs="Times New Roman"/>
        </w:rPr>
        <w:t xml:space="preserve"> their duty to do what they can to change the current and predicted trajectory of global heating is directly linked to their parental responsibilities (Cripps, 2017). At the same time, involving her children in climate activism is </w:t>
      </w:r>
      <w:r w:rsidR="00D6768E">
        <w:rPr>
          <w:rFonts w:cs="Times New Roman"/>
        </w:rPr>
        <w:t>how</w:t>
      </w:r>
      <w:r w:rsidRPr="005344B4">
        <w:rPr>
          <w:rFonts w:cs="Times New Roman"/>
        </w:rPr>
        <w:t xml:space="preserve"> she protects her children from the hopelessness that she feels without shielding them completely from the material realities of climate and ecological change. This</w:t>
      </w:r>
      <w:r w:rsidR="00D6768E">
        <w:rPr>
          <w:rFonts w:cs="Times New Roman"/>
        </w:rPr>
        <w:t xml:space="preserve"> is</w:t>
      </w:r>
      <w:r w:rsidRPr="005344B4">
        <w:rPr>
          <w:rFonts w:cs="Times New Roman"/>
        </w:rPr>
        <w:t xml:space="preserve"> an approach to parenting that she draws from psychologist Caroline Hickman, who researches climate anxiety amongst children and young people </w:t>
      </w:r>
      <w:r w:rsidRPr="005344B4">
        <w:rPr>
          <w:rFonts w:cs="Times New Roman"/>
        </w:rPr>
        <w:fldChar w:fldCharType="begin"/>
      </w:r>
      <w:r w:rsidR="00286350" w:rsidRPr="005344B4">
        <w:rPr>
          <w:rFonts w:cs="Times New Roman"/>
        </w:rPr>
        <w:instrText xml:space="preserve"> ADDIN ZOTERO_ITEM CSL_CITATION {"citationID":"JXkvPoVP","properties":{"formattedCitation":"(Hickman {\\i{}et al.}, 2021)","plainCitation":"(Hickman et al., 2021)","noteIndex":0},"citationItems":[{"id":1845,"uris":["http://zotero.org/users/6040264/items/MFBB7YC9"],"itemData":{"id":1845,"type":"article-journal","abstract":"BackgroundClimate change has important implications for the health and futures of children and young people, yet they have little power to limit its harm, making them vulnerable to climate anxiety. This is the first large-scale investigation of climate anxiety in children and young people globally and its relationship with perceived government response.MethodsWe surveyed 10 000 children and young people (aged 16–25 years) in ten countries (Australia, Brazil, Finland, France, India, Nigeria, Philippines, Portugal, the UK, and the USA; 1000 participants per country). Invitations to complete the survey were sent via the platform Kantar between May 18 and June 7, 2021. Data were collected on participants’ thoughts and feelings about climate change, and government responses to climate change. Descriptive statistics were calculated for each aspect of climate anxiety, and Pearson's correlation analysis was done to evaluate whether climate-related distress, functioning, and negative beliefs about climate change were linked to thoughts and feelings about government response.FindingsRespondents across all countries were worried about climate change (59% were very or extremely worried and 84% were at least moderately worried). More than 50% reported each of the following emotions: sad, anxious, angry, powerless, helpless, and guilty. More than 45% of respondents said their feelings about climate change negatively affected their daily life and functioning, and many reported a high number of negative thoughts about climate change (eg, 75% said that they think the future is frightening and 83% said that they think people have failed to take care of the planet). Respondents rated governmental responses to climate change negatively and reported greater feelings of betrayal than of reassurance. Climate anxiety and distress were correlated with perceived inadequate government response and associated feelings of betrayal.InterpretationClimate anxiety and dissatisfaction with government responses are widespread in children and young people in countries across the world and impact their daily functioning. A perceived failure by governments to respond to the climate crisis is associated with increased distress. There is an urgent need for further research into the emotional impact of climate change on children and young people and for governments to validate their distress by taking urgent action on climate change.FundingAVAAZ.","container-title":"Lancet Planetary Health","DOI":"10.1016/S2542-5196(21)00278-3","ISSN":"2542-5196","issue":"12","page":"e863-e873","source":"the University of Bath's research portal","title":"Climate anxiety in children and young people and their beliefs about government responses to climate change: a global survey","title-short":"Climate anxiety in children and young people and their beliefs about government responses to climate change","volume":"5","author":[{"family":"Hickman","given":"Caroline"},{"family":"Marks","given":"Elizabeth"},{"family":"Pihkala","given":"Panu"},{"family":"Clayton","given":"Susan"},{"family":"Lewandowski","given":"Eric"},{"family":"Mayall","given":"Elouise"},{"family":"Wray","given":"Britt"},{"family":"Mellor","given":"Catriona"},{"family":"Susteren","given":"Lise","non-dropping-particle":"van"}],"issued":{"date-parts":[["2021",12,31]]}}}],"schema":"https://github.com/citation-style-language/schema/raw/master/csl-citation.json"} </w:instrText>
      </w:r>
      <w:r w:rsidRPr="005344B4">
        <w:rPr>
          <w:rFonts w:cs="Times New Roman"/>
        </w:rPr>
        <w:fldChar w:fldCharType="separate"/>
      </w:r>
      <w:r w:rsidR="00286350" w:rsidRPr="005344B4">
        <w:rPr>
          <w:rFonts w:cs="Times New Roman"/>
        </w:rPr>
        <w:t xml:space="preserve">(Hickman </w:t>
      </w:r>
      <w:r w:rsidR="00286350" w:rsidRPr="005344B4">
        <w:rPr>
          <w:rFonts w:cs="Times New Roman"/>
          <w:i/>
          <w:iCs/>
        </w:rPr>
        <w:t>et al.</w:t>
      </w:r>
      <w:r w:rsidR="00286350" w:rsidRPr="005344B4">
        <w:rPr>
          <w:rFonts w:cs="Times New Roman"/>
        </w:rPr>
        <w:t>, 2021)</w:t>
      </w:r>
      <w:r w:rsidRPr="005344B4">
        <w:rPr>
          <w:rFonts w:cs="Times New Roman"/>
        </w:rPr>
        <w:fldChar w:fldCharType="end"/>
      </w:r>
      <w:r w:rsidRPr="005344B4">
        <w:rPr>
          <w:rFonts w:cs="Times New Roman"/>
        </w:rPr>
        <w:t xml:space="preserve">. She suggests  that cultivating resilience to eco-anxiety involves both listening to young people and taking their concerns seriously as well as cultivating a sense of agency to avoid feelings of powerlessness and hopelessness </w:t>
      </w:r>
      <w:r w:rsidRPr="005344B4">
        <w:rPr>
          <w:rFonts w:cs="Times New Roman"/>
        </w:rPr>
        <w:fldChar w:fldCharType="begin"/>
      </w:r>
      <w:r w:rsidR="00286350" w:rsidRPr="005344B4">
        <w:rPr>
          <w:rFonts w:cs="Times New Roman"/>
        </w:rPr>
        <w:instrText xml:space="preserve"> ADDIN ZOTERO_ITEM CSL_CITATION {"citationID":"50B7Qhup","properties":{"formattedCitation":"(Hickman, 2019)","plainCitation":"(Hickman, 2019)","noteIndex":0},"citationItems":[{"id":1915,"uris":["http://zotero.org/users/6040264/items/XL93K2LK"],"itemData":{"id":1915,"type":"webpage","abstract":"In the face of the climate crisis, a lot of young people are experiencing eco-anxiety – here, a psychotherapist explains how to cope.","container-title":"The Conversation","language":"en-GB","title":"'I'm up late at night worrying about global warming – please can you put my mind at rest?'","title-short":"'I'm up late at night worrying about global warming – please can you put my mind at rest?","URL":"http://theconversation.com/im-up-late-at-night-worrying-about-global-warming-please-can-you-put-my-mind-at-rest-124940","author":[{"family":"Hickman","given":"Caroline"}],"accessed":{"date-parts":[["2023",11,7]]},"issued":{"date-parts":[["2019",10,11]]}}}],"schema":"https://github.com/citation-style-language/schema/raw/master/csl-citation.json"} </w:instrText>
      </w:r>
      <w:r w:rsidRPr="005344B4">
        <w:rPr>
          <w:rFonts w:cs="Times New Roman"/>
        </w:rPr>
        <w:fldChar w:fldCharType="separate"/>
      </w:r>
      <w:r w:rsidRPr="005344B4">
        <w:rPr>
          <w:rFonts w:cs="Times New Roman"/>
        </w:rPr>
        <w:t>(Hickman, 2019)</w:t>
      </w:r>
      <w:r w:rsidRPr="005344B4">
        <w:rPr>
          <w:rFonts w:cs="Times New Roman"/>
        </w:rPr>
        <w:fldChar w:fldCharType="end"/>
      </w:r>
      <w:r w:rsidRPr="005344B4">
        <w:rPr>
          <w:rFonts w:cs="Times New Roman"/>
        </w:rPr>
        <w:t>. Thus whilst Kathryn feels hopeless about the future, she wants to shield her children from this feeling and climate activism offers a way in which she can protect her children by cultivating a sense that they are not alone and that they have agency to act as part of</w:t>
      </w:r>
      <w:r w:rsidR="004331D6">
        <w:rPr>
          <w:rFonts w:cs="Times New Roman"/>
        </w:rPr>
        <w:t xml:space="preserve"> a</w:t>
      </w:r>
      <w:r w:rsidRPr="005344B4">
        <w:rPr>
          <w:rFonts w:cs="Times New Roman"/>
        </w:rPr>
        <w:t xml:space="preserve"> collective for change </w:t>
      </w:r>
      <w:r w:rsidRPr="005344B4">
        <w:rPr>
          <w:rFonts w:cs="Times New Roman"/>
        </w:rPr>
        <w:fldChar w:fldCharType="begin"/>
      </w:r>
      <w:r w:rsidR="00286350" w:rsidRPr="005344B4">
        <w:rPr>
          <w:rFonts w:cs="Times New Roman"/>
        </w:rPr>
        <w:instrText xml:space="preserve"> ADDIN ZOTERO_ITEM CSL_CITATION {"citationID":"vyM1Cg5Z","properties":{"formattedCitation":"(Hickman, 2019)","plainCitation":"(Hickman, 2019)","noteIndex":0},"citationItems":[{"id":1915,"uris":["http://zotero.org/users/6040264/items/XL93K2LK"],"itemData":{"id":1915,"type":"webpage","abstract":"In the face of the climate crisis, a lot of young people are experiencing eco-anxiety – here, a psychotherapist explains how to cope.","container-title":"The Conversation","language":"en-GB","title":"'I'm up late at night worrying about global warming – please can you put my mind at rest?'","title-short":"'I'm up late at night worrying about global warming – please can you put my mind at rest?","URL":"http://theconversation.com/im-up-late-at-night-worrying-about-global-warming-please-can-you-put-my-mind-at-rest-124940","author":[{"family":"Hickman","given":"Caroline"}],"accessed":{"date-parts":[["2023",11,7]]},"issued":{"date-parts":[["2019",10,11]]}}}],"schema":"https://github.com/citation-style-language/schema/raw/master/csl-citation.json"} </w:instrText>
      </w:r>
      <w:r w:rsidRPr="005344B4">
        <w:rPr>
          <w:rFonts w:cs="Times New Roman"/>
        </w:rPr>
        <w:fldChar w:fldCharType="separate"/>
      </w:r>
      <w:r w:rsidRPr="005344B4">
        <w:rPr>
          <w:rFonts w:cs="Times New Roman"/>
        </w:rPr>
        <w:t xml:space="preserve">(Hickman, </w:t>
      </w:r>
      <w:r w:rsidRPr="005344B4">
        <w:rPr>
          <w:rFonts w:cs="Times New Roman"/>
        </w:rPr>
        <w:lastRenderedPageBreak/>
        <w:t>2019)</w:t>
      </w:r>
      <w:r w:rsidRPr="005344B4">
        <w:rPr>
          <w:rFonts w:cs="Times New Roman"/>
        </w:rPr>
        <w:fldChar w:fldCharType="end"/>
      </w:r>
      <w:r w:rsidRPr="005344B4">
        <w:rPr>
          <w:rFonts w:cs="Times New Roman"/>
        </w:rPr>
        <w:t xml:space="preserve">. </w:t>
      </w:r>
      <w:r w:rsidR="00851FB5" w:rsidRPr="005344B4">
        <w:rPr>
          <w:rFonts w:cs="Times New Roman"/>
        </w:rPr>
        <w:t xml:space="preserve">In </w:t>
      </w:r>
      <w:r w:rsidR="004331D6" w:rsidRPr="005344B4">
        <w:rPr>
          <w:rFonts w:cs="Times New Roman"/>
        </w:rPr>
        <w:t>both</w:t>
      </w:r>
      <w:r w:rsidR="00851FB5" w:rsidRPr="005344B4">
        <w:rPr>
          <w:rFonts w:cs="Times New Roman"/>
        </w:rPr>
        <w:t xml:space="preserve"> examples, anticipated futures are having a significant impact on the relations </w:t>
      </w:r>
      <w:r w:rsidR="00084AE9" w:rsidRPr="005344B4">
        <w:rPr>
          <w:rFonts w:cs="Times New Roman"/>
        </w:rPr>
        <w:t>parents have with their children, and the ways in which they raise them</w:t>
      </w:r>
      <w:r w:rsidR="00F95D90" w:rsidRPr="005344B4">
        <w:rPr>
          <w:rFonts w:cs="Times New Roman"/>
        </w:rPr>
        <w:t>.</w:t>
      </w:r>
      <w:r w:rsidR="004E7D95" w:rsidRPr="005344B4">
        <w:rPr>
          <w:rFonts w:cs="Times New Roman"/>
        </w:rPr>
        <w:t xml:space="preserve"> In Kathryn’s case, fears for her children’s future were causing </w:t>
      </w:r>
      <w:r w:rsidR="000B5039" w:rsidRPr="005344B4">
        <w:rPr>
          <w:rFonts w:cs="Times New Roman"/>
        </w:rPr>
        <w:t>her</w:t>
      </w:r>
      <w:r w:rsidR="004E7D95" w:rsidRPr="005344B4">
        <w:rPr>
          <w:rFonts w:cs="Times New Roman"/>
        </w:rPr>
        <w:t xml:space="preserve"> distress</w:t>
      </w:r>
      <w:r w:rsidR="000B5039" w:rsidRPr="005344B4">
        <w:rPr>
          <w:rFonts w:cs="Times New Roman"/>
        </w:rPr>
        <w:t xml:space="preserve">, and although she felt duty-bound to engage in activism for the sake of her children, </w:t>
      </w:r>
      <w:r w:rsidR="004331D6" w:rsidRPr="005344B4">
        <w:rPr>
          <w:rFonts w:cs="Times New Roman"/>
        </w:rPr>
        <w:t>ultimately,</w:t>
      </w:r>
      <w:r w:rsidR="000B5039" w:rsidRPr="005344B4">
        <w:rPr>
          <w:rFonts w:cs="Times New Roman"/>
        </w:rPr>
        <w:t xml:space="preserve"> she couldn’t imagine a future for them. This is an important area for future research,</w:t>
      </w:r>
      <w:r w:rsidR="00A95FAD" w:rsidRPr="005344B4">
        <w:rPr>
          <w:rFonts w:cs="Times New Roman"/>
        </w:rPr>
        <w:t xml:space="preserve"> where</w:t>
      </w:r>
      <w:r w:rsidR="000B5039" w:rsidRPr="005344B4">
        <w:rPr>
          <w:rFonts w:cs="Times New Roman"/>
        </w:rPr>
        <w:t xml:space="preserve"> </w:t>
      </w:r>
      <w:r w:rsidR="00916922" w:rsidRPr="005344B4">
        <w:rPr>
          <w:rFonts w:cs="Times New Roman"/>
        </w:rPr>
        <w:t>eco-anxiety and existential f</w:t>
      </w:r>
      <w:r w:rsidR="00A95FAD" w:rsidRPr="005344B4">
        <w:rPr>
          <w:rFonts w:cs="Times New Roman"/>
        </w:rPr>
        <w:t xml:space="preserve">ear add to the overwhelm </w:t>
      </w:r>
      <w:r w:rsidR="00D6696E" w:rsidRPr="005344B4">
        <w:rPr>
          <w:rFonts w:cs="Times New Roman"/>
        </w:rPr>
        <w:t>felt by mothers in raising their children</w:t>
      </w:r>
      <w:r w:rsidR="00426FF5" w:rsidRPr="005344B4">
        <w:rPr>
          <w:rFonts w:cs="Times New Roman"/>
        </w:rPr>
        <w:t>.</w:t>
      </w:r>
      <w:r w:rsidR="00D6696E" w:rsidRPr="005344B4">
        <w:rPr>
          <w:rFonts w:cs="Times New Roman"/>
        </w:rPr>
        <w:t xml:space="preserve"> </w:t>
      </w:r>
    </w:p>
    <w:p w14:paraId="23276E81" w14:textId="5C4921E4" w:rsidR="00F55D17" w:rsidRPr="005344B4" w:rsidRDefault="00F55D17" w:rsidP="00901009">
      <w:pPr>
        <w:pStyle w:val="Heading3"/>
      </w:pPr>
      <w:bookmarkStart w:id="150" w:name="_Toc213581839"/>
      <w:r w:rsidRPr="005344B4">
        <w:t>6.</w:t>
      </w:r>
      <w:r w:rsidR="00834888" w:rsidRPr="005344B4">
        <w:t>4.</w:t>
      </w:r>
      <w:r w:rsidRPr="005344B4">
        <w:t xml:space="preserve">3 </w:t>
      </w:r>
      <w:r w:rsidR="00D12C9A" w:rsidRPr="005344B4">
        <w:t>Agency and activism</w:t>
      </w:r>
      <w:bookmarkEnd w:id="150"/>
    </w:p>
    <w:p w14:paraId="6B0224A2" w14:textId="476FB89B" w:rsidR="008B6654" w:rsidRPr="005344B4" w:rsidRDefault="00DA1E16" w:rsidP="009811B0">
      <w:pPr>
        <w:spacing w:line="480" w:lineRule="auto"/>
        <w:rPr>
          <w:rFonts w:cs="Times New Roman"/>
        </w:rPr>
      </w:pPr>
      <w:r w:rsidRPr="005344B4">
        <w:rPr>
          <w:rFonts w:cs="Times New Roman"/>
        </w:rPr>
        <w:t xml:space="preserve">Other parents also echoed this desire for their children to feel that they have a role to play </w:t>
      </w:r>
      <w:r w:rsidR="007A32CE" w:rsidRPr="005344B4">
        <w:rPr>
          <w:rFonts w:cs="Times New Roman"/>
        </w:rPr>
        <w:t>in bringing</w:t>
      </w:r>
      <w:r w:rsidRPr="005344B4">
        <w:rPr>
          <w:rFonts w:cs="Times New Roman"/>
        </w:rPr>
        <w:t xml:space="preserve"> about change. Through involving their children in environmental activism, children and their parents</w:t>
      </w:r>
      <w:r w:rsidR="00DA2EEC" w:rsidRPr="005344B4">
        <w:rPr>
          <w:rFonts w:cs="Times New Roman"/>
        </w:rPr>
        <w:t xml:space="preserve"> develop their </w:t>
      </w:r>
      <w:r w:rsidRPr="005344B4">
        <w:rPr>
          <w:rFonts w:cs="Times New Roman"/>
        </w:rPr>
        <w:t>political and moral agency</w:t>
      </w:r>
      <w:r w:rsidR="00DA2EEC" w:rsidRPr="005344B4">
        <w:rPr>
          <w:rFonts w:cs="Times New Roman"/>
        </w:rPr>
        <w:t xml:space="preserve"> </w:t>
      </w:r>
      <w:r w:rsidRPr="005344B4">
        <w:rPr>
          <w:rFonts w:cs="Times New Roman"/>
        </w:rPr>
        <w:t xml:space="preserve">in relation to an activist subjectivity. </w:t>
      </w:r>
      <w:r w:rsidR="008B6654" w:rsidRPr="005344B4">
        <w:rPr>
          <w:rFonts w:cs="Times New Roman"/>
        </w:rPr>
        <w:t xml:space="preserve">A defining characteristic of new climate activism is </w:t>
      </w:r>
      <w:r w:rsidR="00FE773A" w:rsidRPr="005344B4">
        <w:rPr>
          <w:rFonts w:cs="Times New Roman"/>
        </w:rPr>
        <w:t>the rejection of the figure of the responsible individual</w:t>
      </w:r>
      <w:r w:rsidR="00E107B7" w:rsidRPr="005344B4">
        <w:rPr>
          <w:rFonts w:cs="Times New Roman"/>
        </w:rPr>
        <w:t xml:space="preserve">. </w:t>
      </w:r>
      <w:r w:rsidR="008B6654" w:rsidRPr="005344B4">
        <w:rPr>
          <w:rFonts w:cs="Times New Roman"/>
        </w:rPr>
        <w:t>Whilst activists often continue to make changes in their everyday lives, responsibility</w:t>
      </w:r>
      <w:r w:rsidR="002C267F" w:rsidRPr="005344B4">
        <w:rPr>
          <w:rFonts w:cs="Times New Roman"/>
        </w:rPr>
        <w:t xml:space="preserve"> is directed</w:t>
      </w:r>
      <w:r w:rsidR="008B6654" w:rsidRPr="005344B4">
        <w:rPr>
          <w:rFonts w:cs="Times New Roman"/>
        </w:rPr>
        <w:t xml:space="preserve"> back onto the state, calling on the government to reshape transport, energy, military, industrial and food systems to mitigate climate change</w:t>
      </w:r>
      <w:r w:rsidR="00BE0332" w:rsidRPr="005344B4">
        <w:rPr>
          <w:rFonts w:cs="Times New Roman"/>
        </w:rPr>
        <w:t xml:space="preserve"> </w:t>
      </w:r>
      <w:r w:rsidR="00BE0332" w:rsidRPr="005344B4">
        <w:rPr>
          <w:rFonts w:cs="Times New Roman"/>
        </w:rPr>
        <w:fldChar w:fldCharType="begin"/>
      </w:r>
      <w:r w:rsidR="00BE0332" w:rsidRPr="005344B4">
        <w:rPr>
          <w:rFonts w:cs="Times New Roman"/>
        </w:rPr>
        <w:instrText xml:space="preserve"> ADDIN ZOTERO_ITEM CSL_CITATION {"citationID":"LlL9KO6h","properties":{"formattedCitation":"(Stuart, 2022)","plainCitation":"(Stuart, 2022)","noteIndex":0},"citationItems":[{"id":1811,"uris":["http://zotero.org/users/6040264/items/IGRJXX9B"],"itemData":{"id":1811,"type":"article-journal","abstract":"This article examines tensions in the climate movement between solutions that involve individual consumption and behaviour changes and those involving more transformative systemic change. Although they are demanding system change, activists in Fridays for Future and Extinction Rebellion face accusations of hypocrisy based on their personal choices. This neoliberal appeal to hypocrisy is used to discredit, divide, and undermine the climate movement. Focusing specifically on Extinction Rebellion (XR), I examine how accusations of hypocrisy take form, how XR activists and supporters respond to accusations of hypocrisy, and how XR activists justify living a low-carbon lifestyle despite a strong belief that only system change can adequately address the climate crisis. Then I explore the disconnect between XR’s focus on system change and their lack of specific goals that would drive forward the systemic changes necessary. While many activists call for ‘system change’ what is missing is an understanding of what kind of system change is necessary and how it might be achieved.","container-title":"New Political Economy","DOI":"10.1080/13563467.2021.2020740","ISSN":"1356-3467","issue":"5","note":"publisher: Routledge\n_eprint: https://doi.org/10.1080/13563467.2021.2020740","page":"806-819","source":"Taylor and Francis+NEJM","title":"Tensions between individual and system change in the climate movement: an analysis of Extinction Rebellion","title-short":"Tensions between individual and system change in the climate movement","volume":"27","author":[{"family":"Stuart","given":"Diana"}],"issued":{"date-parts":[["2022",9,3]]}}}],"schema":"https://github.com/citation-style-language/schema/raw/master/csl-citation.json"} </w:instrText>
      </w:r>
      <w:r w:rsidR="00BE0332" w:rsidRPr="005344B4">
        <w:rPr>
          <w:rFonts w:cs="Times New Roman"/>
        </w:rPr>
        <w:fldChar w:fldCharType="separate"/>
      </w:r>
      <w:r w:rsidR="00BE0332" w:rsidRPr="005344B4">
        <w:rPr>
          <w:rFonts w:cs="Times New Roman"/>
        </w:rPr>
        <w:t>(Stuart, 2022)</w:t>
      </w:r>
      <w:r w:rsidR="00BE0332" w:rsidRPr="005344B4">
        <w:rPr>
          <w:rFonts w:cs="Times New Roman"/>
        </w:rPr>
        <w:fldChar w:fldCharType="end"/>
      </w:r>
      <w:r w:rsidR="008B6654" w:rsidRPr="005344B4">
        <w:rPr>
          <w:rFonts w:cs="Times New Roman"/>
        </w:rPr>
        <w:t>.</w:t>
      </w:r>
      <w:r w:rsidR="00A75C3F" w:rsidRPr="005344B4">
        <w:rPr>
          <w:rFonts w:cs="Times New Roman"/>
        </w:rPr>
        <w:t xml:space="preserve"> More recently, the notion of institutional accountability has expanded beyond the state to </w:t>
      </w:r>
      <w:r w:rsidR="008B6654" w:rsidRPr="005344B4">
        <w:rPr>
          <w:rFonts w:cs="Times New Roman"/>
        </w:rPr>
        <w:t xml:space="preserve">‘all </w:t>
      </w:r>
      <w:r w:rsidR="00D12C9A" w:rsidRPr="005344B4">
        <w:rPr>
          <w:rFonts w:cs="Times New Roman"/>
        </w:rPr>
        <w:t>institutions</w:t>
      </w:r>
      <w:r w:rsidR="008B6654" w:rsidRPr="005344B4">
        <w:rPr>
          <w:rFonts w:cs="Times New Roman"/>
        </w:rPr>
        <w:t>’ responsible for communicating the risks and injustices of ecological crisis as well as making ‘every part of society’ responsible for taking action to reduce greenhouse gases</w:t>
      </w:r>
      <w:r w:rsidR="00BE0332" w:rsidRPr="005344B4">
        <w:rPr>
          <w:rFonts w:cs="Times New Roman"/>
        </w:rPr>
        <w:t xml:space="preserve"> </w:t>
      </w:r>
      <w:r w:rsidR="008B6654" w:rsidRPr="005344B4">
        <w:rPr>
          <w:rFonts w:cs="Times New Roman"/>
        </w:rPr>
        <w:t xml:space="preserve">(Extinction Rebellion, 2023). </w:t>
      </w:r>
    </w:p>
    <w:p w14:paraId="4C443F1B" w14:textId="513E1C05" w:rsidR="008B6654" w:rsidRPr="005344B4" w:rsidRDefault="008B6654" w:rsidP="009811B0">
      <w:pPr>
        <w:spacing w:line="480" w:lineRule="auto"/>
        <w:rPr>
          <w:rFonts w:cs="Times New Roman"/>
        </w:rPr>
      </w:pPr>
      <w:r w:rsidRPr="005344B4">
        <w:rPr>
          <w:rFonts w:cs="Times New Roman"/>
        </w:rPr>
        <w:t>Many of the activists I spoke to were critical of the rhetoric of individual responsibilit</w:t>
      </w:r>
      <w:r w:rsidR="00F7534F" w:rsidRPr="005344B4">
        <w:rPr>
          <w:rFonts w:cs="Times New Roman"/>
        </w:rPr>
        <w:t>y, nevertheless</w:t>
      </w:r>
      <w:r w:rsidRPr="005344B4">
        <w:rPr>
          <w:rFonts w:cs="Times New Roman"/>
        </w:rPr>
        <w:t xml:space="preserve">, they still made personal sacrifices or compromises in their </w:t>
      </w:r>
      <w:r w:rsidR="00A75C3F" w:rsidRPr="005344B4">
        <w:rPr>
          <w:rFonts w:cs="Times New Roman"/>
        </w:rPr>
        <w:t>family</w:t>
      </w:r>
      <w:r w:rsidRPr="005344B4">
        <w:rPr>
          <w:rFonts w:cs="Times New Roman"/>
        </w:rPr>
        <w:t xml:space="preserve"> lives to reduce their resource use and personal greenhouse gas emissions</w:t>
      </w:r>
      <w:r w:rsidR="00F65111" w:rsidRPr="005344B4">
        <w:rPr>
          <w:rFonts w:cs="Times New Roman"/>
        </w:rPr>
        <w:t>.</w:t>
      </w:r>
    </w:p>
    <w:p w14:paraId="3798D764" w14:textId="5BFED616" w:rsidR="008B6654" w:rsidRPr="005344B4" w:rsidRDefault="008B6654" w:rsidP="009811B0">
      <w:pPr>
        <w:spacing w:line="480" w:lineRule="auto"/>
        <w:ind w:left="720"/>
        <w:rPr>
          <w:rFonts w:cs="Times New Roman"/>
        </w:rPr>
      </w:pPr>
      <w:r w:rsidRPr="005344B4">
        <w:rPr>
          <w:rFonts w:cs="Times New Roman"/>
          <w:i/>
          <w:iCs/>
        </w:rPr>
        <w:t xml:space="preserve">from that moment, I was like - we can't fly to go on holiday anymore. You know, we can't, we can't emit this </w:t>
      </w:r>
      <w:r w:rsidR="00586CBB" w:rsidRPr="005344B4">
        <w:rPr>
          <w:rFonts w:cs="Times New Roman"/>
          <w:i/>
          <w:iCs/>
        </w:rPr>
        <w:t>carbon,</w:t>
      </w:r>
      <w:r w:rsidRPr="005344B4">
        <w:rPr>
          <w:rFonts w:cs="Times New Roman"/>
          <w:i/>
          <w:iCs/>
        </w:rPr>
        <w:t xml:space="preserve"> and I just think that</w:t>
      </w:r>
      <w:r w:rsidR="009402E5" w:rsidRPr="005344B4">
        <w:rPr>
          <w:rFonts w:cs="Times New Roman"/>
          <w:i/>
          <w:iCs/>
        </w:rPr>
        <w:t xml:space="preserve"> my</w:t>
      </w:r>
      <w:r w:rsidRPr="005344B4">
        <w:rPr>
          <w:rFonts w:cs="Times New Roman"/>
          <w:i/>
          <w:iCs/>
        </w:rPr>
        <w:t xml:space="preserve"> kids are </w:t>
      </w:r>
      <w:proofErr w:type="spellStart"/>
      <w:r w:rsidRPr="005344B4">
        <w:rPr>
          <w:rFonts w:cs="Times New Roman"/>
          <w:i/>
          <w:iCs/>
        </w:rPr>
        <w:t>gonna</w:t>
      </w:r>
      <w:proofErr w:type="spellEnd"/>
      <w:r w:rsidRPr="005344B4">
        <w:rPr>
          <w:rFonts w:cs="Times New Roman"/>
          <w:i/>
          <w:iCs/>
        </w:rPr>
        <w:t xml:space="preserve"> have a very different </w:t>
      </w:r>
      <w:r w:rsidR="009402E5" w:rsidRPr="005344B4">
        <w:rPr>
          <w:rFonts w:cs="Times New Roman"/>
          <w:i/>
          <w:iCs/>
        </w:rPr>
        <w:t>[life] I</w:t>
      </w:r>
      <w:r w:rsidRPr="005344B4">
        <w:rPr>
          <w:rFonts w:cs="Times New Roman"/>
          <w:i/>
          <w:iCs/>
        </w:rPr>
        <w:t xml:space="preserve"> mean, they can still have very good life.</w:t>
      </w:r>
      <w:r w:rsidRPr="005344B4">
        <w:rPr>
          <w:rFonts w:cs="Times New Roman"/>
        </w:rPr>
        <w:t xml:space="preserve"> [Carol]</w:t>
      </w:r>
    </w:p>
    <w:p w14:paraId="7D8BEB2B" w14:textId="73180246" w:rsidR="008B6654" w:rsidRPr="005344B4" w:rsidRDefault="00F7534F" w:rsidP="009811B0">
      <w:pPr>
        <w:spacing w:line="480" w:lineRule="auto"/>
        <w:rPr>
          <w:rFonts w:cs="Times New Roman"/>
        </w:rPr>
      </w:pPr>
      <w:r w:rsidRPr="005344B4">
        <w:rPr>
          <w:rFonts w:cs="Times New Roman"/>
        </w:rPr>
        <w:t>P</w:t>
      </w:r>
      <w:r w:rsidR="008B6654" w:rsidRPr="005344B4">
        <w:rPr>
          <w:rFonts w:cs="Times New Roman"/>
        </w:rPr>
        <w:t>arent activists constructed their personal responsibilit</w:t>
      </w:r>
      <w:r w:rsidR="00EB2B16">
        <w:rPr>
          <w:rFonts w:cs="Times New Roman"/>
        </w:rPr>
        <w:t>ies</w:t>
      </w:r>
      <w:r w:rsidR="008B6654" w:rsidRPr="005344B4">
        <w:rPr>
          <w:rFonts w:cs="Times New Roman"/>
        </w:rPr>
        <w:t xml:space="preserve"> as a bricolage of ideas and </w:t>
      </w:r>
      <w:r w:rsidR="00015FF9" w:rsidRPr="005344B4">
        <w:rPr>
          <w:rFonts w:cs="Times New Roman"/>
        </w:rPr>
        <w:t xml:space="preserve">low consumption </w:t>
      </w:r>
      <w:r w:rsidR="008B6654" w:rsidRPr="005344B4">
        <w:rPr>
          <w:rFonts w:cs="Times New Roman"/>
        </w:rPr>
        <w:t>practices. Decisions not to fly and to reduce car use or not have a car altogether came up repeatedly</w:t>
      </w:r>
      <w:r w:rsidR="00740593" w:rsidRPr="005344B4">
        <w:rPr>
          <w:rFonts w:cs="Times New Roman"/>
        </w:rPr>
        <w:t>, where</w:t>
      </w:r>
      <w:r w:rsidR="008B6654" w:rsidRPr="005344B4">
        <w:rPr>
          <w:rFonts w:cs="Times New Roman"/>
        </w:rPr>
        <w:t xml:space="preserve"> </w:t>
      </w:r>
      <w:r w:rsidR="00740593" w:rsidRPr="005344B4">
        <w:rPr>
          <w:rFonts w:cs="Times New Roman"/>
        </w:rPr>
        <w:t>f</w:t>
      </w:r>
      <w:r w:rsidR="008B6654" w:rsidRPr="005344B4">
        <w:rPr>
          <w:rFonts w:cs="Times New Roman"/>
        </w:rPr>
        <w:t>lying was associated with ideas of a typical family holiday</w:t>
      </w:r>
      <w:r w:rsidR="00740593" w:rsidRPr="005344B4">
        <w:rPr>
          <w:rFonts w:cs="Times New Roman"/>
        </w:rPr>
        <w:t>. The decision t</w:t>
      </w:r>
      <w:r w:rsidR="008B6654" w:rsidRPr="005344B4">
        <w:rPr>
          <w:rFonts w:cs="Times New Roman"/>
        </w:rPr>
        <w:t xml:space="preserve">o not fly was a </w:t>
      </w:r>
      <w:r w:rsidR="008B6654" w:rsidRPr="005344B4">
        <w:rPr>
          <w:rFonts w:cs="Times New Roman"/>
        </w:rPr>
        <w:lastRenderedPageBreak/>
        <w:t xml:space="preserve">conscious, and perhaps difficult, choice </w:t>
      </w:r>
      <w:r w:rsidR="00740593" w:rsidRPr="005344B4">
        <w:rPr>
          <w:rFonts w:cs="Times New Roman"/>
        </w:rPr>
        <w:t xml:space="preserve">which </w:t>
      </w:r>
      <w:r w:rsidR="008B6654" w:rsidRPr="005344B4">
        <w:rPr>
          <w:rFonts w:cs="Times New Roman"/>
        </w:rPr>
        <w:t xml:space="preserve">rubbed up against the cultural expectations of friends and family. Being part of a social network of activists who had made similar decisions made it easier to maintain this choice </w:t>
      </w:r>
    </w:p>
    <w:p w14:paraId="7BC9DAA3" w14:textId="7E6F7137" w:rsidR="008B6654" w:rsidRPr="005344B4" w:rsidRDefault="008B6654" w:rsidP="009811B0">
      <w:pPr>
        <w:spacing w:line="480" w:lineRule="auto"/>
        <w:ind w:left="720"/>
        <w:rPr>
          <w:rFonts w:cs="Times New Roman"/>
          <w:i/>
          <w:iCs/>
        </w:rPr>
      </w:pPr>
      <w:r w:rsidRPr="005344B4">
        <w:rPr>
          <w:rFonts w:cs="Times New Roman"/>
          <w:i/>
          <w:iCs/>
        </w:rPr>
        <w:t>Sometimes [we] meet up for drinks on a Sunday as well where it's very, very little talk</w:t>
      </w:r>
      <w:r w:rsidR="00EB2B16">
        <w:rPr>
          <w:rFonts w:cs="Times New Roman"/>
          <w:i/>
          <w:iCs/>
        </w:rPr>
        <w:t xml:space="preserve"> about</w:t>
      </w:r>
      <w:r w:rsidRPr="005344B4">
        <w:rPr>
          <w:rFonts w:cs="Times New Roman"/>
          <w:i/>
          <w:iCs/>
        </w:rPr>
        <w:t xml:space="preserve"> climate change but there's also no talk about people's holidays to Marbella, because they're not doing that. You know, so it's more restful because we don’t have to constantly… feel at odds with the way the world is. [Laughs] </w:t>
      </w:r>
      <w:r w:rsidR="00E326A4" w:rsidRPr="005344B4">
        <w:rPr>
          <w:rFonts w:cs="Times New Roman"/>
          <w:i/>
          <w:iCs/>
        </w:rPr>
        <w:t>(Susan)</w:t>
      </w:r>
    </w:p>
    <w:p w14:paraId="09D58F89" w14:textId="158C97DC" w:rsidR="008B6654" w:rsidRPr="005344B4" w:rsidRDefault="008B6654" w:rsidP="009811B0">
      <w:pPr>
        <w:spacing w:line="480" w:lineRule="auto"/>
        <w:rPr>
          <w:rFonts w:cs="Times New Roman"/>
        </w:rPr>
      </w:pPr>
      <w:r w:rsidRPr="005344B4">
        <w:rPr>
          <w:rFonts w:cs="Times New Roman"/>
        </w:rPr>
        <w:t>However, these individual choices were considered secondary to going on marches, educating others about ecological crisis and climate action and doing what they could within their power to try to contribute to policy, system and cultural change</w:t>
      </w:r>
    </w:p>
    <w:p w14:paraId="017CE2B9" w14:textId="49E48CB1" w:rsidR="00285A11" w:rsidRPr="005344B4" w:rsidRDefault="008B6654" w:rsidP="009811B0">
      <w:pPr>
        <w:spacing w:line="480" w:lineRule="auto"/>
        <w:ind w:left="720"/>
        <w:rPr>
          <w:rFonts w:cs="Times New Roman"/>
          <w:i/>
          <w:iCs/>
        </w:rPr>
      </w:pPr>
      <w:r w:rsidRPr="005344B4">
        <w:rPr>
          <w:rFonts w:cs="Times New Roman"/>
          <w:i/>
          <w:iCs/>
        </w:rPr>
        <w:t>I hope, if you said to my daughter, what's the best thing we're doing for the planet she'd say about going on marches and stuff</w:t>
      </w:r>
      <w:r w:rsidR="00EB2B16">
        <w:rPr>
          <w:rFonts w:cs="Times New Roman"/>
          <w:i/>
          <w:iCs/>
        </w:rPr>
        <w:t>,</w:t>
      </w:r>
      <w:r w:rsidRPr="005344B4">
        <w:rPr>
          <w:rFonts w:cs="Times New Roman"/>
          <w:i/>
          <w:iCs/>
        </w:rPr>
        <w:t xml:space="preserve"> but they’re obviously also aware of all the other nonsense that we’re doing, you know zero waste and going to the refill shop (Anne)</w:t>
      </w:r>
    </w:p>
    <w:p w14:paraId="42AB4E99" w14:textId="32128A82" w:rsidR="002344C2" w:rsidRPr="005344B4" w:rsidRDefault="00E6623D" w:rsidP="009811B0">
      <w:pPr>
        <w:spacing w:line="480" w:lineRule="auto"/>
        <w:rPr>
          <w:rFonts w:cs="Times New Roman"/>
        </w:rPr>
      </w:pPr>
      <w:r w:rsidRPr="005344B4">
        <w:rPr>
          <w:rFonts w:cs="Times New Roman"/>
        </w:rPr>
        <w:t xml:space="preserve">The figure of the responsible individual endures </w:t>
      </w:r>
      <w:r w:rsidR="00586CBB" w:rsidRPr="005344B4">
        <w:rPr>
          <w:rFonts w:cs="Times New Roman"/>
        </w:rPr>
        <w:t>here;</w:t>
      </w:r>
      <w:r w:rsidRPr="005344B4">
        <w:rPr>
          <w:rFonts w:cs="Times New Roman"/>
        </w:rPr>
        <w:t xml:space="preserve"> </w:t>
      </w:r>
      <w:r w:rsidR="00B63630" w:rsidRPr="005344B4">
        <w:rPr>
          <w:rFonts w:cs="Times New Roman"/>
        </w:rPr>
        <w:t>however,</w:t>
      </w:r>
      <w:r w:rsidRPr="005344B4">
        <w:rPr>
          <w:rFonts w:cs="Times New Roman"/>
        </w:rPr>
        <w:t xml:space="preserve"> responsibility is rerouted towards participation in a social movement. Whilst the strategic narratives of XR aim to shape a particular activist subject, that is, one who feels compelled to take part in non-violent disobedience with the aim of causing disruption, only three of my interviewees, Mark, Carol and Kathryn, had taken part in this type of action. </w:t>
      </w:r>
      <w:r w:rsidR="00E57BA0" w:rsidRPr="005344B4">
        <w:rPr>
          <w:rFonts w:cs="Times New Roman"/>
        </w:rPr>
        <w:t>Three</w:t>
      </w:r>
      <w:r w:rsidRPr="005344B4">
        <w:rPr>
          <w:rFonts w:cs="Times New Roman"/>
        </w:rPr>
        <w:t xml:space="preserve"> interviewees</w:t>
      </w:r>
      <w:r w:rsidR="00E57BA0" w:rsidRPr="005344B4">
        <w:rPr>
          <w:rFonts w:cs="Times New Roman"/>
        </w:rPr>
        <w:t xml:space="preserve"> expressed that they would like to be able to take part in arrestable action but that the</w:t>
      </w:r>
      <w:r w:rsidR="00C465C0" w:rsidRPr="005344B4">
        <w:rPr>
          <w:rFonts w:cs="Times New Roman"/>
        </w:rPr>
        <w:t xml:space="preserve">y felt unable to at this time, partly because </w:t>
      </w:r>
      <w:r w:rsidR="00C8559F" w:rsidRPr="005344B4">
        <w:rPr>
          <w:rFonts w:cs="Times New Roman"/>
        </w:rPr>
        <w:t>of their caring responsibilities.</w:t>
      </w:r>
    </w:p>
    <w:p w14:paraId="5E1DD3C3" w14:textId="2865AA57" w:rsidR="001B63EC" w:rsidRPr="005344B4" w:rsidRDefault="001B63EC" w:rsidP="009811B0">
      <w:pPr>
        <w:spacing w:line="480" w:lineRule="auto"/>
        <w:ind w:left="720"/>
        <w:rPr>
          <w:rFonts w:cs="Times New Roman"/>
          <w:i/>
          <w:iCs/>
        </w:rPr>
      </w:pPr>
      <w:r w:rsidRPr="005344B4">
        <w:rPr>
          <w:rFonts w:cs="Times New Roman"/>
          <w:i/>
          <w:iCs/>
        </w:rPr>
        <w:t xml:space="preserve">[XR meetings] were all about getting arrested and stuff and doing actions and it was a bit tricky. Having kids, you know, I went to some banner drops and things, but nothing spicy… And then. I found mother's climate action network, which is an organization that supports mums to </w:t>
      </w:r>
      <w:proofErr w:type="gramStart"/>
      <w:r w:rsidRPr="005344B4">
        <w:rPr>
          <w:rFonts w:cs="Times New Roman"/>
          <w:i/>
          <w:iCs/>
        </w:rPr>
        <w:t>take action</w:t>
      </w:r>
      <w:proofErr w:type="gramEnd"/>
      <w:r w:rsidRPr="005344B4">
        <w:rPr>
          <w:rFonts w:cs="Times New Roman"/>
          <w:i/>
          <w:iCs/>
        </w:rPr>
        <w:t xml:space="preserve"> locally in their local communities.</w:t>
      </w:r>
      <w:r w:rsidR="00A07A75" w:rsidRPr="005344B4">
        <w:rPr>
          <w:rFonts w:cs="Times New Roman"/>
          <w:i/>
          <w:iCs/>
        </w:rPr>
        <w:t xml:space="preserve"> </w:t>
      </w:r>
      <w:r w:rsidR="00586CBB" w:rsidRPr="005344B4">
        <w:rPr>
          <w:rFonts w:cs="Times New Roman"/>
          <w:i/>
          <w:iCs/>
        </w:rPr>
        <w:t>So,</w:t>
      </w:r>
      <w:r w:rsidRPr="005344B4">
        <w:rPr>
          <w:rFonts w:cs="Times New Roman"/>
          <w:i/>
          <w:iCs/>
        </w:rPr>
        <w:t xml:space="preserve"> I started with them [Judy]</w:t>
      </w:r>
    </w:p>
    <w:p w14:paraId="2A485249" w14:textId="4B226A32" w:rsidR="00DE6AE0" w:rsidRPr="005344B4" w:rsidRDefault="00846EC9" w:rsidP="009811B0">
      <w:pPr>
        <w:spacing w:line="480" w:lineRule="auto"/>
        <w:rPr>
          <w:rFonts w:cs="Times New Roman"/>
        </w:rPr>
      </w:pPr>
      <w:r w:rsidRPr="005344B4">
        <w:rPr>
          <w:rFonts w:cs="Times New Roman"/>
        </w:rPr>
        <w:t xml:space="preserve">Activist subjectivities emerge </w:t>
      </w:r>
      <w:proofErr w:type="spellStart"/>
      <w:r w:rsidRPr="005344B4">
        <w:rPr>
          <w:rFonts w:cs="Times New Roman"/>
        </w:rPr>
        <w:t>interrelationally</w:t>
      </w:r>
      <w:proofErr w:type="spellEnd"/>
      <w:r w:rsidRPr="005344B4">
        <w:rPr>
          <w:rFonts w:cs="Times New Roman"/>
        </w:rPr>
        <w:t xml:space="preserve">, where children play a constitutive role in </w:t>
      </w:r>
      <w:r w:rsidR="00C84424">
        <w:rPr>
          <w:rFonts w:cs="Times New Roman"/>
        </w:rPr>
        <w:t xml:space="preserve">the </w:t>
      </w:r>
      <w:r w:rsidRPr="005344B4">
        <w:rPr>
          <w:rFonts w:cs="Times New Roman"/>
        </w:rPr>
        <w:t xml:space="preserve">motivation to act </w:t>
      </w:r>
      <w:r w:rsidR="0056276D" w:rsidRPr="005344B4">
        <w:rPr>
          <w:rFonts w:cs="Times New Roman"/>
        </w:rPr>
        <w:t xml:space="preserve">as well as the practical limits on what types of activism a parent chooses to engage in. </w:t>
      </w:r>
      <w:r w:rsidR="005E6F40" w:rsidRPr="005344B4">
        <w:rPr>
          <w:rFonts w:cs="Times New Roman"/>
        </w:rPr>
        <w:t xml:space="preserve">For the </w:t>
      </w:r>
      <w:r w:rsidR="001B63EC" w:rsidRPr="005344B4">
        <w:rPr>
          <w:rFonts w:cs="Times New Roman"/>
        </w:rPr>
        <w:t>parents</w:t>
      </w:r>
      <w:r w:rsidR="005E6F40" w:rsidRPr="005344B4">
        <w:rPr>
          <w:rFonts w:cs="Times New Roman"/>
        </w:rPr>
        <w:t xml:space="preserve"> I interviewed, their climate activism took a range of forms</w:t>
      </w:r>
      <w:r w:rsidR="00C11DFA" w:rsidRPr="005344B4">
        <w:rPr>
          <w:rFonts w:cs="Times New Roman"/>
        </w:rPr>
        <w:t>. W</w:t>
      </w:r>
      <w:r w:rsidR="005E6F40" w:rsidRPr="005344B4">
        <w:rPr>
          <w:rFonts w:cs="Times New Roman"/>
        </w:rPr>
        <w:t xml:space="preserve">ithin </w:t>
      </w:r>
      <w:r w:rsidR="008401FB" w:rsidRPr="005344B4">
        <w:rPr>
          <w:rFonts w:cs="Times New Roman"/>
        </w:rPr>
        <w:t>social movements</w:t>
      </w:r>
      <w:r w:rsidR="00D1113B" w:rsidRPr="005344B4">
        <w:rPr>
          <w:rFonts w:cs="Times New Roman"/>
        </w:rPr>
        <w:t>,</w:t>
      </w:r>
      <w:r w:rsidR="00083003" w:rsidRPr="005344B4">
        <w:rPr>
          <w:rFonts w:cs="Times New Roman"/>
        </w:rPr>
        <w:t xml:space="preserve"> </w:t>
      </w:r>
      <w:r w:rsidR="00D1113B" w:rsidRPr="005344B4">
        <w:rPr>
          <w:rFonts w:cs="Times New Roman"/>
        </w:rPr>
        <w:lastRenderedPageBreak/>
        <w:t>interview</w:t>
      </w:r>
      <w:r w:rsidR="00C84424">
        <w:rPr>
          <w:rFonts w:cs="Times New Roman"/>
        </w:rPr>
        <w:t xml:space="preserve">ees had </w:t>
      </w:r>
      <w:r w:rsidR="00D1113B" w:rsidRPr="005344B4">
        <w:rPr>
          <w:rFonts w:cs="Times New Roman"/>
        </w:rPr>
        <w:t>t</w:t>
      </w:r>
      <w:r w:rsidR="00C84424">
        <w:rPr>
          <w:rFonts w:cs="Times New Roman"/>
        </w:rPr>
        <w:t>aken</w:t>
      </w:r>
      <w:r w:rsidR="00D1113B" w:rsidRPr="005344B4">
        <w:rPr>
          <w:rFonts w:cs="Times New Roman"/>
        </w:rPr>
        <w:t xml:space="preserve"> on </w:t>
      </w:r>
      <w:r w:rsidR="001A0F88" w:rsidRPr="005344B4">
        <w:rPr>
          <w:rFonts w:cs="Times New Roman"/>
        </w:rPr>
        <w:t xml:space="preserve">a range of </w:t>
      </w:r>
      <w:r w:rsidR="0051489E" w:rsidRPr="005344B4">
        <w:rPr>
          <w:rFonts w:cs="Times New Roman"/>
        </w:rPr>
        <w:t>roles</w:t>
      </w:r>
      <w:r w:rsidR="00C84424">
        <w:rPr>
          <w:rFonts w:cs="Times New Roman"/>
        </w:rPr>
        <w:t>,</w:t>
      </w:r>
      <w:r w:rsidR="001A0F88" w:rsidRPr="005344B4">
        <w:rPr>
          <w:rFonts w:cs="Times New Roman"/>
        </w:rPr>
        <w:t xml:space="preserve"> including organising local </w:t>
      </w:r>
      <w:r w:rsidR="00DE6AE0" w:rsidRPr="005344B4">
        <w:rPr>
          <w:rFonts w:cs="Times New Roman"/>
        </w:rPr>
        <w:t xml:space="preserve">events, </w:t>
      </w:r>
      <w:r w:rsidR="00D1113B" w:rsidRPr="005344B4">
        <w:rPr>
          <w:rFonts w:cs="Times New Roman"/>
        </w:rPr>
        <w:t xml:space="preserve">providing </w:t>
      </w:r>
      <w:r w:rsidR="00BE0332" w:rsidRPr="005344B4">
        <w:rPr>
          <w:rFonts w:cs="Times New Roman"/>
        </w:rPr>
        <w:t>back-office</w:t>
      </w:r>
      <w:r w:rsidR="00DE6AE0" w:rsidRPr="005344B4">
        <w:rPr>
          <w:rFonts w:cs="Times New Roman"/>
        </w:rPr>
        <w:t xml:space="preserve"> support for arrestees</w:t>
      </w:r>
      <w:r w:rsidR="008937FE" w:rsidRPr="005344B4">
        <w:rPr>
          <w:rFonts w:cs="Times New Roman"/>
        </w:rPr>
        <w:t xml:space="preserve"> and </w:t>
      </w:r>
      <w:r w:rsidR="0051489E" w:rsidRPr="005344B4">
        <w:rPr>
          <w:rFonts w:cs="Times New Roman"/>
        </w:rPr>
        <w:t xml:space="preserve">acting as a spokesperson at arrestable actions. </w:t>
      </w:r>
      <w:r w:rsidR="005A7230" w:rsidRPr="005344B4">
        <w:rPr>
          <w:rFonts w:cs="Times New Roman"/>
        </w:rPr>
        <w:t>Alongside this they engaged in</w:t>
      </w:r>
      <w:r w:rsidR="00C84424">
        <w:rPr>
          <w:rFonts w:cs="Times New Roman"/>
        </w:rPr>
        <w:t xml:space="preserve"> the </w:t>
      </w:r>
      <w:r w:rsidR="005A7230" w:rsidRPr="005344B4">
        <w:rPr>
          <w:rFonts w:cs="Times New Roman"/>
        </w:rPr>
        <w:t>climate conscious modes of parenting mentioned above</w:t>
      </w:r>
      <w:r w:rsidR="00436E59">
        <w:rPr>
          <w:rFonts w:cs="Times New Roman"/>
        </w:rPr>
        <w:t>. Other forms of activism tha</w:t>
      </w:r>
      <w:r w:rsidR="002476BD">
        <w:rPr>
          <w:rFonts w:cs="Times New Roman"/>
        </w:rPr>
        <w:t>t</w:t>
      </w:r>
      <w:r w:rsidR="00436E59">
        <w:rPr>
          <w:rFonts w:cs="Times New Roman"/>
        </w:rPr>
        <w:t xml:space="preserve"> fitted around their family lives included </w:t>
      </w:r>
      <w:r w:rsidR="00CB47F4" w:rsidRPr="005344B4">
        <w:rPr>
          <w:rFonts w:cs="Times New Roman"/>
        </w:rPr>
        <w:t xml:space="preserve">going in to their children’s schools to discuss </w:t>
      </w:r>
      <w:r w:rsidR="00520C70" w:rsidRPr="005344B4">
        <w:rPr>
          <w:rFonts w:cs="Times New Roman"/>
        </w:rPr>
        <w:t>climate activism, organising local litter picks and</w:t>
      </w:r>
      <w:r w:rsidR="00C9797A" w:rsidRPr="005344B4">
        <w:rPr>
          <w:rFonts w:cs="Times New Roman"/>
        </w:rPr>
        <w:t xml:space="preserve"> seeking to educate and influence others around them, through example as well as </w:t>
      </w:r>
      <w:r w:rsidR="002476BD">
        <w:rPr>
          <w:rFonts w:cs="Times New Roman"/>
        </w:rPr>
        <w:t>inviting them to protest events</w:t>
      </w:r>
      <w:r w:rsidR="00C9797A" w:rsidRPr="005344B4">
        <w:rPr>
          <w:rFonts w:cs="Times New Roman"/>
        </w:rPr>
        <w:t xml:space="preserve">. </w:t>
      </w:r>
    </w:p>
    <w:p w14:paraId="4FF6CEDD" w14:textId="77777777" w:rsidR="00C9797A" w:rsidRPr="005344B4" w:rsidRDefault="00C9797A" w:rsidP="009811B0">
      <w:pPr>
        <w:spacing w:line="480" w:lineRule="auto"/>
        <w:rPr>
          <w:rFonts w:cs="Times New Roman"/>
        </w:rPr>
      </w:pPr>
      <w:r w:rsidRPr="005344B4">
        <w:rPr>
          <w:rFonts w:cs="Times New Roman"/>
        </w:rPr>
        <w:t>Attending The Big One was not a one-off for the parents I spoke to, rather it was an example of the ways in which climate activism was co-constitutive of their family lives and relations. Climate politics are woven through their lives and the lives of their children, not only through lifestyle choice but through an enduring commitment to political activism.</w:t>
      </w:r>
    </w:p>
    <w:p w14:paraId="4A6AE341" w14:textId="66698525" w:rsidR="00C9797A" w:rsidRPr="005344B4" w:rsidRDefault="00586CBB" w:rsidP="009811B0">
      <w:pPr>
        <w:spacing w:line="480" w:lineRule="auto"/>
        <w:ind w:left="720"/>
        <w:rPr>
          <w:rFonts w:cs="Times New Roman"/>
          <w:i/>
          <w:iCs/>
        </w:rPr>
      </w:pPr>
      <w:r w:rsidRPr="005344B4">
        <w:rPr>
          <w:rFonts w:cs="Times New Roman"/>
          <w:i/>
          <w:iCs/>
        </w:rPr>
        <w:t>It’s,</w:t>
      </w:r>
      <w:r w:rsidR="00C9797A" w:rsidRPr="005344B4">
        <w:rPr>
          <w:rFonts w:cs="Times New Roman"/>
          <w:i/>
          <w:iCs/>
        </w:rPr>
        <w:t xml:space="preserve"> it's like a vocation, you know, it's like a…Life commitment. (Judy)</w:t>
      </w:r>
    </w:p>
    <w:p w14:paraId="605BE6D8" w14:textId="3DE03ED5" w:rsidR="00DA1E16" w:rsidRPr="005344B4" w:rsidRDefault="00DA1E16" w:rsidP="009811B0">
      <w:pPr>
        <w:spacing w:line="480" w:lineRule="auto"/>
        <w:rPr>
          <w:rFonts w:cs="Times New Roman"/>
        </w:rPr>
      </w:pPr>
      <w:r w:rsidRPr="005344B4">
        <w:rPr>
          <w:rFonts w:cs="Times New Roman"/>
        </w:rPr>
        <w:t xml:space="preserve">Mark </w:t>
      </w:r>
      <w:r w:rsidR="00E20B63">
        <w:rPr>
          <w:rFonts w:cs="Times New Roman"/>
        </w:rPr>
        <w:t xml:space="preserve">told me </w:t>
      </w:r>
      <w:r w:rsidRPr="005344B4">
        <w:rPr>
          <w:rFonts w:cs="Times New Roman"/>
        </w:rPr>
        <w:t xml:space="preserve">that going to protests was ‘very normal in the way that we go to swimming lessons now and again’. He described how his eldest son, aged 4, would independently make little signs with the XR logo and use them in imaginative play. Anne and Judy described a commitment to climate activism being in the background of their everyday lives, whilst Kathryn described close family friends taking part in recent high profile JSO actions </w:t>
      </w:r>
    </w:p>
    <w:p w14:paraId="40B3D54B" w14:textId="379EDA4E" w:rsidR="00DA1E16" w:rsidRPr="005344B4" w:rsidRDefault="00DA1E16" w:rsidP="009811B0">
      <w:pPr>
        <w:spacing w:line="480" w:lineRule="auto"/>
        <w:ind w:left="720"/>
        <w:rPr>
          <w:rFonts w:cs="Times New Roman"/>
          <w:i/>
          <w:iCs/>
        </w:rPr>
      </w:pPr>
      <w:r w:rsidRPr="005344B4">
        <w:rPr>
          <w:rFonts w:cs="Times New Roman"/>
          <w:i/>
          <w:iCs/>
        </w:rPr>
        <w:t xml:space="preserve">Yeah, I didn't know they were doing that. </w:t>
      </w:r>
      <w:r w:rsidR="00E20B63" w:rsidRPr="005344B4">
        <w:rPr>
          <w:rFonts w:cs="Times New Roman"/>
          <w:i/>
          <w:iCs/>
        </w:rPr>
        <w:t>Obviously,</w:t>
      </w:r>
      <w:r w:rsidRPr="005344B4">
        <w:rPr>
          <w:rFonts w:cs="Times New Roman"/>
          <w:i/>
          <w:iCs/>
        </w:rPr>
        <w:t xml:space="preserve"> they can't talk about it. I saw him on Thursday and then suddenly he's there on the news on Saturday. Yeah, it's, a </w:t>
      </w:r>
      <w:proofErr w:type="gramStart"/>
      <w:r w:rsidRPr="005344B4">
        <w:rPr>
          <w:rFonts w:cs="Times New Roman"/>
          <w:i/>
          <w:iCs/>
        </w:rPr>
        <w:t>really strange</w:t>
      </w:r>
      <w:proofErr w:type="gramEnd"/>
      <w:r w:rsidRPr="005344B4">
        <w:rPr>
          <w:rFonts w:cs="Times New Roman"/>
          <w:i/>
          <w:iCs/>
        </w:rPr>
        <w:t xml:space="preserve"> world to be a part of (Kathryn)</w:t>
      </w:r>
    </w:p>
    <w:p w14:paraId="65166DA4" w14:textId="5CF802D6" w:rsidR="009B2334" w:rsidRPr="005344B4" w:rsidRDefault="00DA1E16" w:rsidP="009811B0">
      <w:pPr>
        <w:spacing w:line="480" w:lineRule="auto"/>
        <w:rPr>
          <w:rFonts w:cs="Times New Roman"/>
        </w:rPr>
      </w:pPr>
      <w:r w:rsidRPr="005344B4">
        <w:rPr>
          <w:rFonts w:cs="Times New Roman"/>
        </w:rPr>
        <w:t>For her children, seeing</w:t>
      </w:r>
      <w:r w:rsidR="00050A80" w:rsidRPr="005344B4">
        <w:rPr>
          <w:rFonts w:cs="Times New Roman"/>
        </w:rPr>
        <w:t xml:space="preserve"> adult </w:t>
      </w:r>
      <w:r w:rsidRPr="005344B4">
        <w:rPr>
          <w:rFonts w:cs="Times New Roman"/>
        </w:rPr>
        <w:t>friends featur</w:t>
      </w:r>
      <w:r w:rsidR="00F11ECB" w:rsidRPr="005344B4">
        <w:rPr>
          <w:rFonts w:cs="Times New Roman"/>
        </w:rPr>
        <w:t xml:space="preserve">e </w:t>
      </w:r>
      <w:r w:rsidRPr="005344B4">
        <w:rPr>
          <w:rFonts w:cs="Times New Roman"/>
        </w:rPr>
        <w:t>on the national news was a source of pride and excitement</w:t>
      </w:r>
      <w:r w:rsidR="00C832A0" w:rsidRPr="005344B4">
        <w:rPr>
          <w:rFonts w:cs="Times New Roman"/>
        </w:rPr>
        <w:t>;</w:t>
      </w:r>
      <w:r w:rsidR="00692487" w:rsidRPr="005344B4">
        <w:rPr>
          <w:rFonts w:cs="Times New Roman"/>
        </w:rPr>
        <w:t xml:space="preserve"> </w:t>
      </w:r>
      <w:r w:rsidR="009B2334" w:rsidRPr="005344B4">
        <w:rPr>
          <w:rFonts w:cs="Times New Roman"/>
        </w:rPr>
        <w:t>those</w:t>
      </w:r>
      <w:r w:rsidR="00927F17" w:rsidRPr="005344B4">
        <w:rPr>
          <w:rFonts w:cs="Times New Roman"/>
        </w:rPr>
        <w:t xml:space="preserve"> </w:t>
      </w:r>
      <w:r w:rsidR="0083653B" w:rsidRPr="005344B4">
        <w:rPr>
          <w:rFonts w:cs="Times New Roman"/>
        </w:rPr>
        <w:t xml:space="preserve">taking part in arrestable actions were </w:t>
      </w:r>
      <w:r w:rsidR="00610F40" w:rsidRPr="005344B4">
        <w:rPr>
          <w:rFonts w:cs="Times New Roman"/>
        </w:rPr>
        <w:t xml:space="preserve">considered </w:t>
      </w:r>
      <w:r w:rsidR="00E20B63">
        <w:rPr>
          <w:rFonts w:cs="Times New Roman"/>
        </w:rPr>
        <w:t>heroic. However,</w:t>
      </w:r>
      <w:r w:rsidR="009B2334" w:rsidRPr="005344B4">
        <w:rPr>
          <w:rFonts w:cs="Times New Roman"/>
        </w:rPr>
        <w:t xml:space="preserve"> </w:t>
      </w:r>
      <w:r w:rsidR="00F01C39" w:rsidRPr="005344B4">
        <w:rPr>
          <w:rFonts w:cs="Times New Roman"/>
        </w:rPr>
        <w:t>Kathryn</w:t>
      </w:r>
      <w:r w:rsidR="009B2334" w:rsidRPr="005344B4">
        <w:rPr>
          <w:rFonts w:cs="Times New Roman"/>
        </w:rPr>
        <w:t xml:space="preserve"> </w:t>
      </w:r>
      <w:r w:rsidR="00F01C39" w:rsidRPr="005344B4">
        <w:rPr>
          <w:rFonts w:cs="Times New Roman"/>
        </w:rPr>
        <w:t>tempered this comment with an acknowledgement of the detrimental impact the action had had on her friend</w:t>
      </w:r>
      <w:r w:rsidR="00586CBB">
        <w:rPr>
          <w:rFonts w:cs="Times New Roman"/>
        </w:rPr>
        <w:t>’s</w:t>
      </w:r>
      <w:r w:rsidR="00F01C39" w:rsidRPr="005344B4">
        <w:rPr>
          <w:rFonts w:cs="Times New Roman"/>
        </w:rPr>
        <w:t xml:space="preserve"> livelihood </w:t>
      </w:r>
    </w:p>
    <w:p w14:paraId="787992B8" w14:textId="38A03B90" w:rsidR="00030154" w:rsidRPr="005344B4" w:rsidRDefault="00F01C39" w:rsidP="009811B0">
      <w:pPr>
        <w:spacing w:line="480" w:lineRule="auto"/>
        <w:ind w:left="720"/>
        <w:rPr>
          <w:rFonts w:cs="Times New Roman"/>
          <w:i/>
          <w:iCs/>
        </w:rPr>
      </w:pPr>
      <w:r w:rsidRPr="005344B4">
        <w:rPr>
          <w:rFonts w:cs="Times New Roman"/>
          <w:i/>
          <w:iCs/>
        </w:rPr>
        <w:t xml:space="preserve"> [he’s] probably </w:t>
      </w:r>
      <w:proofErr w:type="spellStart"/>
      <w:r w:rsidRPr="005344B4">
        <w:rPr>
          <w:rFonts w:cs="Times New Roman"/>
          <w:i/>
          <w:iCs/>
        </w:rPr>
        <w:t>gonna</w:t>
      </w:r>
      <w:proofErr w:type="spellEnd"/>
      <w:r w:rsidRPr="005344B4">
        <w:rPr>
          <w:rFonts w:cs="Times New Roman"/>
          <w:i/>
          <w:iCs/>
        </w:rPr>
        <w:t xml:space="preserve"> lose his job. He's been banned from within the M25. He's being investigated on numerous accounts. He's been charged. </w:t>
      </w:r>
      <w:r w:rsidR="00B63630" w:rsidRPr="005344B4">
        <w:rPr>
          <w:rFonts w:cs="Times New Roman"/>
          <w:i/>
          <w:iCs/>
        </w:rPr>
        <w:t>And</w:t>
      </w:r>
      <w:r w:rsidRPr="005344B4">
        <w:rPr>
          <w:rFonts w:cs="Times New Roman"/>
          <w:i/>
          <w:iCs/>
        </w:rPr>
        <w:t xml:space="preserve"> that's his life no</w:t>
      </w:r>
      <w:r w:rsidR="00DC4362" w:rsidRPr="005344B4">
        <w:rPr>
          <w:rFonts w:cs="Times New Roman"/>
          <w:i/>
          <w:iCs/>
        </w:rPr>
        <w:t>w (</w:t>
      </w:r>
      <w:r w:rsidR="000C5BA6" w:rsidRPr="005344B4">
        <w:rPr>
          <w:rFonts w:cs="Times New Roman"/>
          <w:i/>
          <w:iCs/>
        </w:rPr>
        <w:t>Kathryn</w:t>
      </w:r>
      <w:r w:rsidR="00DC4362" w:rsidRPr="005344B4">
        <w:rPr>
          <w:rFonts w:cs="Times New Roman"/>
          <w:i/>
          <w:iCs/>
        </w:rPr>
        <w:t>)</w:t>
      </w:r>
    </w:p>
    <w:p w14:paraId="01BA4F7B" w14:textId="0C08221A" w:rsidR="00050A80" w:rsidRPr="005344B4" w:rsidRDefault="00F50979" w:rsidP="009811B0">
      <w:pPr>
        <w:spacing w:line="480" w:lineRule="auto"/>
        <w:rPr>
          <w:rFonts w:cs="Times New Roman"/>
        </w:rPr>
      </w:pPr>
      <w:r w:rsidRPr="005344B4">
        <w:rPr>
          <w:rFonts w:cs="Times New Roman"/>
        </w:rPr>
        <w:lastRenderedPageBreak/>
        <w:t>These experiences of being part of a climate movements – the joy and the disappoint</w:t>
      </w:r>
      <w:r w:rsidR="00FA148E" w:rsidRPr="005344B4">
        <w:rPr>
          <w:rFonts w:cs="Times New Roman"/>
        </w:rPr>
        <w:t xml:space="preserve">ment, the communality and the </w:t>
      </w:r>
      <w:r w:rsidR="00E444C5" w:rsidRPr="005344B4">
        <w:rPr>
          <w:rFonts w:cs="Times New Roman"/>
        </w:rPr>
        <w:t xml:space="preserve">feeling of being ‘at odds’ with the world, the pride and the sacrifice </w:t>
      </w:r>
      <w:r w:rsidR="009E51F0" w:rsidRPr="005344B4">
        <w:rPr>
          <w:rFonts w:cs="Times New Roman"/>
        </w:rPr>
        <w:t>–</w:t>
      </w:r>
      <w:r w:rsidR="00E444C5" w:rsidRPr="005344B4">
        <w:rPr>
          <w:rFonts w:cs="Times New Roman"/>
        </w:rPr>
        <w:t xml:space="preserve"> </w:t>
      </w:r>
      <w:r w:rsidR="009E51F0" w:rsidRPr="005344B4">
        <w:rPr>
          <w:rFonts w:cs="Times New Roman"/>
        </w:rPr>
        <w:t xml:space="preserve">are affectively charged encounters with the shifting politics of climate change. </w:t>
      </w:r>
      <w:r w:rsidR="00FC1E28" w:rsidRPr="005344B4">
        <w:rPr>
          <w:rFonts w:cs="Times New Roman"/>
        </w:rPr>
        <w:t xml:space="preserve">Through an ongoing activist </w:t>
      </w:r>
      <w:r w:rsidR="00C816A4" w:rsidRPr="005344B4">
        <w:rPr>
          <w:rFonts w:cs="Times New Roman"/>
        </w:rPr>
        <w:t>subject</w:t>
      </w:r>
      <w:r w:rsidR="00C816A4">
        <w:rPr>
          <w:rFonts w:cs="Times New Roman"/>
        </w:rPr>
        <w:t>ivity</w:t>
      </w:r>
      <w:r w:rsidR="00FC1E28" w:rsidRPr="005344B4">
        <w:rPr>
          <w:rFonts w:cs="Times New Roman"/>
        </w:rPr>
        <w:t>, children and their parents gain insights into the challenges and complexities of</w:t>
      </w:r>
      <w:r w:rsidR="009E51F0" w:rsidRPr="005344B4">
        <w:rPr>
          <w:rFonts w:cs="Times New Roman"/>
        </w:rPr>
        <w:t xml:space="preserve"> </w:t>
      </w:r>
      <w:r w:rsidR="00050A80" w:rsidRPr="005344B4">
        <w:rPr>
          <w:rFonts w:cs="Times New Roman"/>
        </w:rPr>
        <w:t>processes of social change, where there is no quick fix or eas</w:t>
      </w:r>
      <w:r w:rsidR="00C816A4">
        <w:rPr>
          <w:rFonts w:cs="Times New Roman"/>
        </w:rPr>
        <w:t>y</w:t>
      </w:r>
      <w:r w:rsidR="00050A80" w:rsidRPr="005344B4">
        <w:rPr>
          <w:rFonts w:cs="Times New Roman"/>
        </w:rPr>
        <w:t xml:space="preserve"> solution.</w:t>
      </w:r>
    </w:p>
    <w:p w14:paraId="002B452F" w14:textId="402781A6" w:rsidR="00DC6938" w:rsidRPr="005344B4" w:rsidRDefault="00DC6938" w:rsidP="009811B0">
      <w:pPr>
        <w:spacing w:line="480" w:lineRule="auto"/>
        <w:ind w:left="720"/>
        <w:rPr>
          <w:rFonts w:cs="Times New Roman"/>
          <w:i/>
          <w:iCs/>
        </w:rPr>
      </w:pPr>
      <w:r w:rsidRPr="005344B4">
        <w:rPr>
          <w:rFonts w:cs="Times New Roman"/>
          <w:i/>
          <w:iCs/>
        </w:rPr>
        <w:t xml:space="preserve">The first time I took [my daughter] on a march, bless her, we got home…and then I went back a few weeks later to do something else. And she was like, ‘Oh, why are you going </w:t>
      </w:r>
      <w:r w:rsidR="00586CBB" w:rsidRPr="005344B4">
        <w:rPr>
          <w:rFonts w:cs="Times New Roman"/>
          <w:i/>
          <w:iCs/>
        </w:rPr>
        <w:t>back?</w:t>
      </w:r>
      <w:r w:rsidRPr="005344B4">
        <w:rPr>
          <w:rFonts w:cs="Times New Roman"/>
          <w:i/>
          <w:iCs/>
        </w:rPr>
        <w:t xml:space="preserve"> Didn't it work? Didn't our March work ‘and it's like – hmmm, it’s not that simple. I think now she's done a few she kind of realizes that. Yeah. It's just what we do now. (</w:t>
      </w:r>
      <w:r w:rsidRPr="00C816A4">
        <w:rPr>
          <w:rFonts w:cs="Times New Roman"/>
        </w:rPr>
        <w:t>Anne)</w:t>
      </w:r>
    </w:p>
    <w:p w14:paraId="7BE52BDF" w14:textId="5A8EF76C" w:rsidR="0000354F" w:rsidRPr="005344B4" w:rsidRDefault="00C56F83" w:rsidP="009811B0">
      <w:pPr>
        <w:spacing w:line="480" w:lineRule="auto"/>
        <w:rPr>
          <w:rFonts w:cs="Times New Roman"/>
        </w:rPr>
      </w:pPr>
      <w:r w:rsidRPr="005344B4">
        <w:rPr>
          <w:rFonts w:cs="Times New Roman"/>
        </w:rPr>
        <w:t xml:space="preserve">Here the desire for change rubs up against the </w:t>
      </w:r>
      <w:r w:rsidR="004D0497" w:rsidRPr="005344B4">
        <w:rPr>
          <w:rFonts w:cs="Times New Roman"/>
        </w:rPr>
        <w:t xml:space="preserve"> ‘slow paradox of climate politics’ </w:t>
      </w:r>
      <w:r w:rsidR="00BE0332" w:rsidRPr="005344B4">
        <w:rPr>
          <w:rFonts w:cs="Times New Roman"/>
        </w:rPr>
        <w:fldChar w:fldCharType="begin"/>
      </w:r>
      <w:r w:rsidR="00BE0332" w:rsidRPr="005344B4">
        <w:rPr>
          <w:rFonts w:cs="Times New Roman"/>
        </w:rPr>
        <w:instrText xml:space="preserve"> ADDIN ZOTERO_ITEM CSL_CITATION {"citationID":"PaaTIy3g","properties":{"formattedCitation":"(Owens, 2010)","plainCitation":"(Owens, 2010)","noteIndex":0},"citationItems":[{"id":1676,"uris":["http://zotero.org/users/6040264/items/6QSB92UX"],"itemData":{"id":1676,"type":"article-journal","abstract":"This paper is concerned with environmental governance and policy formation in the area of climate change. Speciﬁcally, it examines a decision by the UK Government in 2003 to adopt a demanding, longterm CO2 emissions reduction target, following the advice of one of its longest standing environmental advisory bodies, the Royal Commission on Environmental Pollution. It explores the origins of the Commission’s recommendation and the reasons for its relatively rapid uptake in public policy. It argues that in both cases, a complex mix of structural and contingent, cognitive and non-cognitive factors can be identiﬁed, operating at different levels of governance. Finally, the paper reﬂects on what we might learn from this particular case about policy processes and the role of knowledge and expert advice within them.","container-title":"Global Environmental Change","DOI":"10.1016/j.gloenvcha.2009.11.001","ISSN":"09593780","issue":"3","journalAbbreviation":"Global Environmental Change","language":"en","page":"394-401","source":"DOI.org (Crossref)","title":"Learning across levels of governance: Expert advice and the adoption of carbon dioxide emissions reduction targets in the UK","title-short":"Learning across levels of governance","volume":"20","author":[{"family":"Owens","given":"Susan"}],"issued":{"date-parts":[["2010",8]]}}}],"schema":"https://github.com/citation-style-language/schema/raw/master/csl-citation.json"} </w:instrText>
      </w:r>
      <w:r w:rsidR="00BE0332" w:rsidRPr="005344B4">
        <w:rPr>
          <w:rFonts w:cs="Times New Roman"/>
        </w:rPr>
        <w:fldChar w:fldCharType="separate"/>
      </w:r>
      <w:r w:rsidR="00BE0332" w:rsidRPr="005344B4">
        <w:rPr>
          <w:rFonts w:cs="Times New Roman"/>
        </w:rPr>
        <w:t>(Owens, 2010)</w:t>
      </w:r>
      <w:r w:rsidR="00BE0332" w:rsidRPr="005344B4">
        <w:rPr>
          <w:rFonts w:cs="Times New Roman"/>
        </w:rPr>
        <w:fldChar w:fldCharType="end"/>
      </w:r>
      <w:r w:rsidRPr="005344B4">
        <w:rPr>
          <w:rFonts w:cs="Times New Roman"/>
        </w:rPr>
        <w:t>, and</w:t>
      </w:r>
      <w:r w:rsidR="004D0497" w:rsidRPr="005344B4">
        <w:rPr>
          <w:rFonts w:cs="Times New Roman"/>
        </w:rPr>
        <w:t xml:space="preserve"> </w:t>
      </w:r>
      <w:r w:rsidR="00B734C9" w:rsidRPr="005344B4">
        <w:rPr>
          <w:rFonts w:cs="Times New Roman"/>
        </w:rPr>
        <w:t>complicates more simplistic narrative</w:t>
      </w:r>
      <w:r w:rsidR="00A93AD8" w:rsidRPr="005344B4">
        <w:rPr>
          <w:rFonts w:cs="Times New Roman"/>
        </w:rPr>
        <w:t>s</w:t>
      </w:r>
      <w:r w:rsidR="00B734C9" w:rsidRPr="005344B4">
        <w:rPr>
          <w:rFonts w:cs="Times New Roman"/>
        </w:rPr>
        <w:t xml:space="preserve"> often offered to young children</w:t>
      </w:r>
      <w:r w:rsidRPr="005344B4">
        <w:rPr>
          <w:rFonts w:cs="Times New Roman"/>
        </w:rPr>
        <w:t xml:space="preserve"> </w:t>
      </w:r>
      <w:r w:rsidR="00B734C9" w:rsidRPr="005344B4">
        <w:rPr>
          <w:rFonts w:cs="Times New Roman"/>
        </w:rPr>
        <w:t>who are increasingly positioned as agents of change</w:t>
      </w:r>
      <w:r w:rsidR="0032254A" w:rsidRPr="005344B4">
        <w:rPr>
          <w:rFonts w:cs="Times New Roman"/>
        </w:rPr>
        <w:t xml:space="preserve"> </w:t>
      </w:r>
      <w:r w:rsidR="00C837CD" w:rsidRPr="005344B4">
        <w:rPr>
          <w:rFonts w:cs="Times New Roman"/>
        </w:rPr>
        <w:fldChar w:fldCharType="begin"/>
      </w:r>
      <w:r w:rsidR="00C837CD" w:rsidRPr="005344B4">
        <w:rPr>
          <w:rFonts w:cs="Times New Roman"/>
        </w:rPr>
        <w:instrText xml:space="preserve"> ADDIN ZOTERO_ITEM CSL_CITATION {"citationID":"3AtWbuHk","properties":{"formattedCitation":"(Lee, 2013; Andersen, 2018)","plainCitation":"(Lee, 2013; Andersen, 2018)","noteIndex":0},"citationItems":[{"id":720,"uris":["http://zotero.org/users/6040264/items/KFSCVW2I"],"itemData":{"id":720,"type":"chapter","abstract":"The issues that arise at the conjunction of childhood and climate change are complex. They touch on the oldest themes of bio-politics; relations between human and non-human life; the nature of human agency and its traction and influence in the world; the possibilities for deliberate intervention in human and non-human activity. Over the past couple of centuries at least, children have had these themes projected onto their lives and childhood itself has been shaped by its use as a political and scientific test-bed for their examination. Looking to futures, these themes also have profound practical and ethical implications for children, for the distribution of resources essential to life and for intergenerational justice and generational succession (Facer 2011). So as I examine climate change and childhood together, I will advance an argument about the roles that children and childhood can play in responding to climate change. Central to this is my concern that children be seen not only as the resources out of which futures are built — so many bodies to be healthily grown, so many minds to be cultivated — but also as active and creative participants in the construction of futures. To this extent I’m clearly going to be building on views of children as agents that have been developed in recent decades in childhood studies.","collection-title":"Studies in Childhood and Youth","container-title":"Childhood and Biopolitics: Climate Change, Life Processes and Human Futures","event-place":"London","ISBN":"978-1-137-31718-6","language":"en","note":"DOI: 10.1057/9781137317186_6","page":"113-128","publisher":"Palgrave Macmillan UK","publisher-place":"London","source":"Springer Link","title":"Childhood, Climate Change and Human Agency","URL":"https://doi.org/10.1057/9781137317186_6","author":[{"family":"Lee","given":"Nick"}],"editor":[{"family":"Lee","given":"Nick"}],"accessed":{"date-parts":[["2020",2,18]]},"issued":{"date-parts":[["2013"]]}}},{"id":745,"uris":["http://zotero.org/users/6040264/items/PMYB5QTT"],"itemData":{"id":745,"type":"article-journal","container-title":"Environmental Education Research","DOI":"10.1080/13504622.2017.1392487","ISSN":"1350-4622","issue":"7","page":"1076-1076","source":"Taylor and Francis+NEJM","title":"Children as intergenerational environmental change agents: using a negotiated Protocol to foster environmentally responsible behaviour in the family home","title-short":"Children as intergenerational environmental change agents","volume":"24","author":[{"family":"Andersen","given":"Peter"}],"issued":{"date-parts":[["2018",7,3]]}}}],"schema":"https://github.com/citation-style-language/schema/raw/master/csl-citation.json"} </w:instrText>
      </w:r>
      <w:r w:rsidR="00C837CD" w:rsidRPr="005344B4">
        <w:rPr>
          <w:rFonts w:cs="Times New Roman"/>
        </w:rPr>
        <w:fldChar w:fldCharType="separate"/>
      </w:r>
      <w:r w:rsidR="00C837CD" w:rsidRPr="005344B4">
        <w:rPr>
          <w:rFonts w:cs="Times New Roman"/>
        </w:rPr>
        <w:t>(Lee, 2013; Andersen, 2018)</w:t>
      </w:r>
      <w:r w:rsidR="00C837CD" w:rsidRPr="005344B4">
        <w:rPr>
          <w:rFonts w:cs="Times New Roman"/>
        </w:rPr>
        <w:fldChar w:fldCharType="end"/>
      </w:r>
      <w:r w:rsidR="00396D05" w:rsidRPr="005344B4">
        <w:rPr>
          <w:rFonts w:cs="Times New Roman"/>
        </w:rPr>
        <w:t xml:space="preserve">. </w:t>
      </w:r>
      <w:r w:rsidR="00467EC7" w:rsidRPr="005344B4">
        <w:rPr>
          <w:rFonts w:cs="Times New Roman"/>
        </w:rPr>
        <w:t>Where climate activism forms the backdrop of everyday family life, children’s</w:t>
      </w:r>
      <w:r w:rsidR="006466B4" w:rsidRPr="005344B4">
        <w:rPr>
          <w:rFonts w:cs="Times New Roman"/>
        </w:rPr>
        <w:t xml:space="preserve"> moral and political agency</w:t>
      </w:r>
      <w:r w:rsidR="00467EC7" w:rsidRPr="005344B4">
        <w:rPr>
          <w:rFonts w:cs="Times New Roman"/>
        </w:rPr>
        <w:t xml:space="preserve"> emerges in relation</w:t>
      </w:r>
      <w:r w:rsidR="006466B4" w:rsidRPr="005344B4">
        <w:rPr>
          <w:rFonts w:cs="Times New Roman"/>
        </w:rPr>
        <w:t xml:space="preserve"> </w:t>
      </w:r>
      <w:r w:rsidR="00467EC7" w:rsidRPr="005344B4">
        <w:rPr>
          <w:rFonts w:cs="Times New Roman"/>
        </w:rPr>
        <w:t>to a</w:t>
      </w:r>
      <w:r w:rsidR="006466B4" w:rsidRPr="005344B4">
        <w:rPr>
          <w:rFonts w:cs="Times New Roman"/>
        </w:rPr>
        <w:t xml:space="preserve">n </w:t>
      </w:r>
      <w:r w:rsidR="00156787" w:rsidRPr="005344B4">
        <w:rPr>
          <w:rFonts w:cs="Times New Roman"/>
        </w:rPr>
        <w:t xml:space="preserve">activist </w:t>
      </w:r>
      <w:r w:rsidR="006466B4" w:rsidRPr="005344B4">
        <w:rPr>
          <w:rFonts w:cs="Times New Roman"/>
        </w:rPr>
        <w:t xml:space="preserve">subjectivity, </w:t>
      </w:r>
      <w:r w:rsidR="009648A9" w:rsidRPr="005344B4">
        <w:rPr>
          <w:rFonts w:cs="Times New Roman"/>
        </w:rPr>
        <w:t xml:space="preserve">however </w:t>
      </w:r>
      <w:r w:rsidR="00467EC7" w:rsidRPr="005344B4">
        <w:rPr>
          <w:rFonts w:cs="Times New Roman"/>
        </w:rPr>
        <w:t>this is not a unidirectional process. Through their experiences of protest-events</w:t>
      </w:r>
      <w:r w:rsidR="00751087" w:rsidRPr="005344B4">
        <w:rPr>
          <w:rFonts w:cs="Times New Roman"/>
        </w:rPr>
        <w:t>,</w:t>
      </w:r>
      <w:r w:rsidR="00467EC7" w:rsidRPr="005344B4">
        <w:rPr>
          <w:rFonts w:cs="Times New Roman"/>
        </w:rPr>
        <w:t xml:space="preserve"> witnessing their parents </w:t>
      </w:r>
      <w:r w:rsidR="00913723" w:rsidRPr="005344B4">
        <w:rPr>
          <w:rFonts w:cs="Times New Roman"/>
        </w:rPr>
        <w:t xml:space="preserve">ongoing </w:t>
      </w:r>
      <w:r w:rsidR="00467EC7" w:rsidRPr="005344B4">
        <w:rPr>
          <w:rFonts w:cs="Times New Roman"/>
        </w:rPr>
        <w:t xml:space="preserve">commitment to activism </w:t>
      </w:r>
      <w:r w:rsidR="00751087" w:rsidRPr="005344B4">
        <w:rPr>
          <w:rFonts w:cs="Times New Roman"/>
        </w:rPr>
        <w:t>and</w:t>
      </w:r>
      <w:r w:rsidR="00285AE4" w:rsidRPr="005344B4">
        <w:rPr>
          <w:rFonts w:cs="Times New Roman"/>
        </w:rPr>
        <w:t xml:space="preserve"> </w:t>
      </w:r>
      <w:r w:rsidR="00913723" w:rsidRPr="005344B4">
        <w:rPr>
          <w:rFonts w:cs="Times New Roman"/>
        </w:rPr>
        <w:t>gaining an understanding of both positive and negative aspects of this mode of response</w:t>
      </w:r>
      <w:r w:rsidR="00E42DA8" w:rsidRPr="005344B4">
        <w:rPr>
          <w:rFonts w:cs="Times New Roman"/>
        </w:rPr>
        <w:t>,</w:t>
      </w:r>
      <w:r w:rsidR="00913723" w:rsidRPr="005344B4">
        <w:rPr>
          <w:rFonts w:cs="Times New Roman"/>
        </w:rPr>
        <w:t xml:space="preserve"> children</w:t>
      </w:r>
      <w:r w:rsidR="006466B4" w:rsidRPr="005344B4">
        <w:rPr>
          <w:rFonts w:cs="Times New Roman"/>
        </w:rPr>
        <w:t xml:space="preserve"> </w:t>
      </w:r>
      <w:r w:rsidR="00E42DA8" w:rsidRPr="005344B4">
        <w:rPr>
          <w:rFonts w:cs="Times New Roman"/>
        </w:rPr>
        <w:t>are given an</w:t>
      </w:r>
      <w:r w:rsidR="006466B4" w:rsidRPr="005344B4">
        <w:rPr>
          <w:rFonts w:cs="Times New Roman"/>
        </w:rPr>
        <w:t xml:space="preserve"> opportunity to </w:t>
      </w:r>
      <w:r w:rsidR="00E42DA8" w:rsidRPr="005344B4">
        <w:rPr>
          <w:rFonts w:cs="Times New Roman"/>
        </w:rPr>
        <w:t>evaluate</w:t>
      </w:r>
      <w:r w:rsidR="00156787" w:rsidRPr="005344B4">
        <w:rPr>
          <w:rFonts w:cs="Times New Roman"/>
        </w:rPr>
        <w:t xml:space="preserve"> </w:t>
      </w:r>
      <w:r w:rsidR="00E6623D" w:rsidRPr="005344B4">
        <w:rPr>
          <w:rFonts w:cs="Times New Roman"/>
        </w:rPr>
        <w:t xml:space="preserve">different forms of </w:t>
      </w:r>
      <w:r w:rsidR="006466B4" w:rsidRPr="005344B4">
        <w:rPr>
          <w:rFonts w:cs="Times New Roman"/>
        </w:rPr>
        <w:t xml:space="preserve">activism as a </w:t>
      </w:r>
      <w:r w:rsidR="00396D05" w:rsidRPr="005344B4">
        <w:rPr>
          <w:rFonts w:cs="Times New Roman"/>
        </w:rPr>
        <w:t>lever of social change</w:t>
      </w:r>
      <w:r w:rsidR="00156787" w:rsidRPr="005344B4">
        <w:rPr>
          <w:rFonts w:cs="Times New Roman"/>
        </w:rPr>
        <w:t xml:space="preserve"> for themselves</w:t>
      </w:r>
      <w:r w:rsidR="009A6BA2" w:rsidRPr="005344B4">
        <w:rPr>
          <w:rFonts w:cs="Times New Roman"/>
        </w:rPr>
        <w:t>.</w:t>
      </w:r>
    </w:p>
    <w:p w14:paraId="5B4DF69E" w14:textId="3D829CCA" w:rsidR="0000354F" w:rsidRPr="005344B4" w:rsidRDefault="0000354F" w:rsidP="009811B0">
      <w:pPr>
        <w:spacing w:line="480" w:lineRule="auto"/>
        <w:rPr>
          <w:rFonts w:cs="Times New Roman"/>
        </w:rPr>
      </w:pPr>
      <w:r w:rsidRPr="005344B4">
        <w:rPr>
          <w:rFonts w:cs="Times New Roman"/>
        </w:rPr>
        <w:t xml:space="preserve">Across these three different practices of parenting for climate futures, </w:t>
      </w:r>
      <w:r w:rsidR="00530C9E" w:rsidRPr="005344B4">
        <w:rPr>
          <w:rFonts w:cs="Times New Roman"/>
        </w:rPr>
        <w:t>parent-</w:t>
      </w:r>
      <w:r w:rsidR="00CA379C" w:rsidRPr="005344B4">
        <w:rPr>
          <w:rFonts w:cs="Times New Roman"/>
        </w:rPr>
        <w:t>activists’</w:t>
      </w:r>
      <w:r w:rsidR="00530C9E" w:rsidRPr="005344B4">
        <w:rPr>
          <w:rFonts w:cs="Times New Roman"/>
        </w:rPr>
        <w:t xml:space="preserve"> </w:t>
      </w:r>
      <w:r w:rsidR="00791043" w:rsidRPr="005344B4">
        <w:rPr>
          <w:rFonts w:cs="Times New Roman"/>
        </w:rPr>
        <w:t>relations</w:t>
      </w:r>
      <w:r w:rsidR="00791043">
        <w:rPr>
          <w:rFonts w:cs="Times New Roman"/>
        </w:rPr>
        <w:t>hips with</w:t>
      </w:r>
      <w:r w:rsidR="00CA379C">
        <w:rPr>
          <w:rFonts w:cs="Times New Roman"/>
        </w:rPr>
        <w:t xml:space="preserve"> </w:t>
      </w:r>
      <w:r w:rsidR="00791043">
        <w:rPr>
          <w:rFonts w:cs="Times New Roman"/>
        </w:rPr>
        <w:t>their</w:t>
      </w:r>
      <w:r w:rsidR="00530C9E" w:rsidRPr="005344B4">
        <w:rPr>
          <w:rFonts w:cs="Times New Roman"/>
        </w:rPr>
        <w:t xml:space="preserve"> children </w:t>
      </w:r>
      <w:r w:rsidR="00C816A4">
        <w:rPr>
          <w:rFonts w:cs="Times New Roman"/>
        </w:rPr>
        <w:t xml:space="preserve">emerge </w:t>
      </w:r>
      <w:r w:rsidR="00530C9E" w:rsidRPr="005344B4">
        <w:rPr>
          <w:rFonts w:cs="Times New Roman"/>
        </w:rPr>
        <w:t xml:space="preserve">in relation to anticipated futures, </w:t>
      </w:r>
      <w:r w:rsidR="00C816A4">
        <w:rPr>
          <w:rFonts w:cs="Times New Roman"/>
        </w:rPr>
        <w:t>where</w:t>
      </w:r>
      <w:r w:rsidR="00530C9E" w:rsidRPr="005344B4">
        <w:rPr>
          <w:rFonts w:cs="Times New Roman"/>
        </w:rPr>
        <w:t xml:space="preserve"> parenting </w:t>
      </w:r>
      <w:r w:rsidR="005105D6" w:rsidRPr="005344B4">
        <w:rPr>
          <w:rFonts w:cs="Times New Roman"/>
        </w:rPr>
        <w:t xml:space="preserve">is enrolled in </w:t>
      </w:r>
      <w:r w:rsidR="00011AE1" w:rsidRPr="005344B4">
        <w:rPr>
          <w:rFonts w:cs="Times New Roman"/>
        </w:rPr>
        <w:t xml:space="preserve">bringing about or responding to anticipated futures. Prefigurative politics is often used to describe </w:t>
      </w:r>
      <w:r w:rsidR="000D40DA" w:rsidRPr="005344B4">
        <w:rPr>
          <w:rFonts w:cs="Times New Roman"/>
        </w:rPr>
        <w:t xml:space="preserve">grassroots led experiments with social organisation and </w:t>
      </w:r>
      <w:r w:rsidR="00C2684A" w:rsidRPr="005344B4">
        <w:rPr>
          <w:rFonts w:cs="Times New Roman"/>
        </w:rPr>
        <w:t>spatial practices which resist neoliberal logic</w:t>
      </w:r>
      <w:r w:rsidR="00405AD9" w:rsidRPr="005344B4">
        <w:rPr>
          <w:rFonts w:cs="Times New Roman"/>
        </w:rPr>
        <w:t xml:space="preserve">, </w:t>
      </w:r>
      <w:r w:rsidR="00C2684A" w:rsidRPr="005344B4">
        <w:rPr>
          <w:rFonts w:cs="Times New Roman"/>
        </w:rPr>
        <w:t>seek</w:t>
      </w:r>
      <w:r w:rsidR="00405AD9" w:rsidRPr="005344B4">
        <w:rPr>
          <w:rFonts w:cs="Times New Roman"/>
        </w:rPr>
        <w:t>ing</w:t>
      </w:r>
      <w:r w:rsidR="00C2684A" w:rsidRPr="005344B4">
        <w:rPr>
          <w:rFonts w:cs="Times New Roman"/>
        </w:rPr>
        <w:t xml:space="preserve"> to bring about </w:t>
      </w:r>
      <w:r w:rsidR="00405AD9" w:rsidRPr="005344B4">
        <w:rPr>
          <w:rFonts w:cs="Times New Roman"/>
        </w:rPr>
        <w:t xml:space="preserve">alternative futures through practices at the local scale </w:t>
      </w:r>
      <w:r w:rsidR="00396D05" w:rsidRPr="005344B4">
        <w:rPr>
          <w:rFonts w:cs="Times New Roman"/>
        </w:rPr>
        <w:fldChar w:fldCharType="begin"/>
      </w:r>
      <w:r w:rsidR="00396D05" w:rsidRPr="005344B4">
        <w:rPr>
          <w:rFonts w:cs="Times New Roman"/>
        </w:rPr>
        <w:instrText xml:space="preserve"> ADDIN ZOTERO_ITEM CSL_CITATION {"citationID":"BOKqzuyO","properties":{"formattedCitation":"(Chatterton and Pickerill, 2010)","plainCitation":"(Chatterton and Pickerill, 2010)","noteIndex":0},"citationItems":[{"id":936,"uris":["http://zotero.org/users/6040264/items/V6N6TTP9"],"itemData":{"id":936,"type":"article-journal","abstract":"This article aims to broaden and deepen debates on the everyday practices of autonomous activists. To do this we present three main research findings from a recent research project that looked in detail at what we called 'autonomous geographies'. First, in terms of political identity, we highlight how participants in political projects problematise and go beyond the simple idea of the militant subject, set apart from the everyday who opposes the present condition. Second, we highlight how everyday practices are used to build hoped-for futures in the present, but that this process is experimental, messy and contingent, and necessarily so. Finally, we illuminate the contested spatialities embedded within political activism that are neither locally bounded nor easily transferable to the transnational. This exploration of everyday activism has illuminated that the participants we engaged with express identities, practices and spatial forms that are simultaneously anti-, despite-and post-capitalist. We argue that it is through its everyday rhythms that meaning is given to post-capitalism and it is this reconceptualisation that makes post-capitalist practice mundane, but at the same time also accessible, exciting, feasible and powerful. This paper draws upon material collected during a 30-month empirical research project into the everyday lives of grassroots, non-party political activists in the UK between 2005 and 2008. Three case studies were explored in detail - autonomous social centres, Low Impact Developments, and tenants' networks resisting gentrification.","archive":"JSTOR","container-title":"Transactions of the Institute of British Geographers","ISSN":"0020-2754","issue":"4","note":"publisher: [The Royal Geographical Society (with the Institute of British Geographers), Wiley]","page":"475-490","source":"JSTOR","title":"Everyday activism and transitions towards post-capitalist worlds","volume":"35","author":[{"family":"Chatterton","given":"Paul"},{"family":"Pickerill","given":"Jenny"}],"issued":{"date-parts":[["2010"]]}}}],"schema":"https://github.com/citation-style-language/schema/raw/master/csl-citation.json"} </w:instrText>
      </w:r>
      <w:r w:rsidR="00396D05" w:rsidRPr="005344B4">
        <w:rPr>
          <w:rFonts w:cs="Times New Roman"/>
        </w:rPr>
        <w:fldChar w:fldCharType="separate"/>
      </w:r>
      <w:r w:rsidR="00396D05" w:rsidRPr="005344B4">
        <w:rPr>
          <w:rFonts w:cs="Times New Roman"/>
        </w:rPr>
        <w:t>(Chatterton and Pickerill, 2010)</w:t>
      </w:r>
      <w:r w:rsidR="00396D05" w:rsidRPr="005344B4">
        <w:rPr>
          <w:rFonts w:cs="Times New Roman"/>
        </w:rPr>
        <w:fldChar w:fldCharType="end"/>
      </w:r>
      <w:r w:rsidR="00405AD9" w:rsidRPr="005344B4">
        <w:rPr>
          <w:rFonts w:cs="Times New Roman"/>
        </w:rPr>
        <w:t xml:space="preserve">. </w:t>
      </w:r>
      <w:r w:rsidR="00C816A4">
        <w:rPr>
          <w:rFonts w:cs="Times New Roman"/>
        </w:rPr>
        <w:t>In my examples</w:t>
      </w:r>
      <w:r w:rsidR="00405AD9" w:rsidRPr="005344B4">
        <w:rPr>
          <w:rFonts w:cs="Times New Roman"/>
        </w:rPr>
        <w:t>,</w:t>
      </w:r>
      <w:r w:rsidR="008D7D85" w:rsidRPr="005344B4">
        <w:rPr>
          <w:rFonts w:cs="Times New Roman"/>
        </w:rPr>
        <w:t xml:space="preserve"> paren</w:t>
      </w:r>
      <w:r w:rsidR="00154D88" w:rsidRPr="005344B4">
        <w:rPr>
          <w:rFonts w:cs="Times New Roman"/>
        </w:rPr>
        <w:t>ts</w:t>
      </w:r>
      <w:r w:rsidR="008D7D85" w:rsidRPr="005344B4">
        <w:rPr>
          <w:rFonts w:cs="Times New Roman"/>
        </w:rPr>
        <w:t xml:space="preserve"> </w:t>
      </w:r>
      <w:r w:rsidR="00396D05" w:rsidRPr="005344B4">
        <w:rPr>
          <w:rFonts w:cs="Times New Roman"/>
        </w:rPr>
        <w:t>engage</w:t>
      </w:r>
      <w:r w:rsidR="008D7D85" w:rsidRPr="005344B4">
        <w:rPr>
          <w:rFonts w:cs="Times New Roman"/>
        </w:rPr>
        <w:t xml:space="preserve"> in prefigurative practices both in relation to desired futures</w:t>
      </w:r>
      <w:r w:rsidR="00AA5A1E" w:rsidRPr="005344B4">
        <w:rPr>
          <w:rFonts w:cs="Times New Roman"/>
        </w:rPr>
        <w:t xml:space="preserve"> - </w:t>
      </w:r>
      <w:r w:rsidR="008D7D85" w:rsidRPr="005344B4">
        <w:rPr>
          <w:rFonts w:cs="Times New Roman"/>
        </w:rPr>
        <w:t>seeking to recast relations with n</w:t>
      </w:r>
      <w:r w:rsidR="004968B9" w:rsidRPr="005344B4">
        <w:rPr>
          <w:rFonts w:cs="Times New Roman"/>
        </w:rPr>
        <w:t xml:space="preserve">on-human others </w:t>
      </w:r>
      <w:r w:rsidR="00C816A4" w:rsidRPr="005344B4">
        <w:rPr>
          <w:rFonts w:cs="Times New Roman"/>
        </w:rPr>
        <w:t>to</w:t>
      </w:r>
      <w:r w:rsidR="008D7D85" w:rsidRPr="005344B4">
        <w:rPr>
          <w:rFonts w:cs="Times New Roman"/>
        </w:rPr>
        <w:t xml:space="preserve"> bring abou</w:t>
      </w:r>
      <w:r w:rsidR="004968B9" w:rsidRPr="005344B4">
        <w:rPr>
          <w:rFonts w:cs="Times New Roman"/>
        </w:rPr>
        <w:t>t</w:t>
      </w:r>
      <w:r w:rsidR="008D7D85" w:rsidRPr="005344B4">
        <w:rPr>
          <w:rFonts w:cs="Times New Roman"/>
        </w:rPr>
        <w:t xml:space="preserve"> response-able </w:t>
      </w:r>
      <w:r w:rsidR="004968B9" w:rsidRPr="005344B4">
        <w:rPr>
          <w:rFonts w:cs="Times New Roman"/>
        </w:rPr>
        <w:t xml:space="preserve">and reciprocal socio-ecological </w:t>
      </w:r>
      <w:r w:rsidR="00154D88" w:rsidRPr="005344B4">
        <w:rPr>
          <w:rFonts w:cs="Times New Roman"/>
        </w:rPr>
        <w:t>arrangement</w:t>
      </w:r>
      <w:r w:rsidR="00C816A4">
        <w:rPr>
          <w:rFonts w:cs="Times New Roman"/>
        </w:rPr>
        <w:t>s</w:t>
      </w:r>
      <w:r w:rsidR="00AA5A1E" w:rsidRPr="005344B4">
        <w:rPr>
          <w:rFonts w:cs="Times New Roman"/>
        </w:rPr>
        <w:t xml:space="preserve"> </w:t>
      </w:r>
      <w:r w:rsidR="00154D88" w:rsidRPr="005344B4">
        <w:rPr>
          <w:rFonts w:cs="Times New Roman"/>
        </w:rPr>
        <w:t>–</w:t>
      </w:r>
      <w:r w:rsidR="00AA5A1E" w:rsidRPr="005344B4">
        <w:rPr>
          <w:rFonts w:cs="Times New Roman"/>
        </w:rPr>
        <w:t xml:space="preserve"> </w:t>
      </w:r>
      <w:r w:rsidR="00154D88" w:rsidRPr="005344B4">
        <w:rPr>
          <w:rFonts w:cs="Times New Roman"/>
        </w:rPr>
        <w:t xml:space="preserve">as well as anticipated futures – seeking to prepare children for a future where lifestyles in will be less resource intensive. </w:t>
      </w:r>
      <w:r w:rsidR="003A2437" w:rsidRPr="005344B4">
        <w:rPr>
          <w:rFonts w:cs="Times New Roman"/>
        </w:rPr>
        <w:t>Unlike other examples of community</w:t>
      </w:r>
      <w:r w:rsidR="004A3944" w:rsidRPr="005344B4">
        <w:rPr>
          <w:rFonts w:cs="Times New Roman"/>
        </w:rPr>
        <w:t>-</w:t>
      </w:r>
      <w:r w:rsidR="003A2437" w:rsidRPr="005344B4">
        <w:rPr>
          <w:rFonts w:cs="Times New Roman"/>
        </w:rPr>
        <w:t xml:space="preserve">led prefigurative politics, </w:t>
      </w:r>
      <w:r w:rsidR="004A3944" w:rsidRPr="005344B4">
        <w:rPr>
          <w:rFonts w:cs="Times New Roman"/>
        </w:rPr>
        <w:t xml:space="preserve">parenting for climate futures is a practice of prefigurative politics situated in everyday family worlds </w:t>
      </w:r>
      <w:r w:rsidR="004A3944" w:rsidRPr="005344B4">
        <w:rPr>
          <w:rFonts w:cs="Times New Roman"/>
        </w:rPr>
        <w:lastRenderedPageBreak/>
        <w:t>and relations - at the microscale. How these subtle shifts</w:t>
      </w:r>
      <w:r w:rsidR="006E1153" w:rsidRPr="005344B4">
        <w:rPr>
          <w:rFonts w:cs="Times New Roman"/>
        </w:rPr>
        <w:t xml:space="preserve"> endure or subside </w:t>
      </w:r>
      <w:r w:rsidR="004A3944" w:rsidRPr="005344B4">
        <w:rPr>
          <w:rFonts w:cs="Times New Roman"/>
        </w:rPr>
        <w:t>as child</w:t>
      </w:r>
      <w:r w:rsidR="006E1153" w:rsidRPr="005344B4">
        <w:rPr>
          <w:rFonts w:cs="Times New Roman"/>
        </w:rPr>
        <w:t>ren</w:t>
      </w:r>
      <w:r w:rsidR="004A3944" w:rsidRPr="005344B4">
        <w:rPr>
          <w:rFonts w:cs="Times New Roman"/>
        </w:rPr>
        <w:t xml:space="preserve"> and parent</w:t>
      </w:r>
      <w:r w:rsidR="006E1153" w:rsidRPr="005344B4">
        <w:rPr>
          <w:rFonts w:cs="Times New Roman"/>
        </w:rPr>
        <w:t xml:space="preserve">s </w:t>
      </w:r>
      <w:r w:rsidR="004A3944" w:rsidRPr="005344B4">
        <w:rPr>
          <w:rFonts w:cs="Times New Roman"/>
        </w:rPr>
        <w:t xml:space="preserve">grow together </w:t>
      </w:r>
      <w:r w:rsidR="006E1153" w:rsidRPr="005344B4">
        <w:rPr>
          <w:rFonts w:cs="Times New Roman"/>
        </w:rPr>
        <w:t>in</w:t>
      </w:r>
      <w:r w:rsidR="00106AEB" w:rsidRPr="005344B4">
        <w:rPr>
          <w:rFonts w:cs="Times New Roman"/>
        </w:rPr>
        <w:t xml:space="preserve"> </w:t>
      </w:r>
      <w:r w:rsidR="000876E8" w:rsidRPr="005344B4">
        <w:rPr>
          <w:rFonts w:cs="Times New Roman"/>
        </w:rPr>
        <w:t>unfolding Anthropoc</w:t>
      </w:r>
      <w:r w:rsidR="00106AEB" w:rsidRPr="005344B4">
        <w:rPr>
          <w:rFonts w:cs="Times New Roman"/>
        </w:rPr>
        <w:t>en</w:t>
      </w:r>
      <w:r w:rsidR="000876E8" w:rsidRPr="005344B4">
        <w:rPr>
          <w:rFonts w:cs="Times New Roman"/>
        </w:rPr>
        <w:t>e times is an important area for future research into environmental politics</w:t>
      </w:r>
      <w:r w:rsidR="00106AEB" w:rsidRPr="005344B4">
        <w:rPr>
          <w:rFonts w:cs="Times New Roman"/>
        </w:rPr>
        <w:t xml:space="preserve">, as intimate </w:t>
      </w:r>
      <w:r w:rsidR="007F263E" w:rsidRPr="005344B4">
        <w:rPr>
          <w:rFonts w:cs="Times New Roman"/>
        </w:rPr>
        <w:t xml:space="preserve">family </w:t>
      </w:r>
      <w:r w:rsidR="00106AEB" w:rsidRPr="005344B4">
        <w:rPr>
          <w:rFonts w:cs="Times New Roman"/>
        </w:rPr>
        <w:t xml:space="preserve">relations </w:t>
      </w:r>
      <w:r w:rsidR="007F263E" w:rsidRPr="005344B4">
        <w:rPr>
          <w:rFonts w:cs="Times New Roman"/>
        </w:rPr>
        <w:t xml:space="preserve">co-constitute everyday lives for </w:t>
      </w:r>
      <w:r w:rsidR="00111B66" w:rsidRPr="005344B4">
        <w:rPr>
          <w:rFonts w:cs="Times New Roman"/>
        </w:rPr>
        <w:t xml:space="preserve">many parents/carers and their children. Although not the only site of political and moral formation, family relations remain a touchstone for many peoples’ </w:t>
      </w:r>
      <w:r w:rsidR="003A1520" w:rsidRPr="005344B4">
        <w:rPr>
          <w:rFonts w:cs="Times New Roman"/>
        </w:rPr>
        <w:t>emerging subjecthood, where personal views often form alongside, or in opposition to, the perspectives and practise</w:t>
      </w:r>
      <w:r w:rsidR="00F21625">
        <w:rPr>
          <w:rFonts w:cs="Times New Roman"/>
        </w:rPr>
        <w:t>s</w:t>
      </w:r>
      <w:r w:rsidR="003A1520" w:rsidRPr="005344B4">
        <w:rPr>
          <w:rFonts w:cs="Times New Roman"/>
        </w:rPr>
        <w:t xml:space="preserve"> that shaped </w:t>
      </w:r>
      <w:r w:rsidR="00F21625">
        <w:rPr>
          <w:rFonts w:cs="Times New Roman"/>
        </w:rPr>
        <w:t xml:space="preserve">their </w:t>
      </w:r>
      <w:r w:rsidR="003A1520" w:rsidRPr="005344B4">
        <w:rPr>
          <w:rFonts w:cs="Times New Roman"/>
        </w:rPr>
        <w:t xml:space="preserve">upbringing.  </w:t>
      </w:r>
    </w:p>
    <w:p w14:paraId="6524D6CA" w14:textId="4B57797D" w:rsidR="003B7389" w:rsidRPr="005344B4" w:rsidRDefault="00BA294F" w:rsidP="00901009">
      <w:pPr>
        <w:pStyle w:val="Heading2"/>
      </w:pPr>
      <w:bookmarkStart w:id="151" w:name="_Toc213581840"/>
      <w:r w:rsidRPr="005344B4">
        <w:t>6.5 Enduring encounters and emotional limits</w:t>
      </w:r>
      <w:bookmarkEnd w:id="151"/>
    </w:p>
    <w:p w14:paraId="1DF8FC48" w14:textId="565998F2" w:rsidR="003B7389" w:rsidRPr="005344B4" w:rsidRDefault="003B7389" w:rsidP="009811B0">
      <w:pPr>
        <w:spacing w:line="480" w:lineRule="auto"/>
        <w:rPr>
          <w:rFonts w:cs="Times New Roman"/>
        </w:rPr>
      </w:pPr>
      <w:r w:rsidRPr="005344B4">
        <w:rPr>
          <w:rFonts w:cs="Times New Roman"/>
        </w:rPr>
        <w:t>Over the last 5 years, Extinction Rebellion have developed a range of learning resources, training materials and talks for activists and those who want to join the movement. This includes Rebellion Academy, ‘an online learning platform where you can work through online trainings in your own time to learn more about Extinction Rebellion or prepare you for different roles’</w:t>
      </w:r>
      <w:r w:rsidR="0044081D" w:rsidRPr="005344B4">
        <w:rPr>
          <w:rFonts w:cs="Times New Roman"/>
        </w:rPr>
        <w:fldChar w:fldCharType="begin"/>
      </w:r>
      <w:r w:rsidR="00D6768E">
        <w:rPr>
          <w:rFonts w:cs="Times New Roman"/>
        </w:rPr>
        <w:instrText xml:space="preserve"> ADDIN ZOTERO_ITEM CSL_CITATION {"citationID":"9lqUDhc8","properties":{"formattedCitation":"(Extinction Rebellion, 2023a)","plainCitation":"(Extinction Rebellion, 2023a)","noteIndex":0},"citationItems":[{"id":2076,"uris":["http://zotero.org/users/6040264/items/QUNYCKDQ"],"itemData":{"id":2076,"type":"webpage","container-title":"Rebellion Academy UK","title":"Rebellion Academy UK","URL":"https://uk.rebellion.academy/","author":[{"family":"Extinction Rebellion","given":""}],"accessed":{"date-parts":[["2023",10,4]]},"issued":{"date-parts":[["2023"]]}}}],"schema":"https://github.com/citation-style-language/schema/raw/master/csl-citation.json"} </w:instrText>
      </w:r>
      <w:r w:rsidR="0044081D" w:rsidRPr="005344B4">
        <w:rPr>
          <w:rFonts w:cs="Times New Roman"/>
        </w:rPr>
        <w:fldChar w:fldCharType="separate"/>
      </w:r>
      <w:r w:rsidR="00D6768E" w:rsidRPr="00D6768E">
        <w:rPr>
          <w:rFonts w:cs="Times New Roman"/>
        </w:rPr>
        <w:t>(Extinction Rebellion, 2023a)</w:t>
      </w:r>
      <w:r w:rsidR="0044081D" w:rsidRPr="005344B4">
        <w:rPr>
          <w:rFonts w:cs="Times New Roman"/>
        </w:rPr>
        <w:fldChar w:fldCharType="end"/>
      </w:r>
      <w:r w:rsidR="00032E54">
        <w:rPr>
          <w:rFonts w:cs="Times New Roman"/>
        </w:rPr>
        <w:t xml:space="preserve">. </w:t>
      </w:r>
      <w:r w:rsidRPr="005344B4">
        <w:rPr>
          <w:rFonts w:cs="Times New Roman"/>
        </w:rPr>
        <w:t>These include the basics of how XR frames climate and ecological crisis and the need to ‘act now’</w:t>
      </w:r>
      <w:r w:rsidR="00032E54">
        <w:rPr>
          <w:rFonts w:cs="Times New Roman"/>
        </w:rPr>
        <w:t xml:space="preserve">; </w:t>
      </w:r>
      <w:r w:rsidRPr="005344B4">
        <w:rPr>
          <w:rFonts w:cs="Times New Roman"/>
        </w:rPr>
        <w:t>an overview of the theory of change that the activity of XR is predicated on</w:t>
      </w:r>
      <w:r w:rsidR="00032E54">
        <w:rPr>
          <w:rFonts w:cs="Times New Roman"/>
        </w:rPr>
        <w:t xml:space="preserve">; </w:t>
      </w:r>
      <w:r w:rsidRPr="005344B4">
        <w:rPr>
          <w:rFonts w:cs="Times New Roman"/>
        </w:rPr>
        <w:t>trainings which cover specific tactics such as swarming and rebel singing</w:t>
      </w:r>
      <w:r w:rsidR="00B63DA6">
        <w:rPr>
          <w:rFonts w:cs="Times New Roman"/>
        </w:rPr>
        <w:t xml:space="preserve">; and </w:t>
      </w:r>
      <w:r w:rsidRPr="005344B4">
        <w:rPr>
          <w:rFonts w:cs="Times New Roman"/>
        </w:rPr>
        <w:t xml:space="preserve">information about legal rights upon arrest. These form a set of knowledges which inform the practices and culture of the movement, and </w:t>
      </w:r>
      <w:r w:rsidR="00076216" w:rsidRPr="005344B4">
        <w:rPr>
          <w:rFonts w:cs="Times New Roman"/>
        </w:rPr>
        <w:t>like the Extinction Script</w:t>
      </w:r>
      <w:r w:rsidR="008D2835" w:rsidRPr="005344B4">
        <w:rPr>
          <w:rFonts w:cs="Times New Roman"/>
        </w:rPr>
        <w:t>,</w:t>
      </w:r>
      <w:r w:rsidR="00076216" w:rsidRPr="005344B4">
        <w:rPr>
          <w:rFonts w:cs="Times New Roman"/>
        </w:rPr>
        <w:t xml:space="preserve"> </w:t>
      </w:r>
      <w:r w:rsidR="00B63DA6">
        <w:rPr>
          <w:rFonts w:cs="Times New Roman"/>
        </w:rPr>
        <w:t>are</w:t>
      </w:r>
      <w:r w:rsidRPr="005344B4">
        <w:rPr>
          <w:rFonts w:cs="Times New Roman"/>
        </w:rPr>
        <w:t xml:space="preserve"> devices </w:t>
      </w:r>
      <w:r w:rsidR="00076216" w:rsidRPr="005344B4">
        <w:rPr>
          <w:rFonts w:cs="Times New Roman"/>
        </w:rPr>
        <w:t xml:space="preserve">for shaping </w:t>
      </w:r>
      <w:proofErr w:type="gramStart"/>
      <w:r w:rsidRPr="005344B4">
        <w:rPr>
          <w:rFonts w:cs="Times New Roman"/>
        </w:rPr>
        <w:t>particular climate</w:t>
      </w:r>
      <w:proofErr w:type="gramEnd"/>
      <w:r w:rsidRPr="005344B4">
        <w:rPr>
          <w:rFonts w:cs="Times New Roman"/>
        </w:rPr>
        <w:t xml:space="preserve"> (activist) subjects.</w:t>
      </w:r>
      <w:r w:rsidR="00076216" w:rsidRPr="005344B4">
        <w:rPr>
          <w:rFonts w:cs="Times New Roman"/>
        </w:rPr>
        <w:t xml:space="preserve"> </w:t>
      </w:r>
      <w:r w:rsidR="00C00E09" w:rsidRPr="005344B4">
        <w:rPr>
          <w:rFonts w:cs="Times New Roman"/>
        </w:rPr>
        <w:t xml:space="preserve">Although tightly scripted, the training and recruitment materials for Extinction Rebellion </w:t>
      </w:r>
      <w:r w:rsidR="00B63DA6" w:rsidRPr="005344B4">
        <w:rPr>
          <w:rFonts w:cs="Times New Roman"/>
        </w:rPr>
        <w:t>open</w:t>
      </w:r>
      <w:r w:rsidR="00B63DA6">
        <w:rPr>
          <w:rFonts w:cs="Times New Roman"/>
        </w:rPr>
        <w:t xml:space="preserve">s a </w:t>
      </w:r>
      <w:r w:rsidR="00C00E09" w:rsidRPr="005344B4">
        <w:rPr>
          <w:rFonts w:cs="Times New Roman"/>
        </w:rPr>
        <w:t>space of pedagogy and learning in which neoliberal environmentalism is challenge</w:t>
      </w:r>
      <w:r w:rsidR="00B63DA6">
        <w:rPr>
          <w:rFonts w:cs="Times New Roman"/>
        </w:rPr>
        <w:t xml:space="preserve">d. </w:t>
      </w:r>
      <w:r w:rsidR="00C00E09" w:rsidRPr="005344B4">
        <w:rPr>
          <w:rFonts w:cs="Times New Roman"/>
        </w:rPr>
        <w:t>As described throughout this cha</w:t>
      </w:r>
      <w:r w:rsidR="00683A89" w:rsidRPr="005344B4">
        <w:rPr>
          <w:rFonts w:cs="Times New Roman"/>
        </w:rPr>
        <w:t xml:space="preserve">pter, protest events such as the big one offer a physical space-time for these ideas to circulate, </w:t>
      </w:r>
      <w:r w:rsidR="00A3176D" w:rsidRPr="005344B4">
        <w:rPr>
          <w:rFonts w:cs="Times New Roman"/>
        </w:rPr>
        <w:t>be negotiated, to shift and change,</w:t>
      </w:r>
      <w:r w:rsidR="00A31742" w:rsidRPr="005344B4">
        <w:rPr>
          <w:rFonts w:cs="Times New Roman"/>
        </w:rPr>
        <w:t xml:space="preserve"> charged with affective and emotional potential. </w:t>
      </w:r>
    </w:p>
    <w:p w14:paraId="51F2AD6A" w14:textId="1F9AA1E4" w:rsidR="003B7389" w:rsidRPr="005344B4" w:rsidRDefault="003B7389" w:rsidP="009811B0">
      <w:pPr>
        <w:spacing w:line="480" w:lineRule="auto"/>
        <w:rPr>
          <w:rFonts w:cs="Times New Roman"/>
        </w:rPr>
      </w:pPr>
      <w:r w:rsidRPr="005344B4">
        <w:rPr>
          <w:rFonts w:cs="Times New Roman"/>
        </w:rPr>
        <w:t xml:space="preserve">What emerges amongst the individual activists I spoke to is a bricolage of ideas, storylines and practices which act to shape what some of the activists I spoke to </w:t>
      </w:r>
      <w:r w:rsidR="00B63DA6" w:rsidRPr="005344B4">
        <w:rPr>
          <w:rFonts w:cs="Times New Roman"/>
        </w:rPr>
        <w:t>call</w:t>
      </w:r>
      <w:r w:rsidRPr="005344B4">
        <w:rPr>
          <w:rFonts w:cs="Times New Roman"/>
        </w:rPr>
        <w:t xml:space="preserve"> their ‘climate journey’ – that is, an ongoing process of becoming (activist) in relation to ongoing sense-making of climate and environmental crisis. For some, this journey began prior to joining XR, to their childhood, their professional experience or personal choices they had made in relation to sustainability, e.g. becoming vegan. Others saw this ‘journey’ as starting when they joined XR, exemplifying the ‘newcomers’ that XR has been so effective </w:t>
      </w:r>
      <w:r w:rsidRPr="005344B4">
        <w:rPr>
          <w:rFonts w:cs="Times New Roman"/>
        </w:rPr>
        <w:lastRenderedPageBreak/>
        <w:t>at mobilising</w:t>
      </w:r>
      <w:r w:rsidR="00D517FB" w:rsidRPr="005344B4">
        <w:rPr>
          <w:rFonts w:cs="Times New Roman"/>
        </w:rPr>
        <w:t xml:space="preserve">.  </w:t>
      </w:r>
      <w:r w:rsidRPr="005344B4">
        <w:rPr>
          <w:rFonts w:cs="Times New Roman"/>
        </w:rPr>
        <w:t xml:space="preserve">This was both a journey of learning about social change through participating in environmental activism and a journey of developing a personal and deeply emotional understanding of climate change which was not static, but which was </w:t>
      </w:r>
      <w:r w:rsidR="00D30D10" w:rsidRPr="005344B4">
        <w:rPr>
          <w:rFonts w:cs="Times New Roman"/>
        </w:rPr>
        <w:t>dynamic</w:t>
      </w:r>
      <w:r w:rsidRPr="005344B4">
        <w:rPr>
          <w:rFonts w:cs="Times New Roman"/>
        </w:rPr>
        <w:t xml:space="preserve"> and </w:t>
      </w:r>
      <w:r w:rsidR="00D30D10" w:rsidRPr="005344B4">
        <w:rPr>
          <w:rFonts w:cs="Times New Roman"/>
        </w:rPr>
        <w:t>could easily become</w:t>
      </w:r>
      <w:r w:rsidRPr="005344B4">
        <w:rPr>
          <w:rFonts w:cs="Times New Roman"/>
        </w:rPr>
        <w:t xml:space="preserve"> overwhelming. </w:t>
      </w:r>
    </w:p>
    <w:p w14:paraId="65F3968B" w14:textId="77777777" w:rsidR="003B7389" w:rsidRPr="005344B4" w:rsidRDefault="003B7389" w:rsidP="009811B0">
      <w:pPr>
        <w:spacing w:line="480" w:lineRule="auto"/>
        <w:ind w:left="720"/>
        <w:rPr>
          <w:rFonts w:cs="Times New Roman"/>
        </w:rPr>
      </w:pPr>
      <w:r w:rsidRPr="005344B4">
        <w:rPr>
          <w:rFonts w:cs="Times New Roman"/>
          <w:i/>
          <w:iCs/>
        </w:rPr>
        <w:t>that’s the bit I’m struggling with I think cause the more you look, the more you find -It can be overwhelming, isn't it?</w:t>
      </w:r>
      <w:r w:rsidRPr="005344B4">
        <w:rPr>
          <w:rFonts w:cs="Times New Roman"/>
        </w:rPr>
        <w:t xml:space="preserve"> (Anne)</w:t>
      </w:r>
    </w:p>
    <w:p w14:paraId="4CE346EF" w14:textId="0D8C8E4D" w:rsidR="003B7389" w:rsidRPr="005344B4" w:rsidRDefault="003B7389" w:rsidP="009811B0">
      <w:pPr>
        <w:spacing w:line="480" w:lineRule="auto"/>
        <w:rPr>
          <w:rFonts w:cs="Times New Roman"/>
        </w:rPr>
      </w:pPr>
      <w:r w:rsidRPr="005344B4">
        <w:rPr>
          <w:rFonts w:cs="Times New Roman"/>
        </w:rPr>
        <w:t xml:space="preserve">Susan described ‘working on various climate-y things’ for much of her adult life, from volunteering with transition towns to working with the soil association, whilst Carol said she had been ‘doing </w:t>
      </w:r>
      <w:r w:rsidR="00CA379C" w:rsidRPr="005344B4">
        <w:rPr>
          <w:rFonts w:cs="Times New Roman"/>
        </w:rPr>
        <w:t>lower-level</w:t>
      </w:r>
      <w:r w:rsidRPr="005344B4">
        <w:rPr>
          <w:rFonts w:cs="Times New Roman"/>
        </w:rPr>
        <w:t xml:space="preserve"> climate activism’ including signing petitions, volunteering for Greenpeace and supporting other campaigns since she was a child. Her professional work also meant she was involved in responding directly to the socio-economic and health impacts of climate change in a village in East Africa. However, their involvement in non-violent direct action and public protest had only begun with the emergence of Extinction Rebellion and later Just Stop Oil. For Kathryn who was a founding member of Just Stop Oil and had been involved in their initial blockade of an oil refinery, it was a ‘real eye opener’ to realise how long it might take to impact change;</w:t>
      </w:r>
    </w:p>
    <w:p w14:paraId="46252301" w14:textId="06F24295" w:rsidR="003B7389" w:rsidRPr="005344B4" w:rsidRDefault="003B7389" w:rsidP="009811B0">
      <w:pPr>
        <w:spacing w:line="480" w:lineRule="auto"/>
        <w:ind w:left="720"/>
        <w:rPr>
          <w:rFonts w:cs="Times New Roman"/>
          <w:i/>
          <w:iCs/>
        </w:rPr>
      </w:pPr>
      <w:r w:rsidRPr="005344B4">
        <w:rPr>
          <w:rFonts w:cs="Times New Roman"/>
          <w:i/>
          <w:iCs/>
        </w:rPr>
        <w:t>When we firs</w:t>
      </w:r>
      <w:r w:rsidR="00B63DA6">
        <w:rPr>
          <w:rFonts w:cs="Times New Roman"/>
          <w:i/>
          <w:iCs/>
        </w:rPr>
        <w:t>t di</w:t>
      </w:r>
      <w:r w:rsidRPr="005344B4">
        <w:rPr>
          <w:rFonts w:cs="Times New Roman"/>
          <w:i/>
          <w:iCs/>
        </w:rPr>
        <w:t xml:space="preserve">d our action, back </w:t>
      </w:r>
      <w:proofErr w:type="gramStart"/>
      <w:r w:rsidR="00CA379C">
        <w:rPr>
          <w:rFonts w:cs="Times New Roman"/>
          <w:i/>
          <w:iCs/>
        </w:rPr>
        <w:t>i</w:t>
      </w:r>
      <w:r w:rsidR="00CA379C" w:rsidRPr="005344B4">
        <w:rPr>
          <w:rFonts w:cs="Times New Roman"/>
          <w:i/>
          <w:iCs/>
        </w:rPr>
        <w:t>n</w:t>
      </w:r>
      <w:proofErr w:type="gramEnd"/>
      <w:r w:rsidRPr="005344B4">
        <w:rPr>
          <w:rFonts w:cs="Times New Roman"/>
          <w:i/>
          <w:iCs/>
        </w:rPr>
        <w:t xml:space="preserve"> 1st April last year, it was so exciting. We're </w:t>
      </w:r>
      <w:proofErr w:type="spellStart"/>
      <w:r w:rsidRPr="005344B4">
        <w:rPr>
          <w:rFonts w:cs="Times New Roman"/>
          <w:i/>
          <w:iCs/>
        </w:rPr>
        <w:t>gonna</w:t>
      </w:r>
      <w:proofErr w:type="spellEnd"/>
      <w:r w:rsidRPr="005344B4">
        <w:rPr>
          <w:rFonts w:cs="Times New Roman"/>
          <w:i/>
          <w:iCs/>
        </w:rPr>
        <w:t xml:space="preserve"> do this and</w:t>
      </w:r>
      <w:r w:rsidR="003441B6">
        <w:rPr>
          <w:rFonts w:cs="Times New Roman"/>
          <w:i/>
          <w:iCs/>
        </w:rPr>
        <w:t xml:space="preserve"> the g</w:t>
      </w:r>
      <w:r w:rsidRPr="005344B4">
        <w:rPr>
          <w:rFonts w:cs="Times New Roman"/>
          <w:i/>
          <w:iCs/>
        </w:rPr>
        <w:t xml:space="preserve">overnment must stop and then </w:t>
      </w:r>
      <w:r w:rsidR="003441B6">
        <w:rPr>
          <w:rFonts w:cs="Times New Roman"/>
          <w:i/>
          <w:iCs/>
        </w:rPr>
        <w:t>…</w:t>
      </w:r>
      <w:r w:rsidRPr="005344B4">
        <w:rPr>
          <w:rFonts w:cs="Times New Roman"/>
          <w:i/>
          <w:iCs/>
        </w:rPr>
        <w:t xml:space="preserve">Roger Hallam said it’s </w:t>
      </w:r>
      <w:proofErr w:type="spellStart"/>
      <w:r w:rsidRPr="005344B4">
        <w:rPr>
          <w:rFonts w:cs="Times New Roman"/>
          <w:i/>
          <w:iCs/>
        </w:rPr>
        <w:t>gonna</w:t>
      </w:r>
      <w:proofErr w:type="spellEnd"/>
      <w:r w:rsidRPr="005344B4">
        <w:rPr>
          <w:rFonts w:cs="Times New Roman"/>
          <w:i/>
          <w:iCs/>
        </w:rPr>
        <w:t xml:space="preserve"> be you know, we're talking years and years and years of nonstop action. It's not </w:t>
      </w:r>
      <w:proofErr w:type="spellStart"/>
      <w:r w:rsidRPr="005344B4">
        <w:rPr>
          <w:rFonts w:cs="Times New Roman"/>
          <w:i/>
          <w:iCs/>
        </w:rPr>
        <w:t>gonna</w:t>
      </w:r>
      <w:proofErr w:type="spellEnd"/>
      <w:r w:rsidRPr="005344B4">
        <w:rPr>
          <w:rFonts w:cs="Times New Roman"/>
          <w:i/>
          <w:iCs/>
        </w:rPr>
        <w:t xml:space="preserve"> be over straight away and it was it was a real eye opener for me to see it’s still grinding on and things. </w:t>
      </w:r>
      <w:r w:rsidR="003441B6">
        <w:rPr>
          <w:rFonts w:cs="Times New Roman"/>
          <w:i/>
          <w:iCs/>
        </w:rPr>
        <w:t>G</w:t>
      </w:r>
      <w:r w:rsidRPr="005344B4">
        <w:rPr>
          <w:rFonts w:cs="Times New Roman"/>
          <w:i/>
          <w:iCs/>
        </w:rPr>
        <w:t xml:space="preserve">etting your head around that disappointment </w:t>
      </w:r>
      <w:r w:rsidR="003441B6">
        <w:rPr>
          <w:rFonts w:cs="Times New Roman"/>
          <w:i/>
          <w:iCs/>
        </w:rPr>
        <w:t>has</w:t>
      </w:r>
      <w:r w:rsidRPr="005344B4">
        <w:rPr>
          <w:rFonts w:cs="Times New Roman"/>
          <w:i/>
          <w:iCs/>
        </w:rPr>
        <w:t xml:space="preserve"> been a big deal actually</w:t>
      </w:r>
      <w:r w:rsidRPr="003441B6">
        <w:rPr>
          <w:rFonts w:cs="Times New Roman"/>
        </w:rPr>
        <w:t>.</w:t>
      </w:r>
      <w:r w:rsidR="003441B6" w:rsidRPr="003441B6">
        <w:rPr>
          <w:rFonts w:cs="Times New Roman"/>
        </w:rPr>
        <w:t xml:space="preserve"> </w:t>
      </w:r>
      <w:r w:rsidRPr="003441B6">
        <w:rPr>
          <w:rFonts w:cs="Times New Roman"/>
        </w:rPr>
        <w:t>(</w:t>
      </w:r>
      <w:r w:rsidR="003441B6" w:rsidRPr="003441B6">
        <w:rPr>
          <w:rFonts w:cs="Times New Roman"/>
        </w:rPr>
        <w:t>Kathryn</w:t>
      </w:r>
      <w:r w:rsidRPr="003441B6">
        <w:rPr>
          <w:rFonts w:cs="Times New Roman"/>
        </w:rPr>
        <w:t>)</w:t>
      </w:r>
    </w:p>
    <w:p w14:paraId="19BCB196" w14:textId="4F84445F" w:rsidR="003B7389" w:rsidRPr="005344B4" w:rsidRDefault="00CA379C" w:rsidP="009811B0">
      <w:pPr>
        <w:spacing w:line="480" w:lineRule="auto"/>
        <w:rPr>
          <w:rFonts w:cs="Times New Roman"/>
        </w:rPr>
      </w:pPr>
      <w:r w:rsidRPr="005344B4">
        <w:rPr>
          <w:rFonts w:cs="Times New Roman"/>
        </w:rPr>
        <w:t>Similarly,</w:t>
      </w:r>
      <w:r w:rsidR="003B7389" w:rsidRPr="005344B4">
        <w:rPr>
          <w:rFonts w:cs="Times New Roman"/>
        </w:rPr>
        <w:t xml:space="preserve"> others described a sense of anti-climax and disappointment following The Big One, particularly Judy and Anne who had put a lot of time and </w:t>
      </w:r>
      <w:r w:rsidR="003441B6">
        <w:rPr>
          <w:rFonts w:cs="Times New Roman"/>
        </w:rPr>
        <w:t>e</w:t>
      </w:r>
      <w:r w:rsidR="003B7389" w:rsidRPr="005344B4">
        <w:rPr>
          <w:rFonts w:cs="Times New Roman"/>
        </w:rPr>
        <w:t>nergy into organising elements of the Families Hub</w:t>
      </w:r>
      <w:r w:rsidR="003441B6">
        <w:rPr>
          <w:rFonts w:cs="Times New Roman"/>
        </w:rPr>
        <w:t>;</w:t>
      </w:r>
    </w:p>
    <w:p w14:paraId="76F58142" w14:textId="471627DF" w:rsidR="003B7389" w:rsidRPr="005344B4" w:rsidRDefault="003B7389" w:rsidP="003441B6">
      <w:pPr>
        <w:spacing w:line="480" w:lineRule="auto"/>
        <w:ind w:left="720"/>
        <w:rPr>
          <w:rFonts w:cs="Times New Roman"/>
          <w:i/>
          <w:iCs/>
        </w:rPr>
      </w:pPr>
      <w:r w:rsidRPr="005344B4">
        <w:rPr>
          <w:rFonts w:cs="Times New Roman"/>
          <w:i/>
          <w:iCs/>
        </w:rPr>
        <w:t>the build up to the Big One</w:t>
      </w:r>
      <w:r w:rsidR="00CA379C">
        <w:rPr>
          <w:rFonts w:cs="Times New Roman"/>
          <w:i/>
          <w:iCs/>
        </w:rPr>
        <w:t>…</w:t>
      </w:r>
      <w:r w:rsidRPr="005344B4">
        <w:rPr>
          <w:rFonts w:cs="Times New Roman"/>
          <w:i/>
          <w:iCs/>
        </w:rPr>
        <w:t xml:space="preserve">I was feeling quite good, and you know, just focusing on that. And then I think, post that it's been a bit like oh, now, what? Yeah, obviously, I didn't expect things to change like overnight, after that, but takes a lot of energy and lot of effort to do these things [Her voice falters] </w:t>
      </w:r>
      <w:r w:rsidRPr="003441B6">
        <w:rPr>
          <w:rFonts w:cs="Times New Roman"/>
        </w:rPr>
        <w:t>(Anne)</w:t>
      </w:r>
    </w:p>
    <w:p w14:paraId="436CC2E7" w14:textId="3485977D" w:rsidR="003B7389" w:rsidRPr="005344B4" w:rsidRDefault="003B7389" w:rsidP="009811B0">
      <w:pPr>
        <w:spacing w:line="480" w:lineRule="auto"/>
        <w:rPr>
          <w:rFonts w:cs="Times New Roman"/>
        </w:rPr>
      </w:pPr>
      <w:r w:rsidRPr="005344B4">
        <w:rPr>
          <w:rFonts w:cs="Times New Roman"/>
        </w:rPr>
        <w:lastRenderedPageBreak/>
        <w:t xml:space="preserve"> These new experiences of contemporary climate activism were underpinned by learning about theories of social change</w:t>
      </w:r>
      <w:r w:rsidR="001640ED">
        <w:rPr>
          <w:rFonts w:cs="Times New Roman"/>
        </w:rPr>
        <w:t>.</w:t>
      </w:r>
      <w:r w:rsidRPr="005344B4">
        <w:rPr>
          <w:rFonts w:cs="Times New Roman"/>
        </w:rPr>
        <w:t xml:space="preserve"> Susan was doing a social movement ecology course at the time of interview; Judy was learning techniques from participating in Extinction Rebellion about </w:t>
      </w:r>
      <w:r w:rsidR="00D75CEA">
        <w:rPr>
          <w:rFonts w:cs="Times New Roman"/>
        </w:rPr>
        <w:t xml:space="preserve">non-hierarchical </w:t>
      </w:r>
      <w:r w:rsidRPr="005344B4">
        <w:rPr>
          <w:rFonts w:cs="Times New Roman"/>
        </w:rPr>
        <w:t>communicat</w:t>
      </w:r>
      <w:r w:rsidR="00D75CEA">
        <w:rPr>
          <w:rFonts w:cs="Times New Roman"/>
        </w:rPr>
        <w:t xml:space="preserve">ion </w:t>
      </w:r>
      <w:r w:rsidRPr="005344B4">
        <w:rPr>
          <w:rFonts w:cs="Times New Roman"/>
        </w:rPr>
        <w:t>and the value of regenerative culture</w:t>
      </w:r>
      <w:r w:rsidR="00D75CEA">
        <w:rPr>
          <w:rStyle w:val="FootnoteReference"/>
          <w:rFonts w:cs="Times New Roman"/>
        </w:rPr>
        <w:footnoteReference w:id="56"/>
      </w:r>
      <w:r w:rsidRPr="005344B4">
        <w:rPr>
          <w:rFonts w:cs="Times New Roman"/>
        </w:rPr>
        <w:t xml:space="preserve"> and Carol and Anne both mentioned Rebecca Solnit’s ‘Hope in the Dark’</w:t>
      </w:r>
      <w:r w:rsidR="003711FE">
        <w:rPr>
          <w:rFonts w:cs="Times New Roman"/>
        </w:rPr>
        <w:t xml:space="preserve"> </w:t>
      </w:r>
      <w:r w:rsidR="003711FE">
        <w:rPr>
          <w:rFonts w:cs="Times New Roman"/>
        </w:rPr>
        <w:fldChar w:fldCharType="begin"/>
      </w:r>
      <w:r w:rsidR="003711FE">
        <w:rPr>
          <w:rFonts w:cs="Times New Roman"/>
        </w:rPr>
        <w:instrText xml:space="preserve"> ADDIN ZOTERO_ITEM CSL_CITATION {"citationID":"1lS1dqAO","properties":{"formattedCitation":"(Solnit, 2016)","plainCitation":"(Solnit, 2016)","noteIndex":0},"citationItems":[{"id":23325,"uris":["http://zotero.org/users/6040264/items/5ZVN4TTS"],"itemData":{"id":23325,"type":"book","event-place":"Edinburgh London","ISBN":"978-1-78211-907-4","language":"eng","number-of-pages":"152","publisher":"Canongate","publisher-place":"Edinburgh London","source":"K10plus ISBN","title":"Hope in the dark: untold histories, wild possibilities","title-short":"Hope in the dark","author":[{"family":"Solnit","given":"Rebecca"}],"issued":{"date-parts":[["2016"]]}}}],"schema":"https://github.com/citation-style-language/schema/raw/master/csl-citation.json"} </w:instrText>
      </w:r>
      <w:r w:rsidR="003711FE">
        <w:rPr>
          <w:rFonts w:cs="Times New Roman"/>
        </w:rPr>
        <w:fldChar w:fldCharType="separate"/>
      </w:r>
      <w:r w:rsidR="003711FE" w:rsidRPr="003711FE">
        <w:rPr>
          <w:rFonts w:cs="Times New Roman"/>
        </w:rPr>
        <w:t>(Solnit, 2016)</w:t>
      </w:r>
      <w:r w:rsidR="003711FE">
        <w:rPr>
          <w:rFonts w:cs="Times New Roman"/>
        </w:rPr>
        <w:fldChar w:fldCharType="end"/>
      </w:r>
      <w:r w:rsidRPr="005344B4">
        <w:rPr>
          <w:rFonts w:cs="Times New Roman"/>
        </w:rPr>
        <w:t xml:space="preserve">. They shared resources with me that they used to bolster their activism, describing a process of personal growth and learning, as well as a desire to educate others. </w:t>
      </w:r>
    </w:p>
    <w:p w14:paraId="3E7DF08F" w14:textId="2B4E6373" w:rsidR="003B7389" w:rsidRPr="005344B4" w:rsidRDefault="003711FE" w:rsidP="009811B0">
      <w:pPr>
        <w:spacing w:line="480" w:lineRule="auto"/>
        <w:ind w:left="720"/>
        <w:rPr>
          <w:rFonts w:cs="Times New Roman"/>
          <w:i/>
          <w:iCs/>
        </w:rPr>
      </w:pPr>
      <w:r>
        <w:rPr>
          <w:rFonts w:cs="Times New Roman"/>
          <w:i/>
          <w:iCs/>
        </w:rPr>
        <w:t>‘</w:t>
      </w:r>
      <w:r w:rsidR="003B7389" w:rsidRPr="005344B4">
        <w:rPr>
          <w:rFonts w:cs="Times New Roman"/>
          <w:i/>
          <w:iCs/>
        </w:rPr>
        <w:t xml:space="preserve">Hope in the </w:t>
      </w:r>
      <w:r>
        <w:rPr>
          <w:rFonts w:cs="Times New Roman"/>
          <w:i/>
          <w:iCs/>
        </w:rPr>
        <w:t>D</w:t>
      </w:r>
      <w:r w:rsidR="003B7389" w:rsidRPr="005344B4">
        <w:rPr>
          <w:rFonts w:cs="Times New Roman"/>
          <w:i/>
          <w:iCs/>
        </w:rPr>
        <w:t>ark</w:t>
      </w:r>
      <w:r>
        <w:rPr>
          <w:rFonts w:cs="Times New Roman"/>
          <w:i/>
          <w:iCs/>
        </w:rPr>
        <w:t>’</w:t>
      </w:r>
      <w:r w:rsidR="003B7389" w:rsidRPr="005344B4">
        <w:rPr>
          <w:rFonts w:cs="Times New Roman"/>
          <w:i/>
          <w:iCs/>
        </w:rPr>
        <w:t xml:space="preserve"> was a r</w:t>
      </w:r>
      <w:r w:rsidR="00E85683">
        <w:rPr>
          <w:rFonts w:cs="Times New Roman"/>
          <w:i/>
          <w:iCs/>
        </w:rPr>
        <w:t xml:space="preserve">evelation </w:t>
      </w:r>
      <w:r w:rsidR="003B7389" w:rsidRPr="005344B4">
        <w:rPr>
          <w:rFonts w:cs="Times New Roman"/>
          <w:i/>
          <w:iCs/>
        </w:rPr>
        <w:t xml:space="preserve">- I bought 10 copies and gave it to friends. I had a real realization </w:t>
      </w:r>
      <w:r w:rsidR="004E41F1">
        <w:rPr>
          <w:rFonts w:cs="Times New Roman"/>
          <w:i/>
          <w:iCs/>
        </w:rPr>
        <w:t xml:space="preserve">that, for me, </w:t>
      </w:r>
      <w:r w:rsidR="003B7389" w:rsidRPr="005344B4">
        <w:rPr>
          <w:rFonts w:cs="Times New Roman"/>
          <w:i/>
          <w:iCs/>
        </w:rPr>
        <w:t xml:space="preserve">grassroots movements, civil disobedience is how we bring about change </w:t>
      </w:r>
      <w:r w:rsidR="003B7389" w:rsidRPr="004E41F1">
        <w:rPr>
          <w:rFonts w:cs="Times New Roman"/>
        </w:rPr>
        <w:t>[Carol]</w:t>
      </w:r>
    </w:p>
    <w:p w14:paraId="00827339" w14:textId="4F71351A" w:rsidR="003B7389" w:rsidRPr="005344B4" w:rsidRDefault="003B7389" w:rsidP="009811B0">
      <w:pPr>
        <w:spacing w:line="480" w:lineRule="auto"/>
        <w:ind w:left="720"/>
        <w:rPr>
          <w:rFonts w:cs="Times New Roman"/>
          <w:i/>
          <w:iCs/>
        </w:rPr>
      </w:pPr>
      <w:r w:rsidRPr="005344B4">
        <w:rPr>
          <w:rFonts w:cs="Times New Roman"/>
          <w:i/>
          <w:iCs/>
        </w:rPr>
        <w:t>what I did is</w:t>
      </w:r>
      <w:r w:rsidR="004E41F1">
        <w:rPr>
          <w:rFonts w:cs="Times New Roman"/>
          <w:i/>
          <w:iCs/>
        </w:rPr>
        <w:t xml:space="preserve">, </w:t>
      </w:r>
      <w:r w:rsidRPr="005344B4">
        <w:rPr>
          <w:rFonts w:cs="Times New Roman"/>
          <w:i/>
          <w:iCs/>
        </w:rPr>
        <w:t xml:space="preserve">I've emailed the school to say these are </w:t>
      </w:r>
      <w:proofErr w:type="gramStart"/>
      <w:r w:rsidRPr="005344B4">
        <w:rPr>
          <w:rFonts w:cs="Times New Roman"/>
          <w:i/>
          <w:iCs/>
        </w:rPr>
        <w:t>really interesting</w:t>
      </w:r>
      <w:proofErr w:type="gramEnd"/>
      <w:r w:rsidRPr="005344B4">
        <w:rPr>
          <w:rFonts w:cs="Times New Roman"/>
          <w:i/>
          <w:iCs/>
        </w:rPr>
        <w:t xml:space="preserve"> topics if any of the kids would like to learn about them or if any of the teachers want me to come into their class</w:t>
      </w:r>
      <w:r w:rsidR="004E41F1">
        <w:rPr>
          <w:rFonts w:cs="Times New Roman"/>
          <w:i/>
          <w:iCs/>
        </w:rPr>
        <w:t xml:space="preserve"> </w:t>
      </w:r>
      <w:r w:rsidR="00CA379C">
        <w:rPr>
          <w:rFonts w:cs="Times New Roman"/>
          <w:i/>
          <w:iCs/>
        </w:rPr>
        <w:t xml:space="preserve">- </w:t>
      </w:r>
      <w:r w:rsidR="00CA379C" w:rsidRPr="005344B4">
        <w:rPr>
          <w:rFonts w:cs="Times New Roman"/>
          <w:i/>
          <w:iCs/>
        </w:rPr>
        <w:t>I’ll</w:t>
      </w:r>
      <w:r w:rsidRPr="005344B4">
        <w:rPr>
          <w:rFonts w:cs="Times New Roman"/>
          <w:i/>
          <w:iCs/>
        </w:rPr>
        <w:t xml:space="preserve"> come and teach them about any of these things </w:t>
      </w:r>
      <w:r w:rsidR="004E41F1">
        <w:rPr>
          <w:rFonts w:cs="Times New Roman"/>
        </w:rPr>
        <w:t>(</w:t>
      </w:r>
      <w:r w:rsidRPr="004E41F1">
        <w:rPr>
          <w:rFonts w:cs="Times New Roman"/>
        </w:rPr>
        <w:t>Judy)</w:t>
      </w:r>
    </w:p>
    <w:p w14:paraId="278AF9F2" w14:textId="6BD29EF5" w:rsidR="003B7389" w:rsidRPr="005344B4" w:rsidRDefault="003B7389" w:rsidP="00E9770E">
      <w:pPr>
        <w:spacing w:line="480" w:lineRule="auto"/>
        <w:rPr>
          <w:rFonts w:cs="Times New Roman"/>
        </w:rPr>
      </w:pPr>
      <w:r w:rsidRPr="005344B4">
        <w:rPr>
          <w:rFonts w:cs="Times New Roman"/>
        </w:rPr>
        <w:t xml:space="preserve">The Big One was only one experience in their ongoing journey of becoming in relation to what they know and understand about climate change. Both Anne and Judy said they hadn’t done any ‘spicy’ actions yet, that is, non-violent direct actions which risk </w:t>
      </w:r>
      <w:r w:rsidR="00CA379C" w:rsidRPr="005344B4">
        <w:rPr>
          <w:rFonts w:cs="Times New Roman"/>
        </w:rPr>
        <w:t>arrest, but</w:t>
      </w:r>
      <w:r w:rsidRPr="005344B4">
        <w:rPr>
          <w:rFonts w:cs="Times New Roman"/>
        </w:rPr>
        <w:t xml:space="preserve"> that they might in future. Equally, </w:t>
      </w:r>
      <w:proofErr w:type="gramStart"/>
      <w:r w:rsidRPr="005344B4">
        <w:rPr>
          <w:rFonts w:cs="Times New Roman"/>
        </w:rPr>
        <w:t>all of</w:t>
      </w:r>
      <w:proofErr w:type="gramEnd"/>
      <w:r w:rsidRPr="005344B4">
        <w:rPr>
          <w:rFonts w:cs="Times New Roman"/>
        </w:rPr>
        <w:t xml:space="preserve"> the interviewees acknowledged that as their children got older, the way they discussed climate change with them would have to change, both in relation to their cognitive and emotional development but also in response to the changing climate</w:t>
      </w:r>
      <w:r w:rsidR="00571AFC">
        <w:rPr>
          <w:rFonts w:cs="Times New Roman"/>
        </w:rPr>
        <w:t xml:space="preserve"> and it unknowable impacts. </w:t>
      </w:r>
    </w:p>
    <w:p w14:paraId="1F679DFE" w14:textId="5E07DB98" w:rsidR="003B7389" w:rsidRPr="005344B4" w:rsidRDefault="00A31742" w:rsidP="009811B0">
      <w:pPr>
        <w:spacing w:line="480" w:lineRule="auto"/>
        <w:rPr>
          <w:rFonts w:cs="Times New Roman"/>
        </w:rPr>
      </w:pPr>
      <w:r w:rsidRPr="005344B4">
        <w:rPr>
          <w:rFonts w:cs="Times New Roman"/>
        </w:rPr>
        <w:t xml:space="preserve">As I have described throughout this chapter, parental identity, practices and relations </w:t>
      </w:r>
      <w:r w:rsidR="008E4058" w:rsidRPr="005344B4">
        <w:rPr>
          <w:rFonts w:cs="Times New Roman"/>
        </w:rPr>
        <w:t>emerg</w:t>
      </w:r>
      <w:r w:rsidR="00A017CE" w:rsidRPr="005344B4">
        <w:rPr>
          <w:rFonts w:cs="Times New Roman"/>
        </w:rPr>
        <w:t>e</w:t>
      </w:r>
      <w:r w:rsidR="008E4058" w:rsidRPr="005344B4">
        <w:rPr>
          <w:rFonts w:cs="Times New Roman"/>
        </w:rPr>
        <w:t xml:space="preserve"> and </w:t>
      </w:r>
      <w:r w:rsidR="00A017CE" w:rsidRPr="005344B4">
        <w:rPr>
          <w:rFonts w:cs="Times New Roman"/>
        </w:rPr>
        <w:t>develop within an</w:t>
      </w:r>
      <w:r w:rsidR="008E4058" w:rsidRPr="005344B4">
        <w:rPr>
          <w:rFonts w:cs="Times New Roman"/>
        </w:rPr>
        <w:t xml:space="preserve"> ongoing climate journey, where </w:t>
      </w:r>
      <w:r w:rsidR="00C01D8A" w:rsidRPr="005344B4">
        <w:rPr>
          <w:rFonts w:cs="Times New Roman"/>
        </w:rPr>
        <w:t xml:space="preserve">children play a constitutive role not only </w:t>
      </w:r>
      <w:r w:rsidR="003B1403" w:rsidRPr="005344B4">
        <w:rPr>
          <w:rFonts w:cs="Times New Roman"/>
        </w:rPr>
        <w:t xml:space="preserve">through relations of care but through their active participation in </w:t>
      </w:r>
      <w:r w:rsidR="00021802" w:rsidRPr="005344B4">
        <w:rPr>
          <w:rFonts w:cs="Times New Roman"/>
        </w:rPr>
        <w:t>protest</w:t>
      </w:r>
      <w:r w:rsidR="003B1403" w:rsidRPr="005344B4">
        <w:rPr>
          <w:rFonts w:cs="Times New Roman"/>
        </w:rPr>
        <w:t xml:space="preserve"> spaces. </w:t>
      </w:r>
      <w:r w:rsidR="00021802" w:rsidRPr="005344B4">
        <w:rPr>
          <w:rFonts w:cs="Times New Roman"/>
        </w:rPr>
        <w:t xml:space="preserve">Through </w:t>
      </w:r>
      <w:r w:rsidR="008972C0" w:rsidRPr="005344B4">
        <w:rPr>
          <w:rFonts w:cs="Times New Roman"/>
        </w:rPr>
        <w:t>t</w:t>
      </w:r>
      <w:r w:rsidR="00021802" w:rsidRPr="005344B4">
        <w:rPr>
          <w:rFonts w:cs="Times New Roman"/>
        </w:rPr>
        <w:t>he interactions above, children and parents are learning together</w:t>
      </w:r>
      <w:r w:rsidR="00EB0F7B" w:rsidRPr="005344B4">
        <w:rPr>
          <w:rFonts w:cs="Times New Roman"/>
        </w:rPr>
        <w:t xml:space="preserve">; </w:t>
      </w:r>
      <w:r w:rsidR="00453030" w:rsidRPr="005344B4">
        <w:rPr>
          <w:rFonts w:cs="Times New Roman"/>
        </w:rPr>
        <w:t xml:space="preserve">in many of the interactions described above, </w:t>
      </w:r>
      <w:r w:rsidR="003B6391" w:rsidRPr="005344B4">
        <w:rPr>
          <w:rFonts w:cs="Times New Roman"/>
        </w:rPr>
        <w:t>there is a</w:t>
      </w:r>
      <w:r w:rsidR="00EB0F7B" w:rsidRPr="005344B4">
        <w:rPr>
          <w:rFonts w:cs="Times New Roman"/>
        </w:rPr>
        <w:t xml:space="preserve"> </w:t>
      </w:r>
      <w:r w:rsidR="00453030" w:rsidRPr="005344B4">
        <w:rPr>
          <w:rFonts w:cs="Times New Roman"/>
        </w:rPr>
        <w:t>humility</w:t>
      </w:r>
      <w:r w:rsidR="00EB0F7B" w:rsidRPr="005344B4">
        <w:rPr>
          <w:rFonts w:cs="Times New Roman"/>
        </w:rPr>
        <w:t xml:space="preserve"> </w:t>
      </w:r>
      <w:r w:rsidR="003B6391" w:rsidRPr="005344B4">
        <w:rPr>
          <w:rFonts w:cs="Times New Roman"/>
        </w:rPr>
        <w:t xml:space="preserve">and </w:t>
      </w:r>
      <w:r w:rsidR="00EB0F7B" w:rsidRPr="005344B4">
        <w:rPr>
          <w:rFonts w:cs="Times New Roman"/>
        </w:rPr>
        <w:t xml:space="preserve">an openness to learning to be otherwise. </w:t>
      </w:r>
      <w:r w:rsidR="003B6391" w:rsidRPr="005344B4">
        <w:rPr>
          <w:rFonts w:cs="Times New Roman"/>
        </w:rPr>
        <w:t xml:space="preserve">Whilst </w:t>
      </w:r>
      <w:r w:rsidR="0001417D" w:rsidRPr="005344B4">
        <w:rPr>
          <w:rFonts w:cs="Times New Roman"/>
        </w:rPr>
        <w:t>amplified version</w:t>
      </w:r>
      <w:r w:rsidR="002E2376" w:rsidRPr="005344B4">
        <w:rPr>
          <w:rFonts w:cs="Times New Roman"/>
        </w:rPr>
        <w:t>s</w:t>
      </w:r>
      <w:r w:rsidR="0001417D" w:rsidRPr="005344B4">
        <w:rPr>
          <w:rFonts w:cs="Times New Roman"/>
        </w:rPr>
        <w:t xml:space="preserve"> of the Extinction Script </w:t>
      </w:r>
      <w:r w:rsidR="0001417D" w:rsidRPr="005344B4">
        <w:rPr>
          <w:rFonts w:cs="Times New Roman"/>
        </w:rPr>
        <w:lastRenderedPageBreak/>
        <w:t>circulate in the Protest space,</w:t>
      </w:r>
      <w:r w:rsidR="00796B1F" w:rsidRPr="005344B4">
        <w:rPr>
          <w:rFonts w:cs="Times New Roman"/>
        </w:rPr>
        <w:t xml:space="preserve"> what happens</w:t>
      </w:r>
      <w:r w:rsidR="0001417D" w:rsidRPr="005344B4">
        <w:rPr>
          <w:rFonts w:cs="Times New Roman"/>
        </w:rPr>
        <w:t xml:space="preserve"> </w:t>
      </w:r>
      <w:r w:rsidR="003C21DC" w:rsidRPr="005344B4">
        <w:rPr>
          <w:rFonts w:cs="Times New Roman"/>
        </w:rPr>
        <w:t>‘in between’ th</w:t>
      </w:r>
      <w:r w:rsidR="00796B1F" w:rsidRPr="005344B4">
        <w:rPr>
          <w:rFonts w:cs="Times New Roman"/>
        </w:rPr>
        <w:t xml:space="preserve">e </w:t>
      </w:r>
      <w:proofErr w:type="spellStart"/>
      <w:r w:rsidR="00796B1F" w:rsidRPr="005344B4">
        <w:rPr>
          <w:rFonts w:cs="Times New Roman"/>
        </w:rPr>
        <w:t>responsibilising</w:t>
      </w:r>
      <w:proofErr w:type="spellEnd"/>
      <w:r w:rsidR="00796B1F" w:rsidRPr="005344B4">
        <w:rPr>
          <w:rFonts w:cs="Times New Roman"/>
        </w:rPr>
        <w:t xml:space="preserve"> discourse of XR and </w:t>
      </w:r>
      <w:r w:rsidR="0021590A" w:rsidRPr="005344B4">
        <w:rPr>
          <w:rFonts w:cs="Times New Roman"/>
        </w:rPr>
        <w:t>encounters in the protest space is where affective and interrelations attachments form</w:t>
      </w:r>
      <w:r w:rsidR="000E17A9" w:rsidRPr="005344B4">
        <w:rPr>
          <w:rFonts w:cs="Times New Roman"/>
        </w:rPr>
        <w:t xml:space="preserve">. Parent and </w:t>
      </w:r>
      <w:r w:rsidR="00AB5F8F" w:rsidRPr="005344B4">
        <w:rPr>
          <w:rFonts w:cs="Times New Roman"/>
        </w:rPr>
        <w:t>chil</w:t>
      </w:r>
      <w:r w:rsidR="00216F2C">
        <w:rPr>
          <w:rFonts w:cs="Times New Roman"/>
        </w:rPr>
        <w:t>d</w:t>
      </w:r>
      <w:r w:rsidR="000E17A9" w:rsidRPr="005344B4">
        <w:rPr>
          <w:rFonts w:cs="Times New Roman"/>
        </w:rPr>
        <w:t xml:space="preserve"> interactions detailed </w:t>
      </w:r>
      <w:r w:rsidR="00AB5F8F" w:rsidRPr="005344B4">
        <w:rPr>
          <w:rFonts w:cs="Times New Roman"/>
        </w:rPr>
        <w:t>throughout</w:t>
      </w:r>
      <w:r w:rsidR="000E17A9" w:rsidRPr="005344B4">
        <w:rPr>
          <w:rFonts w:cs="Times New Roman"/>
        </w:rPr>
        <w:t xml:space="preserve"> this chapters are</w:t>
      </w:r>
      <w:r w:rsidR="003E18A9" w:rsidRPr="005344B4">
        <w:rPr>
          <w:rFonts w:cs="Times New Roman"/>
        </w:rPr>
        <w:t xml:space="preserve"> characterised by an </w:t>
      </w:r>
      <w:r w:rsidR="000E17A9" w:rsidRPr="005344B4">
        <w:rPr>
          <w:rFonts w:cs="Times New Roman"/>
        </w:rPr>
        <w:t>‘</w:t>
      </w:r>
      <w:r w:rsidR="003E18A9" w:rsidRPr="005344B4">
        <w:rPr>
          <w:rFonts w:cs="Times New Roman"/>
        </w:rPr>
        <w:t xml:space="preserve">ethic of </w:t>
      </w:r>
      <w:proofErr w:type="spellStart"/>
      <w:r w:rsidR="003E18A9" w:rsidRPr="005344B4">
        <w:rPr>
          <w:rFonts w:cs="Times New Roman"/>
        </w:rPr>
        <w:t>ongoingness</w:t>
      </w:r>
      <w:proofErr w:type="spellEnd"/>
      <w:r w:rsidR="003E18A9" w:rsidRPr="005344B4">
        <w:rPr>
          <w:rFonts w:cs="Times New Roman"/>
        </w:rPr>
        <w:t>’</w:t>
      </w:r>
      <w:r w:rsidR="0090796A" w:rsidRPr="005344B4">
        <w:rPr>
          <w:rFonts w:cs="Times New Roman"/>
        </w:rPr>
        <w:t xml:space="preserve"> </w:t>
      </w:r>
      <w:r w:rsidR="00E9770E" w:rsidRPr="005344B4">
        <w:rPr>
          <w:rFonts w:cs="Times New Roman"/>
        </w:rPr>
        <w:fldChar w:fldCharType="begin"/>
      </w:r>
      <w:r w:rsidR="00E9770E" w:rsidRPr="005344B4">
        <w:rPr>
          <w:rFonts w:cs="Times New Roman"/>
        </w:rPr>
        <w:instrText xml:space="preserve"> ADDIN ZOTERO_ITEM CSL_CITATION {"citationID":"BYAQQsdf","properties":{"formattedCitation":"(Malone and Crinall, 2023)","plainCitation":"(Malone and Crinall, 2023)","noteIndex":0},"citationItems":[{"id":1841,"uris":["http://zotero.org/users/6040264/items/L9HDAV8K"],"itemData":{"id":1841,"type":"article-journal","DOI":"https://doi.org/10.1080/14733285.2023.2219624","ISSN":"1473-3285","language":"en","title":"Children as worlding but not only: holding space for unknowing and undoing, unfolding and ongoing","title-short":"Children as worlding but not only","URL":"https://www.tandfonline.com/doi/epdf/10.1080/14733285.2023.2219624","author":[{"family":"Malone","given":"Karen"},{"family":"Crinall","given":"Sarah"}],"accessed":{"date-parts":[["2023",6,6]]},"issued":{"date-parts":[["2023"]]}}}],"schema":"https://github.com/citation-style-language/schema/raw/master/csl-citation.json"} </w:instrText>
      </w:r>
      <w:r w:rsidR="00E9770E" w:rsidRPr="005344B4">
        <w:rPr>
          <w:rFonts w:cs="Times New Roman"/>
        </w:rPr>
        <w:fldChar w:fldCharType="separate"/>
      </w:r>
      <w:r w:rsidR="00E9770E" w:rsidRPr="005344B4">
        <w:rPr>
          <w:rFonts w:cs="Times New Roman"/>
        </w:rPr>
        <w:t xml:space="preserve">(Malone and </w:t>
      </w:r>
      <w:proofErr w:type="spellStart"/>
      <w:r w:rsidR="00E9770E" w:rsidRPr="005344B4">
        <w:rPr>
          <w:rFonts w:cs="Times New Roman"/>
        </w:rPr>
        <w:t>Crinall</w:t>
      </w:r>
      <w:proofErr w:type="spellEnd"/>
      <w:r w:rsidR="00E9770E" w:rsidRPr="005344B4">
        <w:rPr>
          <w:rFonts w:cs="Times New Roman"/>
        </w:rPr>
        <w:t>, 2023)</w:t>
      </w:r>
      <w:r w:rsidR="00E9770E" w:rsidRPr="005344B4">
        <w:rPr>
          <w:rFonts w:cs="Times New Roman"/>
        </w:rPr>
        <w:fldChar w:fldCharType="end"/>
      </w:r>
      <w:r w:rsidR="00AB5F8F" w:rsidRPr="005344B4">
        <w:rPr>
          <w:rFonts w:cs="Times New Roman"/>
        </w:rPr>
        <w:t xml:space="preserve">, </w:t>
      </w:r>
      <w:r w:rsidR="0085507C" w:rsidRPr="005344B4">
        <w:rPr>
          <w:rFonts w:cs="Times New Roman"/>
        </w:rPr>
        <w:t>marked by the ‘not yet</w:t>
      </w:r>
      <w:r w:rsidR="0090796A" w:rsidRPr="005344B4">
        <w:rPr>
          <w:rFonts w:cs="Times New Roman"/>
        </w:rPr>
        <w:t xml:space="preserve"> known</w:t>
      </w:r>
      <w:r w:rsidR="0085507C" w:rsidRPr="005344B4">
        <w:rPr>
          <w:rFonts w:cs="Times New Roman"/>
        </w:rPr>
        <w:t>’ – an appreciation of the unknowable quality climate future</w:t>
      </w:r>
      <w:r w:rsidR="0021123A" w:rsidRPr="005344B4">
        <w:rPr>
          <w:rFonts w:cs="Times New Roman"/>
        </w:rPr>
        <w:t xml:space="preserve">s. Through </w:t>
      </w:r>
      <w:r w:rsidR="00B04AAF" w:rsidRPr="005344B4">
        <w:rPr>
          <w:rFonts w:cs="Times New Roman"/>
        </w:rPr>
        <w:t>help</w:t>
      </w:r>
      <w:r w:rsidR="0021123A" w:rsidRPr="005344B4">
        <w:rPr>
          <w:rFonts w:cs="Times New Roman"/>
        </w:rPr>
        <w:t>ing</w:t>
      </w:r>
      <w:r w:rsidR="00B04AAF" w:rsidRPr="005344B4">
        <w:rPr>
          <w:rFonts w:cs="Times New Roman"/>
        </w:rPr>
        <w:t xml:space="preserve"> their children make sense of complex moral</w:t>
      </w:r>
      <w:r w:rsidR="006D57E1" w:rsidRPr="005344B4">
        <w:rPr>
          <w:rFonts w:cs="Times New Roman"/>
        </w:rPr>
        <w:t xml:space="preserve"> and political dilemmas of </w:t>
      </w:r>
      <w:r w:rsidR="0021123A" w:rsidRPr="005344B4">
        <w:rPr>
          <w:rFonts w:cs="Times New Roman"/>
        </w:rPr>
        <w:t>Anthropocene</w:t>
      </w:r>
      <w:r w:rsidR="006D57E1" w:rsidRPr="005344B4">
        <w:rPr>
          <w:rFonts w:cs="Times New Roman"/>
        </w:rPr>
        <w:t xml:space="preserve">, </w:t>
      </w:r>
      <w:r w:rsidR="0021123A" w:rsidRPr="005344B4">
        <w:rPr>
          <w:rFonts w:cs="Times New Roman"/>
        </w:rPr>
        <w:t>the parents I interviews remain</w:t>
      </w:r>
      <w:r w:rsidR="006D57E1" w:rsidRPr="005344B4">
        <w:rPr>
          <w:rFonts w:cs="Times New Roman"/>
        </w:rPr>
        <w:t xml:space="preserve"> </w:t>
      </w:r>
      <w:r w:rsidR="00EA242E" w:rsidRPr="005344B4">
        <w:rPr>
          <w:rFonts w:cs="Times New Roman"/>
        </w:rPr>
        <w:t xml:space="preserve">reflexive and open to other ways of coming to know be </w:t>
      </w:r>
      <w:r w:rsidR="001D51D0" w:rsidRPr="005344B4">
        <w:rPr>
          <w:rFonts w:cs="Times New Roman"/>
          <w:noProof/>
        </w:rPr>
        <mc:AlternateContent>
          <mc:Choice Requires="wpg">
            <w:drawing>
              <wp:anchor distT="0" distB="0" distL="114300" distR="114300" simplePos="0" relativeHeight="251731968" behindDoc="0" locked="0" layoutInCell="1" allowOverlap="1" wp14:anchorId="4E975919" wp14:editId="6E804256">
                <wp:simplePos x="0" y="0"/>
                <wp:positionH relativeFrom="margin">
                  <wp:align>center</wp:align>
                </wp:positionH>
                <wp:positionV relativeFrom="paragraph">
                  <wp:posOffset>2943948</wp:posOffset>
                </wp:positionV>
                <wp:extent cx="4166235" cy="5545455"/>
                <wp:effectExtent l="0" t="0" r="5715" b="0"/>
                <wp:wrapTopAndBottom/>
                <wp:docPr id="1555581763" name="Group 41"/>
                <wp:cNvGraphicFramePr/>
                <a:graphic xmlns:a="http://schemas.openxmlformats.org/drawingml/2006/main">
                  <a:graphicData uri="http://schemas.microsoft.com/office/word/2010/wordprocessingGroup">
                    <wpg:wgp>
                      <wpg:cNvGrpSpPr/>
                      <wpg:grpSpPr>
                        <a:xfrm>
                          <a:off x="0" y="0"/>
                          <a:ext cx="4166235" cy="5545455"/>
                          <a:chOff x="0" y="0"/>
                          <a:chExt cx="4166235" cy="5545455"/>
                        </a:xfrm>
                      </wpg:grpSpPr>
                      <pic:pic xmlns:pic="http://schemas.openxmlformats.org/drawingml/2006/picture">
                        <pic:nvPicPr>
                          <pic:cNvPr id="167202190" name="Picture 1" descr="A group of children walking in a street&#10;&#10;AI-generated content may be incorrect."/>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156710" cy="5542915"/>
                          </a:xfrm>
                          <a:prstGeom prst="rect">
                            <a:avLst/>
                          </a:prstGeom>
                        </pic:spPr>
                      </pic:pic>
                      <wps:wsp>
                        <wps:cNvPr id="2034487739" name="Text Box 1"/>
                        <wps:cNvSpPr txBox="1"/>
                        <wps:spPr>
                          <a:xfrm>
                            <a:off x="9525" y="5133975"/>
                            <a:ext cx="4156710" cy="411480"/>
                          </a:xfrm>
                          <a:prstGeom prst="rect">
                            <a:avLst/>
                          </a:prstGeom>
                          <a:solidFill>
                            <a:prstClr val="white"/>
                          </a:solidFill>
                          <a:ln>
                            <a:noFill/>
                          </a:ln>
                        </wps:spPr>
                        <wps:txbx>
                          <w:txbxContent>
                            <w:p w14:paraId="4A1B35AF" w14:textId="6F84E45A" w:rsidR="006A6991" w:rsidRPr="001F0AA3" w:rsidRDefault="006A6991" w:rsidP="006A6991">
                              <w:pPr>
                                <w:pStyle w:val="Caption"/>
                                <w:rPr>
                                  <w:rFonts w:eastAsiaTheme="minorHAnsi" w:cs="Times New Roman"/>
                                  <w:sz w:val="22"/>
                                </w:rPr>
                              </w:pPr>
                              <w:bookmarkStart w:id="152" w:name="_Toc212374687"/>
                              <w:r>
                                <w:t xml:space="preserve">Figure </w:t>
                              </w:r>
                              <w:r>
                                <w:fldChar w:fldCharType="begin"/>
                              </w:r>
                              <w:r>
                                <w:instrText xml:space="preserve"> SEQ Figure \* ARABIC </w:instrText>
                              </w:r>
                              <w:r>
                                <w:fldChar w:fldCharType="separate"/>
                              </w:r>
                              <w:r w:rsidR="009C387C">
                                <w:rPr>
                                  <w:noProof/>
                                </w:rPr>
                                <w:t>38</w:t>
                              </w:r>
                              <w:r>
                                <w:fldChar w:fldCharType="end"/>
                              </w:r>
                              <w:r>
                                <w:t xml:space="preserve"> Children playing under a large silk flag at The Big One, 2022. Photo: Author's Own</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E975919" id="Group 41" o:spid="_x0000_s1110" style="position:absolute;left:0;text-align:left;margin-left:0;margin-top:231.8pt;width:328.05pt;height:436.65pt;z-index:251731968;mso-position-horizontal:center;mso-position-horizontal-relative:margin" coordsize="41662,554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">
                <v:shape id="Picture 1" o:spid="_x0000_s1111" type="#_x0000_t75" alt="A group of children walking in a street&#10;&#10;AI-generated content may be incorrect." style="position:absolute;width:41567;height:55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">
                  <v:imagedata r:id="rId87" o:title="A group of children walking in a street&#10;&#10;AI-generated content may be incorrect"/>
                </v:shape>
                <v:shape id="_x0000_s1112" type="#_x0000_t202" style="position:absolute;left:95;top:51339;width:41567;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" stroked="f">
                  <v:textbox style="mso-fit-shape-to-text:t" inset="0,0,0,0">
                    <w:txbxContent>
                      <w:p w14:paraId="4A1B35AF" w14:textId="6F84E45A" w:rsidR="006A6991" w:rsidRPr="001F0AA3" w:rsidRDefault="006A6991" w:rsidP="006A6991">
                        <w:pPr>
                          <w:pStyle w:val="Caption"/>
                          <w:rPr>
                            <w:rFonts w:eastAsiaTheme="minorHAnsi" w:cs="Times New Roman"/>
                            <w:sz w:val="22"/>
                          </w:rPr>
                        </w:pPr>
                        <w:bookmarkStart w:id="464" w:name="_Toc212374687"/>
                        <w:r>
                          <w:t xml:space="preserve">Figure </w:t>
                        </w:r>
                        <w:r>
                          <w:fldChar w:fldCharType="begin"/>
                        </w:r>
                        <w:r>
                          <w:instrText xml:space="preserve"> SEQ Figure \* ARABIC </w:instrText>
                        </w:r>
                        <w:r>
                          <w:fldChar w:fldCharType="separate"/>
                        </w:r>
                        <w:r w:rsidR="009C387C">
                          <w:rPr>
                            <w:noProof/>
                          </w:rPr>
                          <w:t>38</w:t>
                        </w:r>
                        <w:r>
                          <w:fldChar w:fldCharType="end"/>
                        </w:r>
                        <w:r>
                          <w:t xml:space="preserve"> Children playing under a large silk flag at The Big One, 2022. Photo: Author's Own</w:t>
                        </w:r>
                        <w:bookmarkEnd w:id="464"/>
                      </w:p>
                    </w:txbxContent>
                  </v:textbox>
                </v:shape>
                <w10:wrap type="topAndBottom" anchorx="margin"/>
              </v:group>
            </w:pict>
          </mc:Fallback>
        </mc:AlternateContent>
      </w:r>
      <w:r w:rsidR="00EA242E" w:rsidRPr="005344B4">
        <w:rPr>
          <w:rFonts w:cs="Times New Roman"/>
        </w:rPr>
        <w:t xml:space="preserve">and act in the world, </w:t>
      </w:r>
      <w:r w:rsidR="0021123A" w:rsidRPr="005344B4">
        <w:rPr>
          <w:rFonts w:cs="Times New Roman"/>
        </w:rPr>
        <w:t xml:space="preserve">extending </w:t>
      </w:r>
      <w:r w:rsidR="00367C06" w:rsidRPr="005344B4">
        <w:rPr>
          <w:rFonts w:cs="Times New Roman"/>
        </w:rPr>
        <w:t xml:space="preserve">the possibilities for response </w:t>
      </w:r>
      <w:r w:rsidR="00EA242E" w:rsidRPr="005344B4">
        <w:rPr>
          <w:rFonts w:cs="Times New Roman"/>
        </w:rPr>
        <w:t xml:space="preserve">extend </w:t>
      </w:r>
      <w:r w:rsidR="00591C70" w:rsidRPr="005344B4">
        <w:rPr>
          <w:rFonts w:cs="Times New Roman"/>
        </w:rPr>
        <w:t xml:space="preserve">beyond </w:t>
      </w:r>
      <w:r w:rsidR="00CA7D87" w:rsidRPr="005344B4">
        <w:rPr>
          <w:rFonts w:cs="Times New Roman"/>
        </w:rPr>
        <w:t xml:space="preserve">the Extinction Script. </w:t>
      </w:r>
      <w:r w:rsidR="00EA242E" w:rsidRPr="005344B4">
        <w:rPr>
          <w:rFonts w:cs="Times New Roman"/>
        </w:rPr>
        <w:t xml:space="preserve"> </w:t>
      </w:r>
    </w:p>
    <w:p w14:paraId="7C212597" w14:textId="6532843C" w:rsidR="00650685" w:rsidRPr="005344B4" w:rsidRDefault="00A364E6" w:rsidP="00901009">
      <w:pPr>
        <w:pStyle w:val="Heading2"/>
      </w:pPr>
      <w:bookmarkStart w:id="153" w:name="_Toc213581841"/>
      <w:r w:rsidRPr="005344B4">
        <w:lastRenderedPageBreak/>
        <w:t>6.</w:t>
      </w:r>
      <w:r w:rsidR="00995937" w:rsidRPr="005344B4">
        <w:t>6</w:t>
      </w:r>
      <w:r w:rsidRPr="005344B4">
        <w:t xml:space="preserve"> </w:t>
      </w:r>
      <w:r w:rsidR="002E516C" w:rsidRPr="005344B4">
        <w:t>Conclusions</w:t>
      </w:r>
      <w:bookmarkEnd w:id="153"/>
    </w:p>
    <w:p w14:paraId="732CD2FB" w14:textId="61A8372C" w:rsidR="00736040" w:rsidRPr="005344B4" w:rsidRDefault="00731879" w:rsidP="009811B0">
      <w:pPr>
        <w:spacing w:line="480" w:lineRule="auto"/>
        <w:rPr>
          <w:rFonts w:cs="Times New Roman"/>
        </w:rPr>
      </w:pPr>
      <w:r w:rsidRPr="005344B4">
        <w:rPr>
          <w:rFonts w:cs="Times New Roman"/>
        </w:rPr>
        <w:t>T</w:t>
      </w:r>
      <w:r w:rsidR="00134DA0" w:rsidRPr="005344B4">
        <w:rPr>
          <w:rFonts w:cs="Times New Roman"/>
        </w:rPr>
        <w:t xml:space="preserve">his chapter has explored how climate protest spaces become dynamic sites of </w:t>
      </w:r>
      <w:r w:rsidRPr="005344B4">
        <w:rPr>
          <w:rFonts w:cs="Times New Roman"/>
        </w:rPr>
        <w:t xml:space="preserve">intergenerational </w:t>
      </w:r>
      <w:r w:rsidR="00134DA0" w:rsidRPr="005344B4">
        <w:rPr>
          <w:rFonts w:cs="Times New Roman"/>
        </w:rPr>
        <w:t>learning, affective</w:t>
      </w:r>
      <w:r w:rsidRPr="005344B4">
        <w:rPr>
          <w:rFonts w:cs="Times New Roman"/>
        </w:rPr>
        <w:t xml:space="preserve"> encounter</w:t>
      </w:r>
      <w:r w:rsidR="004138D1" w:rsidRPr="005344B4">
        <w:rPr>
          <w:rFonts w:cs="Times New Roman"/>
        </w:rPr>
        <w:t xml:space="preserve"> </w:t>
      </w:r>
      <w:r w:rsidR="00134DA0" w:rsidRPr="005344B4">
        <w:rPr>
          <w:rFonts w:cs="Times New Roman"/>
        </w:rPr>
        <w:t xml:space="preserve">and political subjectivity for children and their parents. Far from passive participants, children actively engage in and shape the moral, </w:t>
      </w:r>
      <w:r w:rsidR="004138D1" w:rsidRPr="005344B4">
        <w:rPr>
          <w:rFonts w:cs="Times New Roman"/>
        </w:rPr>
        <w:t>affective</w:t>
      </w:r>
      <w:r w:rsidR="00134DA0" w:rsidRPr="005344B4">
        <w:rPr>
          <w:rFonts w:cs="Times New Roman"/>
        </w:rPr>
        <w:t xml:space="preserve"> and political textures of these events, raising c</w:t>
      </w:r>
      <w:r w:rsidR="004138D1" w:rsidRPr="005344B4">
        <w:rPr>
          <w:rFonts w:cs="Times New Roman"/>
        </w:rPr>
        <w:t>hallenging</w:t>
      </w:r>
      <w:r w:rsidR="00134DA0" w:rsidRPr="005344B4">
        <w:rPr>
          <w:rFonts w:cs="Times New Roman"/>
        </w:rPr>
        <w:t xml:space="preserve"> and generative questions that unsettle</w:t>
      </w:r>
      <w:r w:rsidR="004439BB" w:rsidRPr="005344B4">
        <w:rPr>
          <w:rFonts w:cs="Times New Roman"/>
        </w:rPr>
        <w:t xml:space="preserve"> simplistic accounts of </w:t>
      </w:r>
      <w:r w:rsidR="00200529" w:rsidRPr="005344B4">
        <w:rPr>
          <w:rFonts w:cs="Times New Roman"/>
        </w:rPr>
        <w:t>accountability</w:t>
      </w:r>
      <w:r w:rsidR="000A64D4" w:rsidRPr="005344B4">
        <w:rPr>
          <w:rFonts w:cs="Times New Roman"/>
        </w:rPr>
        <w:t xml:space="preserve"> and right action</w:t>
      </w:r>
      <w:r w:rsidR="00134DA0" w:rsidRPr="005344B4">
        <w:rPr>
          <w:rFonts w:cs="Times New Roman"/>
        </w:rPr>
        <w:t xml:space="preserve">. </w:t>
      </w:r>
      <w:r w:rsidR="00CD7C3F" w:rsidRPr="005344B4">
        <w:rPr>
          <w:rFonts w:cs="Times New Roman"/>
        </w:rPr>
        <w:t xml:space="preserve">Encounters at </w:t>
      </w:r>
      <w:r w:rsidR="00216F2C">
        <w:rPr>
          <w:rFonts w:cs="Times New Roman"/>
        </w:rPr>
        <w:t>T</w:t>
      </w:r>
      <w:r w:rsidR="00CD7C3F" w:rsidRPr="005344B4">
        <w:rPr>
          <w:rFonts w:cs="Times New Roman"/>
        </w:rPr>
        <w:t xml:space="preserve">he </w:t>
      </w:r>
      <w:r w:rsidR="00216F2C">
        <w:rPr>
          <w:rFonts w:cs="Times New Roman"/>
        </w:rPr>
        <w:t>B</w:t>
      </w:r>
      <w:r w:rsidR="00CD7C3F" w:rsidRPr="005344B4">
        <w:rPr>
          <w:rFonts w:cs="Times New Roman"/>
        </w:rPr>
        <w:t xml:space="preserve">ig </w:t>
      </w:r>
      <w:r w:rsidR="00216F2C">
        <w:rPr>
          <w:rFonts w:cs="Times New Roman"/>
        </w:rPr>
        <w:t>O</w:t>
      </w:r>
      <w:r w:rsidR="00CD7C3F" w:rsidRPr="005344B4">
        <w:rPr>
          <w:rFonts w:cs="Times New Roman"/>
        </w:rPr>
        <w:t>ne endure beyond the protest space, where a commitment to activism</w:t>
      </w:r>
      <w:r w:rsidR="00134DA0" w:rsidRPr="005344B4">
        <w:rPr>
          <w:rFonts w:cs="Times New Roman"/>
        </w:rPr>
        <w:t xml:space="preserve"> </w:t>
      </w:r>
      <w:r w:rsidR="00CD7C3F" w:rsidRPr="005344B4">
        <w:rPr>
          <w:rFonts w:cs="Times New Roman"/>
        </w:rPr>
        <w:t xml:space="preserve">co-constitutes </w:t>
      </w:r>
      <w:r w:rsidR="00134DA0" w:rsidRPr="005344B4">
        <w:rPr>
          <w:rFonts w:cs="Times New Roman"/>
        </w:rPr>
        <w:t xml:space="preserve">family </w:t>
      </w:r>
      <w:r w:rsidR="00CD7C3F" w:rsidRPr="005344B4">
        <w:rPr>
          <w:rFonts w:cs="Times New Roman"/>
        </w:rPr>
        <w:t>relations</w:t>
      </w:r>
      <w:r w:rsidR="00134DA0" w:rsidRPr="005344B4">
        <w:rPr>
          <w:rFonts w:cs="Times New Roman"/>
        </w:rPr>
        <w:t>, parenting practices, and climate imaginaries</w:t>
      </w:r>
      <w:r w:rsidR="00D84A3A" w:rsidRPr="005344B4">
        <w:rPr>
          <w:rFonts w:cs="Times New Roman"/>
        </w:rPr>
        <w:t>. P</w:t>
      </w:r>
      <w:r w:rsidR="00134DA0" w:rsidRPr="005344B4">
        <w:rPr>
          <w:rFonts w:cs="Times New Roman"/>
        </w:rPr>
        <w:t>arent</w:t>
      </w:r>
      <w:r w:rsidR="00D84A3A" w:rsidRPr="005344B4">
        <w:rPr>
          <w:rFonts w:cs="Times New Roman"/>
        </w:rPr>
        <w:t xml:space="preserve"> activists</w:t>
      </w:r>
      <w:r w:rsidR="00134DA0" w:rsidRPr="005344B4">
        <w:rPr>
          <w:rFonts w:cs="Times New Roman"/>
        </w:rPr>
        <w:t xml:space="preserve"> and</w:t>
      </w:r>
      <w:r w:rsidR="00D84A3A" w:rsidRPr="005344B4">
        <w:rPr>
          <w:rFonts w:cs="Times New Roman"/>
        </w:rPr>
        <w:t xml:space="preserve"> their</w:t>
      </w:r>
      <w:r w:rsidR="00134DA0" w:rsidRPr="005344B4">
        <w:rPr>
          <w:rFonts w:cs="Times New Roman"/>
        </w:rPr>
        <w:t xml:space="preserve"> children </w:t>
      </w:r>
      <w:r w:rsidR="00D84A3A" w:rsidRPr="005344B4">
        <w:rPr>
          <w:rFonts w:cs="Times New Roman"/>
        </w:rPr>
        <w:t>engage through and with each other</w:t>
      </w:r>
      <w:r w:rsidR="00134DA0" w:rsidRPr="005344B4">
        <w:rPr>
          <w:rFonts w:cs="Times New Roman"/>
        </w:rPr>
        <w:t xml:space="preserve"> </w:t>
      </w:r>
      <w:r w:rsidR="00D84A3A" w:rsidRPr="005344B4">
        <w:rPr>
          <w:rFonts w:cs="Times New Roman"/>
        </w:rPr>
        <w:t>i</w:t>
      </w:r>
      <w:r w:rsidR="00134DA0" w:rsidRPr="005344B4">
        <w:rPr>
          <w:rFonts w:cs="Times New Roman"/>
        </w:rPr>
        <w:t>n open-ended climate journeys marked by reflexivity, creativity, and care. The</w:t>
      </w:r>
      <w:r w:rsidR="00D84A3A" w:rsidRPr="005344B4">
        <w:rPr>
          <w:rFonts w:cs="Times New Roman"/>
        </w:rPr>
        <w:t xml:space="preserve"> Protest space is understood here </w:t>
      </w:r>
      <w:r w:rsidR="00134DA0" w:rsidRPr="005344B4">
        <w:rPr>
          <w:rFonts w:cs="Times New Roman"/>
        </w:rPr>
        <w:t>not only a</w:t>
      </w:r>
      <w:r w:rsidR="003D1806" w:rsidRPr="005344B4">
        <w:rPr>
          <w:rFonts w:cs="Times New Roman"/>
        </w:rPr>
        <w:t>n expression</w:t>
      </w:r>
      <w:r w:rsidR="00134DA0" w:rsidRPr="005344B4">
        <w:rPr>
          <w:rFonts w:cs="Times New Roman"/>
        </w:rPr>
        <w:t xml:space="preserve"> of dissent but a formative experience that </w:t>
      </w:r>
      <w:r w:rsidR="003D1806" w:rsidRPr="005344B4">
        <w:rPr>
          <w:rFonts w:cs="Times New Roman"/>
        </w:rPr>
        <w:t>endures</w:t>
      </w:r>
      <w:r w:rsidR="00757CF3" w:rsidRPr="005344B4">
        <w:rPr>
          <w:rFonts w:cs="Times New Roman"/>
        </w:rPr>
        <w:t xml:space="preserve"> and extends into</w:t>
      </w:r>
      <w:r w:rsidR="00134DA0" w:rsidRPr="005344B4">
        <w:rPr>
          <w:rFonts w:cs="Times New Roman"/>
        </w:rPr>
        <w:t xml:space="preserve"> everyday life—reshaping ethical obligations, practices of care for more-than-human </w:t>
      </w:r>
      <w:r w:rsidR="00216F2C" w:rsidRPr="005344B4">
        <w:rPr>
          <w:rFonts w:cs="Times New Roman"/>
        </w:rPr>
        <w:t>others and</w:t>
      </w:r>
      <w:r w:rsidR="00D84A3A" w:rsidRPr="005344B4">
        <w:rPr>
          <w:rFonts w:cs="Times New Roman"/>
        </w:rPr>
        <w:t xml:space="preserve"> offering a nuanced insight into processes of social and political change.</w:t>
      </w:r>
    </w:p>
    <w:p w14:paraId="63E48762" w14:textId="64BE80E2" w:rsidR="00134DA0" w:rsidRPr="005344B4" w:rsidRDefault="002F3ABD" w:rsidP="009811B0">
      <w:pPr>
        <w:spacing w:line="480" w:lineRule="auto"/>
        <w:rPr>
          <w:rFonts w:cs="Times New Roman"/>
        </w:rPr>
      </w:pPr>
      <w:r w:rsidRPr="005344B4">
        <w:rPr>
          <w:rFonts w:cs="Times New Roman"/>
        </w:rPr>
        <w:t xml:space="preserve">Although the tactics of XR have polarised opinion on what constitutes acceptable or appropriate protest, taking political action for environmental causes forms an increasingly mainstream mode of agency for responding to ecological crisis. All three sites explored in this research featured environmental activism, where individuals were encouraged to respond to various examples of ecological crisis through joining social movements or taking political action. Local Extinction Rebellion chapters have participated in the Festival of Thrift in recent years, holding stalls to talk to attendees, block printing workshops and performing Samba music. Meanwhile, </w:t>
      </w:r>
      <w:r w:rsidR="00BD3093">
        <w:rPr>
          <w:rFonts w:cs="Times New Roman"/>
        </w:rPr>
        <w:t>O</w:t>
      </w:r>
      <w:r w:rsidRPr="005344B4">
        <w:rPr>
          <w:rFonts w:cs="Times New Roman"/>
        </w:rPr>
        <w:t>ur Broken Planet featured environmental activists in the short video interviews screened in the exhibition, encouraged its audiences to ‘speak up’ and ‘act now’. Avenues for acti</w:t>
      </w:r>
      <w:r w:rsidR="00053A7F" w:rsidRPr="005344B4">
        <w:rPr>
          <w:rFonts w:cs="Times New Roman"/>
        </w:rPr>
        <w:t>on</w:t>
      </w:r>
      <w:r w:rsidRPr="005344B4">
        <w:rPr>
          <w:rFonts w:cs="Times New Roman"/>
        </w:rPr>
        <w:t>s included seeking change through formal politics, for example writing to one’s MP, or through consumer choice. The agency of</w:t>
      </w:r>
      <w:r w:rsidR="00BD3093">
        <w:rPr>
          <w:rFonts w:cs="Times New Roman"/>
        </w:rPr>
        <w:t xml:space="preserve"> individual</w:t>
      </w:r>
      <w:r w:rsidRPr="005344B4">
        <w:rPr>
          <w:rFonts w:cs="Times New Roman"/>
        </w:rPr>
        <w:t xml:space="preserve"> </w:t>
      </w:r>
      <w:r w:rsidR="00BD3093">
        <w:rPr>
          <w:rFonts w:cs="Times New Roman"/>
        </w:rPr>
        <w:t>m</w:t>
      </w:r>
      <w:r w:rsidRPr="005344B4">
        <w:rPr>
          <w:rFonts w:cs="Times New Roman"/>
        </w:rPr>
        <w:t xml:space="preserve">useum </w:t>
      </w:r>
      <w:r w:rsidR="00BD3093">
        <w:rPr>
          <w:rFonts w:cs="Times New Roman"/>
        </w:rPr>
        <w:t>s</w:t>
      </w:r>
      <w:r w:rsidRPr="005344B4">
        <w:rPr>
          <w:rFonts w:cs="Times New Roman"/>
        </w:rPr>
        <w:t>cientists was also foregrounded in the exhibition, where research was framed as contributing to positive socio-ecological change.</w:t>
      </w:r>
      <w:r w:rsidR="000C4441" w:rsidRPr="005344B4">
        <w:rPr>
          <w:rFonts w:cs="Times New Roman"/>
        </w:rPr>
        <w:t xml:space="preserve"> </w:t>
      </w:r>
      <w:r w:rsidR="00511D3E" w:rsidRPr="005344B4">
        <w:rPr>
          <w:rFonts w:cs="Times New Roman"/>
        </w:rPr>
        <w:t>Agency</w:t>
      </w:r>
      <w:r w:rsidR="004E066A" w:rsidRPr="005344B4">
        <w:rPr>
          <w:rFonts w:cs="Times New Roman"/>
        </w:rPr>
        <w:t xml:space="preserve"> in relation to ecological crisis is increasingly expressed</w:t>
      </w:r>
      <w:r w:rsidR="00511D3E" w:rsidRPr="005344B4">
        <w:rPr>
          <w:rFonts w:cs="Times New Roman"/>
        </w:rPr>
        <w:t xml:space="preserve"> as a desire to bring about change through di</w:t>
      </w:r>
      <w:r w:rsidR="004E066A" w:rsidRPr="005344B4">
        <w:rPr>
          <w:rFonts w:cs="Times New Roman"/>
        </w:rPr>
        <w:t>verse</w:t>
      </w:r>
      <w:r w:rsidR="00511D3E" w:rsidRPr="005344B4">
        <w:rPr>
          <w:rFonts w:cs="Times New Roman"/>
        </w:rPr>
        <w:t xml:space="preserve"> </w:t>
      </w:r>
      <w:r w:rsidR="004E066A" w:rsidRPr="005344B4">
        <w:rPr>
          <w:rFonts w:cs="Times New Roman"/>
        </w:rPr>
        <w:t xml:space="preserve">forms of </w:t>
      </w:r>
      <w:r w:rsidR="00D95E33" w:rsidRPr="005344B4">
        <w:rPr>
          <w:rFonts w:cs="Times New Roman"/>
        </w:rPr>
        <w:t>activism and different expressions of activist subjectivity</w:t>
      </w:r>
      <w:r w:rsidR="00A6432E" w:rsidRPr="005344B4">
        <w:rPr>
          <w:rFonts w:cs="Times New Roman"/>
        </w:rPr>
        <w:t>. The</w:t>
      </w:r>
      <w:r w:rsidR="0092407B" w:rsidRPr="005344B4">
        <w:rPr>
          <w:rFonts w:cs="Times New Roman"/>
        </w:rPr>
        <w:t xml:space="preserve"> strategic narratives employed by the Co-Founders of XR functio</w:t>
      </w:r>
      <w:r w:rsidR="005F4B25" w:rsidRPr="005344B4">
        <w:rPr>
          <w:rFonts w:cs="Times New Roman"/>
        </w:rPr>
        <w:t>n</w:t>
      </w:r>
      <w:r w:rsidR="0092407B" w:rsidRPr="005344B4">
        <w:rPr>
          <w:rFonts w:cs="Times New Roman"/>
        </w:rPr>
        <w:t xml:space="preserve"> as a technology of responsibilisation, </w:t>
      </w:r>
      <w:r w:rsidR="00C50B8F" w:rsidRPr="005344B4">
        <w:rPr>
          <w:rFonts w:cs="Times New Roman"/>
        </w:rPr>
        <w:t>the urgent duty to take part in civil disobedience</w:t>
      </w:r>
      <w:r w:rsidR="005F4B25" w:rsidRPr="005344B4">
        <w:rPr>
          <w:rFonts w:cs="Times New Roman"/>
        </w:rPr>
        <w:t xml:space="preserve"> is affectively charged through</w:t>
      </w:r>
      <w:r w:rsidR="0011714F" w:rsidRPr="005344B4">
        <w:rPr>
          <w:rFonts w:cs="Times New Roman"/>
        </w:rPr>
        <w:t xml:space="preserve"> the Figure of the Child</w:t>
      </w:r>
      <w:r w:rsidR="00E469A9" w:rsidRPr="005344B4">
        <w:rPr>
          <w:rFonts w:cs="Times New Roman"/>
        </w:rPr>
        <w:t xml:space="preserve">, which draws intimate caring </w:t>
      </w:r>
      <w:r w:rsidR="00E469A9" w:rsidRPr="005344B4">
        <w:rPr>
          <w:rFonts w:cs="Times New Roman"/>
        </w:rPr>
        <w:lastRenderedPageBreak/>
        <w:t xml:space="preserve">relations into the geopolitical of climate crisis. </w:t>
      </w:r>
      <w:r w:rsidR="0093390D" w:rsidRPr="005344B4">
        <w:rPr>
          <w:rFonts w:cs="Times New Roman"/>
        </w:rPr>
        <w:t xml:space="preserve">Nevertheless, as I have argued above, other forms of ethical obligation and notions of agency </w:t>
      </w:r>
      <w:r w:rsidR="005F4B25" w:rsidRPr="005344B4">
        <w:rPr>
          <w:rFonts w:cs="Times New Roman"/>
        </w:rPr>
        <w:t>surface and circulate within the Protest site beyond</w:t>
      </w:r>
      <w:r w:rsidR="00C56F83" w:rsidRPr="005344B4">
        <w:rPr>
          <w:rFonts w:cs="Times New Roman"/>
        </w:rPr>
        <w:t>, where children a</w:t>
      </w:r>
      <w:r w:rsidR="00735D75" w:rsidRPr="005344B4">
        <w:rPr>
          <w:rFonts w:cs="Times New Roman"/>
        </w:rPr>
        <w:t xml:space="preserve">re supported to make sense of socio-ecological change in their own terms. </w:t>
      </w:r>
    </w:p>
    <w:p w14:paraId="35B4DA43" w14:textId="6BFF264D" w:rsidR="007F27E0" w:rsidRPr="005344B4" w:rsidRDefault="00FB2D96" w:rsidP="009811B0">
      <w:pPr>
        <w:spacing w:line="480" w:lineRule="auto"/>
        <w:rPr>
          <w:rFonts w:cs="Times New Roman"/>
        </w:rPr>
      </w:pPr>
      <w:r>
        <w:rPr>
          <w:rFonts w:cs="Times New Roman"/>
        </w:rPr>
        <w:t>This chapter offers</w:t>
      </w:r>
      <w:r w:rsidR="00735D75" w:rsidRPr="005344B4">
        <w:rPr>
          <w:rFonts w:cs="Times New Roman"/>
        </w:rPr>
        <w:t xml:space="preserve"> account</w:t>
      </w:r>
      <w:r w:rsidR="0082678D">
        <w:rPr>
          <w:rFonts w:cs="Times New Roman"/>
        </w:rPr>
        <w:t xml:space="preserve">s </w:t>
      </w:r>
      <w:r w:rsidR="00735D75" w:rsidRPr="005344B4">
        <w:rPr>
          <w:rFonts w:cs="Times New Roman"/>
        </w:rPr>
        <w:t xml:space="preserve">of emerging climate subjectivity and environmental </w:t>
      </w:r>
      <w:r w:rsidR="009F4B6E" w:rsidRPr="005344B4">
        <w:rPr>
          <w:rFonts w:cs="Times New Roman"/>
        </w:rPr>
        <w:t>subjecthood</w:t>
      </w:r>
      <w:r w:rsidR="00735D75" w:rsidRPr="005344B4">
        <w:rPr>
          <w:rFonts w:cs="Times New Roman"/>
        </w:rPr>
        <w:t>,</w:t>
      </w:r>
      <w:r w:rsidR="009F4B6E" w:rsidRPr="005344B4">
        <w:rPr>
          <w:rFonts w:cs="Times New Roman"/>
        </w:rPr>
        <w:t xml:space="preserve"> where</w:t>
      </w:r>
      <w:r w:rsidR="00134DA0" w:rsidRPr="005344B4">
        <w:rPr>
          <w:rFonts w:cs="Times New Roman"/>
        </w:rPr>
        <w:t xml:space="preserve"> knowledge, emotion, and </w:t>
      </w:r>
      <w:r w:rsidR="009F4B6E" w:rsidRPr="005344B4">
        <w:rPr>
          <w:rFonts w:cs="Times New Roman"/>
        </w:rPr>
        <w:t>agency</w:t>
      </w:r>
      <w:r w:rsidR="00134DA0" w:rsidRPr="005344B4">
        <w:rPr>
          <w:rFonts w:cs="Times New Roman"/>
        </w:rPr>
        <w:t xml:space="preserve"> circulate intergenerationally and </w:t>
      </w:r>
      <w:proofErr w:type="spellStart"/>
      <w:r w:rsidR="00134DA0" w:rsidRPr="005344B4">
        <w:rPr>
          <w:rFonts w:cs="Times New Roman"/>
        </w:rPr>
        <w:t>interrelationally</w:t>
      </w:r>
      <w:proofErr w:type="spellEnd"/>
      <w:r w:rsidR="00134DA0" w:rsidRPr="005344B4">
        <w:rPr>
          <w:rFonts w:cs="Times New Roman"/>
        </w:rPr>
        <w:t xml:space="preserve">. As parents and children navigate uncertain futures, their collaborative meaning-making and political participation mark a shift toward more situated, relational, and hopeful forms of climate response—where becoming activist </w:t>
      </w:r>
      <w:r w:rsidR="00607295" w:rsidRPr="005344B4">
        <w:rPr>
          <w:rFonts w:cs="Times New Roman"/>
        </w:rPr>
        <w:t xml:space="preserve">involves a </w:t>
      </w:r>
      <w:r w:rsidR="00134DA0" w:rsidRPr="005344B4">
        <w:rPr>
          <w:rFonts w:cs="Times New Roman"/>
        </w:rPr>
        <w:t>shared, ongoing process of learning to be otherwise.</w:t>
      </w:r>
      <w:r w:rsidR="00490407" w:rsidRPr="005344B4">
        <w:rPr>
          <w:rFonts w:cs="Times New Roman"/>
        </w:rPr>
        <w:t xml:space="preserve"> </w:t>
      </w:r>
      <w:r w:rsidR="007F27E0" w:rsidRPr="005344B4">
        <w:rPr>
          <w:rFonts w:cs="Times New Roman"/>
        </w:rPr>
        <w:t>The desire to raise children who are ecologically aware, politically engaged, and morally grounded in a time of unfolding crisis</w:t>
      </w:r>
      <w:r w:rsidR="00607295" w:rsidRPr="005344B4">
        <w:rPr>
          <w:rFonts w:cs="Times New Roman"/>
        </w:rPr>
        <w:t xml:space="preserve"> </w:t>
      </w:r>
      <w:r w:rsidR="001D2FCF" w:rsidRPr="005344B4">
        <w:rPr>
          <w:rFonts w:cs="Times New Roman"/>
        </w:rPr>
        <w:t xml:space="preserve">can be emotionally challenging, involving sacrifice and resisting or recasting anticipated norms around consumption and holidaying. </w:t>
      </w:r>
      <w:r w:rsidR="00042291" w:rsidRPr="005344B4">
        <w:rPr>
          <w:rFonts w:cs="Times New Roman"/>
        </w:rPr>
        <w:t>Being</w:t>
      </w:r>
      <w:r w:rsidR="00175E84" w:rsidRPr="005344B4">
        <w:rPr>
          <w:rFonts w:cs="Times New Roman"/>
        </w:rPr>
        <w:t xml:space="preserve"> part of a social movement and a community of like-minded parents can be vital for sustaining an ongoing commitment to climate conscious parenting – what Judy called ‘a vocation’.  </w:t>
      </w:r>
      <w:r w:rsidR="00337B1C" w:rsidRPr="005344B4">
        <w:rPr>
          <w:rFonts w:cs="Times New Roman"/>
        </w:rPr>
        <w:t>Parenting here is marked</w:t>
      </w:r>
      <w:r w:rsidR="007F27E0" w:rsidRPr="005344B4">
        <w:rPr>
          <w:rFonts w:cs="Times New Roman"/>
        </w:rPr>
        <w:t xml:space="preserve"> by humility, improvisation</w:t>
      </w:r>
      <w:r w:rsidR="00337B1C" w:rsidRPr="005344B4">
        <w:rPr>
          <w:rFonts w:cs="Times New Roman"/>
        </w:rPr>
        <w:t xml:space="preserve"> in </w:t>
      </w:r>
      <w:r w:rsidR="007433C7" w:rsidRPr="005344B4">
        <w:rPr>
          <w:rFonts w:cs="Times New Roman"/>
        </w:rPr>
        <w:t xml:space="preserve">grappling with the morally and politically </w:t>
      </w:r>
      <w:r w:rsidR="00474796" w:rsidRPr="005344B4">
        <w:rPr>
          <w:rFonts w:cs="Times New Roman"/>
        </w:rPr>
        <w:t>complex</w:t>
      </w:r>
      <w:r w:rsidR="007433C7" w:rsidRPr="005344B4">
        <w:rPr>
          <w:rFonts w:cs="Times New Roman"/>
        </w:rPr>
        <w:t xml:space="preserve"> questions</w:t>
      </w:r>
      <w:r w:rsidR="00474796" w:rsidRPr="005344B4">
        <w:rPr>
          <w:rFonts w:cs="Times New Roman"/>
        </w:rPr>
        <w:t xml:space="preserve"> children ask</w:t>
      </w:r>
      <w:r w:rsidR="007F27E0" w:rsidRPr="005344B4">
        <w:rPr>
          <w:rFonts w:cs="Times New Roman"/>
        </w:rPr>
        <w:t>, and the continuous negotiation of how to live ethically in a world that is itself in flux.</w:t>
      </w:r>
      <w:r w:rsidR="00CE474E" w:rsidRPr="005344B4">
        <w:rPr>
          <w:rFonts w:cs="Times New Roman"/>
        </w:rPr>
        <w:t xml:space="preserve"> </w:t>
      </w:r>
      <w:r w:rsidR="007F27E0" w:rsidRPr="005344B4">
        <w:rPr>
          <w:rFonts w:cs="Times New Roman"/>
        </w:rPr>
        <w:t xml:space="preserve">Through affective attachments—to each other, to imagined futures, to the possibility of change—they learn not only to act, but to </w:t>
      </w:r>
      <w:r w:rsidR="007F27E0" w:rsidRPr="005344B4">
        <w:rPr>
          <w:rFonts w:cs="Times New Roman"/>
          <w:i/>
          <w:iCs/>
        </w:rPr>
        <w:t>feel</w:t>
      </w:r>
      <w:r w:rsidR="007F27E0" w:rsidRPr="005344B4">
        <w:rPr>
          <w:rFonts w:cs="Times New Roman"/>
        </w:rPr>
        <w:t xml:space="preserve"> otherwise. In these moments of protest and parenting, </w:t>
      </w:r>
      <w:r w:rsidR="00864D9A" w:rsidRPr="005344B4">
        <w:rPr>
          <w:rFonts w:cs="Times New Roman"/>
        </w:rPr>
        <w:t xml:space="preserve">making sense of </w:t>
      </w:r>
      <w:r w:rsidR="00CE474E" w:rsidRPr="005344B4">
        <w:rPr>
          <w:rFonts w:cs="Times New Roman"/>
        </w:rPr>
        <w:t>ecological</w:t>
      </w:r>
      <w:r w:rsidR="007F27E0" w:rsidRPr="005344B4">
        <w:rPr>
          <w:rFonts w:cs="Times New Roman"/>
        </w:rPr>
        <w:t xml:space="preserve"> crisis</w:t>
      </w:r>
      <w:r w:rsidR="00864D9A" w:rsidRPr="005344B4">
        <w:rPr>
          <w:rFonts w:cs="Times New Roman"/>
        </w:rPr>
        <w:t xml:space="preserve"> is </w:t>
      </w:r>
      <w:r w:rsidR="000A7204" w:rsidRPr="005344B4">
        <w:rPr>
          <w:rFonts w:cs="Times New Roman"/>
        </w:rPr>
        <w:t xml:space="preserve">woven into </w:t>
      </w:r>
      <w:r w:rsidR="00864D9A" w:rsidRPr="005344B4">
        <w:rPr>
          <w:rFonts w:cs="Times New Roman"/>
        </w:rPr>
        <w:t>everyday family lives</w:t>
      </w:r>
      <w:r w:rsidR="007F27E0" w:rsidRPr="005344B4">
        <w:rPr>
          <w:rFonts w:cs="Times New Roman"/>
        </w:rPr>
        <w:t>—felt in bodies, relationships, and the spaces in between.</w:t>
      </w:r>
    </w:p>
    <w:p w14:paraId="7DD7554C" w14:textId="77777777" w:rsidR="007F27E0" w:rsidRPr="005344B4" w:rsidRDefault="007F27E0" w:rsidP="009811B0">
      <w:pPr>
        <w:spacing w:line="480" w:lineRule="auto"/>
        <w:rPr>
          <w:rFonts w:cs="Times New Roman"/>
        </w:rPr>
      </w:pPr>
    </w:p>
    <w:p w14:paraId="1CD65961" w14:textId="77777777" w:rsidR="00676FF7" w:rsidRPr="005344B4" w:rsidRDefault="00676FF7" w:rsidP="009811B0">
      <w:pPr>
        <w:spacing w:line="480" w:lineRule="auto"/>
        <w:rPr>
          <w:rFonts w:cs="Times New Roman"/>
        </w:rPr>
      </w:pPr>
    </w:p>
    <w:p w14:paraId="6AB968CA" w14:textId="6DEBA893" w:rsidR="006A236E" w:rsidRPr="005344B4" w:rsidRDefault="006A236E" w:rsidP="009811B0">
      <w:pPr>
        <w:spacing w:line="480" w:lineRule="auto"/>
        <w:rPr>
          <w:rFonts w:cs="Times New Roman"/>
        </w:rPr>
      </w:pPr>
      <w:r w:rsidRPr="005344B4">
        <w:rPr>
          <w:rFonts w:cs="Times New Roman"/>
        </w:rPr>
        <w:br w:type="page"/>
      </w:r>
    </w:p>
    <w:p w14:paraId="7EBCABB4" w14:textId="638B1E47" w:rsidR="00A25023" w:rsidRPr="005344B4" w:rsidRDefault="006A236E" w:rsidP="00901009">
      <w:pPr>
        <w:pStyle w:val="Heading1"/>
      </w:pPr>
      <w:bookmarkStart w:id="154" w:name="_Toc213581842"/>
      <w:r w:rsidRPr="005344B4">
        <w:lastRenderedPageBreak/>
        <w:t>Chapter 7 Conclusion</w:t>
      </w:r>
      <w:bookmarkEnd w:id="154"/>
    </w:p>
    <w:p w14:paraId="729E568D" w14:textId="243A30B2" w:rsidR="008E648D" w:rsidRPr="005344B4" w:rsidRDefault="008E648D" w:rsidP="009811B0">
      <w:pPr>
        <w:spacing w:line="480" w:lineRule="auto"/>
        <w:rPr>
          <w:rFonts w:cs="Times New Roman"/>
        </w:rPr>
      </w:pPr>
      <w:r w:rsidRPr="005344B4">
        <w:rPr>
          <w:rFonts w:cs="Times New Roman"/>
        </w:rPr>
        <w:t xml:space="preserve">In chapter one, I posed </w:t>
      </w:r>
      <w:r w:rsidR="007F37E4" w:rsidRPr="005344B4">
        <w:rPr>
          <w:rFonts w:cs="Times New Roman"/>
        </w:rPr>
        <w:t xml:space="preserve">the following research questions </w:t>
      </w:r>
    </w:p>
    <w:p w14:paraId="1774CB7C" w14:textId="440229E1" w:rsidR="00401762" w:rsidRPr="005344B4" w:rsidRDefault="00401762" w:rsidP="00401762">
      <w:pPr>
        <w:pStyle w:val="ListParagraph"/>
        <w:numPr>
          <w:ilvl w:val="0"/>
          <w:numId w:val="31"/>
        </w:numPr>
        <w:spacing w:line="480" w:lineRule="auto"/>
        <w:rPr>
          <w:rFonts w:cs="Times New Roman"/>
        </w:rPr>
      </w:pPr>
      <w:r w:rsidRPr="005344B4">
        <w:rPr>
          <w:rFonts w:cs="Times New Roman"/>
        </w:rPr>
        <w:t xml:space="preserve">(How) do parents and their children encounter, imagine and make sense of ecological crisis on a planetary scale? </w:t>
      </w:r>
    </w:p>
    <w:p w14:paraId="32CEFC37" w14:textId="318EBA29" w:rsidR="00401762" w:rsidRPr="005344B4" w:rsidRDefault="00D33AEC" w:rsidP="00401762">
      <w:pPr>
        <w:pStyle w:val="ListParagraph"/>
        <w:numPr>
          <w:ilvl w:val="0"/>
          <w:numId w:val="31"/>
        </w:numPr>
        <w:spacing w:line="480" w:lineRule="auto"/>
        <w:rPr>
          <w:rFonts w:cs="Times New Roman"/>
        </w:rPr>
      </w:pPr>
      <w:r w:rsidRPr="005344B4">
        <w:rPr>
          <w:rFonts w:cs="Times New Roman"/>
        </w:rPr>
        <w:t xml:space="preserve">Where do </w:t>
      </w:r>
      <w:r>
        <w:rPr>
          <w:rFonts w:cs="Times New Roman"/>
        </w:rPr>
        <w:t xml:space="preserve">families encounter attempts to shape environmental subjectivity and how do they respond to this? </w:t>
      </w:r>
      <w:r w:rsidR="00401762" w:rsidRPr="005344B4">
        <w:rPr>
          <w:rFonts w:cs="Times New Roman"/>
        </w:rPr>
        <w:t>What do intergenerational, child-parent encounters offer to debates about human agency in Anthropocene times?</w:t>
      </w:r>
    </w:p>
    <w:p w14:paraId="5D471861" w14:textId="32AE1591" w:rsidR="003142F2" w:rsidRPr="005344B4" w:rsidRDefault="008E648D" w:rsidP="009811B0">
      <w:pPr>
        <w:spacing w:line="480" w:lineRule="auto"/>
        <w:rPr>
          <w:rFonts w:cs="Times New Roman"/>
        </w:rPr>
      </w:pPr>
      <w:r w:rsidRPr="005344B4">
        <w:rPr>
          <w:rFonts w:cs="Times New Roman"/>
        </w:rPr>
        <w:t>Drawing on multi-sited ethnography</w:t>
      </w:r>
      <w:r w:rsidR="008D5499" w:rsidRPr="005344B4">
        <w:rPr>
          <w:rFonts w:cs="Times New Roman"/>
        </w:rPr>
        <w:t xml:space="preserve"> and</w:t>
      </w:r>
      <w:r w:rsidR="00805A8C" w:rsidRPr="005344B4">
        <w:rPr>
          <w:rFonts w:cs="Times New Roman"/>
        </w:rPr>
        <w:t xml:space="preserve"> </w:t>
      </w:r>
      <w:r w:rsidRPr="005344B4">
        <w:rPr>
          <w:rFonts w:cs="Times New Roman"/>
        </w:rPr>
        <w:t>autoethnography</w:t>
      </w:r>
      <w:r w:rsidR="00805A8C" w:rsidRPr="005344B4">
        <w:rPr>
          <w:rFonts w:cs="Times New Roman"/>
        </w:rPr>
        <w:t xml:space="preserve">, </w:t>
      </w:r>
      <w:r w:rsidRPr="005344B4">
        <w:rPr>
          <w:rFonts w:cs="Times New Roman"/>
        </w:rPr>
        <w:t>I have answered these questions by attending to</w:t>
      </w:r>
      <w:r w:rsidR="004D5260" w:rsidRPr="005344B4">
        <w:rPr>
          <w:rFonts w:cs="Times New Roman"/>
        </w:rPr>
        <w:t xml:space="preserve"> </w:t>
      </w:r>
      <w:r w:rsidRPr="005344B4">
        <w:rPr>
          <w:rFonts w:cs="Times New Roman"/>
        </w:rPr>
        <w:t xml:space="preserve">affects, </w:t>
      </w:r>
      <w:r w:rsidR="00CE47B6" w:rsidRPr="005344B4">
        <w:rPr>
          <w:rFonts w:cs="Times New Roman"/>
        </w:rPr>
        <w:t>encounters</w:t>
      </w:r>
      <w:r w:rsidRPr="005344B4">
        <w:rPr>
          <w:rFonts w:cs="Times New Roman"/>
        </w:rPr>
        <w:t xml:space="preserve"> and </w:t>
      </w:r>
      <w:r w:rsidR="008F6DA1" w:rsidRPr="005344B4">
        <w:rPr>
          <w:rFonts w:cs="Times New Roman"/>
        </w:rPr>
        <w:t xml:space="preserve">interactions </w:t>
      </w:r>
      <w:r w:rsidR="008D5499" w:rsidRPr="005344B4">
        <w:rPr>
          <w:rFonts w:cs="Times New Roman"/>
        </w:rPr>
        <w:t xml:space="preserve">which emerge </w:t>
      </w:r>
      <w:r w:rsidR="005673B0" w:rsidRPr="005344B4">
        <w:rPr>
          <w:rFonts w:cs="Times New Roman"/>
        </w:rPr>
        <w:t>across</w:t>
      </w:r>
      <w:r w:rsidR="001730BC" w:rsidRPr="005344B4">
        <w:rPr>
          <w:rFonts w:cs="Times New Roman"/>
        </w:rPr>
        <w:t xml:space="preserve"> ‘family</w:t>
      </w:r>
      <w:r w:rsidR="005673B0" w:rsidRPr="005344B4">
        <w:rPr>
          <w:rFonts w:cs="Times New Roman"/>
        </w:rPr>
        <w:t>-friendly</w:t>
      </w:r>
      <w:r w:rsidR="001730BC" w:rsidRPr="005344B4">
        <w:rPr>
          <w:rFonts w:cs="Times New Roman"/>
        </w:rPr>
        <w:t xml:space="preserve">’ </w:t>
      </w:r>
      <w:r w:rsidR="005673B0" w:rsidRPr="005344B4">
        <w:rPr>
          <w:rFonts w:cs="Times New Roman"/>
        </w:rPr>
        <w:t xml:space="preserve">events </w:t>
      </w:r>
      <w:r w:rsidR="001730BC" w:rsidRPr="005344B4">
        <w:rPr>
          <w:rFonts w:cs="Times New Roman"/>
        </w:rPr>
        <w:t xml:space="preserve">which foreground </w:t>
      </w:r>
      <w:r w:rsidR="008D5499" w:rsidRPr="005344B4">
        <w:rPr>
          <w:rFonts w:cs="Times New Roman"/>
        </w:rPr>
        <w:t xml:space="preserve">environmentalism. </w:t>
      </w:r>
      <w:r w:rsidR="00A25440" w:rsidRPr="005344B4">
        <w:rPr>
          <w:rFonts w:cs="Times New Roman"/>
        </w:rPr>
        <w:t>Drawing on empirical accounts</w:t>
      </w:r>
      <w:r w:rsidR="008D5499" w:rsidRPr="005344B4">
        <w:rPr>
          <w:rFonts w:cs="Times New Roman"/>
        </w:rPr>
        <w:t xml:space="preserve">, I focus on </w:t>
      </w:r>
      <w:r w:rsidR="005673B0" w:rsidRPr="005344B4">
        <w:rPr>
          <w:rFonts w:cs="Times New Roman"/>
        </w:rPr>
        <w:t>how</w:t>
      </w:r>
      <w:r w:rsidRPr="005344B4">
        <w:rPr>
          <w:rFonts w:cs="Times New Roman"/>
        </w:rPr>
        <w:t xml:space="preserve"> children, childlike sensibilities and child figures </w:t>
      </w:r>
      <w:r w:rsidR="008D5499" w:rsidRPr="005344B4">
        <w:rPr>
          <w:rFonts w:cs="Times New Roman"/>
        </w:rPr>
        <w:t xml:space="preserve">co-constitute </w:t>
      </w:r>
      <w:r w:rsidRPr="005344B4">
        <w:rPr>
          <w:rFonts w:cs="Times New Roman"/>
        </w:rPr>
        <w:t xml:space="preserve">agency in </w:t>
      </w:r>
      <w:r w:rsidR="008D5499" w:rsidRPr="005344B4">
        <w:rPr>
          <w:rFonts w:cs="Times New Roman"/>
        </w:rPr>
        <w:t>Anthropocene</w:t>
      </w:r>
      <w:r w:rsidRPr="005344B4">
        <w:rPr>
          <w:rFonts w:cs="Times New Roman"/>
        </w:rPr>
        <w:t xml:space="preserve"> times</w:t>
      </w:r>
      <w:r w:rsidR="008D5499" w:rsidRPr="005344B4">
        <w:rPr>
          <w:rFonts w:cs="Times New Roman"/>
        </w:rPr>
        <w:t xml:space="preserve">. </w:t>
      </w:r>
      <w:r w:rsidRPr="005344B4">
        <w:rPr>
          <w:rFonts w:cs="Times New Roman"/>
        </w:rPr>
        <w:t xml:space="preserve"> The</w:t>
      </w:r>
      <w:r w:rsidR="00EA3489" w:rsidRPr="005344B4">
        <w:rPr>
          <w:rFonts w:cs="Times New Roman"/>
        </w:rPr>
        <w:t>re are two key arguments that I develop throughout this thesis. The fi</w:t>
      </w:r>
      <w:r w:rsidR="00227286" w:rsidRPr="005344B4">
        <w:rPr>
          <w:rFonts w:cs="Times New Roman"/>
        </w:rPr>
        <w:t>r</w:t>
      </w:r>
      <w:r w:rsidR="00EA3489" w:rsidRPr="005344B4">
        <w:rPr>
          <w:rFonts w:cs="Times New Roman"/>
        </w:rPr>
        <w:t>st is that family relations</w:t>
      </w:r>
      <w:r w:rsidR="00227286" w:rsidRPr="005344B4">
        <w:rPr>
          <w:rFonts w:cs="Times New Roman"/>
        </w:rPr>
        <w:t xml:space="preserve">, </w:t>
      </w:r>
      <w:r w:rsidR="00EA3489" w:rsidRPr="005344B4">
        <w:rPr>
          <w:rFonts w:cs="Times New Roman"/>
        </w:rPr>
        <w:t xml:space="preserve">particularly those </w:t>
      </w:r>
      <w:r w:rsidR="00227286" w:rsidRPr="005344B4">
        <w:rPr>
          <w:rFonts w:cs="Times New Roman"/>
        </w:rPr>
        <w:t xml:space="preserve">of </w:t>
      </w:r>
      <w:r w:rsidR="00EA3489" w:rsidRPr="005344B4">
        <w:rPr>
          <w:rFonts w:cs="Times New Roman"/>
        </w:rPr>
        <w:t xml:space="preserve">young children and their parents, </w:t>
      </w:r>
      <w:r w:rsidR="00D05521" w:rsidRPr="005344B4">
        <w:rPr>
          <w:rFonts w:cs="Times New Roman"/>
        </w:rPr>
        <w:t>co-constitute environmental subjecthoo</w:t>
      </w:r>
      <w:r w:rsidR="00B455E7" w:rsidRPr="005344B4">
        <w:rPr>
          <w:rFonts w:cs="Times New Roman"/>
        </w:rPr>
        <w:t>d</w:t>
      </w:r>
      <w:r w:rsidR="00D05521" w:rsidRPr="005344B4">
        <w:rPr>
          <w:rFonts w:cs="Times New Roman"/>
        </w:rPr>
        <w:t>, where children</w:t>
      </w:r>
      <w:r w:rsidR="00E742B2" w:rsidRPr="005344B4">
        <w:rPr>
          <w:rFonts w:cs="Times New Roman"/>
        </w:rPr>
        <w:t xml:space="preserve"> </w:t>
      </w:r>
      <w:r w:rsidR="00D05521" w:rsidRPr="005344B4">
        <w:rPr>
          <w:rFonts w:cs="Times New Roman"/>
        </w:rPr>
        <w:t xml:space="preserve">play an active role </w:t>
      </w:r>
      <w:r w:rsidR="009D4FCF" w:rsidRPr="005344B4">
        <w:rPr>
          <w:rFonts w:cs="Times New Roman"/>
        </w:rPr>
        <w:t>i</w:t>
      </w:r>
      <w:r w:rsidR="001758F6" w:rsidRPr="005344B4">
        <w:rPr>
          <w:rFonts w:cs="Times New Roman"/>
        </w:rPr>
        <w:t xml:space="preserve">n </w:t>
      </w:r>
      <w:r w:rsidR="00053DC7" w:rsidRPr="005344B4">
        <w:rPr>
          <w:rFonts w:cs="Times New Roman"/>
        </w:rPr>
        <w:t>catalysing</w:t>
      </w:r>
      <w:r w:rsidR="001758F6" w:rsidRPr="005344B4">
        <w:rPr>
          <w:rFonts w:cs="Times New Roman"/>
        </w:rPr>
        <w:t xml:space="preserve"> </w:t>
      </w:r>
      <w:r w:rsidR="00002E92" w:rsidRPr="005344B4">
        <w:rPr>
          <w:rFonts w:cs="Times New Roman"/>
        </w:rPr>
        <w:t xml:space="preserve">modes of </w:t>
      </w:r>
      <w:r w:rsidR="004D5260" w:rsidRPr="005344B4">
        <w:rPr>
          <w:rFonts w:cs="Times New Roman"/>
        </w:rPr>
        <w:t>agency</w:t>
      </w:r>
      <w:r w:rsidR="00002E92" w:rsidRPr="005344B4">
        <w:rPr>
          <w:rFonts w:cs="Times New Roman"/>
        </w:rPr>
        <w:t xml:space="preserve"> which exceed or unsettle individual responsibility</w:t>
      </w:r>
      <w:r w:rsidR="001D6ACD" w:rsidRPr="005344B4">
        <w:rPr>
          <w:rFonts w:cs="Times New Roman"/>
        </w:rPr>
        <w:t xml:space="preserve">. The second is that heterotopic spaces which </w:t>
      </w:r>
      <w:r w:rsidR="00860F1B" w:rsidRPr="005344B4">
        <w:rPr>
          <w:rFonts w:cs="Times New Roman"/>
        </w:rPr>
        <w:t xml:space="preserve">foreground encounters with </w:t>
      </w:r>
      <w:r w:rsidR="00D7429C" w:rsidRPr="005344B4">
        <w:rPr>
          <w:rFonts w:cs="Times New Roman"/>
        </w:rPr>
        <w:t xml:space="preserve">ecological crisis are vital for enlivening </w:t>
      </w:r>
      <w:r w:rsidR="00E742B2" w:rsidRPr="005344B4">
        <w:rPr>
          <w:rFonts w:cs="Times New Roman"/>
        </w:rPr>
        <w:t xml:space="preserve">environmental politics, as physical spaces which </w:t>
      </w:r>
      <w:r w:rsidR="00860F1B" w:rsidRPr="005344B4">
        <w:rPr>
          <w:rFonts w:cs="Times New Roman"/>
        </w:rPr>
        <w:t>generate ambivalent affects, broaden imaginaries and</w:t>
      </w:r>
      <w:r w:rsidR="00A2603B" w:rsidRPr="005344B4">
        <w:rPr>
          <w:rFonts w:cs="Times New Roman"/>
        </w:rPr>
        <w:t xml:space="preserve"> </w:t>
      </w:r>
      <w:r w:rsidR="00246822" w:rsidRPr="005344B4">
        <w:rPr>
          <w:rFonts w:cs="Times New Roman"/>
        </w:rPr>
        <w:t xml:space="preserve">enable deliberation on the </w:t>
      </w:r>
      <w:proofErr w:type="spellStart"/>
      <w:r w:rsidR="00246822" w:rsidRPr="005344B4">
        <w:rPr>
          <w:rFonts w:cs="Times New Roman"/>
        </w:rPr>
        <w:t>ethico</w:t>
      </w:r>
      <w:proofErr w:type="spellEnd"/>
      <w:r w:rsidR="00246822" w:rsidRPr="005344B4">
        <w:rPr>
          <w:rFonts w:cs="Times New Roman"/>
        </w:rPr>
        <w:t xml:space="preserve">-political dilemmas of </w:t>
      </w:r>
      <w:r w:rsidR="00C75F5A" w:rsidRPr="005344B4">
        <w:rPr>
          <w:rFonts w:cs="Times New Roman"/>
        </w:rPr>
        <w:t>Anthropocene</w:t>
      </w:r>
      <w:r w:rsidR="00246822" w:rsidRPr="005344B4">
        <w:rPr>
          <w:rFonts w:cs="Times New Roman"/>
        </w:rPr>
        <w:t xml:space="preserve">. </w:t>
      </w:r>
      <w:r w:rsidR="00A2649F" w:rsidRPr="005344B4">
        <w:rPr>
          <w:rFonts w:cs="Times New Roman"/>
        </w:rPr>
        <w:t>This chapter concludes</w:t>
      </w:r>
      <w:r w:rsidR="001758F6" w:rsidRPr="005344B4">
        <w:rPr>
          <w:rFonts w:cs="Times New Roman"/>
        </w:rPr>
        <w:t xml:space="preserve"> the thesis</w:t>
      </w:r>
      <w:r w:rsidR="00A2649F" w:rsidRPr="005344B4">
        <w:rPr>
          <w:rFonts w:cs="Times New Roman"/>
        </w:rPr>
        <w:t xml:space="preserve"> by summarising the main arguments, </w:t>
      </w:r>
      <w:r w:rsidR="00A72830" w:rsidRPr="005344B4">
        <w:rPr>
          <w:rFonts w:cs="Times New Roman"/>
        </w:rPr>
        <w:t>draws attention to</w:t>
      </w:r>
      <w:r w:rsidR="00A2649F" w:rsidRPr="005344B4">
        <w:rPr>
          <w:rFonts w:cs="Times New Roman"/>
        </w:rPr>
        <w:t xml:space="preserve"> th</w:t>
      </w:r>
      <w:r w:rsidR="00A72830" w:rsidRPr="005344B4">
        <w:rPr>
          <w:rFonts w:cs="Times New Roman"/>
        </w:rPr>
        <w:t>eir significance for geographical scholarship</w:t>
      </w:r>
      <w:r w:rsidR="0002704F" w:rsidRPr="005344B4">
        <w:rPr>
          <w:rFonts w:cs="Times New Roman"/>
        </w:rPr>
        <w:t xml:space="preserve"> and suggest</w:t>
      </w:r>
      <w:r w:rsidR="00A72830" w:rsidRPr="005344B4">
        <w:rPr>
          <w:rFonts w:cs="Times New Roman"/>
        </w:rPr>
        <w:t xml:space="preserve">s </w:t>
      </w:r>
      <w:r w:rsidR="0002704F" w:rsidRPr="005344B4">
        <w:rPr>
          <w:rFonts w:cs="Times New Roman"/>
        </w:rPr>
        <w:t xml:space="preserve">potential avenues for future research. </w:t>
      </w:r>
    </w:p>
    <w:p w14:paraId="52F6CBB3" w14:textId="5DE41345" w:rsidR="007053C2" w:rsidRPr="005344B4" w:rsidRDefault="007053C2" w:rsidP="00901009">
      <w:pPr>
        <w:pStyle w:val="Heading2"/>
      </w:pPr>
      <w:bookmarkStart w:id="155" w:name="_Toc213581843"/>
      <w:r w:rsidRPr="005344B4">
        <w:t>7.1</w:t>
      </w:r>
      <w:r w:rsidR="00ED7DBB" w:rsidRPr="005344B4">
        <w:t xml:space="preserve"> Situating the research</w:t>
      </w:r>
      <w:bookmarkEnd w:id="155"/>
    </w:p>
    <w:p w14:paraId="7BAB7E89" w14:textId="58B7B69D" w:rsidR="00B14DAD" w:rsidRPr="005344B4" w:rsidRDefault="00C06DFA" w:rsidP="009811B0">
      <w:pPr>
        <w:spacing w:line="480" w:lineRule="auto"/>
        <w:rPr>
          <w:rFonts w:cs="Times New Roman"/>
        </w:rPr>
      </w:pPr>
      <w:r w:rsidRPr="005344B4">
        <w:rPr>
          <w:rFonts w:cs="Times New Roman"/>
        </w:rPr>
        <w:t>The starting point for this thesis was a critique of neoliberal environmentalism</w:t>
      </w:r>
      <w:r w:rsidR="001B78DD" w:rsidRPr="005344B4">
        <w:rPr>
          <w:rFonts w:cs="Times New Roman"/>
        </w:rPr>
        <w:t xml:space="preserve"> which characterises environmental governance and mainstream</w:t>
      </w:r>
      <w:r w:rsidR="00E320D1" w:rsidRPr="005344B4">
        <w:rPr>
          <w:rFonts w:cs="Times New Roman"/>
        </w:rPr>
        <w:t xml:space="preserve"> environmental discourse in the UK (Section </w:t>
      </w:r>
      <w:r w:rsidR="00A47714" w:rsidRPr="005344B4">
        <w:rPr>
          <w:rFonts w:cs="Times New Roman"/>
        </w:rPr>
        <w:t>2.1.2)</w:t>
      </w:r>
      <w:r w:rsidR="00E320D1" w:rsidRPr="005344B4">
        <w:rPr>
          <w:rFonts w:cs="Times New Roman"/>
        </w:rPr>
        <w:t>. I</w:t>
      </w:r>
      <w:r w:rsidR="00A47714" w:rsidRPr="005344B4">
        <w:rPr>
          <w:rFonts w:cs="Times New Roman"/>
        </w:rPr>
        <w:t xml:space="preserve">I focus on the persistence of the figure of the responsible </w:t>
      </w:r>
      <w:r w:rsidR="0089728C" w:rsidRPr="005344B4">
        <w:rPr>
          <w:rFonts w:cs="Times New Roman"/>
        </w:rPr>
        <w:t>individual and</w:t>
      </w:r>
      <w:r w:rsidR="00A47714" w:rsidRPr="005344B4">
        <w:rPr>
          <w:rFonts w:cs="Times New Roman"/>
        </w:rPr>
        <w:t xml:space="preserve"> modes of </w:t>
      </w:r>
      <w:r w:rsidR="0054792B" w:rsidRPr="005344B4">
        <w:rPr>
          <w:rFonts w:cs="Times New Roman"/>
        </w:rPr>
        <w:t>environmental agency</w:t>
      </w:r>
      <w:r w:rsidR="0089728C" w:rsidRPr="005344B4">
        <w:rPr>
          <w:rFonts w:cs="Times New Roman"/>
        </w:rPr>
        <w:t xml:space="preserve"> which cohere around lifestyle </w:t>
      </w:r>
      <w:r w:rsidR="004D4584" w:rsidRPr="005344B4">
        <w:rPr>
          <w:rFonts w:cs="Times New Roman"/>
        </w:rPr>
        <w:t xml:space="preserve">and consumption changes at the household level. Although reducing </w:t>
      </w:r>
      <w:r w:rsidR="000F05DC" w:rsidRPr="005344B4">
        <w:rPr>
          <w:rFonts w:cs="Times New Roman"/>
        </w:rPr>
        <w:t>excessive consumption of resources is</w:t>
      </w:r>
      <w:r w:rsidR="00381E22" w:rsidRPr="005344B4">
        <w:rPr>
          <w:rFonts w:cs="Times New Roman"/>
        </w:rPr>
        <w:t xml:space="preserve"> vital to mitigating ecological crises, </w:t>
      </w:r>
      <w:r w:rsidR="007A5B0B" w:rsidRPr="005344B4">
        <w:rPr>
          <w:rFonts w:cs="Times New Roman"/>
        </w:rPr>
        <w:t xml:space="preserve">the end of pipeline approach </w:t>
      </w:r>
      <w:r w:rsidR="00E3638A" w:rsidRPr="005344B4">
        <w:rPr>
          <w:rFonts w:cs="Times New Roman"/>
        </w:rPr>
        <w:t xml:space="preserve">mobilised through </w:t>
      </w:r>
      <w:r w:rsidR="003A140D" w:rsidRPr="005344B4">
        <w:rPr>
          <w:rFonts w:cs="Times New Roman"/>
        </w:rPr>
        <w:t>the responsibilisation</w:t>
      </w:r>
      <w:r w:rsidR="00E3638A" w:rsidRPr="005344B4">
        <w:rPr>
          <w:rFonts w:cs="Times New Roman"/>
        </w:rPr>
        <w:t xml:space="preserve"> of individual consumer-citizens</w:t>
      </w:r>
      <w:r w:rsidR="007F1CC9">
        <w:rPr>
          <w:rFonts w:cs="Times New Roman"/>
        </w:rPr>
        <w:t xml:space="preserve"> is over played.</w:t>
      </w:r>
      <w:r w:rsidR="002634B1">
        <w:rPr>
          <w:rFonts w:cs="Times New Roman"/>
        </w:rPr>
        <w:t xml:space="preserve"> Where </w:t>
      </w:r>
      <w:r w:rsidR="00510336">
        <w:rPr>
          <w:rFonts w:cs="Times New Roman"/>
        </w:rPr>
        <w:t>a</w:t>
      </w:r>
      <w:r w:rsidR="002634B1">
        <w:rPr>
          <w:rFonts w:cs="Times New Roman"/>
        </w:rPr>
        <w:t xml:space="preserve"> focus on the </w:t>
      </w:r>
      <w:r w:rsidR="002634B1">
        <w:rPr>
          <w:rFonts w:cs="Times New Roman"/>
        </w:rPr>
        <w:lastRenderedPageBreak/>
        <w:t>individual</w:t>
      </w:r>
      <w:r w:rsidR="00E3638A" w:rsidRPr="005344B4">
        <w:rPr>
          <w:rFonts w:cs="Times New Roman"/>
        </w:rPr>
        <w:t xml:space="preserve"> </w:t>
      </w:r>
      <w:r w:rsidR="00510336">
        <w:rPr>
          <w:rFonts w:cs="Times New Roman"/>
        </w:rPr>
        <w:t>action fails</w:t>
      </w:r>
      <w:r w:rsidR="00604DDC" w:rsidRPr="005344B4">
        <w:rPr>
          <w:rFonts w:cs="Times New Roman"/>
        </w:rPr>
        <w:t xml:space="preserve"> to engage with systemic causes of overproduction and excessive consumption</w:t>
      </w:r>
      <w:r w:rsidR="00510336">
        <w:rPr>
          <w:rFonts w:cs="Times New Roman"/>
        </w:rPr>
        <w:t xml:space="preserve">, it cannot meaningfully resolve the causes of </w:t>
      </w:r>
      <w:r w:rsidR="00CD4F16">
        <w:rPr>
          <w:rFonts w:cs="Times New Roman"/>
        </w:rPr>
        <w:t xml:space="preserve">climate and environmental crisis. </w:t>
      </w:r>
      <w:r w:rsidR="003A140D" w:rsidRPr="005344B4">
        <w:rPr>
          <w:rFonts w:cs="Times New Roman"/>
        </w:rPr>
        <w:t xml:space="preserve"> </w:t>
      </w:r>
      <w:r w:rsidR="001152C2" w:rsidRPr="005344B4">
        <w:rPr>
          <w:rFonts w:cs="Times New Roman"/>
        </w:rPr>
        <w:t xml:space="preserve">Both the model of behaviour </w:t>
      </w:r>
      <w:proofErr w:type="gramStart"/>
      <w:r w:rsidR="001152C2" w:rsidRPr="005344B4">
        <w:rPr>
          <w:rFonts w:cs="Times New Roman"/>
        </w:rPr>
        <w:t>change</w:t>
      </w:r>
      <w:proofErr w:type="gramEnd"/>
      <w:r w:rsidR="001152C2" w:rsidRPr="005344B4">
        <w:rPr>
          <w:rFonts w:cs="Times New Roman"/>
        </w:rPr>
        <w:t xml:space="preserve"> and the</w:t>
      </w:r>
      <w:r w:rsidR="002836DA" w:rsidRPr="005344B4">
        <w:rPr>
          <w:rFonts w:cs="Times New Roman"/>
        </w:rPr>
        <w:t xml:space="preserve"> logic of neoliberal environmentalism underlying </w:t>
      </w:r>
      <w:r w:rsidR="003A3818" w:rsidRPr="005344B4">
        <w:rPr>
          <w:rFonts w:cs="Times New Roman"/>
        </w:rPr>
        <w:t>individual</w:t>
      </w:r>
      <w:r w:rsidR="002836DA" w:rsidRPr="005344B4">
        <w:rPr>
          <w:rFonts w:cs="Times New Roman"/>
        </w:rPr>
        <w:t xml:space="preserve"> responsibility</w:t>
      </w:r>
      <w:r w:rsidR="00E34DA3" w:rsidRPr="005344B4">
        <w:rPr>
          <w:rFonts w:cs="Times New Roman"/>
        </w:rPr>
        <w:t xml:space="preserve"> </w:t>
      </w:r>
      <w:r w:rsidR="00CA5981" w:rsidRPr="005344B4">
        <w:rPr>
          <w:rFonts w:cs="Times New Roman"/>
        </w:rPr>
        <w:t xml:space="preserve">are significantly flawed. </w:t>
      </w:r>
      <w:r w:rsidR="00D16C1D" w:rsidRPr="005344B4">
        <w:rPr>
          <w:rFonts w:cs="Times New Roman"/>
        </w:rPr>
        <w:t xml:space="preserve">At the same time, </w:t>
      </w:r>
      <w:r w:rsidR="00CA5981" w:rsidRPr="005344B4">
        <w:rPr>
          <w:rFonts w:cs="Times New Roman"/>
        </w:rPr>
        <w:t>the normative framework of</w:t>
      </w:r>
      <w:r w:rsidR="005A48F3" w:rsidRPr="005344B4">
        <w:rPr>
          <w:rFonts w:cs="Times New Roman"/>
        </w:rPr>
        <w:t xml:space="preserve"> pro-environmental behaviours narrows </w:t>
      </w:r>
      <w:r w:rsidR="00582BB2" w:rsidRPr="005344B4">
        <w:rPr>
          <w:rFonts w:cs="Times New Roman"/>
        </w:rPr>
        <w:t>the political imaginary around what ethica</w:t>
      </w:r>
      <w:r w:rsidR="002438E9" w:rsidRPr="005344B4">
        <w:rPr>
          <w:rFonts w:cs="Times New Roman"/>
        </w:rPr>
        <w:t>l human-nature relations could look lik</w:t>
      </w:r>
      <w:r w:rsidR="00A97B5A" w:rsidRPr="005344B4">
        <w:rPr>
          <w:rFonts w:cs="Times New Roman"/>
        </w:rPr>
        <w:t xml:space="preserve">e, </w:t>
      </w:r>
      <w:r w:rsidR="005A48F3" w:rsidRPr="005344B4">
        <w:rPr>
          <w:rFonts w:cs="Times New Roman"/>
        </w:rPr>
        <w:t xml:space="preserve">where </w:t>
      </w:r>
      <w:r w:rsidR="00AF7155" w:rsidRPr="005344B4">
        <w:rPr>
          <w:rFonts w:cs="Times New Roman"/>
        </w:rPr>
        <w:t xml:space="preserve">ethical action </w:t>
      </w:r>
      <w:r w:rsidR="005A48F3" w:rsidRPr="005344B4">
        <w:rPr>
          <w:rFonts w:cs="Times New Roman"/>
        </w:rPr>
        <w:t>is based on a</w:t>
      </w:r>
      <w:r w:rsidR="00AF7155" w:rsidRPr="005344B4">
        <w:rPr>
          <w:rFonts w:cs="Times New Roman"/>
        </w:rPr>
        <w:t xml:space="preserve"> binary relation of humans to nature (Section 2.1.</w:t>
      </w:r>
      <w:r w:rsidR="00907AC9" w:rsidRPr="005344B4">
        <w:rPr>
          <w:rFonts w:cs="Times New Roman"/>
        </w:rPr>
        <w:t>1 &amp; 2.2.3</w:t>
      </w:r>
      <w:r w:rsidR="00AF7155" w:rsidRPr="005344B4">
        <w:rPr>
          <w:rFonts w:cs="Times New Roman"/>
        </w:rPr>
        <w:t>). Throughout the thesis, I look at where, how and with what affects</w:t>
      </w:r>
      <w:r w:rsidR="0060283A" w:rsidRPr="005344B4">
        <w:rPr>
          <w:rFonts w:cs="Times New Roman"/>
        </w:rPr>
        <w:t xml:space="preserve"> the figure of the </w:t>
      </w:r>
      <w:r w:rsidR="00000D44" w:rsidRPr="005344B4">
        <w:rPr>
          <w:rFonts w:cs="Times New Roman"/>
        </w:rPr>
        <w:t>responsible</w:t>
      </w:r>
      <w:r w:rsidR="0060283A" w:rsidRPr="005344B4">
        <w:rPr>
          <w:rFonts w:cs="Times New Roman"/>
        </w:rPr>
        <w:t xml:space="preserve"> individual circulates across s</w:t>
      </w:r>
      <w:r w:rsidR="00000D44" w:rsidRPr="005344B4">
        <w:rPr>
          <w:rFonts w:cs="Times New Roman"/>
        </w:rPr>
        <w:t>ites of environmental</w:t>
      </w:r>
      <w:r w:rsidR="007A7162" w:rsidRPr="005344B4">
        <w:rPr>
          <w:rFonts w:cs="Times New Roman"/>
        </w:rPr>
        <w:t xml:space="preserve"> pedagogy. These sit</w:t>
      </w:r>
      <w:r w:rsidR="00EB430E" w:rsidRPr="005344B4">
        <w:rPr>
          <w:rFonts w:cs="Times New Roman"/>
        </w:rPr>
        <w:t>e</w:t>
      </w:r>
      <w:r w:rsidR="007A7162" w:rsidRPr="005344B4">
        <w:rPr>
          <w:rFonts w:cs="Times New Roman"/>
        </w:rPr>
        <w:t xml:space="preserve">s </w:t>
      </w:r>
      <w:r w:rsidR="009E0C46" w:rsidRPr="005344B4">
        <w:rPr>
          <w:rFonts w:cs="Times New Roman"/>
        </w:rPr>
        <w:t>are</w:t>
      </w:r>
      <w:r w:rsidR="005A48F3" w:rsidRPr="005344B4">
        <w:rPr>
          <w:rFonts w:cs="Times New Roman"/>
        </w:rPr>
        <w:t xml:space="preserve"> political because </w:t>
      </w:r>
      <w:r w:rsidR="007A7162" w:rsidRPr="005344B4">
        <w:rPr>
          <w:rFonts w:cs="Times New Roman"/>
        </w:rPr>
        <w:t xml:space="preserve">they </w:t>
      </w:r>
      <w:r w:rsidR="00562B44" w:rsidRPr="005344B4">
        <w:rPr>
          <w:rFonts w:cs="Times New Roman"/>
        </w:rPr>
        <w:t xml:space="preserve">are enrolled in </w:t>
      </w:r>
      <w:r w:rsidR="00B5766C" w:rsidRPr="005344B4">
        <w:rPr>
          <w:rFonts w:cs="Times New Roman"/>
        </w:rPr>
        <w:t xml:space="preserve">attempts to bring about </w:t>
      </w:r>
      <w:r w:rsidR="007B276C" w:rsidRPr="005344B4">
        <w:rPr>
          <w:rFonts w:cs="Times New Roman"/>
        </w:rPr>
        <w:t xml:space="preserve">different socio-natural relations </w:t>
      </w:r>
      <w:r w:rsidR="009E0C46" w:rsidRPr="005344B4">
        <w:rPr>
          <w:rFonts w:cs="Times New Roman"/>
        </w:rPr>
        <w:t>and are also actors in the</w:t>
      </w:r>
      <w:r w:rsidR="00813CDD" w:rsidRPr="005344B4">
        <w:rPr>
          <w:rFonts w:cs="Times New Roman"/>
        </w:rPr>
        <w:t xml:space="preserve"> political struggle for how the environment is known and </w:t>
      </w:r>
      <w:r w:rsidR="007A7162" w:rsidRPr="005344B4">
        <w:rPr>
          <w:rFonts w:cs="Times New Roman"/>
        </w:rPr>
        <w:t>acted</w:t>
      </w:r>
      <w:r w:rsidR="00813CDD" w:rsidRPr="005344B4">
        <w:rPr>
          <w:rFonts w:cs="Times New Roman"/>
        </w:rPr>
        <w:t xml:space="preserve"> upon (Sec</w:t>
      </w:r>
      <w:r w:rsidR="008D78E8" w:rsidRPr="005344B4">
        <w:rPr>
          <w:rFonts w:cs="Times New Roman"/>
        </w:rPr>
        <w:t>t</w:t>
      </w:r>
      <w:r w:rsidR="00813CDD" w:rsidRPr="005344B4">
        <w:rPr>
          <w:rFonts w:cs="Times New Roman"/>
        </w:rPr>
        <w:t xml:space="preserve">ion </w:t>
      </w:r>
      <w:r w:rsidR="008D78E8" w:rsidRPr="005344B4">
        <w:rPr>
          <w:rFonts w:cs="Times New Roman"/>
        </w:rPr>
        <w:t>2.1.2).</w:t>
      </w:r>
      <w:r w:rsidR="007A7162" w:rsidRPr="005344B4">
        <w:rPr>
          <w:rFonts w:cs="Times New Roman"/>
        </w:rPr>
        <w:t xml:space="preserve"> </w:t>
      </w:r>
      <w:r w:rsidR="00471A35" w:rsidRPr="005344B4">
        <w:rPr>
          <w:rFonts w:cs="Times New Roman"/>
        </w:rPr>
        <w:t>I consider how notions of responsibility are</w:t>
      </w:r>
      <w:r w:rsidR="005461D3" w:rsidRPr="005344B4">
        <w:rPr>
          <w:rFonts w:cs="Times New Roman"/>
        </w:rPr>
        <w:t xml:space="preserve"> a</w:t>
      </w:r>
      <w:r w:rsidR="00471A35" w:rsidRPr="005344B4">
        <w:rPr>
          <w:rFonts w:cs="Times New Roman"/>
        </w:rPr>
        <w:t>rticulated</w:t>
      </w:r>
      <w:r w:rsidR="00462F6F" w:rsidRPr="005344B4">
        <w:rPr>
          <w:rFonts w:cs="Times New Roman"/>
        </w:rPr>
        <w:t xml:space="preserve"> discursively</w:t>
      </w:r>
      <w:r w:rsidR="00471A35" w:rsidRPr="005344B4">
        <w:rPr>
          <w:rFonts w:cs="Times New Roman"/>
        </w:rPr>
        <w:t>,</w:t>
      </w:r>
      <w:r w:rsidR="005461D3" w:rsidRPr="005344B4">
        <w:rPr>
          <w:rFonts w:cs="Times New Roman"/>
        </w:rPr>
        <w:t xml:space="preserve"> circulate</w:t>
      </w:r>
      <w:r w:rsidR="00C93375" w:rsidRPr="005344B4">
        <w:rPr>
          <w:rFonts w:cs="Times New Roman"/>
        </w:rPr>
        <w:t xml:space="preserve"> affectively </w:t>
      </w:r>
      <w:r w:rsidR="00471A35" w:rsidRPr="005344B4">
        <w:rPr>
          <w:rFonts w:cs="Times New Roman"/>
        </w:rPr>
        <w:t>and</w:t>
      </w:r>
      <w:r w:rsidR="00C93375" w:rsidRPr="005344B4">
        <w:rPr>
          <w:rFonts w:cs="Times New Roman"/>
        </w:rPr>
        <w:t xml:space="preserve"> are</w:t>
      </w:r>
      <w:r w:rsidR="00471A35" w:rsidRPr="005344B4">
        <w:rPr>
          <w:rFonts w:cs="Times New Roman"/>
        </w:rPr>
        <w:t xml:space="preserve"> </w:t>
      </w:r>
      <w:r w:rsidR="00462F6F" w:rsidRPr="005344B4">
        <w:rPr>
          <w:rFonts w:cs="Times New Roman"/>
        </w:rPr>
        <w:t xml:space="preserve">relationally </w:t>
      </w:r>
      <w:r w:rsidR="00C93375" w:rsidRPr="005344B4">
        <w:rPr>
          <w:rFonts w:cs="Times New Roman"/>
        </w:rPr>
        <w:t xml:space="preserve">constituted across each site, playing particular attention to where </w:t>
      </w:r>
      <w:proofErr w:type="spellStart"/>
      <w:r w:rsidR="00C93375" w:rsidRPr="005344B4">
        <w:rPr>
          <w:rFonts w:cs="Times New Roman"/>
        </w:rPr>
        <w:t>ethico</w:t>
      </w:r>
      <w:proofErr w:type="spellEnd"/>
      <w:r w:rsidR="00C93375" w:rsidRPr="005344B4">
        <w:rPr>
          <w:rFonts w:cs="Times New Roman"/>
        </w:rPr>
        <w:t xml:space="preserve">-political </w:t>
      </w:r>
      <w:r w:rsidR="003B1DD2" w:rsidRPr="005344B4">
        <w:rPr>
          <w:rFonts w:cs="Times New Roman"/>
        </w:rPr>
        <w:t>moments</w:t>
      </w:r>
      <w:r w:rsidR="00C93375" w:rsidRPr="005344B4">
        <w:rPr>
          <w:rFonts w:cs="Times New Roman"/>
        </w:rPr>
        <w:t xml:space="preserve"> exceed, trouble or unsettl</w:t>
      </w:r>
      <w:r w:rsidR="003B1DD2" w:rsidRPr="005344B4">
        <w:rPr>
          <w:rFonts w:cs="Times New Roman"/>
        </w:rPr>
        <w:t>e</w:t>
      </w:r>
      <w:r w:rsidR="005163F7" w:rsidRPr="005344B4">
        <w:rPr>
          <w:rFonts w:cs="Times New Roman"/>
        </w:rPr>
        <w:t xml:space="preserve"> </w:t>
      </w:r>
      <w:r w:rsidR="003B1DD2" w:rsidRPr="005344B4">
        <w:rPr>
          <w:rFonts w:cs="Times New Roman"/>
        </w:rPr>
        <w:t xml:space="preserve">individual responsibility. </w:t>
      </w:r>
      <w:r w:rsidR="00C93375" w:rsidRPr="005344B4">
        <w:rPr>
          <w:rFonts w:cs="Times New Roman"/>
        </w:rPr>
        <w:t xml:space="preserve"> </w:t>
      </w:r>
      <w:r w:rsidR="005163F7" w:rsidRPr="005344B4">
        <w:rPr>
          <w:rFonts w:cs="Times New Roman"/>
        </w:rPr>
        <w:t xml:space="preserve">I argue </w:t>
      </w:r>
      <w:r w:rsidR="00623275" w:rsidRPr="005344B4">
        <w:rPr>
          <w:rFonts w:cs="Times New Roman"/>
        </w:rPr>
        <w:t>th</w:t>
      </w:r>
      <w:r w:rsidR="00292D60" w:rsidRPr="005344B4">
        <w:rPr>
          <w:rFonts w:cs="Times New Roman"/>
        </w:rPr>
        <w:t xml:space="preserve">at through these fleeting interactions, encounters and affects, other modes of agency emerge, circulate and </w:t>
      </w:r>
      <w:r w:rsidR="00275B4B" w:rsidRPr="005344B4">
        <w:rPr>
          <w:rFonts w:cs="Times New Roman"/>
        </w:rPr>
        <w:t>swell</w:t>
      </w:r>
      <w:r w:rsidR="00E2209B" w:rsidRPr="005344B4">
        <w:rPr>
          <w:rFonts w:cs="Times New Roman"/>
        </w:rPr>
        <w:t>, orienting environmental politics towards more capacious modes of response-ability (</w:t>
      </w:r>
      <w:r w:rsidR="00B26859" w:rsidRPr="005344B4">
        <w:rPr>
          <w:rFonts w:cs="Times New Roman"/>
        </w:rPr>
        <w:t>Section 2.1.4)</w:t>
      </w:r>
      <w:r w:rsidR="00B14DAD" w:rsidRPr="005344B4">
        <w:rPr>
          <w:rFonts w:cs="Times New Roman"/>
        </w:rPr>
        <w:t>.</w:t>
      </w:r>
    </w:p>
    <w:p w14:paraId="018F1670" w14:textId="0202C851" w:rsidR="00AB1737" w:rsidRPr="005344B4" w:rsidRDefault="00AB1737" w:rsidP="009811B0">
      <w:pPr>
        <w:spacing w:line="480" w:lineRule="auto"/>
        <w:rPr>
          <w:rFonts w:cs="Times New Roman"/>
        </w:rPr>
      </w:pPr>
      <w:r w:rsidRPr="005344B4">
        <w:rPr>
          <w:rFonts w:cs="Times New Roman"/>
        </w:rPr>
        <w:t>Empirically, the thesis is situated within the UK, where</w:t>
      </w:r>
      <w:r w:rsidR="0041602E" w:rsidRPr="005344B4">
        <w:rPr>
          <w:rFonts w:cs="Times New Roman"/>
        </w:rPr>
        <w:t xml:space="preserve"> responsible environmental behaviour is often articulated </w:t>
      </w:r>
      <w:r w:rsidR="00250C2A" w:rsidRPr="005344B4">
        <w:rPr>
          <w:rFonts w:cs="Times New Roman"/>
        </w:rPr>
        <w:t>as a matter of intergenerational justice, through the notion of sustainability</w:t>
      </w:r>
      <w:r w:rsidR="00695FAC" w:rsidRPr="005344B4">
        <w:rPr>
          <w:rFonts w:cs="Times New Roman"/>
        </w:rPr>
        <w:t xml:space="preserve"> (Section 1.5)</w:t>
      </w:r>
      <w:r w:rsidR="00250C2A" w:rsidRPr="005344B4">
        <w:rPr>
          <w:rFonts w:cs="Times New Roman"/>
        </w:rPr>
        <w:t xml:space="preserve">. </w:t>
      </w:r>
      <w:r w:rsidR="001D409E" w:rsidRPr="005344B4">
        <w:rPr>
          <w:rFonts w:cs="Times New Roman"/>
        </w:rPr>
        <w:t xml:space="preserve">At the same time, contemporary expressions of environmentalism increasingly </w:t>
      </w:r>
      <w:r w:rsidR="0041395F" w:rsidRPr="005344B4">
        <w:rPr>
          <w:rFonts w:cs="Times New Roman"/>
        </w:rPr>
        <w:t>position</w:t>
      </w:r>
      <w:r w:rsidR="00250C2A" w:rsidRPr="005344B4">
        <w:rPr>
          <w:rFonts w:cs="Times New Roman"/>
        </w:rPr>
        <w:t xml:space="preserve"> children and young people as</w:t>
      </w:r>
      <w:r w:rsidR="0041395F" w:rsidRPr="005344B4">
        <w:rPr>
          <w:rFonts w:cs="Times New Roman"/>
        </w:rPr>
        <w:t xml:space="preserve"> both agents of change and </w:t>
      </w:r>
      <w:r w:rsidR="00250C2A" w:rsidRPr="005344B4">
        <w:rPr>
          <w:rFonts w:cs="Times New Roman"/>
        </w:rPr>
        <w:t>inheritors of an irreversibly damaged planet</w:t>
      </w:r>
      <w:r w:rsidR="00EC589A" w:rsidRPr="005344B4">
        <w:rPr>
          <w:rFonts w:cs="Times New Roman"/>
        </w:rPr>
        <w:t>.</w:t>
      </w:r>
      <w:r w:rsidR="00C52206" w:rsidRPr="005344B4">
        <w:rPr>
          <w:rFonts w:cs="Times New Roman"/>
        </w:rPr>
        <w:t xml:space="preserve"> There is little research which considers how the</w:t>
      </w:r>
      <w:r w:rsidR="001F2189" w:rsidRPr="005344B4">
        <w:rPr>
          <w:rFonts w:cs="Times New Roman"/>
        </w:rPr>
        <w:t>se</w:t>
      </w:r>
      <w:r w:rsidR="00C52206" w:rsidRPr="005344B4">
        <w:rPr>
          <w:rFonts w:cs="Times New Roman"/>
        </w:rPr>
        <w:t xml:space="preserve"> intergenerational politics </w:t>
      </w:r>
      <w:r w:rsidR="001F2189" w:rsidRPr="005344B4">
        <w:rPr>
          <w:rFonts w:cs="Times New Roman"/>
        </w:rPr>
        <w:t>affects</w:t>
      </w:r>
      <w:r w:rsidR="00C52206" w:rsidRPr="005344B4">
        <w:rPr>
          <w:rFonts w:cs="Times New Roman"/>
        </w:rPr>
        <w:t xml:space="preserve"> family relations, particularly those of young children and their parents</w:t>
      </w:r>
      <w:r w:rsidR="00E34D20" w:rsidRPr="005344B4">
        <w:rPr>
          <w:rFonts w:cs="Times New Roman"/>
        </w:rPr>
        <w:t xml:space="preserve"> (Section 1.4)</w:t>
      </w:r>
      <w:r w:rsidR="00C52206" w:rsidRPr="005344B4">
        <w:rPr>
          <w:rFonts w:cs="Times New Roman"/>
        </w:rPr>
        <w:t>.</w:t>
      </w:r>
      <w:r w:rsidR="001F2189" w:rsidRPr="005344B4">
        <w:rPr>
          <w:rFonts w:cs="Times New Roman"/>
        </w:rPr>
        <w:t xml:space="preserve"> A small but growing body </w:t>
      </w:r>
      <w:r w:rsidR="00010ED2" w:rsidRPr="005344B4">
        <w:rPr>
          <w:rFonts w:cs="Times New Roman"/>
        </w:rPr>
        <w:t>o</w:t>
      </w:r>
      <w:r w:rsidR="001F2189" w:rsidRPr="005344B4">
        <w:rPr>
          <w:rFonts w:cs="Times New Roman"/>
        </w:rPr>
        <w:t>f research in Children’s Geographies explore</w:t>
      </w:r>
      <w:r w:rsidR="00010ED2" w:rsidRPr="005344B4">
        <w:rPr>
          <w:rFonts w:cs="Times New Roman"/>
        </w:rPr>
        <w:t xml:space="preserve">s the </w:t>
      </w:r>
      <w:r w:rsidR="00E928B6" w:rsidRPr="005344B4">
        <w:rPr>
          <w:rFonts w:cs="Times New Roman"/>
        </w:rPr>
        <w:t>politics of</w:t>
      </w:r>
      <w:r w:rsidR="001F2189" w:rsidRPr="005344B4">
        <w:rPr>
          <w:rFonts w:cs="Times New Roman"/>
        </w:rPr>
        <w:t xml:space="preserve"> children and youth climate activism</w:t>
      </w:r>
      <w:r w:rsidR="005D56B0" w:rsidRPr="005344B4">
        <w:rPr>
          <w:rFonts w:cs="Times New Roman"/>
        </w:rPr>
        <w:t xml:space="preserve">; however a focus on the child as political subject can obscure </w:t>
      </w:r>
      <w:r w:rsidR="00C607F7" w:rsidRPr="005344B4">
        <w:rPr>
          <w:rFonts w:cs="Times New Roman"/>
        </w:rPr>
        <w:t>how agency emerges relationally</w:t>
      </w:r>
      <w:r w:rsidR="00010ED2" w:rsidRPr="005344B4">
        <w:rPr>
          <w:rFonts w:cs="Times New Roman"/>
        </w:rPr>
        <w:t>, neglecting the ways in which children and adults are making sense of unfolding crises in relation to one another</w:t>
      </w:r>
      <w:r w:rsidR="00E34D20" w:rsidRPr="005344B4">
        <w:rPr>
          <w:rFonts w:cs="Times New Roman"/>
        </w:rPr>
        <w:t xml:space="preserve"> (2.1.1)</w:t>
      </w:r>
      <w:r w:rsidR="00C607F7" w:rsidRPr="005344B4">
        <w:rPr>
          <w:rFonts w:cs="Times New Roman"/>
        </w:rPr>
        <w:t xml:space="preserve"> Equally, </w:t>
      </w:r>
      <w:r w:rsidR="00BD4282" w:rsidRPr="005344B4">
        <w:rPr>
          <w:rFonts w:cs="Times New Roman"/>
        </w:rPr>
        <w:t xml:space="preserve">research </w:t>
      </w:r>
      <w:r w:rsidR="00C607F7" w:rsidRPr="005344B4">
        <w:rPr>
          <w:rFonts w:cs="Times New Roman"/>
        </w:rPr>
        <w:t xml:space="preserve">on young people as environmental agents tends to </w:t>
      </w:r>
      <w:r w:rsidR="00BD4282" w:rsidRPr="005344B4">
        <w:rPr>
          <w:rFonts w:cs="Times New Roman"/>
        </w:rPr>
        <w:t xml:space="preserve">work within a framework of neoliberal environmentalism, where children’s agency is directed towards responsible </w:t>
      </w:r>
      <w:r w:rsidR="00010ED2" w:rsidRPr="005344B4">
        <w:rPr>
          <w:rFonts w:cs="Times New Roman"/>
        </w:rPr>
        <w:t>individual action</w:t>
      </w:r>
      <w:r w:rsidR="00E34D20" w:rsidRPr="005344B4">
        <w:rPr>
          <w:rFonts w:cs="Times New Roman"/>
        </w:rPr>
        <w:t xml:space="preserve"> (Section 2.3)</w:t>
      </w:r>
      <w:r w:rsidR="00010ED2" w:rsidRPr="005344B4">
        <w:rPr>
          <w:rFonts w:cs="Times New Roman"/>
        </w:rPr>
        <w:t xml:space="preserve">. </w:t>
      </w:r>
      <w:r w:rsidR="00592E97" w:rsidRPr="005344B4">
        <w:rPr>
          <w:rFonts w:cs="Times New Roman"/>
        </w:rPr>
        <w:t xml:space="preserve">I draw on </w:t>
      </w:r>
      <w:r w:rsidR="00E928B6" w:rsidRPr="005344B4">
        <w:rPr>
          <w:rFonts w:cs="Times New Roman"/>
        </w:rPr>
        <w:t>Common Worlds approaches</w:t>
      </w:r>
      <w:r w:rsidR="00592E97" w:rsidRPr="005344B4">
        <w:rPr>
          <w:rFonts w:cs="Times New Roman"/>
        </w:rPr>
        <w:t xml:space="preserve"> which</w:t>
      </w:r>
      <w:r w:rsidR="00E928B6" w:rsidRPr="005344B4">
        <w:rPr>
          <w:rFonts w:cs="Times New Roman"/>
        </w:rPr>
        <w:t xml:space="preserve"> offer </w:t>
      </w:r>
      <w:r w:rsidR="005432AD" w:rsidRPr="005344B4">
        <w:rPr>
          <w:rFonts w:cs="Times New Roman"/>
        </w:rPr>
        <w:t xml:space="preserve">an </w:t>
      </w:r>
      <w:r w:rsidR="00E928B6" w:rsidRPr="005344B4">
        <w:rPr>
          <w:rFonts w:cs="Times New Roman"/>
        </w:rPr>
        <w:t>open-ended</w:t>
      </w:r>
      <w:r w:rsidR="007979FA" w:rsidRPr="005344B4">
        <w:rPr>
          <w:rFonts w:cs="Times New Roman"/>
        </w:rPr>
        <w:t>,</w:t>
      </w:r>
      <w:r w:rsidR="005432AD" w:rsidRPr="005344B4">
        <w:rPr>
          <w:rFonts w:cs="Times New Roman"/>
        </w:rPr>
        <w:t xml:space="preserve"> post-human approach to </w:t>
      </w:r>
      <w:r w:rsidR="005432AD" w:rsidRPr="005344B4">
        <w:rPr>
          <w:rFonts w:cs="Times New Roman"/>
        </w:rPr>
        <w:lastRenderedPageBreak/>
        <w:t xml:space="preserve">understanding how agency emerges from encounters with </w:t>
      </w:r>
      <w:r w:rsidR="00E34D20" w:rsidRPr="005344B4">
        <w:rPr>
          <w:rFonts w:cs="Times New Roman"/>
        </w:rPr>
        <w:t>t</w:t>
      </w:r>
      <w:r w:rsidR="005432AD" w:rsidRPr="005344B4">
        <w:rPr>
          <w:rFonts w:cs="Times New Roman"/>
        </w:rPr>
        <w:t>he messy and complex socio-natural entanglements of Anthropocene</w:t>
      </w:r>
      <w:r w:rsidR="00E34D20" w:rsidRPr="005344B4">
        <w:rPr>
          <w:rFonts w:cs="Times New Roman"/>
        </w:rPr>
        <w:t xml:space="preserve">. (Section 2.5) </w:t>
      </w:r>
      <w:r w:rsidR="007979FA" w:rsidRPr="00223050">
        <w:rPr>
          <w:rFonts w:cs="Times New Roman"/>
        </w:rPr>
        <w:t xml:space="preserve">Whilst primarily based in early years education settings, I </w:t>
      </w:r>
      <w:r w:rsidR="00592E97" w:rsidRPr="00223050">
        <w:rPr>
          <w:rFonts w:cs="Times New Roman"/>
        </w:rPr>
        <w:t xml:space="preserve">build on and develop </w:t>
      </w:r>
      <w:r w:rsidR="00E34D20" w:rsidRPr="00223050">
        <w:rPr>
          <w:rFonts w:cs="Times New Roman"/>
        </w:rPr>
        <w:t xml:space="preserve">Comon Worlds scholarship </w:t>
      </w:r>
      <w:r w:rsidR="00592E97" w:rsidRPr="00223050">
        <w:rPr>
          <w:rFonts w:cs="Times New Roman"/>
        </w:rPr>
        <w:t xml:space="preserve">in family settings, </w:t>
      </w:r>
      <w:r w:rsidR="007979FA" w:rsidRPr="00223050">
        <w:rPr>
          <w:rFonts w:cs="Times New Roman"/>
        </w:rPr>
        <w:t xml:space="preserve">to consider how children and their parents are making sense of unfolding ecological crises together, as relational </w:t>
      </w:r>
      <w:proofErr w:type="spellStart"/>
      <w:r w:rsidR="0090796A" w:rsidRPr="00223050">
        <w:rPr>
          <w:rFonts w:cs="Times New Roman"/>
        </w:rPr>
        <w:t>becomings</w:t>
      </w:r>
      <w:proofErr w:type="spellEnd"/>
      <w:r w:rsidR="00E34D20" w:rsidRPr="00223050">
        <w:rPr>
          <w:rFonts w:cs="Times New Roman"/>
        </w:rPr>
        <w:t>.</w:t>
      </w:r>
      <w:r w:rsidR="007979FA" w:rsidRPr="00223050">
        <w:rPr>
          <w:rFonts w:cs="Times New Roman"/>
        </w:rPr>
        <w:t xml:space="preserve"> </w:t>
      </w:r>
      <w:r w:rsidR="00695FAC" w:rsidRPr="00223050">
        <w:rPr>
          <w:rFonts w:cs="Times New Roman"/>
        </w:rPr>
        <w:t xml:space="preserve">This is a novel contribution to </w:t>
      </w:r>
      <w:r w:rsidR="005832FB" w:rsidRPr="00223050">
        <w:rPr>
          <w:rFonts w:cs="Times New Roman"/>
        </w:rPr>
        <w:t>Family Geographies, building on work at the intersection between Children’s Geographies</w:t>
      </w:r>
      <w:r w:rsidR="00FB5972" w:rsidRPr="00223050">
        <w:rPr>
          <w:rFonts w:cs="Times New Roman"/>
        </w:rPr>
        <w:t xml:space="preserve">, Childhood studies </w:t>
      </w:r>
      <w:r w:rsidR="003F546E" w:rsidRPr="00223050">
        <w:rPr>
          <w:rFonts w:cs="Times New Roman"/>
        </w:rPr>
        <w:t xml:space="preserve">and </w:t>
      </w:r>
      <w:r w:rsidR="005832FB" w:rsidRPr="00223050">
        <w:rPr>
          <w:rFonts w:cs="Times New Roman"/>
        </w:rPr>
        <w:t>Education Studies</w:t>
      </w:r>
      <w:r w:rsidR="00FB5972" w:rsidRPr="00223050">
        <w:rPr>
          <w:rFonts w:cs="Times New Roman"/>
        </w:rPr>
        <w:t xml:space="preserve"> which </w:t>
      </w:r>
      <w:r w:rsidR="000D4A1B" w:rsidRPr="00223050">
        <w:rPr>
          <w:rFonts w:cs="Times New Roman"/>
        </w:rPr>
        <w:t xml:space="preserve">seeks to </w:t>
      </w:r>
      <w:r w:rsidR="000611AE" w:rsidRPr="00223050">
        <w:rPr>
          <w:rFonts w:cs="Times New Roman"/>
        </w:rPr>
        <w:t xml:space="preserve">critically </w:t>
      </w:r>
      <w:r w:rsidR="000D4A1B" w:rsidRPr="00223050">
        <w:rPr>
          <w:rFonts w:cs="Times New Roman"/>
        </w:rPr>
        <w:t>reflect on</w:t>
      </w:r>
      <w:r w:rsidR="000611AE" w:rsidRPr="00223050">
        <w:rPr>
          <w:rFonts w:cs="Times New Roman"/>
        </w:rPr>
        <w:t xml:space="preserve"> children’s agency in Anthropocene times </w:t>
      </w:r>
      <w:r w:rsidR="001E56F7" w:rsidRPr="00223050">
        <w:rPr>
          <w:rFonts w:cs="Times New Roman"/>
        </w:rPr>
        <w:t>(</w:t>
      </w:r>
      <w:proofErr w:type="spellStart"/>
      <w:r w:rsidR="001E56F7" w:rsidRPr="00223050">
        <w:rPr>
          <w:rFonts w:cs="Times New Roman"/>
        </w:rPr>
        <w:t>Kraftl</w:t>
      </w:r>
      <w:proofErr w:type="spellEnd"/>
      <w:r w:rsidR="00FA37F2" w:rsidRPr="00223050">
        <w:rPr>
          <w:rFonts w:cs="Times New Roman"/>
        </w:rPr>
        <w:t>, Taylor &amp; Katchabaw, 2020)</w:t>
      </w:r>
      <w:r w:rsidR="008158E0" w:rsidRPr="00223050">
        <w:rPr>
          <w:rFonts w:cs="Times New Roman"/>
        </w:rPr>
        <w:t>.</w:t>
      </w:r>
    </w:p>
    <w:p w14:paraId="623B4FCB" w14:textId="27AEBFBB" w:rsidR="00ED7DBB" w:rsidRPr="005344B4" w:rsidRDefault="00ED7DBB" w:rsidP="00901009">
      <w:pPr>
        <w:pStyle w:val="Heading2"/>
      </w:pPr>
      <w:bookmarkStart w:id="156" w:name="_Toc213581844"/>
      <w:r w:rsidRPr="005344B4">
        <w:t>7.2 Key Arguments</w:t>
      </w:r>
      <w:bookmarkEnd w:id="156"/>
    </w:p>
    <w:p w14:paraId="13AA316D" w14:textId="3BBCE5E1" w:rsidR="00ED7DBB" w:rsidRPr="005344B4" w:rsidRDefault="00ED7DBB" w:rsidP="009811B0">
      <w:pPr>
        <w:spacing w:line="480" w:lineRule="auto"/>
        <w:rPr>
          <w:rFonts w:cs="Times New Roman"/>
        </w:rPr>
      </w:pPr>
      <w:r w:rsidRPr="005344B4">
        <w:rPr>
          <w:rFonts w:cs="Times New Roman"/>
        </w:rPr>
        <w:t>In this section I summarise four key arguments put forward in this thesis</w:t>
      </w:r>
      <w:r w:rsidR="001E1FFD" w:rsidRPr="005344B4">
        <w:rPr>
          <w:rFonts w:cs="Times New Roman"/>
        </w:rPr>
        <w:t xml:space="preserve">. First, I have argued that family, as </w:t>
      </w:r>
      <w:r w:rsidR="00AC3408" w:rsidRPr="005344B4">
        <w:rPr>
          <w:rFonts w:cs="Times New Roman"/>
        </w:rPr>
        <w:t>one form of</w:t>
      </w:r>
      <w:r w:rsidR="001E1FFD" w:rsidRPr="005344B4">
        <w:rPr>
          <w:rFonts w:cs="Times New Roman"/>
        </w:rPr>
        <w:t xml:space="preserve"> inte</w:t>
      </w:r>
      <w:r w:rsidR="00BA0275" w:rsidRPr="005344B4">
        <w:rPr>
          <w:rFonts w:cs="Times New Roman"/>
        </w:rPr>
        <w:t>rgenerat</w:t>
      </w:r>
      <w:r w:rsidR="001E1FFD" w:rsidRPr="005344B4">
        <w:rPr>
          <w:rFonts w:cs="Times New Roman"/>
        </w:rPr>
        <w:t xml:space="preserve">ional relations, </w:t>
      </w:r>
      <w:r w:rsidR="00BB2A46" w:rsidRPr="005344B4">
        <w:rPr>
          <w:rFonts w:cs="Times New Roman"/>
        </w:rPr>
        <w:t xml:space="preserve">is a site of </w:t>
      </w:r>
      <w:proofErr w:type="spellStart"/>
      <w:r w:rsidR="00BB2A46" w:rsidRPr="005344B4">
        <w:rPr>
          <w:rFonts w:cs="Times New Roman"/>
        </w:rPr>
        <w:t>ethico</w:t>
      </w:r>
      <w:proofErr w:type="spellEnd"/>
      <w:r w:rsidR="00BB2A46" w:rsidRPr="005344B4">
        <w:rPr>
          <w:rFonts w:cs="Times New Roman"/>
        </w:rPr>
        <w:t>-political becoming</w:t>
      </w:r>
      <w:r w:rsidR="001C43A9" w:rsidRPr="005344B4">
        <w:rPr>
          <w:rFonts w:cs="Times New Roman"/>
        </w:rPr>
        <w:t>.</w:t>
      </w:r>
      <w:r w:rsidR="00322081" w:rsidRPr="005344B4">
        <w:rPr>
          <w:rFonts w:cs="Times New Roman"/>
        </w:rPr>
        <w:t xml:space="preserve"> Family relations, interactions and encounters are understood as co-constitutive of dynamic and ongoing environmental politics. </w:t>
      </w:r>
      <w:r w:rsidR="00BB047E" w:rsidRPr="005344B4">
        <w:rPr>
          <w:rFonts w:cs="Times New Roman"/>
        </w:rPr>
        <w:t>Second, children, child-like sensibilit</w:t>
      </w:r>
      <w:r w:rsidR="0037204D" w:rsidRPr="005344B4">
        <w:rPr>
          <w:rFonts w:cs="Times New Roman"/>
        </w:rPr>
        <w:t>ies</w:t>
      </w:r>
      <w:r w:rsidR="00BB047E" w:rsidRPr="005344B4">
        <w:rPr>
          <w:rFonts w:cs="Times New Roman"/>
        </w:rPr>
        <w:t xml:space="preserve"> and child figures actively </w:t>
      </w:r>
      <w:r w:rsidR="00C10035" w:rsidRPr="005344B4">
        <w:rPr>
          <w:rFonts w:cs="Times New Roman"/>
        </w:rPr>
        <w:t>participate in the co-constitution of environmental subjectivity</w:t>
      </w:r>
      <w:r w:rsidR="0007424A" w:rsidRPr="005344B4">
        <w:rPr>
          <w:rFonts w:cs="Times New Roman"/>
        </w:rPr>
        <w:t xml:space="preserve">, </w:t>
      </w:r>
      <w:r w:rsidR="00BA1ABC" w:rsidRPr="005344B4">
        <w:rPr>
          <w:rFonts w:cs="Times New Roman"/>
        </w:rPr>
        <w:t>unsettling dominant adult-centric and neoliberal constructions of environmental agency</w:t>
      </w:r>
      <w:r w:rsidR="007B3F1E" w:rsidRPr="005344B4">
        <w:rPr>
          <w:rFonts w:cs="Times New Roman"/>
        </w:rPr>
        <w:t>. Third, I highlight</w:t>
      </w:r>
      <w:r w:rsidR="00EF2781" w:rsidRPr="005344B4">
        <w:rPr>
          <w:rFonts w:cs="Times New Roman"/>
        </w:rPr>
        <w:t xml:space="preserve"> diverse, coexisting and sometimes contradictory affects that circulate in family sites of environmental pedagogy, where </w:t>
      </w:r>
      <w:r w:rsidR="00C326ED" w:rsidRPr="005344B4">
        <w:rPr>
          <w:rFonts w:cs="Times New Roman"/>
        </w:rPr>
        <w:t>childre</w:t>
      </w:r>
      <w:r w:rsidR="00A65C5A" w:rsidRPr="005344B4">
        <w:rPr>
          <w:rFonts w:cs="Times New Roman"/>
        </w:rPr>
        <w:t>n’s bodies a</w:t>
      </w:r>
      <w:r w:rsidR="008158E0" w:rsidRPr="005344B4">
        <w:rPr>
          <w:rFonts w:cs="Times New Roman"/>
        </w:rPr>
        <w:t xml:space="preserve">ctively </w:t>
      </w:r>
      <w:r w:rsidR="006064D0" w:rsidRPr="005344B4">
        <w:rPr>
          <w:rFonts w:cs="Times New Roman"/>
        </w:rPr>
        <w:t xml:space="preserve">participate in the </w:t>
      </w:r>
      <w:r w:rsidR="008158E0" w:rsidRPr="005344B4">
        <w:rPr>
          <w:rFonts w:cs="Times New Roman"/>
        </w:rPr>
        <w:t xml:space="preserve">emergence and circulation </w:t>
      </w:r>
      <w:r w:rsidR="00373C77" w:rsidRPr="005344B4">
        <w:rPr>
          <w:rFonts w:cs="Times New Roman"/>
        </w:rPr>
        <w:t xml:space="preserve">of affective intensities. </w:t>
      </w:r>
      <w:r w:rsidR="0080424E" w:rsidRPr="005344B4">
        <w:rPr>
          <w:rFonts w:cs="Times New Roman"/>
        </w:rPr>
        <w:t xml:space="preserve">Building on recent work which highlights the political potential of ambivalent affects, I argue that </w:t>
      </w:r>
      <w:r w:rsidR="0065230D" w:rsidRPr="005344B4">
        <w:rPr>
          <w:rFonts w:cs="Times New Roman"/>
        </w:rPr>
        <w:t>ambiguous, messy, and emotionally layered experiences can catalyse critical reflection, affective transformation, and alternative modes of action.</w:t>
      </w:r>
      <w:r w:rsidR="00775659" w:rsidRPr="005344B4">
        <w:rPr>
          <w:rFonts w:cs="Times New Roman"/>
        </w:rPr>
        <w:t xml:space="preserve"> </w:t>
      </w:r>
      <w:r w:rsidR="001757D7" w:rsidRPr="005344B4">
        <w:rPr>
          <w:rFonts w:cs="Times New Roman"/>
        </w:rPr>
        <w:t xml:space="preserve">My final argument </w:t>
      </w:r>
      <w:r w:rsidR="00775659" w:rsidRPr="005344B4">
        <w:rPr>
          <w:rFonts w:cs="Times New Roman"/>
        </w:rPr>
        <w:t>centres</w:t>
      </w:r>
      <w:r w:rsidR="001757D7" w:rsidRPr="005344B4">
        <w:rPr>
          <w:rFonts w:cs="Times New Roman"/>
        </w:rPr>
        <w:t xml:space="preserve"> on the importance of space</w:t>
      </w:r>
      <w:r w:rsidR="001757D7" w:rsidRPr="005344B4">
        <w:rPr>
          <w:rFonts w:eastAsia="Times New Roman" w:cs="Times New Roman"/>
          <w:lang w:eastAsia="en-GB"/>
        </w:rPr>
        <w:t xml:space="preserve"> and </w:t>
      </w:r>
      <w:r w:rsidR="00775659" w:rsidRPr="005344B4">
        <w:rPr>
          <w:rFonts w:eastAsia="Times New Roman" w:cs="Times New Roman"/>
          <w:lang w:eastAsia="en-GB"/>
        </w:rPr>
        <w:t xml:space="preserve">spatiality for </w:t>
      </w:r>
      <w:r w:rsidR="00077403" w:rsidRPr="005344B4">
        <w:rPr>
          <w:rFonts w:eastAsia="Times New Roman" w:cs="Times New Roman"/>
          <w:lang w:eastAsia="en-GB"/>
        </w:rPr>
        <w:t>how</w:t>
      </w:r>
      <w:r w:rsidR="001757D7" w:rsidRPr="005344B4">
        <w:rPr>
          <w:rFonts w:eastAsia="Times New Roman" w:cs="Times New Roman"/>
          <w:lang w:eastAsia="en-GB"/>
        </w:rPr>
        <w:t xml:space="preserve"> environmental subjectivity, ethics, and agency are imagined and enacted. </w:t>
      </w:r>
      <w:r w:rsidR="00077403" w:rsidRPr="005344B4">
        <w:rPr>
          <w:rFonts w:eastAsia="Times New Roman" w:cs="Times New Roman"/>
          <w:lang w:eastAsia="en-GB"/>
        </w:rPr>
        <w:t xml:space="preserve">I argue that </w:t>
      </w:r>
      <w:r w:rsidR="0058364A" w:rsidRPr="005344B4">
        <w:rPr>
          <w:rFonts w:eastAsia="Times New Roman" w:cs="Times New Roman"/>
          <w:lang w:eastAsia="en-GB"/>
        </w:rPr>
        <w:t xml:space="preserve">heterotopic spaces of environmentalism force an encounter with ecological crisis which is outside the </w:t>
      </w:r>
      <w:r w:rsidR="00077403" w:rsidRPr="005344B4">
        <w:rPr>
          <w:rFonts w:eastAsia="Times New Roman" w:cs="Times New Roman"/>
          <w:lang w:eastAsia="en-GB"/>
        </w:rPr>
        <w:t>routines and rhythms of everyday</w:t>
      </w:r>
      <w:r w:rsidR="0058364A" w:rsidRPr="005344B4">
        <w:rPr>
          <w:rFonts w:eastAsia="Times New Roman" w:cs="Times New Roman"/>
          <w:lang w:eastAsia="en-GB"/>
        </w:rPr>
        <w:t xml:space="preserve">, </w:t>
      </w:r>
      <w:proofErr w:type="gramStart"/>
      <w:r w:rsidR="0058364A" w:rsidRPr="005344B4">
        <w:rPr>
          <w:rFonts w:eastAsia="Times New Roman" w:cs="Times New Roman"/>
          <w:lang w:eastAsia="en-GB"/>
        </w:rPr>
        <w:t>opening up</w:t>
      </w:r>
      <w:proofErr w:type="gramEnd"/>
      <w:r w:rsidR="0058364A" w:rsidRPr="005344B4">
        <w:rPr>
          <w:rFonts w:eastAsia="Times New Roman" w:cs="Times New Roman"/>
          <w:lang w:eastAsia="en-GB"/>
        </w:rPr>
        <w:t xml:space="preserve"> an important space to ‘float and think big’ (Berlant)</w:t>
      </w:r>
      <w:r w:rsidR="00A95904" w:rsidRPr="005344B4">
        <w:rPr>
          <w:rFonts w:eastAsia="Times New Roman" w:cs="Times New Roman"/>
          <w:lang w:eastAsia="en-GB"/>
        </w:rPr>
        <w:t xml:space="preserve">. With the increasing intensification of </w:t>
      </w:r>
      <w:r w:rsidR="004F4E8F">
        <w:rPr>
          <w:rFonts w:eastAsia="Times New Roman" w:cs="Times New Roman"/>
          <w:lang w:eastAsia="en-GB"/>
        </w:rPr>
        <w:t>family life</w:t>
      </w:r>
      <w:r w:rsidR="002D1CD6">
        <w:rPr>
          <w:rFonts w:eastAsia="Times New Roman" w:cs="Times New Roman"/>
          <w:lang w:eastAsia="en-GB"/>
        </w:rPr>
        <w:t xml:space="preserve"> (Section 1.4.3)</w:t>
      </w:r>
      <w:r w:rsidR="00A95904" w:rsidRPr="005344B4">
        <w:rPr>
          <w:rFonts w:eastAsia="Times New Roman" w:cs="Times New Roman"/>
          <w:lang w:eastAsia="en-GB"/>
        </w:rPr>
        <w:t xml:space="preserve">, these spaces are more important than ever for attending to the ways in which children are making sense of ecological crisis, </w:t>
      </w:r>
      <w:r w:rsidR="00114D1D" w:rsidRPr="005344B4">
        <w:rPr>
          <w:rFonts w:eastAsia="Times New Roman" w:cs="Times New Roman"/>
          <w:lang w:eastAsia="en-GB"/>
        </w:rPr>
        <w:t>for broadening the political imaginary and for</w:t>
      </w:r>
      <w:r w:rsidR="0080424E" w:rsidRPr="005344B4">
        <w:rPr>
          <w:rFonts w:eastAsia="Times New Roman" w:cs="Times New Roman"/>
          <w:lang w:eastAsia="en-GB"/>
        </w:rPr>
        <w:t xml:space="preserve"> </w:t>
      </w:r>
      <w:r w:rsidR="0065230D" w:rsidRPr="005344B4">
        <w:rPr>
          <w:rFonts w:eastAsia="Times New Roman" w:cs="Times New Roman"/>
          <w:lang w:eastAsia="en-GB"/>
        </w:rPr>
        <w:t xml:space="preserve">bringing the complex </w:t>
      </w:r>
      <w:proofErr w:type="spellStart"/>
      <w:r w:rsidR="0065230D" w:rsidRPr="005344B4">
        <w:rPr>
          <w:rFonts w:eastAsia="Times New Roman" w:cs="Times New Roman"/>
          <w:lang w:eastAsia="en-GB"/>
        </w:rPr>
        <w:t>ethico</w:t>
      </w:r>
      <w:proofErr w:type="spellEnd"/>
      <w:r w:rsidR="0065230D" w:rsidRPr="005344B4">
        <w:rPr>
          <w:rFonts w:eastAsia="Times New Roman" w:cs="Times New Roman"/>
          <w:lang w:eastAsia="en-GB"/>
        </w:rPr>
        <w:t>-pol</w:t>
      </w:r>
      <w:r w:rsidR="00BF5D41" w:rsidRPr="005344B4">
        <w:rPr>
          <w:rFonts w:eastAsia="Times New Roman" w:cs="Times New Roman"/>
          <w:lang w:eastAsia="en-GB"/>
        </w:rPr>
        <w:t>i</w:t>
      </w:r>
      <w:r w:rsidR="0065230D" w:rsidRPr="005344B4">
        <w:rPr>
          <w:rFonts w:eastAsia="Times New Roman" w:cs="Times New Roman"/>
          <w:lang w:eastAsia="en-GB"/>
        </w:rPr>
        <w:t>tic</w:t>
      </w:r>
      <w:r w:rsidR="00BF5D41" w:rsidRPr="005344B4">
        <w:rPr>
          <w:rFonts w:eastAsia="Times New Roman" w:cs="Times New Roman"/>
          <w:lang w:eastAsia="en-GB"/>
        </w:rPr>
        <w:t>a</w:t>
      </w:r>
      <w:r w:rsidR="0065230D" w:rsidRPr="005344B4">
        <w:rPr>
          <w:rFonts w:eastAsia="Times New Roman" w:cs="Times New Roman"/>
          <w:lang w:eastAsia="en-GB"/>
        </w:rPr>
        <w:t>l dilemmas of Anthropocene to the fore</w:t>
      </w:r>
      <w:r w:rsidR="001F2CC6" w:rsidRPr="005344B4">
        <w:rPr>
          <w:rFonts w:eastAsia="Times New Roman" w:cs="Times New Roman"/>
          <w:lang w:eastAsia="en-GB"/>
        </w:rPr>
        <w:t xml:space="preserve"> (Section 2.1.1</w:t>
      </w:r>
      <w:r w:rsidR="007A2A6C" w:rsidRPr="005344B4">
        <w:rPr>
          <w:rFonts w:eastAsia="Times New Roman" w:cs="Times New Roman"/>
          <w:lang w:eastAsia="en-GB"/>
        </w:rPr>
        <w:t xml:space="preserve"> &amp;</w:t>
      </w:r>
      <w:r w:rsidR="001F2CC6" w:rsidRPr="005344B4">
        <w:rPr>
          <w:rFonts w:eastAsia="Times New Roman" w:cs="Times New Roman"/>
          <w:lang w:eastAsia="en-GB"/>
        </w:rPr>
        <w:t xml:space="preserve"> 3.2.4</w:t>
      </w:r>
      <w:r w:rsidR="007A2A6C" w:rsidRPr="005344B4">
        <w:rPr>
          <w:rFonts w:eastAsia="Times New Roman" w:cs="Times New Roman"/>
          <w:lang w:eastAsia="en-GB"/>
        </w:rPr>
        <w:t>)</w:t>
      </w:r>
      <w:r w:rsidR="0065230D" w:rsidRPr="005344B4">
        <w:rPr>
          <w:rFonts w:eastAsia="Times New Roman" w:cs="Times New Roman"/>
          <w:lang w:eastAsia="en-GB"/>
        </w:rPr>
        <w:t xml:space="preserve">. </w:t>
      </w:r>
    </w:p>
    <w:p w14:paraId="5196247C" w14:textId="0D045C25" w:rsidR="007053C2" w:rsidRPr="005344B4" w:rsidRDefault="00A123FF" w:rsidP="00901009">
      <w:pPr>
        <w:pStyle w:val="Heading3"/>
      </w:pPr>
      <w:bookmarkStart w:id="157" w:name="_Toc213581845"/>
      <w:r w:rsidRPr="005344B4">
        <w:lastRenderedPageBreak/>
        <w:t>7.2</w:t>
      </w:r>
      <w:r w:rsidR="001F55CC" w:rsidRPr="005344B4">
        <w:t>.1</w:t>
      </w:r>
      <w:r w:rsidR="00E43A06" w:rsidRPr="005344B4">
        <w:t xml:space="preserve"> </w:t>
      </w:r>
      <w:r w:rsidR="003D295F" w:rsidRPr="005344B4">
        <w:t>Intergenerational relations as</w:t>
      </w:r>
      <w:r w:rsidR="001C0426" w:rsidRPr="005344B4">
        <w:t xml:space="preserve"> </w:t>
      </w:r>
      <w:proofErr w:type="spellStart"/>
      <w:r w:rsidR="001C0426" w:rsidRPr="005344B4">
        <w:t>ethico</w:t>
      </w:r>
      <w:proofErr w:type="spellEnd"/>
      <w:r w:rsidR="001C0426" w:rsidRPr="005344B4">
        <w:t>-pol</w:t>
      </w:r>
      <w:r w:rsidR="008D40D5" w:rsidRPr="005344B4">
        <w:t>i</w:t>
      </w:r>
      <w:r w:rsidR="001C0426" w:rsidRPr="005344B4">
        <w:t>tical</w:t>
      </w:r>
      <w:r w:rsidR="003D295F" w:rsidRPr="005344B4">
        <w:t xml:space="preserve"> sites of becoming</w:t>
      </w:r>
      <w:bookmarkEnd w:id="157"/>
      <w:r w:rsidR="00E43A06" w:rsidRPr="005344B4">
        <w:t xml:space="preserve"> </w:t>
      </w:r>
    </w:p>
    <w:p w14:paraId="6CEF11CE" w14:textId="5AAD42AC" w:rsidR="00241B13" w:rsidRPr="005344B4" w:rsidRDefault="00A10071" w:rsidP="009811B0">
      <w:pPr>
        <w:spacing w:line="480" w:lineRule="auto"/>
        <w:rPr>
          <w:rFonts w:cs="Times New Roman"/>
        </w:rPr>
      </w:pPr>
      <w:r w:rsidRPr="005344B4">
        <w:rPr>
          <w:rFonts w:cs="Times New Roman"/>
        </w:rPr>
        <w:t xml:space="preserve">This thesis situates parent-child relationships as key sites where environmental subjectivity and political agency are co-produced, negotiated, and re-imagined. Rather than </w:t>
      </w:r>
      <w:r w:rsidR="00703FCD" w:rsidRPr="005344B4">
        <w:rPr>
          <w:rFonts w:cs="Times New Roman"/>
        </w:rPr>
        <w:t>evaluating family practices within a framework of neoliberal environmentalism</w:t>
      </w:r>
      <w:r w:rsidR="0090796A" w:rsidRPr="005344B4">
        <w:rPr>
          <w:rFonts w:cs="Times New Roman"/>
        </w:rPr>
        <w:t xml:space="preserve"> </w:t>
      </w:r>
      <w:r w:rsidR="0090796A" w:rsidRPr="005344B4">
        <w:rPr>
          <w:rFonts w:cs="Times New Roman"/>
        </w:rPr>
        <w:fldChar w:fldCharType="begin"/>
      </w:r>
      <w:r w:rsidR="001273D8" w:rsidRPr="005344B4">
        <w:rPr>
          <w:rFonts w:cs="Times New Roman"/>
        </w:rPr>
        <w:instrText xml:space="preserve"> ADDIN ZOTERO_ITEM CSL_CITATION {"citationID":"6WbsoebY","properties":{"formattedCitation":"(Shirani {\\i{}et al.}, 2013; Atkinson, 2014; Walker, 2017b; Spiteri, 2023; van Holstein and Walker, 2023)","plainCitation":"(Shirani et al., 2013; Atkinson, 2014; Walker, 2017b; Spiteri, 2023; van Holstein and Walker, 2023)","noteIndex":0},"citationItems":[{"id":1352,"uris":["http://zotero.org/users/6040264/items/5ZBK4EDJ"],"itemData":{"id":1352,"type":"article-journal","abstract":"This article aims to explore people's connections to or disconnections from the future and the implications of this for their perspectives on equity, justice and ethical issues related to energy consumption. Everything people do is embedded and extended in time across the modalities of past, present and future, making time an inescapable aspect of our existence, yet one that often remains invisible and intangible. Debates about energy and environmental equity have raised questions about the extent to which people today should bear responsibility for the consequences of their behaviour for future generations. Seemingly intractable difficulties have been identified, however, in people's abilities to connect their present actions with their potential future consequences and thus take on such responsibilities. Drawing on data from interviews about energy consumption practices, this article explores whether people's living temporal extensions through younger generations of their families influence their views and practices around energy use in both the present and anticipated future. Through exploring these issues we offer a contribution to the ethical debate around responsibility for future generations.","container-title":"Local Environment","DOI":"10.1080/13549839.2013.779236","ISSN":"1354-9839","issue":"4","note":"publisher: Routledge\n_eprint: https://doi.org/10.1080/13549839.2013.779236","page":"455-468","source":"Taylor and Francis+NEJM","title":"Disconnected futures: exploring notions of ethical responsibility in energy practices","title-short":"Disconnected futures","volume":"18","author":[{"family":"Shirani","given":"Fiona"},{"family":"Butler","given":"Catherine"},{"family":"Henwood","given":"Karen"},{"family":"Parkhill","given":"Karen"},{"family":"Pidgeon","given":"Nick"}],"issued":{"date-parts":[["2013",4,1]]}}},{"id":1173,"uris":["http://zotero.org/users/6040264/items/KR8N7H38"],"itemData":{"id":1173,"type":"article-journal","container-title":"Consumption Markets &amp; Culture","DOI":"10.1080/10253866.2013.879817","ISSN":"1025-3866, 1477-223X","issue":"6","journalAbbreviation":"Consumption Markets &amp; Culture","language":"en","page":"553-572","source":"DOI.org (Crossref)","title":"Green moms: the social construction of a green mothering identity via environmental advertising appeals","title-short":"Green moms","volume":"17","author":[{"family":"Atkinson","given":"Lucy"}],"issued":{"date-parts":[["2014",11,2]]}}},{"id":1924,"uris":["http://zotero.org/users/6040264/items/MJNHP899"],"itemData":{"id":1924,"type":"article-journal","abstract":"The symbolic evocation of ‘the next generation’ might be considered as valuable in buttressing calls for concerted public and political action on climate change, whilst assigning to children a unique identity and role in engendering sustainable transitions. Yet does an identity that is in essence equated with futurity stifle possibilities for children’s own actions in the present, and conflict with policy expectations that children can be ‘agents of (pro-environmental) change’? Drawing on multi-method doctoral research carried out with children (aged 11–14) and their families in varying socio-economic contexts in India and England, this paper considers the use and utility of generational identities in prompting environmental concern and explores how generationally framed imaginaries of childhood feature in children’s and family narratives of everyday environmental activism. Building on theoretical arguments of generational interdependence and ethics of care, the paper argues for greater recognition of children’s actual and potential contributions to engendering sustainable futures, whilst drawing attention to the ways in which children’s agency to act on environmental knowledge is supported by – and interdependent with – that of adult actors, not least parents.","container-title":"Contemporary Social Science","DOI":"10.1080/21582041.2017.1325922","ISSN":"2158-2041","issue":"1-2","note":"publisher: Routledge\n_eprint: https://doi.org/10.1080/21582041.2017.1325922","page":"13-26","source":"Taylor and Francis+NEJM","title":"Embodying ‘the Next Generation’: children’s everyday environmental activism in India and England","title-short":"Embodying ‘the Next Generation’","volume":"12","author":[{"family":"Walker","given":"Catherine"}],"issued":{"date-parts":[["2017",4,3]]}}},{"id":2099,"uris":["http://zotero.org/users/6040264/items/RNPW8WCB"],"itemData":{"id":2099,"type":"article-journal","abstract":"While research demonstrates that family and school dynamics play a role in shaping children’s behaviour, little is known about the actual and potential bi-directional influences young children have on their teachers’ and mothers’ environmental learning. This study begins to fill this gap in early childhood education for sustainability (ECEfS) research by recognising young children as agents of intergenerational learning for sustainability. It explores the ways in which young children (aged 4–7 years), in Malta, influence the way mothers and teachers learn about the environment and environmental issues. Socio-cultural and ecological theoretical perspectives framed this research. Designed within an interpretive methodology, this qualitative multiple case study generated data through classroom observations, semi-structured interviews with children, mothers and teachers, and document analysis, thus enabling the triangulation of data. Findings revealed instances of intergenerational environmental learning between children and adults (teachers and mothers), and vice versa. The implications of these findings in relation to ECEfS are explored. New approaches to support intergenerational environmental learning at familial, school and societal levels, starting in early childhood, are discussed. Lastly, areas for further research are identiﬁed.","container-title":"Children's Geographies","DOI":"10.1080/14733285.2023.2170747","ISSN":"1473-3285","issue":"0","note":"publisher: Routledge\n_eprint: https://doi.org/10.1080/14733285.2023.2170747","page":"1-17","source":"Taylor and Francis+NEJM","title":"Environmental learning across generations: spontaneous encounters and interactions between young children, mothers and teachers","title-short":"Environmental learning across generations","volume":"0","author":[{"family":"Spiteri","given":"Jane"}],"issued":{"date-parts":[["2023"]]}}},{"id":2178,"uris":["http://zotero.org/users/6040264/items/IS3TNLEJ"],"itemData":{"id":2178,"type":"article-journal","abstract":"Intersectional approaches to studying climate change reveal the diverse and uneven ways in which people are impacted by and able to respond to the consequences of climate change. Concurrently, scholars are adapting conceptualisations of environmental responsibility to the challenges of climate change to balance the responsibilities of individuals, collectives and governments and those people with greater and lesser abilities to benefit from and act to curb carbon emissions. This article contributes to these efforts by offering an intersectional conceptualisation of environmental responsibility. It does so by drawing on research in which young people interviewed their parent who migrated to Manchester or Melbourne about their experiences of climate change in their country of origin. These interviews showed that multi-generation migrant families offer a unique perspective on how environmental responsibility is configured. Migrant parents’ stories highlight that responsibility is acquired in multi-directional ways that traverse trajectories of education and migration. They also show that how responsibility is constituted gives shape to repertories of action and barriers to environmental responsibility that young people may experience due to cultural differences between themselves and members of their communities and between themselves and their parents. Based on the findings, we argue for a recalibration of the concept of environmental responsibility that accounts for the place-based and intergenerationally informed ways in which understandings of environmental responsibility are (re)produced. Geographical critiques of environmental responsibilisation stand to gain from research that traces perceptions and beliefs on responsibility as it traverses generational and place-based cultures of environmentalism.","container-title":"Geoforum","DOI":"10.1016/j.geoforum.2023.103869","ISSN":"0016-7185","journalAbbreviation":"Geoforum","page":"103869","source":"ScienceDirect","title":"Reframing environmental responsibility at the intersections of cultural and generational difference: Learning from migrant families in Manchester and Melbourne","title-short":"Reframing environmental responsibility at the intersections of cultural and generational difference","volume":"146","author":[{"family":"Holstein","given":"Ellen","non-dropping-particle":"van"},{"family":"Walker","given":"Catherine"}],"issued":{"date-parts":[["2023",11,1]]}}}],"schema":"https://github.com/citation-style-language/schema/raw/master/csl-citation.json"} </w:instrText>
      </w:r>
      <w:r w:rsidR="0090796A" w:rsidRPr="005344B4">
        <w:rPr>
          <w:rFonts w:cs="Times New Roman"/>
        </w:rPr>
        <w:fldChar w:fldCharType="separate"/>
      </w:r>
      <w:r w:rsidR="001273D8" w:rsidRPr="005344B4">
        <w:rPr>
          <w:rFonts w:cs="Times New Roman"/>
        </w:rPr>
        <w:t xml:space="preserve">(Shirani </w:t>
      </w:r>
      <w:r w:rsidR="001273D8" w:rsidRPr="005344B4">
        <w:rPr>
          <w:rFonts w:cs="Times New Roman"/>
          <w:i/>
          <w:iCs/>
        </w:rPr>
        <w:t>et al.</w:t>
      </w:r>
      <w:r w:rsidR="001273D8" w:rsidRPr="005344B4">
        <w:rPr>
          <w:rFonts w:cs="Times New Roman"/>
        </w:rPr>
        <w:t>, 2013; Atkinson, 2014; Walker, 2017b; Spiteri, 2023; van Holstein and Walker, 2023)</w:t>
      </w:r>
      <w:r w:rsidR="0090796A" w:rsidRPr="005344B4">
        <w:rPr>
          <w:rFonts w:cs="Times New Roman"/>
        </w:rPr>
        <w:fldChar w:fldCharType="end"/>
      </w:r>
      <w:r w:rsidR="001273D8" w:rsidRPr="005344B4">
        <w:rPr>
          <w:rFonts w:cs="Times New Roman"/>
        </w:rPr>
        <w:t xml:space="preserve">, </w:t>
      </w:r>
      <w:r w:rsidR="00592E97" w:rsidRPr="005344B4">
        <w:rPr>
          <w:rFonts w:cs="Times New Roman"/>
        </w:rPr>
        <w:t>I</w:t>
      </w:r>
      <w:r w:rsidRPr="005344B4">
        <w:rPr>
          <w:rFonts w:cs="Times New Roman"/>
        </w:rPr>
        <w:t xml:space="preserve"> </w:t>
      </w:r>
      <w:r w:rsidR="007A2A6C" w:rsidRPr="005344B4">
        <w:rPr>
          <w:rFonts w:cs="Times New Roman"/>
        </w:rPr>
        <w:t>demonstrate</w:t>
      </w:r>
      <w:r w:rsidRPr="005344B4">
        <w:rPr>
          <w:rFonts w:cs="Times New Roman"/>
        </w:rPr>
        <w:t xml:space="preserve"> how familial relations are central to how people feel, think, and act in response to ecological crisis</w:t>
      </w:r>
      <w:r w:rsidR="003036D6" w:rsidRPr="005344B4">
        <w:rPr>
          <w:rFonts w:cs="Times New Roman"/>
        </w:rPr>
        <w:t xml:space="preserve"> in ways which unsettle neoliberal logics</w:t>
      </w:r>
      <w:r w:rsidRPr="005344B4">
        <w:rPr>
          <w:rFonts w:cs="Times New Roman"/>
        </w:rPr>
        <w:t>.</w:t>
      </w:r>
      <w:r w:rsidR="00703FCD" w:rsidRPr="005344B4">
        <w:rPr>
          <w:rFonts w:cs="Times New Roman"/>
        </w:rPr>
        <w:t xml:space="preserve"> </w:t>
      </w:r>
      <w:r w:rsidR="00656706" w:rsidRPr="005344B4">
        <w:rPr>
          <w:rFonts w:cs="Times New Roman"/>
        </w:rPr>
        <w:t xml:space="preserve">Across three empirical sites, I demonstrate how children and child-like sensibilities </w:t>
      </w:r>
      <w:r w:rsidR="003142F2" w:rsidRPr="005344B4">
        <w:rPr>
          <w:rFonts w:cs="Times New Roman"/>
        </w:rPr>
        <w:t>provide openings for recasting the ethical and political basis of environmental concern</w:t>
      </w:r>
      <w:r w:rsidR="00203D38" w:rsidRPr="005344B4">
        <w:rPr>
          <w:rFonts w:cs="Times New Roman"/>
        </w:rPr>
        <w:t>. In my methodological chapter, I argue that in order to recognise children’s</w:t>
      </w:r>
      <w:r w:rsidR="001615E3" w:rsidRPr="005344B4">
        <w:rPr>
          <w:rFonts w:cs="Times New Roman"/>
        </w:rPr>
        <w:t xml:space="preserve"> political agency, we need to tune in and attend to their modes of sense-making, which</w:t>
      </w:r>
      <w:r w:rsidR="00DC7885" w:rsidRPr="005344B4">
        <w:rPr>
          <w:rFonts w:cs="Times New Roman"/>
        </w:rPr>
        <w:t xml:space="preserve"> can</w:t>
      </w:r>
      <w:r w:rsidR="001615E3" w:rsidRPr="005344B4">
        <w:rPr>
          <w:rFonts w:cs="Times New Roman"/>
        </w:rPr>
        <w:t xml:space="preserve"> be playful, </w:t>
      </w:r>
      <w:r w:rsidR="00DC7885" w:rsidRPr="005344B4">
        <w:rPr>
          <w:rFonts w:cs="Times New Roman"/>
        </w:rPr>
        <w:t>nonsensical, bombastic and embodie</w:t>
      </w:r>
      <w:r w:rsidR="00B95760" w:rsidRPr="005344B4">
        <w:rPr>
          <w:rFonts w:cs="Times New Roman"/>
        </w:rPr>
        <w:t xml:space="preserve">d </w:t>
      </w:r>
      <w:r w:rsidR="001273D8" w:rsidRPr="005344B4">
        <w:rPr>
          <w:rFonts w:cs="Times New Roman"/>
        </w:rPr>
        <w:fldChar w:fldCharType="begin"/>
      </w:r>
      <w:r w:rsidR="001273D8" w:rsidRPr="005344B4">
        <w:rPr>
          <w:rFonts w:cs="Times New Roman"/>
        </w:rPr>
        <w:instrText xml:space="preserve"> ADDIN ZOTERO_ITEM CSL_CITATION {"citationID":"TtyzjTM0","properties":{"formattedCitation":"(Hackett, 2016; Kallio, 2017, 2018; Nolas, 2021)","plainCitation":"(Hackett, 2016; Kallio, 2017, 2018; Nolas, 2021)","noteIndex":0},"citationItems":[{"id":1051,"uris":["http://zotero.org/users/6040264/items/FLV7L7UT"],"itemData":{"id":1051,"type":"article-journal","abstract":"This article describes the walking and moving of young children around places. It is based on an ethnographic study of children aged between 24 and 36 months visiting a museum. Drawing on Ingold’s (2007) concept of wayfaring, the author argues movement through place creates embodied, tacit ways of knowing and experiencing the world. This embodied and tacit knowledge is not well accounted for in dominant models of how young children learn. In this study, wayfaring both enabled the children to learn about places and routes, and led to the development of traditions, in which collective meanings and actions were attached to particular locations.","container-title":"Children &amp; Society","DOI":"10.1111/chso.12130","ISSN":"09510605","issue":"3","journalAbbreviation":"Child Soc","language":"en","page":"169-179","source":"DOI.org (Crossref)","title":"Young Children as Wayfarers: Learning about Place by Moving Through It","title-short":"Young Children as Wayfarers","volume":"30","author":[{"family":"Hackett","given":"Abigail"}],"issued":{"date-parts":[["2016",5]]}}},{"id":2340,"uris":["http://zotero.org/users/6040264/items/XKXI24LC"],"itemData":{"id":2340,"type":"article-journal","abstract":"This article considers the role of intergenerational recognition in processes of subject formation and political development. It leans on a broad conception of politics, following a phenomenologically oriented approach and drawing from theories of contextual recognition. Intergenerational recognition is introduced as a key dynamism and practice in intersubjective socialisation, unfolding in everyday environments among ‘significant others’. In these encounters, people take shape and are shaped as political subjects. Empirically, the article is based on research with 129 eleven- to fifteen-year-old girls and boys, including an analysis of their place-based biographies. By introducing different forms of intergenerational (mis)recognition, it shows how the formation of political subjects takes place in the most mundane environments where children and young people lead their lives. In conclusion, the article suggests that ‘political becoming’ deserves increasing attention in critical research and intergenerational recognition ought to be better identified as a social practice. Whether intentional or intuitive, the ways in which adults regard children and young people has both harmful and beneficial effects on the formation of their political subjectivities.","container-title":"Environment and Planning D: Society and Space","DOI":"10.1177/0263775816654916","ISSN":"0263-7758","issue":"1","journalAbbreviation":"Environ Plan D","language":"en","note":"publisher: SAGE Publications Ltd STM","page":"88-106","source":"SAGE Journals","title":"Shaping subjects in everyday encounters: Intergenerational recognition in intersubjective socialisation","title-short":"Shaping subjects in everyday encounters","volume":"35","author":[{"family":"Kallio","given":"Kirsi Pauliina"}],"issued":{"date-parts":[["2017",2,1]]}}},{"id":184,"uris":["http://zotero.org/users/6040264/items/78JATT38"],"itemData":{"id":184,"type":"article-journal","abstract":"The paper sets out to develop further geographies of citizenship as based on the topological constitution of lived realities. Instead of identifying new territorial frameworks or scalar dimensions of/for citizenship, topologies of citizenship are attained by tracing the social ties that people adopt, create, maintain, transform, challenge and refuse in their everyday activities. The politics emerging in topological worlds concern the matters that people, as contextual (inter)subject, care for and find important; what makes them attentive towards what happens in their worlds, based on which attitudes concerning certain matters may develop, which may invite people to act for or against them. Drawing from this theoretical framework, the paper outlines a methodological, geosocial approach to studying the relational formation of citizen-subjects, with geosocialization as a key concept describing these processes. The concept refers to the social dynamisms by which political subjectivities are contextually established, maintained, struggled and reformulated in the mundane realities where people lead their lives and learn to be citizens. The paper draws from a research project with 262 youth in Southern Finland and Northern England. By presenting a piece of analysis based mainly on the English sub-study, and with focus on experienced inequalities, it demonstrates how the processes of citizen-subject formation can be traced from narrative research materials by geosocial means.","container-title":"Geografiska Annaler: Series B, Human Geography","DOI":"10.1080/04353684.2017.1390776","ISSN":"0435-3684","issue":"2","note":"publisher: Routledge\n_eprint: https://doi.org/10.1080/04353684.2017.1390776","page":"81-96","source":"Taylor and Francis+NEJM","title":"Citizen-subject formation as geosocialization: a methodological approach on ‘learning to be citizens’","title-short":"Citizen-subject formation as geosocialization","volume":"100","author":[{"family":"Kallio","given":"Kirsi Pauliina"}],"issued":{"date-parts":[["2018",4,3]]}}},{"id":1364,"uris":["http://zotero.org/users/6040264/items/ILGGCRXI"],"itemData":{"id":1364,"type":"article-journal","abstract":"The essay reflects on the children’s environmental movement from the perspective of cultural theory, as well as the authors’ own and others’ research on children’s encounters, experiences and engagement in public life. The concepts of political knowingness, childhood publics, and listening publics are evoked to think through the surprise that the children’s environmental movement generated in the public sphere. The idiom is positioned as an audience ‘hearing aid’ for turning babbling into political messages. In so doing we find that the messages from the children’s environmental movement are not out of place in the current humanities and social sciences literatures on the Anthropocene.","container-title":"Children's Geographies","DOI":"10.1080/14733285.2021.1906405","ISSN":"1473-3285","issue":"3","note":"publisher: Routledge\n_eprint: https://doi.org/10.1080/14733285.2021.1906405","page":"324-331","source":"Taylor and Francis+NEJM","title":"Childhood publics in search of an audience: reflections on the children’s environmental movement","title-short":"Childhood publics in search of an audience","volume":"19","author":[{"family":"Nolas","given":"Sevasti-Melissa"}],"issued":{"date-parts":[["2021",5,4]]}}}],"schema":"https://github.com/citation-style-language/schema/raw/master/csl-citation.json"} </w:instrText>
      </w:r>
      <w:r w:rsidR="001273D8" w:rsidRPr="005344B4">
        <w:rPr>
          <w:rFonts w:cs="Times New Roman"/>
        </w:rPr>
        <w:fldChar w:fldCharType="separate"/>
      </w:r>
      <w:r w:rsidR="001273D8" w:rsidRPr="005344B4">
        <w:rPr>
          <w:rFonts w:cs="Times New Roman"/>
        </w:rPr>
        <w:t>(Hackett, 2016; Kallio, 2017, 2018; Nolas, 2021)</w:t>
      </w:r>
      <w:r w:rsidR="001273D8" w:rsidRPr="005344B4">
        <w:rPr>
          <w:rFonts w:cs="Times New Roman"/>
        </w:rPr>
        <w:fldChar w:fldCharType="end"/>
      </w:r>
      <w:r w:rsidR="001273D8" w:rsidRPr="005344B4">
        <w:rPr>
          <w:rFonts w:cs="Times New Roman"/>
        </w:rPr>
        <w:t>.</w:t>
      </w:r>
      <w:r w:rsidR="00390788" w:rsidRPr="005344B4">
        <w:rPr>
          <w:rFonts w:cs="Times New Roman"/>
        </w:rPr>
        <w:t xml:space="preserve"> Following educator K</w:t>
      </w:r>
      <w:r w:rsidR="00D621A1" w:rsidRPr="005344B4">
        <w:rPr>
          <w:rFonts w:cs="Times New Roman"/>
        </w:rPr>
        <w:t>irs</w:t>
      </w:r>
      <w:r w:rsidR="00390788" w:rsidRPr="005344B4">
        <w:rPr>
          <w:rFonts w:cs="Times New Roman"/>
        </w:rPr>
        <w:t xml:space="preserve">i Kallio’s work on political recognition, I </w:t>
      </w:r>
      <w:r w:rsidR="00072A21" w:rsidRPr="005344B4">
        <w:rPr>
          <w:rFonts w:cs="Times New Roman"/>
        </w:rPr>
        <w:t xml:space="preserve">suggest that adults </w:t>
      </w:r>
      <w:r w:rsidR="00B95760" w:rsidRPr="005344B4">
        <w:rPr>
          <w:rFonts w:cs="Times New Roman"/>
        </w:rPr>
        <w:t xml:space="preserve">– parents, researcher, teachers and others – have a responsibility to recognise </w:t>
      </w:r>
      <w:r w:rsidR="00390788" w:rsidRPr="005344B4">
        <w:rPr>
          <w:rFonts w:cs="Times New Roman"/>
        </w:rPr>
        <w:t xml:space="preserve">children’s </w:t>
      </w:r>
      <w:r w:rsidR="00B95760" w:rsidRPr="005344B4">
        <w:rPr>
          <w:rFonts w:cs="Times New Roman"/>
        </w:rPr>
        <w:t>sense-making practices as</w:t>
      </w:r>
      <w:r w:rsidR="00390788" w:rsidRPr="005344B4">
        <w:rPr>
          <w:rFonts w:cs="Times New Roman"/>
        </w:rPr>
        <w:t xml:space="preserve"> politica</w:t>
      </w:r>
      <w:r w:rsidR="002E57B3" w:rsidRPr="005344B4">
        <w:rPr>
          <w:rFonts w:cs="Times New Roman"/>
        </w:rPr>
        <w:t>l expressions</w:t>
      </w:r>
      <w:r w:rsidR="004E650D" w:rsidRPr="005344B4">
        <w:rPr>
          <w:rFonts w:cs="Times New Roman"/>
        </w:rPr>
        <w:t xml:space="preserve">. I develop </w:t>
      </w:r>
      <w:r w:rsidR="00842966" w:rsidRPr="005344B4">
        <w:rPr>
          <w:rFonts w:cs="Times New Roman"/>
        </w:rPr>
        <w:t>Kallio’s</w:t>
      </w:r>
      <w:r w:rsidR="004E650D" w:rsidRPr="005344B4">
        <w:rPr>
          <w:rFonts w:cs="Times New Roman"/>
        </w:rPr>
        <w:t xml:space="preserve"> argument further to demonstrate how children’s spatial process of sense-making produces </w:t>
      </w:r>
      <w:r w:rsidR="00072A21" w:rsidRPr="005344B4">
        <w:rPr>
          <w:rFonts w:cs="Times New Roman"/>
        </w:rPr>
        <w:t>ambivalent openings</w:t>
      </w:r>
      <w:r w:rsidR="004E650D" w:rsidRPr="005344B4">
        <w:rPr>
          <w:rFonts w:cs="Times New Roman"/>
        </w:rPr>
        <w:t xml:space="preserve"> for becoming </w:t>
      </w:r>
      <w:r w:rsidR="004E650D" w:rsidRPr="005344B4">
        <w:rPr>
          <w:rFonts w:cs="Times New Roman"/>
          <w:i/>
          <w:iCs/>
        </w:rPr>
        <w:t>together</w:t>
      </w:r>
      <w:r w:rsidR="004E650D" w:rsidRPr="005344B4">
        <w:rPr>
          <w:rFonts w:cs="Times New Roman"/>
        </w:rPr>
        <w:t xml:space="preserve"> – that is </w:t>
      </w:r>
      <w:r w:rsidR="006E7647" w:rsidRPr="005344B4">
        <w:rPr>
          <w:rFonts w:cs="Times New Roman"/>
        </w:rPr>
        <w:t>casting socio-ecological relations anew</w:t>
      </w:r>
      <w:r w:rsidR="00B47384" w:rsidRPr="005344B4">
        <w:rPr>
          <w:rFonts w:cs="Times New Roman"/>
        </w:rPr>
        <w:t>.</w:t>
      </w:r>
      <w:r w:rsidR="006D1C31" w:rsidRPr="005344B4">
        <w:rPr>
          <w:rFonts w:cs="Times New Roman"/>
        </w:rPr>
        <w:t xml:space="preserve"> </w:t>
      </w:r>
      <w:r w:rsidR="003142F2" w:rsidRPr="005344B4">
        <w:rPr>
          <w:rFonts w:cs="Times New Roman"/>
        </w:rPr>
        <w:t>Children, childhood and child-like figures actively participate in the co-constitution of environmental politics and subjectivity</w:t>
      </w:r>
      <w:r w:rsidR="00262F90" w:rsidRPr="005344B4">
        <w:rPr>
          <w:rFonts w:cs="Times New Roman"/>
        </w:rPr>
        <w:t>. It</w:t>
      </w:r>
      <w:r w:rsidR="006D1C31" w:rsidRPr="005344B4">
        <w:rPr>
          <w:rFonts w:cs="Times New Roman"/>
        </w:rPr>
        <w:t xml:space="preserve"> is vital t</w:t>
      </w:r>
      <w:r w:rsidR="003142F2" w:rsidRPr="005344B4">
        <w:rPr>
          <w:rFonts w:cs="Times New Roman"/>
        </w:rPr>
        <w:t xml:space="preserve">o attend to </w:t>
      </w:r>
      <w:r w:rsidR="006D1C31" w:rsidRPr="005344B4">
        <w:rPr>
          <w:rFonts w:cs="Times New Roman"/>
        </w:rPr>
        <w:t xml:space="preserve">children becoming </w:t>
      </w:r>
      <w:r w:rsidR="003142F2" w:rsidRPr="005344B4">
        <w:rPr>
          <w:rFonts w:cs="Times New Roman"/>
          <w:i/>
          <w:iCs/>
        </w:rPr>
        <w:t>in relation to</w:t>
      </w:r>
      <w:r w:rsidR="003142F2" w:rsidRPr="005344B4">
        <w:rPr>
          <w:rFonts w:cs="Times New Roman"/>
        </w:rPr>
        <w:t xml:space="preserve"> adults</w:t>
      </w:r>
      <w:r w:rsidR="006D1C31" w:rsidRPr="005344B4">
        <w:rPr>
          <w:rFonts w:cs="Times New Roman"/>
        </w:rPr>
        <w:t xml:space="preserve"> becoming</w:t>
      </w:r>
      <w:r w:rsidR="003142F2" w:rsidRPr="005344B4">
        <w:rPr>
          <w:rFonts w:cs="Times New Roman"/>
        </w:rPr>
        <w:t xml:space="preserve"> for two </w:t>
      </w:r>
      <w:r w:rsidR="00592E97" w:rsidRPr="005344B4">
        <w:rPr>
          <w:rFonts w:cs="Times New Roman"/>
        </w:rPr>
        <w:t>reasons</w:t>
      </w:r>
      <w:r w:rsidR="006D1C31" w:rsidRPr="005344B4">
        <w:rPr>
          <w:rFonts w:cs="Times New Roman"/>
        </w:rPr>
        <w:t>, the first is that a</w:t>
      </w:r>
      <w:r w:rsidR="003142F2" w:rsidRPr="005344B4">
        <w:rPr>
          <w:rFonts w:cs="Times New Roman"/>
        </w:rPr>
        <w:t xml:space="preserve">dults play </w:t>
      </w:r>
      <w:r w:rsidR="00DD7172" w:rsidRPr="005344B4">
        <w:rPr>
          <w:rFonts w:cs="Times New Roman"/>
        </w:rPr>
        <w:t>significant and varied</w:t>
      </w:r>
      <w:r w:rsidR="003142F2" w:rsidRPr="005344B4">
        <w:rPr>
          <w:rFonts w:cs="Times New Roman"/>
        </w:rPr>
        <w:t xml:space="preserve"> role</w:t>
      </w:r>
      <w:r w:rsidR="00DD7172" w:rsidRPr="005344B4">
        <w:rPr>
          <w:rFonts w:cs="Times New Roman"/>
        </w:rPr>
        <w:t>s</w:t>
      </w:r>
      <w:r w:rsidR="003142F2" w:rsidRPr="005344B4">
        <w:rPr>
          <w:rFonts w:cs="Times New Roman"/>
        </w:rPr>
        <w:t xml:space="preserve"> in the lives of children, particularly the very young children</w:t>
      </w:r>
      <w:r w:rsidR="00DD7172" w:rsidRPr="005344B4">
        <w:rPr>
          <w:rFonts w:cs="Times New Roman"/>
        </w:rPr>
        <w:t xml:space="preserve">. </w:t>
      </w:r>
      <w:r w:rsidR="004C7ED2" w:rsidRPr="005344B4">
        <w:rPr>
          <w:rFonts w:cs="Times New Roman"/>
        </w:rPr>
        <w:t xml:space="preserve">Family relations - although not the only or most important child-adult relations – are often </w:t>
      </w:r>
      <w:r w:rsidR="000656B1" w:rsidRPr="005344B4">
        <w:rPr>
          <w:rFonts w:cs="Times New Roman"/>
        </w:rPr>
        <w:t>a</w:t>
      </w:r>
      <w:r w:rsidR="004C7ED2" w:rsidRPr="005344B4">
        <w:rPr>
          <w:rFonts w:cs="Times New Roman"/>
        </w:rPr>
        <w:t xml:space="preserve"> touchstone for </w:t>
      </w:r>
      <w:r w:rsidR="000656B1" w:rsidRPr="005344B4">
        <w:rPr>
          <w:rFonts w:cs="Times New Roman"/>
        </w:rPr>
        <w:t>moral and political formation</w:t>
      </w:r>
      <w:r w:rsidR="00100C8E" w:rsidRPr="005344B4">
        <w:rPr>
          <w:rFonts w:cs="Times New Roman"/>
        </w:rPr>
        <w:t xml:space="preserve"> (Section 1.3.2)</w:t>
      </w:r>
      <w:r w:rsidR="000656B1" w:rsidRPr="005344B4">
        <w:rPr>
          <w:rFonts w:cs="Times New Roman"/>
        </w:rPr>
        <w:t xml:space="preserve">. </w:t>
      </w:r>
      <w:r w:rsidR="006E68DE" w:rsidRPr="005344B4">
        <w:rPr>
          <w:rFonts w:cs="Times New Roman"/>
        </w:rPr>
        <w:t>However,</w:t>
      </w:r>
      <w:r w:rsidR="00100C8E" w:rsidRPr="005344B4">
        <w:rPr>
          <w:rFonts w:cs="Times New Roman"/>
        </w:rPr>
        <w:t xml:space="preserve"> this </w:t>
      </w:r>
      <w:r w:rsidR="00B63630" w:rsidRPr="005344B4">
        <w:rPr>
          <w:rFonts w:cs="Times New Roman"/>
        </w:rPr>
        <w:t>is</w:t>
      </w:r>
      <w:r w:rsidR="00100C8E" w:rsidRPr="005344B4">
        <w:rPr>
          <w:rFonts w:cs="Times New Roman"/>
        </w:rPr>
        <w:t xml:space="preserve"> not a one-way process; children and their </w:t>
      </w:r>
      <w:r w:rsidR="00D13FB7" w:rsidRPr="005344B4">
        <w:rPr>
          <w:rFonts w:cs="Times New Roman"/>
        </w:rPr>
        <w:t xml:space="preserve">parents are both continually in a </w:t>
      </w:r>
      <w:r w:rsidR="00FD02D8" w:rsidRPr="005344B4">
        <w:rPr>
          <w:rFonts w:cs="Times New Roman"/>
        </w:rPr>
        <w:t xml:space="preserve">dynamic </w:t>
      </w:r>
      <w:r w:rsidR="00D13FB7" w:rsidRPr="005344B4">
        <w:rPr>
          <w:rFonts w:cs="Times New Roman"/>
        </w:rPr>
        <w:t>state of becoming</w:t>
      </w:r>
      <w:r w:rsidR="00FD02D8" w:rsidRPr="005344B4">
        <w:rPr>
          <w:rFonts w:cs="Times New Roman"/>
        </w:rPr>
        <w:t>, such that agency eme</w:t>
      </w:r>
      <w:r w:rsidR="009E74DF" w:rsidRPr="005344B4">
        <w:rPr>
          <w:rFonts w:cs="Times New Roman"/>
        </w:rPr>
        <w:t xml:space="preserve">rges </w:t>
      </w:r>
      <w:proofErr w:type="spellStart"/>
      <w:r w:rsidR="00182B5C" w:rsidRPr="005344B4">
        <w:rPr>
          <w:rFonts w:cs="Times New Roman"/>
        </w:rPr>
        <w:t>i</w:t>
      </w:r>
      <w:r w:rsidR="00FA6BF5">
        <w:rPr>
          <w:rFonts w:cs="Times New Roman"/>
        </w:rPr>
        <w:t>nterrelationally</w:t>
      </w:r>
      <w:proofErr w:type="spellEnd"/>
      <w:r w:rsidR="009E74DF" w:rsidRPr="005344B4">
        <w:rPr>
          <w:rFonts w:cs="Times New Roman"/>
        </w:rPr>
        <w:t xml:space="preserve"> </w:t>
      </w:r>
      <w:r w:rsidR="00182B5C" w:rsidRPr="005344B4">
        <w:rPr>
          <w:rFonts w:cs="Times New Roman"/>
        </w:rPr>
        <w:t>when</w:t>
      </w:r>
      <w:r w:rsidR="009E74DF" w:rsidRPr="005344B4">
        <w:rPr>
          <w:rFonts w:cs="Times New Roman"/>
        </w:rPr>
        <w:t xml:space="preserve"> parent</w:t>
      </w:r>
      <w:r w:rsidR="00182B5C" w:rsidRPr="005344B4">
        <w:rPr>
          <w:rFonts w:cs="Times New Roman"/>
        </w:rPr>
        <w:t>s</w:t>
      </w:r>
      <w:r w:rsidR="009E74DF" w:rsidRPr="005344B4">
        <w:rPr>
          <w:rFonts w:cs="Times New Roman"/>
        </w:rPr>
        <w:t xml:space="preserve"> and their children navigate new, transgressive and unexpected encounters together (Section, 4.2, 4.3, </w:t>
      </w:r>
      <w:r w:rsidR="00182B5C" w:rsidRPr="005344B4">
        <w:rPr>
          <w:rFonts w:cs="Times New Roman"/>
        </w:rPr>
        <w:t xml:space="preserve">6.3, 6.4). </w:t>
      </w:r>
      <w:r w:rsidR="00262F90" w:rsidRPr="005344B4">
        <w:rPr>
          <w:rFonts w:cs="Times New Roman"/>
        </w:rPr>
        <w:t xml:space="preserve">The second reason for </w:t>
      </w:r>
      <w:r w:rsidR="00182B5C" w:rsidRPr="005344B4">
        <w:rPr>
          <w:rFonts w:cs="Times New Roman"/>
        </w:rPr>
        <w:t>a</w:t>
      </w:r>
      <w:r w:rsidR="003142F2" w:rsidRPr="005344B4">
        <w:rPr>
          <w:rFonts w:cs="Times New Roman"/>
        </w:rPr>
        <w:t>ttending to child-adult becoming</w:t>
      </w:r>
      <w:r w:rsidR="00262F90" w:rsidRPr="005344B4">
        <w:rPr>
          <w:rFonts w:cs="Times New Roman"/>
        </w:rPr>
        <w:t xml:space="preserve"> is that it</w:t>
      </w:r>
      <w:r w:rsidR="003142F2" w:rsidRPr="005344B4">
        <w:rPr>
          <w:rFonts w:cs="Times New Roman"/>
        </w:rPr>
        <w:t xml:space="preserve"> offers one way to move away from the figure of the individual</w:t>
      </w:r>
      <w:r w:rsidR="00182B5C" w:rsidRPr="005344B4">
        <w:rPr>
          <w:rFonts w:cs="Times New Roman"/>
        </w:rPr>
        <w:t xml:space="preserve">, </w:t>
      </w:r>
      <w:r w:rsidR="003142F2" w:rsidRPr="005344B4">
        <w:rPr>
          <w:rFonts w:cs="Times New Roman"/>
        </w:rPr>
        <w:t>towards a recasting of agency</w:t>
      </w:r>
      <w:r w:rsidR="00182B5C" w:rsidRPr="005344B4">
        <w:rPr>
          <w:rFonts w:cs="Times New Roman"/>
        </w:rPr>
        <w:t xml:space="preserve"> which recognises interdependencies, </w:t>
      </w:r>
      <w:r w:rsidR="007053C2" w:rsidRPr="005344B4">
        <w:rPr>
          <w:rFonts w:cs="Times New Roman"/>
        </w:rPr>
        <w:t xml:space="preserve">relationality and dynamic processes of becoming. </w:t>
      </w:r>
      <w:r w:rsidR="00A01403" w:rsidRPr="005344B4">
        <w:rPr>
          <w:rFonts w:cs="Times New Roman"/>
        </w:rPr>
        <w:t>Rather than making children central to the study, I  ‘follow the capillaries away from children’</w:t>
      </w:r>
      <w:r w:rsidR="00E97EFD" w:rsidRPr="005344B4">
        <w:rPr>
          <w:rFonts w:cs="Times New Roman"/>
        </w:rPr>
        <w:t xml:space="preserve"> </w:t>
      </w:r>
      <w:r w:rsidR="001273D8" w:rsidRPr="005344B4">
        <w:rPr>
          <w:rFonts w:cs="Times New Roman"/>
        </w:rPr>
        <w:fldChar w:fldCharType="begin"/>
      </w:r>
      <w:r w:rsidR="001273D8" w:rsidRPr="005344B4">
        <w:rPr>
          <w:rFonts w:cs="Times New Roman"/>
        </w:rPr>
        <w:instrText xml:space="preserve"> ADDIN ZOTERO_ITEM CSL_CITATION {"citationID":"pjGYbzuV","properties":{"formattedCitation":"(Ansell, 2009)","plainCitation":"(Ansell, 2009)","noteIndex":0},"citationItems":[{"id":2289,"uris":["http://zotero.org/users/6040264/items/CIMG3UXZ"],"itemData":{"id":2289,"type":"article-journal","container-title":"Progress in Human Geography","DOI":"10.1177/0309132508090980","issue":"2","language":"en","page":"109-209","title":"Childhood and the politics of scale: descaling children's geographies?","title-short":"Childhood and the politics of scale","volume":"33","author":[{"family":"Ansell","given":"Nicola"}],"issued":{"date-parts":[["2009"]]}}}],"schema":"https://github.com/citation-style-language/schema/raw/master/csl-citation.json"} </w:instrText>
      </w:r>
      <w:r w:rsidR="001273D8" w:rsidRPr="005344B4">
        <w:rPr>
          <w:rFonts w:cs="Times New Roman"/>
        </w:rPr>
        <w:fldChar w:fldCharType="separate"/>
      </w:r>
      <w:r w:rsidR="001273D8" w:rsidRPr="005344B4">
        <w:rPr>
          <w:rFonts w:cs="Times New Roman"/>
        </w:rPr>
        <w:t>(Ansell, 2009)</w:t>
      </w:r>
      <w:r w:rsidR="001273D8" w:rsidRPr="005344B4">
        <w:rPr>
          <w:rFonts w:cs="Times New Roman"/>
        </w:rPr>
        <w:fldChar w:fldCharType="end"/>
      </w:r>
      <w:r w:rsidR="00A01403" w:rsidRPr="005344B4">
        <w:rPr>
          <w:rFonts w:cs="Times New Roman"/>
        </w:rPr>
        <w:t xml:space="preserve"> </w:t>
      </w:r>
      <w:r w:rsidR="00BF7632" w:rsidRPr="005344B4">
        <w:rPr>
          <w:rFonts w:cs="Times New Roman"/>
        </w:rPr>
        <w:t xml:space="preserve">looking at how </w:t>
      </w:r>
      <w:r w:rsidR="00BF7632" w:rsidRPr="005344B4">
        <w:rPr>
          <w:rFonts w:cs="Times New Roman"/>
        </w:rPr>
        <w:lastRenderedPageBreak/>
        <w:t xml:space="preserve">children, child-like sensibilities and child figures actively participate in the </w:t>
      </w:r>
      <w:r w:rsidR="00DE7089" w:rsidRPr="005344B4">
        <w:rPr>
          <w:rFonts w:cs="Times New Roman"/>
        </w:rPr>
        <w:t>recasting of</w:t>
      </w:r>
      <w:r w:rsidR="00BF7632" w:rsidRPr="005344B4">
        <w:rPr>
          <w:rFonts w:cs="Times New Roman"/>
        </w:rPr>
        <w:t xml:space="preserve"> </w:t>
      </w:r>
      <w:r w:rsidR="00DE7089" w:rsidRPr="005344B4">
        <w:rPr>
          <w:rFonts w:cs="Times New Roman"/>
        </w:rPr>
        <w:t>environmental</w:t>
      </w:r>
      <w:r w:rsidR="00BF7632" w:rsidRPr="005344B4">
        <w:rPr>
          <w:rFonts w:cs="Times New Roman"/>
        </w:rPr>
        <w:t xml:space="preserve"> affects, </w:t>
      </w:r>
      <w:r w:rsidR="00DE7089" w:rsidRPr="005344B4">
        <w:rPr>
          <w:rFonts w:cs="Times New Roman"/>
        </w:rPr>
        <w:t xml:space="preserve">imaginaries and </w:t>
      </w:r>
      <w:proofErr w:type="spellStart"/>
      <w:r w:rsidR="00DE7089" w:rsidRPr="005344B4">
        <w:rPr>
          <w:rFonts w:cs="Times New Roman"/>
        </w:rPr>
        <w:t>ethico</w:t>
      </w:r>
      <w:proofErr w:type="spellEnd"/>
      <w:r w:rsidR="00DE7089" w:rsidRPr="005344B4">
        <w:rPr>
          <w:rFonts w:cs="Times New Roman"/>
        </w:rPr>
        <w:t xml:space="preserve">-political questions. </w:t>
      </w:r>
    </w:p>
    <w:p w14:paraId="19C5ECA7" w14:textId="683407B2" w:rsidR="00F55BCF" w:rsidRPr="005344B4" w:rsidRDefault="00F55BCF" w:rsidP="009811B0">
      <w:pPr>
        <w:spacing w:line="480" w:lineRule="auto"/>
        <w:rPr>
          <w:rFonts w:cs="Times New Roman"/>
        </w:rPr>
      </w:pPr>
      <w:r w:rsidRPr="005344B4">
        <w:rPr>
          <w:rFonts w:cs="Times New Roman"/>
        </w:rPr>
        <w:t xml:space="preserve">This approach moves away from critiques of environmental responsibilisation that focus solely on adult behaviour and instead theorises environmental subjecthood as emergent and relational —specifically, as a dynamic, reflexive process of becoming-with others, human and more-than-human. The parent-child relationship is understood here as one site in which the political and ethical demands of Anthropocene are experienced, encountered and </w:t>
      </w:r>
      <w:r w:rsidR="00F60A9C" w:rsidRPr="005344B4">
        <w:rPr>
          <w:rFonts w:cs="Times New Roman"/>
        </w:rPr>
        <w:t xml:space="preserve">recast; subtly shifting normative frameworks of action and response. </w:t>
      </w:r>
    </w:p>
    <w:p w14:paraId="21C220FD" w14:textId="40A63D8C" w:rsidR="003D295F" w:rsidRPr="005344B4" w:rsidRDefault="00BF5D41" w:rsidP="00901009">
      <w:pPr>
        <w:pStyle w:val="Heading3"/>
      </w:pPr>
      <w:bookmarkStart w:id="158" w:name="_Toc213581846"/>
      <w:r w:rsidRPr="005344B4">
        <w:t>7.</w:t>
      </w:r>
      <w:r w:rsidR="001F55CC" w:rsidRPr="005344B4">
        <w:t>2.</w:t>
      </w:r>
      <w:r w:rsidR="002D1CD6">
        <w:t>2</w:t>
      </w:r>
      <w:r w:rsidRPr="005344B4">
        <w:t xml:space="preserve"> </w:t>
      </w:r>
      <w:r w:rsidR="003D295F" w:rsidRPr="005344B4">
        <w:t xml:space="preserve">Children as </w:t>
      </w:r>
      <w:r w:rsidRPr="005344B4">
        <w:t>disruptive agents</w:t>
      </w:r>
      <w:r w:rsidR="00B23B17" w:rsidRPr="005344B4">
        <w:t>:</w:t>
      </w:r>
      <w:r w:rsidR="003D295F" w:rsidRPr="005344B4">
        <w:t xml:space="preserve"> Recasting Agency through embodied and affective encounters</w:t>
      </w:r>
      <w:bookmarkEnd w:id="158"/>
    </w:p>
    <w:p w14:paraId="0C0403EC" w14:textId="46A6829E" w:rsidR="00B23B17" w:rsidRPr="005344B4" w:rsidRDefault="00241B13" w:rsidP="009811B0">
      <w:pPr>
        <w:spacing w:line="480" w:lineRule="auto"/>
        <w:rPr>
          <w:rFonts w:cs="Times New Roman"/>
        </w:rPr>
      </w:pPr>
      <w:r w:rsidRPr="005344B4">
        <w:rPr>
          <w:rFonts w:cs="Times New Roman"/>
        </w:rPr>
        <w:t>My empirical chapters foreground</w:t>
      </w:r>
      <w:r w:rsidR="00B23B17" w:rsidRPr="005344B4">
        <w:rPr>
          <w:rFonts w:cs="Times New Roman"/>
        </w:rPr>
        <w:t xml:space="preserve"> the role of </w:t>
      </w:r>
      <w:proofErr w:type="gramStart"/>
      <w:r w:rsidR="001273D8" w:rsidRPr="005344B4">
        <w:rPr>
          <w:rFonts w:cs="Times New Roman"/>
        </w:rPr>
        <w:t>childre</w:t>
      </w:r>
      <w:r w:rsidR="003842B4">
        <w:rPr>
          <w:rFonts w:cs="Times New Roman"/>
        </w:rPr>
        <w:t>n’s</w:t>
      </w:r>
      <w:proofErr w:type="gramEnd"/>
      <w:r w:rsidR="001273D8" w:rsidRPr="005344B4">
        <w:rPr>
          <w:rFonts w:cs="Times New Roman"/>
        </w:rPr>
        <w:t xml:space="preserve"> </w:t>
      </w:r>
      <w:r w:rsidR="00B23B17" w:rsidRPr="005344B4">
        <w:rPr>
          <w:rFonts w:cs="Times New Roman"/>
        </w:rPr>
        <w:t xml:space="preserve">embodied, sensory, and affective experiences in unsettling dominant adult-centric and neoliberal constructions of environmental agency. Drawing on </w:t>
      </w:r>
      <w:r w:rsidRPr="005344B4">
        <w:rPr>
          <w:rFonts w:cs="Times New Roman"/>
        </w:rPr>
        <w:t>post-human</w:t>
      </w:r>
      <w:r w:rsidR="00B23B17" w:rsidRPr="005344B4">
        <w:rPr>
          <w:rFonts w:cs="Times New Roman"/>
        </w:rPr>
        <w:t xml:space="preserve"> and affect theories, </w:t>
      </w:r>
      <w:r w:rsidRPr="005344B4">
        <w:rPr>
          <w:rFonts w:cs="Times New Roman"/>
        </w:rPr>
        <w:t>I look to the in-betwe</w:t>
      </w:r>
      <w:r w:rsidR="00A46B03" w:rsidRPr="005344B4">
        <w:rPr>
          <w:rFonts w:cs="Times New Roman"/>
        </w:rPr>
        <w:t xml:space="preserve">en of affect and discourse to challenge the figure of the </w:t>
      </w:r>
      <w:r w:rsidR="0063170B" w:rsidRPr="005344B4">
        <w:rPr>
          <w:rFonts w:cs="Times New Roman"/>
        </w:rPr>
        <w:t>individual</w:t>
      </w:r>
      <w:r w:rsidR="00B23B17" w:rsidRPr="005344B4">
        <w:rPr>
          <w:rFonts w:cs="Times New Roman"/>
        </w:rPr>
        <w:t xml:space="preserve"> adult </w:t>
      </w:r>
      <w:r w:rsidR="0063170B" w:rsidRPr="005344B4">
        <w:rPr>
          <w:rFonts w:cs="Times New Roman"/>
        </w:rPr>
        <w:t>agent</w:t>
      </w:r>
      <w:r w:rsidR="00890902" w:rsidRPr="005344B4">
        <w:rPr>
          <w:rFonts w:cs="Times New Roman"/>
        </w:rPr>
        <w:t>, theorising</w:t>
      </w:r>
      <w:r w:rsidR="00B23B17" w:rsidRPr="005344B4">
        <w:rPr>
          <w:rFonts w:cs="Times New Roman"/>
        </w:rPr>
        <w:t xml:space="preserve"> child figures and child-like sensibilities as enabling new modes of sense-making in response to ecological crisis.</w:t>
      </w:r>
      <w:r w:rsidR="00905B9A" w:rsidRPr="005344B4">
        <w:rPr>
          <w:rFonts w:cs="Times New Roman"/>
        </w:rPr>
        <w:t xml:space="preserve"> </w:t>
      </w:r>
      <w:r w:rsidR="00B447C0" w:rsidRPr="005344B4">
        <w:rPr>
          <w:rFonts w:cs="Times New Roman"/>
        </w:rPr>
        <w:t>Throughout my empirical chapters, c</w:t>
      </w:r>
      <w:r w:rsidR="00905B9A" w:rsidRPr="005344B4">
        <w:rPr>
          <w:rFonts w:cs="Times New Roman"/>
        </w:rPr>
        <w:t>hildren are considered as</w:t>
      </w:r>
      <w:r w:rsidR="007503C6" w:rsidRPr="005344B4">
        <w:rPr>
          <w:rFonts w:cs="Times New Roman"/>
        </w:rPr>
        <w:t xml:space="preserve"> agents of disruption; unsettling, challenging or questioning </w:t>
      </w:r>
      <w:r w:rsidR="00594170" w:rsidRPr="005344B4">
        <w:rPr>
          <w:rFonts w:cs="Times New Roman"/>
        </w:rPr>
        <w:t xml:space="preserve">the normative ethics of neoliberal environmentalism through encounters in each space. </w:t>
      </w:r>
    </w:p>
    <w:p w14:paraId="674B8863" w14:textId="7E9C1F8D" w:rsidR="00B23B17" w:rsidRPr="005344B4" w:rsidRDefault="00905B9A" w:rsidP="009811B0">
      <w:pPr>
        <w:spacing w:line="480" w:lineRule="auto"/>
        <w:rPr>
          <w:rFonts w:cs="Times New Roman"/>
        </w:rPr>
      </w:pPr>
      <w:r w:rsidRPr="005344B4">
        <w:rPr>
          <w:rFonts w:cs="Times New Roman"/>
        </w:rPr>
        <w:t xml:space="preserve">Across all three sites, children and adults are positioned as learners, generating more horizontal relations between parents and their children and supporting opportunities to reflect on, recast or unsettle the status quo together. This is what I refer to as ‘unlearning’, where received knowledge is unsettled. In the museum, unexpected encounters the monstrous assemblages of Anthropocene </w:t>
      </w:r>
      <w:proofErr w:type="gramStart"/>
      <w:r w:rsidRPr="005344B4">
        <w:rPr>
          <w:rFonts w:cs="Times New Roman"/>
        </w:rPr>
        <w:t>open up</w:t>
      </w:r>
      <w:proofErr w:type="gramEnd"/>
      <w:r w:rsidRPr="005344B4">
        <w:rPr>
          <w:rFonts w:cs="Times New Roman"/>
        </w:rPr>
        <w:t xml:space="preserve"> complex questions about the ethical treatment of non-human </w:t>
      </w:r>
      <w:r w:rsidR="00B63630" w:rsidRPr="005344B4">
        <w:rPr>
          <w:rFonts w:cs="Times New Roman"/>
        </w:rPr>
        <w:t>others, generate</w:t>
      </w:r>
      <w:r w:rsidRPr="005344B4">
        <w:rPr>
          <w:rFonts w:cs="Times New Roman"/>
        </w:rPr>
        <w:t xml:space="preserve"> unnerving affects which can surface beyond the museum, haunting other socioecological encounters. As I demonstrate, it is challenging for adults to </w:t>
      </w:r>
      <w:r w:rsidR="00612BFB" w:rsidRPr="005344B4">
        <w:rPr>
          <w:rFonts w:cs="Times New Roman"/>
        </w:rPr>
        <w:t xml:space="preserve">respond </w:t>
      </w:r>
      <w:r w:rsidR="00B447C0" w:rsidRPr="005344B4">
        <w:rPr>
          <w:rFonts w:cs="Times New Roman"/>
        </w:rPr>
        <w:t>to these</w:t>
      </w:r>
      <w:r w:rsidRPr="005344B4">
        <w:rPr>
          <w:rFonts w:cs="Times New Roman"/>
        </w:rPr>
        <w:t xml:space="preserve"> questions beyond the normative scripts of individual responsibility and lifestyle change (4.2, 4.4); </w:t>
      </w:r>
      <w:r w:rsidR="003842B4" w:rsidRPr="005344B4">
        <w:rPr>
          <w:rFonts w:cs="Times New Roman"/>
        </w:rPr>
        <w:t>however,</w:t>
      </w:r>
      <w:r w:rsidRPr="005344B4">
        <w:rPr>
          <w:rFonts w:cs="Times New Roman"/>
        </w:rPr>
        <w:t xml:space="preserve"> children’s probing questions, enthusiasm and embodied meaning-making in the museum shows how children’s knowingness can unsettle or exceed these overly </w:t>
      </w:r>
      <w:r w:rsidRPr="005344B4">
        <w:rPr>
          <w:rFonts w:cs="Times New Roman"/>
        </w:rPr>
        <w:lastRenderedPageBreak/>
        <w:t xml:space="preserve">simplistic modes of response. Equally in the Festival site, children’s knowingness and capacity to be affected by socio-ecological dilemmas can exceed that of their parents, as I demonstrate in the example of the </w:t>
      </w:r>
      <w:proofErr w:type="spellStart"/>
      <w:r w:rsidRPr="005344B4">
        <w:rPr>
          <w:rFonts w:cs="Times New Roman"/>
        </w:rPr>
        <w:t>JoliVyann</w:t>
      </w:r>
      <w:proofErr w:type="spellEnd"/>
      <w:r w:rsidRPr="005344B4">
        <w:rPr>
          <w:rFonts w:cs="Times New Roman"/>
        </w:rPr>
        <w:t xml:space="preserve"> performance (</w:t>
      </w:r>
      <w:r w:rsidR="003842B4" w:rsidRPr="005344B4">
        <w:rPr>
          <w:rFonts w:cs="Times New Roman"/>
        </w:rPr>
        <w:t>Section 5.2</w:t>
      </w:r>
      <w:r w:rsidRPr="005344B4">
        <w:rPr>
          <w:rFonts w:cs="Times New Roman"/>
        </w:rPr>
        <w:t xml:space="preserve">). In the festival site, adults are given permission to engage in children sensibilities, through play, creative making and silliness. This offers different grounds for the intergenerational politics of ecological crisis to play out on; where an atmosphere of ambivalent affects enables subtle shifts in subjectivity, imaginaries and attachments. Meanwhile, for parent activists, both the abstract figure of the child and the children they love and care for is central to the development of an activist subjecthood (Section 6.2); articulated as an open-ended journey of learning and becoming-with their children </w:t>
      </w:r>
      <w:proofErr w:type="gramStart"/>
      <w:r w:rsidRPr="005344B4">
        <w:rPr>
          <w:rFonts w:cs="Times New Roman"/>
        </w:rPr>
        <w:t>in order to</w:t>
      </w:r>
      <w:proofErr w:type="gramEnd"/>
      <w:r w:rsidRPr="005344B4">
        <w:rPr>
          <w:rFonts w:cs="Times New Roman"/>
        </w:rPr>
        <w:t xml:space="preserve"> bring about more just worlds (Section 6.4).  </w:t>
      </w:r>
    </w:p>
    <w:p w14:paraId="625CB6D2" w14:textId="73F8104F" w:rsidR="00416666" w:rsidRPr="005344B4" w:rsidRDefault="001F55CC" w:rsidP="00901009">
      <w:pPr>
        <w:pStyle w:val="Heading3"/>
      </w:pPr>
      <w:bookmarkStart w:id="159" w:name="_Toc213581847"/>
      <w:r w:rsidRPr="005344B4">
        <w:t xml:space="preserve">7.2.3 </w:t>
      </w:r>
      <w:r w:rsidR="00321379" w:rsidRPr="005344B4">
        <w:t xml:space="preserve">Ambivalence </w:t>
      </w:r>
      <w:r w:rsidRPr="005344B4">
        <w:t xml:space="preserve">as a catalyst </w:t>
      </w:r>
      <w:r w:rsidR="00B263BB" w:rsidRPr="005344B4">
        <w:t xml:space="preserve">for </w:t>
      </w:r>
      <w:r w:rsidR="00B71D33" w:rsidRPr="005344B4">
        <w:t>more capacious modes of response</w:t>
      </w:r>
      <w:bookmarkEnd w:id="159"/>
    </w:p>
    <w:p w14:paraId="0DE08CDA" w14:textId="16865979" w:rsidR="00CE189F" w:rsidRPr="005344B4" w:rsidRDefault="001F2BA1" w:rsidP="009811B0">
      <w:pPr>
        <w:spacing w:line="480" w:lineRule="auto"/>
        <w:rPr>
          <w:rFonts w:cs="Times New Roman"/>
        </w:rPr>
      </w:pPr>
      <w:r w:rsidRPr="005344B4">
        <w:rPr>
          <w:rFonts w:cs="Times New Roman"/>
        </w:rPr>
        <w:t xml:space="preserve">Recent geographical work has </w:t>
      </w:r>
      <w:r w:rsidR="004661EB" w:rsidRPr="005344B4">
        <w:rPr>
          <w:rFonts w:cs="Times New Roman"/>
        </w:rPr>
        <w:t xml:space="preserve">drawn attention to </w:t>
      </w:r>
      <w:r w:rsidR="005749F4" w:rsidRPr="005344B4">
        <w:rPr>
          <w:rFonts w:cs="Times New Roman"/>
        </w:rPr>
        <w:t xml:space="preserve">the ways in </w:t>
      </w:r>
      <w:r w:rsidR="00AD70F9" w:rsidRPr="005344B4">
        <w:rPr>
          <w:rFonts w:cs="Times New Roman"/>
        </w:rPr>
        <w:t xml:space="preserve">which everyday feelings of </w:t>
      </w:r>
      <w:r w:rsidR="005749F4" w:rsidRPr="005344B4">
        <w:rPr>
          <w:rFonts w:cs="Times New Roman"/>
        </w:rPr>
        <w:t xml:space="preserve"> ambivalence </w:t>
      </w:r>
      <w:r w:rsidR="00AD70F9" w:rsidRPr="005344B4">
        <w:rPr>
          <w:rFonts w:cs="Times New Roman"/>
        </w:rPr>
        <w:t>are</w:t>
      </w:r>
      <w:r w:rsidR="005749F4" w:rsidRPr="005344B4">
        <w:rPr>
          <w:rFonts w:cs="Times New Roman"/>
        </w:rPr>
        <w:t xml:space="preserve"> entangled in </w:t>
      </w:r>
      <w:r w:rsidR="00AD70F9" w:rsidRPr="005344B4">
        <w:rPr>
          <w:rFonts w:cs="Times New Roman"/>
        </w:rPr>
        <w:t xml:space="preserve">broader political formations </w:t>
      </w:r>
      <w:r w:rsidR="001273D8" w:rsidRPr="005344B4">
        <w:rPr>
          <w:rFonts w:cs="Times New Roman"/>
        </w:rPr>
        <w:fldChar w:fldCharType="begin"/>
      </w:r>
      <w:r w:rsidR="001273D8" w:rsidRPr="005344B4">
        <w:rPr>
          <w:rFonts w:cs="Times New Roman"/>
        </w:rPr>
        <w:instrText xml:space="preserve"> ADDIN ZOTERO_ITEM CSL_CITATION {"citationID":"432IyStZ","properties":{"formattedCitation":"(A. Closs Stephens, 2022)","plainCitation":"(A. Closs Stephens, 2022)","noteIndex":0},"citationItems":[{"id":22192,"uris":["http://zotero.org/users/6040264/items/7MN3KAJJ"],"itemData":{"id":22192,"type":"book","abstract":"\"Identity is widely acknowledged to be a felt experience, yet questions of atmosphere, mood and public sentiments are rarely made central to understanding the global politics of nationalism. This book asks what difference it makes when we address national identity as principally an affective force? National Affects traces how ideas about 'us and them' take form in ordinary spaces, in ways that are both deeply felt and hardly noticeable, in studies of global events that range from the London 2012 Olympic Games to responses to acts of terror, the European refugee crisis and 'Brexit'. In this timely intervention, Angharad Closs Stephens addresses the affective dimensions of being together to open new angles in the study of nationalism and global politics. She asks how the nation is felt in everyday life, as well as differently experienced, and investigates different forms of enacting being together to generate new insights in the study of national identity. National Affects draws on academic theories in the study of Politics, International Relations and Human Geography, as well as stories, performance works and novels, to establish a new tone of critical enquiry. Informed by longstanding critical interrogations of the politics of 'us and them', this book argues that these ideas are not as stable as they are often made to seem. Drawing on a combination of artistic and academic interventions, this book offers a refreshing approach to conceptualising the politics of nationalism, identity and citizenship. In its focus on everyday atmospheres, it identifies new registers for intervening politically. Overall, National Affects outlines other ways of imagining and practising being political together, beyond the exclusionary politics of nationalism\"--","event-place":"London New York","ISBN":"978-0-7556-4143-7","language":"eng","number-of-pages":"1","publisher":"Bloomsbury Academic","publisher-place":"London New York","source":"K10plus ISBN","title":"National affects: the everyday atmospheres of being political","title-short":"National affects","author":[{"family":"Closs Stephens","given":"Angharad"}],"issued":{"date-parts":[["2022"]]}}}],"schema":"https://github.com/citation-style-language/schema/raw/master/csl-citation.json"} </w:instrText>
      </w:r>
      <w:r w:rsidR="001273D8" w:rsidRPr="005344B4">
        <w:rPr>
          <w:rFonts w:cs="Times New Roman"/>
        </w:rPr>
        <w:fldChar w:fldCharType="separate"/>
      </w:r>
      <w:r w:rsidR="001273D8" w:rsidRPr="005344B4">
        <w:rPr>
          <w:rFonts w:cs="Times New Roman"/>
        </w:rPr>
        <w:t>(A. Closs Stephens, 2022)</w:t>
      </w:r>
      <w:r w:rsidR="001273D8" w:rsidRPr="005344B4">
        <w:rPr>
          <w:rFonts w:cs="Times New Roman"/>
        </w:rPr>
        <w:fldChar w:fldCharType="end"/>
      </w:r>
      <w:r w:rsidR="00F604D1" w:rsidRPr="005344B4">
        <w:rPr>
          <w:rFonts w:cs="Times New Roman"/>
        </w:rPr>
        <w:t xml:space="preserve">. </w:t>
      </w:r>
      <w:r w:rsidR="0049248C" w:rsidRPr="005344B4">
        <w:rPr>
          <w:rFonts w:cs="Times New Roman"/>
        </w:rPr>
        <w:t>Ambivalence is recognised here not as inert or passive but as an active form of affective engagement</w:t>
      </w:r>
      <w:r w:rsidR="00F604D1" w:rsidRPr="005344B4">
        <w:rPr>
          <w:rFonts w:cs="Times New Roman"/>
        </w:rPr>
        <w:t xml:space="preserve"> which generates political and spatial relations </w:t>
      </w:r>
      <w:r w:rsidR="00A10254" w:rsidRPr="005344B4">
        <w:rPr>
          <w:rFonts w:cs="Times New Roman"/>
        </w:rPr>
        <w:fldChar w:fldCharType="begin"/>
      </w:r>
      <w:r w:rsidR="00A10254" w:rsidRPr="005344B4">
        <w:rPr>
          <w:rFonts w:cs="Times New Roman"/>
        </w:rPr>
        <w:instrText xml:space="preserve"> ADDIN ZOTERO_ITEM CSL_CITATION {"citationID":"sLfc6wzw","properties":{"formattedCitation":"(Wilson and Anderson, 2020)","plainCitation":"(Wilson and Anderson, 2020)","noteIndex":0},"citationItems":[{"id":28,"uris":["http://zotero.org/users/6040264/items/XUWQIH2J"],"itemData":{"id":28,"type":"article-journal","container-title":"Environment and Planning C: Politics and Space","DOI":"10.1177/2399654420912445f","ISSN":"2399-6544","issue":"4","language":"en","note":"publisher: SAGE Publications Ltd STM","page":"591-598","source":"SAGE Journals","title":"Detachment, disaffection, and other ambivalent affects","volume":"38","author":[{"family":"Wilson","given":"Helen F"},{"family":"Anderson","given":"Ben"}],"issued":{"date-parts":[["2020",6,1]]}}}],"schema":"https://github.com/citation-style-language/schema/raw/master/csl-citation.json"} </w:instrText>
      </w:r>
      <w:r w:rsidR="00A10254" w:rsidRPr="005344B4">
        <w:rPr>
          <w:rFonts w:cs="Times New Roman"/>
        </w:rPr>
        <w:fldChar w:fldCharType="separate"/>
      </w:r>
      <w:r w:rsidR="00A10254" w:rsidRPr="005344B4">
        <w:rPr>
          <w:rFonts w:cs="Times New Roman"/>
        </w:rPr>
        <w:t>(Wilson and Anderson, 2020)</w:t>
      </w:r>
      <w:r w:rsidR="00A10254" w:rsidRPr="005344B4">
        <w:rPr>
          <w:rFonts w:cs="Times New Roman"/>
        </w:rPr>
        <w:fldChar w:fldCharType="end"/>
      </w:r>
      <w:r w:rsidR="00A10254" w:rsidRPr="005344B4">
        <w:rPr>
          <w:rFonts w:cs="Times New Roman"/>
        </w:rPr>
        <w:t>.</w:t>
      </w:r>
      <w:r w:rsidR="00F604D1" w:rsidRPr="005344B4">
        <w:rPr>
          <w:rFonts w:cs="Times New Roman"/>
        </w:rPr>
        <w:t xml:space="preserve"> The turn to ambivalence responds in part to a tendency to prio</w:t>
      </w:r>
      <w:r w:rsidR="009967D3" w:rsidRPr="005344B4">
        <w:rPr>
          <w:rFonts w:cs="Times New Roman"/>
        </w:rPr>
        <w:t>ritis</w:t>
      </w:r>
      <w:r w:rsidR="00F604D1" w:rsidRPr="005344B4">
        <w:rPr>
          <w:rFonts w:cs="Times New Roman"/>
        </w:rPr>
        <w:t>e intense</w:t>
      </w:r>
      <w:r w:rsidR="009967D3" w:rsidRPr="005344B4">
        <w:rPr>
          <w:rFonts w:cs="Times New Roman"/>
        </w:rPr>
        <w:t xml:space="preserve"> or passionate emotions such as hope or fear in affect theory</w:t>
      </w:r>
      <w:r w:rsidR="00C57013" w:rsidRPr="005344B4">
        <w:rPr>
          <w:rFonts w:cs="Times New Roman"/>
        </w:rPr>
        <w:t xml:space="preserve">. </w:t>
      </w:r>
      <w:r w:rsidR="00E577D0" w:rsidRPr="005344B4">
        <w:rPr>
          <w:rFonts w:cs="Times New Roman"/>
        </w:rPr>
        <w:t xml:space="preserve"> </w:t>
      </w:r>
      <w:r w:rsidR="004D6619" w:rsidRPr="005344B4">
        <w:rPr>
          <w:rFonts w:cs="Times New Roman"/>
        </w:rPr>
        <w:t>Rather it enables greater attention to minor or muted affects in geographical research</w:t>
      </w:r>
      <w:r w:rsidR="00260415" w:rsidRPr="005344B4">
        <w:rPr>
          <w:rFonts w:cs="Times New Roman"/>
        </w:rPr>
        <w:t xml:space="preserve">, such as disaffection, detachment and boredom </w:t>
      </w:r>
      <w:r w:rsidR="00A10254" w:rsidRPr="005344B4">
        <w:rPr>
          <w:rFonts w:cs="Times New Roman"/>
        </w:rPr>
        <w:fldChar w:fldCharType="begin"/>
      </w:r>
      <w:r w:rsidR="00A10254" w:rsidRPr="005344B4">
        <w:rPr>
          <w:rFonts w:cs="Times New Roman"/>
        </w:rPr>
        <w:instrText xml:space="preserve"> ADDIN ZOTERO_ITEM CSL_CITATION {"citationID":"lzHVLgxf","properties":{"formattedCitation":"(Anderson, 2023)","plainCitation":"(Anderson, 2023)","noteIndex":0},"citationItems":[{"id":2085,"uris":["http://zotero.org/users/6040264/items/PJP42PE9"],"itemData":{"id":2085,"type":"article-journal","abstract":"In this position paper, I speculate on what we might learn about the politics of climate change if we stay with the possibility that boredom might be part of how subjects encounter and make sense of climate change. I argue that boredom enacts an ethically and politically ambivalent detachment from the demand to act that accompanies urgency-imbued vocabularies of crisis and emergency. Whether boredom is a refusal to face climate change, or a way of coping with and inhabiting the overwhelming, being bored with climate change allows existing attachments to fossil-fuelled lives and futures to continue. The event of climate change is ‘suspended’, in the sense that it is no longer affectively present. I distinguish this relation of ‘climate change suspension’ from two other ways of detaching from the event of climate change – ‘climate change denial’ and ‘climate change delay’. Unlike in denial or delay, in suspension the demand of climate change is held in abeyance, not ended. It returns in ways that blur the line between boredom and other affects. In conclusion, I reflect on the affective politics of climate change, and wonder about how boredom could become part of a progressive politics of climate change.","container-title":"Scottish Geographical Journal","DOI":"10.1080/14702541.2023.2197869","ISSN":"1470-2541","issue":"1-2","note":"publisher: Routledge\n_eprint: https://doi.org/10.1080/14702541.2023.2197869","page":"133-141","source":"Taylor and Francis+NEJM","title":"Boredom and the politics of climate change","volume":"139","author":[{"family":"Anderson","given":"Ben"}],"issued":{"date-parts":[["2023",4,3]]}}}],"schema":"https://github.com/citation-style-language/schema/raw/master/csl-citation.json"} </w:instrText>
      </w:r>
      <w:r w:rsidR="00A10254" w:rsidRPr="005344B4">
        <w:rPr>
          <w:rFonts w:cs="Times New Roman"/>
        </w:rPr>
        <w:fldChar w:fldCharType="separate"/>
      </w:r>
      <w:r w:rsidR="00A10254" w:rsidRPr="005344B4">
        <w:rPr>
          <w:rFonts w:cs="Times New Roman"/>
        </w:rPr>
        <w:t>(Anderson, 2023)</w:t>
      </w:r>
      <w:r w:rsidR="00A10254" w:rsidRPr="005344B4">
        <w:rPr>
          <w:rFonts w:cs="Times New Roman"/>
        </w:rPr>
        <w:fldChar w:fldCharType="end"/>
      </w:r>
      <w:r w:rsidR="004D6619" w:rsidRPr="005344B4">
        <w:rPr>
          <w:rFonts w:cs="Times New Roman"/>
        </w:rPr>
        <w:t>.</w:t>
      </w:r>
      <w:r w:rsidR="0036066A" w:rsidRPr="005344B4">
        <w:rPr>
          <w:rFonts w:cs="Times New Roman"/>
        </w:rPr>
        <w:t xml:space="preserve"> At the same time, </w:t>
      </w:r>
      <w:r w:rsidR="005E7228" w:rsidRPr="005344B4">
        <w:rPr>
          <w:rFonts w:cs="Times New Roman"/>
        </w:rPr>
        <w:t xml:space="preserve">taking a more ambivalent stance </w:t>
      </w:r>
      <w:r w:rsidR="00BD7F72" w:rsidRPr="005344B4">
        <w:rPr>
          <w:rFonts w:cs="Times New Roman"/>
        </w:rPr>
        <w:t>avoids</w:t>
      </w:r>
      <w:r w:rsidR="00465A09" w:rsidRPr="005344B4">
        <w:rPr>
          <w:rFonts w:cs="Times New Roman"/>
        </w:rPr>
        <w:t xml:space="preserve"> </w:t>
      </w:r>
      <w:r w:rsidR="00BD7F72" w:rsidRPr="005344B4">
        <w:rPr>
          <w:rFonts w:cs="Times New Roman"/>
        </w:rPr>
        <w:t xml:space="preserve">conflating </w:t>
      </w:r>
      <w:r w:rsidR="001C1EC7" w:rsidRPr="005344B4">
        <w:rPr>
          <w:rFonts w:cs="Times New Roman"/>
        </w:rPr>
        <w:t>positive</w:t>
      </w:r>
      <w:r w:rsidR="00BD7F72" w:rsidRPr="005344B4">
        <w:rPr>
          <w:rFonts w:cs="Times New Roman"/>
        </w:rPr>
        <w:t xml:space="preserve"> affect with </w:t>
      </w:r>
      <w:proofErr w:type="spellStart"/>
      <w:r w:rsidR="00465A09" w:rsidRPr="005344B4">
        <w:rPr>
          <w:rFonts w:cs="Times New Roman"/>
        </w:rPr>
        <w:t>affirmation</w:t>
      </w:r>
      <w:r w:rsidR="00EA5606" w:rsidRPr="005344B4">
        <w:rPr>
          <w:rFonts w:cs="Times New Roman"/>
        </w:rPr>
        <w:t>ism</w:t>
      </w:r>
      <w:proofErr w:type="spellEnd"/>
      <w:r w:rsidR="00260415" w:rsidRPr="005344B4">
        <w:rPr>
          <w:rFonts w:cs="Times New Roman"/>
        </w:rPr>
        <w:t xml:space="preserve"> </w:t>
      </w:r>
      <w:r w:rsidR="001C1EC7" w:rsidRPr="005344B4">
        <w:rPr>
          <w:rFonts w:cs="Times New Roman"/>
        </w:rPr>
        <w:t>and negativ</w:t>
      </w:r>
      <w:r w:rsidR="00465A09" w:rsidRPr="005344B4">
        <w:rPr>
          <w:rFonts w:cs="Times New Roman"/>
        </w:rPr>
        <w:t xml:space="preserve">ity with refusal or resistance – instead </w:t>
      </w:r>
      <w:r w:rsidR="00B5613A" w:rsidRPr="005344B4">
        <w:rPr>
          <w:rFonts w:cs="Times New Roman"/>
        </w:rPr>
        <w:t xml:space="preserve">drawing attention to coexisting, contradictory and plural feelings </w:t>
      </w:r>
      <w:r w:rsidR="00A10254" w:rsidRPr="005344B4">
        <w:rPr>
          <w:rFonts w:cs="Times New Roman"/>
        </w:rPr>
        <w:fldChar w:fldCharType="begin"/>
      </w:r>
      <w:r w:rsidR="00A10254" w:rsidRPr="005344B4">
        <w:rPr>
          <w:rFonts w:cs="Times New Roman"/>
        </w:rPr>
        <w:instrText xml:space="preserve"> ADDIN ZOTERO_ITEM CSL_CITATION {"citationID":"M9hc2nSJ","properties":{"formattedCitation":"(Ruez and Cockayne, 2021)","plainCitation":"(Ruez and Cockayne, 2021)","noteIndex":0},"citationItems":[{"id":22197,"uris":["http://zotero.org/users/6040264/items/G2Q55GAS"],"itemData":{"id":22197,"type":"article-journal","abstract":"Scholars across the social sciences and humanities have increasingly questioned the meaning and purpose of critique. Contributing to those conversations, some geographers have advocated for affirmative or reparative practices such as reading for difference or experimentation that seek to provoke more joyful, hopeful, or enchanting affects, as alternatives to what they perceive as a prevailing forms of ‘negative’ critique. In response, others have re-emphasized the centrality of negativity and revalued negative affects in the context of regimes of racialization, heteronormativity, and coloniality. Rather than taking sides in a debate thus framed, this article develops an ambivalent position that foregrounds multiple senses of difference that exist within affirmative and reparative projects. Drawing on feminist and queer geographic work, the explicitly political and difference-oriented writing of Sedgwick and Deleuze, and queer and postcolonial affect scholars, we argue for critique characterized by an ambivalent and pluralistic attitude toward feeling. Joining those arguing for a pluralization of the moods and modes of critical work, our readings suggest the necessity of a pluralism that refuses any escape from the ‘negativity’ of the social field in favor of an affectively ambivalent engagement with the inherent politics of critique in a plural and uneven world.","container-title":"Dialogues in Human Geography","DOI":"10.1177/2043820621995617","ISSN":"2043-8206","issue":"1","language":"EN","note":"publisher: SAGE Publications","page":"88-107","source":"SAGE Journals","title":"Feeling otherwise: Ambivalent affects and the politics of critique in geography","title-short":"Feeling otherwise","volume":"11","author":[{"family":"Ruez","given":"Derek"},{"family":"Cockayne","given":"Daniel"}],"issued":{"date-parts":[["2021",3,1]]}}}],"schema":"https://github.com/citation-style-language/schema/raw/master/csl-citation.json"} </w:instrText>
      </w:r>
      <w:r w:rsidR="00A10254" w:rsidRPr="005344B4">
        <w:rPr>
          <w:rFonts w:cs="Times New Roman"/>
        </w:rPr>
        <w:fldChar w:fldCharType="separate"/>
      </w:r>
      <w:r w:rsidR="00A10254" w:rsidRPr="005344B4">
        <w:rPr>
          <w:rFonts w:cs="Times New Roman"/>
        </w:rPr>
        <w:t>(Ruez and Cockayne, 2021)</w:t>
      </w:r>
      <w:r w:rsidR="00A10254" w:rsidRPr="005344B4">
        <w:rPr>
          <w:rFonts w:cs="Times New Roman"/>
        </w:rPr>
        <w:fldChar w:fldCharType="end"/>
      </w:r>
      <w:r w:rsidR="00465A09" w:rsidRPr="005344B4">
        <w:rPr>
          <w:rFonts w:cs="Times New Roman"/>
        </w:rPr>
        <w:t xml:space="preserve">. </w:t>
      </w:r>
      <w:r w:rsidR="00EA5606" w:rsidRPr="005344B4">
        <w:rPr>
          <w:rFonts w:cs="Times New Roman"/>
        </w:rPr>
        <w:t xml:space="preserve">Rather than </w:t>
      </w:r>
      <w:r w:rsidR="004C2A3B" w:rsidRPr="005344B4">
        <w:rPr>
          <w:rFonts w:cs="Times New Roman"/>
        </w:rPr>
        <w:t>focusing on</w:t>
      </w:r>
      <w:r w:rsidR="00EA5606" w:rsidRPr="005344B4">
        <w:rPr>
          <w:rFonts w:cs="Times New Roman"/>
        </w:rPr>
        <w:t xml:space="preserve"> detachment or </w:t>
      </w:r>
      <w:r w:rsidR="004455C8" w:rsidRPr="005344B4">
        <w:rPr>
          <w:rFonts w:cs="Times New Roman"/>
        </w:rPr>
        <w:t>disaffection (although these affects do</w:t>
      </w:r>
      <w:r w:rsidR="003F69EE" w:rsidRPr="005344B4">
        <w:rPr>
          <w:rFonts w:cs="Times New Roman"/>
        </w:rPr>
        <w:t xml:space="preserve"> circulate</w:t>
      </w:r>
      <w:r w:rsidR="004455C8" w:rsidRPr="005344B4">
        <w:rPr>
          <w:rFonts w:cs="Times New Roman"/>
        </w:rPr>
        <w:t xml:space="preserve"> across the sites; see</w:t>
      </w:r>
      <w:r w:rsidR="004C2A3B" w:rsidRPr="005344B4">
        <w:rPr>
          <w:rFonts w:cs="Times New Roman"/>
        </w:rPr>
        <w:t xml:space="preserve"> Sections 4.3.1 &amp; 5.3.2</w:t>
      </w:r>
      <w:r w:rsidR="003842B4" w:rsidRPr="005344B4">
        <w:rPr>
          <w:rFonts w:cs="Times New Roman"/>
        </w:rPr>
        <w:t>) I</w:t>
      </w:r>
      <w:r w:rsidR="00260415" w:rsidRPr="005344B4">
        <w:rPr>
          <w:rFonts w:cs="Times New Roman"/>
        </w:rPr>
        <w:t xml:space="preserve"> consider ambivalent atmospheres as the circulation o</w:t>
      </w:r>
      <w:r w:rsidR="0098753E" w:rsidRPr="005344B4">
        <w:rPr>
          <w:rFonts w:cs="Times New Roman"/>
        </w:rPr>
        <w:t>f plural feelings which rub up against each other</w:t>
      </w:r>
      <w:r w:rsidR="00A670DC" w:rsidRPr="005344B4">
        <w:rPr>
          <w:rFonts w:cs="Times New Roman"/>
        </w:rPr>
        <w:t xml:space="preserve"> in ways which can feel unsettling or lead toa </w:t>
      </w:r>
      <w:r w:rsidR="00091990" w:rsidRPr="005344B4">
        <w:rPr>
          <w:rFonts w:cs="Times New Roman"/>
        </w:rPr>
        <w:t>sense</w:t>
      </w:r>
      <w:r w:rsidR="00A670DC" w:rsidRPr="005344B4">
        <w:rPr>
          <w:rFonts w:cs="Times New Roman"/>
        </w:rPr>
        <w:t xml:space="preserve"> of feeling out of place. </w:t>
      </w:r>
      <w:r w:rsidR="00091990" w:rsidRPr="005344B4">
        <w:rPr>
          <w:rFonts w:cs="Times New Roman"/>
        </w:rPr>
        <w:t>Drawing on Nicole Seymour’s concept Bad Environmentalism</w:t>
      </w:r>
      <w:r w:rsidR="00F505C1" w:rsidRPr="005344B4">
        <w:rPr>
          <w:rFonts w:cs="Times New Roman"/>
        </w:rPr>
        <w:t xml:space="preserve"> (2018)</w:t>
      </w:r>
      <w:r w:rsidR="00091990" w:rsidRPr="005344B4">
        <w:rPr>
          <w:rFonts w:cs="Times New Roman"/>
        </w:rPr>
        <w:t xml:space="preserve">, I argue that </w:t>
      </w:r>
      <w:r w:rsidR="00FA2EF4" w:rsidRPr="005344B4">
        <w:rPr>
          <w:rFonts w:cs="Times New Roman"/>
        </w:rPr>
        <w:t>ambivalent feelings can generate openings and an openness to thinking</w:t>
      </w:r>
      <w:r w:rsidR="00E311EC" w:rsidRPr="005344B4">
        <w:rPr>
          <w:rFonts w:cs="Times New Roman"/>
        </w:rPr>
        <w:t xml:space="preserve">-knowing-doing otherwise. In </w:t>
      </w:r>
      <w:r w:rsidR="008F12E1" w:rsidRPr="005344B4">
        <w:rPr>
          <w:rFonts w:cs="Times New Roman"/>
        </w:rPr>
        <w:t>the sites of the Protest and the Festival</w:t>
      </w:r>
      <w:r w:rsidR="006D6DE9" w:rsidRPr="005344B4">
        <w:rPr>
          <w:rFonts w:cs="Times New Roman"/>
        </w:rPr>
        <w:t xml:space="preserve"> where experimental modes of </w:t>
      </w:r>
      <w:r w:rsidR="0015721A" w:rsidRPr="005344B4">
        <w:rPr>
          <w:rFonts w:cs="Times New Roman"/>
        </w:rPr>
        <w:t>communalit</w:t>
      </w:r>
      <w:r w:rsidR="008023EE" w:rsidRPr="005344B4">
        <w:rPr>
          <w:rFonts w:cs="Times New Roman"/>
        </w:rPr>
        <w:t>y surface</w:t>
      </w:r>
      <w:r w:rsidR="00245675" w:rsidRPr="005344B4">
        <w:rPr>
          <w:rFonts w:cs="Times New Roman"/>
        </w:rPr>
        <w:t xml:space="preserve">, </w:t>
      </w:r>
      <w:r w:rsidR="003044B3" w:rsidRPr="005344B4">
        <w:rPr>
          <w:rFonts w:cs="Times New Roman"/>
        </w:rPr>
        <w:t>ambivalent atmospheres can allow</w:t>
      </w:r>
      <w:r w:rsidR="003F16FD" w:rsidRPr="005344B4">
        <w:rPr>
          <w:rFonts w:cs="Times New Roman"/>
        </w:rPr>
        <w:t xml:space="preserve"> </w:t>
      </w:r>
      <w:r w:rsidR="00245675" w:rsidRPr="005344B4">
        <w:rPr>
          <w:rFonts w:cs="Times New Roman"/>
        </w:rPr>
        <w:t>imperfect, honest an</w:t>
      </w:r>
      <w:r w:rsidR="003F16FD" w:rsidRPr="005344B4">
        <w:rPr>
          <w:rFonts w:cs="Times New Roman"/>
        </w:rPr>
        <w:t xml:space="preserve">d vulnerable modes of subjectivity </w:t>
      </w:r>
      <w:r w:rsidR="003044B3" w:rsidRPr="005344B4">
        <w:rPr>
          <w:rFonts w:cs="Times New Roman"/>
        </w:rPr>
        <w:t>to form, even if only fleeting</w:t>
      </w:r>
      <w:r w:rsidR="00D475CF" w:rsidRPr="005344B4">
        <w:rPr>
          <w:rFonts w:cs="Times New Roman"/>
        </w:rPr>
        <w:t>ly</w:t>
      </w:r>
      <w:r w:rsidR="0086272A" w:rsidRPr="005344B4">
        <w:rPr>
          <w:rFonts w:cs="Times New Roman"/>
        </w:rPr>
        <w:t xml:space="preserve">. </w:t>
      </w:r>
      <w:r w:rsidR="005F7E38" w:rsidRPr="005344B4">
        <w:rPr>
          <w:rFonts w:cs="Times New Roman"/>
        </w:rPr>
        <w:t>Equally, an ambivalence to the ‘doom and gloom’ of XR means that parent activi</w:t>
      </w:r>
      <w:r w:rsidR="00BE280A" w:rsidRPr="005344B4">
        <w:rPr>
          <w:rFonts w:cs="Times New Roman"/>
        </w:rPr>
        <w:t>st</w:t>
      </w:r>
      <w:r w:rsidR="00873A63">
        <w:rPr>
          <w:rFonts w:cs="Times New Roman"/>
        </w:rPr>
        <w:t>s</w:t>
      </w:r>
      <w:r w:rsidR="00BE280A" w:rsidRPr="005344B4">
        <w:rPr>
          <w:rFonts w:cs="Times New Roman"/>
        </w:rPr>
        <w:t xml:space="preserve"> seek to actively curate </w:t>
      </w:r>
      <w:r w:rsidR="00685DCF" w:rsidRPr="005344B4">
        <w:rPr>
          <w:rFonts w:cs="Times New Roman"/>
        </w:rPr>
        <w:t xml:space="preserve">their </w:t>
      </w:r>
      <w:r w:rsidR="00685DCF" w:rsidRPr="005344B4">
        <w:rPr>
          <w:rFonts w:cs="Times New Roman"/>
        </w:rPr>
        <w:lastRenderedPageBreak/>
        <w:t>own modes of response with like-minded parents,</w:t>
      </w:r>
      <w:r w:rsidR="00B253E5" w:rsidRPr="005344B4">
        <w:rPr>
          <w:rFonts w:cs="Times New Roman"/>
        </w:rPr>
        <w:t xml:space="preserve"> as part of a reflexive and open-ended ‘journey’ (</w:t>
      </w:r>
      <w:r w:rsidR="00A27F07" w:rsidRPr="005344B4">
        <w:rPr>
          <w:rFonts w:cs="Times New Roman"/>
        </w:rPr>
        <w:t>Section</w:t>
      </w:r>
      <w:r w:rsidR="00B253E5" w:rsidRPr="005344B4">
        <w:rPr>
          <w:rFonts w:cs="Times New Roman"/>
        </w:rPr>
        <w:t xml:space="preserve"> </w:t>
      </w:r>
      <w:r w:rsidR="00A27F07" w:rsidRPr="005344B4">
        <w:rPr>
          <w:rFonts w:cs="Times New Roman"/>
        </w:rPr>
        <w:t>6.5 &amp; 6.2.1)</w:t>
      </w:r>
      <w:r w:rsidR="008A0B55" w:rsidRPr="005344B4">
        <w:rPr>
          <w:rFonts w:cs="Times New Roman"/>
        </w:rPr>
        <w:t>.</w:t>
      </w:r>
      <w:r w:rsidR="00FA050C" w:rsidRPr="005344B4">
        <w:rPr>
          <w:rFonts w:cs="Times New Roman"/>
        </w:rPr>
        <w:t xml:space="preserve"> In contrast to the moralising of responsibilisation </w:t>
      </w:r>
      <w:r w:rsidR="009846DF" w:rsidRPr="005344B4">
        <w:rPr>
          <w:rFonts w:cs="Times New Roman"/>
        </w:rPr>
        <w:t>an</w:t>
      </w:r>
      <w:r w:rsidR="00344330" w:rsidRPr="005344B4">
        <w:rPr>
          <w:rFonts w:cs="Times New Roman"/>
        </w:rPr>
        <w:t>d</w:t>
      </w:r>
      <w:r w:rsidR="009846DF" w:rsidRPr="005344B4">
        <w:rPr>
          <w:rFonts w:cs="Times New Roman"/>
        </w:rPr>
        <w:t xml:space="preserve"> the purity politics which often accompanies environmentalism</w:t>
      </w:r>
      <w:r w:rsidR="00CE189F" w:rsidRPr="005344B4">
        <w:rPr>
          <w:rFonts w:cs="Times New Roman"/>
        </w:rPr>
        <w:t xml:space="preserve">, </w:t>
      </w:r>
      <w:r w:rsidR="008A0B55" w:rsidRPr="005344B4">
        <w:rPr>
          <w:rFonts w:cs="Times New Roman"/>
        </w:rPr>
        <w:t>I</w:t>
      </w:r>
      <w:r w:rsidR="009846DF" w:rsidRPr="005344B4">
        <w:rPr>
          <w:rFonts w:cs="Times New Roman"/>
        </w:rPr>
        <w:t xml:space="preserve"> show </w:t>
      </w:r>
      <w:r w:rsidR="00CE189F" w:rsidRPr="005344B4">
        <w:rPr>
          <w:rFonts w:cs="Times New Roman"/>
        </w:rPr>
        <w:t xml:space="preserve">how ambiguous, messy, and </w:t>
      </w:r>
      <w:r w:rsidR="009846DF" w:rsidRPr="005344B4">
        <w:rPr>
          <w:rFonts w:cs="Times New Roman"/>
        </w:rPr>
        <w:t xml:space="preserve">emotionally </w:t>
      </w:r>
      <w:r w:rsidR="00CE189F" w:rsidRPr="005344B4">
        <w:rPr>
          <w:rFonts w:cs="Times New Roman"/>
        </w:rPr>
        <w:t xml:space="preserve">layered </w:t>
      </w:r>
      <w:r w:rsidR="009846DF" w:rsidRPr="005344B4">
        <w:rPr>
          <w:rFonts w:cs="Times New Roman"/>
        </w:rPr>
        <w:t>encounters</w:t>
      </w:r>
      <w:r w:rsidR="00CE189F" w:rsidRPr="005344B4">
        <w:rPr>
          <w:rFonts w:cs="Times New Roman"/>
        </w:rPr>
        <w:t xml:space="preserve"> can catalyse critical reflection, affective transformation, and alternative modes of action.</w:t>
      </w:r>
    </w:p>
    <w:p w14:paraId="70D4604B" w14:textId="74EEB814" w:rsidR="00CE189F" w:rsidRPr="005344B4" w:rsidRDefault="00CE189F" w:rsidP="009811B0">
      <w:pPr>
        <w:spacing w:line="480" w:lineRule="auto"/>
        <w:rPr>
          <w:rFonts w:cs="Times New Roman"/>
        </w:rPr>
      </w:pPr>
      <w:r w:rsidRPr="005344B4">
        <w:rPr>
          <w:rFonts w:cs="Times New Roman"/>
        </w:rPr>
        <w:t>Ambivalence</w:t>
      </w:r>
      <w:r w:rsidR="002D7669" w:rsidRPr="005344B4">
        <w:rPr>
          <w:rFonts w:cs="Times New Roman"/>
        </w:rPr>
        <w:t xml:space="preserve"> can also work to</w:t>
      </w:r>
      <w:r w:rsidRPr="005344B4">
        <w:rPr>
          <w:rFonts w:cs="Times New Roman"/>
        </w:rPr>
        <w:t xml:space="preserve"> disrupt</w:t>
      </w:r>
      <w:r w:rsidR="002D7669" w:rsidRPr="005344B4">
        <w:rPr>
          <w:rFonts w:cs="Times New Roman"/>
        </w:rPr>
        <w:t xml:space="preserve"> </w:t>
      </w:r>
      <w:r w:rsidRPr="005344B4">
        <w:rPr>
          <w:rFonts w:cs="Times New Roman"/>
        </w:rPr>
        <w:t>the binary between action and inaction</w:t>
      </w:r>
      <w:r w:rsidR="00654F3C" w:rsidRPr="005344B4">
        <w:rPr>
          <w:rFonts w:cs="Times New Roman"/>
        </w:rPr>
        <w:t xml:space="preserve">, instead looking at where, how and under what conditions the capacity to act </w:t>
      </w:r>
      <w:r w:rsidR="00344330" w:rsidRPr="005344B4">
        <w:rPr>
          <w:rFonts w:cs="Times New Roman"/>
        </w:rPr>
        <w:t>emerges</w:t>
      </w:r>
      <w:r w:rsidR="00654F3C" w:rsidRPr="005344B4">
        <w:rPr>
          <w:rFonts w:cs="Times New Roman"/>
        </w:rPr>
        <w:t xml:space="preserve">. </w:t>
      </w:r>
      <w:r w:rsidR="002D7669" w:rsidRPr="005344B4">
        <w:rPr>
          <w:rFonts w:cs="Times New Roman"/>
        </w:rPr>
        <w:t>W</w:t>
      </w:r>
      <w:r w:rsidRPr="005344B4">
        <w:rPr>
          <w:rFonts w:cs="Times New Roman"/>
        </w:rPr>
        <w:t xml:space="preserve">ithin ambiguous encounters—where </w:t>
      </w:r>
      <w:r w:rsidR="00710401" w:rsidRPr="005344B4">
        <w:rPr>
          <w:rFonts w:cs="Times New Roman"/>
        </w:rPr>
        <w:t>joy, grief, anger</w:t>
      </w:r>
      <w:r w:rsidRPr="005344B4">
        <w:rPr>
          <w:rFonts w:cs="Times New Roman"/>
        </w:rPr>
        <w:t>, and wonder coexist—there lies potential for transformative shifts in subjectivity, even if not immediately legible. Such ambivalence becomes a fertile ground for cultivating the affective and imaginative capacities needed for more capacious, relational, and long-term responses to crisis.</w:t>
      </w:r>
      <w:r w:rsidR="002D7669" w:rsidRPr="005344B4">
        <w:rPr>
          <w:rFonts w:cs="Times New Roman"/>
        </w:rPr>
        <w:t xml:space="preserve"> Here </w:t>
      </w:r>
      <w:r w:rsidR="00074F1C" w:rsidRPr="005344B4">
        <w:rPr>
          <w:rFonts w:cs="Times New Roman"/>
        </w:rPr>
        <w:t>contradictory feelings are not considered a barrier to be overcome, b</w:t>
      </w:r>
      <w:r w:rsidR="00F57F00" w:rsidRPr="005344B4">
        <w:rPr>
          <w:rFonts w:cs="Times New Roman"/>
        </w:rPr>
        <w:t xml:space="preserve">ut as a necessary condition for a </w:t>
      </w:r>
      <w:r w:rsidRPr="005344B4">
        <w:rPr>
          <w:rFonts w:cs="Times New Roman"/>
        </w:rPr>
        <w:t>post</w:t>
      </w:r>
      <w:r w:rsidR="00F57F00" w:rsidRPr="005344B4">
        <w:rPr>
          <w:rFonts w:cs="Times New Roman"/>
        </w:rPr>
        <w:t>-</w:t>
      </w:r>
      <w:r w:rsidRPr="005344B4">
        <w:rPr>
          <w:rFonts w:cs="Times New Roman"/>
        </w:rPr>
        <w:t>human</w:t>
      </w:r>
      <w:r w:rsidR="00F57F00" w:rsidRPr="005344B4">
        <w:rPr>
          <w:rFonts w:cs="Times New Roman"/>
        </w:rPr>
        <w:t xml:space="preserve"> </w:t>
      </w:r>
      <w:r w:rsidRPr="005344B4">
        <w:rPr>
          <w:rFonts w:cs="Times New Roman"/>
        </w:rPr>
        <w:t>ethics of response-ability, where living ethically with and through contradiction is itself an act of care and resistance in uncertain times.</w:t>
      </w:r>
    </w:p>
    <w:p w14:paraId="1462AC3C" w14:textId="0561ADE8" w:rsidR="00213D5D" w:rsidRPr="005344B4" w:rsidRDefault="00416666" w:rsidP="00901009">
      <w:pPr>
        <w:pStyle w:val="Heading3"/>
        <w:numPr>
          <w:ilvl w:val="2"/>
          <w:numId w:val="24"/>
        </w:numPr>
      </w:pPr>
      <w:bookmarkStart w:id="160" w:name="_Toc213581848"/>
      <w:r w:rsidRPr="005344B4">
        <w:t xml:space="preserve">Heterotopic spaces for </w:t>
      </w:r>
      <w:r w:rsidR="00B71D33" w:rsidRPr="005344B4">
        <w:t>enlivening environmental politics</w:t>
      </w:r>
      <w:bookmarkEnd w:id="160"/>
    </w:p>
    <w:p w14:paraId="2A92CD9D" w14:textId="3407AF8C" w:rsidR="00CE4806" w:rsidRPr="005344B4" w:rsidRDefault="000C3FCB" w:rsidP="009811B0">
      <w:pPr>
        <w:spacing w:before="100" w:beforeAutospacing="1" w:after="100" w:afterAutospacing="1" w:line="480" w:lineRule="auto"/>
        <w:rPr>
          <w:rFonts w:eastAsia="Times New Roman" w:cs="Times New Roman"/>
          <w:lang w:eastAsia="en-GB"/>
        </w:rPr>
      </w:pPr>
      <w:r w:rsidRPr="005344B4">
        <w:rPr>
          <w:rFonts w:eastAsia="Times New Roman" w:cs="Times New Roman"/>
          <w:lang w:eastAsia="en-GB"/>
        </w:rPr>
        <w:t>A final key argument centres on the importance of space and spatiality in shaping how environmental subjectivity, ethics, and agency are imagined and enacted.</w:t>
      </w:r>
      <w:r w:rsidR="00FE0E81" w:rsidRPr="005344B4">
        <w:rPr>
          <w:rFonts w:eastAsia="Times New Roman" w:cs="Times New Roman"/>
          <w:lang w:eastAsia="en-GB"/>
        </w:rPr>
        <w:t xml:space="preserve"> </w:t>
      </w:r>
      <w:r w:rsidR="00D90BAD" w:rsidRPr="005344B4">
        <w:rPr>
          <w:rFonts w:eastAsia="Times New Roman" w:cs="Times New Roman"/>
          <w:lang w:eastAsia="en-GB"/>
        </w:rPr>
        <w:t>Building on established geographical literature on heterotopic spaces</w:t>
      </w:r>
      <w:r w:rsidR="00331B2B" w:rsidRPr="005344B4">
        <w:rPr>
          <w:rFonts w:eastAsia="Times New Roman" w:cs="Times New Roman"/>
          <w:lang w:eastAsia="en-GB"/>
        </w:rPr>
        <w:t xml:space="preserve"> (</w:t>
      </w:r>
      <w:r w:rsidR="00344330" w:rsidRPr="005344B4">
        <w:rPr>
          <w:rFonts w:eastAsia="Times New Roman" w:cs="Times New Roman"/>
          <w:lang w:eastAsia="en-GB"/>
        </w:rPr>
        <w:fldChar w:fldCharType="begin"/>
      </w:r>
      <w:r w:rsidR="00344330" w:rsidRPr="005344B4">
        <w:rPr>
          <w:rFonts w:eastAsia="Times New Roman" w:cs="Times New Roman"/>
          <w:lang w:eastAsia="en-GB"/>
        </w:rPr>
        <w:instrText xml:space="preserve"> ADDIN ZOTERO_ITEM CSL_CITATION {"citationID":"6nuVtS15","properties":{"formattedCitation":"(Harvey, 2000; Saldanha, 2008; Gandy, 2012b; Johnson, 2013)","plainCitation":"(Harvey, 2000; Saldanha, 2008; Gandy, 2012b; Johnson, 2013)","noteIndex":0},"citationItems":[{"id":976,"uris":["http://zotero.org/users/6040264/items/9Y83XLKN"],"itemData":{"id":976,"type":"book","call-number":"HX550.G45 H37 2000","collection-number":"7","collection-title":"California studies in critical human geography","event-place":"Berkeley","ISBN":"978-0-520-22577-0","note":"OCLC: ocm43755292","number-of-pages":"293","publisher":"University of California Press","publisher-place":"Berkeley","source":"Library of Congress ISBN","title":"Spaces of hope","author":[{"family":"Harvey","given":"David"}],"issued":{"date-parts":[["2000"]]}}},{"id":22872,"uris":["http://zotero.org/users/6040264/items/W2QR9YFI"],"itemData":{"id":22872,"type":"article-journal","abstract":"The concept of heterotopia was introduced and immediately abandoned by Michel Foucault in 1966–67, but it quickly diffused across human geography, urban theory, and cultural studies during the 1990s. Notwithstanding the deserved impact of Foucault's overall work on these fields, there are some conceptual problems with the heterotopia concept. While the desire for a single term to probe spatial difference is understandable, the author takes issue with the kind of space envisioned in heterotopology. From a close reading of Foucault's notes, and with the help of Deleuze, Derrida, and Althusser, it is suggested that the spatiality of Foucault's heterotopology repeats certain flaws of the structuralism in vogue in 1960s France. In order for heterotopias to be ‘absolutely different’ from ‘all the rest’ of space, Foucault needs to posit a totality to society and to perform a ‘slice of time‘. The author ends by briefly examining how the structuralist tendency of heterotopology has pervaded some recent Anglophone adoptions of Foucault. As both geography and postcolonial theory have shown, slicing time often conceals particularist suppositions and is therefore inadequate to account for the multiplicity and unevenness of geographical change.","container-title":"Environment and Planning A: Economy and Space","DOI":"10.1068/a39336","ISSN":"0308-518X","issue":"9","journalAbbreviation":"Environ Plan A","language":"EN","note":"publisher: SAGE Publications Ltd","page":"2080-2096","source":"SAGE Journals","title":"Heterotopia and Structuralism","volume":"40","author":[{"family":"Saldanha","given":"Arun"}],"issued":{"date-parts":[["2008",9,1]]}}},{"id":2282,"uris":["http://zotero.org/users/6040264/items/ZANDYZDQ"],"itemData":{"id":2282,"type":"article-journal","abstract":"This paper explores the interdisciplinary terrain of ?queer ecology? by using the example of an urban cemetery in North London as an empirical and conceptual starting point. Though the term ?queer ecology? has cropped up a few times it has yet to be addressed directly in order to consider how the seemingly disparate fields of queer theory and urban ecology might benefit from closer interaction. It will be suggested that the theoretical synthesis represented by queer ecology serves to expand the conceptual and material scope of both fields: queer theory is revealed to have only a partially developed engagement with urban nature whilst critical strands of urban ecology such as urban political ecology have yet to connect in a systematic way with queer theory, posthumanism, or new conceptions of complexity emerging from within the science of ecology itself. It is concluded that queer ecology may enrich our understanding of both urban materiality and the role of metaphors in urban theory. In particular, the idea of queer ecology illuminates the possibility for site-specific ?heterotopic alliances? in the contemporary city.","container-title":"Environment and Planning D: Society and Space","DOI":"10.1068/d10511","ISSN":"0263-7758","issue":"4","journalAbbreviation":"Environ Plan D","note":"publisher: SAGE Publications Ltd STM","page":"727-747","source":"SAGE Journals","title":"Queer Ecology: Nature, Sexuality, and Heterotopic Alliances","title-short":"Queer Ecology","volume":"30","author":[{"family":"Gandy","given":"Matthew"}],"issued":{"date-parts":[["2012",8,1]]}}},{"id":1122,"uris":["http://zotero.org/users/6040264/items/VYHIFVIZ"],"itemData":{"id":1122,"type":"article-journal","abstract":"This article explores the ongoing fascination with Foucault's brief and rather sketchy idea of heterotopia. Drawing out some key lessons from the most sustained interpretations of this curious spatio-temporal concept, it addresses weaknesses and potential contradictions and goes on to highlight trends and emerging themes in studies that incorporate the notion. The article argues that although the uses of Foucault's accounts of heterotopia are bewilderingly diverse, heterotopias are most productively understood in the context of Foucault's insistence on ‘making difference’ and their adoption as a tool of analysis to illuminate the multifaceted features of cultural and social spaces and to invent new ones.","container-title":"Geography Compass","DOI":"10.1111/gec3.12079","ISSN":"1749-8198","issue":"11","language":"en","note":"_eprint: https://onlinelibrary.wiley.com/doi/pdf/10.1111/gec3.12079","page":"790-803","source":"Wiley Online Library","title":"The Geographies of Heterotopia","volume":"7","author":[{"family":"Johnson","given":"Peter"}],"issued":{"date-parts":[["2013"]]}}}],"schema":"https://github.com/citation-style-language/schema/raw/master/csl-citation.json"} </w:instrText>
      </w:r>
      <w:r w:rsidR="00344330" w:rsidRPr="005344B4">
        <w:rPr>
          <w:rFonts w:eastAsia="Times New Roman" w:cs="Times New Roman"/>
          <w:lang w:eastAsia="en-GB"/>
        </w:rPr>
        <w:fldChar w:fldCharType="separate"/>
      </w:r>
      <w:r w:rsidR="00344330" w:rsidRPr="005344B4">
        <w:rPr>
          <w:rFonts w:cs="Times New Roman"/>
        </w:rPr>
        <w:t>(Harvey, 2000; Saldanha, 2008; Gandy, 2012b; Johnson, 2013)</w:t>
      </w:r>
      <w:r w:rsidR="00344330" w:rsidRPr="005344B4">
        <w:rPr>
          <w:rFonts w:eastAsia="Times New Roman" w:cs="Times New Roman"/>
          <w:lang w:eastAsia="en-GB"/>
        </w:rPr>
        <w:fldChar w:fldCharType="end"/>
      </w:r>
      <w:r w:rsidR="00331B2B" w:rsidRPr="005344B4">
        <w:rPr>
          <w:rFonts w:eastAsia="Times New Roman" w:cs="Times New Roman"/>
          <w:lang w:eastAsia="en-GB"/>
        </w:rPr>
        <w:t>) I</w:t>
      </w:r>
      <w:r w:rsidRPr="005344B4">
        <w:rPr>
          <w:rFonts w:eastAsia="Times New Roman" w:cs="Times New Roman"/>
          <w:lang w:eastAsia="en-GB"/>
        </w:rPr>
        <w:t xml:space="preserve"> conceptualise</w:t>
      </w:r>
      <w:r w:rsidR="00331B2B" w:rsidRPr="005344B4">
        <w:rPr>
          <w:rFonts w:eastAsia="Times New Roman" w:cs="Times New Roman"/>
          <w:lang w:eastAsia="en-GB"/>
        </w:rPr>
        <w:t xml:space="preserve"> </w:t>
      </w:r>
      <w:r w:rsidRPr="005344B4">
        <w:rPr>
          <w:rFonts w:eastAsia="Times New Roman" w:cs="Times New Roman"/>
          <w:i/>
          <w:iCs/>
          <w:lang w:eastAsia="en-GB"/>
        </w:rPr>
        <w:t>The Festival of Thrift</w:t>
      </w:r>
      <w:r w:rsidRPr="005344B4">
        <w:rPr>
          <w:rFonts w:eastAsia="Times New Roman" w:cs="Times New Roman"/>
          <w:lang w:eastAsia="en-GB"/>
        </w:rPr>
        <w:t xml:space="preserve">, </w:t>
      </w:r>
      <w:r w:rsidRPr="005344B4">
        <w:rPr>
          <w:rFonts w:eastAsia="Times New Roman" w:cs="Times New Roman"/>
          <w:i/>
          <w:iCs/>
          <w:lang w:eastAsia="en-GB"/>
        </w:rPr>
        <w:t>Our Broken Planet</w:t>
      </w:r>
      <w:r w:rsidRPr="005344B4">
        <w:rPr>
          <w:rFonts w:eastAsia="Times New Roman" w:cs="Times New Roman"/>
          <w:lang w:eastAsia="en-GB"/>
        </w:rPr>
        <w:t xml:space="preserve">, and </w:t>
      </w:r>
      <w:r w:rsidRPr="005344B4">
        <w:rPr>
          <w:rFonts w:eastAsia="Times New Roman" w:cs="Times New Roman"/>
          <w:i/>
          <w:iCs/>
          <w:lang w:eastAsia="en-GB"/>
        </w:rPr>
        <w:t>The Big One</w:t>
      </w:r>
      <w:r w:rsidRPr="005344B4">
        <w:rPr>
          <w:rFonts w:eastAsia="Times New Roman" w:cs="Times New Roman"/>
          <w:lang w:eastAsia="en-GB"/>
        </w:rPr>
        <w:t xml:space="preserve"> as heterotopic spaces—interruptions in the temporal and affective rhythms of everyday life where dominant narratives about environmental responsibility are both reproduced and contested</w:t>
      </w:r>
      <w:r w:rsidR="00331B2B" w:rsidRPr="005344B4">
        <w:rPr>
          <w:rFonts w:eastAsia="Times New Roman" w:cs="Times New Roman"/>
          <w:lang w:eastAsia="en-GB"/>
        </w:rPr>
        <w:t xml:space="preserve">. I extend these debates to consider how and where </w:t>
      </w:r>
      <w:r w:rsidR="00661168" w:rsidRPr="005344B4">
        <w:rPr>
          <w:rFonts w:eastAsia="Times New Roman" w:cs="Times New Roman"/>
          <w:lang w:eastAsia="en-GB"/>
        </w:rPr>
        <w:t xml:space="preserve">environmental subjecthood emerges, </w:t>
      </w:r>
      <w:r w:rsidR="003842B4" w:rsidRPr="005344B4">
        <w:rPr>
          <w:rFonts w:eastAsia="Times New Roman" w:cs="Times New Roman"/>
          <w:lang w:eastAsia="en-GB"/>
        </w:rPr>
        <w:t>arguing that</w:t>
      </w:r>
      <w:r w:rsidR="003142F2" w:rsidRPr="005344B4">
        <w:rPr>
          <w:rFonts w:cs="Times New Roman"/>
        </w:rPr>
        <w:t xml:space="preserve"> heterotopic spaces are vital for surfacing other modes of knowing-doing-being in the world, for imagining other </w:t>
      </w:r>
      <w:r w:rsidR="00CA0119" w:rsidRPr="005344B4">
        <w:rPr>
          <w:rFonts w:cs="Times New Roman"/>
        </w:rPr>
        <w:t>socio-</w:t>
      </w:r>
      <w:r w:rsidR="003142F2" w:rsidRPr="005344B4">
        <w:rPr>
          <w:rFonts w:cs="Times New Roman"/>
        </w:rPr>
        <w:t xml:space="preserve">economic modes, for recasting the ethical dilemmas of human-nature entanglements and for </w:t>
      </w:r>
      <w:r w:rsidR="00CA0119" w:rsidRPr="005344B4">
        <w:rPr>
          <w:rFonts w:cs="Times New Roman"/>
        </w:rPr>
        <w:t xml:space="preserve">generating conviviality as a necessary condition for socio-ecological flourishing. </w:t>
      </w:r>
      <w:r w:rsidR="003E4236" w:rsidRPr="005344B4">
        <w:rPr>
          <w:rFonts w:eastAsia="Times New Roman" w:cs="Times New Roman"/>
          <w:lang w:eastAsia="en-GB"/>
        </w:rPr>
        <w:t xml:space="preserve">These spaces </w:t>
      </w:r>
      <w:r w:rsidR="00CA0119" w:rsidRPr="005344B4">
        <w:rPr>
          <w:rFonts w:eastAsia="Times New Roman" w:cs="Times New Roman"/>
          <w:lang w:eastAsia="en-GB"/>
        </w:rPr>
        <w:t>are not external t</w:t>
      </w:r>
      <w:r w:rsidR="00661168" w:rsidRPr="005344B4">
        <w:rPr>
          <w:rFonts w:eastAsia="Times New Roman" w:cs="Times New Roman"/>
          <w:lang w:eastAsia="en-GB"/>
        </w:rPr>
        <w:t>o</w:t>
      </w:r>
      <w:r w:rsidR="003E4236" w:rsidRPr="005344B4">
        <w:rPr>
          <w:rFonts w:eastAsia="Times New Roman" w:cs="Times New Roman"/>
          <w:lang w:eastAsia="en-GB"/>
        </w:rPr>
        <w:t xml:space="preserve"> outside the neoliberal </w:t>
      </w:r>
      <w:proofErr w:type="spellStart"/>
      <w:r w:rsidR="003E4236" w:rsidRPr="005344B4">
        <w:rPr>
          <w:rFonts w:eastAsia="Times New Roman" w:cs="Times New Roman"/>
          <w:lang w:eastAsia="en-GB"/>
        </w:rPr>
        <w:t>everyday</w:t>
      </w:r>
      <w:proofErr w:type="spellEnd"/>
      <w:r w:rsidR="00CA0119" w:rsidRPr="005344B4">
        <w:rPr>
          <w:rFonts w:eastAsia="Times New Roman" w:cs="Times New Roman"/>
          <w:lang w:eastAsia="en-GB"/>
        </w:rPr>
        <w:t xml:space="preserve">, indeed they are structured by and in response to neoliberal modes of organisation. However, they offer families a break </w:t>
      </w:r>
      <w:r w:rsidR="00D71288" w:rsidRPr="005344B4">
        <w:rPr>
          <w:rFonts w:eastAsia="Times New Roman" w:cs="Times New Roman"/>
          <w:lang w:eastAsia="en-GB"/>
        </w:rPr>
        <w:t>from the everyday rhythms of school, work and home lif</w:t>
      </w:r>
      <w:r w:rsidR="006631A1" w:rsidRPr="005344B4">
        <w:rPr>
          <w:rFonts w:eastAsia="Times New Roman" w:cs="Times New Roman"/>
          <w:lang w:eastAsia="en-GB"/>
        </w:rPr>
        <w:t xml:space="preserve">e, offering space and time to </w:t>
      </w:r>
      <w:r w:rsidR="003E4236" w:rsidRPr="005344B4">
        <w:rPr>
          <w:rFonts w:eastAsia="Times New Roman" w:cs="Times New Roman"/>
          <w:lang w:eastAsia="en-GB"/>
        </w:rPr>
        <w:t xml:space="preserve">for reflection, reorientation, and experimentation. </w:t>
      </w:r>
      <w:r w:rsidR="006631A1" w:rsidRPr="005344B4">
        <w:rPr>
          <w:rFonts w:eastAsia="Times New Roman" w:cs="Times New Roman"/>
          <w:lang w:eastAsia="en-GB"/>
        </w:rPr>
        <w:t xml:space="preserve">In the heterotopic sites of the </w:t>
      </w:r>
      <w:r w:rsidR="006631A1" w:rsidRPr="005344B4">
        <w:rPr>
          <w:rFonts w:eastAsia="Times New Roman" w:cs="Times New Roman"/>
          <w:lang w:eastAsia="en-GB"/>
        </w:rPr>
        <w:lastRenderedPageBreak/>
        <w:t>museum, the festival and the protest,</w:t>
      </w:r>
      <w:r w:rsidR="003E4236" w:rsidRPr="005344B4">
        <w:rPr>
          <w:rFonts w:eastAsia="Times New Roman" w:cs="Times New Roman"/>
          <w:lang w:eastAsia="en-GB"/>
        </w:rPr>
        <w:t xml:space="preserve"> ambivalent, playful, and affectively charged encounters enable </w:t>
      </w:r>
      <w:r w:rsidR="00005B83" w:rsidRPr="005344B4">
        <w:rPr>
          <w:rFonts w:eastAsia="Times New Roman" w:cs="Times New Roman"/>
          <w:lang w:eastAsia="en-GB"/>
        </w:rPr>
        <w:t xml:space="preserve">adults </w:t>
      </w:r>
      <w:r w:rsidR="003E4236" w:rsidRPr="005344B4">
        <w:rPr>
          <w:rFonts w:eastAsia="Times New Roman" w:cs="Times New Roman"/>
          <w:lang w:eastAsia="en-GB"/>
        </w:rPr>
        <w:t>to momentarily suspend</w:t>
      </w:r>
      <w:r w:rsidR="00005B83" w:rsidRPr="005344B4">
        <w:rPr>
          <w:rFonts w:eastAsia="Times New Roman" w:cs="Times New Roman"/>
          <w:lang w:eastAsia="en-GB"/>
        </w:rPr>
        <w:t>,</w:t>
      </w:r>
      <w:r w:rsidR="003E4236" w:rsidRPr="005344B4">
        <w:rPr>
          <w:rFonts w:eastAsia="Times New Roman" w:cs="Times New Roman"/>
          <w:lang w:eastAsia="en-GB"/>
        </w:rPr>
        <w:t xml:space="preserve"> resist </w:t>
      </w:r>
      <w:r w:rsidR="00005B83" w:rsidRPr="005344B4">
        <w:rPr>
          <w:rFonts w:eastAsia="Times New Roman" w:cs="Times New Roman"/>
          <w:lang w:eastAsia="en-GB"/>
        </w:rPr>
        <w:t xml:space="preserve">or reject </w:t>
      </w:r>
      <w:r w:rsidR="003E4236" w:rsidRPr="005344B4">
        <w:rPr>
          <w:rFonts w:eastAsia="Times New Roman" w:cs="Times New Roman"/>
          <w:lang w:eastAsia="en-GB"/>
        </w:rPr>
        <w:t>the moralising pressures of individualised environmentalism. For instance, at the Festival of Thrift, the concept of “thrift” is both reasserted and reimagined—from frugality and restraint to one of creativity, conviviality, and collective flourishing.</w:t>
      </w:r>
      <w:r w:rsidR="00A25D7A" w:rsidRPr="005344B4">
        <w:rPr>
          <w:rFonts w:eastAsia="Times New Roman" w:cs="Times New Roman"/>
          <w:lang w:eastAsia="en-GB"/>
        </w:rPr>
        <w:t xml:space="preserve"> </w:t>
      </w:r>
      <w:r w:rsidR="00CE4806" w:rsidRPr="005344B4">
        <w:rPr>
          <w:rFonts w:eastAsia="Times New Roman" w:cs="Times New Roman"/>
          <w:lang w:eastAsia="en-GB"/>
        </w:rPr>
        <w:t xml:space="preserve"> </w:t>
      </w:r>
    </w:p>
    <w:p w14:paraId="63D3A4B2" w14:textId="77111B95" w:rsidR="003E4236" w:rsidRPr="005344B4" w:rsidRDefault="00601527" w:rsidP="009811B0">
      <w:pPr>
        <w:spacing w:line="480" w:lineRule="auto"/>
        <w:rPr>
          <w:rFonts w:eastAsia="Times New Roman" w:cs="Times New Roman"/>
          <w:lang w:eastAsia="en-GB"/>
        </w:rPr>
      </w:pPr>
      <w:r w:rsidRPr="005344B4">
        <w:rPr>
          <w:rFonts w:cs="Times New Roman"/>
        </w:rPr>
        <w:t>Cultural theorist Lauren Berlant argues that in the context of neoliberal life, ‘the struggles of getting through the day (for humans), the quarter (for capital) or the fiscal year (for states) takes up so much energy and creativity that it’s hard to find a reservoir to float and think big</w:t>
      </w:r>
      <w:r w:rsidR="00E2562C" w:rsidRPr="005344B4">
        <w:rPr>
          <w:rFonts w:cs="Times New Roman"/>
        </w:rPr>
        <w:t xml:space="preserve">’ </w:t>
      </w:r>
      <w:r w:rsidR="00E2562C" w:rsidRPr="005344B4">
        <w:rPr>
          <w:rFonts w:cs="Times New Roman"/>
        </w:rPr>
        <w:fldChar w:fldCharType="begin"/>
      </w:r>
      <w:r w:rsidR="00E2562C" w:rsidRPr="005344B4">
        <w:rPr>
          <w:rFonts w:cs="Times New Roman"/>
        </w:rPr>
        <w:instrText xml:space="preserve"> ADDIN ZOTERO_ITEM CSL_CITATION {"citationID":"THhhPior","properties":{"formattedCitation":"(Berlant and Greenwald, 2012)","plainCitation":"(Berlant and Greenwald, 2012)","noteIndex":0},"citationItems":[{"id":2410,"uris":["http://zotero.org/users/6040264/items/3YZ44CFT"],"itemData":{"id":2410,"type":"article-journal","container-title":"Qui Parle","DOI":"10.5250/quiparle.20.2.0071","ISSN":"1041-8385","issue":"2","note":"publisher: Duke University Press","page":"71-89","source":"JSTOR","title":"Affect in the End Times: A Conversation with Lauren Berlant","title-short":"Affect in the End Times","volume":"20","author":[{"family":"Berlant","given":"Lauren"},{"family":"Greenwald","given":"Jordan"}],"issued":{"date-parts":[["2012"]]}}}],"schema":"https://github.com/citation-style-language/schema/raw/master/csl-citation.json"} </w:instrText>
      </w:r>
      <w:r w:rsidR="00E2562C" w:rsidRPr="005344B4">
        <w:rPr>
          <w:rFonts w:cs="Times New Roman"/>
        </w:rPr>
        <w:fldChar w:fldCharType="separate"/>
      </w:r>
      <w:r w:rsidR="00E2562C" w:rsidRPr="005344B4">
        <w:rPr>
          <w:rFonts w:cs="Times New Roman"/>
        </w:rPr>
        <w:t>(Berlant and Greenwald, 2012)</w:t>
      </w:r>
      <w:r w:rsidR="00E2562C" w:rsidRPr="005344B4">
        <w:rPr>
          <w:rFonts w:cs="Times New Roman"/>
        </w:rPr>
        <w:fldChar w:fldCharType="end"/>
      </w:r>
      <w:r w:rsidRPr="005344B4">
        <w:rPr>
          <w:rFonts w:cs="Times New Roman"/>
        </w:rPr>
        <w:t xml:space="preserve">. Amidst the intensification of family life, imagination and the political imaginary play a vital role, in generating and sustaining a commitment to worlds to </w:t>
      </w:r>
      <w:r w:rsidR="00092043" w:rsidRPr="005344B4">
        <w:rPr>
          <w:rFonts w:cs="Times New Roman"/>
        </w:rPr>
        <w:t>come, where</w:t>
      </w:r>
      <w:r w:rsidRPr="005344B4">
        <w:rPr>
          <w:rFonts w:cs="Times New Roman"/>
        </w:rPr>
        <w:t xml:space="preserve"> there are limits on what is practically achievable.  Berlant’s musings here in conversation with Jordan Greenwald, resonates with the idea that we are suffering a collective ‘crisis of imagination’ in facing the socio-materialities of climate change and the politics of response </w:t>
      </w:r>
      <w:r w:rsidR="00E2562C" w:rsidRPr="005344B4">
        <w:rPr>
          <w:rFonts w:cs="Times New Roman"/>
        </w:rPr>
        <w:fldChar w:fldCharType="begin"/>
      </w:r>
      <w:r w:rsidR="00E2562C" w:rsidRPr="005344B4">
        <w:rPr>
          <w:rFonts w:cs="Times New Roman"/>
        </w:rPr>
        <w:instrText xml:space="preserve"> ADDIN ZOTERO_ITEM CSL_CITATION {"citationID":"cJCRDawd","properties":{"formattedCitation":"(Ghosh, 2017; Wainwright, 2020)","plainCitation":"(Ghosh, 2017; Wainwright, 2020)","noteIndex":0},"citationItems":[{"id":1969,"uris":["http://zotero.org/users/6040264/items/USHHRRJE"],"itemData":{"id":1969,"type":"book","abstract":"\"Are we deranged? The acclaimed Indian novelist Amitav Ghosh argues that future generations may well think so. How else to explain our imaginative failure in the face of global warming? In his first major book of nonfiction since In an Antique Land, Ghosh examines our inability--at the level of literature, history, and politics--to grasp the scale and violence of climate change. The extreme nature of today's climate events, Ghosh asserts, makes them peculiarly resistant to contemporary modes of thinking and imagining. This is particularly true of serious literary fiction: hundred-year storms and freakish tornadoes simply feel too improbable for the novel; they are automatically consigned to other genres. In the writing of history, too, the climate crisis has sometimes led to gross simplifications; Ghosh shows that the history of the carbon economy is a tangled global story with many contradictory and counterintuitive elements. Ghosh ends by suggesting that politics, much like literature, has become a matter of personal moral reckoning rather than an arena of collective action. But to limit fiction and politics to individual moral adventure comes at a great cost. The climate crisis asks us to imagine other forms of human existence--a task to which fiction, Ghosh argues, is the best suited of all cultural forms. His book serves as a great writer's summons to confront the most urgent task of our time.\"--Jacket","call-number":"809.933 6","collection-title":"The Randy L. and Melvin R. Berlin family lectures","event-place":"Chicago","ISBN":"978-0-226-32303-9","language":"eng","publisher":"The University of Chicago press","publisher-place":"Chicago","source":"BnF ISBN","title":"The great derangement: climate change and the unthinkable","title-short":"The great derangement","author":[{"family":"Ghosh","given":"Amitav"}],"issued":{"date-parts":[["2017"]]}}},{"id":2067,"uris":["http://zotero.org/users/6040264/items/UCRLSUIR"],"itemData":{"id":2067,"type":"article-journal","container-title":"GeoHumanities","DOI":"10.1080/2373566X.2020.1735475","ISSN":"2373-566X, 2373-5678","issue":"1","journalAbbreviation":"GeoHumanities","language":"en","page":"205-214","source":"DOI.org (Crossref)","title":"How Not to Think about Climate Change","volume":"6","author":[{"family":"Wainwright","given":"Joel"}],"issued":{"date-parts":[["2020",1,2]]}}}],"schema":"https://github.com/citation-style-language/schema/raw/master/csl-citation.json"} </w:instrText>
      </w:r>
      <w:r w:rsidR="00E2562C" w:rsidRPr="005344B4">
        <w:rPr>
          <w:rFonts w:cs="Times New Roman"/>
        </w:rPr>
        <w:fldChar w:fldCharType="separate"/>
      </w:r>
      <w:r w:rsidR="00E2562C" w:rsidRPr="005344B4">
        <w:rPr>
          <w:rFonts w:cs="Times New Roman"/>
        </w:rPr>
        <w:t>(Ghosh, 2017; Wainwright, 2020)</w:t>
      </w:r>
      <w:r w:rsidR="00E2562C" w:rsidRPr="005344B4">
        <w:rPr>
          <w:rFonts w:cs="Times New Roman"/>
        </w:rPr>
        <w:fldChar w:fldCharType="end"/>
      </w:r>
      <w:r w:rsidRPr="005344B4">
        <w:rPr>
          <w:rFonts w:cs="Times New Roman"/>
        </w:rPr>
        <w:t>. Both Ghosh and Wainwright argue for aesthetic, artistic and literary forms which broaden the political imaginary and ‘enable people to glance obliquely into the abyss with the aim of a poetical and political encounter that leads to deeper commitment to change. Where else would a new conception of our world come from?’ Wainwright (2020). Berlant meanwhiles points towards the need for comic modes, irreverence and the absurd which can create openings for ‘new social imaginaries and new infrastructural trajectories’</w:t>
      </w:r>
      <w:r w:rsidR="00E2562C" w:rsidRPr="005344B4">
        <w:rPr>
          <w:rFonts w:cs="Times New Roman"/>
        </w:rPr>
        <w:fldChar w:fldCharType="begin"/>
      </w:r>
      <w:r w:rsidR="00E2562C" w:rsidRPr="005344B4">
        <w:rPr>
          <w:rFonts w:cs="Times New Roman"/>
        </w:rPr>
        <w:instrText xml:space="preserve"> ADDIN ZOTERO_ITEM CSL_CITATION {"citationID":"d9aIOrqm","properties":{"formattedCitation":"(Berlant and Greenwald, 2012)","plainCitation":"(Berlant and Greenwald, 2012)","noteIndex":0},"citationItems":[{"id":2410,"uris":["http://zotero.org/users/6040264/items/3YZ44CFT"],"itemData":{"id":2410,"type":"article-journal","container-title":"Qui Parle","DOI":"10.5250/quiparle.20.2.0071","ISSN":"1041-8385","issue":"2","note":"publisher: Duke University Press","page":"71-89","source":"JSTOR","title":"Affect in the End Times: A Conversation with Lauren Berlant","title-short":"Affect in the End Times","volume":"20","author":[{"family":"Berlant","given":"Lauren"},{"family":"Greenwald","given":"Jordan"}],"issued":{"date-parts":[["2012"]]}}}],"schema":"https://github.com/citation-style-language/schema/raw/master/csl-citation.json"} </w:instrText>
      </w:r>
      <w:r w:rsidR="00E2562C" w:rsidRPr="005344B4">
        <w:rPr>
          <w:rFonts w:cs="Times New Roman"/>
        </w:rPr>
        <w:fldChar w:fldCharType="separate"/>
      </w:r>
      <w:r w:rsidR="00E2562C" w:rsidRPr="005344B4">
        <w:rPr>
          <w:rFonts w:cs="Times New Roman"/>
        </w:rPr>
        <w:t>(Berlant and Greenwald, 2012)</w:t>
      </w:r>
      <w:r w:rsidR="00E2562C" w:rsidRPr="005344B4">
        <w:rPr>
          <w:rFonts w:cs="Times New Roman"/>
        </w:rPr>
        <w:fldChar w:fldCharType="end"/>
      </w:r>
      <w:r w:rsidRPr="005344B4">
        <w:rPr>
          <w:rFonts w:cs="Times New Roman"/>
        </w:rPr>
        <w:t xml:space="preserve">. Here affect plays a role in generating new collectives, modes of reciprocity and relationality; </w:t>
      </w:r>
      <w:r w:rsidR="00092043" w:rsidRPr="005344B4">
        <w:rPr>
          <w:rFonts w:cs="Times New Roman"/>
        </w:rPr>
        <w:t>however,</w:t>
      </w:r>
      <w:r w:rsidRPr="005344B4">
        <w:rPr>
          <w:rFonts w:cs="Times New Roman"/>
        </w:rPr>
        <w:t xml:space="preserve"> affects require space to circulate, and different types of spaces are </w:t>
      </w:r>
      <w:proofErr w:type="gramStart"/>
      <w:r w:rsidRPr="005344B4">
        <w:rPr>
          <w:rFonts w:cs="Times New Roman"/>
        </w:rPr>
        <w:t>more or less conducive</w:t>
      </w:r>
      <w:proofErr w:type="gramEnd"/>
      <w:r w:rsidRPr="005344B4">
        <w:rPr>
          <w:rFonts w:cs="Times New Roman"/>
        </w:rPr>
        <w:t xml:space="preserve"> to the types of </w:t>
      </w:r>
      <w:r w:rsidR="00E2562C" w:rsidRPr="005344B4">
        <w:rPr>
          <w:rFonts w:cs="Times New Roman"/>
        </w:rPr>
        <w:t>encounters</w:t>
      </w:r>
      <w:r w:rsidRPr="005344B4">
        <w:rPr>
          <w:rFonts w:cs="Times New Roman"/>
        </w:rPr>
        <w:t xml:space="preserve"> which create such openings. As I have illustrated, the </w:t>
      </w:r>
      <w:r w:rsidR="00B30B23" w:rsidRPr="005344B4">
        <w:rPr>
          <w:rFonts w:cs="Times New Roman"/>
        </w:rPr>
        <w:t xml:space="preserve">three </w:t>
      </w:r>
      <w:r w:rsidRPr="005344B4">
        <w:rPr>
          <w:rFonts w:cs="Times New Roman"/>
        </w:rPr>
        <w:t xml:space="preserve">sites in my study </w:t>
      </w:r>
      <w:proofErr w:type="gramStart"/>
      <w:r w:rsidRPr="005344B4">
        <w:rPr>
          <w:rFonts w:cs="Times New Roman"/>
        </w:rPr>
        <w:t>open up</w:t>
      </w:r>
      <w:proofErr w:type="gramEnd"/>
      <w:r w:rsidRPr="005344B4">
        <w:rPr>
          <w:rFonts w:cs="Times New Roman"/>
        </w:rPr>
        <w:t xml:space="preserve"> spaces for thinking the world otherwise.  Whilst none of the above would claim that imagination is the only thing that is needed to slow or reverse the ecological trajectories we are currently following, being able to imagine other possible worlds beyond the neoliberal status quo is vital for forming affective attachments to desired </w:t>
      </w:r>
      <w:r w:rsidR="00E2562C" w:rsidRPr="005344B4">
        <w:rPr>
          <w:rFonts w:cs="Times New Roman"/>
        </w:rPr>
        <w:t>outcomes and</w:t>
      </w:r>
      <w:r w:rsidRPr="005344B4">
        <w:rPr>
          <w:rFonts w:cs="Times New Roman"/>
        </w:rPr>
        <w:t xml:space="preserve"> allow new modes of relating to emerge. In a world which is so focused </w:t>
      </w:r>
      <w:r w:rsidR="00E2562C" w:rsidRPr="005344B4">
        <w:rPr>
          <w:rFonts w:cs="Times New Roman"/>
        </w:rPr>
        <w:t>on economic</w:t>
      </w:r>
      <w:r w:rsidRPr="005344B4">
        <w:rPr>
          <w:rFonts w:cs="Times New Roman"/>
        </w:rPr>
        <w:t xml:space="preserve"> growth and the financial ‘bottom line’, it is vital to seek out, maintain and expand those sites which broaden imaginaries, enable creative thought and generate affective attachments to a wider range of possible socio-natural outcomes.  </w:t>
      </w:r>
    </w:p>
    <w:p w14:paraId="550D5D47" w14:textId="35521273" w:rsidR="00A77742" w:rsidRPr="005344B4" w:rsidRDefault="00B71D33" w:rsidP="00901009">
      <w:pPr>
        <w:pStyle w:val="Heading2"/>
      </w:pPr>
      <w:bookmarkStart w:id="161" w:name="_Toc213581849"/>
      <w:r w:rsidRPr="005344B4">
        <w:lastRenderedPageBreak/>
        <w:t xml:space="preserve">7.3 </w:t>
      </w:r>
      <w:r w:rsidR="00A77742" w:rsidRPr="005344B4">
        <w:t>Contributions</w:t>
      </w:r>
      <w:bookmarkEnd w:id="161"/>
    </w:p>
    <w:p w14:paraId="3563A30A" w14:textId="09131449" w:rsidR="00DD6285" w:rsidRDefault="006318CF" w:rsidP="009811B0">
      <w:pPr>
        <w:spacing w:line="480" w:lineRule="auto"/>
        <w:rPr>
          <w:rFonts w:cs="Times New Roman"/>
        </w:rPr>
      </w:pPr>
      <w:r w:rsidRPr="005344B4">
        <w:rPr>
          <w:rFonts w:cs="Times New Roman"/>
        </w:rPr>
        <w:t xml:space="preserve">This thesis </w:t>
      </w:r>
      <w:proofErr w:type="gramStart"/>
      <w:r w:rsidRPr="005344B4">
        <w:rPr>
          <w:rFonts w:cs="Times New Roman"/>
        </w:rPr>
        <w:t>enter</w:t>
      </w:r>
      <w:r w:rsidR="008F4D38" w:rsidRPr="005344B4">
        <w:rPr>
          <w:rFonts w:cs="Times New Roman"/>
        </w:rPr>
        <w:t>s</w:t>
      </w:r>
      <w:r w:rsidRPr="005344B4">
        <w:rPr>
          <w:rFonts w:cs="Times New Roman"/>
        </w:rPr>
        <w:t xml:space="preserve"> into</w:t>
      </w:r>
      <w:proofErr w:type="gramEnd"/>
      <w:r w:rsidRPr="005344B4">
        <w:rPr>
          <w:rFonts w:cs="Times New Roman"/>
        </w:rPr>
        <w:t xml:space="preserve"> dialogue with several strands of recent geographical</w:t>
      </w:r>
      <w:r w:rsidR="008C6331" w:rsidRPr="005344B4">
        <w:rPr>
          <w:rFonts w:cs="Times New Roman"/>
        </w:rPr>
        <w:t xml:space="preserve"> scholarship</w:t>
      </w:r>
      <w:r w:rsidRPr="005344B4">
        <w:rPr>
          <w:rFonts w:cs="Times New Roman"/>
        </w:rPr>
        <w:t>, a</w:t>
      </w:r>
      <w:r w:rsidR="009346F2" w:rsidRPr="005344B4">
        <w:rPr>
          <w:rFonts w:cs="Times New Roman"/>
        </w:rPr>
        <w:t>s well as</w:t>
      </w:r>
      <w:r w:rsidRPr="005344B4">
        <w:rPr>
          <w:rFonts w:cs="Times New Roman"/>
        </w:rPr>
        <w:t xml:space="preserve"> more </w:t>
      </w:r>
      <w:r w:rsidR="008F4D38" w:rsidRPr="005344B4">
        <w:rPr>
          <w:rFonts w:cs="Times New Roman"/>
        </w:rPr>
        <w:t>longstanding</w:t>
      </w:r>
      <w:r w:rsidRPr="005344B4">
        <w:rPr>
          <w:rFonts w:cs="Times New Roman"/>
        </w:rPr>
        <w:t xml:space="preserve"> debates about responsibility</w:t>
      </w:r>
      <w:r w:rsidR="008F4D38" w:rsidRPr="005344B4">
        <w:rPr>
          <w:rFonts w:cs="Times New Roman"/>
        </w:rPr>
        <w:t xml:space="preserve"> and </w:t>
      </w:r>
      <w:r w:rsidRPr="005344B4">
        <w:rPr>
          <w:rFonts w:cs="Times New Roman"/>
        </w:rPr>
        <w:t>environmental governance</w:t>
      </w:r>
      <w:r w:rsidR="008F4D38" w:rsidRPr="005344B4">
        <w:rPr>
          <w:rFonts w:cs="Times New Roman"/>
        </w:rPr>
        <w:t>.</w:t>
      </w:r>
      <w:r w:rsidR="00DD6285" w:rsidRPr="005344B4">
        <w:rPr>
          <w:rFonts w:cs="Times New Roman"/>
        </w:rPr>
        <w:t xml:space="preserve"> It builds on and extends work on children’s political subjecthood across Children’s Geographies and Children’ Studies, and bridges Common Worlds scholarship with family geographi</w:t>
      </w:r>
      <w:r w:rsidR="00C63F5D" w:rsidRPr="005344B4">
        <w:rPr>
          <w:rFonts w:cs="Times New Roman"/>
        </w:rPr>
        <w:t xml:space="preserve">es. </w:t>
      </w:r>
      <w:r w:rsidR="00B54E56" w:rsidRPr="005344B4">
        <w:rPr>
          <w:rFonts w:cs="Times New Roman"/>
        </w:rPr>
        <w:t>It also draws on affect theory and</w:t>
      </w:r>
      <w:r w:rsidR="002A1AD1" w:rsidRPr="005344B4">
        <w:rPr>
          <w:rFonts w:cs="Times New Roman"/>
        </w:rPr>
        <w:t xml:space="preserve"> extends Angharad Closs-Stephens recent work on political affects beyond nationalism to</w:t>
      </w:r>
      <w:r w:rsidR="00161C82" w:rsidRPr="005344B4">
        <w:rPr>
          <w:rFonts w:cs="Times New Roman"/>
        </w:rPr>
        <w:t xml:space="preserve"> neoliberal environmentalism. </w:t>
      </w:r>
      <w:r w:rsidR="002A1AD1" w:rsidRPr="005344B4">
        <w:rPr>
          <w:rFonts w:cs="Times New Roman"/>
        </w:rPr>
        <w:t xml:space="preserve"> </w:t>
      </w:r>
      <w:r w:rsidR="00C63F5D" w:rsidRPr="005344B4">
        <w:rPr>
          <w:rFonts w:cs="Times New Roman"/>
        </w:rPr>
        <w:t xml:space="preserve">In this section, I summarise </w:t>
      </w:r>
      <w:r w:rsidR="00396C34" w:rsidRPr="005344B4">
        <w:rPr>
          <w:rFonts w:cs="Times New Roman"/>
        </w:rPr>
        <w:t>a</w:t>
      </w:r>
      <w:r w:rsidR="00C63F5D" w:rsidRPr="005344B4">
        <w:rPr>
          <w:rFonts w:cs="Times New Roman"/>
        </w:rPr>
        <w:t xml:space="preserve"> </w:t>
      </w:r>
      <w:r w:rsidR="007724F6" w:rsidRPr="005344B4">
        <w:rPr>
          <w:rFonts w:cs="Times New Roman"/>
        </w:rPr>
        <w:t xml:space="preserve">three theoretical </w:t>
      </w:r>
      <w:r w:rsidR="00C63F5D" w:rsidRPr="005344B4">
        <w:rPr>
          <w:rFonts w:cs="Times New Roman"/>
        </w:rPr>
        <w:t>contribution and a methodological contribution to geographical scholarship</w:t>
      </w:r>
      <w:r w:rsidR="00F13D27" w:rsidRPr="005344B4">
        <w:rPr>
          <w:rFonts w:cs="Times New Roman"/>
        </w:rPr>
        <w:t xml:space="preserve">. </w:t>
      </w:r>
      <w:r w:rsidR="009375BB" w:rsidRPr="005344B4">
        <w:rPr>
          <w:rFonts w:cs="Times New Roman"/>
        </w:rPr>
        <w:t xml:space="preserve">Given the diversity of the sites chosen, the thesis builds on a breadth of literature within geography and beyond, as </w:t>
      </w:r>
      <w:r w:rsidR="007141FC" w:rsidRPr="005344B4">
        <w:rPr>
          <w:rFonts w:cs="Times New Roman"/>
        </w:rPr>
        <w:t xml:space="preserve">such </w:t>
      </w:r>
      <w:r w:rsidR="009375BB" w:rsidRPr="005344B4">
        <w:rPr>
          <w:rFonts w:cs="Times New Roman"/>
        </w:rPr>
        <w:t xml:space="preserve">my empirical chapters </w:t>
      </w:r>
      <w:r w:rsidR="006710A4" w:rsidRPr="005344B4">
        <w:rPr>
          <w:rFonts w:cs="Times New Roman"/>
        </w:rPr>
        <w:t xml:space="preserve">also </w:t>
      </w:r>
      <w:r w:rsidR="00396C34" w:rsidRPr="005344B4">
        <w:rPr>
          <w:rFonts w:cs="Times New Roman"/>
        </w:rPr>
        <w:t>contribute</w:t>
      </w:r>
      <w:r w:rsidR="006710A4" w:rsidRPr="005344B4">
        <w:rPr>
          <w:rFonts w:cs="Times New Roman"/>
        </w:rPr>
        <w:t xml:space="preserve"> </w:t>
      </w:r>
      <w:r w:rsidR="007724F6" w:rsidRPr="005344B4">
        <w:rPr>
          <w:rFonts w:cs="Times New Roman"/>
        </w:rPr>
        <w:t xml:space="preserve">valuable case studies to </w:t>
      </w:r>
      <w:r w:rsidR="009375BB" w:rsidRPr="005344B4">
        <w:rPr>
          <w:rFonts w:cs="Times New Roman"/>
        </w:rPr>
        <w:t>Social Movement Studies</w:t>
      </w:r>
      <w:r w:rsidR="004F2989" w:rsidRPr="005344B4">
        <w:rPr>
          <w:rFonts w:cs="Times New Roman"/>
        </w:rPr>
        <w:t xml:space="preserve"> and</w:t>
      </w:r>
      <w:r w:rsidR="009375BB" w:rsidRPr="005344B4">
        <w:rPr>
          <w:rFonts w:cs="Times New Roman"/>
        </w:rPr>
        <w:t xml:space="preserve"> Museum Studies</w:t>
      </w:r>
      <w:r w:rsidR="007724F6" w:rsidRPr="005344B4">
        <w:rPr>
          <w:rFonts w:cs="Times New Roman"/>
        </w:rPr>
        <w:t xml:space="preserve">, building on literature in each discipline respectively. </w:t>
      </w:r>
      <w:r w:rsidR="008E611D" w:rsidRPr="005344B4">
        <w:rPr>
          <w:rFonts w:cs="Times New Roman"/>
        </w:rPr>
        <w:t xml:space="preserve"> </w:t>
      </w:r>
    </w:p>
    <w:p w14:paraId="3D82723F" w14:textId="5F9C9E32" w:rsidR="007B1B13" w:rsidRPr="001D51D0" w:rsidRDefault="007B1B13" w:rsidP="001D51D0">
      <w:pPr>
        <w:pStyle w:val="Heading3"/>
      </w:pPr>
      <w:bookmarkStart w:id="162" w:name="_Toc213581850"/>
      <w:r w:rsidRPr="001D51D0">
        <w:rPr>
          <w:rStyle w:val="Heading3Char"/>
          <w:b/>
        </w:rPr>
        <w:t>7.3.1 The family as a site of environmental politics</w:t>
      </w:r>
      <w:bookmarkEnd w:id="162"/>
    </w:p>
    <w:p w14:paraId="2E4F4A1F" w14:textId="6ADFCADC" w:rsidR="00FF045D" w:rsidRDefault="00FF045D" w:rsidP="002221F1">
      <w:pPr>
        <w:spacing w:line="480" w:lineRule="auto"/>
        <w:rPr>
          <w:rFonts w:cs="Times New Roman"/>
        </w:rPr>
      </w:pPr>
      <w:r w:rsidRPr="005344B4">
        <w:rPr>
          <w:rFonts w:cs="Times New Roman"/>
        </w:rPr>
        <w:t xml:space="preserve">This thesis advances </w:t>
      </w:r>
      <w:r w:rsidR="00DA63E4" w:rsidRPr="005344B4">
        <w:rPr>
          <w:rFonts w:cs="Times New Roman"/>
        </w:rPr>
        <w:t>geographical work on intergenerational relations</w:t>
      </w:r>
      <w:r w:rsidR="001F6368" w:rsidRPr="005344B4">
        <w:rPr>
          <w:rFonts w:cs="Times New Roman"/>
        </w:rPr>
        <w:t xml:space="preserve"> by calling for a renewed focus on family relations and spaces as vital sites</w:t>
      </w:r>
      <w:r w:rsidR="00CA143C" w:rsidRPr="005344B4">
        <w:rPr>
          <w:rFonts w:cs="Times New Roman"/>
        </w:rPr>
        <w:t xml:space="preserve"> of ethical and political becoming</w:t>
      </w:r>
      <w:r w:rsidR="00FB7BE1" w:rsidRPr="005344B4">
        <w:rPr>
          <w:rFonts w:cs="Times New Roman"/>
        </w:rPr>
        <w:t xml:space="preserve"> which are increasingly drawn into</w:t>
      </w:r>
      <w:r w:rsidR="00655419" w:rsidRPr="005344B4">
        <w:rPr>
          <w:rFonts w:cs="Times New Roman"/>
        </w:rPr>
        <w:t xml:space="preserve"> climate and environmental politics. </w:t>
      </w:r>
      <w:r w:rsidR="00BD4A19" w:rsidRPr="005344B4">
        <w:rPr>
          <w:rFonts w:cs="Times New Roman"/>
        </w:rPr>
        <w:t xml:space="preserve">In recent years, geographers have turned away from family as a unit of analysis due to </w:t>
      </w:r>
      <w:r w:rsidR="00A602FF" w:rsidRPr="005344B4">
        <w:rPr>
          <w:rFonts w:cs="Times New Roman"/>
        </w:rPr>
        <w:t>critiques of the concept of family</w:t>
      </w:r>
      <w:r w:rsidR="002221F1">
        <w:rPr>
          <w:rFonts w:cs="Times New Roman"/>
        </w:rPr>
        <w:t xml:space="preserve"> (se</w:t>
      </w:r>
      <w:r w:rsidR="000D6E59">
        <w:rPr>
          <w:rFonts w:cs="Times New Roman"/>
        </w:rPr>
        <w:t>ction</w:t>
      </w:r>
      <w:r w:rsidR="002221F1">
        <w:rPr>
          <w:rFonts w:cs="Times New Roman"/>
        </w:rPr>
        <w:t xml:space="preserve"> 1.4.2</w:t>
      </w:r>
      <w:r w:rsidR="000D6E59">
        <w:rPr>
          <w:rFonts w:cs="Times New Roman"/>
        </w:rPr>
        <w:t>).</w:t>
      </w:r>
      <w:r w:rsidR="00A602FF" w:rsidRPr="005344B4">
        <w:rPr>
          <w:rFonts w:cs="Times New Roman"/>
        </w:rPr>
        <w:t xml:space="preserve"> Nevertheless, I argue that it is an </w:t>
      </w:r>
      <w:r w:rsidR="00E2562C" w:rsidRPr="005344B4">
        <w:rPr>
          <w:rFonts w:cs="Times New Roman"/>
        </w:rPr>
        <w:t>often-overlooked</w:t>
      </w:r>
      <w:r w:rsidR="00A602FF" w:rsidRPr="005344B4">
        <w:rPr>
          <w:rFonts w:cs="Times New Roman"/>
        </w:rPr>
        <w:t xml:space="preserve"> site of environment politics, where</w:t>
      </w:r>
      <w:r w:rsidR="002C3B2A" w:rsidRPr="005344B4">
        <w:rPr>
          <w:rFonts w:cs="Times New Roman"/>
        </w:rPr>
        <w:t xml:space="preserve"> </w:t>
      </w:r>
      <w:r w:rsidR="0088619F" w:rsidRPr="005344B4">
        <w:rPr>
          <w:rFonts w:cs="Times New Roman"/>
        </w:rPr>
        <w:t xml:space="preserve">ecological crisis on the national, international and global scale touch down in everyday life. </w:t>
      </w:r>
      <w:r w:rsidR="00655419" w:rsidRPr="005344B4">
        <w:rPr>
          <w:rFonts w:cs="Times New Roman"/>
        </w:rPr>
        <w:t>B</w:t>
      </w:r>
      <w:r w:rsidR="00DA63E4" w:rsidRPr="005344B4">
        <w:rPr>
          <w:rFonts w:cs="Times New Roman"/>
        </w:rPr>
        <w:t xml:space="preserve">ridging </w:t>
      </w:r>
      <w:r w:rsidRPr="005344B4">
        <w:rPr>
          <w:rFonts w:cs="Times New Roman"/>
        </w:rPr>
        <w:t xml:space="preserve">posthuman and feminist </w:t>
      </w:r>
      <w:r w:rsidR="00DA63E4" w:rsidRPr="005344B4">
        <w:rPr>
          <w:rFonts w:cs="Times New Roman"/>
        </w:rPr>
        <w:t>theory</w:t>
      </w:r>
      <w:r w:rsidR="00655419" w:rsidRPr="005344B4">
        <w:rPr>
          <w:rFonts w:cs="Times New Roman"/>
        </w:rPr>
        <w:t>, I</w:t>
      </w:r>
      <w:r w:rsidR="00DA63E4" w:rsidRPr="005344B4">
        <w:rPr>
          <w:rFonts w:cs="Times New Roman"/>
        </w:rPr>
        <w:t xml:space="preserve"> </w:t>
      </w:r>
      <w:r w:rsidR="001F6368" w:rsidRPr="005344B4">
        <w:rPr>
          <w:rFonts w:cs="Times New Roman"/>
        </w:rPr>
        <w:t>argue that</w:t>
      </w:r>
      <w:r w:rsidRPr="005344B4">
        <w:rPr>
          <w:rFonts w:cs="Times New Roman"/>
        </w:rPr>
        <w:t xml:space="preserve"> children’s embodied sense-making and child–adult interactions in spaces</w:t>
      </w:r>
      <w:r w:rsidR="00753126" w:rsidRPr="005344B4">
        <w:rPr>
          <w:rFonts w:cs="Times New Roman"/>
        </w:rPr>
        <w:t xml:space="preserve"> of environmental pedagogy</w:t>
      </w:r>
      <w:r w:rsidRPr="005344B4">
        <w:rPr>
          <w:rFonts w:cs="Times New Roman"/>
        </w:rPr>
        <w:t xml:space="preserve"> can unsettle dominant human–nature binaries and neoliberal framings of environmental subjectivity</w:t>
      </w:r>
      <w:r w:rsidR="00753126" w:rsidRPr="005344B4">
        <w:rPr>
          <w:rFonts w:cs="Times New Roman"/>
        </w:rPr>
        <w:t xml:space="preserve"> and catalyse openings for other modes of being, knowing and doing.</w:t>
      </w:r>
      <w:r w:rsidRPr="005344B4">
        <w:rPr>
          <w:rFonts w:cs="Times New Roman"/>
        </w:rPr>
        <w:t xml:space="preserve"> Building on feminist geographies of care, relational ethics, and </w:t>
      </w:r>
      <w:proofErr w:type="spellStart"/>
      <w:r w:rsidRPr="005344B4">
        <w:rPr>
          <w:rFonts w:cs="Times New Roman"/>
        </w:rPr>
        <w:t>intergenerationality</w:t>
      </w:r>
      <w:proofErr w:type="spellEnd"/>
      <w:r w:rsidRPr="005344B4">
        <w:rPr>
          <w:rFonts w:cs="Times New Roman"/>
        </w:rPr>
        <w:t xml:space="preserve"> (Ansell et al., 2012; Kallio, 2016; Holloway et al., 2010) as well as Common Worlds and multispecies scholarship (Pacini-</w:t>
      </w:r>
      <w:proofErr w:type="spellStart"/>
      <w:r w:rsidRPr="005344B4">
        <w:rPr>
          <w:rFonts w:cs="Times New Roman"/>
        </w:rPr>
        <w:t>Ketchabaw</w:t>
      </w:r>
      <w:proofErr w:type="spellEnd"/>
      <w:r w:rsidRPr="005344B4">
        <w:rPr>
          <w:rFonts w:cs="Times New Roman"/>
        </w:rPr>
        <w:t xml:space="preserve"> et al., 2016; Taylor &amp; Pacini-</w:t>
      </w:r>
      <w:proofErr w:type="spellStart"/>
      <w:r w:rsidRPr="005344B4">
        <w:rPr>
          <w:rFonts w:cs="Times New Roman"/>
        </w:rPr>
        <w:t>Ketchabaw</w:t>
      </w:r>
      <w:proofErr w:type="spellEnd"/>
      <w:r w:rsidRPr="005344B4">
        <w:rPr>
          <w:rFonts w:cs="Times New Roman"/>
        </w:rPr>
        <w:t xml:space="preserve">, 2015), </w:t>
      </w:r>
      <w:r w:rsidR="0024477D" w:rsidRPr="005344B4">
        <w:rPr>
          <w:rFonts w:cs="Times New Roman"/>
        </w:rPr>
        <w:t>I show how</w:t>
      </w:r>
      <w:r w:rsidRPr="005344B4">
        <w:rPr>
          <w:rFonts w:cs="Times New Roman"/>
        </w:rPr>
        <w:t xml:space="preserve"> child</w:t>
      </w:r>
      <w:r w:rsidR="0024477D" w:rsidRPr="005344B4">
        <w:rPr>
          <w:rFonts w:cs="Times New Roman"/>
        </w:rPr>
        <w:t>-adult interactions and family encounters</w:t>
      </w:r>
      <w:r w:rsidRPr="005344B4">
        <w:rPr>
          <w:rFonts w:cs="Times New Roman"/>
        </w:rPr>
        <w:t xml:space="preserve"> </w:t>
      </w:r>
      <w:r w:rsidR="00242C72" w:rsidRPr="005344B4">
        <w:rPr>
          <w:rFonts w:cs="Times New Roman"/>
        </w:rPr>
        <w:t>across spaces of environmental pedagogy</w:t>
      </w:r>
      <w:r w:rsidRPr="005344B4">
        <w:rPr>
          <w:rFonts w:cs="Times New Roman"/>
        </w:rPr>
        <w:t xml:space="preserve"> generate affective and ethical tensions that open new possibilities for environmental politics.</w:t>
      </w:r>
    </w:p>
    <w:p w14:paraId="144E4764" w14:textId="15B5DCCE" w:rsidR="00D24151" w:rsidRDefault="00D24151" w:rsidP="002221F1">
      <w:pPr>
        <w:spacing w:line="480" w:lineRule="auto"/>
        <w:rPr>
          <w:rFonts w:cs="Times New Roman"/>
        </w:rPr>
      </w:pPr>
      <w:r>
        <w:rPr>
          <w:rFonts w:cs="Times New Roman"/>
        </w:rPr>
        <w:lastRenderedPageBreak/>
        <w:t>The</w:t>
      </w:r>
      <w:r w:rsidR="00973F2C">
        <w:rPr>
          <w:rFonts w:cs="Times New Roman"/>
        </w:rPr>
        <w:t xml:space="preserve"> thesis</w:t>
      </w:r>
      <w:r>
        <w:rPr>
          <w:rFonts w:cs="Times New Roman"/>
        </w:rPr>
        <w:t xml:space="preserve"> </w:t>
      </w:r>
      <w:r w:rsidR="00497962" w:rsidRPr="00497962">
        <w:rPr>
          <w:rFonts w:cs="Times New Roman"/>
        </w:rPr>
        <w:t>extends Common Worlds theory by relocating its post</w:t>
      </w:r>
      <w:r w:rsidR="00497962" w:rsidRPr="00497962">
        <w:rPr>
          <w:rFonts w:cs="Times New Roman"/>
        </w:rPr>
        <w:noBreakHyphen/>
        <w:t>human, relational ethos beyond early</w:t>
      </w:r>
      <w:r w:rsidR="00497962" w:rsidRPr="00497962">
        <w:rPr>
          <w:rFonts w:cs="Times New Roman"/>
        </w:rPr>
        <w:noBreakHyphen/>
        <w:t>years educational settings and into intergenerational family encounters within informal, public and explicitly political spaces</w:t>
      </w:r>
      <w:r w:rsidR="000B16C7">
        <w:rPr>
          <w:rFonts w:cs="Times New Roman"/>
        </w:rPr>
        <w:t xml:space="preserve">. </w:t>
      </w:r>
      <w:r w:rsidR="006217D9">
        <w:rPr>
          <w:rFonts w:cs="Times New Roman"/>
        </w:rPr>
        <w:t xml:space="preserve">In doing so, it demonstrates the wider </w:t>
      </w:r>
      <w:r w:rsidR="006A4B4C">
        <w:rPr>
          <w:rFonts w:cs="Times New Roman"/>
        </w:rPr>
        <w:t>relevance</w:t>
      </w:r>
      <w:r w:rsidR="006217D9">
        <w:rPr>
          <w:rFonts w:cs="Times New Roman"/>
        </w:rPr>
        <w:t xml:space="preserve"> and political value of Common </w:t>
      </w:r>
      <w:r w:rsidR="006A4B4C">
        <w:rPr>
          <w:rFonts w:cs="Times New Roman"/>
        </w:rPr>
        <w:t>Worlds</w:t>
      </w:r>
      <w:r w:rsidR="006217D9">
        <w:rPr>
          <w:rFonts w:cs="Times New Roman"/>
        </w:rPr>
        <w:t xml:space="preserve"> </w:t>
      </w:r>
      <w:r w:rsidR="006A4B4C">
        <w:rPr>
          <w:rFonts w:cs="Times New Roman"/>
        </w:rPr>
        <w:t>scholarship beyond formal education settings</w:t>
      </w:r>
      <w:r w:rsidR="002D7030">
        <w:rPr>
          <w:rFonts w:cs="Times New Roman"/>
        </w:rPr>
        <w:t xml:space="preserve"> a</w:t>
      </w:r>
      <w:r w:rsidR="006A4B4C">
        <w:rPr>
          <w:rFonts w:cs="Times New Roman"/>
        </w:rPr>
        <w:t>nd shows</w:t>
      </w:r>
      <w:r w:rsidR="0051230C">
        <w:rPr>
          <w:rFonts w:cs="Times New Roman"/>
        </w:rPr>
        <w:t xml:space="preserve"> how Anthropocene entanglements are rendered ‘knowable’ across different family settings. </w:t>
      </w:r>
      <w:r w:rsidR="000B16C7">
        <w:rPr>
          <w:rFonts w:cs="Times New Roman"/>
        </w:rPr>
        <w:t xml:space="preserve">Attending to how families negotiate the </w:t>
      </w:r>
      <w:proofErr w:type="spellStart"/>
      <w:r w:rsidR="000B16C7">
        <w:rPr>
          <w:rFonts w:cs="Times New Roman"/>
        </w:rPr>
        <w:t>ethico</w:t>
      </w:r>
      <w:proofErr w:type="spellEnd"/>
      <w:r w:rsidR="000B16C7">
        <w:rPr>
          <w:rFonts w:cs="Times New Roman"/>
        </w:rPr>
        <w:t>-political dilemmas foregrounded across the three sites,</w:t>
      </w:r>
      <w:r w:rsidR="00B814A3">
        <w:rPr>
          <w:rFonts w:cs="Times New Roman"/>
        </w:rPr>
        <w:t xml:space="preserve"> I demonstrate the role that families play in bringing (new) worlds into being t</w:t>
      </w:r>
      <w:r w:rsidR="00497962" w:rsidRPr="00497962">
        <w:rPr>
          <w:rFonts w:cs="Times New Roman"/>
        </w:rPr>
        <w:t>hrough an account of intergenerational co</w:t>
      </w:r>
      <w:r w:rsidR="00497962" w:rsidRPr="00497962">
        <w:rPr>
          <w:rFonts w:cs="Times New Roman"/>
        </w:rPr>
        <w:noBreakHyphen/>
        <w:t>becoming, in which children and adults mutually shape ethical and political orientations toward more</w:t>
      </w:r>
      <w:r w:rsidR="00497962" w:rsidRPr="00497962">
        <w:rPr>
          <w:rFonts w:cs="Times New Roman"/>
        </w:rPr>
        <w:noBreakHyphen/>
        <w:t>than</w:t>
      </w:r>
      <w:r w:rsidR="00497962" w:rsidRPr="00497962">
        <w:rPr>
          <w:rFonts w:cs="Times New Roman"/>
        </w:rPr>
        <w:noBreakHyphen/>
        <w:t>human worlds.</w:t>
      </w:r>
      <w:r w:rsidR="00A257C5">
        <w:rPr>
          <w:rFonts w:cs="Times New Roman"/>
        </w:rPr>
        <w:t xml:space="preserve"> Bringing Common Worlds theory and </w:t>
      </w:r>
      <w:r w:rsidR="00CB7F69">
        <w:rPr>
          <w:rFonts w:cs="Times New Roman"/>
        </w:rPr>
        <w:t>family</w:t>
      </w:r>
      <w:r w:rsidR="00A257C5">
        <w:rPr>
          <w:rFonts w:cs="Times New Roman"/>
        </w:rPr>
        <w:t xml:space="preserve"> geographies together </w:t>
      </w:r>
      <w:proofErr w:type="gramStart"/>
      <w:r w:rsidR="00A257C5">
        <w:rPr>
          <w:rFonts w:cs="Times New Roman"/>
        </w:rPr>
        <w:t xml:space="preserve">opens </w:t>
      </w:r>
      <w:r w:rsidR="00C3254A">
        <w:rPr>
          <w:rFonts w:cs="Times New Roman"/>
        </w:rPr>
        <w:t>up</w:t>
      </w:r>
      <w:proofErr w:type="gramEnd"/>
      <w:r w:rsidR="00C3254A">
        <w:rPr>
          <w:rFonts w:cs="Times New Roman"/>
        </w:rPr>
        <w:t xml:space="preserve"> </w:t>
      </w:r>
      <w:r w:rsidR="00A257C5">
        <w:rPr>
          <w:rFonts w:cs="Times New Roman"/>
        </w:rPr>
        <w:t>questions about ho</w:t>
      </w:r>
      <w:r w:rsidR="00CB7F69">
        <w:rPr>
          <w:rFonts w:cs="Times New Roman"/>
        </w:rPr>
        <w:t xml:space="preserve">w political questions of agency and responsibility are </w:t>
      </w:r>
      <w:r w:rsidR="00957AB0">
        <w:rPr>
          <w:rFonts w:cs="Times New Roman"/>
        </w:rPr>
        <w:t>situated within family relations</w:t>
      </w:r>
      <w:r w:rsidR="00F04240">
        <w:rPr>
          <w:rFonts w:cs="Times New Roman"/>
        </w:rPr>
        <w:t xml:space="preserve">. </w:t>
      </w:r>
      <w:r w:rsidR="00B814A3">
        <w:rPr>
          <w:rFonts w:cs="Times New Roman"/>
        </w:rPr>
        <w:t xml:space="preserve">This </w:t>
      </w:r>
      <w:r w:rsidR="00497962" w:rsidRPr="00497962">
        <w:rPr>
          <w:rFonts w:cs="Times New Roman"/>
        </w:rPr>
        <w:t>offer</w:t>
      </w:r>
      <w:r w:rsidR="00B814A3">
        <w:rPr>
          <w:rFonts w:cs="Times New Roman"/>
        </w:rPr>
        <w:t>s</w:t>
      </w:r>
      <w:r w:rsidR="00497962" w:rsidRPr="00497962">
        <w:rPr>
          <w:rFonts w:cs="Times New Roman"/>
        </w:rPr>
        <w:t xml:space="preserve"> a novel framework for understanding environmental politics in Anthropocene times as relational, affective and intergenerational, grounded in everyday family encounters </w:t>
      </w:r>
      <w:r w:rsidR="00F04240">
        <w:rPr>
          <w:rFonts w:cs="Times New Roman"/>
        </w:rPr>
        <w:t>which may orient us</w:t>
      </w:r>
      <w:r w:rsidR="00497962" w:rsidRPr="00497962">
        <w:rPr>
          <w:rFonts w:cs="Times New Roman"/>
        </w:rPr>
        <w:t xml:space="preserve"> toward</w:t>
      </w:r>
      <w:r w:rsidR="00973F2C">
        <w:rPr>
          <w:rFonts w:cs="Times New Roman"/>
        </w:rPr>
        <w:t>s</w:t>
      </w:r>
      <w:r w:rsidR="00497962" w:rsidRPr="00497962">
        <w:rPr>
          <w:rFonts w:cs="Times New Roman"/>
        </w:rPr>
        <w:t xml:space="preserve"> more capacious modes of collective response</w:t>
      </w:r>
      <w:r w:rsidR="00497962" w:rsidRPr="00497962">
        <w:rPr>
          <w:rFonts w:cs="Times New Roman"/>
        </w:rPr>
        <w:noBreakHyphen/>
        <w:t>ability.</w:t>
      </w:r>
    </w:p>
    <w:p w14:paraId="1FE805C9" w14:textId="750BB906" w:rsidR="001A7BF0" w:rsidRPr="001D51D0" w:rsidRDefault="001A7BF0" w:rsidP="001D51D0">
      <w:pPr>
        <w:pStyle w:val="Heading3"/>
      </w:pPr>
      <w:bookmarkStart w:id="163" w:name="_Toc213581851"/>
      <w:r w:rsidRPr="001D51D0">
        <w:rPr>
          <w:rStyle w:val="Heading3Char"/>
          <w:b/>
        </w:rPr>
        <w:t>7.3.2 Critiquing neoliberal environmentalism from the micro-political scale</w:t>
      </w:r>
      <w:bookmarkEnd w:id="163"/>
    </w:p>
    <w:p w14:paraId="373F78F5" w14:textId="07A853A3" w:rsidR="00B22636" w:rsidRDefault="00FF045D" w:rsidP="009811B0">
      <w:pPr>
        <w:spacing w:line="480" w:lineRule="auto"/>
        <w:rPr>
          <w:rFonts w:cs="Times New Roman"/>
        </w:rPr>
      </w:pPr>
      <w:r w:rsidRPr="005344B4">
        <w:rPr>
          <w:rFonts w:cs="Times New Roman"/>
        </w:rPr>
        <w:t xml:space="preserve">The thesis deepens geographical critiques of neoliberal responsibilisation and green neoliberalism (Fletcher, 2010; MacGregor, 2021; Rice, 2016; Maniates, 2001) </w:t>
      </w:r>
      <w:r w:rsidR="001E4E92" w:rsidRPr="005344B4">
        <w:rPr>
          <w:rFonts w:cs="Times New Roman"/>
        </w:rPr>
        <w:t xml:space="preserve">and builds on work which </w:t>
      </w:r>
      <w:r w:rsidR="00973468" w:rsidRPr="005344B4">
        <w:rPr>
          <w:rFonts w:cs="Times New Roman"/>
        </w:rPr>
        <w:t>explores how change emerges at the microscale</w:t>
      </w:r>
      <w:r w:rsidR="00452666" w:rsidRPr="005344B4">
        <w:rPr>
          <w:rFonts w:cs="Times New Roman"/>
        </w:rPr>
        <w:fldChar w:fldCharType="begin"/>
      </w:r>
      <w:r w:rsidR="00452666" w:rsidRPr="005344B4">
        <w:rPr>
          <w:rFonts w:cs="Times New Roman"/>
        </w:rPr>
        <w:instrText xml:space="preserve"> ADDIN ZOTERO_ITEM CSL_CITATION {"citationID":"L5LYMduN","properties":{"formattedCitation":"(MacGregor, 2021; A. Closs Stephens, 2022)","plainCitation":"(MacGregor, 2021; A. Closs Stephens, 2022)","noteIndex":0},"citationItems":[{"id":2219,"uris":["http://zotero.org/users/6040264/items/V37KMG8H"],"itemData":{"id":2219,"type":"article-journal","abstract":"This article analyses a unique case of local environmental activism in order to think through the puzzle of how to interpret the transformative potential of the forms of small-scale collective action that have recently emerged in neoliberal cities of the Global North. In response to the call by J.K. Gibson-Graham and others for research that is less driven by abstract theory and more attuned to context and ambivalent possibilities, I present the findings of research co-produced with Upping It, a small activist group that uses innovative tactics to clean, green and rehabilitate stigmatized neighbourhoods in Moss Side, Manchester. By enacting forms of interstitial politics, Upping It makes a tangible difference in the lives of ordinary people and creates conditions necessary for politicization, while also participating in unfair and unsustainable local systems. Their story offers rich material for considering the strengths and limitations of two theoretical framings that appear to dominate the literature on micro-political movements: the post-political and new environmentalism framings. These frames, and the criticisms that have been made about them, help to identify two key insights from Upping It that are useful for better capturing the ambiguities and tensions of their kind of struggle in the current conjuncture. Firstly, we can see the importance of including justice-oriented activisms, which in this case might be seen as a form of defensive everyday environmentalism, in the emerging picture of new urban movements. Secondly, Upping It highlights the value of finding modest transformative potential in the cracks and on the margins of urban politics.","container-title":"Social Movement Studies","DOI":"10.1080/14742837.2019.1677224","ISSN":"1474-2837","issue":"3","note":"publisher: Routledge\n_eprint: https://doi.org/10.1080/14742837.2019.1677224","page":"329-345","source":"Taylor and Francis+NEJM","title":"Finding transformative potential in the cracks? The ambiguities of urban environmental activism in a neoliberal city","title-short":"Finding transformative potential in the cracks?","volume":"20","author":[{"family":"MacGregor","given":"Sherilyn"}],"issued":{"date-parts":[["2021",5,4]]}}},{"id":22192,"uris":["http://zotero.org/users/6040264/items/7MN3KAJJ"],"itemData":{"id":22192,"type":"book","abstract":"\"Identity is widely acknowledged to be a felt experience, yet questions of atmosphere, mood and public sentiments are rarely made central to understanding the global politics of nationalism. This book asks what difference it makes when we address national identity as principally an affective force? National Affects traces how ideas about 'us and them' take form in ordinary spaces, in ways that are both deeply felt and hardly noticeable, in studies of global events that range from the London 2012 Olympic Games to responses to acts of terror, the European refugee crisis and 'Brexit'. In this timely intervention, Angharad Closs Stephens addresses the affective dimensions of being together to open new angles in the study of nationalism and global politics. She asks how the nation is felt in everyday life, as well as differently experienced, and investigates different forms of enacting being together to generate new insights in the study of national identity. National Affects draws on academic theories in the study of Politics, International Relations and Human Geography, as well as stories, performance works and novels, to establish a new tone of critical enquiry. Informed by longstanding critical interrogations of the politics of 'us and them', this book argues that these ideas are not as stable as they are often made to seem. Drawing on a combination of artistic and academic interventions, this book offers a refreshing approach to conceptualising the politics of nationalism, identity and citizenship. In its focus on everyday atmospheres, it identifies new registers for intervening politically. Overall, National Affects outlines other ways of imagining and practising being political together, beyond the exclusionary politics of nationalism\"--","event-place":"London New York","ISBN":"978-0-7556-4143-7","language":"eng","number-of-pages":"1","publisher":"Bloomsbury Academic","publisher-place":"London New York","source":"K10plus ISBN","title":"National affects: the everyday atmospheres of being political","title-short":"National affects","author":[{"family":"Closs Stephens","given":"Angharad"}],"issued":{"date-parts":[["2022"]]}}}],"schema":"https://github.com/citation-style-language/schema/raw/master/csl-citation.json"} </w:instrText>
      </w:r>
      <w:r w:rsidR="00452666" w:rsidRPr="005344B4">
        <w:rPr>
          <w:rFonts w:cs="Times New Roman"/>
        </w:rPr>
        <w:fldChar w:fldCharType="separate"/>
      </w:r>
      <w:r w:rsidR="00452666" w:rsidRPr="005344B4">
        <w:rPr>
          <w:rFonts w:cs="Times New Roman"/>
        </w:rPr>
        <w:t>(MacGregor, 2021; A. Closs Stephens, 2022)</w:t>
      </w:r>
      <w:r w:rsidR="00452666" w:rsidRPr="005344B4">
        <w:rPr>
          <w:rFonts w:cs="Times New Roman"/>
        </w:rPr>
        <w:fldChar w:fldCharType="end"/>
      </w:r>
      <w:r w:rsidR="00973468" w:rsidRPr="005344B4">
        <w:rPr>
          <w:rFonts w:cs="Times New Roman"/>
        </w:rPr>
        <w:t xml:space="preserve"> </w:t>
      </w:r>
      <w:r w:rsidRPr="005344B4">
        <w:rPr>
          <w:rFonts w:cs="Times New Roman"/>
        </w:rPr>
        <w:t>by examining how family interactions can disrupt the logic of individualised responsibility.</w:t>
      </w:r>
      <w:r w:rsidR="00FB42D5" w:rsidRPr="005344B4">
        <w:rPr>
          <w:rFonts w:cs="Times New Roman"/>
        </w:rPr>
        <w:t xml:space="preserve"> It looks to the spaces, encounters and storylines which build on and circulate neoliberal environmentalism through the figure of the responsible individual and a narrowing of agency. However, by looking to the in-between of discourse, affect and encounter, my research </w:t>
      </w:r>
      <w:r w:rsidR="00452666" w:rsidRPr="005344B4">
        <w:rPr>
          <w:rFonts w:cs="Times New Roman"/>
        </w:rPr>
        <w:t>shows how</w:t>
      </w:r>
      <w:r w:rsidR="00FB42D5" w:rsidRPr="005344B4">
        <w:rPr>
          <w:rFonts w:cs="Times New Roman"/>
        </w:rPr>
        <w:t xml:space="preserve"> </w:t>
      </w:r>
      <w:r w:rsidR="00A057E7" w:rsidRPr="005344B4">
        <w:rPr>
          <w:rFonts w:cs="Times New Roman"/>
        </w:rPr>
        <w:t xml:space="preserve">moments </w:t>
      </w:r>
      <w:r w:rsidRPr="005344B4">
        <w:rPr>
          <w:rFonts w:cs="Times New Roman"/>
        </w:rPr>
        <w:t xml:space="preserve">of ambivalence, </w:t>
      </w:r>
      <w:r w:rsidR="00A057E7" w:rsidRPr="005344B4">
        <w:rPr>
          <w:rFonts w:cs="Times New Roman"/>
        </w:rPr>
        <w:t>questioning</w:t>
      </w:r>
      <w:r w:rsidRPr="005344B4">
        <w:rPr>
          <w:rFonts w:cs="Times New Roman"/>
        </w:rPr>
        <w:t xml:space="preserve">, and </w:t>
      </w:r>
      <w:proofErr w:type="spellStart"/>
      <w:r w:rsidR="00A057E7" w:rsidRPr="005344B4">
        <w:rPr>
          <w:rFonts w:cs="Times New Roman"/>
        </w:rPr>
        <w:t>interrelation</w:t>
      </w:r>
      <w:r w:rsidR="00BD62B6" w:rsidRPr="005344B4">
        <w:rPr>
          <w:rFonts w:cs="Times New Roman"/>
        </w:rPr>
        <w:t>al</w:t>
      </w:r>
      <w:proofErr w:type="spellEnd"/>
      <w:r w:rsidR="00A057E7" w:rsidRPr="005344B4">
        <w:rPr>
          <w:rFonts w:cs="Times New Roman"/>
        </w:rPr>
        <w:t xml:space="preserve"> (un)learning</w:t>
      </w:r>
      <w:r w:rsidRPr="005344B4">
        <w:rPr>
          <w:rFonts w:cs="Times New Roman"/>
        </w:rPr>
        <w:t xml:space="preserve"> challenge dominant discourses of the “responsible” environmental subject.</w:t>
      </w:r>
      <w:r w:rsidR="007670C8" w:rsidRPr="005344B4">
        <w:rPr>
          <w:rFonts w:cs="Times New Roman"/>
        </w:rPr>
        <w:t xml:space="preserve"> Following Closs-Stephens recent work on national affects, I argue that interactions at the microscale matter for shifting, recasting and catalysing other modes of relating to non-human others</w:t>
      </w:r>
      <w:r w:rsidR="00467B74" w:rsidRPr="005344B4">
        <w:rPr>
          <w:rFonts w:cs="Times New Roman"/>
        </w:rPr>
        <w:t xml:space="preserve">. The ways in which children and their parents make sense of ecological crises matter to </w:t>
      </w:r>
      <w:r w:rsidR="0019051E" w:rsidRPr="005344B4">
        <w:rPr>
          <w:rFonts w:cs="Times New Roman"/>
        </w:rPr>
        <w:t>questions of justice</w:t>
      </w:r>
      <w:r w:rsidR="008E5394" w:rsidRPr="005344B4">
        <w:rPr>
          <w:rFonts w:cs="Times New Roman"/>
        </w:rPr>
        <w:t>,</w:t>
      </w:r>
      <w:r w:rsidR="00B22636" w:rsidRPr="005344B4">
        <w:rPr>
          <w:rFonts w:cs="Times New Roman"/>
        </w:rPr>
        <w:t xml:space="preserve"> agency and imagined futures. </w:t>
      </w:r>
    </w:p>
    <w:p w14:paraId="024E1D5F" w14:textId="47FE46CF" w:rsidR="007B1B13" w:rsidRPr="007B1B13" w:rsidRDefault="007B1B13" w:rsidP="00901009">
      <w:pPr>
        <w:pStyle w:val="Heading3"/>
      </w:pPr>
      <w:bookmarkStart w:id="164" w:name="_Toc213581852"/>
      <w:r w:rsidRPr="007B1B13">
        <w:lastRenderedPageBreak/>
        <w:t>7.3.3 Affect and ecological agency in Anthropocene times</w:t>
      </w:r>
      <w:bookmarkEnd w:id="164"/>
    </w:p>
    <w:p w14:paraId="604CF623" w14:textId="42369326" w:rsidR="000F2631" w:rsidRPr="005344B4" w:rsidRDefault="00FF045D" w:rsidP="007B1B13">
      <w:pPr>
        <w:spacing w:line="480" w:lineRule="auto"/>
        <w:rPr>
          <w:rFonts w:cs="Times New Roman"/>
        </w:rPr>
      </w:pPr>
      <w:r w:rsidRPr="005344B4">
        <w:rPr>
          <w:rFonts w:cs="Times New Roman"/>
        </w:rPr>
        <w:t xml:space="preserve">Finally, the research </w:t>
      </w:r>
      <w:r w:rsidR="00B22636" w:rsidRPr="005344B4">
        <w:rPr>
          <w:rFonts w:cs="Times New Roman"/>
        </w:rPr>
        <w:t xml:space="preserve">contributes to geographies of affect </w:t>
      </w:r>
      <w:r w:rsidR="00BD62B6" w:rsidRPr="005344B4">
        <w:rPr>
          <w:rFonts w:cs="Times New Roman"/>
        </w:rPr>
        <w:fldChar w:fldCharType="begin"/>
      </w:r>
      <w:r w:rsidR="00BD62B6" w:rsidRPr="005344B4">
        <w:rPr>
          <w:rFonts w:cs="Times New Roman"/>
        </w:rPr>
        <w:instrText xml:space="preserve"> ADDIN ZOTERO_ITEM CSL_CITATION {"citationID":"em2Jaol5","properties":{"formattedCitation":"(Thrift, 2004; Anderson, 2016; Wilson, 2023)","plainCitation":"(Thrift, 2004; Anderson, 2016; Wilson, 2023)","noteIndex":0},"citationItems":[{"id":693,"uris":["http://zotero.org/users/6040264/items/8D9FHWFW"],"itemData":{"id":693,"type":"article-journal","abstract":"This paper attempts to take the politics of affect as not just incidental but central to the life of cities, given that cities are thought of as inhuman or transhuman entities and that politics is understood as a process of community without unity. It is in three main parts. The first part sets out the main approaches to affect that conform with this approach. The second part considers the ways in which the systematic engineering of affect has become central to the political life of Euro-American cities, and why. The third part then sets out the different kinds of progressive politics that might become possible once affect is taken into account. There are some brief conclusions.","container-title":"Geografiska Annaler: Series B, Human Geography","DOI":"10.1111/j.0435-3684.2004.00154.x","ISSN":"1468-0467","issue":"1","language":"en","page":"57-78","source":"Wiley Online Library","title":"Intensities of Feeling: Towards a Spatial Politics of Affect","title-short":"Intensities of Feeling","volume":"86","author":[{"family":"Thrift","given":"Nigel"}],"issued":{"date-parts":[["2004"]]}}},{"id":626,"uris":["http://zotero.org/users/6040264/items/JBBMT2IZ"],"itemData":{"id":626,"type":"article-journal","abstract":"Claims about neoliberalism and its geographies frequently involve assumptions about the affective life of neoliberalism and/or neoliberal societies. However, existing cultural approaches to neoliberalism as a discursive formation, an ideology or governmentality collapse a concern with affect into a focus on the operation of signifying-subjectfying processes that make ‘neoliberal subjects’. Political economy approaches only make implicit claims about the ‘mood’ of neoliberal societies. In this paper, I argue that collective affects are part of the conditions of formation for particular neoliberalisms and therefore understanding the affective life of neoliberalism is critical to explaining how it emerges, forms and changes. Through examples including The Mont Pelerin Society, the Chicago School of Economics and Thatcherism, I propose a vocabulary that supplements existing approaches by focusing on the affective conditions for neoliberalism, specifically the atmospheres that are part of the formation of neoliberal reason and the structures of feeling that condition how particular neoliberalisms actualize in the midst of other things. The result is a way of discerning neoliberalisms as both conditioned by affects and ‘actually existing’ affectively – as dispersed affective ‘qualities’ or ‘senses’.","container-title":"Progress in Human Geography","DOI":"10.1177/0309132515613167","ISSN":"0309-1325","issue":"6","journalAbbreviation":"Progress in Human Geography","language":"en","page":"734-753","source":"SAGE Journals","title":"Neoliberal affects","volume":"40","author":[{"family":"Anderson","given":"Ben"}],"issued":{"date-parts":[["2016",12,1]]}}},{"id":2054,"uris":["http://zotero.org/users/6040264/items/L3IGTVTU"],"itemData":{"id":2054,"type":"article-journal","abstract":"Affective infrastructure has become an unremarkable feature of geographical research. By examining how ?affective infrastructure? has been mobilised within geography and political theory, and charting its distinguishing features ? whether as metaphor, analogy, or material-technical system ? I suggest that Bosworth's explication presents an opportunity for thinking about the role and development of concepts more broadly. Using the Tyne Bridge as an example of affective infrastructure, I reflect on the mechanisms through which a concept appears and ask whether ?affective infrastructure's' ?power? comes from its circulation as a term or shorthand. In clarifying its analytical utility, I ask what implications there might be for ?affective infrastructure's' spaces of connotation, and what is at stake when a concept appears.","container-title":"Dialogues in Human Geography","DOI":"10.1177/20438206231154347","ISSN":"2043-8206","language":"en","note":"publisher: SAGE Publications","page":"20438206231154347","source":"SAGE Journals","title":"Coming to terms with affective infrastructure","author":[{"family":"Wilson","given":"Helen F."}],"issued":{"date-parts":[["2023",2,19]]}}}],"schema":"https://github.com/citation-style-language/schema/raw/master/csl-citation.json"} </w:instrText>
      </w:r>
      <w:r w:rsidR="00BD62B6" w:rsidRPr="005344B4">
        <w:rPr>
          <w:rFonts w:cs="Times New Roman"/>
        </w:rPr>
        <w:fldChar w:fldCharType="separate"/>
      </w:r>
      <w:r w:rsidR="00BD62B6" w:rsidRPr="005344B4">
        <w:rPr>
          <w:rFonts w:cs="Times New Roman"/>
        </w:rPr>
        <w:t>(Thrift, 2004; Anderson, 2016; Wilson, 2023)</w:t>
      </w:r>
      <w:r w:rsidR="00BD62B6" w:rsidRPr="005344B4">
        <w:rPr>
          <w:rFonts w:cs="Times New Roman"/>
        </w:rPr>
        <w:fldChar w:fldCharType="end"/>
      </w:r>
      <w:r w:rsidRPr="005344B4">
        <w:rPr>
          <w:rFonts w:cs="Times New Roman"/>
        </w:rPr>
        <w:t xml:space="preserve"> and </w:t>
      </w:r>
      <w:r w:rsidR="00BD62B6" w:rsidRPr="005344B4">
        <w:rPr>
          <w:rFonts w:cs="Times New Roman"/>
        </w:rPr>
        <w:t xml:space="preserve">the </w:t>
      </w:r>
      <w:r w:rsidRPr="005344B4">
        <w:rPr>
          <w:rFonts w:cs="Times New Roman"/>
        </w:rPr>
        <w:t>emotional geographies of environmental politics</w:t>
      </w:r>
      <w:r w:rsidR="00BD62B6" w:rsidRPr="005344B4">
        <w:rPr>
          <w:rFonts w:cs="Times New Roman"/>
        </w:rPr>
        <w:t xml:space="preserve"> </w:t>
      </w:r>
      <w:r w:rsidR="00BD62B6" w:rsidRPr="005344B4">
        <w:rPr>
          <w:rFonts w:cs="Times New Roman"/>
        </w:rPr>
        <w:fldChar w:fldCharType="begin"/>
      </w:r>
      <w:r w:rsidR="00BD62B6" w:rsidRPr="005344B4">
        <w:rPr>
          <w:rFonts w:cs="Times New Roman"/>
        </w:rPr>
        <w:instrText xml:space="preserve"> ADDIN ZOTERO_ITEM CSL_CITATION {"citationID":"RjnEhS7t","properties":{"formattedCitation":"(Gonz\\uc0\\u225{}lez-Hidalgo and Zografos, 2020; Sultana, 2020)","plainCitation":"(González-Hidalgo and Zografos, 2020; Sultana, 2020)","noteIndex":0},"citationItems":[{"id":120,"uris":["http://zotero.org/users/6040264/items/2M7RJXUF"],"itemData":{"id":120,"type":"article-journal","abstract":"Building on the framework of emotional political ecology, we seek to expand ways of studying the relationships between emotion, power, and environmental conflict. Our review of work in feminist studies, human geography, social psychology, social movement theory, and social and cultural anthropology suggests the need for a theoretical framework that captures the psychological, more-than-human, collective, geographical, and personal-political dimensions that intersect subjectivities in environmental conflicts. We stress the need to explicitly consider ‘the political’ at stake when researching emotions in environmental conflicts, and develop a conceptual framework for facilitating nuanced conceptualisations and analyses of subjects and power in environmental conflicts.","container-title":"Progress in Human Geography","DOI":"10.1177/0309132518824644","ISSN":"0309-1325","issue":"2","journalAbbreviation":"Progress in Human Geography","language":"en","note":"publisher: SAGE Publications Ltd","page":"235-255","source":"SAGE Journals","title":"Emotions, power, and environmental conflict: Expanding the ‘emotional turn’ in political ecology","title-short":"Emotions, power, and environmental conflict","volume":"44","author":[{"family":"González-Hidalgo","given":"Marien"},{"family":"Zografos","given":"Christos"}],"issued":{"date-parts":[["2020",4,1]]}}},{"id":770,"uris":["http://zotero.org/users/6040264/items/Q8VMVB9L"],"itemData":{"id":770,"type":"article-journal","abstract":"Some epistemologies remain marginalized in political ecology. Here I demonstrate why it is important to learn from various relational margins to further advance the field. Insights and critiques from feminisms and decolonial theories have enriched and expanded political ecology in nuanced ways, yet they continue to remain relegated to the margins. I contend that it is vital to engage and advance different forms of intersectional, interdisciplinary, and international feminist inquiries to address ongoing socioecological crises at the current conjuncture. Different epistemological, methodological, pedagogical, and praxis insights showcase how and why representation matters if we are to pursue decolonial futures and solidarities.","container-title":"Progress in Human Geography","DOI":"10.1177/0309132520936751","ISSN":"0309-1325","journalAbbreviation":"Progress in Human Geography","note":"publisher: SAGE Publications Ltd","page":"0309132520936751","source":"SAGE Journals","title":"Political ecology 1: From margins to center","title-short":"Political ecology 1","author":[{"family":"Sultana","given":"Farhana"}],"issued":{"date-parts":[["2020",6,24]]}}}],"schema":"https://github.com/citation-style-language/schema/raw/master/csl-citation.json"} </w:instrText>
      </w:r>
      <w:r w:rsidR="00BD62B6" w:rsidRPr="005344B4">
        <w:rPr>
          <w:rFonts w:cs="Times New Roman"/>
        </w:rPr>
        <w:fldChar w:fldCharType="separate"/>
      </w:r>
      <w:r w:rsidR="00BD62B6" w:rsidRPr="005344B4">
        <w:rPr>
          <w:rFonts w:cs="Times New Roman"/>
        </w:rPr>
        <w:t>(González-Hidalgo and Zografos, 2020; Sultana, 2020)</w:t>
      </w:r>
      <w:r w:rsidR="00BD62B6" w:rsidRPr="005344B4">
        <w:rPr>
          <w:rFonts w:cs="Times New Roman"/>
        </w:rPr>
        <w:fldChar w:fldCharType="end"/>
      </w:r>
      <w:r w:rsidRPr="005344B4">
        <w:rPr>
          <w:rFonts w:cs="Times New Roman"/>
        </w:rPr>
        <w:t xml:space="preserve"> (Head, 2016; Sultana, 2022) by foregrounding the role of intergenerational affective encounters in shaping agency, political identity, and socio-natural imaginaries. It demonstrates how activism, care, and ethical obligation emerge through embodied, relational, and place-specific experiences, suggesting that affect is central to the formation of environmental publics (Closs Stephens, 2022).</w:t>
      </w:r>
      <w:r w:rsidR="00B22636" w:rsidRPr="005344B4">
        <w:rPr>
          <w:rFonts w:cs="Times New Roman"/>
        </w:rPr>
        <w:t xml:space="preserve"> In particular, I build on recent work which foreground ambivalence as a political affect </w:t>
      </w:r>
      <w:r w:rsidR="007B5DC1" w:rsidRPr="005344B4">
        <w:rPr>
          <w:rFonts w:cs="Times New Roman"/>
        </w:rPr>
        <w:fldChar w:fldCharType="begin"/>
      </w:r>
      <w:r w:rsidR="007B5DC1" w:rsidRPr="005344B4">
        <w:rPr>
          <w:rFonts w:cs="Times New Roman"/>
        </w:rPr>
        <w:instrText xml:space="preserve"> ADDIN ZOTERO_ITEM CSL_CITATION {"citationID":"pJnNPmcP","properties":{"formattedCitation":"(Wilson and Anderson, 2020; Ruez and Cockayne, 2021)","plainCitation":"(Wilson and Anderson, 2020; Ruez and Cockayne, 2021)","noteIndex":0},"citationItems":[{"id":28,"uris":["http://zotero.org/users/6040264/items/XUWQIH2J"],"itemData":{"id":28,"type":"article-journal","container-title":"Environment and Planning C: Politics and Space","DOI":"10.1177/2399654420912445f","ISSN":"2399-6544","issue":"4","language":"en","note":"publisher: SAGE Publications Ltd STM","page":"591-598","source":"SAGE Journals","title":"Detachment, disaffection, and other ambivalent affects","volume":"38","author":[{"family":"Wilson","given":"Helen F"},{"family":"Anderson","given":"Ben"}],"issued":{"date-parts":[["2020",6,1]]}}},{"id":22197,"uris":["http://zotero.org/users/6040264/items/G2Q55GAS"],"itemData":{"id":22197,"type":"article-journal","abstract":"Scholars across the social sciences and humanities have increasingly questioned the meaning and purpose of critique. Contributing to those conversations, some geographers have advocated for affirmative or reparative practices such as reading for difference or experimentation that seek to provoke more joyful, hopeful, or enchanting affects, as alternatives to what they perceive as a prevailing forms of ‘negative’ critique. In response, others have re-emphasized the centrality of negativity and revalued negative affects in the context of regimes of racialization, heteronormativity, and coloniality. Rather than taking sides in a debate thus framed, this article develops an ambivalent position that foregrounds multiple senses of difference that exist within affirmative and reparative projects. Drawing on feminist and queer geographic work, the explicitly political and difference-oriented writing of Sedgwick and Deleuze, and queer and postcolonial affect scholars, we argue for critique characterized by an ambivalent and pluralistic attitude toward feeling. Joining those arguing for a pluralization of the moods and modes of critical work, our readings suggest the necessity of a pluralism that refuses any escape from the ‘negativity’ of the social field in favor of an affectively ambivalent engagement with the inherent politics of critique in a plural and uneven world.","container-title":"Dialogues in Human Geography","DOI":"10.1177/2043820621995617","ISSN":"2043-8206","issue":"1","language":"EN","note":"publisher: SAGE Publications","page":"88-107","source":"SAGE Journals","title":"Feeling otherwise: Ambivalent affects and the politics of critique in geography","title-short":"Feeling otherwise","volume":"11","author":[{"family":"Ruez","given":"Derek"},{"family":"Cockayne","given":"Daniel"}],"issued":{"date-parts":[["2021",3,1]]}}}],"schema":"https://github.com/citation-style-language/schema/raw/master/csl-citation.json"} </w:instrText>
      </w:r>
      <w:r w:rsidR="007B5DC1" w:rsidRPr="005344B4">
        <w:rPr>
          <w:rFonts w:cs="Times New Roman"/>
        </w:rPr>
        <w:fldChar w:fldCharType="separate"/>
      </w:r>
      <w:r w:rsidR="007B5DC1" w:rsidRPr="005344B4">
        <w:rPr>
          <w:rFonts w:cs="Times New Roman"/>
        </w:rPr>
        <w:t>(Wilson and Anderson, 2020; Ruez and Cockayne, 2021)</w:t>
      </w:r>
      <w:r w:rsidR="007B5DC1" w:rsidRPr="005344B4">
        <w:rPr>
          <w:rFonts w:cs="Times New Roman"/>
        </w:rPr>
        <w:fldChar w:fldCharType="end"/>
      </w:r>
      <w:r w:rsidR="00B22636" w:rsidRPr="005344B4">
        <w:rPr>
          <w:rFonts w:cs="Times New Roman"/>
        </w:rPr>
        <w:t xml:space="preserve"> and draw on the notion of Bad </w:t>
      </w:r>
      <w:r w:rsidR="005D3250" w:rsidRPr="005344B4">
        <w:rPr>
          <w:rFonts w:cs="Times New Roman"/>
        </w:rPr>
        <w:t>Environmentalism</w:t>
      </w:r>
      <w:r w:rsidR="007B5DC1" w:rsidRPr="005344B4">
        <w:rPr>
          <w:rFonts w:cs="Times New Roman"/>
        </w:rPr>
        <w:t xml:space="preserve"> </w:t>
      </w:r>
      <w:r w:rsidR="007B5DC1" w:rsidRPr="005344B4">
        <w:rPr>
          <w:rFonts w:cs="Times New Roman"/>
        </w:rPr>
        <w:fldChar w:fldCharType="begin"/>
      </w:r>
      <w:r w:rsidR="007B5DC1" w:rsidRPr="005344B4">
        <w:rPr>
          <w:rFonts w:cs="Times New Roman"/>
        </w:rPr>
        <w:instrText xml:space="preserve"> ADDIN ZOTERO_ITEM CSL_CITATION {"citationID":"jvV1Btoj","properties":{"formattedCitation":"(Seymour, 2018)","plainCitation":"(Seymour, 2018)","noteIndex":0},"citationItems":[{"id":22195,"uris":["http://zotero.org/users/6040264/items/VS65S3XN"],"itemData":{"id":22195,"type":"book","abstract":"\"Bad Environmentalism examines how contemporary artists identify and respond to the ironies and absurdities surrounding environmental activism with their work in film, reality TV, poetry, fiction, performance art, and standup comedy. Focusing on texts such as the TV show Wildboyz and film series Green Porno, the book shows how such \"bad environmentalists\" use absurdity, camp, playfulness, and repulsiveness to counter climate skepticism and forces of environmental degradation as well as to question mainstream environmentalism's earnest prescriptiveness. Using affect theory and queer theory as her primary theoretical frameworks, Seymour considers the potentials and pitfalls of bad environmentalism and expands our understandings of environmental art and activism\"--","call-number":"NX650.E58 S49 2018","event-place":"Minneapolis","ISBN":"978-1-5179-0388-6","number-of-pages":"306","publisher":"University of Minnesota Press","publisher-place":"Minneapolis","source":"Library of Congress ISBN","title":"Bad environmentalism: irony and irreverence in the ecological age","title-short":"Bad environmentalism","author":[{"family":"Seymour","given":"Nicole"}],"issued":{"date-parts":[["2018"]]}}}],"schema":"https://github.com/citation-style-language/schema/raw/master/csl-citation.json"} </w:instrText>
      </w:r>
      <w:r w:rsidR="007B5DC1" w:rsidRPr="005344B4">
        <w:rPr>
          <w:rFonts w:cs="Times New Roman"/>
        </w:rPr>
        <w:fldChar w:fldCharType="separate"/>
      </w:r>
      <w:r w:rsidR="007B5DC1" w:rsidRPr="005344B4">
        <w:rPr>
          <w:rFonts w:cs="Times New Roman"/>
        </w:rPr>
        <w:t>(Seymour, 2018)</w:t>
      </w:r>
      <w:r w:rsidR="007B5DC1" w:rsidRPr="005344B4">
        <w:rPr>
          <w:rFonts w:cs="Times New Roman"/>
        </w:rPr>
        <w:fldChar w:fldCharType="end"/>
      </w:r>
      <w:r w:rsidR="007B5DC1" w:rsidRPr="005344B4">
        <w:rPr>
          <w:rFonts w:cs="Times New Roman"/>
        </w:rPr>
        <w:t xml:space="preserve"> </w:t>
      </w:r>
      <w:r w:rsidR="00B22636" w:rsidRPr="005344B4">
        <w:rPr>
          <w:rFonts w:cs="Times New Roman"/>
        </w:rPr>
        <w:t xml:space="preserve">to highlight </w:t>
      </w:r>
      <w:r w:rsidR="00042041" w:rsidRPr="005344B4">
        <w:rPr>
          <w:rFonts w:cs="Times New Roman"/>
        </w:rPr>
        <w:t xml:space="preserve">how contemporary environmental politics </w:t>
      </w:r>
      <w:r w:rsidR="005D3250" w:rsidRPr="005344B4">
        <w:rPr>
          <w:rFonts w:cs="Times New Roman"/>
        </w:rPr>
        <w:t xml:space="preserve">emerge from </w:t>
      </w:r>
      <w:r w:rsidR="00561962" w:rsidRPr="005344B4">
        <w:rPr>
          <w:rFonts w:cs="Times New Roman"/>
        </w:rPr>
        <w:t xml:space="preserve">overlapping, </w:t>
      </w:r>
      <w:r w:rsidR="00A94521" w:rsidRPr="005344B4">
        <w:rPr>
          <w:rFonts w:cs="Times New Roman"/>
        </w:rPr>
        <w:t>multiple and contradictory feelings which can coexist alongside each other</w:t>
      </w:r>
      <w:r w:rsidR="00B67E32" w:rsidRPr="005344B4">
        <w:rPr>
          <w:rFonts w:cs="Times New Roman"/>
        </w:rPr>
        <w:t>.</w:t>
      </w:r>
    </w:p>
    <w:p w14:paraId="73241097" w14:textId="4D66DDF9" w:rsidR="00016ECE" w:rsidRPr="005344B4" w:rsidRDefault="000F2631" w:rsidP="001C43A9">
      <w:pPr>
        <w:spacing w:line="480" w:lineRule="auto"/>
        <w:rPr>
          <w:rFonts w:cs="Times New Roman"/>
        </w:rPr>
      </w:pPr>
      <w:r w:rsidRPr="005344B4">
        <w:rPr>
          <w:rFonts w:cs="Times New Roman"/>
        </w:rPr>
        <w:t xml:space="preserve">Acknowledging </w:t>
      </w:r>
      <w:r w:rsidR="00FF5219" w:rsidRPr="005344B4">
        <w:rPr>
          <w:rFonts w:cs="Times New Roman"/>
        </w:rPr>
        <w:t xml:space="preserve">the </w:t>
      </w:r>
      <w:r w:rsidRPr="005344B4">
        <w:rPr>
          <w:rFonts w:cs="Times New Roman"/>
        </w:rPr>
        <w:t xml:space="preserve">ambivalent, ambiguous and </w:t>
      </w:r>
      <w:r w:rsidR="00FF5219" w:rsidRPr="005344B4">
        <w:rPr>
          <w:rFonts w:cs="Times New Roman"/>
        </w:rPr>
        <w:t>disorienting feelings that emerge and circulate when confronting ecological crisis is vital to a mor</w:t>
      </w:r>
      <w:r w:rsidR="00D114EA" w:rsidRPr="005344B4">
        <w:rPr>
          <w:rFonts w:cs="Times New Roman"/>
        </w:rPr>
        <w:t xml:space="preserve">e honest, open dialogue around agency in Anthropocene times, which acknowledges moments of personal and collective failure, </w:t>
      </w:r>
      <w:r w:rsidR="002D5F55" w:rsidRPr="005344B4">
        <w:rPr>
          <w:rFonts w:cs="Times New Roman"/>
        </w:rPr>
        <w:t xml:space="preserve">whilst seeking responsive modes which may be imperfect but nonetheless </w:t>
      </w:r>
      <w:r w:rsidR="007C5287" w:rsidRPr="005344B4">
        <w:rPr>
          <w:rFonts w:cs="Times New Roman"/>
        </w:rPr>
        <w:t xml:space="preserve">orient </w:t>
      </w:r>
      <w:r w:rsidR="0072774D" w:rsidRPr="005344B4">
        <w:rPr>
          <w:rFonts w:cs="Times New Roman"/>
        </w:rPr>
        <w:t xml:space="preserve">us </w:t>
      </w:r>
      <w:r w:rsidR="007C5287" w:rsidRPr="005344B4">
        <w:rPr>
          <w:rFonts w:cs="Times New Roman"/>
        </w:rPr>
        <w:t>towards</w:t>
      </w:r>
      <w:r w:rsidR="0072774D" w:rsidRPr="005344B4">
        <w:rPr>
          <w:rFonts w:cs="Times New Roman"/>
        </w:rPr>
        <w:t xml:space="preserve"> multispecies flourishing. </w:t>
      </w:r>
      <w:r w:rsidR="00F73BE4" w:rsidRPr="005344B4">
        <w:rPr>
          <w:rFonts w:cs="Times New Roman"/>
        </w:rPr>
        <w:t xml:space="preserve">The thesis demonstrates the complex emotional and ethical terrain that parents are navigating in </w:t>
      </w:r>
      <w:r w:rsidR="009E387B" w:rsidRPr="005344B4">
        <w:rPr>
          <w:rFonts w:cs="Times New Roman"/>
        </w:rPr>
        <w:t>trying to respond honestly to the way children</w:t>
      </w:r>
      <w:r w:rsidR="0049048F" w:rsidRPr="005344B4">
        <w:rPr>
          <w:rFonts w:cs="Times New Roman"/>
        </w:rPr>
        <w:t xml:space="preserve"> encounter and engage with the ethical dilemmas of Anthropocene</w:t>
      </w:r>
      <w:r w:rsidR="00623401" w:rsidRPr="005344B4">
        <w:rPr>
          <w:rFonts w:cs="Times New Roman"/>
        </w:rPr>
        <w:t xml:space="preserve">, drawing attention to the deeply personal, intimate and emotional affects </w:t>
      </w:r>
      <w:r w:rsidR="0032540D" w:rsidRPr="005344B4">
        <w:rPr>
          <w:rFonts w:cs="Times New Roman"/>
        </w:rPr>
        <w:t xml:space="preserve">the contemporary ecological crises generate. </w:t>
      </w:r>
    </w:p>
    <w:p w14:paraId="0F2A49DD" w14:textId="0EEA0882" w:rsidR="007724F6" w:rsidRPr="005344B4" w:rsidRDefault="007724F6" w:rsidP="00901009">
      <w:pPr>
        <w:pStyle w:val="Heading3"/>
      </w:pPr>
      <w:bookmarkStart w:id="165" w:name="_Toc213581853"/>
      <w:r w:rsidRPr="005344B4">
        <w:t>7.3.</w:t>
      </w:r>
      <w:r w:rsidR="00FD115F">
        <w:t>4</w:t>
      </w:r>
      <w:r w:rsidRPr="005344B4">
        <w:t xml:space="preserve"> Heterotopia as method</w:t>
      </w:r>
      <w:r w:rsidR="007D4783" w:rsidRPr="005344B4">
        <w:t>ology</w:t>
      </w:r>
      <w:bookmarkEnd w:id="165"/>
    </w:p>
    <w:p w14:paraId="64AE9AA4" w14:textId="0503F76E" w:rsidR="003C411F" w:rsidRPr="005344B4" w:rsidRDefault="003C411F" w:rsidP="009811B0">
      <w:pPr>
        <w:spacing w:line="480" w:lineRule="auto"/>
        <w:rPr>
          <w:rFonts w:cs="Times New Roman"/>
        </w:rPr>
      </w:pPr>
      <w:r w:rsidRPr="005344B4">
        <w:rPr>
          <w:rFonts w:cs="Times New Roman"/>
        </w:rPr>
        <w:t xml:space="preserve">Although the concept of heterotopia only featured marginally in Foucault’s oeuvre, it has struck a chord across a range of disciplines and subjects. This has led to sustained critique of the concept and its mobilisation, particularly where heterotopia is employed to make universalising or apparently overstated claims about the relations between space, power, and social change </w:t>
      </w:r>
      <w:r w:rsidR="007B5DC1" w:rsidRPr="005344B4">
        <w:rPr>
          <w:rFonts w:cs="Times New Roman"/>
        </w:rPr>
        <w:fldChar w:fldCharType="begin"/>
      </w:r>
      <w:r w:rsidR="00BF138E" w:rsidRPr="005344B4">
        <w:rPr>
          <w:rFonts w:cs="Times New Roman"/>
        </w:rPr>
        <w:instrText xml:space="preserve"> ADDIN ZOTERO_ITEM CSL_CITATION {"citationID":"lEIAFIhq","properties":{"formattedCitation":"(Philo, 1992; Harvey, 2000; Saldanha, 2008)","plainCitation":"(Philo, 1992; Harvey, 2000; Saldanha, 2008)","noteIndex":0},"citationItems":[{"id":23319,"uris":["http://zotero.org/users/6040264/items/CBIPYHHY"],"itemData":{"id":23319,"type":"article-journal","abstract":"In this paper I examine the character of what might be termed ‘Foucault's geography’, and in so doing I wish to respect the ‘otherness' of how Michel Foucault treats space and place rather than coopting his insights into a broader conceptualisation of the society-space nexus. In the first part of the paper I discuss the more theoretical dimensions to his geography, explaining how his vision of social life necessarily calls forth an alertness to ‘spaces of dispersion’, and here I draw upon both his ‘archaeological’ approach to history and his reading of Raymond Roussel. In the second part of the paper I discuss the more substantive dimensions of his geography, considering the way in which space and place enter centrally into his various historical studies. My account here is quite critical, highlighting a geometric turn that both overplays abstract spatial relations and underplays concrete place associations, but I still conclude that Foucault provides an evocative flavour of ‘substantive geographies' which squares with his claimed sensitivity to spaces of dispersion. My overall argument is that Foucault's geography emerges directly from his own suspicion of the certainties (the order, coherence, truth, reason) supposed by most historians and social scientists to lie at the heart of social life, and as such I think that it can be adjudged a ‘truly’ postmodern human geography in a manner that, say, Edward Soja's postmodern geographies cannot. We might not like this Foucauldian version of a postmodern human geography, but I think that there is much that we can learn from it, even if we then choose to retain our faith in a more obviously modernist conceptual, practical, and political geographical project.","container-title":"Environment and Planning D: Society and Space","DOI":"10.1068/d100137","ISSN":"0263-7758","issue":"2","journalAbbreviation":"Environ Plan D","language":"EN","note":"publisher: SAGE Publications Ltd STM","page":"137-161","source":"SAGE Journals","title":"Foucault's Geography","volume":"10","author":[{"family":"Philo","given":"C"}],"issued":{"date-parts":[["1992",4,1]]}}},{"id":976,"uris":["http://zotero.org/users/6040264/items/9Y83XLKN"],"itemData":{"id":976,"type":"book","call-number":"HX550.G45 H37 2000","collection-number":"7","collection-title":"California studies in critical human geography","event-place":"Berkeley","ISBN":"978-0-520-22577-0","note":"OCLC: ocm43755292","number-of-pages":"293","publisher":"University of California Press","publisher-place":"Berkeley","source":"Library of Congress ISBN","title":"Spaces of hope","author":[{"family":"Harvey","given":"David"}],"issued":{"date-parts":[["2000"]]}}},{"id":22872,"uris":["http://zotero.org/users/6040264/items/W2QR9YFI"],"itemData":{"id":22872,"type":"article-journal","abstract":"The concept of heterotopia was introduced and immediately abandoned by Michel Foucault in 1966–67, but it quickly diffused across human geography, urban theory, and cultural studies during the 1990s. Notwithstanding the deserved impact of Foucault's overall work on these fields, there are some conceptual problems with the heterotopia concept. While the desire for a single term to probe spatial difference is understandable, the author takes issue with the kind of space envisioned in heterotopology. From a close reading of Foucault's notes, and with the help of Deleuze, Derrida, and Althusser, it is suggested that the spatiality of Foucault's heterotopology repeats certain flaws of the structuralism in vogue in 1960s France. In order for heterotopias to be ‘absolutely different’ from ‘all the rest’ of space, Foucault needs to posit a totality to society and to perform a ‘slice of time‘. The author ends by briefly examining how the structuralist tendency of heterotopology has pervaded some recent Anglophone adoptions of Foucault. As both geography and postcolonial theory have shown, slicing time often conceals particularist suppositions and is therefore inadequate to account for the multiplicity and unevenness of geographical change.","container-title":"Environment and Planning A: Economy and Space","DOI":"10.1068/a39336","ISSN":"0308-518X","issue":"9","journalAbbreviation":"Environ Plan A","language":"EN","note":"publisher: SAGE Publications Ltd","page":"2080-2096","source":"SAGE Journals","title":"Heterotopia and Structuralism","volume":"40","author":[{"family":"Saldanha","given":"Arun"}],"issued":{"date-parts":[["2008",9,1]]}}}],"schema":"https://github.com/citation-style-language/schema/raw/master/csl-citation.json"} </w:instrText>
      </w:r>
      <w:r w:rsidR="007B5DC1" w:rsidRPr="005344B4">
        <w:rPr>
          <w:rFonts w:cs="Times New Roman"/>
        </w:rPr>
        <w:fldChar w:fldCharType="separate"/>
      </w:r>
      <w:r w:rsidR="00BF138E" w:rsidRPr="005344B4">
        <w:rPr>
          <w:rFonts w:cs="Times New Roman"/>
        </w:rPr>
        <w:t>(Philo, 1992; Harvey, 2000; Saldanha, 2008)</w:t>
      </w:r>
      <w:r w:rsidR="007B5DC1" w:rsidRPr="005344B4">
        <w:rPr>
          <w:rFonts w:cs="Times New Roman"/>
        </w:rPr>
        <w:fldChar w:fldCharType="end"/>
      </w:r>
      <w:r w:rsidR="00BF138E" w:rsidRPr="005344B4">
        <w:rPr>
          <w:rFonts w:cs="Times New Roman"/>
        </w:rPr>
        <w:t>.</w:t>
      </w:r>
      <w:r w:rsidRPr="005344B4">
        <w:rPr>
          <w:rFonts w:cs="Times New Roman"/>
        </w:rPr>
        <w:t xml:space="preserve"> The emancipatory or transformational potential ascribed to heterotopias are considered to contain the same unrealisable desire of naïve utopianism</w:t>
      </w:r>
      <w:r w:rsidR="00E90E8B" w:rsidRPr="005344B4">
        <w:rPr>
          <w:rFonts w:cs="Times New Roman"/>
        </w:rPr>
        <w:t>,</w:t>
      </w:r>
      <w:r w:rsidRPr="005344B4">
        <w:rPr>
          <w:rFonts w:cs="Times New Roman"/>
        </w:rPr>
        <w:t xml:space="preserve"> a desire which clouds analytical </w:t>
      </w:r>
      <w:r w:rsidRPr="005344B4">
        <w:rPr>
          <w:rFonts w:cs="Times New Roman"/>
        </w:rPr>
        <w:lastRenderedPageBreak/>
        <w:t xml:space="preserve">descriptions and leads instead to value judgments being made about spaces </w:t>
      </w:r>
      <w:r w:rsidRPr="005344B4">
        <w:rPr>
          <w:rFonts w:cs="Times New Roman"/>
        </w:rPr>
        <w:fldChar w:fldCharType="begin"/>
      </w:r>
      <w:r w:rsidR="00286350" w:rsidRPr="005344B4">
        <w:rPr>
          <w:rFonts w:cs="Times New Roman"/>
        </w:rPr>
        <w:instrText xml:space="preserve"> ADDIN ZOTERO_ITEM CSL_CITATION {"citationID":"YrRWMShq","properties":{"formattedCitation":"(Harvey, 2000)","plainCitation":"(Harvey, 2000)","noteIndex":0},"citationItems":[{"id":976,"uris":["http://zotero.org/users/6040264/items/9Y83XLKN"],"itemData":{"id":976,"type":"book","call-number":"HX550.G45 H37 2000","collection-number":"7","collection-title":"California studies in critical human geography","event-place":"Berkeley","ISBN":"978-0-520-22577-0","note":"OCLC: ocm43755292","number-of-pages":"293","publisher":"University of California Press","publisher-place":"Berkeley","source":"Library of Congress ISBN","title":"Spaces of hope","author":[{"family":"Harvey","given":"David"}],"issued":{"date-parts":[["2000"]]}}}],"schema":"https://github.com/citation-style-language/schema/raw/master/csl-citation.json"} </w:instrText>
      </w:r>
      <w:r w:rsidRPr="005344B4">
        <w:rPr>
          <w:rFonts w:cs="Times New Roman"/>
        </w:rPr>
        <w:fldChar w:fldCharType="separate"/>
      </w:r>
      <w:r w:rsidR="00286350" w:rsidRPr="005344B4">
        <w:rPr>
          <w:rFonts w:cs="Times New Roman"/>
        </w:rPr>
        <w:t>(Harvey, 2000)</w:t>
      </w:r>
      <w:r w:rsidRPr="005344B4">
        <w:rPr>
          <w:rFonts w:cs="Times New Roman"/>
        </w:rPr>
        <w:fldChar w:fldCharType="end"/>
      </w:r>
      <w:r w:rsidRPr="005344B4">
        <w:rPr>
          <w:rFonts w:cs="Times New Roman"/>
        </w:rPr>
        <w:t xml:space="preserve">. Harvey argues that through identifying spaces in which alterity and difference might flourish, Foucault seeks to unsettle or challenge discursive norms ‘but provides no clue as to how any kind of alternative might be constructed’ </w:t>
      </w:r>
      <w:r w:rsidRPr="005344B4">
        <w:rPr>
          <w:rFonts w:cs="Times New Roman"/>
        </w:rPr>
        <w:fldChar w:fldCharType="begin"/>
      </w:r>
      <w:r w:rsidR="00286350" w:rsidRPr="005344B4">
        <w:rPr>
          <w:rFonts w:cs="Times New Roman"/>
        </w:rPr>
        <w:instrText xml:space="preserve"> ADDIN ZOTERO_ITEM CSL_CITATION {"citationID":"fkDHlTOb","properties":{"formattedCitation":"(Harvey, 2000, p. 185)","plainCitation":"(Harvey, 2000, p. 185)","noteIndex":0},"citationItems":[{"id":976,"uris":["http://zotero.org/users/6040264/items/9Y83XLKN"],"itemData":{"id":976,"type":"book","call-number":"HX550.G45 H37 2000","collection-number":"7","collection-title":"California studies in critical human geography","event-place":"Berkeley","ISBN":"978-0-520-22577-0","note":"OCLC: ocm43755292","number-of-pages":"293","publisher":"University of California Press","publisher-place":"Berkeley","source":"Library of Congress ISBN","title":"Spaces of hope","author":[{"family":"Harvey","given":"David"}],"issued":{"date-parts":[["2000"]]}},"locator":"185","label":"page"}],"schema":"https://github.com/citation-style-language/schema/raw/master/csl-citation.json"} </w:instrText>
      </w:r>
      <w:r w:rsidRPr="005344B4">
        <w:rPr>
          <w:rFonts w:cs="Times New Roman"/>
        </w:rPr>
        <w:fldChar w:fldCharType="separate"/>
      </w:r>
      <w:r w:rsidR="00286350" w:rsidRPr="005344B4">
        <w:rPr>
          <w:rFonts w:cs="Times New Roman"/>
        </w:rPr>
        <w:t>(Harvey, 2000, p. 185)</w:t>
      </w:r>
      <w:r w:rsidRPr="005344B4">
        <w:rPr>
          <w:rFonts w:cs="Times New Roman"/>
        </w:rPr>
        <w:fldChar w:fldCharType="end"/>
      </w:r>
      <w:r w:rsidRPr="005344B4">
        <w:rPr>
          <w:rFonts w:cs="Times New Roman"/>
        </w:rPr>
        <w:t>.</w:t>
      </w:r>
    </w:p>
    <w:p w14:paraId="020443F4" w14:textId="0E53D128" w:rsidR="007724F6" w:rsidRPr="005344B4" w:rsidRDefault="003C411F" w:rsidP="009811B0">
      <w:pPr>
        <w:spacing w:line="480" w:lineRule="auto"/>
        <w:rPr>
          <w:rFonts w:cs="Times New Roman"/>
        </w:rPr>
      </w:pPr>
      <w:r w:rsidRPr="005344B4">
        <w:rPr>
          <w:rFonts w:cs="Times New Roman"/>
        </w:rPr>
        <w:t xml:space="preserve">By contrast thinking through heterotopia presupposes a different theory of change which reads for diversity and disorder </w:t>
      </w:r>
      <w:r w:rsidRPr="005344B4">
        <w:rPr>
          <w:rFonts w:cs="Times New Roman"/>
        </w:rPr>
        <w:fldChar w:fldCharType="begin"/>
      </w:r>
      <w:r w:rsidR="00286350" w:rsidRPr="005344B4">
        <w:rPr>
          <w:rFonts w:cs="Times New Roman"/>
        </w:rPr>
        <w:instrText xml:space="preserve"> ADDIN ZOTERO_ITEM CSL_CITATION {"citationID":"gO4rncy8","properties":{"formattedCitation":"(Gibson-Graham, 2008)","plainCitation":"(Gibson-Graham, 2008)","noteIndex":0},"citationItems":[{"id":4,"uris":["http://zotero.org/users/6040264/items/QHTXQTP8"],"itemData":{"id":4,"type":"article-journal","abstract":"How might academic practices contribute to the exciting proliferation of economic experiments occurring worldwide in the current moment? In this paper we describe the work of a nascent research community of economic geographers and other scholars who are making the choice to bring marginalized, hidden and alternative economic activities to light in order to make them more real and more credible as objects of policy and activism. The diverse economies research program is, we argue, a performative ontological project that builds upon and draws forth a different kind of academic practice and subjectivity. Using contemporary examples, we illustrate the thinking practices of ontological reframing, re-reading for difference and cultivating creativity and we sketch out some of the productive lines of inquiry that emerge from an experimental, performative and ethical orientation to the world. The paper is accompanied by an electronic bibliography of diverse economies research with over 200 entries.","container-title":"Progress in Human Geography","DOI":"10.1177/0309132508090821","ISSN":"0309-1325","issue":"5","language":"en","note":"publisher: SAGE Publications Ltd","page":"613-632","source":"SAGE Journals","title":"Diverse economies: performative practices for `other worlds'","title-short":"Diverse economies","volume":"32","author":[{"family":"Gibson-Graham","given":"J.K."}],"issued":{"date-parts":[["2008",10,1]]}}}],"schema":"https://github.com/citation-style-language/schema/raw/master/csl-citation.json"} </w:instrText>
      </w:r>
      <w:r w:rsidRPr="005344B4">
        <w:rPr>
          <w:rFonts w:cs="Times New Roman"/>
        </w:rPr>
        <w:fldChar w:fldCharType="separate"/>
      </w:r>
      <w:r w:rsidR="00286350" w:rsidRPr="005344B4">
        <w:rPr>
          <w:rFonts w:cs="Times New Roman"/>
        </w:rPr>
        <w:t>(Gibson-Graham, 2008)</w:t>
      </w:r>
      <w:r w:rsidRPr="005344B4">
        <w:rPr>
          <w:rFonts w:cs="Times New Roman"/>
        </w:rPr>
        <w:fldChar w:fldCharType="end"/>
      </w:r>
      <w:r w:rsidRPr="005344B4">
        <w:rPr>
          <w:rFonts w:cs="Times New Roman"/>
        </w:rPr>
        <w:t>, highlights that which unsettles and challenges</w:t>
      </w:r>
      <w:r w:rsidRPr="005344B4">
        <w:rPr>
          <w:rFonts w:cs="Times New Roman"/>
        </w:rPr>
        <w:fldChar w:fldCharType="begin"/>
      </w:r>
      <w:r w:rsidR="00D23FE6" w:rsidRPr="005344B4">
        <w:rPr>
          <w:rFonts w:cs="Times New Roman"/>
        </w:rPr>
        <w:instrText xml:space="preserve"> ADDIN ZOTERO_ITEM CSL_CITATION {"citationID":"Dxd1i7jc","properties":{"formattedCitation":"(Gandy, 2012b; A. E. Closs Stephens, 2022)","plainCitation":"(Gandy, 2012b; A. E. Closs Stephens, 2022)","noteIndex":0},"citationItems":[{"id":2401,"uris":["http://zotero.org/users/6040264/items/6TQ2UJXN"],"itemData":{"id":2401,"type":"book","publisher":"Bloomsbury Academic","title":"National Affects","author":[{"family":"Closs Stephens","given":"Angharad E."}],"issued":{"date-parts":[["2022"]]}}},{"id":2282,"uris":["http://zotero.org/users/6040264/items/ZANDYZDQ"],"itemData":{"id":2282,"type":"article-journal","abstract":"This paper explores the interdisciplinary terrain of ?queer ecology? by using the example of an urban cemetery in North London as an empirical and conceptual starting point. Though the term ?queer ecology? has cropped up a few times it has yet to be addressed directly in order to consider how the seemingly disparate fields of queer theory and urban ecology might benefit from closer interaction. It will be suggested that the theoretical synthesis represented by queer ecology serves to expand the conceptual and material scope of both fields: queer theory is revealed to have only a partially developed engagement with urban nature whilst critical strands of urban ecology such as urban political ecology have yet to connect in a systematic way with queer theory, posthumanism, or new conceptions of complexity emerging from within the science of ecology itself. It is concluded that queer ecology may enrich our understanding of both urban materiality and the role of metaphors in urban theory. In particular, the idea of queer ecology illuminates the possibility for site-specific ?heterotopic alliances? in the contemporary city.","container-title":"Environment and Planning D: Society and Space","DOI":"10.1068/d10511","ISSN":"0263-7758","issue":"4","journalAbbreviation":"Environ Plan D","note":"publisher: SAGE Publications Ltd STM","page":"727-747","source":"SAGE Journals","title":"Queer Ecology: Nature, Sexuality, and Heterotopic Alliances","title-short":"Queer Ecology","volume":"30","author":[{"family":"Gandy","given":"Matthew"}],"issued":{"date-parts":[["2012",8,1]]}}}],"schema":"https://github.com/citation-style-language/schema/raw/master/csl-citation.json"} </w:instrText>
      </w:r>
      <w:r w:rsidRPr="005344B4">
        <w:rPr>
          <w:rFonts w:cs="Times New Roman"/>
        </w:rPr>
        <w:fldChar w:fldCharType="separate"/>
      </w:r>
      <w:r w:rsidR="00D23FE6" w:rsidRPr="005344B4">
        <w:rPr>
          <w:rFonts w:cs="Times New Roman"/>
        </w:rPr>
        <w:t>(Gandy, 2012b; A. E. Closs Stephens, 2022)</w:t>
      </w:r>
      <w:r w:rsidRPr="005344B4">
        <w:rPr>
          <w:rFonts w:cs="Times New Roman"/>
        </w:rPr>
        <w:fldChar w:fldCharType="end"/>
      </w:r>
      <w:r w:rsidRPr="005344B4">
        <w:rPr>
          <w:rFonts w:cs="Times New Roman"/>
        </w:rPr>
        <w:t xml:space="preserve">, and centres the tremors and cracks in neoliberal logics </w:t>
      </w:r>
      <w:r w:rsidRPr="005344B4">
        <w:rPr>
          <w:rFonts w:cs="Times New Roman"/>
        </w:rPr>
        <w:fldChar w:fldCharType="begin"/>
      </w:r>
      <w:r w:rsidR="00286350" w:rsidRPr="005344B4">
        <w:rPr>
          <w:rFonts w:cs="Times New Roman"/>
        </w:rPr>
        <w:instrText xml:space="preserve"> ADDIN ZOTERO_ITEM CSL_CITATION {"citationID":"LbSsEDx1","properties":{"formattedCitation":"(Holloway, 2010)","plainCitation":"(Holloway, 2010)","noteIndex":0},"citationItems":[{"id":2357,"uris":["http://zotero.org/users/6040264/items/WRIU4SES"],"itemData":{"id":2357,"type":"book","edition":"1. publ","event-place":"London","ISBN":"978-0-7453-3008-2","language":"eng","number-of-pages":"305","publisher":"Pluto","publisher-place":"London","source":"K10plus ISBN","title":"Crack capitalism","author":[{"family":"Holloway","given":"John"}],"issued":{"date-parts":[["2010"]]}}}],"schema":"https://github.com/citation-style-language/schema/raw/master/csl-citation.json"} </w:instrText>
      </w:r>
      <w:r w:rsidRPr="005344B4">
        <w:rPr>
          <w:rFonts w:cs="Times New Roman"/>
        </w:rPr>
        <w:fldChar w:fldCharType="separate"/>
      </w:r>
      <w:r w:rsidR="00286350" w:rsidRPr="005344B4">
        <w:rPr>
          <w:rFonts w:cs="Times New Roman"/>
        </w:rPr>
        <w:t>(Holloway, 2010)</w:t>
      </w:r>
      <w:r w:rsidRPr="005344B4">
        <w:rPr>
          <w:rFonts w:cs="Times New Roman"/>
        </w:rPr>
        <w:fldChar w:fldCharType="end"/>
      </w:r>
      <w:r w:rsidRPr="005344B4">
        <w:rPr>
          <w:rFonts w:cs="Times New Roman"/>
        </w:rPr>
        <w:t xml:space="preserve"> as sites of political potential </w:t>
      </w:r>
      <w:r w:rsidRPr="005344B4">
        <w:rPr>
          <w:rFonts w:cs="Times New Roman"/>
        </w:rPr>
        <w:fldChar w:fldCharType="begin"/>
      </w:r>
      <w:r w:rsidR="00286350" w:rsidRPr="005344B4">
        <w:rPr>
          <w:rFonts w:cs="Times New Roman"/>
        </w:rPr>
        <w:instrText xml:space="preserve"> ADDIN ZOTERO_ITEM CSL_CITATION {"citationID":"wckzo33P","properties":{"formattedCitation":"(MacGregor, 2021)","plainCitation":"(MacGregor, 2021)","noteIndex":0},"citationItems":[{"id":2219,"uris":["http://zotero.org/users/6040264/items/V37KMG8H"],"itemData":{"id":2219,"type":"article-journal","abstract":"This article analyses a unique case of local environmental activism in order to think through the puzzle of how to interpret the transformative potential of the forms of small-scale collective action that have recently emerged in neoliberal cities of the Global North. In response to the call by J.K. Gibson-Graham and others for research that is less driven by abstract theory and more attuned to context and ambivalent possibilities, I present the findings of research co-produced with Upping It, a small activist group that uses innovative tactics to clean, green and rehabilitate stigmatized neighbourhoods in Moss Side, Manchester. By enacting forms of interstitial politics, Upping It makes a tangible difference in the lives of ordinary people and creates conditions necessary for politicization, while also participating in unfair and unsustainable local systems. Their story offers rich material for considering the strengths and limitations of two theoretical framings that appear to dominate the literature on micro-political movements: the post-political and new environmentalism framings. These frames, and the criticisms that have been made about them, help to identify two key insights from Upping It that are useful for better capturing the ambiguities and tensions of their kind of struggle in the current conjuncture. Firstly, we can see the importance of including justice-oriented activisms, which in this case might be seen as a form of defensive everyday environmentalism, in the emerging picture of new urban movements. Secondly, Upping It highlights the value of finding modest transformative potential in the cracks and on the margins of urban politics.","container-title":"Social Movement Studies","DOI":"10.1080/14742837.2019.1677224","ISSN":"1474-2837","issue":"3","note":"publisher: Routledge\n_eprint: https://doi.org/10.1080/14742837.2019.1677224","page":"329-345","source":"Taylor and Francis+NEJM","title":"Finding transformative potential in the cracks? The ambiguities of urban environmental activism in a neoliberal city","title-short":"Finding transformative potential in the cracks?","volume":"20","author":[{"family":"MacGregor","given":"Sherilyn"}],"issued":{"date-parts":[["2021",5,4]]}}}],"schema":"https://github.com/citation-style-language/schema/raw/master/csl-citation.json"} </w:instrText>
      </w:r>
      <w:r w:rsidRPr="005344B4">
        <w:rPr>
          <w:rFonts w:cs="Times New Roman"/>
        </w:rPr>
        <w:fldChar w:fldCharType="separate"/>
      </w:r>
      <w:r w:rsidR="00286350" w:rsidRPr="005344B4">
        <w:rPr>
          <w:rFonts w:cs="Times New Roman"/>
        </w:rPr>
        <w:t>(MacGregor, 2021)</w:t>
      </w:r>
      <w:r w:rsidRPr="005344B4">
        <w:rPr>
          <w:rFonts w:cs="Times New Roman"/>
        </w:rPr>
        <w:fldChar w:fldCharType="end"/>
      </w:r>
      <w:r w:rsidRPr="005344B4">
        <w:rPr>
          <w:rFonts w:cs="Times New Roman"/>
        </w:rPr>
        <w:t>.</w:t>
      </w:r>
      <w:r w:rsidR="00EF1452" w:rsidRPr="005344B4">
        <w:rPr>
          <w:rFonts w:cs="Times New Roman"/>
        </w:rPr>
        <w:t xml:space="preserve"> </w:t>
      </w:r>
      <w:r w:rsidR="00B479AE" w:rsidRPr="005344B4">
        <w:rPr>
          <w:rFonts w:cs="Times New Roman"/>
        </w:rPr>
        <w:t xml:space="preserve">In this thesis I extend </w:t>
      </w:r>
      <w:r w:rsidR="003923C0" w:rsidRPr="005344B4">
        <w:rPr>
          <w:rFonts w:cs="Times New Roman"/>
        </w:rPr>
        <w:t>Geographer</w:t>
      </w:r>
      <w:r w:rsidR="00B479AE" w:rsidRPr="005344B4">
        <w:rPr>
          <w:rFonts w:cs="Times New Roman"/>
        </w:rPr>
        <w:t xml:space="preserve"> Peter Johnsons notion of </w:t>
      </w:r>
      <w:r w:rsidR="003923C0" w:rsidRPr="005344B4">
        <w:rPr>
          <w:rFonts w:cs="Times New Roman"/>
        </w:rPr>
        <w:t>heterotopia, who argues</w:t>
      </w:r>
      <w:r w:rsidRPr="005344B4">
        <w:rPr>
          <w:rFonts w:cs="Times New Roman"/>
        </w:rPr>
        <w:t xml:space="preserve"> that critics such as Harvey ‘take Foucault’s provisional ideas on heterotopia too seriously, and believed Foucault is putting forward some radically different other space’</w:t>
      </w:r>
      <w:r w:rsidR="009E7101" w:rsidRPr="005344B4">
        <w:rPr>
          <w:rFonts w:cs="Times New Roman"/>
        </w:rPr>
        <w:t xml:space="preserve"> (2012, p.795</w:t>
      </w:r>
      <w:r w:rsidR="003455AB" w:rsidRPr="005344B4">
        <w:rPr>
          <w:rFonts w:cs="Times New Roman"/>
        </w:rPr>
        <w:t>)</w:t>
      </w:r>
      <w:r w:rsidRPr="005344B4">
        <w:rPr>
          <w:rFonts w:cs="Times New Roman"/>
        </w:rPr>
        <w:t>, when in fact it is more a tool of spatial analysis which reads for discontinuities, changeability and the capacity to productively unsettle</w:t>
      </w:r>
      <w:r w:rsidR="003923C0" w:rsidRPr="005344B4">
        <w:rPr>
          <w:rFonts w:cs="Times New Roman"/>
        </w:rPr>
        <w:t xml:space="preserve">. </w:t>
      </w:r>
      <w:r w:rsidRPr="005344B4">
        <w:rPr>
          <w:rFonts w:cs="Times New Roman"/>
        </w:rPr>
        <w:t>Taking heterotopias as an empirical and conceptual starting point, Matthew Gandy suggests that queer theory overlaps with hetero</w:t>
      </w:r>
      <w:r w:rsidR="003455AB" w:rsidRPr="005344B4">
        <w:rPr>
          <w:rFonts w:cs="Times New Roman"/>
        </w:rPr>
        <w:t>to</w:t>
      </w:r>
      <w:r w:rsidRPr="005344B4">
        <w:rPr>
          <w:rFonts w:cs="Times New Roman"/>
        </w:rPr>
        <w:t xml:space="preserve">pic conceptions of space, where analysis attends to spatial disordering, difference and marginality </w:t>
      </w:r>
      <w:r w:rsidRPr="005344B4">
        <w:rPr>
          <w:rFonts w:cs="Times New Roman"/>
        </w:rPr>
        <w:fldChar w:fldCharType="begin"/>
      </w:r>
      <w:r w:rsidR="00764104">
        <w:rPr>
          <w:rFonts w:cs="Times New Roman"/>
        </w:rPr>
        <w:instrText xml:space="preserve"> ADDIN ZOTERO_ITEM CSL_CITATION {"citationID":"hEJz4HsG","properties":{"formattedCitation":"(Steyaert, 2010; Gandy, 2012a)","plainCitation":"(Steyaert, 2010; Gandy, 2012a)","noteIndex":0},"citationItems":[{"id":"Tk1xFl7t/vFLDqT8R","uris":["http://zotero.org/users/6040264/items/P3IPJVZN"],"itemData":{"id":20931,"type":"article-journal","abstract":"This paper explores the interdisciplinary terrain of ?queer ecology? by using the example of an urban cemetery in North London as an empirical and conceptual starting point. Though the term ?queer ecology? has cropped up a few times it has yet to be addressed directly in order to consider how the seemingly disparate fields of queer theory and urban ecology might benefit from closer interaction. It will be suggested that the theoretical synthesis represented by queer ecology serves to expand the conceptual and material scope of both fields: queer theory is revealed to have only a partially developed engagement with urban nature whilst critical strands of urban ecology such as urban political ecology have yet to connect in a systematic way with queer theory, posthumanism, or new conceptions of complexity emerging from within the science of ecology itself. It is concluded that queer ecology may enrich our understanding of both urban materiality and the role of metaphors in urban theory. In particular, the idea of queer ecology illuminates the possibility for site-specific ?heterotopic alliances? in the contemporary city.","container-title":"Environment and Planning D: Society and Space","DOI":"10.1068/d10511","ISSN":"0263-7758","issue":"4","journalAbbreviation":"Environ Plan D","note":"publisher: SAGE Publications Ltd STM","page":"727-747","source":"SAGE Journals","title":"Queer Ecology: Nature, Sexuality, and Heterotopic Alliances","title-short":"Queer Ecology","volume":"30","author":[{"family":"Gandy","given":"Matthew"}],"issued":{"date-parts":[["2012",8,1]]}}},{"id":2281,"uris":["http://zotero.org/users/6040264/items/WF7GW2BZ"],"itemData":{"id":2281,"type":"article-journal","abstract":"Understanding the study of sexual spaces as heterotopological, this article argues that, in the context of sexual minorities, new forms of sexual identity that contest the dominant forms are generated and practiced in specific, ‘other’, spaces and timings, so-called ‘heterotopias’. To develop and illustrate this argument, the garden and gardening practices of Derek Jarman are described and analysed as a heterotopic space and practice. To theoretically establish the relationship between sexual difference and (other) space, the notion of heterotopia is connected to the concept of the care of the self that is simultaneously understood as an existential, aesthetic and political activity of (creating) difference. Stressing the dimension of resistance, the care of the self is interpreted as a queer practice that turns a spatial politics of (sexual) difference into one of queering spaces.","container-title":"Gender, Work &amp; Organization","DOI":"10.1111/j.1468-0432.2008.00404.x","ISSN":"1468-0432","issue":"1","language":"en","license":"© 2008 The Author(s). Journal compilation © 2008 Blackwell Publishing Ltd","note":"_eprint: https://onlinelibrary.wiley.com/doi/pdf/10.1111/j.1468-0432.2008.00404.x","page":"45-68","source":"Wiley Online Library","title":"Queering Space: Heterotopic Life in Derek Jarman's Garden","title-short":"Queering Space","volume":"17","author":[{"family":"Steyaert","given":"Chris"}],"issued":{"date-parts":[["2010"]]}}}],"schema":"https://github.com/citation-style-language/schema/raw/master/csl-citation.json"} </w:instrText>
      </w:r>
      <w:r w:rsidRPr="005344B4">
        <w:rPr>
          <w:rFonts w:cs="Times New Roman"/>
        </w:rPr>
        <w:fldChar w:fldCharType="separate"/>
      </w:r>
      <w:r w:rsidR="00286350" w:rsidRPr="005344B4">
        <w:rPr>
          <w:rFonts w:cs="Times New Roman"/>
        </w:rPr>
        <w:t>(Steyaert, 2010; Gandy, 2012a)</w:t>
      </w:r>
      <w:r w:rsidRPr="005344B4">
        <w:rPr>
          <w:rFonts w:cs="Times New Roman"/>
        </w:rPr>
        <w:fldChar w:fldCharType="end"/>
      </w:r>
      <w:r w:rsidRPr="005344B4">
        <w:rPr>
          <w:rFonts w:cs="Times New Roman"/>
        </w:rPr>
        <w:t xml:space="preserve">. Whilst recognising how spaces are enrolled in the continual (re)production of the inherently unstable social order, heterotopia as method highlights how social orderings are queered by/within particular </w:t>
      </w:r>
      <w:proofErr w:type="spellStart"/>
      <w:r w:rsidRPr="005344B4">
        <w:rPr>
          <w:rFonts w:cs="Times New Roman"/>
        </w:rPr>
        <w:t>spatio</w:t>
      </w:r>
      <w:proofErr w:type="spellEnd"/>
      <w:r w:rsidRPr="005344B4">
        <w:rPr>
          <w:rFonts w:cs="Times New Roman"/>
        </w:rPr>
        <w:t xml:space="preserve">-temporal assemblages. </w:t>
      </w:r>
      <w:r w:rsidR="003923C0" w:rsidRPr="005344B4">
        <w:rPr>
          <w:rFonts w:cs="Times New Roman"/>
        </w:rPr>
        <w:t>Through my research, I mobilise the concept of Heterotopia as method</w:t>
      </w:r>
      <w:r w:rsidR="00D616CC" w:rsidRPr="005344B4">
        <w:rPr>
          <w:rFonts w:cs="Times New Roman"/>
        </w:rPr>
        <w:t xml:space="preserve">ology </w:t>
      </w:r>
      <w:r w:rsidR="0028750C" w:rsidRPr="005344B4">
        <w:rPr>
          <w:rFonts w:cs="Times New Roman"/>
        </w:rPr>
        <w:t xml:space="preserve">together with </w:t>
      </w:r>
      <w:r w:rsidR="00AD6CCB" w:rsidRPr="005344B4">
        <w:rPr>
          <w:rFonts w:cs="Times New Roman"/>
        </w:rPr>
        <w:t>diffractive analysis to draw attention to the ways in which spatial relations, encounters an</w:t>
      </w:r>
      <w:r w:rsidR="003A3D95" w:rsidRPr="005344B4">
        <w:rPr>
          <w:rFonts w:cs="Times New Roman"/>
        </w:rPr>
        <w:t>d</w:t>
      </w:r>
      <w:r w:rsidR="00AD6CCB" w:rsidRPr="005344B4">
        <w:rPr>
          <w:rFonts w:cs="Times New Roman"/>
        </w:rPr>
        <w:t xml:space="preserve"> affects </w:t>
      </w:r>
      <w:r w:rsidR="003A3D95" w:rsidRPr="005344B4">
        <w:rPr>
          <w:rFonts w:cs="Times New Roman"/>
        </w:rPr>
        <w:t xml:space="preserve">unsettle </w:t>
      </w:r>
      <w:r w:rsidR="00A70F2B" w:rsidRPr="005344B4">
        <w:rPr>
          <w:rFonts w:cs="Times New Roman"/>
        </w:rPr>
        <w:t xml:space="preserve">the foundations of neoliberal environmentalism at the microscale. In </w:t>
      </w:r>
      <w:r w:rsidR="00092043" w:rsidRPr="005344B4">
        <w:rPr>
          <w:rFonts w:cs="Times New Roman"/>
        </w:rPr>
        <w:t>addition,</w:t>
      </w:r>
      <w:r w:rsidR="00A70F2B" w:rsidRPr="005344B4">
        <w:rPr>
          <w:rFonts w:cs="Times New Roman"/>
        </w:rPr>
        <w:t xml:space="preserve"> I argue that heterotopia as method</w:t>
      </w:r>
      <w:r w:rsidR="00D616CC" w:rsidRPr="005344B4">
        <w:rPr>
          <w:rFonts w:cs="Times New Roman"/>
        </w:rPr>
        <w:t>ology</w:t>
      </w:r>
      <w:r w:rsidR="00A70F2B" w:rsidRPr="005344B4">
        <w:rPr>
          <w:rFonts w:cs="Times New Roman"/>
        </w:rPr>
        <w:t xml:space="preserve"> involves not only attending to </w:t>
      </w:r>
      <w:r w:rsidR="00957815" w:rsidRPr="005344B4">
        <w:rPr>
          <w:rFonts w:cs="Times New Roman"/>
        </w:rPr>
        <w:t xml:space="preserve">spaces which </w:t>
      </w:r>
      <w:r w:rsidR="00220F29" w:rsidRPr="005344B4">
        <w:rPr>
          <w:rFonts w:cs="Times New Roman"/>
        </w:rPr>
        <w:t>e</w:t>
      </w:r>
      <w:r w:rsidR="00957815" w:rsidRPr="005344B4">
        <w:rPr>
          <w:rFonts w:cs="Times New Roman"/>
        </w:rPr>
        <w:t xml:space="preserve">nable </w:t>
      </w:r>
      <w:r w:rsidR="00220F29" w:rsidRPr="005344B4">
        <w:rPr>
          <w:rFonts w:cs="Times New Roman"/>
        </w:rPr>
        <w:t>creative unsettling, critical reflection or playful re-imagining, but actively curating them within our research practices, as vital spaces for r</w:t>
      </w:r>
      <w:r w:rsidR="00F725EC" w:rsidRPr="005344B4">
        <w:rPr>
          <w:rFonts w:cs="Times New Roman"/>
        </w:rPr>
        <w:t xml:space="preserve">ecasting </w:t>
      </w:r>
      <w:r w:rsidR="00EE6AD6" w:rsidRPr="005344B4">
        <w:rPr>
          <w:rFonts w:cs="Times New Roman"/>
        </w:rPr>
        <w:t>agency in Anthropocene times.</w:t>
      </w:r>
    </w:p>
    <w:p w14:paraId="7A9460D3" w14:textId="32E48299" w:rsidR="000E0B7B" w:rsidRPr="005344B4" w:rsidRDefault="00242C72" w:rsidP="00901009">
      <w:pPr>
        <w:pStyle w:val="Heading3"/>
      </w:pPr>
      <w:bookmarkStart w:id="166" w:name="_Toc213581854"/>
      <w:r w:rsidRPr="005344B4">
        <w:t>7.3.</w:t>
      </w:r>
      <w:r w:rsidR="00FD115F">
        <w:t>5</w:t>
      </w:r>
      <w:r w:rsidR="007724F6" w:rsidRPr="005344B4">
        <w:t xml:space="preserve"> </w:t>
      </w:r>
      <w:r w:rsidR="000E0B7B" w:rsidRPr="005344B4">
        <w:t>Empirical contributions</w:t>
      </w:r>
      <w:bookmarkEnd w:id="166"/>
    </w:p>
    <w:p w14:paraId="2F8249E7" w14:textId="5840F5C3" w:rsidR="003536C8" w:rsidRPr="005344B4" w:rsidRDefault="00C97EB7" w:rsidP="009811B0">
      <w:pPr>
        <w:spacing w:line="480" w:lineRule="auto"/>
        <w:rPr>
          <w:rFonts w:cs="Times New Roman"/>
        </w:rPr>
      </w:pPr>
      <w:r w:rsidRPr="005344B4">
        <w:rPr>
          <w:rFonts w:cs="Times New Roman"/>
        </w:rPr>
        <w:t>This research has contributed to Social Movement Studies and Museum studies by offering a richly detail</w:t>
      </w:r>
      <w:r w:rsidR="006710A4" w:rsidRPr="005344B4">
        <w:rPr>
          <w:rFonts w:cs="Times New Roman"/>
        </w:rPr>
        <w:t>ed</w:t>
      </w:r>
      <w:r w:rsidRPr="005344B4">
        <w:rPr>
          <w:rFonts w:cs="Times New Roman"/>
        </w:rPr>
        <w:t xml:space="preserve"> and critical account of the ways in which a family friendly protest and </w:t>
      </w:r>
      <w:r w:rsidR="00396C34" w:rsidRPr="005344B4">
        <w:rPr>
          <w:rFonts w:cs="Times New Roman"/>
        </w:rPr>
        <w:t>a museum exhibit</w:t>
      </w:r>
      <w:r w:rsidR="006C6879" w:rsidRPr="005344B4">
        <w:rPr>
          <w:rFonts w:cs="Times New Roman"/>
        </w:rPr>
        <w:t xml:space="preserve"> </w:t>
      </w:r>
      <w:r w:rsidR="006C6879" w:rsidRPr="005344B4">
        <w:rPr>
          <w:rFonts w:cs="Times New Roman"/>
        </w:rPr>
        <w:lastRenderedPageBreak/>
        <w:t>respectively</w:t>
      </w:r>
      <w:r w:rsidR="00396C34" w:rsidRPr="005344B4">
        <w:rPr>
          <w:rFonts w:cs="Times New Roman"/>
        </w:rPr>
        <w:t xml:space="preserve"> </w:t>
      </w:r>
      <w:r w:rsidR="007175B6" w:rsidRPr="005344B4">
        <w:rPr>
          <w:rFonts w:cs="Times New Roman"/>
        </w:rPr>
        <w:t xml:space="preserve">offer spaces for children and their parents to become sensitive to the politico-ethical challenges of Anthropocene times, as a process of becoming </w:t>
      </w:r>
      <w:r w:rsidR="007175B6" w:rsidRPr="005344B4">
        <w:rPr>
          <w:rFonts w:cs="Times New Roman"/>
          <w:i/>
          <w:iCs/>
        </w:rPr>
        <w:t>together</w:t>
      </w:r>
      <w:r w:rsidR="007175B6" w:rsidRPr="005344B4">
        <w:rPr>
          <w:rFonts w:cs="Times New Roman"/>
        </w:rPr>
        <w:t>.</w:t>
      </w:r>
      <w:r w:rsidR="003F3591" w:rsidRPr="005344B4">
        <w:rPr>
          <w:rFonts w:cs="Times New Roman"/>
        </w:rPr>
        <w:t xml:space="preserve"> Recent research in </w:t>
      </w:r>
      <w:r w:rsidR="00D979A6" w:rsidRPr="005344B4">
        <w:rPr>
          <w:rFonts w:cs="Times New Roman"/>
        </w:rPr>
        <w:t xml:space="preserve">Social Movement studies has </w:t>
      </w:r>
      <w:r w:rsidR="00251E7F" w:rsidRPr="005344B4">
        <w:rPr>
          <w:rFonts w:cs="Times New Roman"/>
        </w:rPr>
        <w:t xml:space="preserve">drawn attention to the </w:t>
      </w:r>
      <w:r w:rsidR="00D02C23" w:rsidRPr="005344B4">
        <w:rPr>
          <w:rFonts w:cs="Times New Roman"/>
        </w:rPr>
        <w:t xml:space="preserve">New Climate Activism </w:t>
      </w:r>
      <w:r w:rsidR="005755F7" w:rsidRPr="005344B4">
        <w:rPr>
          <w:rFonts w:cs="Times New Roman"/>
        </w:rPr>
        <w:t xml:space="preserve">as an experimental and dynamic form of contemporary </w:t>
      </w:r>
      <w:r w:rsidR="00557740" w:rsidRPr="005344B4">
        <w:rPr>
          <w:rFonts w:cs="Times New Roman"/>
        </w:rPr>
        <w:t>politics which challenges</w:t>
      </w:r>
      <w:r w:rsidR="00FC10C1" w:rsidRPr="005344B4">
        <w:rPr>
          <w:rFonts w:cs="Times New Roman"/>
        </w:rPr>
        <w:t xml:space="preserve"> traditional</w:t>
      </w:r>
      <w:r w:rsidR="00557740" w:rsidRPr="005344B4">
        <w:rPr>
          <w:rFonts w:cs="Times New Roman"/>
        </w:rPr>
        <w:t xml:space="preserve"> social movement theory</w:t>
      </w:r>
      <w:r w:rsidR="00FC10C1" w:rsidRPr="005344B4">
        <w:rPr>
          <w:rFonts w:cs="Times New Roman"/>
        </w:rPr>
        <w:t xml:space="preserve"> </w:t>
      </w:r>
      <w:r w:rsidR="003455AB" w:rsidRPr="005344B4">
        <w:rPr>
          <w:rFonts w:cs="Times New Roman"/>
        </w:rPr>
        <w:fldChar w:fldCharType="begin"/>
      </w:r>
      <w:r w:rsidR="003455AB" w:rsidRPr="005344B4">
        <w:rPr>
          <w:rFonts w:cs="Times New Roman"/>
        </w:rPr>
        <w:instrText xml:space="preserve"> ADDIN ZOTERO_ITEM CSL_CITATION {"citationID":"LGEpuShY","properties":{"formattedCitation":"(de Moor {\\i{}et al.}, 2021; Gardner, Carvalho and Valenstain, 2022; Stuart, 2022; Thierry, 2023)","plainCitation":"(de Moor et al., 2021; Gardner, Carvalho and Valenstain, 2022; Stuart, 2022; Thierry, 2023)","noteIndex":0},"citationItems":[{"id":1806,"uris":["http://zotero.org/users/6040264/items/4MW7Y7XW"],"itemData":{"id":1806,"type":"article-journal","abstract":"Since late 2018, a global wave of mobilization under the banners of Fridays For Future (FFF) and Extinction Rebellion (XR) has injected new energy into global climate politics. FFF and XR took the world by storm, but have now been forced into (partial) latency as a result of the Covid-19 pandemic. We believe this moment presents an opportunity for reflection. In particular, FFF and XR have been depicted as ‘new’ forms of climate activism. However, we argue that the extent to which these campaigns represent ‘new’ forms of climate activism is really a matter for closer investigation. In this Profile, we therefore reflect on the distinctiveness of the ‘new climate activism’ as compared to previous climate campaigns. Reviewing previous studies and our own research, we find that there are both elements of change and continuity in who participates and how, and that the main change appears to be the use of a more politically ‘neutral’ framing of climate change that is directed more strongly at state than non-state actors.","container-title":"Social Movement Studies","DOI":"10.1080/14742837.2020.1836617","ISSN":"1474-2837","issue":"5","note":"publisher: Routledge\n_eprint: https://doi.org/10.1080/14742837.2020.1836617","page":"619-625","source":"Taylor and Francis+NEJM","title":"New kids on the block: taking stock of the recent cycle of climate activism","title-short":"New kids on the block","volume":"20","author":[{"family":"Moor","given":"Joost","non-dropping-particle":"de"},{"family":"De Vydt","given":"Michiel"},{"family":"Uba","given":"Katrin"},{"family":"Wahlström","given":"Mattias"}],"issued":{"date-parts":[["2021",9,3]]}}},{"id":1798,"uris":["http://zotero.org/users/6040264/items/ZVA9C3DL"],"itemData":{"id":1798,"type":"article-journal","abstract":"This article offers an analysis of social movement transnationalisation, using Extinction Rebellion as its case study. In order to investigate the temporal and geographical dynamics of Extinction Rebellion’s transnational diffusion, and the interaction of these dynamics with protest events, we draw on two primary datasets: one describing where and when all 1265 of the movement’s local groups emerged globally, the other containing all major protest events with which it is associated. We contend that although Extinction Rebellion has been impressively international from its early stages, the highest density of local groups – or ‘chapters’ – is found in Western Europe and the Anglosphere. Drawing on della Porta’s theory of ‘eventful protest’, we argue that peaks in the creation of new local groups across the world followed major protest events. Hence, we argue that Extinction Rebellion protests were instrumental in the movement’s own transnational diffusion. The data also reveal that the period from early 2020 to June 2021 (the time of data collection) represented a nadir in new chapter creation, indicating a possible COVID-19 effect in the movement’s diffusion.","container-title":"Environmental Sociology","DOI":"10.1080/23251042.2022.2094995","ISSN":"null","issue":"4","note":"publisher: Routledge\n_eprint: https://doi.org/10.1080/23251042.2022.2094995","page":"424-435","source":"Taylor and Francis+NEJM","title":"Spreading rebellion?: The rise of extinction rebellion chapters across the world","title-short":"Spreading rebellion?","volume":"8","author":[{"family":"Gardner","given":"Peter"},{"family":"Carvalho","given":"Tiago"},{"family":"Valenstain","given":"Maria"}],"issued":{"date-parts":[["2022",10,2]]}}},{"id":1811,"uris":["http://zotero.org/users/6040264/items/IGRJXX9B"],"itemData":{"id":1811,"type":"article-journal","abstract":"This article examines tensions in the climate movement between solutions that involve individual consumption and behaviour changes and those involving more transformative systemic change. Although they are demanding system change, activists in Fridays for Future and Extinction Rebellion face accusations of hypocrisy based on their personal choices. This neoliberal appeal to hypocrisy is used to discredit, divide, and undermine the climate movement. Focusing specifically on Extinction Rebellion (XR), I examine how accusations of hypocrisy take form, how XR activists and supporters respond to accusations of hypocrisy, and how XR activists justify living a low-carbon lifestyle despite a strong belief that only system change can adequately address the climate crisis. Then I explore the disconnect between XR’s focus on system change and their lack of specific goals that would drive forward the systemic changes necessary. While many activists call for ‘system change’ what is missing is an understanding of what kind of system change is necessary and how it might be achieved.","container-title":"New Political Economy","DOI":"10.1080/13563467.2021.2020740","ISSN":"1356-3467","issue":"5","note":"publisher: Routledge\n_eprint: https://doi.org/10.1080/13563467.2021.2020740","page":"806-819","source":"Taylor and Francis+NEJM","title":"Tensions between individual and system change in the climate movement: an analysis of Extinction Rebellion","title-short":"Tensions between individual and system change in the climate movement","volume":"27","author":[{"family":"Stuart","given":"Diana"}],"issued":{"date-parts":[["2022",9,3]]}}},{"id":2088,"uris":["http://zotero.org/users/6040264/items/9MZCF3F4"],"itemData":{"id":2088,"type":"article-journal","abstract":"This study examines how the climate action group Extinction Rebellion represents scientific knowledge in the public presentations used to recruit new members. Using a combination of semi-structured interviews and recordings of the talks and comparing them across four versions, we examine how the talk developed and identify four distinct modes of science communication. This analysis also highlights that many factors shape the mode of science communication employed, with the outcome particularly influenced by the editors' concept of how to best motivate action, as well as changes in the wider communication environment and the evolution of the movement's strategic aims. We note the way in which the modes are expressions of “boundary work” seeking to either include or exclude scientific views the group perceives as either aligning with, or running counter to, their political goals.","container-title":"Frontiers in Communication","ISSN":"2297-900X","source":"Frontiers","title":"“Heading for Extinction”: the representation of scientific knowledge in Extinction Rebellion's recruitment talks","title-short":"“Heading for Extinction”","URL":"https://www.frontiersin.org/articles/10.3389/fcomm.2023.1237700","volume":"8","author":[{"family":"Thierry","given":"Aaron"}],"accessed":{"date-parts":[["2023",9,28]]},"issued":{"date-parts":[["2023"]]}}}],"schema":"https://github.com/citation-style-language/schema/raw/master/csl-citation.json"} </w:instrText>
      </w:r>
      <w:r w:rsidR="003455AB" w:rsidRPr="005344B4">
        <w:rPr>
          <w:rFonts w:cs="Times New Roman"/>
        </w:rPr>
        <w:fldChar w:fldCharType="separate"/>
      </w:r>
      <w:r w:rsidR="003455AB" w:rsidRPr="005344B4">
        <w:rPr>
          <w:rFonts w:cs="Times New Roman"/>
        </w:rPr>
        <w:t xml:space="preserve">(de Moor </w:t>
      </w:r>
      <w:r w:rsidR="003455AB" w:rsidRPr="005344B4">
        <w:rPr>
          <w:rFonts w:cs="Times New Roman"/>
          <w:i/>
          <w:iCs/>
        </w:rPr>
        <w:t>et al.</w:t>
      </w:r>
      <w:r w:rsidR="003455AB" w:rsidRPr="005344B4">
        <w:rPr>
          <w:rFonts w:cs="Times New Roman"/>
        </w:rPr>
        <w:t>, 2021; Gardner, Carvalho and Valenstain, 2022; Stuart, 2022; Thierry, 2023)</w:t>
      </w:r>
      <w:r w:rsidR="003455AB" w:rsidRPr="005344B4">
        <w:rPr>
          <w:rFonts w:cs="Times New Roman"/>
        </w:rPr>
        <w:fldChar w:fldCharType="end"/>
      </w:r>
      <w:r w:rsidR="00FC10C1" w:rsidRPr="005344B4">
        <w:rPr>
          <w:rFonts w:cs="Times New Roman"/>
        </w:rPr>
        <w:t xml:space="preserve"> </w:t>
      </w:r>
      <w:r w:rsidR="00557740" w:rsidRPr="005344B4">
        <w:rPr>
          <w:rFonts w:cs="Times New Roman"/>
        </w:rPr>
        <w:t xml:space="preserve">. Whilst both Social Movement Scholars and Children’s Geographers have </w:t>
      </w:r>
      <w:r w:rsidR="00A90ABD" w:rsidRPr="005344B4">
        <w:rPr>
          <w:rFonts w:cs="Times New Roman"/>
        </w:rPr>
        <w:t xml:space="preserve">demonstrated </w:t>
      </w:r>
      <w:r w:rsidR="00557740" w:rsidRPr="005344B4">
        <w:rPr>
          <w:rFonts w:cs="Times New Roman"/>
        </w:rPr>
        <w:t xml:space="preserve">the vital role of youth activists in </w:t>
      </w:r>
      <w:r w:rsidR="003967DC" w:rsidRPr="005344B4">
        <w:rPr>
          <w:rFonts w:cs="Times New Roman"/>
        </w:rPr>
        <w:t>the emergence new forms of</w:t>
      </w:r>
      <w:r w:rsidR="00557740" w:rsidRPr="005344B4">
        <w:rPr>
          <w:rFonts w:cs="Times New Roman"/>
        </w:rPr>
        <w:t xml:space="preserve"> climate activism</w:t>
      </w:r>
      <w:r w:rsidR="002F6F1A" w:rsidRPr="005344B4">
        <w:rPr>
          <w:rFonts w:cs="Times New Roman"/>
        </w:rPr>
        <w:t xml:space="preserve"> </w:t>
      </w:r>
      <w:r w:rsidR="002F6F1A" w:rsidRPr="005344B4">
        <w:rPr>
          <w:rFonts w:cs="Times New Roman"/>
        </w:rPr>
        <w:fldChar w:fldCharType="begin"/>
      </w:r>
      <w:r w:rsidR="002F6F1A" w:rsidRPr="005344B4">
        <w:rPr>
          <w:rFonts w:cs="Times New Roman"/>
        </w:rPr>
        <w:instrText xml:space="preserve"> ADDIN ZOTERO_ITEM CSL_CITATION {"citationID":"qpQD1kXY","properties":{"formattedCitation":"(Skovdal and Benwell, 2021; Trott, 2021; Sloan Morgan {\\i{}et al.}, 2024)","plainCitation":"(Skovdal and Benwell, 2021; Trott, 2021; Sloan Morgan et al., 2024)","noteIndex":0},"citationItems":[{"id":2039,"uris":["http://zotero.org/users/6040264/items/TIAQER38"],"itemData":{"id":2039,"type":"article-journal","abstract":"The growing climate crisis has shown how children and young people can be a political force to be reckoned with. While Greta Thunberg and many other young climate activists from around the world personify this force, there is another – largely hidden – story to be told about the everyday practices that young people adopt, in our homes, in our schools and in local communities to respond to environmental concerns. This issue brings together leading commentators to advance the future direction of research into young people’s everyday climate crisis activism. In this editorial introduction, we outline some of the new terrains for research, analysis and action that these articles collectively open up. The journal Children’s Geographies invites scholars to consider it as a place for the publication of articles that respond to the agenda-setting outlined in this collection and further advance work on young people’s everyday climate crisis activism.","container-title":"Children's Geographies","DOI":"10.1080/14733285.2021.1924360","ISSN":"1473-3285","issue":"3","note":"publisher: Routledge\n_eprint: https://doi.org/10.1080/14733285.2021.1924360","page":"259-266","source":"Taylor and Francis+NEJM","title":"Young people’s everyday climate crisis activism: new terrains for research, analysis and action","title-short":"Young people’s everyday climate crisis activism","volume":"19","author":[{"family":"Skovdal","given":"Morten"},{"family":"Benwell","given":"Matthew C."}],"issued":{"date-parts":[["2021",5,4]]}}},{"id":1177,"uris":["http://zotero.org/users/6040264/items/HJJIML6M"],"itemData":{"id":1177,"type":"article-journal","abstract":"Given the enormity of the climate crisis, the transformative potential of ‘everyday’ activism is often questioned. In this theoretical discussion, I explore the real-world significance of everyday activism by children and youth. First, I emphasize the need for top-down policy change as well as bottom-up cultural shifts. Next, I describe the significance of young people’s everyday activism through the lens of countercultures, while highlighting agency-limiting practices common in present-day formal educational settings. Lastly, I call for participatory and arts-based approaches in facilitating youths’ everyday climate crisis activism, noting its potential micro-level benefits and its relationship to macro-level social change.","container-title":"Children's Geographies","DOI":"10.1080/14733285.2020.1870663","ISSN":"1473-3285","issue":"3","note":"publisher: Routledge\n_eprint: https://doi.org/10.1080/14733285.2020.1870663","page":"300-308","source":"Taylor and Francis+NEJM","title":"What difference does it make? Exploring the transformative potential of everyday climate crisis activism by children and youth","title-short":"What difference does it make?","volume":"19","author":[{"family":"Trott","given":"Carlie D."}],"issued":{"date-parts":[["2021",5,4]]}}},{"id":2218,"uris":["http://zotero.org/users/6040264/items/SHFS37D8"],"itemData":{"id":2218,"type":"article-journal","abstract":"From fossil fuel corporations sponsoring climate change education to youth-washing international gatherings, young people are bombarded, and simultaneously abandoned, by struggles for climate justice. The root issues fuelling interlocking environmental and social crises are often erased in initiatives involving youth. These crises are a direct result of broader, structural conditions that have become the de facto global order and propel notions of sustainable development. In settler colonial contexts such as Canada, colonialism, capitalism and inequitable forms of violence mutually depend upon one another to perpetuate climate injustice. Youth are increasingly aware of these entanglements, while seemingly discouraged from transformative action. With these tensions in mind, this commentary investigates the obstacles youth face despite making key contributions to justice-focused climate action, and draws attention to the necessity of strengthening meaningful youth engagement. To explore this issue, we engage with climate and environmental justice literature, youth-led initiatives, and youth representation on a global stage.","container-title":"The Geographical Journal","DOI":"10.1111/geoj.12547","ISSN":"1475-4959","issue":"1","language":"en","license":"The information, practices and views in this article are those of the author(s) and do not necessarily reflect the opinion of the Royal Geographical Society (with IBG). © 2023 The Authors. The Geographical Journal published by John Wiley &amp; Sons Ltd on behalf of Royal Geographical Society (with the Institute of British Geographers).","note":"_eprint: https://onlinelibrary.wiley.com/doi/pdf/10.1111/geoj.12547","page":"e12547","source":"Wiley Online Library","title":"Youth and climate justice: Representations of young people in action for sustainable futures","title-short":"Youth and climate justice","volume":"190","author":[{"family":"Sloan Morgan","given":"Onyx"},{"family":"Melchior","given":"Fabiola"},{"family":"Thomas","given":"Kimberley"},{"family":"McNab-Coombs","given":"Laura"}],"issued":{"date-parts":[["2024"]]}}}],"schema":"https://github.com/citation-style-language/schema/raw/master/csl-citation.json"} </w:instrText>
      </w:r>
      <w:r w:rsidR="002F6F1A" w:rsidRPr="005344B4">
        <w:rPr>
          <w:rFonts w:cs="Times New Roman"/>
        </w:rPr>
        <w:fldChar w:fldCharType="separate"/>
      </w:r>
      <w:r w:rsidR="002F6F1A" w:rsidRPr="005344B4">
        <w:rPr>
          <w:rFonts w:cs="Times New Roman"/>
        </w:rPr>
        <w:t xml:space="preserve">(Skovdal and Benwell, 2021; Trott, 2021; Sloan Morgan </w:t>
      </w:r>
      <w:r w:rsidR="002F6F1A" w:rsidRPr="005344B4">
        <w:rPr>
          <w:rFonts w:cs="Times New Roman"/>
          <w:i/>
          <w:iCs/>
        </w:rPr>
        <w:t>et al.</w:t>
      </w:r>
      <w:r w:rsidR="002F6F1A" w:rsidRPr="005344B4">
        <w:rPr>
          <w:rFonts w:cs="Times New Roman"/>
        </w:rPr>
        <w:t>, 2024)</w:t>
      </w:r>
      <w:r w:rsidR="002F6F1A" w:rsidRPr="005344B4">
        <w:rPr>
          <w:rFonts w:cs="Times New Roman"/>
        </w:rPr>
        <w:fldChar w:fldCharType="end"/>
      </w:r>
      <w:r w:rsidR="00557740" w:rsidRPr="005344B4">
        <w:rPr>
          <w:rFonts w:cs="Times New Roman"/>
        </w:rPr>
        <w:t xml:space="preserve">, there is very little research into family protest spaces and how the presence and participation of younger children, aged under 11, shapes the affective and relational dynamics of a protest. </w:t>
      </w:r>
      <w:r w:rsidR="00352CE6" w:rsidRPr="005344B4">
        <w:rPr>
          <w:rFonts w:cs="Times New Roman"/>
        </w:rPr>
        <w:t>Chapter 6 offers empirical example</w:t>
      </w:r>
      <w:r w:rsidR="00F72DEF" w:rsidRPr="005344B4">
        <w:rPr>
          <w:rFonts w:cs="Times New Roman"/>
        </w:rPr>
        <w:t xml:space="preserve">s which fill this gap, </w:t>
      </w:r>
      <w:r w:rsidR="003536C8" w:rsidRPr="005344B4">
        <w:rPr>
          <w:rFonts w:cs="Times New Roman"/>
        </w:rPr>
        <w:t>illustrating</w:t>
      </w:r>
      <w:r w:rsidR="00F72DEF" w:rsidRPr="005344B4">
        <w:rPr>
          <w:rFonts w:cs="Times New Roman"/>
        </w:rPr>
        <w:t xml:space="preserve"> the political agency of very young children</w:t>
      </w:r>
      <w:r w:rsidR="003536C8" w:rsidRPr="005344B4">
        <w:rPr>
          <w:rFonts w:cs="Times New Roman"/>
        </w:rPr>
        <w:t xml:space="preserve"> at protest events</w:t>
      </w:r>
      <w:r w:rsidR="003967DC" w:rsidRPr="005344B4">
        <w:rPr>
          <w:rFonts w:cs="Times New Roman"/>
        </w:rPr>
        <w:t xml:space="preserve">, whilst also </w:t>
      </w:r>
      <w:r w:rsidR="003536C8" w:rsidRPr="005344B4">
        <w:rPr>
          <w:rFonts w:cs="Times New Roman"/>
        </w:rPr>
        <w:t xml:space="preserve">highlighting </w:t>
      </w:r>
      <w:r w:rsidR="003967DC" w:rsidRPr="005344B4">
        <w:rPr>
          <w:rFonts w:cs="Times New Roman"/>
        </w:rPr>
        <w:t xml:space="preserve">some of the practical challenges of attending protests with </w:t>
      </w:r>
      <w:r w:rsidR="003536C8" w:rsidRPr="005344B4">
        <w:rPr>
          <w:rFonts w:cs="Times New Roman"/>
        </w:rPr>
        <w:t xml:space="preserve">young children. </w:t>
      </w:r>
    </w:p>
    <w:p w14:paraId="7CB4845E" w14:textId="0C1987CC" w:rsidR="002B1D31" w:rsidRPr="005344B4" w:rsidRDefault="00727911" w:rsidP="009811B0">
      <w:pPr>
        <w:spacing w:line="480" w:lineRule="auto"/>
        <w:rPr>
          <w:rFonts w:cs="Times New Roman"/>
        </w:rPr>
      </w:pPr>
      <w:r w:rsidRPr="005344B4">
        <w:rPr>
          <w:rFonts w:cs="Times New Roman"/>
        </w:rPr>
        <w:t>On the other hand, the ways in which families use museum spaces has long been on interested to Museum practitioners and scholars. My thesis contributes an empirical example to a growing body of research which argues for the role of Museums as key actors in responding to Climate change and other environmental issues</w:t>
      </w:r>
      <w:r w:rsidR="00666555" w:rsidRPr="005344B4">
        <w:rPr>
          <w:rFonts w:cs="Times New Roman"/>
        </w:rPr>
        <w:t xml:space="preserve"> </w:t>
      </w:r>
      <w:r w:rsidR="002F6F1A" w:rsidRPr="005344B4">
        <w:rPr>
          <w:rFonts w:cs="Times New Roman"/>
        </w:rPr>
        <w:fldChar w:fldCharType="begin"/>
      </w:r>
      <w:r w:rsidR="002F6F1A" w:rsidRPr="005344B4">
        <w:rPr>
          <w:rFonts w:cs="Times New Roman"/>
        </w:rPr>
        <w:instrText xml:space="preserve"> ADDIN ZOTERO_ITEM CSL_CITATION {"citationID":"PdAhUJK8","properties":{"formattedCitation":"(Cameron and Neilson, 2015; Newell, Robin and Wehner, 2017; Oliveira {\\i{}et al.}, 2020)","plainCitation":"(Cameron and Neilson, 2015; Newell, Robin and Wehner, 2017; Oliveira et al., 2020)","noteIndex":0},"citationItems":[{"id":870,"uris":["http://zotero.org/users/6040264/items/UJPYKWW3"],"itemData":{"id":870,"type":"book","call-number":"QC902.9 .C545 2015","collection-number":"8","collection-title":"Routledge research in museum studies","event-place":"New York","ISBN":"978-0-415-84391-1","number-of-pages":"287","publisher":"Routledge, Taylor &amp; Francis Group","publisher-place":"New York","source":"Library of Congress ISBN","title":"Climate change and museum futures","editor":[{"family":"Cameron","given":"Fiona"},{"family":"Neilson","given":"Brett"}],"issued":{"date-parts":[["2015"]]}}},{"id":1620,"uris":["http://zotero.org/users/6040264/items/RCISKPN8"],"itemData":{"id":1620,"type":"book","abstract":"\"The museum sector has a moral obligation to use its collections and exhibitions and other events to explore some of the inequalities wrought by global warming. The book tackles the broad global issue of climate change through specific collections and in local places. It reflects the Pacific community at its core, but also embraces many other communities who will experience the adverse effects of climate change sooner or later. The book is rich with practical museum experience and detail, as well as critical, analytical and philosophical about where a museum can intervene to speak to this great conundrum of our times\"--Provided by publisher","call-number":"AM7 .C88 2017","collection-title":"Routledge environmental humanities","event-place":"London ; New York, NY","ISBN":"978-1-138-65851-6","number-of-pages":"298","publisher":"Routledge/Taylor &amp; Francis Group","publisher-place":"London ; New York, NY","source":"Library of Congress ISBN","title":"Curating the future: museums, communities and climate change","title-short":"Curating the future","editor":[{"family":"Newell","given":"Jennifer"},{"family":"Robin","given":"Libby"},{"family":"Wehner","given":"Kirsten"}],"issued":{"date-parts":[["2017"]]}}},{"id":1588,"uris":["http://zotero.org/users/6040264/items/HPRWTR88"],"itemData":{"id":1588,"type":"article-journal","abstract":"The Anthropocene is a proposed geological epoch, generally defined by the significant impacts of human activities on the Earth system. It provides a conceptual framework that traces historical causes, possible futures, and fundamental questions of human responsibility, values and purpose in a changing world. Here, we examine how natural history museums are engaging with the Anthropocene using two novel exhibits as a case study. First, we argue that the museum context, as a social space for learning through a range of embodied sensory experiences, is a valuable medium within which to experience the Anthropocene and communicate about it with a wide audience. Second, we observe that the Anthropocene has conceptual and practical implications for these museums. Thus, we suggest the Anthropocene is an especially productive lens of engagement for natural history museums, catalyzing both development in the science and representation, and also in public comprehension of global change.","container-title":"Curator: The Museum Journal","DOI":"10.1111/cura.12374","ISSN":"2151-6952","issue":"3","language":"en","note":"_eprint: https://onlinelibrary.wiley.com/doi/pdf/10.1111/cura.12374","page":"333-351","source":"Wiley Online Library","title":"The Anthropocene in Natural History Museums: A Productive Lens of Engagement","title-short":"The Anthropocene in Natural History Museums","volume":"63","author":[{"family":"Oliveira","given":"Gil"},{"family":"Dorfman","given":"Eric"},{"family":"Kramar","given":"Nicolas"},{"family":"Mendenhall","given":"Chase D."},{"family":"Heller","given":"Nicole E."}],"issued":{"date-parts":[["2020"]]}}}],"schema":"https://github.com/citation-style-language/schema/raw/master/csl-citation.json"} </w:instrText>
      </w:r>
      <w:r w:rsidR="002F6F1A" w:rsidRPr="005344B4">
        <w:rPr>
          <w:rFonts w:cs="Times New Roman"/>
        </w:rPr>
        <w:fldChar w:fldCharType="separate"/>
      </w:r>
      <w:r w:rsidR="002F6F1A" w:rsidRPr="005344B4">
        <w:rPr>
          <w:rFonts w:cs="Times New Roman"/>
        </w:rPr>
        <w:t xml:space="preserve">(Cameron and Neilson, 2015; Newell, Robin and Wehner, 2017; Oliveira </w:t>
      </w:r>
      <w:r w:rsidR="002F6F1A" w:rsidRPr="005344B4">
        <w:rPr>
          <w:rFonts w:cs="Times New Roman"/>
          <w:i/>
          <w:iCs/>
        </w:rPr>
        <w:t>et al.</w:t>
      </w:r>
      <w:r w:rsidR="002F6F1A" w:rsidRPr="005344B4">
        <w:rPr>
          <w:rFonts w:cs="Times New Roman"/>
        </w:rPr>
        <w:t>, 2020)</w:t>
      </w:r>
      <w:r w:rsidR="002F6F1A" w:rsidRPr="005344B4">
        <w:rPr>
          <w:rFonts w:cs="Times New Roman"/>
        </w:rPr>
        <w:fldChar w:fldCharType="end"/>
      </w:r>
      <w:r w:rsidR="002F6F1A" w:rsidRPr="005344B4">
        <w:rPr>
          <w:rFonts w:cs="Times New Roman"/>
        </w:rPr>
        <w:t xml:space="preserve"> </w:t>
      </w:r>
      <w:r w:rsidR="00295116" w:rsidRPr="005344B4">
        <w:rPr>
          <w:rFonts w:cs="Times New Roman"/>
        </w:rPr>
        <w:t xml:space="preserve">where museums are increasingly understood as political and politicised spaces </w:t>
      </w:r>
      <w:r w:rsidR="002F6F1A" w:rsidRPr="005344B4">
        <w:rPr>
          <w:rFonts w:cs="Times New Roman"/>
        </w:rPr>
        <w:fldChar w:fldCharType="begin"/>
      </w:r>
      <w:r w:rsidR="002F6F1A" w:rsidRPr="005344B4">
        <w:rPr>
          <w:rFonts w:cs="Times New Roman"/>
        </w:rPr>
        <w:instrText xml:space="preserve"> ADDIN ZOTERO_ITEM CSL_CITATION {"citationID":"VFsJjq9N","properties":{"formattedCitation":"(Das and Lowe, 2018; Gelsthorpe, 2021; Gladstone and Pearl, 2022)","plainCitation":"(Das and Lowe, 2018; Gelsthorpe, 2021; Gladstone and Pearl, 2022)","noteIndex":0},"citationItems":[{"id":1586,"uris":["http://zotero.org/users/6040264/items/54DX8UH3"],"itemData":{"id":1586,"type":"article-journal","abstract":"Narratives about the history of collecting are commonly absent from the interpretation of natural history collections. In this paper, we argue this absence – particularly in relation to colonial histories – perpetuates structural racism within modern society by whitewashing a history where science, racism, and colonial power were inherently entwined. This misrepresentation of the past is problematic because it alienates non-white audiences. Using examples from a single natural history collection – the Natural History Museum, London (NHM) – we will demonstrate how an existing collection retains these colonial ideologies and narratives, and, as such, can be used at the centre of decolonial approaches to interpreting natural history collections. We propose that publicly acknowledging difficult pasts is an important first step in creating less racist museum interpretation in natural history museums.","container-title":"Journal of Natural Science Collections","language":"en","page":"4-14","source":"Zotero","title":"Nature Read in Black and White: decolonial approaches to interpreting natural history","volume":"6","author":[{"family":"Das","given":"S"},{"family":"Lowe","given":"M"}],"issued":{"date-parts":[["2018"]]}}},{"id":1582,"uris":["http://zotero.org/users/6040264/items/8Z2EB2NH"],"itemData":{"id":1582,"type":"article-journal","abstract":"The history of Black and Indigenous peoples, and the role of empire in most museum natural history collections is largely unresearched and not acknowledged in displays. This study analyses the reach of empire in Manchester Museum’s mineral collection, uncovers colonial stories, and exposes structural racism in the museum sector. New data analysis of the mineral collection reveals that 24% of the collection comes from countries that were previously colonised. 50% of the Museum’s minerals from the British Empire are Australian, of which 33% came from the Imperial Institute. A new mineral display gave opportunity for focussed contextual research into South African gold ore and Sierra Leone diamonds. Archive photographs from the early 1900s are used in the display to tell the story of the people who mined the Museum’s South African gold ore specimens. Recent research and the Museum’s Sierra Leone diamond are used to tell the story of diamond mining today and the colonial legacy. Institutional approaches, whereby time and resources are not committed to researching colonial histories and complex colonial stories, mean that these histories are not researched and do not get past exhibition editing process, meaning this practice continues. This paper is a call to action to change this.","container-title":"Journal of Natural Science Collections","language":"en","page":"12-28","source":"Zotero","title":"Decolonising Manchester Museum’s mineral collection – a call to action","volume":"9","author":[{"family":"Gelsthorpe","given":"D"}],"issued":{"date-parts":[["2021"]]}}},{"id":1461,"uris":["http://zotero.org/users/6040264/items/MFZCRPER"],"itemData":{"id":1461,"type":"article-journal","abstract":"Between August-December 2019, Bristol Museum &amp; Art Gallery covered 32 animals in its World Wildlife Gallery with transparent black veils, to highlight the global ecological crisis. Each veiled animal represented a species extinct or at high to extreme risk of extinction. The intervention, called Extinction Voices, responded to calls from local schoolchildren and the Intergovernmental Science-Policy Platform on Biodiversity and Ecosystem Services (IPBES) for transformative change in addressing this critical challenge. It gained international recognition, and generated conversation and action by visitors and the museum sector. This article explores the motivations and curatorial choices behind the intervention and how audiences responded. Its focus is a journey of critical reflection – on the intervention’s mainstream environmental framing, the institution’s colonial roots and their impact on its contemporary narratives. In turn, the article considers the possibilities that open exploration of silenced colonial histories brings for museums and the global ecological crisis.","container-title":"Museum and Society","DOI":"10.29311/mas.v20i1.3806","ISSN":"1479-8360","issue":"1","language":"en","license":"Copyright (c) 2022 Isla Gladstone, Persephone Pearl","note":"number: 1","page":"50-70","source":"journals.le.ac.uk","title":"Extinction Voices, Extinction Silences: Reflecting on a Decolonial Role for Natural History Exhibits in Promoting Thinking about Global Ecological Crisis, Using a Case Study from Bristol Museums","title-short":"Extinction Voices, Extinction Silences","volume":"20","author":[{"family":"Gladstone","given":"Isla"},{"family":"Pearl","given":"Persephone"}],"issued":{"date-parts":[["2022",6,27]]}}}],"schema":"https://github.com/citation-style-language/schema/raw/master/csl-citation.json"} </w:instrText>
      </w:r>
      <w:r w:rsidR="002F6F1A" w:rsidRPr="005344B4">
        <w:rPr>
          <w:rFonts w:cs="Times New Roman"/>
        </w:rPr>
        <w:fldChar w:fldCharType="separate"/>
      </w:r>
      <w:r w:rsidR="002F6F1A" w:rsidRPr="005344B4">
        <w:rPr>
          <w:rFonts w:cs="Times New Roman"/>
        </w:rPr>
        <w:t>(Das and Lowe, 2018; Gelsthorpe, 2021; Gladstone and Pearl, 2022)</w:t>
      </w:r>
      <w:r w:rsidR="002F6F1A" w:rsidRPr="005344B4">
        <w:rPr>
          <w:rFonts w:cs="Times New Roman"/>
        </w:rPr>
        <w:fldChar w:fldCharType="end"/>
      </w:r>
      <w:r w:rsidR="00295116" w:rsidRPr="005344B4">
        <w:rPr>
          <w:rFonts w:cs="Times New Roman"/>
        </w:rPr>
        <w:t xml:space="preserve">. </w:t>
      </w:r>
      <w:r w:rsidR="00E0672D" w:rsidRPr="005344B4">
        <w:rPr>
          <w:rFonts w:cs="Times New Roman"/>
        </w:rPr>
        <w:t xml:space="preserve">I offer an </w:t>
      </w:r>
      <w:r w:rsidR="001F1F2A" w:rsidRPr="005344B4">
        <w:rPr>
          <w:rFonts w:cs="Times New Roman"/>
        </w:rPr>
        <w:t>example of how a major UK museum is undergoing a strategic and curatorial shift from an ostensibly apolitical, scientific institution to an explicit agent of socio-political change</w:t>
      </w:r>
      <w:r w:rsidR="00943242" w:rsidRPr="005344B4">
        <w:rPr>
          <w:rFonts w:cs="Times New Roman"/>
        </w:rPr>
        <w:t>. However, much existing research in this area remains firmly within a behaviour change approach, using storytelling, immersive e exhibits and creative curat</w:t>
      </w:r>
      <w:r w:rsidR="00A47C7A" w:rsidRPr="005344B4">
        <w:rPr>
          <w:rFonts w:cs="Times New Roman"/>
        </w:rPr>
        <w:t>orial practice to motivate pro-environmental behaviour</w:t>
      </w:r>
      <w:r w:rsidR="00F82396" w:rsidRPr="005344B4">
        <w:rPr>
          <w:rFonts w:cs="Times New Roman"/>
        </w:rPr>
        <w:t>. Rather than evaluating</w:t>
      </w:r>
      <w:r w:rsidR="00DD2EE1" w:rsidRPr="005344B4">
        <w:rPr>
          <w:rFonts w:cs="Times New Roman"/>
        </w:rPr>
        <w:t xml:space="preserve"> how</w:t>
      </w:r>
      <w:r w:rsidR="00F82396" w:rsidRPr="005344B4">
        <w:rPr>
          <w:rFonts w:cs="Times New Roman"/>
        </w:rPr>
        <w:t xml:space="preserve"> Our Broken Planet </w:t>
      </w:r>
      <w:r w:rsidR="00DD2EE1" w:rsidRPr="005344B4">
        <w:rPr>
          <w:rFonts w:cs="Times New Roman"/>
        </w:rPr>
        <w:t xml:space="preserve">generate positive environmental behaviours, a key focus of work within the Audience Insights team and NHM, I look to how the exhibition creates openings for other modes of response, forms of agency and ethical questioning. </w:t>
      </w:r>
      <w:r w:rsidR="00E83C1A" w:rsidRPr="005344B4">
        <w:rPr>
          <w:rFonts w:cs="Times New Roman"/>
        </w:rPr>
        <w:t xml:space="preserve">I hope that this alternative perspective will be generative for Museum practitioners and scholars, particularly those who were involved in Our Broken Planet and </w:t>
      </w:r>
      <w:r w:rsidR="000E0B7B" w:rsidRPr="005344B4">
        <w:rPr>
          <w:rFonts w:cs="Times New Roman"/>
        </w:rPr>
        <w:t xml:space="preserve">who spoke to me </w:t>
      </w:r>
      <w:proofErr w:type="gramStart"/>
      <w:r w:rsidR="000E0B7B" w:rsidRPr="005344B4">
        <w:rPr>
          <w:rFonts w:cs="Times New Roman"/>
        </w:rPr>
        <w:t>during the course of</w:t>
      </w:r>
      <w:proofErr w:type="gramEnd"/>
      <w:r w:rsidR="000E0B7B" w:rsidRPr="005344B4">
        <w:rPr>
          <w:rFonts w:cs="Times New Roman"/>
        </w:rPr>
        <w:t xml:space="preserve"> my research. </w:t>
      </w:r>
    </w:p>
    <w:p w14:paraId="2978AADB" w14:textId="17319F06" w:rsidR="005B71EB" w:rsidRPr="005344B4" w:rsidRDefault="008E3677" w:rsidP="00901009">
      <w:pPr>
        <w:pStyle w:val="Heading2"/>
      </w:pPr>
      <w:bookmarkStart w:id="167" w:name="_Toc213581855"/>
      <w:r w:rsidRPr="005344B4">
        <w:lastRenderedPageBreak/>
        <w:t>7.</w:t>
      </w:r>
      <w:r w:rsidR="00B71D33" w:rsidRPr="005344B4">
        <w:t>4 F</w:t>
      </w:r>
      <w:r w:rsidR="005B71EB" w:rsidRPr="005344B4">
        <w:t>uture research</w:t>
      </w:r>
      <w:bookmarkEnd w:id="167"/>
      <w:r w:rsidR="005B71EB" w:rsidRPr="005344B4">
        <w:t xml:space="preserve"> </w:t>
      </w:r>
    </w:p>
    <w:p w14:paraId="23E73901" w14:textId="79D1E503" w:rsidR="0016064D" w:rsidRPr="005344B4" w:rsidRDefault="0016064D" w:rsidP="009811B0">
      <w:pPr>
        <w:spacing w:line="480" w:lineRule="auto"/>
        <w:rPr>
          <w:rFonts w:cs="Times New Roman"/>
          <w:lang w:val="en-US"/>
        </w:rPr>
      </w:pPr>
      <w:r w:rsidRPr="005344B4">
        <w:rPr>
          <w:rFonts w:cs="Times New Roman"/>
          <w:lang w:val="en-US"/>
        </w:rPr>
        <w:t xml:space="preserve">This study </w:t>
      </w:r>
      <w:proofErr w:type="gramStart"/>
      <w:r w:rsidRPr="005344B4">
        <w:rPr>
          <w:rFonts w:cs="Times New Roman"/>
          <w:lang w:val="en-US"/>
        </w:rPr>
        <w:t>opens up</w:t>
      </w:r>
      <w:proofErr w:type="gramEnd"/>
      <w:r w:rsidRPr="005344B4">
        <w:rPr>
          <w:rFonts w:cs="Times New Roman"/>
          <w:lang w:val="en-US"/>
        </w:rPr>
        <w:t xml:space="preserve"> several promising directions for future research</w:t>
      </w:r>
      <w:r w:rsidR="00AF5316" w:rsidRPr="005344B4">
        <w:rPr>
          <w:rFonts w:cs="Times New Roman"/>
          <w:lang w:val="en-US"/>
        </w:rPr>
        <w:t xml:space="preserve"> at the intersection of family life, environmentalism and </w:t>
      </w:r>
      <w:r w:rsidR="00921152" w:rsidRPr="005344B4">
        <w:rPr>
          <w:rFonts w:cs="Times New Roman"/>
          <w:lang w:val="en-US"/>
        </w:rPr>
        <w:t xml:space="preserve">subjecthood, focusing on </w:t>
      </w:r>
      <w:r w:rsidR="002F6F1A" w:rsidRPr="005344B4">
        <w:rPr>
          <w:rFonts w:cs="Times New Roman"/>
          <w:lang w:val="en-US"/>
        </w:rPr>
        <w:t>spaces</w:t>
      </w:r>
      <w:r w:rsidR="00921152" w:rsidRPr="005344B4">
        <w:rPr>
          <w:rFonts w:cs="Times New Roman"/>
          <w:lang w:val="en-US"/>
        </w:rPr>
        <w:t xml:space="preserve">, relations and encounters which are co-constitutive of </w:t>
      </w:r>
      <w:proofErr w:type="spellStart"/>
      <w:r w:rsidR="00921152" w:rsidRPr="005344B4">
        <w:rPr>
          <w:rFonts w:cs="Times New Roman"/>
          <w:lang w:val="en-US"/>
        </w:rPr>
        <w:t>ethico-poiltical</w:t>
      </w:r>
      <w:proofErr w:type="spellEnd"/>
      <w:r w:rsidR="00921152" w:rsidRPr="005344B4">
        <w:rPr>
          <w:rFonts w:cs="Times New Roman"/>
          <w:lang w:val="en-US"/>
        </w:rPr>
        <w:t xml:space="preserve"> modes of being in the world. </w:t>
      </w:r>
      <w:r w:rsidRPr="005344B4">
        <w:rPr>
          <w:rFonts w:cs="Times New Roman"/>
          <w:lang w:val="en-US"/>
        </w:rPr>
        <w:t xml:space="preserve"> </w:t>
      </w:r>
    </w:p>
    <w:p w14:paraId="224306CC" w14:textId="703AB4A9" w:rsidR="00F21AA7" w:rsidRPr="005344B4" w:rsidRDefault="008E3677" w:rsidP="00901009">
      <w:pPr>
        <w:pStyle w:val="Heading3"/>
      </w:pPr>
      <w:bookmarkStart w:id="168" w:name="_Toc213581856"/>
      <w:r w:rsidRPr="005344B4">
        <w:t>7.</w:t>
      </w:r>
      <w:r w:rsidR="00B71D33" w:rsidRPr="005344B4">
        <w:t>4.</w:t>
      </w:r>
      <w:r w:rsidR="00D94747" w:rsidRPr="005344B4">
        <w:t>1</w:t>
      </w:r>
      <w:r w:rsidRPr="005344B4">
        <w:t xml:space="preserve"> </w:t>
      </w:r>
      <w:r w:rsidR="00F21AA7" w:rsidRPr="005344B4">
        <w:t>Curating ambivalent pedagogies</w:t>
      </w:r>
      <w:bookmarkEnd w:id="168"/>
    </w:p>
    <w:p w14:paraId="444977DE" w14:textId="18C8228B" w:rsidR="005824C7" w:rsidRPr="005344B4" w:rsidRDefault="00A550E2" w:rsidP="009811B0">
      <w:pPr>
        <w:spacing w:line="480" w:lineRule="auto"/>
        <w:rPr>
          <w:rFonts w:cs="Times New Roman"/>
          <w:lang w:val="en-US"/>
        </w:rPr>
      </w:pPr>
      <w:r w:rsidRPr="005344B4">
        <w:rPr>
          <w:rFonts w:cs="Times New Roman"/>
        </w:rPr>
        <w:t xml:space="preserve">Each site is </w:t>
      </w:r>
      <w:r w:rsidR="00A93E74" w:rsidRPr="005344B4">
        <w:rPr>
          <w:rFonts w:cs="Times New Roman"/>
        </w:rPr>
        <w:t>organised around a discursive framing which</w:t>
      </w:r>
      <w:r w:rsidR="00CA543F" w:rsidRPr="005344B4">
        <w:rPr>
          <w:rFonts w:cs="Times New Roman"/>
        </w:rPr>
        <w:t xml:space="preserve"> mobilises narrative, objects, </w:t>
      </w:r>
      <w:r w:rsidR="00FB64DC" w:rsidRPr="005344B4">
        <w:rPr>
          <w:rFonts w:cs="Times New Roman"/>
        </w:rPr>
        <w:t>activities</w:t>
      </w:r>
      <w:r w:rsidR="00CA543F" w:rsidRPr="005344B4">
        <w:rPr>
          <w:rFonts w:cs="Times New Roman"/>
        </w:rPr>
        <w:t xml:space="preserve"> and affects with the aim of shaping a particular subject</w:t>
      </w:r>
      <w:r w:rsidR="007E62E6" w:rsidRPr="005344B4">
        <w:rPr>
          <w:rFonts w:cs="Times New Roman"/>
        </w:rPr>
        <w:t xml:space="preserve">. In the Museum, this is the figure of the responsible </w:t>
      </w:r>
      <w:r w:rsidR="00AE674D" w:rsidRPr="005344B4">
        <w:rPr>
          <w:rFonts w:cs="Times New Roman"/>
        </w:rPr>
        <w:t>individual</w:t>
      </w:r>
      <w:r w:rsidR="007E62E6" w:rsidRPr="005344B4">
        <w:rPr>
          <w:rFonts w:cs="Times New Roman"/>
        </w:rPr>
        <w:t xml:space="preserve">, who acts through lifestyle change and advocates for wider changes through formal political routes. In the Festival, the notion of thrift too </w:t>
      </w:r>
      <w:r w:rsidR="00CE60C6" w:rsidRPr="005344B4">
        <w:rPr>
          <w:rFonts w:cs="Times New Roman"/>
        </w:rPr>
        <w:t>emphasizes the need for individuals to reduce their consumption and waste through everyday lifestyle change. Whilst XR reject the</w:t>
      </w:r>
      <w:r w:rsidR="00AE674D" w:rsidRPr="005344B4">
        <w:rPr>
          <w:rFonts w:cs="Times New Roman"/>
        </w:rPr>
        <w:t xml:space="preserve"> neoliberal</w:t>
      </w:r>
      <w:r w:rsidR="00CE60C6" w:rsidRPr="005344B4">
        <w:rPr>
          <w:rFonts w:cs="Times New Roman"/>
        </w:rPr>
        <w:t xml:space="preserve"> figure of the responsible individual, the Extinction Script which surfaces throughout the Protest redirects a sense of moral obligation towards a particular type of political activism – that is </w:t>
      </w:r>
      <w:r w:rsidR="00FB64DC" w:rsidRPr="005344B4">
        <w:rPr>
          <w:rFonts w:cs="Times New Roman"/>
        </w:rPr>
        <w:t xml:space="preserve">non-violent direct action and civil disobedience – ‘the duty to rebel’. As I detail in my empirical chapters, these discursive figures are not </w:t>
      </w:r>
      <w:r w:rsidR="00B16BCB" w:rsidRPr="005344B4">
        <w:rPr>
          <w:rFonts w:cs="Times New Roman"/>
        </w:rPr>
        <w:t>totalising and</w:t>
      </w:r>
      <w:r w:rsidR="00FB64DC" w:rsidRPr="005344B4">
        <w:rPr>
          <w:rFonts w:cs="Times New Roman"/>
        </w:rPr>
        <w:t xml:space="preserve"> can in fact </w:t>
      </w:r>
      <w:r w:rsidR="00CB5454" w:rsidRPr="005344B4">
        <w:rPr>
          <w:rFonts w:cs="Times New Roman"/>
        </w:rPr>
        <w:t xml:space="preserve">provide a touchstone </w:t>
      </w:r>
      <w:r w:rsidR="002F6F1A" w:rsidRPr="005344B4">
        <w:rPr>
          <w:rFonts w:cs="Times New Roman"/>
        </w:rPr>
        <w:t xml:space="preserve">for </w:t>
      </w:r>
      <w:r w:rsidR="00B16BCB" w:rsidRPr="005344B4">
        <w:rPr>
          <w:rFonts w:cs="Times New Roman"/>
        </w:rPr>
        <w:t>spatial</w:t>
      </w:r>
      <w:r w:rsidR="005C41B5" w:rsidRPr="005344B4">
        <w:rPr>
          <w:rFonts w:cs="Times New Roman"/>
        </w:rPr>
        <w:t xml:space="preserve"> interactions and encounters where responsibility is</w:t>
      </w:r>
      <w:r w:rsidR="002B7DA9" w:rsidRPr="005344B4">
        <w:rPr>
          <w:rFonts w:cs="Times New Roman"/>
        </w:rPr>
        <w:t xml:space="preserve"> resist</w:t>
      </w:r>
      <w:r w:rsidR="005C41B5" w:rsidRPr="005344B4">
        <w:rPr>
          <w:rFonts w:cs="Times New Roman"/>
        </w:rPr>
        <w:t>ed</w:t>
      </w:r>
      <w:r w:rsidR="002B7DA9" w:rsidRPr="005344B4">
        <w:rPr>
          <w:rFonts w:cs="Times New Roman"/>
        </w:rPr>
        <w:t xml:space="preserve">, </w:t>
      </w:r>
      <w:r w:rsidR="005C41B5" w:rsidRPr="005344B4">
        <w:rPr>
          <w:rFonts w:cs="Times New Roman"/>
        </w:rPr>
        <w:t xml:space="preserve">ignored or recast. Nevertheless, future research </w:t>
      </w:r>
      <w:r w:rsidR="00FC6087" w:rsidRPr="005344B4">
        <w:rPr>
          <w:rFonts w:cs="Times New Roman"/>
        </w:rPr>
        <w:t xml:space="preserve">could explore </w:t>
      </w:r>
      <w:r w:rsidR="007C3579" w:rsidRPr="005344B4">
        <w:rPr>
          <w:rFonts w:cs="Times New Roman"/>
        </w:rPr>
        <w:t>how</w:t>
      </w:r>
      <w:r w:rsidR="00FC6087" w:rsidRPr="005344B4">
        <w:rPr>
          <w:rFonts w:cs="Times New Roman"/>
        </w:rPr>
        <w:t xml:space="preserve"> </w:t>
      </w:r>
      <w:r w:rsidR="00090DDE" w:rsidRPr="005344B4">
        <w:rPr>
          <w:rFonts w:cs="Times New Roman"/>
        </w:rPr>
        <w:t xml:space="preserve">spaces of environmental pedagogy, such as museums, </w:t>
      </w:r>
      <w:r w:rsidR="007C3579" w:rsidRPr="005344B4">
        <w:rPr>
          <w:rFonts w:cs="Times New Roman"/>
        </w:rPr>
        <w:t>can</w:t>
      </w:r>
      <w:r w:rsidR="00090DDE" w:rsidRPr="005344B4">
        <w:rPr>
          <w:rFonts w:cs="Times New Roman"/>
        </w:rPr>
        <w:t xml:space="preserve"> </w:t>
      </w:r>
      <w:r w:rsidR="00A72A71" w:rsidRPr="005344B4">
        <w:rPr>
          <w:rFonts w:cs="Times New Roman"/>
        </w:rPr>
        <w:t>be organised to enable more</w:t>
      </w:r>
      <w:r w:rsidR="00090DDE" w:rsidRPr="005344B4">
        <w:rPr>
          <w:rFonts w:cs="Times New Roman"/>
        </w:rPr>
        <w:t xml:space="preserve"> ambivalent pedagogical encounter</w:t>
      </w:r>
      <w:r w:rsidR="00CE514E" w:rsidRPr="005344B4">
        <w:rPr>
          <w:rFonts w:cs="Times New Roman"/>
        </w:rPr>
        <w:t>s.</w:t>
      </w:r>
      <w:r w:rsidR="00721A6E" w:rsidRPr="005344B4">
        <w:rPr>
          <w:rFonts w:cs="Times New Roman"/>
        </w:rPr>
        <w:t xml:space="preserve"> This means a move</w:t>
      </w:r>
      <w:r w:rsidR="00E0622A" w:rsidRPr="005344B4">
        <w:rPr>
          <w:rFonts w:cs="Times New Roman"/>
        </w:rPr>
        <w:t xml:space="preserve"> away from moralising and didactic spaces of environmental</w:t>
      </w:r>
      <w:r w:rsidR="00113732" w:rsidRPr="005344B4">
        <w:rPr>
          <w:rFonts w:cs="Times New Roman"/>
        </w:rPr>
        <w:t xml:space="preserve">ism, </w:t>
      </w:r>
      <w:r w:rsidR="00721A6E" w:rsidRPr="005344B4">
        <w:rPr>
          <w:rFonts w:cs="Times New Roman"/>
        </w:rPr>
        <w:t>towards spaces which focus on prompting</w:t>
      </w:r>
      <w:r w:rsidR="00113732" w:rsidRPr="005344B4">
        <w:rPr>
          <w:rFonts w:cs="Times New Roman"/>
        </w:rPr>
        <w:t xml:space="preserve"> open-ended</w:t>
      </w:r>
      <w:r w:rsidR="005824C7" w:rsidRPr="005344B4">
        <w:rPr>
          <w:rFonts w:cs="Times New Roman"/>
        </w:rPr>
        <w:t xml:space="preserve"> questions </w:t>
      </w:r>
      <w:r w:rsidR="00113732" w:rsidRPr="005344B4">
        <w:rPr>
          <w:rFonts w:cs="Times New Roman"/>
        </w:rPr>
        <w:t xml:space="preserve">of </w:t>
      </w:r>
      <w:r w:rsidR="005824C7" w:rsidRPr="005344B4">
        <w:rPr>
          <w:rFonts w:cs="Times New Roman"/>
        </w:rPr>
        <w:t>respons</w:t>
      </w:r>
      <w:r w:rsidR="00090DDE" w:rsidRPr="005344B4">
        <w:rPr>
          <w:rFonts w:cs="Times New Roman"/>
        </w:rPr>
        <w:t>e-ability</w:t>
      </w:r>
      <w:r w:rsidR="005824C7" w:rsidRPr="005344B4">
        <w:rPr>
          <w:rFonts w:cs="Times New Roman"/>
        </w:rPr>
        <w:t xml:space="preserve"> </w:t>
      </w:r>
      <w:r w:rsidR="00090DDE" w:rsidRPr="005344B4">
        <w:rPr>
          <w:rFonts w:cs="Times New Roman"/>
        </w:rPr>
        <w:t xml:space="preserve">and multispecies justice. </w:t>
      </w:r>
      <w:r w:rsidR="005824C7" w:rsidRPr="005344B4">
        <w:rPr>
          <w:rFonts w:cs="Times New Roman"/>
        </w:rPr>
        <w:t xml:space="preserve">Further work is needed to </w:t>
      </w:r>
      <w:r w:rsidR="000B331C" w:rsidRPr="005344B4">
        <w:rPr>
          <w:rFonts w:cs="Times New Roman"/>
        </w:rPr>
        <w:t>curate and nurture heterotopic spaces of environmental p</w:t>
      </w:r>
      <w:r w:rsidR="00F21AA7" w:rsidRPr="005344B4">
        <w:rPr>
          <w:rFonts w:cs="Times New Roman"/>
        </w:rPr>
        <w:t>edagogy</w:t>
      </w:r>
      <w:r w:rsidR="000B331C" w:rsidRPr="005344B4">
        <w:rPr>
          <w:rFonts w:cs="Times New Roman"/>
        </w:rPr>
        <w:t xml:space="preserve"> which are inclusive, accessible and </w:t>
      </w:r>
      <w:r w:rsidR="00F21AA7" w:rsidRPr="005344B4">
        <w:rPr>
          <w:rFonts w:cs="Times New Roman"/>
        </w:rPr>
        <w:t xml:space="preserve">open-ended, enabling </w:t>
      </w:r>
      <w:r w:rsidR="005824C7" w:rsidRPr="005344B4">
        <w:rPr>
          <w:rFonts w:cs="Times New Roman"/>
        </w:rPr>
        <w:t>reflection, deliberation, and collective imagining</w:t>
      </w:r>
      <w:r w:rsidR="006F699B" w:rsidRPr="005344B4">
        <w:rPr>
          <w:rFonts w:cs="Times New Roman"/>
        </w:rPr>
        <w:t xml:space="preserve"> </w:t>
      </w:r>
      <w:r w:rsidR="00437D7D" w:rsidRPr="005344B4">
        <w:rPr>
          <w:rFonts w:cs="Times New Roman"/>
        </w:rPr>
        <w:t xml:space="preserve">to </w:t>
      </w:r>
      <w:r w:rsidR="006F699B" w:rsidRPr="005344B4">
        <w:rPr>
          <w:rFonts w:cs="Times New Roman"/>
          <w:lang w:val="en-US"/>
        </w:rPr>
        <w:t>move beyond the limitations of individual agency and orient subjectivity towards more radical socio-economic change.</w:t>
      </w:r>
      <w:r w:rsidR="00E07AF4" w:rsidRPr="005344B4">
        <w:rPr>
          <w:rFonts w:cs="Times New Roman"/>
          <w:lang w:val="en-US"/>
        </w:rPr>
        <w:t xml:space="preserve"> </w:t>
      </w:r>
    </w:p>
    <w:p w14:paraId="2E04FBE3" w14:textId="7AD9A4D7" w:rsidR="007373D7" w:rsidRPr="005344B4" w:rsidRDefault="00D94747" w:rsidP="00901009">
      <w:pPr>
        <w:pStyle w:val="Heading3"/>
      </w:pPr>
      <w:bookmarkStart w:id="169" w:name="_Toc213581857"/>
      <w:r w:rsidRPr="005344B4">
        <w:t xml:space="preserve">7.3.2 </w:t>
      </w:r>
      <w:r w:rsidR="00E05A16" w:rsidRPr="005344B4">
        <w:t>Longitudinal research into the e</w:t>
      </w:r>
      <w:r w:rsidR="007373D7" w:rsidRPr="005344B4">
        <w:t xml:space="preserve">nduring </w:t>
      </w:r>
      <w:proofErr w:type="spellStart"/>
      <w:r w:rsidR="007373D7" w:rsidRPr="005344B4">
        <w:t>affects</w:t>
      </w:r>
      <w:proofErr w:type="spellEnd"/>
      <w:r w:rsidR="007373D7" w:rsidRPr="005344B4">
        <w:t xml:space="preserve"> of </w:t>
      </w:r>
      <w:r w:rsidR="008E3677" w:rsidRPr="005344B4">
        <w:t>heterotopic encounters</w:t>
      </w:r>
      <w:bookmarkEnd w:id="169"/>
    </w:p>
    <w:p w14:paraId="10049B67" w14:textId="2277A2C8" w:rsidR="004E1E24" w:rsidRPr="005344B4" w:rsidRDefault="00113732" w:rsidP="009811B0">
      <w:pPr>
        <w:spacing w:line="480" w:lineRule="auto"/>
        <w:rPr>
          <w:rFonts w:cs="Times New Roman"/>
        </w:rPr>
      </w:pPr>
      <w:r w:rsidRPr="005344B4">
        <w:rPr>
          <w:rFonts w:cs="Times New Roman"/>
        </w:rPr>
        <w:t>Whilst this thesis points towards the potential of fleeting en</w:t>
      </w:r>
      <w:r w:rsidR="007D3A7B" w:rsidRPr="005344B4">
        <w:rPr>
          <w:rFonts w:cs="Times New Roman"/>
        </w:rPr>
        <w:t>counters, arguing that these can nonetheless be formative for both children and their parents, t</w:t>
      </w:r>
      <w:r w:rsidR="005824C7" w:rsidRPr="005344B4">
        <w:rPr>
          <w:rFonts w:cs="Times New Roman"/>
        </w:rPr>
        <w:t>here is scope for</w:t>
      </w:r>
      <w:r w:rsidR="001F0E8C" w:rsidRPr="005344B4">
        <w:rPr>
          <w:rFonts w:cs="Times New Roman"/>
        </w:rPr>
        <w:t xml:space="preserve"> </w:t>
      </w:r>
      <w:r w:rsidR="005824C7" w:rsidRPr="005344B4">
        <w:rPr>
          <w:rFonts w:cs="Times New Roman"/>
        </w:rPr>
        <w:t>longitudinal research into how</w:t>
      </w:r>
      <w:r w:rsidR="007D3A7B" w:rsidRPr="005344B4">
        <w:rPr>
          <w:rFonts w:cs="Times New Roman"/>
        </w:rPr>
        <w:t xml:space="preserve"> </w:t>
      </w:r>
      <w:r w:rsidR="001F0E8C" w:rsidRPr="005344B4">
        <w:rPr>
          <w:rFonts w:cs="Times New Roman"/>
        </w:rPr>
        <w:lastRenderedPageBreak/>
        <w:t xml:space="preserve">moments of potential endure and </w:t>
      </w:r>
      <w:r w:rsidR="004C5EE0" w:rsidRPr="005344B4">
        <w:rPr>
          <w:rFonts w:cs="Times New Roman"/>
        </w:rPr>
        <w:t xml:space="preserve">catalyse environmental politics beyond </w:t>
      </w:r>
      <w:r w:rsidR="003849F5" w:rsidRPr="005344B4">
        <w:rPr>
          <w:rFonts w:cs="Times New Roman"/>
        </w:rPr>
        <w:t xml:space="preserve">momentary </w:t>
      </w:r>
      <w:r w:rsidR="002F6F1A" w:rsidRPr="005344B4">
        <w:rPr>
          <w:rFonts w:cs="Times New Roman"/>
        </w:rPr>
        <w:t>encounters</w:t>
      </w:r>
      <w:r w:rsidR="003849F5" w:rsidRPr="005344B4">
        <w:rPr>
          <w:rFonts w:cs="Times New Roman"/>
        </w:rPr>
        <w:t>.</w:t>
      </w:r>
      <w:r w:rsidR="001F0E8C" w:rsidRPr="005344B4">
        <w:rPr>
          <w:rFonts w:cs="Times New Roman"/>
        </w:rPr>
        <w:t xml:space="preserve"> Whilst I </w:t>
      </w:r>
      <w:r w:rsidR="004E26F1" w:rsidRPr="005344B4">
        <w:rPr>
          <w:rFonts w:cs="Times New Roman"/>
        </w:rPr>
        <w:t>argue that</w:t>
      </w:r>
      <w:r w:rsidR="007813CD" w:rsidRPr="005344B4">
        <w:rPr>
          <w:rFonts w:cs="Times New Roman"/>
        </w:rPr>
        <w:t xml:space="preserve"> the</w:t>
      </w:r>
      <w:r w:rsidR="004E26F1" w:rsidRPr="005344B4">
        <w:rPr>
          <w:rFonts w:cs="Times New Roman"/>
        </w:rPr>
        <w:t xml:space="preserve"> </w:t>
      </w:r>
      <w:r w:rsidR="007813CD" w:rsidRPr="005344B4">
        <w:rPr>
          <w:rFonts w:cs="Times New Roman"/>
        </w:rPr>
        <w:t xml:space="preserve">environmental </w:t>
      </w:r>
      <w:r w:rsidR="001F0E8C" w:rsidRPr="005344B4">
        <w:rPr>
          <w:rFonts w:cs="Times New Roman"/>
        </w:rPr>
        <w:t>affects</w:t>
      </w:r>
      <w:r w:rsidR="007813CD" w:rsidRPr="005344B4">
        <w:rPr>
          <w:rFonts w:cs="Times New Roman"/>
        </w:rPr>
        <w:t xml:space="preserve"> explored in this thesis</w:t>
      </w:r>
      <w:r w:rsidR="001F0E8C" w:rsidRPr="005344B4">
        <w:rPr>
          <w:rFonts w:cs="Times New Roman"/>
        </w:rPr>
        <w:t xml:space="preserve"> extend beyond </w:t>
      </w:r>
      <w:r w:rsidR="007813CD" w:rsidRPr="005344B4">
        <w:rPr>
          <w:rFonts w:cs="Times New Roman"/>
        </w:rPr>
        <w:t>each site</w:t>
      </w:r>
      <w:r w:rsidR="001F0E8C" w:rsidRPr="005344B4">
        <w:rPr>
          <w:rFonts w:cs="Times New Roman"/>
        </w:rPr>
        <w:t xml:space="preserve">, more research is needed to </w:t>
      </w:r>
      <w:r w:rsidR="00D5197D" w:rsidRPr="005344B4">
        <w:rPr>
          <w:rFonts w:cs="Times New Roman"/>
        </w:rPr>
        <w:t xml:space="preserve">account for the ways in which different </w:t>
      </w:r>
      <w:r w:rsidR="00CF7AF7" w:rsidRPr="005344B4">
        <w:rPr>
          <w:rFonts w:cs="Times New Roman"/>
        </w:rPr>
        <w:t xml:space="preserve">affective </w:t>
      </w:r>
      <w:r w:rsidR="00D5197D" w:rsidRPr="005344B4">
        <w:rPr>
          <w:rFonts w:cs="Times New Roman"/>
        </w:rPr>
        <w:t xml:space="preserve">modes of environmentalism circulate, swell and </w:t>
      </w:r>
      <w:r w:rsidR="00524AF4" w:rsidRPr="005344B4">
        <w:rPr>
          <w:rFonts w:cs="Times New Roman"/>
        </w:rPr>
        <w:t xml:space="preserve">subside throughout everyday family life. </w:t>
      </w:r>
      <w:r w:rsidR="00CF7AF7" w:rsidRPr="005344B4">
        <w:rPr>
          <w:rFonts w:cs="Times New Roman"/>
        </w:rPr>
        <w:t xml:space="preserve">For example, there is little work in geography or social movements studies which considers </w:t>
      </w:r>
      <w:r w:rsidR="00F92653" w:rsidRPr="005344B4">
        <w:rPr>
          <w:rFonts w:cs="Times New Roman"/>
        </w:rPr>
        <w:t>how the presence and participation of young children shape</w:t>
      </w:r>
      <w:r w:rsidR="00C1148A" w:rsidRPr="005344B4">
        <w:rPr>
          <w:rFonts w:cs="Times New Roman"/>
        </w:rPr>
        <w:t xml:space="preserve">s protest events and their affects. </w:t>
      </w:r>
      <w:r w:rsidR="002F6F1A" w:rsidRPr="005344B4">
        <w:rPr>
          <w:rFonts w:cs="Times New Roman"/>
        </w:rPr>
        <w:t>A longitudinal</w:t>
      </w:r>
      <w:r w:rsidR="00F5098F" w:rsidRPr="005344B4">
        <w:rPr>
          <w:rFonts w:cs="Times New Roman"/>
        </w:rPr>
        <w:t xml:space="preserve"> focus on the ways in which early experiences of </w:t>
      </w:r>
      <w:r w:rsidR="00D4003D" w:rsidRPr="005344B4">
        <w:rPr>
          <w:rFonts w:cs="Times New Roman"/>
        </w:rPr>
        <w:t xml:space="preserve">environmental </w:t>
      </w:r>
      <w:r w:rsidR="00F5098F" w:rsidRPr="005344B4">
        <w:rPr>
          <w:rFonts w:cs="Times New Roman"/>
        </w:rPr>
        <w:t xml:space="preserve">protest and political organisation shape familial norms and </w:t>
      </w:r>
      <w:r w:rsidR="005A1022" w:rsidRPr="005344B4">
        <w:rPr>
          <w:rFonts w:cs="Times New Roman"/>
        </w:rPr>
        <w:t>interrelation</w:t>
      </w:r>
      <w:r w:rsidR="00C72F3B" w:rsidRPr="005344B4">
        <w:rPr>
          <w:rFonts w:cs="Times New Roman"/>
        </w:rPr>
        <w:t xml:space="preserve"> </w:t>
      </w:r>
      <w:r w:rsidR="003A7B8E" w:rsidRPr="005344B4">
        <w:rPr>
          <w:rFonts w:cs="Times New Roman"/>
        </w:rPr>
        <w:t>processes of</w:t>
      </w:r>
      <w:r w:rsidR="00C72F3B" w:rsidRPr="005344B4">
        <w:rPr>
          <w:rFonts w:cs="Times New Roman"/>
        </w:rPr>
        <w:t xml:space="preserve"> agency</w:t>
      </w:r>
      <w:r w:rsidR="00C1148A" w:rsidRPr="005344B4">
        <w:rPr>
          <w:rFonts w:cs="Times New Roman"/>
        </w:rPr>
        <w:t xml:space="preserve"> would provide valuable insight into</w:t>
      </w:r>
      <w:r w:rsidR="005A1022" w:rsidRPr="005344B4">
        <w:rPr>
          <w:rFonts w:cs="Times New Roman"/>
        </w:rPr>
        <w:t xml:space="preserve"> how and where environmental politics, publics and modes of resistance</w:t>
      </w:r>
      <w:r w:rsidR="00D32C2F" w:rsidRPr="005344B4">
        <w:rPr>
          <w:rFonts w:cs="Times New Roman"/>
        </w:rPr>
        <w:t xml:space="preserve"> emerge from the microscale</w:t>
      </w:r>
      <w:r w:rsidR="00C72F3B" w:rsidRPr="005344B4">
        <w:rPr>
          <w:rFonts w:cs="Times New Roman"/>
        </w:rPr>
        <w:t>. At the same time,</w:t>
      </w:r>
      <w:r w:rsidR="004E1E24" w:rsidRPr="005344B4">
        <w:rPr>
          <w:rFonts w:cs="Times New Roman"/>
        </w:rPr>
        <w:t xml:space="preserve"> geographical research could consider how environmentalism surfaces </w:t>
      </w:r>
      <w:r w:rsidR="007373D7" w:rsidRPr="005344B4">
        <w:rPr>
          <w:rFonts w:cs="Times New Roman"/>
        </w:rPr>
        <w:t xml:space="preserve">more </w:t>
      </w:r>
      <w:r w:rsidR="004E1E24" w:rsidRPr="005344B4">
        <w:rPr>
          <w:rFonts w:cs="Times New Roman"/>
        </w:rPr>
        <w:t xml:space="preserve">obliquely in family relations and </w:t>
      </w:r>
      <w:r w:rsidR="00C72F3B" w:rsidRPr="005344B4">
        <w:rPr>
          <w:rFonts w:cs="Times New Roman"/>
        </w:rPr>
        <w:t>encounters</w:t>
      </w:r>
      <w:r w:rsidR="004E1E24" w:rsidRPr="005344B4">
        <w:rPr>
          <w:rFonts w:cs="Times New Roman"/>
        </w:rPr>
        <w:t xml:space="preserve">, </w:t>
      </w:r>
      <w:r w:rsidR="00D32C2F" w:rsidRPr="005344B4">
        <w:rPr>
          <w:rFonts w:cs="Times New Roman"/>
        </w:rPr>
        <w:t xml:space="preserve">building on </w:t>
      </w:r>
      <w:r w:rsidR="00670BD7" w:rsidRPr="005344B4">
        <w:rPr>
          <w:rFonts w:cs="Times New Roman"/>
        </w:rPr>
        <w:t xml:space="preserve">Common Worlds scholarship, to </w:t>
      </w:r>
      <w:r w:rsidR="004E1E24" w:rsidRPr="005344B4">
        <w:rPr>
          <w:rFonts w:cs="Times New Roman"/>
        </w:rPr>
        <w:t>reveal more subtle or unexpected forms of ecological engagement.</w:t>
      </w:r>
      <w:r w:rsidR="00670BD7" w:rsidRPr="005344B4">
        <w:rPr>
          <w:rFonts w:cs="Times New Roman"/>
        </w:rPr>
        <w:t xml:space="preserve"> As outlined in Chapter 3, capturing such moments is methodologically challenging, but </w:t>
      </w:r>
      <w:r w:rsidR="000D3757" w:rsidRPr="005344B4">
        <w:rPr>
          <w:rFonts w:cs="Times New Roman"/>
        </w:rPr>
        <w:t xml:space="preserve">have been picked up on through autoethnography </w:t>
      </w:r>
      <w:r w:rsidR="00670BD7" w:rsidRPr="005344B4">
        <w:rPr>
          <w:rFonts w:cs="Times New Roman"/>
        </w:rPr>
        <w:t xml:space="preserve"> </w:t>
      </w:r>
      <w:r w:rsidR="002F6F1A" w:rsidRPr="005344B4">
        <w:rPr>
          <w:rFonts w:cs="Times New Roman"/>
        </w:rPr>
        <w:fldChar w:fldCharType="begin"/>
      </w:r>
      <w:r w:rsidR="002F6F1A" w:rsidRPr="005344B4">
        <w:rPr>
          <w:rFonts w:cs="Times New Roman"/>
        </w:rPr>
        <w:instrText xml:space="preserve"> ADDIN ZOTERO_ITEM CSL_CITATION {"citationID":"yO5Rs2Pe","properties":{"formattedCitation":"(Edwards, 2023; Malone and Crinall, 2023)","plainCitation":"(Edwards, 2023; Malone and Crinall, 2023)","noteIndex":0},"citationItems":[{"id":2356,"uris":["http://zotero.org/users/6040264/items/IW8TGVGE"],"itemData":{"id":2356,"type":"article-journal","abstract":"In this Viewpoints paper, I consider the role of family dialogue in shaping political agency and morality in relation to climate change and ecological destruction, drawing on insights from Common Worlds pedagogy. Common Worlds educators and researchers invite adults to attend to the questions children ask about the world as openings for unsettling dominant narratives of extractive settler colonialism. Moving this approach out of the classroom towards other intergenerational encounters, I suggest that interactions between children and parents can offer fleeting encounters for becoming response-able in multispecies worlds. Considering childing as a process of becoming, Common Worlds scholars and educators adopt a process ontology within adult–child interactions, opening up the possibility of adults, too, ‘becoming’ in the space–time of educational encounters. Drawing on conversations with my 5-year-old, I consider how encounters with the children in our lives can offer possibilities for re-casting ethical and political questions of responsibility.","container-title":"Children's Geographies","DOI":"10.1080/14733285.2023.2276279","ISSN":"1473-3285","issue":"0","note":"publisher: Routledge\n_eprint: https://doi.org/10.1080/14733285.2023.2276279","page":"1-7","source":"Taylor and Francis+NEJM","title":"The role of family dialogue in becoming response-able: a common worlds approach","title-short":"The role of family dialogue in becoming response-able","volume":"0","author":[{"family":"Edwards","given":"Leah K."}],"issued":{"date-parts":[["2023"]]}}},{"id":1841,"uris":["http://zotero.org/users/6040264/items/L9HDAV8K"],"itemData":{"id":1841,"type":"article-journal","DOI":"https://doi.org/10.1080/14733285.2023.2219624","ISSN":"1473-3285","language":"en","title":"Children as worlding but not only: holding space for unknowing and undoing, unfolding and ongoing","title-short":"Children as worlding but not only","URL":"https://www.tandfonline.com/doi/epdf/10.1080/14733285.2023.2219624","author":[{"family":"Malone","given":"Karen"},{"family":"Crinall","given":"Sarah"}],"accessed":{"date-parts":[["2023",6,6]]},"issued":{"date-parts":[["2023"]]}}}],"schema":"https://github.com/citation-style-language/schema/raw/master/csl-citation.json"} </w:instrText>
      </w:r>
      <w:r w:rsidR="002F6F1A" w:rsidRPr="005344B4">
        <w:rPr>
          <w:rFonts w:cs="Times New Roman"/>
        </w:rPr>
        <w:fldChar w:fldCharType="separate"/>
      </w:r>
      <w:r w:rsidR="002F6F1A" w:rsidRPr="005344B4">
        <w:rPr>
          <w:rFonts w:cs="Times New Roman"/>
        </w:rPr>
        <w:t>(Edwards, 2023; Malone and Crinall, 2023)</w:t>
      </w:r>
      <w:r w:rsidR="002F6F1A" w:rsidRPr="005344B4">
        <w:rPr>
          <w:rFonts w:cs="Times New Roman"/>
        </w:rPr>
        <w:fldChar w:fldCharType="end"/>
      </w:r>
      <w:r w:rsidR="000D3757" w:rsidRPr="005344B4">
        <w:rPr>
          <w:rFonts w:cs="Times New Roman"/>
        </w:rPr>
        <w:t xml:space="preserve"> or as part of longer ethnographic engagements </w:t>
      </w:r>
      <w:r w:rsidR="00B3542D" w:rsidRPr="005344B4">
        <w:rPr>
          <w:rFonts w:cs="Times New Roman"/>
        </w:rPr>
        <w:fldChar w:fldCharType="begin"/>
      </w:r>
      <w:r w:rsidR="00B3542D" w:rsidRPr="005344B4">
        <w:rPr>
          <w:rFonts w:cs="Times New Roman"/>
        </w:rPr>
        <w:instrText xml:space="preserve"> ADDIN ZOTERO_ITEM CSL_CITATION {"citationID":"shbx7DIu","properties":{"formattedCitation":"(Phoenix {\\i{}et al.}, 2017)","plainCitation":"(Phoenix et al., 2017)","noteIndex":0},"citationItems":[{"id":1286,"uris":["http://zotero.org/users/6040264/items/924VJV6T"],"itemData":{"id":1286,"type":"chapter","abstract":"One day last October I found my five-year-old daughter, Rosa, leafing through my passport … The ensuing conversation went something like this:  “How many times have you been on a plane to America?”  “About 40.”  “And how many trees have you planted?”  “No trees.”  … In the past year… Rosa has begun to recycle and energy-save and spout eco policy … I suspect I am a pawn in a covert reeducation programme. I fear “pester power” is being organised to leverage pro-environmental awareness in parents – we are being bullied by a generation of pint-sized “eco-worriers”. (Odell, 31 January 2009,","archive":"JSTOR","collection-title":"Perspectives from India and the UK","container-title":"Environment in the lives of children and families","edition":"1","page":"101-134","publisher":"Bristol University Press","source":"JSTOR","title":"Children are the future?: Power, generation and environmental practices","title-short":"Children are the future?","URL":"https://www.jstor.org/stable/j.ctv43vt2t.10","author":[{"family":"Phoenix","given":"ANN"},{"family":"Boddy","given":"JANET"},{"family":"Walker","given":"CATHERINE"},{"family":"Vennam","given":"UMA"}],"accessed":{"date-parts":[["2020",2,6]]},"issued":{"date-parts":[["2017"]]}}}],"schema":"https://github.com/citation-style-language/schema/raw/master/csl-citation.json"} </w:instrText>
      </w:r>
      <w:r w:rsidR="00B3542D" w:rsidRPr="005344B4">
        <w:rPr>
          <w:rFonts w:cs="Times New Roman"/>
        </w:rPr>
        <w:fldChar w:fldCharType="separate"/>
      </w:r>
      <w:r w:rsidR="00B3542D" w:rsidRPr="005344B4">
        <w:rPr>
          <w:rFonts w:cs="Times New Roman"/>
        </w:rPr>
        <w:t xml:space="preserve">(Phoenix </w:t>
      </w:r>
      <w:r w:rsidR="00B3542D" w:rsidRPr="005344B4">
        <w:rPr>
          <w:rFonts w:cs="Times New Roman"/>
          <w:i/>
          <w:iCs/>
        </w:rPr>
        <w:t>et al.</w:t>
      </w:r>
      <w:r w:rsidR="00B3542D" w:rsidRPr="005344B4">
        <w:rPr>
          <w:rFonts w:cs="Times New Roman"/>
        </w:rPr>
        <w:t>, 2017)</w:t>
      </w:r>
      <w:r w:rsidR="00B3542D" w:rsidRPr="005344B4">
        <w:rPr>
          <w:rFonts w:cs="Times New Roman"/>
        </w:rPr>
        <w:fldChar w:fldCharType="end"/>
      </w:r>
      <w:r w:rsidR="000D3757" w:rsidRPr="005344B4">
        <w:rPr>
          <w:rFonts w:cs="Times New Roman"/>
        </w:rPr>
        <w:t>.</w:t>
      </w:r>
    </w:p>
    <w:p w14:paraId="56F5990B" w14:textId="7432B90A" w:rsidR="005824C7" w:rsidRPr="005344B4" w:rsidRDefault="00D94747" w:rsidP="00901009">
      <w:pPr>
        <w:pStyle w:val="Heading3"/>
      </w:pPr>
      <w:bookmarkStart w:id="170" w:name="_Toc213581858"/>
      <w:r w:rsidRPr="005344B4">
        <w:t>7.3.</w:t>
      </w:r>
      <w:r w:rsidR="002C218B">
        <w:t>3</w:t>
      </w:r>
      <w:r w:rsidR="005824C7" w:rsidRPr="005344B4">
        <w:t xml:space="preserve"> Expanding the Political Scope of </w:t>
      </w:r>
      <w:r w:rsidR="00E05A16" w:rsidRPr="005344B4">
        <w:t>the study</w:t>
      </w:r>
      <w:bookmarkEnd w:id="170"/>
    </w:p>
    <w:p w14:paraId="19637080" w14:textId="6678ECDD" w:rsidR="00D94747" w:rsidRPr="005344B4" w:rsidRDefault="00E83BC8" w:rsidP="009811B0">
      <w:pPr>
        <w:spacing w:line="480" w:lineRule="auto"/>
        <w:rPr>
          <w:rFonts w:cs="Times New Roman"/>
        </w:rPr>
      </w:pPr>
      <w:r w:rsidRPr="005344B4">
        <w:rPr>
          <w:rFonts w:cs="Times New Roman"/>
        </w:rPr>
        <w:t xml:space="preserve">One of the limits of the study </w:t>
      </w:r>
      <w:r w:rsidR="00915651" w:rsidRPr="005344B4">
        <w:rPr>
          <w:rFonts w:cs="Times New Roman"/>
        </w:rPr>
        <w:t>picked up on in</w:t>
      </w:r>
      <w:r w:rsidRPr="005344B4">
        <w:rPr>
          <w:rFonts w:cs="Times New Roman"/>
        </w:rPr>
        <w:t xml:space="preserve"> Section</w:t>
      </w:r>
      <w:r w:rsidR="00915651" w:rsidRPr="005344B4">
        <w:rPr>
          <w:rFonts w:cs="Times New Roman"/>
        </w:rPr>
        <w:t xml:space="preserve"> 3.6 </w:t>
      </w:r>
      <w:r w:rsidR="00F70084" w:rsidRPr="005344B4">
        <w:rPr>
          <w:rFonts w:cs="Times New Roman"/>
        </w:rPr>
        <w:t>is a</w:t>
      </w:r>
      <w:r w:rsidR="002D24F0" w:rsidRPr="005344B4">
        <w:rPr>
          <w:rFonts w:cs="Times New Roman"/>
        </w:rPr>
        <w:t xml:space="preserve"> focus on mainstream and more left-wing </w:t>
      </w:r>
      <w:r w:rsidR="00F331FD" w:rsidRPr="005344B4">
        <w:rPr>
          <w:rFonts w:cs="Times New Roman"/>
        </w:rPr>
        <w:t xml:space="preserve">environmentalism, as well forms of </w:t>
      </w:r>
      <w:r w:rsidR="00F3757C" w:rsidRPr="005344B4">
        <w:rPr>
          <w:rFonts w:cs="Times New Roman"/>
        </w:rPr>
        <w:t xml:space="preserve">environmental concern or distress such as eco-anxiety, often referred to as ‘white affect’. </w:t>
      </w:r>
      <w:r w:rsidR="00F331FD" w:rsidRPr="005344B4">
        <w:rPr>
          <w:rFonts w:cs="Times New Roman"/>
        </w:rPr>
        <w:t xml:space="preserve"> </w:t>
      </w:r>
      <w:r w:rsidR="005824C7" w:rsidRPr="005344B4">
        <w:rPr>
          <w:rFonts w:cs="Times New Roman"/>
        </w:rPr>
        <w:t xml:space="preserve">Further research should engage more directly with right-wing environmental discourses, including eco-fascism, neo-Malthusianism, and securitisation narratives around climate migration. These ideologies increasingly shape public discourse and policy yet remain understudied within environmental geography and family studies. A crucial question is how familial norms, structures, and narratives are implicated in or co-opted by these reactionary forms of environmentalism. Additionally, more could be done to critically engage the ambivalence within progressive environmental spaces—not </w:t>
      </w:r>
      <w:r w:rsidR="00DC470E" w:rsidRPr="005344B4">
        <w:rPr>
          <w:rFonts w:cs="Times New Roman"/>
        </w:rPr>
        <w:t>only</w:t>
      </w:r>
      <w:r w:rsidR="005824C7" w:rsidRPr="005344B4">
        <w:rPr>
          <w:rFonts w:cs="Times New Roman"/>
        </w:rPr>
        <w:t xml:space="preserve"> </w:t>
      </w:r>
      <w:r w:rsidR="0061343B" w:rsidRPr="005344B4">
        <w:rPr>
          <w:rFonts w:cs="Times New Roman"/>
        </w:rPr>
        <w:t>through a reparative reading, as I have done here</w:t>
      </w:r>
      <w:r w:rsidR="005824C7" w:rsidRPr="005344B4">
        <w:rPr>
          <w:rFonts w:cs="Times New Roman"/>
        </w:rPr>
        <w:t xml:space="preserve">, but as potential arenas for conflict, dissensus, and </w:t>
      </w:r>
      <w:r w:rsidR="00B56670" w:rsidRPr="005344B4">
        <w:rPr>
          <w:rFonts w:cs="Times New Roman"/>
        </w:rPr>
        <w:t xml:space="preserve">the </w:t>
      </w:r>
      <w:r w:rsidR="00585FD2" w:rsidRPr="005344B4">
        <w:rPr>
          <w:rFonts w:cs="Times New Roman"/>
        </w:rPr>
        <w:t xml:space="preserve">circulation of violent or harmful modes of agency. </w:t>
      </w:r>
    </w:p>
    <w:p w14:paraId="11C79F53" w14:textId="77777777" w:rsidR="00B3542D" w:rsidRPr="005344B4" w:rsidRDefault="00B3542D">
      <w:pPr>
        <w:spacing w:line="278" w:lineRule="auto"/>
        <w:rPr>
          <w:rFonts w:eastAsiaTheme="majorEastAsia" w:cs="Times New Roman"/>
          <w:color w:val="0F4761" w:themeColor="accent1" w:themeShade="BF"/>
          <w:sz w:val="40"/>
          <w:szCs w:val="40"/>
        </w:rPr>
      </w:pPr>
      <w:r w:rsidRPr="005344B4">
        <w:rPr>
          <w:rFonts w:cs="Times New Roman"/>
        </w:rPr>
        <w:br w:type="page"/>
      </w:r>
    </w:p>
    <w:p w14:paraId="1672B9C1" w14:textId="62AC9471" w:rsidR="00A25023" w:rsidRPr="005344B4" w:rsidRDefault="0059786C" w:rsidP="00901009">
      <w:pPr>
        <w:pStyle w:val="Heading1"/>
      </w:pPr>
      <w:bookmarkStart w:id="171" w:name="_Toc213581859"/>
      <w:r w:rsidRPr="005344B4">
        <w:lastRenderedPageBreak/>
        <w:t>Bibliography</w:t>
      </w:r>
      <w:bookmarkEnd w:id="171"/>
    </w:p>
    <w:p w14:paraId="35562F8A" w14:textId="77777777" w:rsidR="0084371A" w:rsidRPr="0084371A" w:rsidRDefault="009F5DDF" w:rsidP="0084371A">
      <w:pPr>
        <w:pStyle w:val="Bibliography"/>
        <w:rPr>
          <w:rFonts w:cs="Times New Roman"/>
        </w:rPr>
      </w:pPr>
      <w:r w:rsidRPr="005344B4">
        <w:rPr>
          <w:rFonts w:asciiTheme="minorHAnsi" w:hAnsiTheme="minorHAnsi"/>
        </w:rPr>
        <w:fldChar w:fldCharType="begin"/>
      </w:r>
      <w:r w:rsidR="00D6768E">
        <w:instrText xml:space="preserve"> ADDIN ZOTERO_BIBL {"uncited":[],"omitted":[],"custom":[]} CSL_BIBLIOGRAPHY </w:instrText>
      </w:r>
      <w:r w:rsidRPr="005344B4">
        <w:rPr>
          <w:rFonts w:asciiTheme="minorHAnsi" w:hAnsiTheme="minorHAnsi"/>
        </w:rPr>
        <w:fldChar w:fldCharType="separate"/>
      </w:r>
      <w:r w:rsidR="0084371A" w:rsidRPr="0084371A">
        <w:rPr>
          <w:rFonts w:cs="Times New Roman"/>
        </w:rPr>
        <w:t xml:space="preserve">Adama, O. (2014) ‘Marginalisation and integration within the informal urban economy: the case of child waste pickers in Kaduna, Nigeria’, </w:t>
      </w:r>
      <w:r w:rsidR="0084371A" w:rsidRPr="0084371A">
        <w:rPr>
          <w:rFonts w:cs="Times New Roman"/>
          <w:i/>
          <w:iCs/>
        </w:rPr>
        <w:t>International Development Planning Review</w:t>
      </w:r>
      <w:r w:rsidR="0084371A" w:rsidRPr="0084371A">
        <w:rPr>
          <w:rFonts w:cs="Times New Roman"/>
        </w:rPr>
        <w:t>, 36(2), pp. 155–180. Available at: https://doi.org/10.3828/idpr.2014.11.</w:t>
      </w:r>
    </w:p>
    <w:p w14:paraId="466A9BDF" w14:textId="77777777" w:rsidR="0084371A" w:rsidRPr="0084371A" w:rsidRDefault="0084371A" w:rsidP="0084371A">
      <w:pPr>
        <w:pStyle w:val="Bibliography"/>
        <w:rPr>
          <w:rFonts w:cs="Times New Roman"/>
        </w:rPr>
      </w:pPr>
      <w:r w:rsidRPr="0084371A">
        <w:rPr>
          <w:rFonts w:cs="Times New Roman"/>
        </w:rPr>
        <w:t xml:space="preserve">Adams, T. and Manning, J. (2015) ‘Autoethnography and Family Research’, </w:t>
      </w:r>
      <w:r w:rsidRPr="0084371A">
        <w:rPr>
          <w:rFonts w:cs="Times New Roman"/>
          <w:i/>
          <w:iCs/>
        </w:rPr>
        <w:t>Journal of Family Theory and Review</w:t>
      </w:r>
      <w:r w:rsidRPr="0084371A">
        <w:rPr>
          <w:rFonts w:cs="Times New Roman"/>
        </w:rPr>
        <w:t>, pp. 350–366.</w:t>
      </w:r>
    </w:p>
    <w:p w14:paraId="02EA9295" w14:textId="77777777" w:rsidR="0084371A" w:rsidRPr="0084371A" w:rsidRDefault="0084371A" w:rsidP="0084371A">
      <w:pPr>
        <w:pStyle w:val="Bibliography"/>
        <w:rPr>
          <w:rFonts w:cs="Times New Roman"/>
        </w:rPr>
      </w:pPr>
      <w:r w:rsidRPr="0084371A">
        <w:rPr>
          <w:rFonts w:cs="Times New Roman"/>
        </w:rPr>
        <w:t xml:space="preserve">Adey, P. and Anderson, B. (2012) ‘Anticipating emergencies: Technologies of preparedness and the matter of security’, </w:t>
      </w:r>
      <w:r w:rsidRPr="0084371A">
        <w:rPr>
          <w:rFonts w:cs="Times New Roman"/>
          <w:i/>
          <w:iCs/>
        </w:rPr>
        <w:t>Security Dialogue</w:t>
      </w:r>
      <w:r w:rsidRPr="0084371A">
        <w:rPr>
          <w:rFonts w:cs="Times New Roman"/>
        </w:rPr>
        <w:t>, 43(2), pp. 99–117.</w:t>
      </w:r>
    </w:p>
    <w:p w14:paraId="7C060610" w14:textId="77777777" w:rsidR="0084371A" w:rsidRPr="0084371A" w:rsidRDefault="0084371A" w:rsidP="0084371A">
      <w:pPr>
        <w:pStyle w:val="Bibliography"/>
        <w:rPr>
          <w:rFonts w:cs="Times New Roman"/>
        </w:rPr>
      </w:pPr>
      <w:r w:rsidRPr="0084371A">
        <w:rPr>
          <w:rFonts w:cs="Times New Roman"/>
        </w:rPr>
        <w:t xml:space="preserve">Adler, P.A. and Adler, P. (1996) ‘Parent-as-researcher: The politics of researching in the personal life’, </w:t>
      </w:r>
      <w:r w:rsidRPr="0084371A">
        <w:rPr>
          <w:rFonts w:cs="Times New Roman"/>
          <w:i/>
          <w:iCs/>
        </w:rPr>
        <w:t>Qualitative Sociology</w:t>
      </w:r>
      <w:r w:rsidRPr="0084371A">
        <w:rPr>
          <w:rFonts w:cs="Times New Roman"/>
        </w:rPr>
        <w:t>, 19(1), pp. 35–58. Available at: https://doi.org/10.1007/BF02393247.</w:t>
      </w:r>
    </w:p>
    <w:p w14:paraId="0E238CE7" w14:textId="77777777" w:rsidR="0084371A" w:rsidRPr="0084371A" w:rsidRDefault="0084371A" w:rsidP="0084371A">
      <w:pPr>
        <w:pStyle w:val="Bibliography"/>
        <w:rPr>
          <w:rFonts w:cs="Times New Roman"/>
        </w:rPr>
      </w:pPr>
      <w:r w:rsidRPr="0084371A">
        <w:rPr>
          <w:rFonts w:cs="Times New Roman"/>
        </w:rPr>
        <w:t xml:space="preserve">Agrawal, A. (2005) ‘Environmentality: Community, Intimate Government, and the Making of Environmental Subjects in Kumaon, India’, </w:t>
      </w:r>
      <w:r w:rsidRPr="0084371A">
        <w:rPr>
          <w:rFonts w:cs="Times New Roman"/>
          <w:i/>
          <w:iCs/>
        </w:rPr>
        <w:t>Current Anthropology</w:t>
      </w:r>
      <w:r w:rsidRPr="0084371A">
        <w:rPr>
          <w:rFonts w:cs="Times New Roman"/>
        </w:rPr>
        <w:t>, 46(2), pp. 161–190. Available at: https://doi.org/10.1086/427122.</w:t>
      </w:r>
    </w:p>
    <w:p w14:paraId="04E1327E" w14:textId="77777777" w:rsidR="0084371A" w:rsidRPr="0084371A" w:rsidRDefault="0084371A" w:rsidP="0084371A">
      <w:pPr>
        <w:pStyle w:val="Bibliography"/>
        <w:rPr>
          <w:rFonts w:cs="Times New Roman"/>
        </w:rPr>
      </w:pPr>
      <w:r w:rsidRPr="0084371A">
        <w:rPr>
          <w:rFonts w:cs="Times New Roman"/>
        </w:rPr>
        <w:t xml:space="preserve">Ahmed, S. (2004) ‘Affective Economies’, </w:t>
      </w:r>
      <w:r w:rsidRPr="0084371A">
        <w:rPr>
          <w:rFonts w:cs="Times New Roman"/>
          <w:i/>
          <w:iCs/>
        </w:rPr>
        <w:t>Social Text</w:t>
      </w:r>
      <w:r w:rsidRPr="0084371A">
        <w:rPr>
          <w:rFonts w:cs="Times New Roman"/>
        </w:rPr>
        <w:t>, 22(2), pp. 117–139. Available at: https://doi.org/10.1215/01642472-22-2_79-117.</w:t>
      </w:r>
    </w:p>
    <w:p w14:paraId="4E5AC492" w14:textId="77777777" w:rsidR="0084371A" w:rsidRPr="0084371A" w:rsidRDefault="0084371A" w:rsidP="0084371A">
      <w:pPr>
        <w:pStyle w:val="Bibliography"/>
        <w:rPr>
          <w:rFonts w:cs="Times New Roman"/>
        </w:rPr>
      </w:pPr>
      <w:r w:rsidRPr="0084371A">
        <w:rPr>
          <w:rFonts w:cs="Times New Roman"/>
        </w:rPr>
        <w:t xml:space="preserve">Aitken, S.C. (2018a) ‘Children’s Geographies: Tracing The Evolution and Involution of a Concept’, </w:t>
      </w:r>
      <w:r w:rsidRPr="0084371A">
        <w:rPr>
          <w:rFonts w:cs="Times New Roman"/>
          <w:i/>
          <w:iCs/>
        </w:rPr>
        <w:t>Geographical Review</w:t>
      </w:r>
      <w:r w:rsidRPr="0084371A">
        <w:rPr>
          <w:rFonts w:cs="Times New Roman"/>
        </w:rPr>
        <w:t>, 108(1), pp. 3–23. Available at: https://doi.org/10.1111/gere.12289.</w:t>
      </w:r>
    </w:p>
    <w:p w14:paraId="0B33E2BE" w14:textId="77777777" w:rsidR="0084371A" w:rsidRPr="0084371A" w:rsidRDefault="0084371A" w:rsidP="0084371A">
      <w:pPr>
        <w:pStyle w:val="Bibliography"/>
        <w:rPr>
          <w:rFonts w:cs="Times New Roman"/>
        </w:rPr>
      </w:pPr>
      <w:r w:rsidRPr="0084371A">
        <w:rPr>
          <w:rFonts w:cs="Times New Roman"/>
        </w:rPr>
        <w:t xml:space="preserve">Aitken, S.C. (2018b) ‘Children’s Geographies: Tracing the Evolution and Involution of a Concept’, </w:t>
      </w:r>
      <w:r w:rsidRPr="0084371A">
        <w:rPr>
          <w:rFonts w:cs="Times New Roman"/>
          <w:i/>
          <w:iCs/>
        </w:rPr>
        <w:t>Geographical Review; New York</w:t>
      </w:r>
      <w:r w:rsidRPr="0084371A">
        <w:rPr>
          <w:rFonts w:cs="Times New Roman"/>
        </w:rPr>
        <w:t>, 108(1), pp. 3–23. Available at: http://dx.doi.org/10.1111/gere.12289.</w:t>
      </w:r>
    </w:p>
    <w:p w14:paraId="608E545C" w14:textId="77777777" w:rsidR="0084371A" w:rsidRPr="0084371A" w:rsidRDefault="0084371A" w:rsidP="0084371A">
      <w:pPr>
        <w:pStyle w:val="Bibliography"/>
        <w:rPr>
          <w:rFonts w:cs="Times New Roman"/>
        </w:rPr>
      </w:pPr>
      <w:r w:rsidRPr="0084371A">
        <w:rPr>
          <w:rFonts w:cs="Times New Roman"/>
        </w:rPr>
        <w:t xml:space="preserve">Alberti, S.J.M.M. (2011) </w:t>
      </w:r>
      <w:r w:rsidRPr="0084371A">
        <w:rPr>
          <w:rFonts w:cs="Times New Roman"/>
          <w:i/>
          <w:iCs/>
        </w:rPr>
        <w:t>The afterlives of animals: a museum menagerie</w:t>
      </w:r>
      <w:r w:rsidRPr="0084371A">
        <w:rPr>
          <w:rFonts w:cs="Times New Roman"/>
        </w:rPr>
        <w:t>. Charlottesville: University of Virginia press.</w:t>
      </w:r>
    </w:p>
    <w:p w14:paraId="4F47363F" w14:textId="77777777" w:rsidR="0084371A" w:rsidRPr="0084371A" w:rsidRDefault="0084371A" w:rsidP="0084371A">
      <w:pPr>
        <w:pStyle w:val="Bibliography"/>
        <w:rPr>
          <w:rFonts w:cs="Times New Roman"/>
        </w:rPr>
      </w:pPr>
      <w:r w:rsidRPr="0084371A">
        <w:rPr>
          <w:rFonts w:cs="Times New Roman"/>
        </w:rPr>
        <w:t xml:space="preserve">Alexander, C. (2022a) ‘The Simple Bare Necessities: Scales and Paradoxes of Thrift on a London Public Housing Estate’, </w:t>
      </w:r>
      <w:r w:rsidRPr="0084371A">
        <w:rPr>
          <w:rFonts w:cs="Times New Roman"/>
          <w:i/>
          <w:iCs/>
        </w:rPr>
        <w:t>Comparative Studies in Society and History</w:t>
      </w:r>
      <w:r w:rsidRPr="0084371A">
        <w:rPr>
          <w:rFonts w:cs="Times New Roman"/>
        </w:rPr>
        <w:t>, 64(4), pp. 934–965. Available at: https://doi.org/10.1017/S0010417522000159.</w:t>
      </w:r>
    </w:p>
    <w:p w14:paraId="79F8ED25" w14:textId="77777777" w:rsidR="0084371A" w:rsidRPr="0084371A" w:rsidRDefault="0084371A" w:rsidP="0084371A">
      <w:pPr>
        <w:pStyle w:val="Bibliography"/>
        <w:rPr>
          <w:rFonts w:cs="Times New Roman"/>
        </w:rPr>
      </w:pPr>
      <w:r w:rsidRPr="0084371A">
        <w:rPr>
          <w:rFonts w:cs="Times New Roman"/>
        </w:rPr>
        <w:t xml:space="preserve">Alexander, C. (2022b) ‘The Simple Bare Necessities: Scales and Paradoxes of Thrift on a London Public Housing Estate’, </w:t>
      </w:r>
      <w:r w:rsidRPr="0084371A">
        <w:rPr>
          <w:rFonts w:cs="Times New Roman"/>
          <w:i/>
          <w:iCs/>
        </w:rPr>
        <w:t>Comparative Studies in Society and History</w:t>
      </w:r>
      <w:r w:rsidRPr="0084371A">
        <w:rPr>
          <w:rFonts w:cs="Times New Roman"/>
        </w:rPr>
        <w:t>, 64(4), pp. 934–965. Available at: https://doi.org/10.1017/S0010417522000159.</w:t>
      </w:r>
    </w:p>
    <w:p w14:paraId="5DAE919C" w14:textId="77777777" w:rsidR="0084371A" w:rsidRPr="0084371A" w:rsidRDefault="0084371A" w:rsidP="0084371A">
      <w:pPr>
        <w:pStyle w:val="Bibliography"/>
        <w:rPr>
          <w:rFonts w:cs="Times New Roman"/>
        </w:rPr>
      </w:pPr>
      <w:r w:rsidRPr="0084371A">
        <w:rPr>
          <w:rFonts w:cs="Times New Roman"/>
        </w:rPr>
        <w:t xml:space="preserve">Alexander, C. and Sosna, D. (2022) ‘Introduction: Thrift, Antithrift, Scale, and Paradox’, in </w:t>
      </w:r>
      <w:r w:rsidRPr="0084371A">
        <w:rPr>
          <w:rFonts w:cs="Times New Roman"/>
          <w:i/>
          <w:iCs/>
        </w:rPr>
        <w:t>Thrift and Its Paradoxes From Domestic to Political Economy</w:t>
      </w:r>
      <w:r w:rsidRPr="0084371A">
        <w:rPr>
          <w:rFonts w:cs="Times New Roman"/>
        </w:rPr>
        <w:t>.</w:t>
      </w:r>
    </w:p>
    <w:p w14:paraId="0D15008A" w14:textId="77777777" w:rsidR="0084371A" w:rsidRPr="0084371A" w:rsidRDefault="0084371A" w:rsidP="0084371A">
      <w:pPr>
        <w:pStyle w:val="Bibliography"/>
        <w:rPr>
          <w:rFonts w:cs="Times New Roman"/>
        </w:rPr>
      </w:pPr>
      <w:r w:rsidRPr="0084371A">
        <w:rPr>
          <w:rFonts w:cs="Times New Roman"/>
        </w:rPr>
        <w:lastRenderedPageBreak/>
        <w:t>American Psychological Association and ecoAmerica (2017) ‘Mental Health and Our Changing Climate: Impacts, Implications, and Guidance: (503122017-001)’. Available at: https://doi.org/10.1037/e503122017-001.</w:t>
      </w:r>
    </w:p>
    <w:p w14:paraId="79C27310" w14:textId="77777777" w:rsidR="0084371A" w:rsidRPr="0084371A" w:rsidRDefault="0084371A" w:rsidP="0084371A">
      <w:pPr>
        <w:pStyle w:val="Bibliography"/>
        <w:rPr>
          <w:rFonts w:cs="Times New Roman"/>
        </w:rPr>
      </w:pPr>
      <w:r w:rsidRPr="0084371A">
        <w:rPr>
          <w:rFonts w:cs="Times New Roman"/>
        </w:rPr>
        <w:t xml:space="preserve">Andersen, P. (2018) ‘Children as intergenerational environmental change agents: using a negotiated Protocol to foster environmentally responsible behaviour in the family home’, </w:t>
      </w:r>
      <w:r w:rsidRPr="0084371A">
        <w:rPr>
          <w:rFonts w:cs="Times New Roman"/>
          <w:i/>
          <w:iCs/>
        </w:rPr>
        <w:t>Environmental Education Research</w:t>
      </w:r>
      <w:r w:rsidRPr="0084371A">
        <w:rPr>
          <w:rFonts w:cs="Times New Roman"/>
        </w:rPr>
        <w:t>, 24(7), pp. 1076–1076. Available at: https://doi.org/10.1080/13504622.2017.1392487.</w:t>
      </w:r>
    </w:p>
    <w:p w14:paraId="33C53136" w14:textId="77777777" w:rsidR="0084371A" w:rsidRPr="0084371A" w:rsidRDefault="0084371A" w:rsidP="0084371A">
      <w:pPr>
        <w:pStyle w:val="Bibliography"/>
        <w:rPr>
          <w:rFonts w:cs="Times New Roman"/>
        </w:rPr>
      </w:pPr>
      <w:r w:rsidRPr="0084371A">
        <w:rPr>
          <w:rFonts w:cs="Times New Roman"/>
        </w:rPr>
        <w:t xml:space="preserve">Anderson, B. (2012) ‘Affect and biopower: towards a politics of life’, </w:t>
      </w:r>
      <w:r w:rsidRPr="0084371A">
        <w:rPr>
          <w:rFonts w:cs="Times New Roman"/>
          <w:i/>
          <w:iCs/>
        </w:rPr>
        <w:t>Transactions of the Institute of British Geographers</w:t>
      </w:r>
      <w:r w:rsidRPr="0084371A">
        <w:rPr>
          <w:rFonts w:cs="Times New Roman"/>
        </w:rPr>
        <w:t>, 37(1), pp. 28–43. Available at: https://doi.org/10.1111/j.1475-5661.2011.00441.x.</w:t>
      </w:r>
    </w:p>
    <w:p w14:paraId="2EFDBCF6" w14:textId="77777777" w:rsidR="0084371A" w:rsidRPr="0084371A" w:rsidRDefault="0084371A" w:rsidP="0084371A">
      <w:pPr>
        <w:pStyle w:val="Bibliography"/>
        <w:rPr>
          <w:rFonts w:cs="Times New Roman"/>
        </w:rPr>
      </w:pPr>
      <w:r w:rsidRPr="0084371A">
        <w:rPr>
          <w:rFonts w:cs="Times New Roman"/>
        </w:rPr>
        <w:t xml:space="preserve">Anderson, B. (2016) ‘Neoliberal affects’, </w:t>
      </w:r>
      <w:r w:rsidRPr="0084371A">
        <w:rPr>
          <w:rFonts w:cs="Times New Roman"/>
          <w:i/>
          <w:iCs/>
        </w:rPr>
        <w:t>Progress in Human Geography</w:t>
      </w:r>
      <w:r w:rsidRPr="0084371A">
        <w:rPr>
          <w:rFonts w:cs="Times New Roman"/>
        </w:rPr>
        <w:t>, 40(6), pp. 734–753. Available at: https://doi.org/10.1177/0309132515613167.</w:t>
      </w:r>
    </w:p>
    <w:p w14:paraId="5746E2C3" w14:textId="77777777" w:rsidR="0084371A" w:rsidRPr="0084371A" w:rsidRDefault="0084371A" w:rsidP="0084371A">
      <w:pPr>
        <w:pStyle w:val="Bibliography"/>
        <w:rPr>
          <w:rFonts w:cs="Times New Roman"/>
        </w:rPr>
      </w:pPr>
      <w:r w:rsidRPr="0084371A">
        <w:rPr>
          <w:rFonts w:cs="Times New Roman"/>
        </w:rPr>
        <w:t xml:space="preserve">Anderson, B. (2023) ‘Boredom and the politics of climate change’, </w:t>
      </w:r>
      <w:r w:rsidRPr="0084371A">
        <w:rPr>
          <w:rFonts w:cs="Times New Roman"/>
          <w:i/>
          <w:iCs/>
        </w:rPr>
        <w:t>Scottish Geographical Journal</w:t>
      </w:r>
      <w:r w:rsidRPr="0084371A">
        <w:rPr>
          <w:rFonts w:cs="Times New Roman"/>
        </w:rPr>
        <w:t>, 139(1–2), pp. 133–141. Available at: https://doi.org/10.1080/14702541.2023.2197869.</w:t>
      </w:r>
    </w:p>
    <w:p w14:paraId="557631EC" w14:textId="77777777" w:rsidR="0084371A" w:rsidRPr="0084371A" w:rsidRDefault="0084371A" w:rsidP="0084371A">
      <w:pPr>
        <w:pStyle w:val="Bibliography"/>
        <w:rPr>
          <w:rFonts w:cs="Times New Roman"/>
        </w:rPr>
      </w:pPr>
      <w:r w:rsidRPr="0084371A">
        <w:rPr>
          <w:rFonts w:cs="Times New Roman"/>
        </w:rPr>
        <w:t xml:space="preserve">Ansell, N. (2009) ‘Childhood and the politics of scale: descaling children’s geographies?’, </w:t>
      </w:r>
      <w:r w:rsidRPr="0084371A">
        <w:rPr>
          <w:rFonts w:cs="Times New Roman"/>
          <w:i/>
          <w:iCs/>
        </w:rPr>
        <w:t>Progress in Human Geography</w:t>
      </w:r>
      <w:r w:rsidRPr="0084371A">
        <w:rPr>
          <w:rFonts w:cs="Times New Roman"/>
        </w:rPr>
        <w:t>, 33(2), pp. 109–209. Available at: https://doi.org/10.1177/0309132508090980.</w:t>
      </w:r>
    </w:p>
    <w:p w14:paraId="326617D5" w14:textId="77777777" w:rsidR="0084371A" w:rsidRPr="0084371A" w:rsidRDefault="0084371A" w:rsidP="0084371A">
      <w:pPr>
        <w:pStyle w:val="Bibliography"/>
        <w:rPr>
          <w:rFonts w:cs="Times New Roman"/>
        </w:rPr>
      </w:pPr>
      <w:r w:rsidRPr="0084371A">
        <w:rPr>
          <w:rFonts w:cs="Times New Roman"/>
        </w:rPr>
        <w:t xml:space="preserve">Arengo, F. </w:t>
      </w:r>
      <w:r w:rsidRPr="0084371A">
        <w:rPr>
          <w:rFonts w:cs="Times New Roman"/>
          <w:i/>
          <w:iCs/>
        </w:rPr>
        <w:t>et al.</w:t>
      </w:r>
      <w:r w:rsidRPr="0084371A">
        <w:rPr>
          <w:rFonts w:cs="Times New Roman"/>
        </w:rPr>
        <w:t xml:space="preserve"> (2018) ‘The essential role of museums in biodiversity conservation’, in Dorfman, E., </w:t>
      </w:r>
      <w:r w:rsidRPr="0084371A">
        <w:rPr>
          <w:rFonts w:cs="Times New Roman"/>
          <w:i/>
          <w:iCs/>
        </w:rPr>
        <w:t>The future of natural history museums</w:t>
      </w:r>
      <w:r w:rsidRPr="0084371A">
        <w:rPr>
          <w:rFonts w:cs="Times New Roman"/>
        </w:rPr>
        <w:t>. Milton Park, Abingdon, Oxon ; New York, NY: Routledge.</w:t>
      </w:r>
    </w:p>
    <w:p w14:paraId="11AD0BD7" w14:textId="77777777" w:rsidR="0084371A" w:rsidRPr="0084371A" w:rsidRDefault="0084371A" w:rsidP="0084371A">
      <w:pPr>
        <w:pStyle w:val="Bibliography"/>
        <w:rPr>
          <w:rFonts w:cs="Times New Roman"/>
        </w:rPr>
      </w:pPr>
      <w:r w:rsidRPr="0084371A">
        <w:rPr>
          <w:rFonts w:cs="Times New Roman"/>
        </w:rPr>
        <w:t xml:space="preserve">Ariès, P. (1986) </w:t>
      </w:r>
      <w:r w:rsidRPr="0084371A">
        <w:rPr>
          <w:rFonts w:cs="Times New Roman"/>
          <w:i/>
          <w:iCs/>
        </w:rPr>
        <w:t>Centuries of childhood</w:t>
      </w:r>
      <w:r w:rsidRPr="0084371A">
        <w:rPr>
          <w:rFonts w:cs="Times New Roman"/>
        </w:rPr>
        <w:t>. Reprinted. Harmondsworth: Penguin Books (Peregrine books).</w:t>
      </w:r>
    </w:p>
    <w:p w14:paraId="36ABF931" w14:textId="77777777" w:rsidR="0084371A" w:rsidRPr="0084371A" w:rsidRDefault="0084371A" w:rsidP="0084371A">
      <w:pPr>
        <w:pStyle w:val="Bibliography"/>
        <w:rPr>
          <w:rFonts w:cs="Times New Roman"/>
        </w:rPr>
      </w:pPr>
      <w:r w:rsidRPr="0084371A">
        <w:rPr>
          <w:rFonts w:cs="Times New Roman"/>
        </w:rPr>
        <w:t xml:space="preserve">Artizani (2023) </w:t>
      </w:r>
      <w:r w:rsidRPr="0084371A">
        <w:rPr>
          <w:rFonts w:cs="Times New Roman"/>
          <w:i/>
          <w:iCs/>
        </w:rPr>
        <w:t>The Bees</w:t>
      </w:r>
      <w:r w:rsidRPr="0084371A">
        <w:rPr>
          <w:rFonts w:cs="Times New Roman"/>
        </w:rPr>
        <w:t xml:space="preserve"> [Installation]. Available at: https://www.artizani.net/the-bees (Accessed: 14 October 2025).</w:t>
      </w:r>
    </w:p>
    <w:p w14:paraId="7E83AE94" w14:textId="77777777" w:rsidR="0084371A" w:rsidRPr="0084371A" w:rsidRDefault="0084371A" w:rsidP="0084371A">
      <w:pPr>
        <w:pStyle w:val="Bibliography"/>
        <w:rPr>
          <w:rFonts w:cs="Times New Roman"/>
        </w:rPr>
      </w:pPr>
      <w:r w:rsidRPr="0084371A">
        <w:rPr>
          <w:rFonts w:cs="Times New Roman"/>
        </w:rPr>
        <w:t xml:space="preserve">Ashby, J. and Machin, R. (2021) ‘Legacies of colonial violence in natural history collections’, </w:t>
      </w:r>
      <w:r w:rsidRPr="0084371A">
        <w:rPr>
          <w:rFonts w:cs="Times New Roman"/>
          <w:i/>
          <w:iCs/>
        </w:rPr>
        <w:t>Journal of Natural Science Collections</w:t>
      </w:r>
      <w:r w:rsidRPr="0084371A">
        <w:rPr>
          <w:rFonts w:cs="Times New Roman"/>
        </w:rPr>
        <w:t>, 8, pp. 44–54.</w:t>
      </w:r>
    </w:p>
    <w:p w14:paraId="1CCD658B" w14:textId="77777777" w:rsidR="0084371A" w:rsidRPr="0084371A" w:rsidRDefault="0084371A" w:rsidP="0084371A">
      <w:pPr>
        <w:pStyle w:val="Bibliography"/>
        <w:rPr>
          <w:rFonts w:cs="Times New Roman"/>
        </w:rPr>
      </w:pPr>
      <w:r w:rsidRPr="0084371A">
        <w:rPr>
          <w:rFonts w:cs="Times New Roman"/>
        </w:rPr>
        <w:t xml:space="preserve">Ashton, E. (2022) ‘Speculative Child Figures at the End of the (White) World’, </w:t>
      </w:r>
      <w:r w:rsidRPr="0084371A">
        <w:rPr>
          <w:rFonts w:cs="Times New Roman"/>
          <w:i/>
          <w:iCs/>
        </w:rPr>
        <w:t>Journal of Childhood Studies</w:t>
      </w:r>
      <w:r w:rsidRPr="0084371A">
        <w:rPr>
          <w:rFonts w:cs="Times New Roman"/>
        </w:rPr>
        <w:t>, pp. 92–106. Available at: https://doi.org/10.18357/jcs202219896.</w:t>
      </w:r>
    </w:p>
    <w:p w14:paraId="0EBD500E" w14:textId="77777777" w:rsidR="0084371A" w:rsidRPr="0084371A" w:rsidRDefault="0084371A" w:rsidP="0084371A">
      <w:pPr>
        <w:pStyle w:val="Bibliography"/>
        <w:rPr>
          <w:rFonts w:cs="Times New Roman"/>
        </w:rPr>
      </w:pPr>
      <w:r w:rsidRPr="0084371A">
        <w:rPr>
          <w:rFonts w:cs="Times New Roman"/>
        </w:rPr>
        <w:t xml:space="preserve">Ashton, E. (2023) </w:t>
      </w:r>
      <w:r w:rsidRPr="0084371A">
        <w:rPr>
          <w:rFonts w:cs="Times New Roman"/>
          <w:i/>
          <w:iCs/>
        </w:rPr>
        <w:t>Anthropocene Childhoods Speculative Fiction, Racialization and Climate Crisis</w:t>
      </w:r>
      <w:r w:rsidRPr="0084371A">
        <w:rPr>
          <w:rFonts w:cs="Times New Roman"/>
        </w:rPr>
        <w:t>. London: Bloomsbury Academic (Feminist Thought in Childhood Research).</w:t>
      </w:r>
    </w:p>
    <w:p w14:paraId="0FB4D24D" w14:textId="77777777" w:rsidR="0084371A" w:rsidRPr="0084371A" w:rsidRDefault="0084371A" w:rsidP="0084371A">
      <w:pPr>
        <w:pStyle w:val="Bibliography"/>
        <w:rPr>
          <w:rFonts w:cs="Times New Roman"/>
        </w:rPr>
      </w:pPr>
      <w:r w:rsidRPr="0084371A">
        <w:rPr>
          <w:rFonts w:cs="Times New Roman"/>
        </w:rPr>
        <w:t xml:space="preserve">Atkinson, L. (2014) ‘Green moms: the social construction of a green mothering identity via environmental advertising appeals’, </w:t>
      </w:r>
      <w:r w:rsidRPr="0084371A">
        <w:rPr>
          <w:rFonts w:cs="Times New Roman"/>
          <w:i/>
          <w:iCs/>
        </w:rPr>
        <w:t>Consumption Markets &amp; Culture</w:t>
      </w:r>
      <w:r w:rsidRPr="0084371A">
        <w:rPr>
          <w:rFonts w:cs="Times New Roman"/>
        </w:rPr>
        <w:t>, 17(6), pp. 553–572. Available at: https://doi.org/10.1080/10253866.2013.879817.</w:t>
      </w:r>
    </w:p>
    <w:p w14:paraId="26F483B4" w14:textId="77777777" w:rsidR="0084371A" w:rsidRPr="0084371A" w:rsidRDefault="0084371A" w:rsidP="0084371A">
      <w:pPr>
        <w:pStyle w:val="Bibliography"/>
        <w:rPr>
          <w:rFonts w:cs="Times New Roman"/>
        </w:rPr>
      </w:pPr>
      <w:r w:rsidRPr="0084371A">
        <w:rPr>
          <w:rFonts w:cs="Times New Roman"/>
        </w:rPr>
        <w:lastRenderedPageBreak/>
        <w:t xml:space="preserve">Azuri, N. (2022) ‘Turning towards our desire to turn away: Climate disavowal in the context of the Australian counselling profession’, </w:t>
      </w:r>
      <w:r w:rsidRPr="0084371A">
        <w:rPr>
          <w:rFonts w:cs="Times New Roman"/>
          <w:i/>
          <w:iCs/>
        </w:rPr>
        <w:t>Psychotherapy and Counselling Journal of Australia</w:t>
      </w:r>
      <w:r w:rsidRPr="0084371A">
        <w:rPr>
          <w:rFonts w:cs="Times New Roman"/>
        </w:rPr>
        <w:t>, 10(2). Available at: https://doi.org/10.59158/001c.71205.</w:t>
      </w:r>
    </w:p>
    <w:p w14:paraId="0D6D5EEB" w14:textId="77777777" w:rsidR="0084371A" w:rsidRPr="0084371A" w:rsidRDefault="0084371A" w:rsidP="0084371A">
      <w:pPr>
        <w:pStyle w:val="Bibliography"/>
        <w:rPr>
          <w:rFonts w:cs="Times New Roman"/>
        </w:rPr>
      </w:pPr>
      <w:r w:rsidRPr="0084371A">
        <w:rPr>
          <w:rFonts w:cs="Times New Roman"/>
        </w:rPr>
        <w:t xml:space="preserve">Bakhtin, M. (1984) </w:t>
      </w:r>
      <w:r w:rsidRPr="0084371A">
        <w:rPr>
          <w:rFonts w:cs="Times New Roman"/>
          <w:i/>
          <w:iCs/>
        </w:rPr>
        <w:t>Rabelais and His World</w:t>
      </w:r>
      <w:r w:rsidRPr="0084371A">
        <w:rPr>
          <w:rFonts w:cs="Times New Roman"/>
        </w:rPr>
        <w:t>. New Edition. Translated by H. Iswolsky. John Wiley &amp; Sons, Ltd.</w:t>
      </w:r>
    </w:p>
    <w:p w14:paraId="37DF1EA2" w14:textId="77777777" w:rsidR="0084371A" w:rsidRPr="0084371A" w:rsidRDefault="0084371A" w:rsidP="0084371A">
      <w:pPr>
        <w:pStyle w:val="Bibliography"/>
        <w:rPr>
          <w:rFonts w:cs="Times New Roman"/>
        </w:rPr>
      </w:pPr>
      <w:r w:rsidRPr="0084371A">
        <w:rPr>
          <w:rFonts w:cs="Times New Roman"/>
        </w:rPr>
        <w:t xml:space="preserve">Ball, W.J. and Wanitshka, C. (2016) ‘Green fairs as venues for civic engagement’, </w:t>
      </w:r>
      <w:r w:rsidRPr="0084371A">
        <w:rPr>
          <w:rFonts w:cs="Times New Roman"/>
          <w:i/>
          <w:iCs/>
        </w:rPr>
        <w:t>Local Environment</w:t>
      </w:r>
      <w:r w:rsidRPr="0084371A">
        <w:rPr>
          <w:rFonts w:cs="Times New Roman"/>
        </w:rPr>
        <w:t>, 21(1), pp. 24–38. Available at: https://doi.org/10.1080/13549839.2014.914900.</w:t>
      </w:r>
    </w:p>
    <w:p w14:paraId="05A70EB6" w14:textId="77777777" w:rsidR="0084371A" w:rsidRPr="0084371A" w:rsidRDefault="0084371A" w:rsidP="0084371A">
      <w:pPr>
        <w:pStyle w:val="Bibliography"/>
        <w:rPr>
          <w:rFonts w:cs="Times New Roman"/>
        </w:rPr>
      </w:pPr>
      <w:r w:rsidRPr="0084371A">
        <w:rPr>
          <w:rFonts w:cs="Times New Roman"/>
        </w:rPr>
        <w:t xml:space="preserve">Barad, K. (2003) ‘Posthumanist Performativity: Toward an Understanding of How Matter Comes to Matter’, </w:t>
      </w:r>
      <w:r w:rsidRPr="0084371A">
        <w:rPr>
          <w:rFonts w:cs="Times New Roman"/>
          <w:i/>
          <w:iCs/>
        </w:rPr>
        <w:t>Signs</w:t>
      </w:r>
      <w:r w:rsidRPr="0084371A">
        <w:rPr>
          <w:rFonts w:cs="Times New Roman"/>
        </w:rPr>
        <w:t>, 28(3), pp. 801–831. Available at: https://doi.org/10.1086/345321.</w:t>
      </w:r>
    </w:p>
    <w:p w14:paraId="74EC1822" w14:textId="77777777" w:rsidR="0084371A" w:rsidRPr="0084371A" w:rsidRDefault="0084371A" w:rsidP="0084371A">
      <w:pPr>
        <w:pStyle w:val="Bibliography"/>
        <w:rPr>
          <w:rFonts w:cs="Times New Roman"/>
        </w:rPr>
      </w:pPr>
      <w:r w:rsidRPr="0084371A">
        <w:rPr>
          <w:rFonts w:cs="Times New Roman"/>
        </w:rPr>
        <w:t xml:space="preserve">Barad, K. (2007) </w:t>
      </w:r>
      <w:r w:rsidRPr="0084371A">
        <w:rPr>
          <w:rFonts w:cs="Times New Roman"/>
          <w:i/>
          <w:iCs/>
        </w:rPr>
        <w:t>Meeting the universe halfway quantum physics and the entanglement of matter and meaning</w:t>
      </w:r>
      <w:r w:rsidRPr="0084371A">
        <w:rPr>
          <w:rFonts w:cs="Times New Roman"/>
        </w:rPr>
        <w:t>. Available at: http://dx.doi.org/10.1215/9780822388128 (Accessed: 26 January 2022).</w:t>
      </w:r>
    </w:p>
    <w:p w14:paraId="2066BD26" w14:textId="77777777" w:rsidR="0084371A" w:rsidRPr="0084371A" w:rsidRDefault="0084371A" w:rsidP="0084371A">
      <w:pPr>
        <w:pStyle w:val="Bibliography"/>
        <w:rPr>
          <w:rFonts w:cs="Times New Roman"/>
        </w:rPr>
      </w:pPr>
      <w:r w:rsidRPr="0084371A">
        <w:rPr>
          <w:rFonts w:cs="Times New Roman"/>
        </w:rPr>
        <w:t xml:space="preserve">Barad, K. (2010) ‘Quantum Entanglements and Hauntological Relations of Inheritance: Dis/continuities, SpaceTime Enfoldings, and Justice-to-Come’, </w:t>
      </w:r>
      <w:r w:rsidRPr="0084371A">
        <w:rPr>
          <w:rFonts w:cs="Times New Roman"/>
          <w:i/>
          <w:iCs/>
        </w:rPr>
        <w:t>Derrida Today</w:t>
      </w:r>
      <w:r w:rsidRPr="0084371A">
        <w:rPr>
          <w:rFonts w:cs="Times New Roman"/>
        </w:rPr>
        <w:t>, 3(2), pp. 240–268.</w:t>
      </w:r>
    </w:p>
    <w:p w14:paraId="20732AC1" w14:textId="77777777" w:rsidR="0084371A" w:rsidRPr="0084371A" w:rsidRDefault="0084371A" w:rsidP="0084371A">
      <w:pPr>
        <w:pStyle w:val="Bibliography"/>
        <w:rPr>
          <w:rFonts w:cs="Times New Roman"/>
        </w:rPr>
      </w:pPr>
      <w:r w:rsidRPr="0084371A">
        <w:rPr>
          <w:rFonts w:cs="Times New Roman"/>
        </w:rPr>
        <w:t xml:space="preserve">Barad, K. (2014) ‘Diffracting Diffraction: Cutting Together-Apart’, </w:t>
      </w:r>
      <w:r w:rsidRPr="0084371A">
        <w:rPr>
          <w:rFonts w:cs="Times New Roman"/>
          <w:i/>
          <w:iCs/>
        </w:rPr>
        <w:t>Parallax</w:t>
      </w:r>
      <w:r w:rsidRPr="0084371A">
        <w:rPr>
          <w:rFonts w:cs="Times New Roman"/>
        </w:rPr>
        <w:t>, 20(3), pp. 168–187. Available at: https://doi.org/10.1080/13534645.2014.927623.</w:t>
      </w:r>
    </w:p>
    <w:p w14:paraId="7D3C00AE" w14:textId="77777777" w:rsidR="0084371A" w:rsidRPr="0084371A" w:rsidRDefault="0084371A" w:rsidP="0084371A">
      <w:pPr>
        <w:pStyle w:val="Bibliography"/>
        <w:rPr>
          <w:rFonts w:cs="Times New Roman"/>
        </w:rPr>
      </w:pPr>
      <w:r w:rsidRPr="0084371A">
        <w:rPr>
          <w:rFonts w:cs="Times New Roman"/>
        </w:rPr>
        <w:t xml:space="preserve">Barnett, C. </w:t>
      </w:r>
      <w:r w:rsidRPr="0084371A">
        <w:rPr>
          <w:rFonts w:cs="Times New Roman"/>
          <w:i/>
          <w:iCs/>
        </w:rPr>
        <w:t>et al.</w:t>
      </w:r>
      <w:r w:rsidRPr="0084371A">
        <w:rPr>
          <w:rFonts w:cs="Times New Roman"/>
        </w:rPr>
        <w:t xml:space="preserve"> (2010) </w:t>
      </w:r>
      <w:r w:rsidRPr="0084371A">
        <w:rPr>
          <w:rFonts w:cs="Times New Roman"/>
          <w:i/>
          <w:iCs/>
        </w:rPr>
        <w:t>Globalizing Responsibility: The Political Rationalities of Ethical Consumption</w:t>
      </w:r>
      <w:r w:rsidRPr="0084371A">
        <w:rPr>
          <w:rFonts w:cs="Times New Roman"/>
        </w:rPr>
        <w:t>. Newark, UNITED KINGDOM: John Wiley &amp; Sons, Incorporated. Available at: http://ebookcentral.proquest.com/lib/durham/detail.action?docID=624660 (Accessed: 27 March 2024).</w:t>
      </w:r>
    </w:p>
    <w:p w14:paraId="01F319DC" w14:textId="77777777" w:rsidR="0084371A" w:rsidRPr="0084371A" w:rsidRDefault="0084371A" w:rsidP="0084371A">
      <w:pPr>
        <w:pStyle w:val="Bibliography"/>
        <w:rPr>
          <w:rFonts w:cs="Times New Roman"/>
        </w:rPr>
      </w:pPr>
      <w:r w:rsidRPr="0084371A">
        <w:rPr>
          <w:rFonts w:cs="Times New Roman"/>
        </w:rPr>
        <w:t xml:space="preserve">Barnett, C. (ed.) (2011) </w:t>
      </w:r>
      <w:r w:rsidRPr="0084371A">
        <w:rPr>
          <w:rFonts w:cs="Times New Roman"/>
          <w:i/>
          <w:iCs/>
        </w:rPr>
        <w:t>Globalizing responsibility: the political rationalities of ethical consumption</w:t>
      </w:r>
      <w:r w:rsidRPr="0084371A">
        <w:rPr>
          <w:rFonts w:cs="Times New Roman"/>
        </w:rPr>
        <w:t>. Chichester: Wiley-Blackwell (RGS-IBG book series).</w:t>
      </w:r>
    </w:p>
    <w:p w14:paraId="6633D021" w14:textId="77777777" w:rsidR="0084371A" w:rsidRPr="0084371A" w:rsidRDefault="0084371A" w:rsidP="0084371A">
      <w:pPr>
        <w:pStyle w:val="Bibliography"/>
        <w:rPr>
          <w:rFonts w:cs="Times New Roman"/>
        </w:rPr>
      </w:pPr>
      <w:r w:rsidRPr="0084371A">
        <w:rPr>
          <w:rFonts w:cs="Times New Roman"/>
        </w:rPr>
        <w:t xml:space="preserve">Barnett, C. (2012) ‘Situating the geographies of injustice in democratic theory’, </w:t>
      </w:r>
      <w:r w:rsidRPr="0084371A">
        <w:rPr>
          <w:rFonts w:cs="Times New Roman"/>
          <w:i/>
          <w:iCs/>
        </w:rPr>
        <w:t>Geoforum</w:t>
      </w:r>
      <w:r w:rsidRPr="0084371A">
        <w:rPr>
          <w:rFonts w:cs="Times New Roman"/>
        </w:rPr>
        <w:t>, 43(4), pp. 677–686. Available at: https://doi.org/10.1016/j.geoforum.2011.03.002.</w:t>
      </w:r>
    </w:p>
    <w:p w14:paraId="6CC47F91" w14:textId="77777777" w:rsidR="0084371A" w:rsidRPr="0084371A" w:rsidRDefault="0084371A" w:rsidP="0084371A">
      <w:pPr>
        <w:pStyle w:val="Bibliography"/>
        <w:rPr>
          <w:rFonts w:cs="Times New Roman"/>
        </w:rPr>
      </w:pPr>
      <w:r w:rsidRPr="0084371A">
        <w:rPr>
          <w:rFonts w:cs="Times New Roman"/>
        </w:rPr>
        <w:t xml:space="preserve">Barradale, G. (2023) </w:t>
      </w:r>
      <w:r w:rsidRPr="0084371A">
        <w:rPr>
          <w:rFonts w:cs="Times New Roman"/>
          <w:i/>
          <w:iCs/>
        </w:rPr>
        <w:t>Not a single arrest made during Extinction Rebellion’s four-day ‘The Big One’ protest</w:t>
      </w:r>
      <w:r w:rsidRPr="0084371A">
        <w:rPr>
          <w:rFonts w:cs="Times New Roman"/>
        </w:rPr>
        <w:t xml:space="preserve">, </w:t>
      </w:r>
      <w:r w:rsidRPr="0084371A">
        <w:rPr>
          <w:rFonts w:cs="Times New Roman"/>
          <w:i/>
          <w:iCs/>
        </w:rPr>
        <w:t>The Big Issue</w:t>
      </w:r>
      <w:r w:rsidRPr="0084371A">
        <w:rPr>
          <w:rFonts w:cs="Times New Roman"/>
        </w:rPr>
        <w:t>. Available at: https://www.bigissue.com/news/activism/not-a-single-arrest-made-during-extinction-rebellions-four-day-the-big-one-protest/ (Accessed: 21 September 2023).</w:t>
      </w:r>
    </w:p>
    <w:p w14:paraId="495EDF00" w14:textId="77777777" w:rsidR="0084371A" w:rsidRPr="0084371A" w:rsidRDefault="0084371A" w:rsidP="0084371A">
      <w:pPr>
        <w:pStyle w:val="Bibliography"/>
        <w:rPr>
          <w:rFonts w:cs="Times New Roman"/>
        </w:rPr>
      </w:pPr>
      <w:r w:rsidRPr="0084371A">
        <w:rPr>
          <w:rFonts w:cs="Times New Roman"/>
        </w:rPr>
        <w:t xml:space="preserve">Bauman, Z. (2008) </w:t>
      </w:r>
      <w:r w:rsidRPr="0084371A">
        <w:rPr>
          <w:rFonts w:cs="Times New Roman"/>
          <w:i/>
          <w:iCs/>
        </w:rPr>
        <w:t>Postmodern ethics</w:t>
      </w:r>
      <w:r w:rsidRPr="0084371A">
        <w:rPr>
          <w:rFonts w:cs="Times New Roman"/>
        </w:rPr>
        <w:t>. Repr. Oxford: Blackwell.</w:t>
      </w:r>
    </w:p>
    <w:p w14:paraId="579DF09E" w14:textId="77777777" w:rsidR="0084371A" w:rsidRPr="0084371A" w:rsidRDefault="0084371A" w:rsidP="0084371A">
      <w:pPr>
        <w:pStyle w:val="Bibliography"/>
        <w:rPr>
          <w:rFonts w:cs="Times New Roman"/>
        </w:rPr>
      </w:pPr>
      <w:r w:rsidRPr="0084371A">
        <w:rPr>
          <w:rFonts w:cs="Times New Roman"/>
        </w:rPr>
        <w:t xml:space="preserve">BBC (2018) ‘Climate protesters block London bridges’, </w:t>
      </w:r>
      <w:r w:rsidRPr="0084371A">
        <w:rPr>
          <w:rFonts w:cs="Times New Roman"/>
          <w:i/>
          <w:iCs/>
        </w:rPr>
        <w:t>BBC News</w:t>
      </w:r>
      <w:r w:rsidRPr="0084371A">
        <w:rPr>
          <w:rFonts w:cs="Times New Roman"/>
        </w:rPr>
        <w:t>, 17 November. Available at: https://www.bbc.com/news/uk-england-london-46247339 (Accessed: 10 July 2020).</w:t>
      </w:r>
    </w:p>
    <w:p w14:paraId="6124D3A2" w14:textId="77777777" w:rsidR="0084371A" w:rsidRPr="0084371A" w:rsidRDefault="0084371A" w:rsidP="0084371A">
      <w:pPr>
        <w:pStyle w:val="Bibliography"/>
        <w:rPr>
          <w:rFonts w:cs="Times New Roman"/>
        </w:rPr>
      </w:pPr>
      <w:r w:rsidRPr="0084371A">
        <w:rPr>
          <w:rFonts w:cs="Times New Roman"/>
        </w:rPr>
        <w:t>BBC Newsround (2020) ‘Climate anxiety: Survey for BBC Newsround shows children losing sleep over climate change and the environment’, 3 March. Available at: https://www.bbc.co.uk/newsround/51451737 (Accessed: 3 March 2020).</w:t>
      </w:r>
    </w:p>
    <w:p w14:paraId="5CD7DFD1" w14:textId="77777777" w:rsidR="0084371A" w:rsidRPr="0084371A" w:rsidRDefault="0084371A" w:rsidP="0084371A">
      <w:pPr>
        <w:pStyle w:val="Bibliography"/>
        <w:rPr>
          <w:rFonts w:cs="Times New Roman"/>
        </w:rPr>
      </w:pPr>
      <w:r w:rsidRPr="0084371A">
        <w:rPr>
          <w:rFonts w:cs="Times New Roman"/>
        </w:rPr>
        <w:lastRenderedPageBreak/>
        <w:t xml:space="preserve">Beckett, A.E., Bagguley, P. and Campbell, T. (2017) ‘Foucault, social movements and heterotopic horizons: rupturing the order of things’, </w:t>
      </w:r>
      <w:r w:rsidRPr="0084371A">
        <w:rPr>
          <w:rFonts w:cs="Times New Roman"/>
          <w:i/>
          <w:iCs/>
        </w:rPr>
        <w:t>Social Movement Studies</w:t>
      </w:r>
      <w:r w:rsidRPr="0084371A">
        <w:rPr>
          <w:rFonts w:cs="Times New Roman"/>
        </w:rPr>
        <w:t>, 16(2), pp. 169–181. Available at: https://doi.org/10.1080/14742837.2016.1252666.</w:t>
      </w:r>
    </w:p>
    <w:p w14:paraId="60B23954" w14:textId="77777777" w:rsidR="0084371A" w:rsidRPr="0084371A" w:rsidRDefault="0084371A" w:rsidP="0084371A">
      <w:pPr>
        <w:pStyle w:val="Bibliography"/>
        <w:rPr>
          <w:rFonts w:cs="Times New Roman"/>
        </w:rPr>
      </w:pPr>
      <w:r w:rsidRPr="0084371A">
        <w:rPr>
          <w:rFonts w:cs="Times New Roman"/>
        </w:rPr>
        <w:t xml:space="preserve">Bell, J.A. (2012) ‘Museums as Relational Entities: The Politics and Poetics of Heritage’, </w:t>
      </w:r>
      <w:r w:rsidRPr="0084371A">
        <w:rPr>
          <w:rFonts w:cs="Times New Roman"/>
          <w:i/>
          <w:iCs/>
        </w:rPr>
        <w:t>Reviews in Anthropology</w:t>
      </w:r>
      <w:r w:rsidRPr="0084371A">
        <w:rPr>
          <w:rFonts w:cs="Times New Roman"/>
        </w:rPr>
        <w:t>, 41(1), pp. 70–92. Available at: https://doi.org/10.1080/00938157.2012.651072.</w:t>
      </w:r>
    </w:p>
    <w:p w14:paraId="304E34A4" w14:textId="77777777" w:rsidR="0084371A" w:rsidRPr="0084371A" w:rsidRDefault="0084371A" w:rsidP="0084371A">
      <w:pPr>
        <w:pStyle w:val="Bibliography"/>
        <w:rPr>
          <w:rFonts w:cs="Times New Roman"/>
        </w:rPr>
      </w:pPr>
      <w:r w:rsidRPr="0084371A">
        <w:rPr>
          <w:rFonts w:cs="Times New Roman"/>
        </w:rPr>
        <w:t xml:space="preserve">Bell, K. and Bevan, G. (2021) ‘Beyond inclusion? Perceptions of the extent to which Extinction Rebellion speaks to, and for, Black, Asian and Minority Ethnic (BAME) and working-class communities’, </w:t>
      </w:r>
      <w:r w:rsidRPr="0084371A">
        <w:rPr>
          <w:rFonts w:cs="Times New Roman"/>
          <w:i/>
          <w:iCs/>
        </w:rPr>
        <w:t>Local Environment</w:t>
      </w:r>
      <w:r w:rsidRPr="0084371A">
        <w:rPr>
          <w:rFonts w:cs="Times New Roman"/>
        </w:rPr>
        <w:t>, 26(10), pp. 1205–1220. Available at: https://doi.org/10.1080/13549839.2021.1970728.</w:t>
      </w:r>
    </w:p>
    <w:p w14:paraId="43464B59" w14:textId="77777777" w:rsidR="0084371A" w:rsidRPr="0084371A" w:rsidRDefault="0084371A" w:rsidP="0084371A">
      <w:pPr>
        <w:pStyle w:val="Bibliography"/>
        <w:rPr>
          <w:rFonts w:cs="Times New Roman"/>
        </w:rPr>
      </w:pPr>
      <w:r w:rsidRPr="0084371A">
        <w:rPr>
          <w:rFonts w:cs="Times New Roman"/>
        </w:rPr>
        <w:t xml:space="preserve">Bennett, T. (2013) </w:t>
      </w:r>
      <w:r w:rsidRPr="0084371A">
        <w:rPr>
          <w:rFonts w:cs="Times New Roman"/>
          <w:i/>
          <w:iCs/>
        </w:rPr>
        <w:t>The Birth of the Museum : History, Theory, Politics</w:t>
      </w:r>
      <w:r w:rsidRPr="0084371A">
        <w:rPr>
          <w:rFonts w:cs="Times New Roman"/>
        </w:rPr>
        <w:t>. Routledge. Available at: https://doi.org/10.4324/9781315002668.</w:t>
      </w:r>
    </w:p>
    <w:p w14:paraId="7AC57204" w14:textId="77777777" w:rsidR="0084371A" w:rsidRPr="0084371A" w:rsidRDefault="0084371A" w:rsidP="0084371A">
      <w:pPr>
        <w:pStyle w:val="Bibliography"/>
        <w:rPr>
          <w:rFonts w:cs="Times New Roman"/>
        </w:rPr>
      </w:pPr>
      <w:r w:rsidRPr="0084371A">
        <w:rPr>
          <w:rFonts w:cs="Times New Roman"/>
        </w:rPr>
        <w:t xml:space="preserve">Berlant, L. and Greenwald, J. (2012) ‘Affect in the End Times: A Conversation with Lauren Berlant’, </w:t>
      </w:r>
      <w:r w:rsidRPr="0084371A">
        <w:rPr>
          <w:rFonts w:cs="Times New Roman"/>
          <w:i/>
          <w:iCs/>
        </w:rPr>
        <w:t>Qui Parle</w:t>
      </w:r>
      <w:r w:rsidRPr="0084371A">
        <w:rPr>
          <w:rFonts w:cs="Times New Roman"/>
        </w:rPr>
        <w:t>, 20(2), pp. 71–89. Available at: https://doi.org/10.5250/quiparle.20.2.0071.</w:t>
      </w:r>
    </w:p>
    <w:p w14:paraId="03B3F7BF" w14:textId="77777777" w:rsidR="0084371A" w:rsidRPr="0084371A" w:rsidRDefault="0084371A" w:rsidP="0084371A">
      <w:pPr>
        <w:pStyle w:val="Bibliography"/>
        <w:rPr>
          <w:rFonts w:cs="Times New Roman"/>
        </w:rPr>
      </w:pPr>
      <w:r w:rsidRPr="0084371A">
        <w:rPr>
          <w:rFonts w:cs="Times New Roman"/>
        </w:rPr>
        <w:t xml:space="preserve">Berlant, L.G. (2011) </w:t>
      </w:r>
      <w:r w:rsidRPr="0084371A">
        <w:rPr>
          <w:rFonts w:cs="Times New Roman"/>
          <w:i/>
          <w:iCs/>
        </w:rPr>
        <w:t>Cruel optimism</w:t>
      </w:r>
      <w:r w:rsidRPr="0084371A">
        <w:rPr>
          <w:rFonts w:cs="Times New Roman"/>
        </w:rPr>
        <w:t>. Durham London: Duke University Press (A John Hope Franklin Center book).</w:t>
      </w:r>
    </w:p>
    <w:p w14:paraId="2A340A44" w14:textId="77777777" w:rsidR="0084371A" w:rsidRPr="0084371A" w:rsidRDefault="0084371A" w:rsidP="0084371A">
      <w:pPr>
        <w:pStyle w:val="Bibliography"/>
        <w:rPr>
          <w:rFonts w:cs="Times New Roman"/>
        </w:rPr>
      </w:pPr>
      <w:r w:rsidRPr="0084371A">
        <w:rPr>
          <w:rFonts w:cs="Times New Roman"/>
        </w:rPr>
        <w:t xml:space="preserve">Bernstein, R. (2011) ‘Racial Innocence: Performing American Childhood from Slavery to Civil Rights’, in </w:t>
      </w:r>
      <w:r w:rsidRPr="0084371A">
        <w:rPr>
          <w:rFonts w:cs="Times New Roman"/>
          <w:i/>
          <w:iCs/>
        </w:rPr>
        <w:t>Racial Innocence</w:t>
      </w:r>
      <w:r w:rsidRPr="0084371A">
        <w:rPr>
          <w:rFonts w:cs="Times New Roman"/>
        </w:rPr>
        <w:t>. New York University Press. Available at: https://doi.org/10.18574/nyu/9780814787090.001.0001.</w:t>
      </w:r>
    </w:p>
    <w:p w14:paraId="297AAF2B" w14:textId="77777777" w:rsidR="0084371A" w:rsidRPr="0084371A" w:rsidRDefault="0084371A" w:rsidP="0084371A">
      <w:pPr>
        <w:pStyle w:val="Bibliography"/>
        <w:rPr>
          <w:rFonts w:cs="Times New Roman"/>
        </w:rPr>
      </w:pPr>
      <w:r w:rsidRPr="0084371A">
        <w:rPr>
          <w:rFonts w:cs="Times New Roman"/>
        </w:rPr>
        <w:t xml:space="preserve">Bevan, L.D., Colley, T. and Workman, M. (2020) ‘Climate change strategic narratives in the United Kingdom: Emergency, Extinction, Effectiveness’, </w:t>
      </w:r>
      <w:r w:rsidRPr="0084371A">
        <w:rPr>
          <w:rFonts w:cs="Times New Roman"/>
          <w:i/>
          <w:iCs/>
        </w:rPr>
        <w:t>Energy Research &amp; Social Science</w:t>
      </w:r>
      <w:r w:rsidRPr="0084371A">
        <w:rPr>
          <w:rFonts w:cs="Times New Roman"/>
        </w:rPr>
        <w:t>, 69, p. 101580. Available at: https://doi.org/10.1016/j.erss.2020.101580.</w:t>
      </w:r>
    </w:p>
    <w:p w14:paraId="629EBDA4" w14:textId="77777777" w:rsidR="0084371A" w:rsidRPr="0084371A" w:rsidRDefault="0084371A" w:rsidP="0084371A">
      <w:pPr>
        <w:pStyle w:val="Bibliography"/>
        <w:rPr>
          <w:rFonts w:cs="Times New Roman"/>
        </w:rPr>
      </w:pPr>
      <w:r w:rsidRPr="0084371A">
        <w:rPr>
          <w:rFonts w:cs="Times New Roman"/>
        </w:rPr>
        <w:t xml:space="preserve">Bickerstaff, K. and Walker, G. (2002) ‘Risk, Responsibility, and Blame: An Analysis of Vocabularies of Motive in Air-Pollution(ing) Discourses’, </w:t>
      </w:r>
      <w:r w:rsidRPr="0084371A">
        <w:rPr>
          <w:rFonts w:cs="Times New Roman"/>
          <w:i/>
          <w:iCs/>
        </w:rPr>
        <w:t>Environment and Planning A: Economy and Space</w:t>
      </w:r>
      <w:r w:rsidRPr="0084371A">
        <w:rPr>
          <w:rFonts w:cs="Times New Roman"/>
        </w:rPr>
        <w:t>, 34(12), pp. 2175–2192. Available at: https://doi.org/10.1068/a3521.</w:t>
      </w:r>
    </w:p>
    <w:p w14:paraId="7EDE1F2E" w14:textId="77777777" w:rsidR="0084371A" w:rsidRPr="0084371A" w:rsidRDefault="0084371A" w:rsidP="0084371A">
      <w:pPr>
        <w:pStyle w:val="Bibliography"/>
        <w:rPr>
          <w:rFonts w:cs="Times New Roman"/>
        </w:rPr>
      </w:pPr>
      <w:r w:rsidRPr="0084371A">
        <w:rPr>
          <w:rFonts w:cs="Times New Roman"/>
        </w:rPr>
        <w:t xml:space="preserve">Biesta, G. (2012) ‘Becoming public: public pedagogy, citizenship and the public sphere’, </w:t>
      </w:r>
      <w:r w:rsidRPr="0084371A">
        <w:rPr>
          <w:rFonts w:cs="Times New Roman"/>
          <w:i/>
          <w:iCs/>
        </w:rPr>
        <w:t>Social &amp; Cultural Geography</w:t>
      </w:r>
      <w:r w:rsidRPr="0084371A">
        <w:rPr>
          <w:rFonts w:cs="Times New Roman"/>
        </w:rPr>
        <w:t>, 13(7), pp. 683–697. Available at: https://doi.org/10.1080/14649365.2012.723736.</w:t>
      </w:r>
    </w:p>
    <w:p w14:paraId="2A5F296A" w14:textId="77777777" w:rsidR="0084371A" w:rsidRPr="0084371A" w:rsidRDefault="0084371A" w:rsidP="0084371A">
      <w:pPr>
        <w:pStyle w:val="Bibliography"/>
        <w:rPr>
          <w:rFonts w:cs="Times New Roman"/>
        </w:rPr>
      </w:pPr>
      <w:r w:rsidRPr="0084371A">
        <w:rPr>
          <w:rFonts w:cs="Times New Roman"/>
        </w:rPr>
        <w:t xml:space="preserve">Birch, J. (2018) ‘Museum spaces and experiences for children – ambiguity and uncertainty in defining the space, the child and the experience’, </w:t>
      </w:r>
      <w:r w:rsidRPr="0084371A">
        <w:rPr>
          <w:rFonts w:cs="Times New Roman"/>
          <w:i/>
          <w:iCs/>
        </w:rPr>
        <w:t>Children’s Geographies</w:t>
      </w:r>
      <w:r w:rsidRPr="0084371A">
        <w:rPr>
          <w:rFonts w:cs="Times New Roman"/>
        </w:rPr>
        <w:t>, 16(5), pp. 516–528. Available at: https://doi.org/10.1080/14733285.2018.1447088.</w:t>
      </w:r>
    </w:p>
    <w:p w14:paraId="1FC48B2C" w14:textId="77777777" w:rsidR="0084371A" w:rsidRPr="0084371A" w:rsidRDefault="0084371A" w:rsidP="0084371A">
      <w:pPr>
        <w:pStyle w:val="Bibliography"/>
        <w:rPr>
          <w:rFonts w:cs="Times New Roman"/>
        </w:rPr>
      </w:pPr>
      <w:r w:rsidRPr="0084371A">
        <w:rPr>
          <w:rFonts w:cs="Times New Roman"/>
        </w:rPr>
        <w:t xml:space="preserve">Bissell, D., Rose, M. and Harrison, P. (eds) (2021) </w:t>
      </w:r>
      <w:r w:rsidRPr="0084371A">
        <w:rPr>
          <w:rFonts w:cs="Times New Roman"/>
          <w:i/>
          <w:iCs/>
        </w:rPr>
        <w:t>Negative geographies: exploring the politics of limits</w:t>
      </w:r>
      <w:r w:rsidRPr="0084371A">
        <w:rPr>
          <w:rFonts w:cs="Times New Roman"/>
        </w:rPr>
        <w:t>. Lincoln: University of Nebraska Press (Cultural geographies + rewriting the earth).</w:t>
      </w:r>
    </w:p>
    <w:p w14:paraId="521BCB49" w14:textId="77777777" w:rsidR="0084371A" w:rsidRPr="0084371A" w:rsidRDefault="0084371A" w:rsidP="0084371A">
      <w:pPr>
        <w:pStyle w:val="Bibliography"/>
        <w:rPr>
          <w:rFonts w:cs="Times New Roman"/>
        </w:rPr>
      </w:pPr>
      <w:r w:rsidRPr="0084371A">
        <w:rPr>
          <w:rFonts w:cs="Times New Roman"/>
        </w:rPr>
        <w:lastRenderedPageBreak/>
        <w:t xml:space="preserve">Blazek, M. (2025) ‘Children’s geographies II: Adults’, </w:t>
      </w:r>
      <w:r w:rsidRPr="0084371A">
        <w:rPr>
          <w:rFonts w:cs="Times New Roman"/>
          <w:i/>
          <w:iCs/>
        </w:rPr>
        <w:t>Progress in Human Geography</w:t>
      </w:r>
      <w:r w:rsidRPr="0084371A">
        <w:rPr>
          <w:rFonts w:cs="Times New Roman"/>
        </w:rPr>
        <w:t>, 49(1), pp. 119–130. Available at: https://doi.org/10.1177/03091325241298686.</w:t>
      </w:r>
    </w:p>
    <w:p w14:paraId="0F52811F" w14:textId="77777777" w:rsidR="0084371A" w:rsidRPr="0084371A" w:rsidRDefault="0084371A" w:rsidP="0084371A">
      <w:pPr>
        <w:pStyle w:val="Bibliography"/>
        <w:rPr>
          <w:rFonts w:cs="Times New Roman"/>
        </w:rPr>
      </w:pPr>
      <w:r w:rsidRPr="0084371A">
        <w:rPr>
          <w:rFonts w:cs="Times New Roman"/>
        </w:rPr>
        <w:t xml:space="preserve">Blom, S., Lasczik, A. and Cutter-Mackenzie-Knowles, A. (2025) ‘Diffractive ethnography: a divergent methodology in educational research’, </w:t>
      </w:r>
      <w:r w:rsidRPr="0084371A">
        <w:rPr>
          <w:rFonts w:cs="Times New Roman"/>
          <w:i/>
          <w:iCs/>
        </w:rPr>
        <w:t>The Australian Educational Researcher</w:t>
      </w:r>
      <w:r w:rsidRPr="0084371A">
        <w:rPr>
          <w:rFonts w:cs="Times New Roman"/>
        </w:rPr>
        <w:t>, 52(3), pp. 2751–2777. Available at: https://doi.org/10.1007/s13384-025-00835-3.</w:t>
      </w:r>
    </w:p>
    <w:p w14:paraId="6B302E51" w14:textId="77777777" w:rsidR="0084371A" w:rsidRPr="0084371A" w:rsidRDefault="0084371A" w:rsidP="0084371A">
      <w:pPr>
        <w:pStyle w:val="Bibliography"/>
        <w:rPr>
          <w:rFonts w:cs="Times New Roman"/>
        </w:rPr>
      </w:pPr>
      <w:r w:rsidRPr="0084371A">
        <w:rPr>
          <w:rFonts w:cs="Times New Roman"/>
        </w:rPr>
        <w:t xml:space="preserve">Blomley, N. (2008) ‘The spaces of critical geography’, </w:t>
      </w:r>
      <w:r w:rsidRPr="0084371A">
        <w:rPr>
          <w:rFonts w:cs="Times New Roman"/>
          <w:i/>
          <w:iCs/>
        </w:rPr>
        <w:t>Progress in Human Geography</w:t>
      </w:r>
      <w:r w:rsidRPr="0084371A">
        <w:rPr>
          <w:rFonts w:cs="Times New Roman"/>
        </w:rPr>
        <w:t>, 32(2), pp. 285–293. Available at: https://doi.org/10.1177/0309132507084401.</w:t>
      </w:r>
    </w:p>
    <w:p w14:paraId="326DD223" w14:textId="77777777" w:rsidR="0084371A" w:rsidRPr="0084371A" w:rsidRDefault="0084371A" w:rsidP="0084371A">
      <w:pPr>
        <w:pStyle w:val="Bibliography"/>
        <w:rPr>
          <w:rFonts w:cs="Times New Roman"/>
        </w:rPr>
      </w:pPr>
      <w:r w:rsidRPr="0084371A">
        <w:rPr>
          <w:rFonts w:cs="Times New Roman"/>
        </w:rPr>
        <w:t xml:space="preserve">Blud, L.M. (1990) ‘Social interaction and learning among family groups visiting a museum’, </w:t>
      </w:r>
      <w:r w:rsidRPr="0084371A">
        <w:rPr>
          <w:rFonts w:cs="Times New Roman"/>
          <w:i/>
          <w:iCs/>
        </w:rPr>
        <w:t>Museum Management and Curatorship</w:t>
      </w:r>
      <w:r w:rsidRPr="0084371A">
        <w:rPr>
          <w:rFonts w:cs="Times New Roman"/>
        </w:rPr>
        <w:t>, 9(1), pp. 43–51. Available at: https://doi.org/10.1080/09647779009515193.</w:t>
      </w:r>
    </w:p>
    <w:p w14:paraId="3A23542B" w14:textId="77777777" w:rsidR="0084371A" w:rsidRPr="0084371A" w:rsidRDefault="0084371A" w:rsidP="0084371A">
      <w:pPr>
        <w:pStyle w:val="Bibliography"/>
        <w:rPr>
          <w:rFonts w:cs="Times New Roman"/>
        </w:rPr>
      </w:pPr>
      <w:r w:rsidRPr="0084371A">
        <w:rPr>
          <w:rFonts w:cs="Times New Roman"/>
        </w:rPr>
        <w:t xml:space="preserve">Bodden, S. (2023) ‘Working through our differences: Limits of ontology in the ordinary lives of critical geographical theory’, </w:t>
      </w:r>
      <w:r w:rsidRPr="0084371A">
        <w:rPr>
          <w:rFonts w:cs="Times New Roman"/>
          <w:i/>
          <w:iCs/>
        </w:rPr>
        <w:t>Dialogues in Human Geography</w:t>
      </w:r>
      <w:r w:rsidRPr="0084371A">
        <w:rPr>
          <w:rFonts w:cs="Times New Roman"/>
        </w:rPr>
        <w:t>, p. 20438206231221618. Available at: https://doi.org/10.1177/20438206231221618.</w:t>
      </w:r>
    </w:p>
    <w:p w14:paraId="7860CC16" w14:textId="77777777" w:rsidR="0084371A" w:rsidRPr="0084371A" w:rsidRDefault="0084371A" w:rsidP="0084371A">
      <w:pPr>
        <w:pStyle w:val="Bibliography"/>
        <w:rPr>
          <w:rFonts w:cs="Times New Roman"/>
        </w:rPr>
      </w:pPr>
      <w:r w:rsidRPr="0084371A">
        <w:rPr>
          <w:rFonts w:cs="Times New Roman"/>
        </w:rPr>
        <w:t xml:space="preserve">Bookchin, M. (1980) </w:t>
      </w:r>
      <w:r w:rsidRPr="0084371A">
        <w:rPr>
          <w:rFonts w:cs="Times New Roman"/>
          <w:i/>
          <w:iCs/>
        </w:rPr>
        <w:t>Toward an ecological society</w:t>
      </w:r>
      <w:r w:rsidRPr="0084371A">
        <w:rPr>
          <w:rFonts w:cs="Times New Roman"/>
        </w:rPr>
        <w:t>. Montréal ; Buffalo: Black Rose Books.</w:t>
      </w:r>
    </w:p>
    <w:p w14:paraId="3482595C" w14:textId="77777777" w:rsidR="0084371A" w:rsidRPr="0084371A" w:rsidRDefault="0084371A" w:rsidP="0084371A">
      <w:pPr>
        <w:pStyle w:val="Bibliography"/>
        <w:rPr>
          <w:rFonts w:cs="Times New Roman"/>
        </w:rPr>
      </w:pPr>
      <w:r w:rsidRPr="0084371A">
        <w:rPr>
          <w:rFonts w:cs="Times New Roman"/>
        </w:rPr>
        <w:t xml:space="preserve">Bosworth, K. (2020) ‘Bad environmentalism: irony and irreverence in the ecological age’, </w:t>
      </w:r>
      <w:r w:rsidRPr="0084371A">
        <w:rPr>
          <w:rFonts w:cs="Times New Roman"/>
          <w:i/>
          <w:iCs/>
        </w:rPr>
        <w:t>Social &amp; Cultural Geography</w:t>
      </w:r>
      <w:r w:rsidRPr="0084371A">
        <w:rPr>
          <w:rFonts w:cs="Times New Roman"/>
        </w:rPr>
        <w:t>, 21(1), pp. 138–140. Available at: https://doi.org/10.1080/14649365.2019.1637193.</w:t>
      </w:r>
    </w:p>
    <w:p w14:paraId="07AAF185" w14:textId="77777777" w:rsidR="0084371A" w:rsidRPr="0084371A" w:rsidRDefault="0084371A" w:rsidP="0084371A">
      <w:pPr>
        <w:pStyle w:val="Bibliography"/>
        <w:rPr>
          <w:rFonts w:cs="Times New Roman"/>
        </w:rPr>
      </w:pPr>
      <w:r w:rsidRPr="0084371A">
        <w:rPr>
          <w:rFonts w:cs="Times New Roman"/>
        </w:rPr>
        <w:t xml:space="preserve">Bosworth, K. (2021) ‘The bad environmentalism of “nature is healing” memes’, </w:t>
      </w:r>
      <w:r w:rsidRPr="0084371A">
        <w:rPr>
          <w:rFonts w:cs="Times New Roman"/>
          <w:i/>
          <w:iCs/>
        </w:rPr>
        <w:t>cultural geographies</w:t>
      </w:r>
      <w:r w:rsidRPr="0084371A">
        <w:rPr>
          <w:rFonts w:cs="Times New Roman"/>
        </w:rPr>
        <w:t>, p. 14744740211012007. Available at: https://doi.org/10.1177/14744740211012007.</w:t>
      </w:r>
    </w:p>
    <w:p w14:paraId="44003FA7" w14:textId="77777777" w:rsidR="0084371A" w:rsidRPr="0084371A" w:rsidRDefault="0084371A" w:rsidP="0084371A">
      <w:pPr>
        <w:pStyle w:val="Bibliography"/>
        <w:rPr>
          <w:rFonts w:cs="Times New Roman"/>
        </w:rPr>
      </w:pPr>
      <w:r w:rsidRPr="0084371A">
        <w:rPr>
          <w:rFonts w:cs="Times New Roman"/>
        </w:rPr>
        <w:t xml:space="preserve">Boyd, C.P. (2022) ‘Postqualitative geographies’, </w:t>
      </w:r>
      <w:r w:rsidRPr="0084371A">
        <w:rPr>
          <w:rFonts w:cs="Times New Roman"/>
          <w:i/>
          <w:iCs/>
        </w:rPr>
        <w:t>Geography Compass</w:t>
      </w:r>
      <w:r w:rsidRPr="0084371A">
        <w:rPr>
          <w:rFonts w:cs="Times New Roman"/>
        </w:rPr>
        <w:t>, 16(10), p. e12661. Available at: https://doi.org/10.1111/gec3.12661.</w:t>
      </w:r>
    </w:p>
    <w:p w14:paraId="5896B652" w14:textId="77777777" w:rsidR="0084371A" w:rsidRPr="0084371A" w:rsidRDefault="0084371A" w:rsidP="0084371A">
      <w:pPr>
        <w:pStyle w:val="Bibliography"/>
        <w:rPr>
          <w:rFonts w:cs="Times New Roman"/>
        </w:rPr>
      </w:pPr>
      <w:r w:rsidRPr="0084371A">
        <w:rPr>
          <w:rFonts w:cs="Times New Roman"/>
        </w:rPr>
        <w:t xml:space="preserve">Boyd, M. (2019) </w:t>
      </w:r>
      <w:r w:rsidRPr="0084371A">
        <w:rPr>
          <w:rFonts w:cs="Times New Roman"/>
          <w:i/>
          <w:iCs/>
        </w:rPr>
        <w:t>Extinction Rebellion grandparents protest ‘for grandkids’ futures’ at palace</w:t>
      </w:r>
      <w:r w:rsidRPr="0084371A">
        <w:rPr>
          <w:rFonts w:cs="Times New Roman"/>
        </w:rPr>
        <w:t xml:space="preserve">, </w:t>
      </w:r>
      <w:r w:rsidRPr="0084371A">
        <w:rPr>
          <w:rFonts w:cs="Times New Roman"/>
          <w:i/>
          <w:iCs/>
        </w:rPr>
        <w:t>mirror</w:t>
      </w:r>
      <w:r w:rsidRPr="0084371A">
        <w:rPr>
          <w:rFonts w:cs="Times New Roman"/>
        </w:rPr>
        <w:t>. Available at: https://www.mirror.co.uk/news/uk-news/grandparents-arrested-extinction-rebellion-rally-20586502 (Accessed: 10 July 2020).</w:t>
      </w:r>
    </w:p>
    <w:p w14:paraId="28DD3AA9" w14:textId="77777777" w:rsidR="0084371A" w:rsidRPr="0084371A" w:rsidRDefault="0084371A" w:rsidP="0084371A">
      <w:pPr>
        <w:pStyle w:val="Bibliography"/>
        <w:rPr>
          <w:rFonts w:cs="Times New Roman"/>
        </w:rPr>
      </w:pPr>
      <w:r w:rsidRPr="0084371A">
        <w:rPr>
          <w:rFonts w:cs="Times New Roman"/>
        </w:rPr>
        <w:t xml:space="preserve">Boyer, K. and Spinney, J. (2016) ‘Motherhood, mobility and materiality: Material entanglements, journey-making and the process of “becoming mother”’, </w:t>
      </w:r>
      <w:r w:rsidRPr="0084371A">
        <w:rPr>
          <w:rFonts w:cs="Times New Roman"/>
          <w:i/>
          <w:iCs/>
        </w:rPr>
        <w:t>Environment and Planning D: Society and Space</w:t>
      </w:r>
      <w:r w:rsidRPr="0084371A">
        <w:rPr>
          <w:rFonts w:cs="Times New Roman"/>
        </w:rPr>
        <w:t>, 34(6), pp. 1113–1131. Available at: https://doi.org/10.1177/0263775815622209.</w:t>
      </w:r>
    </w:p>
    <w:p w14:paraId="4A203B30" w14:textId="77777777" w:rsidR="0084371A" w:rsidRPr="0084371A" w:rsidRDefault="0084371A" w:rsidP="0084371A">
      <w:pPr>
        <w:pStyle w:val="Bibliography"/>
        <w:rPr>
          <w:rFonts w:cs="Times New Roman"/>
        </w:rPr>
      </w:pPr>
      <w:r w:rsidRPr="0084371A">
        <w:rPr>
          <w:rFonts w:cs="Times New Roman"/>
        </w:rPr>
        <w:t xml:space="preserve">Brace, C. and Geoghegan, H. (2011) ‘Human geographies of climate change: Landscape, temporality, and lay knowledges’, </w:t>
      </w:r>
      <w:r w:rsidRPr="0084371A">
        <w:rPr>
          <w:rFonts w:cs="Times New Roman"/>
          <w:i/>
          <w:iCs/>
        </w:rPr>
        <w:t>Progress in Human Geography</w:t>
      </w:r>
      <w:r w:rsidRPr="0084371A">
        <w:rPr>
          <w:rFonts w:cs="Times New Roman"/>
        </w:rPr>
        <w:t>, 35(3), pp. 284–302. Available at: https://doi.org/10.1177/0309132510376259.</w:t>
      </w:r>
    </w:p>
    <w:p w14:paraId="518B7974" w14:textId="77777777" w:rsidR="0084371A" w:rsidRPr="0084371A" w:rsidRDefault="0084371A" w:rsidP="0084371A">
      <w:pPr>
        <w:pStyle w:val="Bibliography"/>
        <w:rPr>
          <w:rFonts w:cs="Times New Roman"/>
        </w:rPr>
      </w:pPr>
      <w:r w:rsidRPr="0084371A">
        <w:rPr>
          <w:rFonts w:cs="Times New Roman"/>
        </w:rPr>
        <w:lastRenderedPageBreak/>
        <w:t xml:space="preserve">Bradley, K. and Persson, O. (2022) ‘Community repair in the circular economy – fixing more than stuff’, </w:t>
      </w:r>
      <w:r w:rsidRPr="0084371A">
        <w:rPr>
          <w:rFonts w:cs="Times New Roman"/>
          <w:i/>
          <w:iCs/>
        </w:rPr>
        <w:t>Local Environment</w:t>
      </w:r>
      <w:r w:rsidRPr="0084371A">
        <w:rPr>
          <w:rFonts w:cs="Times New Roman"/>
        </w:rPr>
        <w:t>, 27(10–11), pp. 1321–1337. Available at: https://doi.org/10.1080/13549839.2022.2041580.</w:t>
      </w:r>
    </w:p>
    <w:p w14:paraId="6EBF28E3" w14:textId="77777777" w:rsidR="0084371A" w:rsidRPr="0084371A" w:rsidRDefault="0084371A" w:rsidP="0084371A">
      <w:pPr>
        <w:pStyle w:val="Bibliography"/>
        <w:rPr>
          <w:rFonts w:cs="Times New Roman"/>
        </w:rPr>
      </w:pPr>
      <w:r w:rsidRPr="0084371A">
        <w:rPr>
          <w:rFonts w:cs="Times New Roman"/>
        </w:rPr>
        <w:t xml:space="preserve">Braun, B. (2002) </w:t>
      </w:r>
      <w:r w:rsidRPr="0084371A">
        <w:rPr>
          <w:rFonts w:cs="Times New Roman"/>
          <w:i/>
          <w:iCs/>
        </w:rPr>
        <w:t>Intemperate Rainforest: Nature, Culture, and Power on Canadas West Coast</w:t>
      </w:r>
      <w:r w:rsidRPr="0084371A">
        <w:rPr>
          <w:rFonts w:cs="Times New Roman"/>
        </w:rPr>
        <w:t>. Minneapolis: University of Minnesota Press.</w:t>
      </w:r>
    </w:p>
    <w:p w14:paraId="36906CD3" w14:textId="77777777" w:rsidR="0084371A" w:rsidRPr="0084371A" w:rsidRDefault="0084371A" w:rsidP="0084371A">
      <w:pPr>
        <w:pStyle w:val="Bibliography"/>
        <w:rPr>
          <w:rFonts w:cs="Times New Roman"/>
        </w:rPr>
      </w:pPr>
      <w:r w:rsidRPr="0084371A">
        <w:rPr>
          <w:rFonts w:cs="Times New Roman"/>
        </w:rPr>
        <w:t xml:space="preserve">Bulkeley, H. (2019) ‘Navigating climate’s human geographies: Exploring the whereabouts of climate politics’, </w:t>
      </w:r>
      <w:r w:rsidRPr="0084371A">
        <w:rPr>
          <w:rFonts w:cs="Times New Roman"/>
          <w:i/>
          <w:iCs/>
        </w:rPr>
        <w:t>Dialogues in Human Geography</w:t>
      </w:r>
      <w:r w:rsidRPr="0084371A">
        <w:rPr>
          <w:rFonts w:cs="Times New Roman"/>
        </w:rPr>
        <w:t>, 9(1), pp. 3–17. Available at: https://doi.org/10.1177/2043820619829920.</w:t>
      </w:r>
    </w:p>
    <w:p w14:paraId="5DABA4E8" w14:textId="77777777" w:rsidR="0084371A" w:rsidRPr="0084371A" w:rsidRDefault="0084371A" w:rsidP="0084371A">
      <w:pPr>
        <w:pStyle w:val="Bibliography"/>
        <w:rPr>
          <w:rFonts w:cs="Times New Roman"/>
        </w:rPr>
      </w:pPr>
      <w:r w:rsidRPr="0084371A">
        <w:rPr>
          <w:rFonts w:cs="Times New Roman"/>
        </w:rPr>
        <w:t xml:space="preserve">Bulkeley, H. (2021) ‘Climate changed urban futures: environmental politics in the anthropocene city’, </w:t>
      </w:r>
      <w:r w:rsidRPr="0084371A">
        <w:rPr>
          <w:rFonts w:cs="Times New Roman"/>
          <w:i/>
          <w:iCs/>
        </w:rPr>
        <w:t>Environmental Politics</w:t>
      </w:r>
      <w:r w:rsidRPr="0084371A">
        <w:rPr>
          <w:rFonts w:cs="Times New Roman"/>
        </w:rPr>
        <w:t>, 30(1–2), pp. 266–284. Available at: https://doi.org/10.1080/09644016.2021.1880713.</w:t>
      </w:r>
    </w:p>
    <w:p w14:paraId="1CE23259" w14:textId="77777777" w:rsidR="0084371A" w:rsidRPr="0084371A" w:rsidRDefault="0084371A" w:rsidP="0084371A">
      <w:pPr>
        <w:pStyle w:val="Bibliography"/>
        <w:rPr>
          <w:rFonts w:cs="Times New Roman"/>
        </w:rPr>
      </w:pPr>
      <w:r w:rsidRPr="0084371A">
        <w:rPr>
          <w:rFonts w:cs="Times New Roman"/>
        </w:rPr>
        <w:t xml:space="preserve">Bulkeley, H., Castán Broto, V. and Edwards, G.A.S. (2015) </w:t>
      </w:r>
      <w:r w:rsidRPr="0084371A">
        <w:rPr>
          <w:rFonts w:cs="Times New Roman"/>
          <w:i/>
          <w:iCs/>
        </w:rPr>
        <w:t>An urban politics of climate change: experimentation and the governing of socio-technical transitions</w:t>
      </w:r>
      <w:r w:rsidRPr="0084371A">
        <w:rPr>
          <w:rFonts w:cs="Times New Roman"/>
        </w:rPr>
        <w:t>. London: Routledge, Taylor &amp; Francis Group.</w:t>
      </w:r>
    </w:p>
    <w:p w14:paraId="2CB2408C" w14:textId="77777777" w:rsidR="0084371A" w:rsidRPr="0084371A" w:rsidRDefault="0084371A" w:rsidP="0084371A">
      <w:pPr>
        <w:pStyle w:val="Bibliography"/>
        <w:rPr>
          <w:rFonts w:cs="Times New Roman"/>
        </w:rPr>
      </w:pPr>
      <w:r w:rsidRPr="0084371A">
        <w:rPr>
          <w:rFonts w:cs="Times New Roman"/>
        </w:rPr>
        <w:t>Burbank, B., McGregor, D. and Wild, M. (2018) ‘“My special, my special thing, and my camera!” Using GoPro</w:t>
      </w:r>
      <w:r w:rsidRPr="0084371A">
        <w:rPr>
          <w:rFonts w:cs="Times New Roman"/>
          <w:vertAlign w:val="superscript"/>
        </w:rPr>
        <w:t>TM</w:t>
      </w:r>
      <w:r w:rsidRPr="0084371A">
        <w:rPr>
          <w:rFonts w:cs="Times New Roman"/>
        </w:rPr>
        <w:t xml:space="preserve"> as a complementary research tool to investigate young children’s museum experiences.’, </w:t>
      </w:r>
      <w:r w:rsidRPr="0084371A">
        <w:rPr>
          <w:rFonts w:cs="Times New Roman"/>
          <w:i/>
          <w:iCs/>
        </w:rPr>
        <w:t>Museum and Society</w:t>
      </w:r>
      <w:r w:rsidRPr="0084371A">
        <w:rPr>
          <w:rFonts w:cs="Times New Roman"/>
        </w:rPr>
        <w:t>, 16(3), pp. 311–333. Available at: https://doi.org/10.29311/mas.v16i3.2792.</w:t>
      </w:r>
    </w:p>
    <w:p w14:paraId="4D6307E3" w14:textId="77777777" w:rsidR="0084371A" w:rsidRPr="0084371A" w:rsidRDefault="0084371A" w:rsidP="0084371A">
      <w:pPr>
        <w:pStyle w:val="Bibliography"/>
        <w:rPr>
          <w:rFonts w:cs="Times New Roman"/>
        </w:rPr>
      </w:pPr>
      <w:r w:rsidRPr="0084371A">
        <w:rPr>
          <w:rFonts w:cs="Times New Roman"/>
        </w:rPr>
        <w:t xml:space="preserve">Burgess, R.G. (984) </w:t>
      </w:r>
      <w:r w:rsidRPr="0084371A">
        <w:rPr>
          <w:rFonts w:cs="Times New Roman"/>
          <w:i/>
          <w:iCs/>
        </w:rPr>
        <w:t>In the Field: An Introduction to Field Research</w:t>
      </w:r>
      <w:r w:rsidRPr="0084371A">
        <w:rPr>
          <w:rFonts w:cs="Times New Roman"/>
        </w:rPr>
        <w:t>. London: Unwin Hyman.</w:t>
      </w:r>
    </w:p>
    <w:p w14:paraId="6B325ED0" w14:textId="77777777" w:rsidR="0084371A" w:rsidRPr="0084371A" w:rsidRDefault="0084371A" w:rsidP="0084371A">
      <w:pPr>
        <w:pStyle w:val="Bibliography"/>
        <w:rPr>
          <w:rFonts w:cs="Times New Roman"/>
        </w:rPr>
      </w:pPr>
      <w:r w:rsidRPr="0084371A">
        <w:rPr>
          <w:rFonts w:cs="Times New Roman"/>
        </w:rPr>
        <w:t xml:space="preserve">Butler, C. (2017) ‘A Fruitless Endeavour: Confronting the heteronormativity of environmentalism’, in </w:t>
      </w:r>
      <w:r w:rsidRPr="0084371A">
        <w:rPr>
          <w:rFonts w:cs="Times New Roman"/>
          <w:i/>
          <w:iCs/>
        </w:rPr>
        <w:t>Routledge Handbook of Gender and Environment</w:t>
      </w:r>
      <w:r w:rsidRPr="0084371A">
        <w:rPr>
          <w:rFonts w:cs="Times New Roman"/>
        </w:rPr>
        <w:t>. Routledge.</w:t>
      </w:r>
    </w:p>
    <w:p w14:paraId="066C391E" w14:textId="77777777" w:rsidR="0084371A" w:rsidRPr="0084371A" w:rsidRDefault="0084371A" w:rsidP="0084371A">
      <w:pPr>
        <w:pStyle w:val="Bibliography"/>
        <w:rPr>
          <w:rFonts w:cs="Times New Roman"/>
        </w:rPr>
      </w:pPr>
      <w:r w:rsidRPr="0084371A">
        <w:rPr>
          <w:rFonts w:cs="Times New Roman"/>
        </w:rPr>
        <w:t xml:space="preserve">Butz, D. and Besio, K. (2009) ‘Autoethnography’, </w:t>
      </w:r>
      <w:r w:rsidRPr="0084371A">
        <w:rPr>
          <w:rFonts w:cs="Times New Roman"/>
          <w:i/>
          <w:iCs/>
        </w:rPr>
        <w:t>Geography Compass</w:t>
      </w:r>
      <w:r w:rsidRPr="0084371A">
        <w:rPr>
          <w:rFonts w:cs="Times New Roman"/>
        </w:rPr>
        <w:t>, 3(5), pp. 1660–1674. Available at: https://doi.org/10.1111/j.1749-8198.2009.00279.x.</w:t>
      </w:r>
    </w:p>
    <w:p w14:paraId="00D7E894" w14:textId="77777777" w:rsidR="0084371A" w:rsidRPr="0084371A" w:rsidRDefault="0084371A" w:rsidP="0084371A">
      <w:pPr>
        <w:pStyle w:val="Bibliography"/>
        <w:rPr>
          <w:rFonts w:cs="Times New Roman"/>
        </w:rPr>
      </w:pPr>
      <w:r w:rsidRPr="0084371A">
        <w:rPr>
          <w:rFonts w:cs="Times New Roman"/>
        </w:rPr>
        <w:t xml:space="preserve">Caillois, R. (1961) </w:t>
      </w:r>
      <w:r w:rsidRPr="0084371A">
        <w:rPr>
          <w:rFonts w:cs="Times New Roman"/>
          <w:i/>
          <w:iCs/>
        </w:rPr>
        <w:t>Man, play, and games.</w:t>
      </w:r>
      <w:r w:rsidRPr="0084371A">
        <w:rPr>
          <w:rFonts w:cs="Times New Roman"/>
        </w:rPr>
        <w:t xml:space="preserve"> [New York]: Free Press of Glencoe.</w:t>
      </w:r>
    </w:p>
    <w:p w14:paraId="76021D7A" w14:textId="77777777" w:rsidR="0084371A" w:rsidRPr="0084371A" w:rsidRDefault="0084371A" w:rsidP="0084371A">
      <w:pPr>
        <w:pStyle w:val="Bibliography"/>
        <w:rPr>
          <w:rFonts w:cs="Times New Roman"/>
        </w:rPr>
      </w:pPr>
      <w:r w:rsidRPr="0084371A">
        <w:rPr>
          <w:rFonts w:cs="Times New Roman"/>
        </w:rPr>
        <w:t xml:space="preserve">Cameron, F. (2011) ‘Climate change as a complex phenomenon and the problem of cultural governance’, </w:t>
      </w:r>
      <w:r w:rsidRPr="0084371A">
        <w:rPr>
          <w:rFonts w:cs="Times New Roman"/>
          <w:i/>
          <w:iCs/>
        </w:rPr>
        <w:t>Museum and Society</w:t>
      </w:r>
      <w:r w:rsidRPr="0084371A">
        <w:rPr>
          <w:rFonts w:cs="Times New Roman"/>
        </w:rPr>
        <w:t>, 9(2), pp. 84–89.</w:t>
      </w:r>
    </w:p>
    <w:p w14:paraId="4A31B580" w14:textId="77777777" w:rsidR="0084371A" w:rsidRPr="0084371A" w:rsidRDefault="0084371A" w:rsidP="0084371A">
      <w:pPr>
        <w:pStyle w:val="Bibliography"/>
        <w:rPr>
          <w:rFonts w:cs="Times New Roman"/>
        </w:rPr>
      </w:pPr>
      <w:r w:rsidRPr="0084371A">
        <w:rPr>
          <w:rFonts w:cs="Times New Roman"/>
        </w:rPr>
        <w:t xml:space="preserve">Cameron, F. and Deslandes, A. (2011) ‘Museums and science centres as sites for deliberative democracy on climate change’, </w:t>
      </w:r>
      <w:r w:rsidRPr="0084371A">
        <w:rPr>
          <w:rFonts w:cs="Times New Roman"/>
          <w:i/>
          <w:iCs/>
        </w:rPr>
        <w:t>Museum and Society</w:t>
      </w:r>
      <w:r w:rsidRPr="0084371A">
        <w:rPr>
          <w:rFonts w:cs="Times New Roman"/>
        </w:rPr>
        <w:t>, 9(2), pp. 136–153.</w:t>
      </w:r>
    </w:p>
    <w:p w14:paraId="700CCF55" w14:textId="77777777" w:rsidR="0084371A" w:rsidRPr="0084371A" w:rsidRDefault="0084371A" w:rsidP="0084371A">
      <w:pPr>
        <w:pStyle w:val="Bibliography"/>
        <w:rPr>
          <w:rFonts w:cs="Times New Roman"/>
        </w:rPr>
      </w:pPr>
      <w:r w:rsidRPr="0084371A">
        <w:rPr>
          <w:rFonts w:cs="Times New Roman"/>
        </w:rPr>
        <w:t xml:space="preserve">Cameron, F., Hodge, B. and Salazar, J.F. (2013) ‘Representing climate change in museum space and places’, </w:t>
      </w:r>
      <w:r w:rsidRPr="0084371A">
        <w:rPr>
          <w:rFonts w:cs="Times New Roman"/>
          <w:i/>
          <w:iCs/>
        </w:rPr>
        <w:t>WIREs Climate Change</w:t>
      </w:r>
      <w:r w:rsidRPr="0084371A">
        <w:rPr>
          <w:rFonts w:cs="Times New Roman"/>
        </w:rPr>
        <w:t>, 4(1), pp. 9–21. Available at: https://doi.org/10.1002/wcc.200.</w:t>
      </w:r>
    </w:p>
    <w:p w14:paraId="367AD5EF" w14:textId="77777777" w:rsidR="0084371A" w:rsidRPr="0084371A" w:rsidRDefault="0084371A" w:rsidP="0084371A">
      <w:pPr>
        <w:pStyle w:val="Bibliography"/>
        <w:rPr>
          <w:rFonts w:cs="Times New Roman"/>
        </w:rPr>
      </w:pPr>
      <w:r w:rsidRPr="0084371A">
        <w:rPr>
          <w:rFonts w:cs="Times New Roman"/>
        </w:rPr>
        <w:lastRenderedPageBreak/>
        <w:t xml:space="preserve">Cameron, F. and Neilson, B. (eds) (2015) </w:t>
      </w:r>
      <w:r w:rsidRPr="0084371A">
        <w:rPr>
          <w:rFonts w:cs="Times New Roman"/>
          <w:i/>
          <w:iCs/>
        </w:rPr>
        <w:t>Climate change and museum futures</w:t>
      </w:r>
      <w:r w:rsidRPr="0084371A">
        <w:rPr>
          <w:rFonts w:cs="Times New Roman"/>
        </w:rPr>
        <w:t>. New York: Routledge, Taylor &amp; Francis Group (Routledge research in museum studies, 8).</w:t>
      </w:r>
    </w:p>
    <w:p w14:paraId="216DF496" w14:textId="77777777" w:rsidR="0084371A" w:rsidRPr="0084371A" w:rsidRDefault="0084371A" w:rsidP="0084371A">
      <w:pPr>
        <w:pStyle w:val="Bibliography"/>
        <w:rPr>
          <w:rFonts w:cs="Times New Roman"/>
        </w:rPr>
      </w:pPr>
      <w:r w:rsidRPr="0084371A">
        <w:rPr>
          <w:rFonts w:cs="Times New Roman"/>
        </w:rPr>
        <w:t xml:space="preserve">Campaign for the Arts (2024) </w:t>
      </w:r>
      <w:r w:rsidRPr="0084371A">
        <w:rPr>
          <w:rFonts w:cs="Times New Roman"/>
          <w:i/>
          <w:iCs/>
        </w:rPr>
        <w:t>The State of the Arts | Campaign for the Arts</w:t>
      </w:r>
      <w:r w:rsidRPr="0084371A">
        <w:rPr>
          <w:rFonts w:cs="Times New Roman"/>
        </w:rPr>
        <w:t>. University of Warwick. Available at: https://www.campaignforthearts.org/reports/the-state-of-the-arts/ (Accessed: 12 October 2025).</w:t>
      </w:r>
    </w:p>
    <w:p w14:paraId="124CF244" w14:textId="77777777" w:rsidR="0084371A" w:rsidRPr="0084371A" w:rsidRDefault="0084371A" w:rsidP="0084371A">
      <w:pPr>
        <w:pStyle w:val="Bibliography"/>
        <w:rPr>
          <w:rFonts w:cs="Times New Roman"/>
        </w:rPr>
      </w:pPr>
      <w:r w:rsidRPr="0084371A">
        <w:rPr>
          <w:rFonts w:cs="Times New Roman"/>
        </w:rPr>
        <w:t xml:space="preserve">Castán Broto, V. (2020) ‘Climate change politics and the urban contexts of messy governmentalities’, </w:t>
      </w:r>
      <w:r w:rsidRPr="0084371A">
        <w:rPr>
          <w:rFonts w:cs="Times New Roman"/>
          <w:i/>
          <w:iCs/>
        </w:rPr>
        <w:t>Territory, Politics, Governance</w:t>
      </w:r>
      <w:r w:rsidRPr="0084371A">
        <w:rPr>
          <w:rFonts w:cs="Times New Roman"/>
        </w:rPr>
        <w:t>, 8(2), pp. 241–258. Available at: https://doi.org/10.1080/21622671.2019.1632220.</w:t>
      </w:r>
    </w:p>
    <w:p w14:paraId="2CF6D107" w14:textId="77777777" w:rsidR="0084371A" w:rsidRPr="0084371A" w:rsidRDefault="0084371A" w:rsidP="0084371A">
      <w:pPr>
        <w:pStyle w:val="Bibliography"/>
        <w:rPr>
          <w:rFonts w:cs="Times New Roman"/>
        </w:rPr>
      </w:pPr>
      <w:r w:rsidRPr="0084371A">
        <w:rPr>
          <w:rFonts w:cs="Times New Roman"/>
        </w:rPr>
        <w:t xml:space="preserve">Castelloe, S. (2018) </w:t>
      </w:r>
      <w:r w:rsidRPr="0084371A">
        <w:rPr>
          <w:rFonts w:cs="Times New Roman"/>
          <w:i/>
          <w:iCs/>
        </w:rPr>
        <w:t>Coming to Terms With Ecoanxiety | Psychology Today Australia</w:t>
      </w:r>
      <w:r w:rsidRPr="0084371A">
        <w:rPr>
          <w:rFonts w:cs="Times New Roman"/>
        </w:rPr>
        <w:t xml:space="preserve">, </w:t>
      </w:r>
      <w:r w:rsidRPr="0084371A">
        <w:rPr>
          <w:rFonts w:cs="Times New Roman"/>
          <w:i/>
          <w:iCs/>
        </w:rPr>
        <w:t>Psychology Today Australia</w:t>
      </w:r>
      <w:r w:rsidRPr="0084371A">
        <w:rPr>
          <w:rFonts w:cs="Times New Roman"/>
        </w:rPr>
        <w:t>. Available at: https://www.psychologytoday.com/au/blog/the-me-in-we/201801/coming-terms-ecoanxiety (Accessed: 16 May 2025).</w:t>
      </w:r>
    </w:p>
    <w:p w14:paraId="13BDC779" w14:textId="77777777" w:rsidR="0084371A" w:rsidRPr="0084371A" w:rsidRDefault="0084371A" w:rsidP="0084371A">
      <w:pPr>
        <w:pStyle w:val="Bibliography"/>
        <w:rPr>
          <w:rFonts w:cs="Times New Roman"/>
        </w:rPr>
      </w:pPr>
      <w:r w:rsidRPr="0084371A">
        <w:rPr>
          <w:rFonts w:cs="Times New Roman"/>
        </w:rPr>
        <w:t xml:space="preserve">Castree, N. (2005) </w:t>
      </w:r>
      <w:r w:rsidRPr="0084371A">
        <w:rPr>
          <w:rFonts w:cs="Times New Roman"/>
          <w:i/>
          <w:iCs/>
        </w:rPr>
        <w:t>Nature</w:t>
      </w:r>
      <w:r w:rsidRPr="0084371A">
        <w:rPr>
          <w:rFonts w:cs="Times New Roman"/>
        </w:rPr>
        <w:t>. London ; New York: Routledge (Key ideas in geography).</w:t>
      </w:r>
    </w:p>
    <w:p w14:paraId="729A1CD5" w14:textId="77777777" w:rsidR="0084371A" w:rsidRPr="0084371A" w:rsidRDefault="0084371A" w:rsidP="0084371A">
      <w:pPr>
        <w:pStyle w:val="Bibliography"/>
        <w:rPr>
          <w:rFonts w:cs="Times New Roman"/>
        </w:rPr>
      </w:pPr>
      <w:r w:rsidRPr="0084371A">
        <w:rPr>
          <w:rFonts w:cs="Times New Roman"/>
        </w:rPr>
        <w:t xml:space="preserve">Chakrabarty, D. (2017) ‘The Politics of Climate Change Is More Than the Politics of Capitalism’, </w:t>
      </w:r>
      <w:r w:rsidRPr="0084371A">
        <w:rPr>
          <w:rFonts w:cs="Times New Roman"/>
          <w:i/>
          <w:iCs/>
        </w:rPr>
        <w:t>Theory, Culture &amp; Society</w:t>
      </w:r>
      <w:r w:rsidRPr="0084371A">
        <w:rPr>
          <w:rFonts w:cs="Times New Roman"/>
        </w:rPr>
        <w:t>, 34(2–3), pp. 25–37. Available at: https://doi.org/10.1177/0263276417690236.</w:t>
      </w:r>
    </w:p>
    <w:p w14:paraId="1D511A35" w14:textId="77777777" w:rsidR="0084371A" w:rsidRPr="0084371A" w:rsidRDefault="0084371A" w:rsidP="0084371A">
      <w:pPr>
        <w:pStyle w:val="Bibliography"/>
        <w:rPr>
          <w:rFonts w:cs="Times New Roman"/>
        </w:rPr>
      </w:pPr>
      <w:r w:rsidRPr="0084371A">
        <w:rPr>
          <w:rFonts w:cs="Times New Roman"/>
        </w:rPr>
        <w:t xml:space="preserve">Chakrabarty, D. (2018) ‘Anthropocene Time’, </w:t>
      </w:r>
      <w:r w:rsidRPr="0084371A">
        <w:rPr>
          <w:rFonts w:cs="Times New Roman"/>
          <w:i/>
          <w:iCs/>
        </w:rPr>
        <w:t>History and Theory</w:t>
      </w:r>
      <w:r w:rsidRPr="0084371A">
        <w:rPr>
          <w:rFonts w:cs="Times New Roman"/>
        </w:rPr>
        <w:t>, 57(1), pp. 5–32. Available at: https://doi.org/10.1111/hith.12044.</w:t>
      </w:r>
    </w:p>
    <w:p w14:paraId="4B671C6C" w14:textId="77777777" w:rsidR="0084371A" w:rsidRPr="0084371A" w:rsidRDefault="0084371A" w:rsidP="0084371A">
      <w:pPr>
        <w:pStyle w:val="Bibliography"/>
        <w:rPr>
          <w:rFonts w:cs="Times New Roman"/>
        </w:rPr>
      </w:pPr>
      <w:r w:rsidRPr="0084371A">
        <w:rPr>
          <w:rFonts w:cs="Times New Roman"/>
        </w:rPr>
        <w:t xml:space="preserve">Channel 4 (2021) </w:t>
      </w:r>
      <w:r w:rsidRPr="0084371A">
        <w:rPr>
          <w:rFonts w:cs="Times New Roman"/>
          <w:i/>
          <w:iCs/>
        </w:rPr>
        <w:t>Revealed: Science Museum signed gagging clause with exhibition sponsor Shell</w:t>
      </w:r>
      <w:r w:rsidRPr="0084371A">
        <w:rPr>
          <w:rFonts w:cs="Times New Roman"/>
        </w:rPr>
        <w:t xml:space="preserve">, </w:t>
      </w:r>
      <w:r w:rsidRPr="0084371A">
        <w:rPr>
          <w:rFonts w:cs="Times New Roman"/>
          <w:i/>
          <w:iCs/>
        </w:rPr>
        <w:t>Channel 4 News</w:t>
      </w:r>
      <w:r w:rsidRPr="0084371A">
        <w:rPr>
          <w:rFonts w:cs="Times New Roman"/>
        </w:rPr>
        <w:t>. Available at: https://www.channel4.com/news/revealed-science-museum-signed-gagging-clause-with-exhibition-sponsor-shell (Accessed: 13 December 2021).</w:t>
      </w:r>
    </w:p>
    <w:p w14:paraId="4DBA4BC7" w14:textId="77777777" w:rsidR="0084371A" w:rsidRPr="0084371A" w:rsidRDefault="0084371A" w:rsidP="0084371A">
      <w:pPr>
        <w:pStyle w:val="Bibliography"/>
        <w:rPr>
          <w:rFonts w:cs="Times New Roman"/>
        </w:rPr>
      </w:pPr>
      <w:r w:rsidRPr="0084371A">
        <w:rPr>
          <w:rFonts w:cs="Times New Roman"/>
        </w:rPr>
        <w:t xml:space="preserve">Chatterton, P. and Hollands, R. (2003) </w:t>
      </w:r>
      <w:r w:rsidRPr="0084371A">
        <w:rPr>
          <w:rFonts w:cs="Times New Roman"/>
          <w:i/>
          <w:iCs/>
        </w:rPr>
        <w:t>Urban nightscapes: youth cultures, pleasure spaces and corporate power</w:t>
      </w:r>
      <w:r w:rsidRPr="0084371A">
        <w:rPr>
          <w:rFonts w:cs="Times New Roman"/>
        </w:rPr>
        <w:t>. Transferred to digital print. London: Routledge (Critical geographies, 18).</w:t>
      </w:r>
    </w:p>
    <w:p w14:paraId="7EF9E463" w14:textId="77777777" w:rsidR="0084371A" w:rsidRPr="0084371A" w:rsidRDefault="0084371A" w:rsidP="0084371A">
      <w:pPr>
        <w:pStyle w:val="Bibliography"/>
        <w:rPr>
          <w:rFonts w:cs="Times New Roman"/>
        </w:rPr>
      </w:pPr>
      <w:r w:rsidRPr="0084371A">
        <w:rPr>
          <w:rFonts w:cs="Times New Roman"/>
        </w:rPr>
        <w:t xml:space="preserve">Chatterton, P. and Pickerill, J. (2010) ‘Everyday activism and transitions towards post-capitalist worlds’, </w:t>
      </w:r>
      <w:r w:rsidRPr="0084371A">
        <w:rPr>
          <w:rFonts w:cs="Times New Roman"/>
          <w:i/>
          <w:iCs/>
        </w:rPr>
        <w:t>Transactions of the Institute of British Geographers</w:t>
      </w:r>
      <w:r w:rsidRPr="0084371A">
        <w:rPr>
          <w:rFonts w:cs="Times New Roman"/>
        </w:rPr>
        <w:t>, 35(4), pp. 475–490.</w:t>
      </w:r>
    </w:p>
    <w:p w14:paraId="53BB94A9" w14:textId="77777777" w:rsidR="0084371A" w:rsidRPr="0084371A" w:rsidRDefault="0084371A" w:rsidP="0084371A">
      <w:pPr>
        <w:pStyle w:val="Bibliography"/>
        <w:rPr>
          <w:rFonts w:cs="Times New Roman"/>
        </w:rPr>
      </w:pPr>
      <w:r w:rsidRPr="0084371A">
        <w:rPr>
          <w:rFonts w:cs="Times New Roman"/>
        </w:rPr>
        <w:t xml:space="preserve">Clark, K. and Holquist, M. (1984) </w:t>
      </w:r>
      <w:r w:rsidRPr="0084371A">
        <w:rPr>
          <w:rFonts w:cs="Times New Roman"/>
          <w:i/>
          <w:iCs/>
        </w:rPr>
        <w:t>Mikhail Bakhtin</w:t>
      </w:r>
      <w:r w:rsidRPr="0084371A">
        <w:rPr>
          <w:rFonts w:cs="Times New Roman"/>
        </w:rPr>
        <w:t>. Cambridge, Mass: Harvard university press.</w:t>
      </w:r>
    </w:p>
    <w:p w14:paraId="5E430A68" w14:textId="77777777" w:rsidR="0084371A" w:rsidRPr="0084371A" w:rsidRDefault="0084371A" w:rsidP="0084371A">
      <w:pPr>
        <w:pStyle w:val="Bibliography"/>
        <w:rPr>
          <w:rFonts w:cs="Times New Roman"/>
        </w:rPr>
      </w:pPr>
      <w:r w:rsidRPr="0084371A">
        <w:rPr>
          <w:rFonts w:cs="Times New Roman"/>
        </w:rPr>
        <w:t>Climate Pyschology Alliance Ltd (2022) ‘Handbook Of Climate Pyschology’. Available at: https://www.climatepsychologyalliance.org/images/files/handbookofclimatepsychology.pdf (Accessed: 16 May 2025).</w:t>
      </w:r>
    </w:p>
    <w:p w14:paraId="4CF33104" w14:textId="77777777" w:rsidR="0084371A" w:rsidRPr="0084371A" w:rsidRDefault="0084371A" w:rsidP="0084371A">
      <w:pPr>
        <w:pStyle w:val="Bibliography"/>
        <w:rPr>
          <w:rFonts w:cs="Times New Roman"/>
        </w:rPr>
      </w:pPr>
      <w:r w:rsidRPr="0084371A">
        <w:rPr>
          <w:rFonts w:cs="Times New Roman"/>
        </w:rPr>
        <w:t xml:space="preserve">Closs Stephens, A. (2022) </w:t>
      </w:r>
      <w:r w:rsidRPr="0084371A">
        <w:rPr>
          <w:rFonts w:cs="Times New Roman"/>
          <w:i/>
          <w:iCs/>
        </w:rPr>
        <w:t>National affects: the everyday atmospheres of being political</w:t>
      </w:r>
      <w:r w:rsidRPr="0084371A">
        <w:rPr>
          <w:rFonts w:cs="Times New Roman"/>
        </w:rPr>
        <w:t>. London New York: Bloomsbury Academic.</w:t>
      </w:r>
    </w:p>
    <w:p w14:paraId="28AC3C3F" w14:textId="77777777" w:rsidR="0084371A" w:rsidRPr="0084371A" w:rsidRDefault="0084371A" w:rsidP="0084371A">
      <w:pPr>
        <w:pStyle w:val="Bibliography"/>
        <w:rPr>
          <w:rFonts w:cs="Times New Roman"/>
        </w:rPr>
      </w:pPr>
      <w:r w:rsidRPr="0084371A">
        <w:rPr>
          <w:rFonts w:cs="Times New Roman"/>
        </w:rPr>
        <w:t xml:space="preserve">Closs Stephens, A.E. (2022) </w:t>
      </w:r>
      <w:r w:rsidRPr="0084371A">
        <w:rPr>
          <w:rFonts w:cs="Times New Roman"/>
          <w:i/>
          <w:iCs/>
        </w:rPr>
        <w:t>National Affects</w:t>
      </w:r>
      <w:r w:rsidRPr="0084371A">
        <w:rPr>
          <w:rFonts w:cs="Times New Roman"/>
        </w:rPr>
        <w:t>. Bloomsbury Academic.</w:t>
      </w:r>
    </w:p>
    <w:p w14:paraId="729015E6" w14:textId="77777777" w:rsidR="0084371A" w:rsidRPr="0084371A" w:rsidRDefault="0084371A" w:rsidP="0084371A">
      <w:pPr>
        <w:pStyle w:val="Bibliography"/>
        <w:rPr>
          <w:rFonts w:cs="Times New Roman"/>
        </w:rPr>
      </w:pPr>
      <w:r w:rsidRPr="0084371A">
        <w:rPr>
          <w:rFonts w:cs="Times New Roman"/>
        </w:rPr>
        <w:lastRenderedPageBreak/>
        <w:t xml:space="preserve">Colebrook, C. (2010) ‘Introduction: Extinction. Framing the End of the Species’, in </w:t>
      </w:r>
      <w:r w:rsidRPr="0084371A">
        <w:rPr>
          <w:rFonts w:cs="Times New Roman"/>
          <w:i/>
          <w:iCs/>
        </w:rPr>
        <w:t>Extinction</w:t>
      </w:r>
      <w:r w:rsidRPr="0084371A">
        <w:rPr>
          <w:rFonts w:cs="Times New Roman"/>
        </w:rPr>
        <w:t>. Open Humanities Press JISC (Living Books About Life). Available at: https://www.livingbooksaboutlife.org/pdfs/bookarchive/Extinction.pdf (Accessed: 18 September 2025).</w:t>
      </w:r>
    </w:p>
    <w:p w14:paraId="1CA510AB" w14:textId="77777777" w:rsidR="0084371A" w:rsidRPr="0084371A" w:rsidRDefault="0084371A" w:rsidP="0084371A">
      <w:pPr>
        <w:pStyle w:val="Bibliography"/>
        <w:rPr>
          <w:rFonts w:cs="Times New Roman"/>
        </w:rPr>
      </w:pPr>
      <w:r w:rsidRPr="0084371A">
        <w:rPr>
          <w:rFonts w:cs="Times New Roman"/>
        </w:rPr>
        <w:t xml:space="preserve">Collard, R.-C., Dempsey, J. and Sundberg, J. (2015) ‘A Manifesto for Abundant Futures’, </w:t>
      </w:r>
      <w:r w:rsidRPr="0084371A">
        <w:rPr>
          <w:rFonts w:cs="Times New Roman"/>
          <w:i/>
          <w:iCs/>
        </w:rPr>
        <w:t>Annals of the Association of American Geographers</w:t>
      </w:r>
      <w:r w:rsidRPr="0084371A">
        <w:rPr>
          <w:rFonts w:cs="Times New Roman"/>
        </w:rPr>
        <w:t>, 105(2), pp. 322–330.</w:t>
      </w:r>
    </w:p>
    <w:p w14:paraId="037D2A32" w14:textId="77777777" w:rsidR="0084371A" w:rsidRPr="0084371A" w:rsidRDefault="0084371A" w:rsidP="0084371A">
      <w:pPr>
        <w:pStyle w:val="Bibliography"/>
        <w:rPr>
          <w:rFonts w:cs="Times New Roman"/>
        </w:rPr>
      </w:pPr>
      <w:r w:rsidRPr="0084371A">
        <w:rPr>
          <w:rFonts w:cs="Times New Roman"/>
        </w:rPr>
        <w:t xml:space="preserve">Common Worlds (2025) </w:t>
      </w:r>
      <w:r w:rsidRPr="0084371A">
        <w:rPr>
          <w:rFonts w:cs="Times New Roman"/>
          <w:i/>
          <w:iCs/>
        </w:rPr>
        <w:t>About the Collective</w:t>
      </w:r>
      <w:r w:rsidRPr="0084371A">
        <w:rPr>
          <w:rFonts w:cs="Times New Roman"/>
        </w:rPr>
        <w:t xml:space="preserve">, </w:t>
      </w:r>
      <w:r w:rsidRPr="0084371A">
        <w:rPr>
          <w:rFonts w:cs="Times New Roman"/>
          <w:i/>
          <w:iCs/>
        </w:rPr>
        <w:t>Common Worlds Research Collective | Worlding, Commoning, and Inheriting</w:t>
      </w:r>
      <w:r w:rsidRPr="0084371A">
        <w:rPr>
          <w:rFonts w:cs="Times New Roman"/>
        </w:rPr>
        <w:t>. Available at: https://www.commonworlds.net/about-the-collective (Accessed: 10 October 2025).</w:t>
      </w:r>
    </w:p>
    <w:p w14:paraId="73C86ADF" w14:textId="77777777" w:rsidR="0084371A" w:rsidRPr="0084371A" w:rsidRDefault="0084371A" w:rsidP="0084371A">
      <w:pPr>
        <w:pStyle w:val="Bibliography"/>
        <w:rPr>
          <w:rFonts w:cs="Times New Roman"/>
        </w:rPr>
      </w:pPr>
      <w:r w:rsidRPr="0084371A">
        <w:rPr>
          <w:rFonts w:cs="Times New Roman"/>
        </w:rPr>
        <w:t xml:space="preserve">Connolly, J. and Prothero, A. (2008) ‘Green Consumption: Life-politics, risk and contradictions’, </w:t>
      </w:r>
      <w:r w:rsidRPr="0084371A">
        <w:rPr>
          <w:rFonts w:cs="Times New Roman"/>
          <w:i/>
          <w:iCs/>
        </w:rPr>
        <w:t>Journal of Consumer Culture</w:t>
      </w:r>
      <w:r w:rsidRPr="0084371A">
        <w:rPr>
          <w:rFonts w:cs="Times New Roman"/>
        </w:rPr>
        <w:t>, 8(1), pp. 117–145. Available at: https://doi.org/10.1177/1469540507086422.</w:t>
      </w:r>
    </w:p>
    <w:p w14:paraId="6AB8DB61" w14:textId="77777777" w:rsidR="0084371A" w:rsidRPr="0084371A" w:rsidRDefault="0084371A" w:rsidP="0084371A">
      <w:pPr>
        <w:pStyle w:val="Bibliography"/>
        <w:rPr>
          <w:rFonts w:cs="Times New Roman"/>
        </w:rPr>
      </w:pPr>
      <w:r w:rsidRPr="0084371A">
        <w:rPr>
          <w:rFonts w:cs="Times New Roman"/>
        </w:rPr>
        <w:t xml:space="preserve">Conradsen, S. (2016) ‘Activist Mothering’, in </w:t>
      </w:r>
      <w:r w:rsidRPr="0084371A">
        <w:rPr>
          <w:rFonts w:cs="Times New Roman"/>
          <w:i/>
          <w:iCs/>
        </w:rPr>
        <w:t>The Wiley Blackwell Encyclopedia of Gender and Sexuality Studies</w:t>
      </w:r>
      <w:r w:rsidRPr="0084371A">
        <w:rPr>
          <w:rFonts w:cs="Times New Roman"/>
        </w:rPr>
        <w:t>. John Wiley &amp; Sons, Ltd, pp. 1–2. Available at: https://doi.org/10.1002/9781118663219.wbegss177.</w:t>
      </w:r>
    </w:p>
    <w:p w14:paraId="50C50782" w14:textId="77777777" w:rsidR="0084371A" w:rsidRPr="0084371A" w:rsidRDefault="0084371A" w:rsidP="0084371A">
      <w:pPr>
        <w:pStyle w:val="Bibliography"/>
        <w:rPr>
          <w:rFonts w:cs="Times New Roman"/>
        </w:rPr>
      </w:pPr>
      <w:r w:rsidRPr="0084371A">
        <w:rPr>
          <w:rFonts w:cs="Times New Roman"/>
        </w:rPr>
        <w:t xml:space="preserve">Crang, P. (1994) ‘It’s Showtime: On the Workplace Geographies of Display in a Restaurant in Southeast England’, </w:t>
      </w:r>
      <w:r w:rsidRPr="0084371A">
        <w:rPr>
          <w:rFonts w:cs="Times New Roman"/>
          <w:i/>
          <w:iCs/>
        </w:rPr>
        <w:t>Environment and Planning D: Society and Space</w:t>
      </w:r>
      <w:r w:rsidRPr="0084371A">
        <w:rPr>
          <w:rFonts w:cs="Times New Roman"/>
        </w:rPr>
        <w:t>, 12(6), pp. 675–704. Available at: https://doi.org/10.1068/d120675.</w:t>
      </w:r>
    </w:p>
    <w:p w14:paraId="31BDD5F4" w14:textId="77777777" w:rsidR="0084371A" w:rsidRPr="0084371A" w:rsidRDefault="0084371A" w:rsidP="0084371A">
      <w:pPr>
        <w:pStyle w:val="Bibliography"/>
        <w:rPr>
          <w:rFonts w:cs="Times New Roman"/>
        </w:rPr>
      </w:pPr>
      <w:r w:rsidRPr="0084371A">
        <w:rPr>
          <w:rFonts w:cs="Times New Roman"/>
        </w:rPr>
        <w:t xml:space="preserve">Cripps, E. (2017) ‘Do parents have a special duty to mitigate climate change?’:, </w:t>
      </w:r>
      <w:r w:rsidRPr="0084371A">
        <w:rPr>
          <w:rFonts w:cs="Times New Roman"/>
          <w:i/>
          <w:iCs/>
        </w:rPr>
        <w:t>Politics, Philosophy &amp; Economics</w:t>
      </w:r>
      <w:r w:rsidRPr="0084371A">
        <w:rPr>
          <w:rFonts w:cs="Times New Roman"/>
        </w:rPr>
        <w:t xml:space="preserve"> [Preprint]. Available at: https://doi.org/10.1177/1470594X17709038.</w:t>
      </w:r>
    </w:p>
    <w:p w14:paraId="5AC5AF4E" w14:textId="77777777" w:rsidR="0084371A" w:rsidRPr="0084371A" w:rsidRDefault="0084371A" w:rsidP="0084371A">
      <w:pPr>
        <w:pStyle w:val="Bibliography"/>
        <w:rPr>
          <w:rFonts w:cs="Times New Roman"/>
        </w:rPr>
      </w:pPr>
      <w:r w:rsidRPr="0084371A">
        <w:rPr>
          <w:rFonts w:cs="Times New Roman"/>
        </w:rPr>
        <w:t xml:space="preserve">Cronon, W. (1996) ‘The Trouble with Wilderness: Or, Getting Back to the Wrong Nature’, </w:t>
      </w:r>
      <w:r w:rsidRPr="0084371A">
        <w:rPr>
          <w:rFonts w:cs="Times New Roman"/>
          <w:i/>
          <w:iCs/>
        </w:rPr>
        <w:t>Environmental History</w:t>
      </w:r>
      <w:r w:rsidRPr="0084371A">
        <w:rPr>
          <w:rFonts w:cs="Times New Roman"/>
        </w:rPr>
        <w:t>, 1(1), pp. 7–28. Available at: https://doi.org/10.2307/3985059.</w:t>
      </w:r>
    </w:p>
    <w:p w14:paraId="6CE32FFB" w14:textId="77777777" w:rsidR="0084371A" w:rsidRPr="0084371A" w:rsidRDefault="0084371A" w:rsidP="0084371A">
      <w:pPr>
        <w:pStyle w:val="Bibliography"/>
        <w:rPr>
          <w:rFonts w:cs="Times New Roman"/>
        </w:rPr>
      </w:pPr>
      <w:r w:rsidRPr="0084371A">
        <w:rPr>
          <w:rFonts w:cs="Times New Roman"/>
        </w:rPr>
        <w:t xml:space="preserve">Culture Declares (2022) </w:t>
      </w:r>
      <w:r w:rsidRPr="0084371A">
        <w:rPr>
          <w:rFonts w:cs="Times New Roman"/>
          <w:i/>
          <w:iCs/>
        </w:rPr>
        <w:t>Culture Declares Emergency – Culture declares a climate and ecological emergency</w:t>
      </w:r>
      <w:r w:rsidRPr="0084371A">
        <w:rPr>
          <w:rFonts w:cs="Times New Roman"/>
        </w:rPr>
        <w:t xml:space="preserve">, </w:t>
      </w:r>
      <w:r w:rsidRPr="0084371A">
        <w:rPr>
          <w:rFonts w:cs="Times New Roman"/>
          <w:i/>
          <w:iCs/>
        </w:rPr>
        <w:t>Culture Declares Emergency</w:t>
      </w:r>
      <w:r w:rsidRPr="0084371A">
        <w:rPr>
          <w:rFonts w:cs="Times New Roman"/>
        </w:rPr>
        <w:t>. Available at: https://www.culturedeclares.org/ (Accessed: 3 October 2025).</w:t>
      </w:r>
    </w:p>
    <w:p w14:paraId="62B4988F" w14:textId="77777777" w:rsidR="0084371A" w:rsidRPr="0084371A" w:rsidRDefault="0084371A" w:rsidP="0084371A">
      <w:pPr>
        <w:pStyle w:val="Bibliography"/>
        <w:rPr>
          <w:rFonts w:cs="Times New Roman"/>
        </w:rPr>
      </w:pPr>
      <w:r w:rsidRPr="0084371A">
        <w:rPr>
          <w:rFonts w:cs="Times New Roman"/>
        </w:rPr>
        <w:t xml:space="preserve">Cummings, J. (2014) ‘The Greening of the Music Festival Scene: An Exploration of Sustainable Practices and Their Influence on Youth Culture’, in </w:t>
      </w:r>
      <w:r w:rsidRPr="0084371A">
        <w:rPr>
          <w:rFonts w:cs="Times New Roman"/>
          <w:i/>
          <w:iCs/>
        </w:rPr>
        <w:t>The Festivalization of Culture</w:t>
      </w:r>
      <w:r w:rsidRPr="0084371A">
        <w:rPr>
          <w:rFonts w:cs="Times New Roman"/>
        </w:rPr>
        <w:t>. Routledge.</w:t>
      </w:r>
    </w:p>
    <w:p w14:paraId="454D80D6" w14:textId="77777777" w:rsidR="0084371A" w:rsidRPr="0084371A" w:rsidRDefault="0084371A" w:rsidP="0084371A">
      <w:pPr>
        <w:pStyle w:val="Bibliography"/>
        <w:rPr>
          <w:rFonts w:cs="Times New Roman"/>
        </w:rPr>
      </w:pPr>
      <w:r w:rsidRPr="0084371A">
        <w:rPr>
          <w:rFonts w:cs="Times New Roman"/>
        </w:rPr>
        <w:t xml:space="preserve">Cummings, J., Woodward, I. and Bennett, A. (2011) ‘Festival spaces, green sensibilities and youth culture’, in Delanty, G., Giorgi, L., and Sassatelli, M., </w:t>
      </w:r>
      <w:r w:rsidRPr="0084371A">
        <w:rPr>
          <w:rFonts w:cs="Times New Roman"/>
          <w:i/>
          <w:iCs/>
        </w:rPr>
        <w:t>Festivals and the Cultural Public Sphere</w:t>
      </w:r>
      <w:r w:rsidRPr="0084371A">
        <w:rPr>
          <w:rFonts w:cs="Times New Roman"/>
        </w:rPr>
        <w:t>. Florence, UNITED STATES: Taylor &amp; Francis Group. Available at: http://ebookcentral.proquest.com/lib/durham/detail.action?docID=684086 (Accessed: 21 November 2023).</w:t>
      </w:r>
    </w:p>
    <w:p w14:paraId="4954783E" w14:textId="77777777" w:rsidR="0084371A" w:rsidRPr="0084371A" w:rsidRDefault="0084371A" w:rsidP="0084371A">
      <w:pPr>
        <w:pStyle w:val="Bibliography"/>
        <w:rPr>
          <w:rFonts w:cs="Times New Roman"/>
        </w:rPr>
      </w:pPr>
      <w:r w:rsidRPr="0084371A">
        <w:rPr>
          <w:rFonts w:cs="Times New Roman"/>
        </w:rPr>
        <w:lastRenderedPageBreak/>
        <w:t xml:space="preserve">Cunningham, H. (1998) ‘Histories of Childhood’, </w:t>
      </w:r>
      <w:r w:rsidRPr="0084371A">
        <w:rPr>
          <w:rFonts w:cs="Times New Roman"/>
          <w:i/>
          <w:iCs/>
        </w:rPr>
        <w:t>The American Historical Review</w:t>
      </w:r>
      <w:r w:rsidRPr="0084371A">
        <w:rPr>
          <w:rFonts w:cs="Times New Roman"/>
        </w:rPr>
        <w:t>, 103(4), pp. 1195–1208. Available at: https://doi.org/10.2307/2651207.</w:t>
      </w:r>
    </w:p>
    <w:p w14:paraId="4895CEF2" w14:textId="77777777" w:rsidR="0084371A" w:rsidRPr="0084371A" w:rsidRDefault="0084371A" w:rsidP="0084371A">
      <w:pPr>
        <w:pStyle w:val="Bibliography"/>
        <w:rPr>
          <w:rFonts w:cs="Times New Roman"/>
        </w:rPr>
      </w:pPr>
      <w:r w:rsidRPr="0084371A">
        <w:rPr>
          <w:rFonts w:cs="Times New Roman"/>
        </w:rPr>
        <w:t xml:space="preserve">Curti, G.H. (2019) ‘Spinosa and the Spider: Theorizing Childhood as Capacities of Affection and Affect.’, in T. Skelton and S.C. Aitken (eds) </w:t>
      </w:r>
      <w:r w:rsidRPr="0084371A">
        <w:rPr>
          <w:rFonts w:cs="Times New Roman"/>
          <w:i/>
          <w:iCs/>
        </w:rPr>
        <w:t>Establishing geographies of children and young people</w:t>
      </w:r>
      <w:r w:rsidRPr="0084371A">
        <w:rPr>
          <w:rFonts w:cs="Times New Roman"/>
        </w:rPr>
        <w:t>. Singapore: Springer Reference (Geographies of children and young people / Tracey Skelton, editor-in-chief, volume 1), pp. 203–222.</w:t>
      </w:r>
    </w:p>
    <w:p w14:paraId="3630ED63" w14:textId="77777777" w:rsidR="0084371A" w:rsidRPr="0084371A" w:rsidRDefault="0084371A" w:rsidP="0084371A">
      <w:pPr>
        <w:pStyle w:val="Bibliography"/>
        <w:rPr>
          <w:rFonts w:cs="Times New Roman"/>
        </w:rPr>
      </w:pPr>
      <w:r w:rsidRPr="0084371A">
        <w:rPr>
          <w:rFonts w:cs="Times New Roman"/>
        </w:rPr>
        <w:t xml:space="preserve">Danowski, D. and Viveiros de Castro, E.B. (2017) </w:t>
      </w:r>
      <w:r w:rsidRPr="0084371A">
        <w:rPr>
          <w:rFonts w:cs="Times New Roman"/>
          <w:i/>
          <w:iCs/>
        </w:rPr>
        <w:t>The ends of the world</w:t>
      </w:r>
      <w:r w:rsidRPr="0084371A">
        <w:rPr>
          <w:rFonts w:cs="Times New Roman"/>
        </w:rPr>
        <w:t>. Malden, MA: Polity.</w:t>
      </w:r>
    </w:p>
    <w:p w14:paraId="0E0FAFC8" w14:textId="77777777" w:rsidR="0084371A" w:rsidRPr="0084371A" w:rsidRDefault="0084371A" w:rsidP="0084371A">
      <w:pPr>
        <w:pStyle w:val="Bibliography"/>
        <w:rPr>
          <w:rFonts w:cs="Times New Roman"/>
        </w:rPr>
      </w:pPr>
      <w:r w:rsidRPr="0084371A">
        <w:rPr>
          <w:rFonts w:cs="Times New Roman"/>
        </w:rPr>
        <w:t xml:space="preserve">Das, S. and Lowe, M. (2018) ‘Nature Read in Black and White: decolonial approaches to interpreting natural history’, </w:t>
      </w:r>
      <w:r w:rsidRPr="0084371A">
        <w:rPr>
          <w:rFonts w:cs="Times New Roman"/>
          <w:i/>
          <w:iCs/>
        </w:rPr>
        <w:t>Journal of Natural Science Collections</w:t>
      </w:r>
      <w:r w:rsidRPr="0084371A">
        <w:rPr>
          <w:rFonts w:cs="Times New Roman"/>
        </w:rPr>
        <w:t>, 6, pp. 4–14.</w:t>
      </w:r>
    </w:p>
    <w:p w14:paraId="0AD743B5" w14:textId="77777777" w:rsidR="0084371A" w:rsidRPr="0084371A" w:rsidRDefault="0084371A" w:rsidP="0084371A">
      <w:pPr>
        <w:pStyle w:val="Bibliography"/>
        <w:rPr>
          <w:rFonts w:cs="Times New Roman"/>
        </w:rPr>
      </w:pPr>
      <w:r w:rsidRPr="0084371A">
        <w:rPr>
          <w:rFonts w:cs="Times New Roman"/>
        </w:rPr>
        <w:t xml:space="preserve">Davidson, J.P.L. and Kemp, L. (2023) ‘Climate catastrophe: The value of envisioning the worst-case scenarios of climate change’, </w:t>
      </w:r>
      <w:r w:rsidRPr="0084371A">
        <w:rPr>
          <w:rFonts w:cs="Times New Roman"/>
          <w:i/>
          <w:iCs/>
        </w:rPr>
        <w:t>WIREs Climate Change</w:t>
      </w:r>
      <w:r w:rsidRPr="0084371A">
        <w:rPr>
          <w:rFonts w:cs="Times New Roman"/>
        </w:rPr>
        <w:t>, 15(e871). Available at: https://doi.org/10.1002/wcc.871.</w:t>
      </w:r>
    </w:p>
    <w:p w14:paraId="7F4D2522" w14:textId="77777777" w:rsidR="0084371A" w:rsidRPr="0084371A" w:rsidRDefault="0084371A" w:rsidP="0084371A">
      <w:pPr>
        <w:pStyle w:val="Bibliography"/>
        <w:rPr>
          <w:rFonts w:cs="Times New Roman"/>
        </w:rPr>
      </w:pPr>
      <w:r w:rsidRPr="0084371A">
        <w:rPr>
          <w:rFonts w:cs="Times New Roman"/>
        </w:rPr>
        <w:t xml:space="preserve">Davidson, J.P.L. and da Silva, F.C. (2022) ‘Fear of a Black planet: Climate apocalypse, Anthropocene futures and Black social thought’, </w:t>
      </w:r>
      <w:r w:rsidRPr="0084371A">
        <w:rPr>
          <w:rFonts w:cs="Times New Roman"/>
          <w:i/>
          <w:iCs/>
        </w:rPr>
        <w:t>European Journal of Social Theory</w:t>
      </w:r>
      <w:r w:rsidRPr="0084371A">
        <w:rPr>
          <w:rFonts w:cs="Times New Roman"/>
        </w:rPr>
        <w:t>, 25(4), pp. 521–538. Available at: https://doi.org/10.1177/13684310211067980.</w:t>
      </w:r>
    </w:p>
    <w:p w14:paraId="4D9673E6" w14:textId="77777777" w:rsidR="0084371A" w:rsidRPr="0084371A" w:rsidRDefault="0084371A" w:rsidP="0084371A">
      <w:pPr>
        <w:pStyle w:val="Bibliography"/>
        <w:rPr>
          <w:rFonts w:cs="Times New Roman"/>
        </w:rPr>
      </w:pPr>
      <w:r w:rsidRPr="0084371A">
        <w:rPr>
          <w:rFonts w:cs="Times New Roman"/>
        </w:rPr>
        <w:t xml:space="preserve">Davis, Michael and Davis, Mike (1999) </w:t>
      </w:r>
      <w:r w:rsidRPr="0084371A">
        <w:rPr>
          <w:rFonts w:cs="Times New Roman"/>
          <w:i/>
          <w:iCs/>
        </w:rPr>
        <w:t>Ecology of fear: Los Angeles and the imagination of disaster</w:t>
      </w:r>
      <w:r w:rsidRPr="0084371A">
        <w:rPr>
          <w:rFonts w:cs="Times New Roman"/>
        </w:rPr>
        <w:t>. 1. Vintage Books ed. New York: Vintage Books.</w:t>
      </w:r>
    </w:p>
    <w:p w14:paraId="1FE923C9" w14:textId="77777777" w:rsidR="0084371A" w:rsidRPr="0084371A" w:rsidRDefault="0084371A" w:rsidP="0084371A">
      <w:pPr>
        <w:pStyle w:val="Bibliography"/>
        <w:rPr>
          <w:rFonts w:cs="Times New Roman"/>
        </w:rPr>
      </w:pPr>
      <w:r w:rsidRPr="0084371A">
        <w:rPr>
          <w:rFonts w:cs="Times New Roman"/>
        </w:rPr>
        <w:t xml:space="preserve">Davoudi, S. and Machen, R. (2021) ‘Climate imaginaries and the mattering of the medium’, </w:t>
      </w:r>
      <w:r w:rsidRPr="0084371A">
        <w:rPr>
          <w:rFonts w:cs="Times New Roman"/>
          <w:i/>
          <w:iCs/>
        </w:rPr>
        <w:t>Geoforum</w:t>
      </w:r>
      <w:r w:rsidRPr="0084371A">
        <w:rPr>
          <w:rFonts w:cs="Times New Roman"/>
        </w:rPr>
        <w:t>, p. S0016718521002943. Available at: https://doi.org/10.1016/j.geoforum.2021.11.003.</w:t>
      </w:r>
    </w:p>
    <w:p w14:paraId="4E0E98B5" w14:textId="77777777" w:rsidR="0084371A" w:rsidRPr="0084371A" w:rsidRDefault="0084371A" w:rsidP="0084371A">
      <w:pPr>
        <w:pStyle w:val="Bibliography"/>
        <w:rPr>
          <w:rFonts w:cs="Times New Roman"/>
        </w:rPr>
      </w:pPr>
      <w:r w:rsidRPr="0084371A">
        <w:rPr>
          <w:rFonts w:cs="Times New Roman"/>
        </w:rPr>
        <w:t xml:space="preserve">Dekeyser, T. (2022) ‘Worldless futures: on the allure of “worlds to come”’, </w:t>
      </w:r>
      <w:r w:rsidRPr="0084371A">
        <w:rPr>
          <w:rFonts w:cs="Times New Roman"/>
          <w:i/>
          <w:iCs/>
        </w:rPr>
        <w:t>Transactions of the Institute of British Geographers</w:t>
      </w:r>
      <w:r w:rsidRPr="0084371A">
        <w:rPr>
          <w:rFonts w:cs="Times New Roman"/>
        </w:rPr>
        <w:t>, 48, pp. 338–350. Available at: https://doi.org/10.1111/tran.12579.</w:t>
      </w:r>
    </w:p>
    <w:p w14:paraId="2105248F" w14:textId="77777777" w:rsidR="0084371A" w:rsidRPr="0084371A" w:rsidRDefault="0084371A" w:rsidP="0084371A">
      <w:pPr>
        <w:pStyle w:val="Bibliography"/>
        <w:rPr>
          <w:rFonts w:cs="Times New Roman"/>
        </w:rPr>
      </w:pPr>
      <w:r w:rsidRPr="0084371A">
        <w:rPr>
          <w:rFonts w:cs="Times New Roman"/>
        </w:rPr>
        <w:t xml:space="preserve">Dekeyser, T. and Jellis, T. (2021) ‘Besides affirmationism? On geography and negativity’, </w:t>
      </w:r>
      <w:r w:rsidRPr="0084371A">
        <w:rPr>
          <w:rFonts w:cs="Times New Roman"/>
          <w:i/>
          <w:iCs/>
        </w:rPr>
        <w:t>Area</w:t>
      </w:r>
      <w:r w:rsidRPr="0084371A">
        <w:rPr>
          <w:rFonts w:cs="Times New Roman"/>
        </w:rPr>
        <w:t>, 53(2), pp. 318–325. Available at: https://doi.org/10.1111/area.12684.</w:t>
      </w:r>
    </w:p>
    <w:p w14:paraId="5D583C64" w14:textId="77777777" w:rsidR="0084371A" w:rsidRPr="0084371A" w:rsidRDefault="0084371A" w:rsidP="0084371A">
      <w:pPr>
        <w:pStyle w:val="Bibliography"/>
        <w:rPr>
          <w:rFonts w:cs="Times New Roman"/>
        </w:rPr>
      </w:pPr>
      <w:r w:rsidRPr="0084371A">
        <w:rPr>
          <w:rFonts w:cs="Times New Roman"/>
        </w:rPr>
        <w:t xml:space="preserve">Delanty, G., Giorgi, L. and Sassatelli, M. (2011) </w:t>
      </w:r>
      <w:r w:rsidRPr="0084371A">
        <w:rPr>
          <w:rFonts w:cs="Times New Roman"/>
          <w:i/>
          <w:iCs/>
        </w:rPr>
        <w:t>Festivals and the Cultural Public Sphere</w:t>
      </w:r>
      <w:r w:rsidRPr="0084371A">
        <w:rPr>
          <w:rFonts w:cs="Times New Roman"/>
        </w:rPr>
        <w:t>. Florence, UNITED STATES: Taylor &amp; Francis Group. Available at: http://ebookcentral.proquest.com/lib/durham/detail.action?docID=684086 (Accessed: 21 November 2023).</w:t>
      </w:r>
    </w:p>
    <w:p w14:paraId="1D11BC3F" w14:textId="77777777" w:rsidR="0084371A" w:rsidRPr="0084371A" w:rsidRDefault="0084371A" w:rsidP="0084371A">
      <w:pPr>
        <w:pStyle w:val="Bibliography"/>
        <w:rPr>
          <w:rFonts w:cs="Times New Roman"/>
        </w:rPr>
      </w:pPr>
      <w:r w:rsidRPr="0084371A">
        <w:rPr>
          <w:rFonts w:cs="Times New Roman"/>
        </w:rPr>
        <w:t xml:space="preserve">Denzin, N.K. (1994) ‘Romancing the Text: The Qualitative Researcher-Writer-as-Bricoleur’, </w:t>
      </w:r>
      <w:r w:rsidRPr="0084371A">
        <w:rPr>
          <w:rFonts w:cs="Times New Roman"/>
          <w:i/>
          <w:iCs/>
        </w:rPr>
        <w:t>Bulletin of the Council for Research in Music Education</w:t>
      </w:r>
      <w:r w:rsidRPr="0084371A">
        <w:rPr>
          <w:rFonts w:cs="Times New Roman"/>
        </w:rPr>
        <w:t>, (122), pp. 15–30.</w:t>
      </w:r>
    </w:p>
    <w:p w14:paraId="4C6F7049" w14:textId="77777777" w:rsidR="0084371A" w:rsidRPr="0084371A" w:rsidRDefault="0084371A" w:rsidP="0084371A">
      <w:pPr>
        <w:pStyle w:val="Bibliography"/>
        <w:rPr>
          <w:rFonts w:cs="Times New Roman"/>
        </w:rPr>
      </w:pPr>
      <w:r w:rsidRPr="0084371A">
        <w:rPr>
          <w:rFonts w:cs="Times New Roman"/>
        </w:rPr>
        <w:t xml:space="preserve">Dibley, B. (2011) ‘Museums and a common world: climate change, cosmopolitics, museum practice’, </w:t>
      </w:r>
      <w:r w:rsidRPr="0084371A">
        <w:rPr>
          <w:rFonts w:cs="Times New Roman"/>
          <w:i/>
          <w:iCs/>
        </w:rPr>
        <w:t>Museum and Society</w:t>
      </w:r>
      <w:r w:rsidRPr="0084371A">
        <w:rPr>
          <w:rFonts w:cs="Times New Roman"/>
        </w:rPr>
        <w:t>, 9(2), pp. 154–165.</w:t>
      </w:r>
    </w:p>
    <w:p w14:paraId="6A339196" w14:textId="77777777" w:rsidR="0084371A" w:rsidRPr="0084371A" w:rsidRDefault="0084371A" w:rsidP="0084371A">
      <w:pPr>
        <w:pStyle w:val="Bibliography"/>
        <w:rPr>
          <w:rFonts w:cs="Times New Roman"/>
        </w:rPr>
      </w:pPr>
      <w:r w:rsidRPr="0084371A">
        <w:rPr>
          <w:rFonts w:cs="Times New Roman"/>
        </w:rPr>
        <w:lastRenderedPageBreak/>
        <w:t xml:space="preserve">Dicks, B. (2013) ‘Interacting with … what? Exploring children’s social and sensory practices in a science discovery centre’, </w:t>
      </w:r>
      <w:r w:rsidRPr="0084371A">
        <w:rPr>
          <w:rFonts w:cs="Times New Roman"/>
          <w:i/>
          <w:iCs/>
        </w:rPr>
        <w:t>Ethnography and Education</w:t>
      </w:r>
      <w:r w:rsidRPr="0084371A">
        <w:rPr>
          <w:rFonts w:cs="Times New Roman"/>
        </w:rPr>
        <w:t>, 8(3), pp. 301–322. Available at: https://doi.org/10.1080/17457823.2013.792677.</w:t>
      </w:r>
    </w:p>
    <w:p w14:paraId="57650500" w14:textId="77777777" w:rsidR="0084371A" w:rsidRPr="0084371A" w:rsidRDefault="0084371A" w:rsidP="0084371A">
      <w:pPr>
        <w:pStyle w:val="Bibliography"/>
        <w:rPr>
          <w:rFonts w:cs="Times New Roman"/>
        </w:rPr>
      </w:pPr>
      <w:r w:rsidRPr="0084371A">
        <w:rPr>
          <w:rFonts w:cs="Times New Roman"/>
        </w:rPr>
        <w:t xml:space="preserve">Diprose, K. </w:t>
      </w:r>
      <w:r w:rsidRPr="0084371A">
        <w:rPr>
          <w:rFonts w:cs="Times New Roman"/>
          <w:i/>
          <w:iCs/>
        </w:rPr>
        <w:t>et al.</w:t>
      </w:r>
      <w:r w:rsidRPr="0084371A">
        <w:rPr>
          <w:rFonts w:cs="Times New Roman"/>
        </w:rPr>
        <w:t xml:space="preserve"> (2019) </w:t>
      </w:r>
      <w:r w:rsidRPr="0084371A">
        <w:rPr>
          <w:rFonts w:cs="Times New Roman"/>
          <w:i/>
          <w:iCs/>
        </w:rPr>
        <w:t>Climate Change, Consumption and Intergenerational Justice: Lived Experiences in China, Uganda and the UK</w:t>
      </w:r>
      <w:r w:rsidRPr="0084371A">
        <w:rPr>
          <w:rFonts w:cs="Times New Roman"/>
        </w:rPr>
        <w:t>. Bristol University Press. Available at: https://doi.org/10.46692/9781529204742.</w:t>
      </w:r>
    </w:p>
    <w:p w14:paraId="597DC536" w14:textId="77777777" w:rsidR="0084371A" w:rsidRPr="0084371A" w:rsidRDefault="0084371A" w:rsidP="0084371A">
      <w:pPr>
        <w:pStyle w:val="Bibliography"/>
        <w:rPr>
          <w:rFonts w:cs="Times New Roman"/>
        </w:rPr>
      </w:pPr>
      <w:r w:rsidRPr="0084371A">
        <w:rPr>
          <w:rFonts w:cs="Times New Roman"/>
        </w:rPr>
        <w:t xml:space="preserve">Dobson, A. (2007) ‘Environmental citizenship: towards sustainable development’, </w:t>
      </w:r>
      <w:r w:rsidRPr="0084371A">
        <w:rPr>
          <w:rFonts w:cs="Times New Roman"/>
          <w:i/>
          <w:iCs/>
        </w:rPr>
        <w:t>Sustainable Development</w:t>
      </w:r>
      <w:r w:rsidRPr="0084371A">
        <w:rPr>
          <w:rFonts w:cs="Times New Roman"/>
        </w:rPr>
        <w:t>, 15(5), pp. 276–285. Available at: https://doi.org/10.1002/sd.344.</w:t>
      </w:r>
    </w:p>
    <w:p w14:paraId="49039E41" w14:textId="77777777" w:rsidR="0084371A" w:rsidRPr="0084371A" w:rsidRDefault="0084371A" w:rsidP="0084371A">
      <w:pPr>
        <w:pStyle w:val="Bibliography"/>
        <w:rPr>
          <w:rFonts w:cs="Times New Roman"/>
        </w:rPr>
      </w:pPr>
      <w:r w:rsidRPr="0084371A">
        <w:rPr>
          <w:rFonts w:cs="Times New Roman"/>
        </w:rPr>
        <w:t xml:space="preserve">Dombroski, K. (2016) ‘Hybrid activist collectives: reframing mothers’ environmental and caring labour’, </w:t>
      </w:r>
      <w:r w:rsidRPr="0084371A">
        <w:rPr>
          <w:rFonts w:cs="Times New Roman"/>
          <w:i/>
          <w:iCs/>
        </w:rPr>
        <w:t>International Journal of Sociology and Social Policy</w:t>
      </w:r>
      <w:r w:rsidRPr="0084371A">
        <w:rPr>
          <w:rFonts w:cs="Times New Roman"/>
        </w:rPr>
        <w:t>, 36(9/10), pp. 629–646. Available at: https://doi.org/10.1108/IJSSP-12-2015-0150.</w:t>
      </w:r>
    </w:p>
    <w:p w14:paraId="2ADB0433" w14:textId="77777777" w:rsidR="0084371A" w:rsidRPr="0084371A" w:rsidRDefault="0084371A" w:rsidP="0084371A">
      <w:pPr>
        <w:pStyle w:val="Bibliography"/>
        <w:rPr>
          <w:rFonts w:cs="Times New Roman"/>
        </w:rPr>
      </w:pPr>
      <w:r w:rsidRPr="0084371A">
        <w:rPr>
          <w:rFonts w:cs="Times New Roman"/>
        </w:rPr>
        <w:t xml:space="preserve">van Dooren, T. (2015) ‘A Day with Crows - Rarity, Nativity and the Violent-Care of Conservation’, </w:t>
      </w:r>
      <w:r w:rsidRPr="0084371A">
        <w:rPr>
          <w:rFonts w:cs="Times New Roman"/>
          <w:i/>
          <w:iCs/>
        </w:rPr>
        <w:t>Animal Studies Journal</w:t>
      </w:r>
      <w:r w:rsidRPr="0084371A">
        <w:rPr>
          <w:rFonts w:cs="Times New Roman"/>
        </w:rPr>
        <w:t>, 4(2), pp. 1–28.</w:t>
      </w:r>
    </w:p>
    <w:p w14:paraId="2F3CD12D" w14:textId="77777777" w:rsidR="0084371A" w:rsidRPr="0084371A" w:rsidRDefault="0084371A" w:rsidP="0084371A">
      <w:pPr>
        <w:pStyle w:val="Bibliography"/>
        <w:rPr>
          <w:rFonts w:cs="Times New Roman"/>
        </w:rPr>
      </w:pPr>
      <w:r w:rsidRPr="0084371A">
        <w:rPr>
          <w:rFonts w:cs="Times New Roman"/>
        </w:rPr>
        <w:t xml:space="preserve">Dorfman, E. (2018) </w:t>
      </w:r>
      <w:r w:rsidRPr="0084371A">
        <w:rPr>
          <w:rFonts w:cs="Times New Roman"/>
          <w:i/>
          <w:iCs/>
        </w:rPr>
        <w:t>The future of natural history museums</w:t>
      </w:r>
      <w:r w:rsidRPr="0084371A">
        <w:rPr>
          <w:rFonts w:cs="Times New Roman"/>
        </w:rPr>
        <w:t>. Milton Park, Abingdon, Oxon ; New York, NY: Routledge.</w:t>
      </w:r>
    </w:p>
    <w:p w14:paraId="4B316B1C" w14:textId="77777777" w:rsidR="0084371A" w:rsidRPr="0084371A" w:rsidRDefault="0084371A" w:rsidP="0084371A">
      <w:pPr>
        <w:pStyle w:val="Bibliography"/>
        <w:rPr>
          <w:rFonts w:cs="Times New Roman"/>
        </w:rPr>
      </w:pPr>
      <w:r w:rsidRPr="0084371A">
        <w:rPr>
          <w:rFonts w:cs="Times New Roman"/>
        </w:rPr>
        <w:t xml:space="preserve">Duffy, M. </w:t>
      </w:r>
      <w:r w:rsidRPr="0084371A">
        <w:rPr>
          <w:rFonts w:cs="Times New Roman"/>
          <w:i/>
          <w:iCs/>
        </w:rPr>
        <w:t>et al.</w:t>
      </w:r>
      <w:r w:rsidRPr="0084371A">
        <w:rPr>
          <w:rFonts w:cs="Times New Roman"/>
        </w:rPr>
        <w:t xml:space="preserve"> (2011) ‘Bodily rhythms: Corporeal capacities to engage with festival spaces’, </w:t>
      </w:r>
      <w:r w:rsidRPr="0084371A">
        <w:rPr>
          <w:rFonts w:cs="Times New Roman"/>
          <w:i/>
          <w:iCs/>
        </w:rPr>
        <w:t>Emotion, Space and Society</w:t>
      </w:r>
      <w:r w:rsidRPr="0084371A">
        <w:rPr>
          <w:rFonts w:cs="Times New Roman"/>
        </w:rPr>
        <w:t>, 4(1), pp. 17–24. Available at: https://doi.org/10.1016/j.emospa.2010.03.004.</w:t>
      </w:r>
    </w:p>
    <w:p w14:paraId="41E7011D" w14:textId="77777777" w:rsidR="0084371A" w:rsidRPr="0084371A" w:rsidRDefault="0084371A" w:rsidP="0084371A">
      <w:pPr>
        <w:pStyle w:val="Bibliography"/>
        <w:rPr>
          <w:rFonts w:cs="Times New Roman"/>
        </w:rPr>
      </w:pPr>
      <w:r w:rsidRPr="0084371A">
        <w:rPr>
          <w:rFonts w:cs="Times New Roman"/>
        </w:rPr>
        <w:t xml:space="preserve">Duffy, M. and Mair, J. (2018) </w:t>
      </w:r>
      <w:r w:rsidRPr="0084371A">
        <w:rPr>
          <w:rFonts w:cs="Times New Roman"/>
          <w:i/>
          <w:iCs/>
        </w:rPr>
        <w:t>Festival encounters: theoretical perspectives on festival events</w:t>
      </w:r>
      <w:r w:rsidRPr="0084371A">
        <w:rPr>
          <w:rFonts w:cs="Times New Roman"/>
        </w:rPr>
        <w:t>. London and New York: Routledge Taylor &amp;amp; Francis Group (Routledge advances in event research). Available at: https://doi.org/10.4324/9781315644097.</w:t>
      </w:r>
    </w:p>
    <w:p w14:paraId="56229D9C" w14:textId="77777777" w:rsidR="0084371A" w:rsidRPr="0084371A" w:rsidRDefault="0084371A" w:rsidP="0084371A">
      <w:pPr>
        <w:pStyle w:val="Bibliography"/>
        <w:rPr>
          <w:rFonts w:cs="Times New Roman"/>
        </w:rPr>
      </w:pPr>
      <w:r w:rsidRPr="0084371A">
        <w:rPr>
          <w:rFonts w:cs="Times New Roman"/>
        </w:rPr>
        <w:t>Duffy, M., Waitt, G.R. and Gibson, C.R. (no date) ‘Get into the groove: the role of sound in generating a sense of belonging in street parades’, p. 24.</w:t>
      </w:r>
    </w:p>
    <w:p w14:paraId="09054EFB" w14:textId="77777777" w:rsidR="0084371A" w:rsidRPr="0084371A" w:rsidRDefault="0084371A" w:rsidP="0084371A">
      <w:pPr>
        <w:pStyle w:val="Bibliography"/>
        <w:rPr>
          <w:rFonts w:cs="Times New Roman"/>
        </w:rPr>
      </w:pPr>
      <w:r w:rsidRPr="0084371A">
        <w:rPr>
          <w:rFonts w:cs="Times New Roman"/>
        </w:rPr>
        <w:t xml:space="preserve">Dunkley, R. (2023) ‘Ecological kin-making in the multispecies muddle: An analytical framework for understanding embodied environmental citizen science experiences’, </w:t>
      </w:r>
      <w:r w:rsidRPr="0084371A">
        <w:rPr>
          <w:rFonts w:cs="Times New Roman"/>
          <w:i/>
          <w:iCs/>
        </w:rPr>
        <w:t>Transactions of the Institute of British Geographers</w:t>
      </w:r>
      <w:r w:rsidRPr="0084371A">
        <w:rPr>
          <w:rFonts w:cs="Times New Roman"/>
        </w:rPr>
        <w:t>, n/a(n/a). Available at: https://doi.org/10.1111/tran.12613.</w:t>
      </w:r>
    </w:p>
    <w:p w14:paraId="2BB3967A" w14:textId="77777777" w:rsidR="0084371A" w:rsidRPr="0084371A" w:rsidRDefault="0084371A" w:rsidP="0084371A">
      <w:pPr>
        <w:pStyle w:val="Bibliography"/>
        <w:rPr>
          <w:rFonts w:cs="Times New Roman"/>
        </w:rPr>
      </w:pPr>
      <w:r w:rsidRPr="0084371A">
        <w:rPr>
          <w:rFonts w:cs="Times New Roman"/>
        </w:rPr>
        <w:t xml:space="preserve">Eagleton, T. (1994) </w:t>
      </w:r>
      <w:r w:rsidRPr="0084371A">
        <w:rPr>
          <w:rFonts w:cs="Times New Roman"/>
          <w:i/>
          <w:iCs/>
        </w:rPr>
        <w:t>Walter Benjamin or Towards a revolutionary criticism</w:t>
      </w:r>
      <w:r w:rsidRPr="0084371A">
        <w:rPr>
          <w:rFonts w:cs="Times New Roman"/>
        </w:rPr>
        <w:t>. 5. impr. London: Verso.</w:t>
      </w:r>
    </w:p>
    <w:p w14:paraId="23A08F01" w14:textId="77777777" w:rsidR="0084371A" w:rsidRPr="0084371A" w:rsidRDefault="0084371A" w:rsidP="0084371A">
      <w:pPr>
        <w:pStyle w:val="Bibliography"/>
        <w:rPr>
          <w:rFonts w:cs="Times New Roman"/>
        </w:rPr>
      </w:pPr>
      <w:r w:rsidRPr="0084371A">
        <w:rPr>
          <w:rFonts w:cs="Times New Roman"/>
        </w:rPr>
        <w:t xml:space="preserve">Eaton, E.M. and Day, N.A. (2019) ‘Petro-pedagogy: fossil fuel interests and the obstruction of climate justice in public education’, </w:t>
      </w:r>
      <w:r w:rsidRPr="0084371A">
        <w:rPr>
          <w:rFonts w:cs="Times New Roman"/>
          <w:i/>
          <w:iCs/>
        </w:rPr>
        <w:t>Environmental Education Research</w:t>
      </w:r>
      <w:r w:rsidRPr="0084371A">
        <w:rPr>
          <w:rFonts w:cs="Times New Roman"/>
        </w:rPr>
        <w:t>, 0(0), pp. 1–17. Available at: https://doi.org/10.1080/13504622.2019.1650164.</w:t>
      </w:r>
    </w:p>
    <w:p w14:paraId="619AD42E" w14:textId="77777777" w:rsidR="0084371A" w:rsidRPr="0084371A" w:rsidRDefault="0084371A" w:rsidP="0084371A">
      <w:pPr>
        <w:pStyle w:val="Bibliography"/>
        <w:rPr>
          <w:rFonts w:cs="Times New Roman"/>
        </w:rPr>
      </w:pPr>
      <w:r w:rsidRPr="0084371A">
        <w:rPr>
          <w:rFonts w:cs="Times New Roman"/>
        </w:rPr>
        <w:t xml:space="preserve">Echterling, C. (2016) ‘How to Save the World and Other Lessons from Children’s Environmental Literature’, </w:t>
      </w:r>
      <w:r w:rsidRPr="0084371A">
        <w:rPr>
          <w:rFonts w:cs="Times New Roman"/>
          <w:i/>
          <w:iCs/>
        </w:rPr>
        <w:t>Children’s Literature in Education</w:t>
      </w:r>
      <w:r w:rsidRPr="0084371A">
        <w:rPr>
          <w:rFonts w:cs="Times New Roman"/>
        </w:rPr>
        <w:t>, 47(4), pp. 283–299. Available at: https://doi.org/10.1007/s10583-016-9290-6.</w:t>
      </w:r>
    </w:p>
    <w:p w14:paraId="0BCAD91B" w14:textId="77777777" w:rsidR="0084371A" w:rsidRPr="0084371A" w:rsidRDefault="0084371A" w:rsidP="0084371A">
      <w:pPr>
        <w:pStyle w:val="Bibliography"/>
        <w:rPr>
          <w:rFonts w:cs="Times New Roman"/>
        </w:rPr>
      </w:pPr>
      <w:r w:rsidRPr="0084371A">
        <w:rPr>
          <w:rFonts w:cs="Times New Roman"/>
        </w:rPr>
        <w:lastRenderedPageBreak/>
        <w:t xml:space="preserve">Edelman, L. (2004) </w:t>
      </w:r>
      <w:r w:rsidRPr="0084371A">
        <w:rPr>
          <w:rFonts w:cs="Times New Roman"/>
          <w:i/>
          <w:iCs/>
        </w:rPr>
        <w:t>No future: queer theory and the death drive</w:t>
      </w:r>
      <w:r w:rsidRPr="0084371A">
        <w:rPr>
          <w:rFonts w:cs="Times New Roman"/>
        </w:rPr>
        <w:t>. Durham: Duke University Press (Series Q).</w:t>
      </w:r>
    </w:p>
    <w:p w14:paraId="7FF7A5F7" w14:textId="77777777" w:rsidR="0084371A" w:rsidRPr="0084371A" w:rsidRDefault="0084371A" w:rsidP="0084371A">
      <w:pPr>
        <w:pStyle w:val="Bibliography"/>
        <w:rPr>
          <w:rFonts w:cs="Times New Roman"/>
        </w:rPr>
      </w:pPr>
      <w:r w:rsidRPr="0084371A">
        <w:rPr>
          <w:rFonts w:cs="Times New Roman"/>
        </w:rPr>
        <w:t xml:space="preserve">Eden, S. (2009) ‘Environment’, in R. Kitchin and N. Thrift (eds) </w:t>
      </w:r>
      <w:r w:rsidRPr="0084371A">
        <w:rPr>
          <w:rFonts w:cs="Times New Roman"/>
          <w:i/>
          <w:iCs/>
        </w:rPr>
        <w:t>International Encyclopedia of Human Geography</w:t>
      </w:r>
      <w:r w:rsidRPr="0084371A">
        <w:rPr>
          <w:rFonts w:cs="Times New Roman"/>
        </w:rPr>
        <w:t>. Oxford: Elsevier, pp. 505–516. Available at: https://doi.org/10.1016/B978-008044910-4.00268-6.</w:t>
      </w:r>
    </w:p>
    <w:p w14:paraId="5AA6E7AB" w14:textId="77777777" w:rsidR="0084371A" w:rsidRPr="0084371A" w:rsidRDefault="0084371A" w:rsidP="0084371A">
      <w:pPr>
        <w:pStyle w:val="Bibliography"/>
        <w:rPr>
          <w:rFonts w:cs="Times New Roman"/>
        </w:rPr>
      </w:pPr>
      <w:r w:rsidRPr="0084371A">
        <w:rPr>
          <w:rFonts w:cs="Times New Roman"/>
        </w:rPr>
        <w:t xml:space="preserve">Eden, S.E. (1993) ‘Individual Environmental Responsibility and its Role in Public Environmentalism’, </w:t>
      </w:r>
      <w:r w:rsidRPr="0084371A">
        <w:rPr>
          <w:rFonts w:cs="Times New Roman"/>
          <w:i/>
          <w:iCs/>
        </w:rPr>
        <w:t>Environment and Planning A: Economy and Space</w:t>
      </w:r>
      <w:r w:rsidRPr="0084371A">
        <w:rPr>
          <w:rFonts w:cs="Times New Roman"/>
        </w:rPr>
        <w:t>, 25(12), pp. 1743–1758. Available at: https://doi.org/10.1068/a251743.</w:t>
      </w:r>
    </w:p>
    <w:p w14:paraId="50127D89" w14:textId="77777777" w:rsidR="0084371A" w:rsidRPr="0084371A" w:rsidRDefault="0084371A" w:rsidP="0084371A">
      <w:pPr>
        <w:pStyle w:val="Bibliography"/>
        <w:rPr>
          <w:rFonts w:cs="Times New Roman"/>
        </w:rPr>
      </w:pPr>
      <w:r w:rsidRPr="0084371A">
        <w:rPr>
          <w:rFonts w:cs="Times New Roman"/>
        </w:rPr>
        <w:t xml:space="preserve">Eden, S.E. (2016) ‘Individual Environmental Responsibility and its Role in Public Environmentalism’:, </w:t>
      </w:r>
      <w:r w:rsidRPr="0084371A">
        <w:rPr>
          <w:rFonts w:cs="Times New Roman"/>
          <w:i/>
          <w:iCs/>
        </w:rPr>
        <w:t>Environment and Planning A</w:t>
      </w:r>
      <w:r w:rsidRPr="0084371A">
        <w:rPr>
          <w:rFonts w:cs="Times New Roman"/>
        </w:rPr>
        <w:t xml:space="preserve"> [Preprint]. Available at: https://doi.org/10.1068/a251743.</w:t>
      </w:r>
    </w:p>
    <w:p w14:paraId="7066D89E" w14:textId="77777777" w:rsidR="0084371A" w:rsidRPr="0084371A" w:rsidRDefault="0084371A" w:rsidP="0084371A">
      <w:pPr>
        <w:pStyle w:val="Bibliography"/>
        <w:rPr>
          <w:rFonts w:cs="Times New Roman"/>
        </w:rPr>
      </w:pPr>
      <w:r w:rsidRPr="0084371A">
        <w:rPr>
          <w:rFonts w:cs="Times New Roman"/>
        </w:rPr>
        <w:t xml:space="preserve">Edensor, T. (2018) ‘Moonraking in Slaithwaite Making lanterns, making place’, in Price, L. and Hawkins, H., </w:t>
      </w:r>
      <w:r w:rsidRPr="0084371A">
        <w:rPr>
          <w:rFonts w:cs="Times New Roman"/>
          <w:i/>
          <w:iCs/>
        </w:rPr>
        <w:t>Geographies of making, craft and creativity</w:t>
      </w:r>
      <w:r w:rsidRPr="0084371A">
        <w:rPr>
          <w:rFonts w:cs="Times New Roman"/>
        </w:rPr>
        <w:t>. Abingdon, Oxon New York, NY: Routledge (Routledge research in culture, space and identity).</w:t>
      </w:r>
    </w:p>
    <w:p w14:paraId="34911C29" w14:textId="77777777" w:rsidR="0084371A" w:rsidRPr="0084371A" w:rsidRDefault="0084371A" w:rsidP="0084371A">
      <w:pPr>
        <w:pStyle w:val="Bibliography"/>
        <w:rPr>
          <w:rFonts w:cs="Times New Roman"/>
        </w:rPr>
      </w:pPr>
      <w:r w:rsidRPr="0084371A">
        <w:rPr>
          <w:rFonts w:cs="Times New Roman"/>
        </w:rPr>
        <w:t xml:space="preserve">Edwards, L.K. (2023) ‘The role of family dialogue in becoming response-able: a common worlds approach’, </w:t>
      </w:r>
      <w:r w:rsidRPr="0084371A">
        <w:rPr>
          <w:rFonts w:cs="Times New Roman"/>
          <w:i/>
          <w:iCs/>
        </w:rPr>
        <w:t>Children’s Geographies</w:t>
      </w:r>
      <w:r w:rsidRPr="0084371A">
        <w:rPr>
          <w:rFonts w:cs="Times New Roman"/>
        </w:rPr>
        <w:t>, 0(0), pp. 1–7. Available at: https://doi.org/10.1080/14733285.2023.2276279.</w:t>
      </w:r>
    </w:p>
    <w:p w14:paraId="3DF226FD" w14:textId="77777777" w:rsidR="0084371A" w:rsidRPr="0084371A" w:rsidRDefault="0084371A" w:rsidP="0084371A">
      <w:pPr>
        <w:pStyle w:val="Bibliography"/>
        <w:rPr>
          <w:rFonts w:cs="Times New Roman"/>
        </w:rPr>
      </w:pPr>
      <w:r w:rsidRPr="0084371A">
        <w:rPr>
          <w:rFonts w:cs="Times New Roman"/>
        </w:rPr>
        <w:t xml:space="preserve">Ekholm, S. and Olofsson, A. (2017) ‘Parenthood and Worrying About Climate Change: The Limitations of Previous Approaches’, </w:t>
      </w:r>
      <w:r w:rsidRPr="0084371A">
        <w:rPr>
          <w:rFonts w:cs="Times New Roman"/>
          <w:i/>
          <w:iCs/>
        </w:rPr>
        <w:t>Risk Analysis</w:t>
      </w:r>
      <w:r w:rsidRPr="0084371A">
        <w:rPr>
          <w:rFonts w:cs="Times New Roman"/>
        </w:rPr>
        <w:t>, 37(2), pp. 305–314. Available at: https://doi.org/10.1111/risa.12626.</w:t>
      </w:r>
    </w:p>
    <w:p w14:paraId="0DCE8670" w14:textId="77777777" w:rsidR="0084371A" w:rsidRPr="0084371A" w:rsidRDefault="0084371A" w:rsidP="0084371A">
      <w:pPr>
        <w:pStyle w:val="Bibliography"/>
        <w:rPr>
          <w:rFonts w:cs="Times New Roman"/>
        </w:rPr>
      </w:pPr>
      <w:r w:rsidRPr="0084371A">
        <w:rPr>
          <w:rFonts w:cs="Times New Roman"/>
        </w:rPr>
        <w:t xml:space="preserve">Ellis, C. (2007) ‘Telling Secrets, Revealing Lives: Relational Ethics in Research With Intimate Others’, </w:t>
      </w:r>
      <w:r w:rsidRPr="0084371A">
        <w:rPr>
          <w:rFonts w:cs="Times New Roman"/>
          <w:i/>
          <w:iCs/>
        </w:rPr>
        <w:t>Qualitative Inquiry</w:t>
      </w:r>
      <w:r w:rsidRPr="0084371A">
        <w:rPr>
          <w:rFonts w:cs="Times New Roman"/>
        </w:rPr>
        <w:t>, 13(1), pp. 3–29. Available at: https://doi.org/10.1177/1077800406294947.</w:t>
      </w:r>
    </w:p>
    <w:p w14:paraId="470837F3" w14:textId="77777777" w:rsidR="0084371A" w:rsidRPr="0084371A" w:rsidRDefault="0084371A" w:rsidP="0084371A">
      <w:pPr>
        <w:pStyle w:val="Bibliography"/>
        <w:rPr>
          <w:rFonts w:cs="Times New Roman"/>
        </w:rPr>
      </w:pPr>
      <w:r w:rsidRPr="0084371A">
        <w:rPr>
          <w:rFonts w:cs="Times New Roman"/>
        </w:rPr>
        <w:t xml:space="preserve">Evans, R. </w:t>
      </w:r>
      <w:r w:rsidRPr="0084371A">
        <w:rPr>
          <w:rFonts w:cs="Times New Roman"/>
          <w:i/>
          <w:iCs/>
        </w:rPr>
        <w:t>et al.</w:t>
      </w:r>
      <w:r w:rsidRPr="0084371A">
        <w:rPr>
          <w:rFonts w:cs="Times New Roman"/>
        </w:rPr>
        <w:t xml:space="preserve"> (2019) ‘Unpacking “family troubles”, care and relationality across time and space’, </w:t>
      </w:r>
      <w:r w:rsidRPr="0084371A">
        <w:rPr>
          <w:rFonts w:cs="Times New Roman"/>
          <w:i/>
          <w:iCs/>
        </w:rPr>
        <w:t>Children’s Geographies</w:t>
      </w:r>
      <w:r w:rsidRPr="0084371A">
        <w:rPr>
          <w:rFonts w:cs="Times New Roman"/>
        </w:rPr>
        <w:t>, 17(5), pp. 501–513. Available at: https://doi.org/10.1080/14733285.2019.1655139.</w:t>
      </w:r>
    </w:p>
    <w:p w14:paraId="21574723" w14:textId="77777777" w:rsidR="0084371A" w:rsidRPr="0084371A" w:rsidRDefault="0084371A" w:rsidP="0084371A">
      <w:pPr>
        <w:pStyle w:val="Bibliography"/>
        <w:rPr>
          <w:rFonts w:cs="Times New Roman"/>
        </w:rPr>
      </w:pPr>
      <w:r w:rsidRPr="0084371A">
        <w:rPr>
          <w:rFonts w:cs="Times New Roman"/>
        </w:rPr>
        <w:t xml:space="preserve">Extinction Rebellion (2020) ‘The Truth’, </w:t>
      </w:r>
      <w:r w:rsidRPr="0084371A">
        <w:rPr>
          <w:rFonts w:cs="Times New Roman"/>
          <w:i/>
          <w:iCs/>
        </w:rPr>
        <w:t>Extinction Rebellion</w:t>
      </w:r>
      <w:r w:rsidRPr="0084371A">
        <w:rPr>
          <w:rFonts w:cs="Times New Roman"/>
        </w:rPr>
        <w:t>. Available at: https://rebellion.earth/the-truth/ (Accessed: 15 June 2020).</w:t>
      </w:r>
    </w:p>
    <w:p w14:paraId="2C50C5BC" w14:textId="77777777" w:rsidR="0084371A" w:rsidRPr="0084371A" w:rsidRDefault="0084371A" w:rsidP="0084371A">
      <w:pPr>
        <w:pStyle w:val="Bibliography"/>
        <w:rPr>
          <w:rFonts w:cs="Times New Roman"/>
        </w:rPr>
      </w:pPr>
      <w:r w:rsidRPr="0084371A">
        <w:rPr>
          <w:rFonts w:cs="Times New Roman"/>
        </w:rPr>
        <w:t xml:space="preserve">Extinction Rebellion (2023a) </w:t>
      </w:r>
      <w:r w:rsidRPr="0084371A">
        <w:rPr>
          <w:rFonts w:cs="Times New Roman"/>
          <w:i/>
          <w:iCs/>
        </w:rPr>
        <w:t>Rebellion Academy UK</w:t>
      </w:r>
      <w:r w:rsidRPr="0084371A">
        <w:rPr>
          <w:rFonts w:cs="Times New Roman"/>
        </w:rPr>
        <w:t xml:space="preserve">, </w:t>
      </w:r>
      <w:r w:rsidRPr="0084371A">
        <w:rPr>
          <w:rFonts w:cs="Times New Roman"/>
          <w:i/>
          <w:iCs/>
        </w:rPr>
        <w:t>Rebellion Academy UK</w:t>
      </w:r>
      <w:r w:rsidRPr="0084371A">
        <w:rPr>
          <w:rFonts w:cs="Times New Roman"/>
        </w:rPr>
        <w:t>. Available at: https://uk.rebellion.academy/ (Accessed: 4 October 2023).</w:t>
      </w:r>
    </w:p>
    <w:p w14:paraId="31BE83BB" w14:textId="77777777" w:rsidR="0084371A" w:rsidRPr="0084371A" w:rsidRDefault="0084371A" w:rsidP="0084371A">
      <w:pPr>
        <w:pStyle w:val="Bibliography"/>
        <w:rPr>
          <w:rFonts w:cs="Times New Roman"/>
        </w:rPr>
      </w:pPr>
      <w:r w:rsidRPr="0084371A">
        <w:rPr>
          <w:rFonts w:cs="Times New Roman"/>
        </w:rPr>
        <w:t xml:space="preserve">Extinction Rebellion (2023b) ‘The Big One’, </w:t>
      </w:r>
      <w:r w:rsidRPr="0084371A">
        <w:rPr>
          <w:rFonts w:cs="Times New Roman"/>
          <w:i/>
          <w:iCs/>
        </w:rPr>
        <w:t>Extinction Rebellion UK</w:t>
      </w:r>
      <w:r w:rsidRPr="0084371A">
        <w:rPr>
          <w:rFonts w:cs="Times New Roman"/>
        </w:rPr>
        <w:t>. Available at: https://extinctionrebellion.uk/the-big-one/ (Accessed: 7 July 2023).</w:t>
      </w:r>
    </w:p>
    <w:p w14:paraId="74D06CE1" w14:textId="77777777" w:rsidR="0084371A" w:rsidRPr="0084371A" w:rsidRDefault="0084371A" w:rsidP="0084371A">
      <w:pPr>
        <w:pStyle w:val="Bibliography"/>
        <w:rPr>
          <w:rFonts w:cs="Times New Roman"/>
        </w:rPr>
      </w:pPr>
      <w:r w:rsidRPr="0084371A">
        <w:rPr>
          <w:rFonts w:cs="Times New Roman"/>
        </w:rPr>
        <w:t xml:space="preserve">Extinction Rebellion UK (2023) </w:t>
      </w:r>
      <w:r w:rsidRPr="0084371A">
        <w:rPr>
          <w:rFonts w:cs="Times New Roman"/>
          <w:i/>
          <w:iCs/>
        </w:rPr>
        <w:t>Community Groups</w:t>
      </w:r>
      <w:r w:rsidRPr="0084371A">
        <w:rPr>
          <w:rFonts w:cs="Times New Roman"/>
        </w:rPr>
        <w:t xml:space="preserve">, </w:t>
      </w:r>
      <w:r w:rsidRPr="0084371A">
        <w:rPr>
          <w:rFonts w:cs="Times New Roman"/>
          <w:i/>
          <w:iCs/>
        </w:rPr>
        <w:t>Extinction Rebellion</w:t>
      </w:r>
      <w:r w:rsidRPr="0084371A">
        <w:rPr>
          <w:rFonts w:cs="Times New Roman"/>
        </w:rPr>
        <w:t>. Available at: https://rebellion.earth/act-now/resources/communities/community-groups/ (Accessed: 12 June 2020).</w:t>
      </w:r>
    </w:p>
    <w:p w14:paraId="7AEDECAB" w14:textId="77777777" w:rsidR="0084371A" w:rsidRPr="0084371A" w:rsidRDefault="0084371A" w:rsidP="0084371A">
      <w:pPr>
        <w:pStyle w:val="Bibliography"/>
        <w:rPr>
          <w:rFonts w:cs="Times New Roman"/>
        </w:rPr>
      </w:pPr>
      <w:r w:rsidRPr="0084371A">
        <w:rPr>
          <w:rFonts w:cs="Times New Roman"/>
        </w:rPr>
        <w:lastRenderedPageBreak/>
        <w:t xml:space="preserve">Fernando, J.L. (2001) ‘Children’s Rights: Beyond the Impasse’, </w:t>
      </w:r>
      <w:r w:rsidRPr="0084371A">
        <w:rPr>
          <w:rFonts w:cs="Times New Roman"/>
          <w:i/>
          <w:iCs/>
        </w:rPr>
        <w:t>The Annals of the American Academy of Political and Social Science</w:t>
      </w:r>
      <w:r w:rsidRPr="0084371A">
        <w:rPr>
          <w:rFonts w:cs="Times New Roman"/>
        </w:rPr>
        <w:t>, 575, pp. 8–24.</w:t>
      </w:r>
    </w:p>
    <w:p w14:paraId="149D62EC" w14:textId="77777777" w:rsidR="0084371A" w:rsidRPr="0084371A" w:rsidRDefault="0084371A" w:rsidP="0084371A">
      <w:pPr>
        <w:pStyle w:val="Bibliography"/>
        <w:rPr>
          <w:rFonts w:cs="Times New Roman"/>
        </w:rPr>
      </w:pPr>
      <w:r w:rsidRPr="0084371A">
        <w:rPr>
          <w:rFonts w:cs="Times New Roman"/>
        </w:rPr>
        <w:t xml:space="preserve">Festival of Thrift CIC (2021) </w:t>
      </w:r>
      <w:r w:rsidRPr="0084371A">
        <w:rPr>
          <w:rFonts w:cs="Times New Roman"/>
          <w:i/>
          <w:iCs/>
        </w:rPr>
        <w:t>Festival of Thrift - Come &amp; Celebrate Sustainable Living</w:t>
      </w:r>
      <w:r w:rsidRPr="0084371A">
        <w:rPr>
          <w:rFonts w:cs="Times New Roman"/>
        </w:rPr>
        <w:t xml:space="preserve">, </w:t>
      </w:r>
      <w:r w:rsidRPr="0084371A">
        <w:rPr>
          <w:rFonts w:cs="Times New Roman"/>
          <w:i/>
          <w:iCs/>
        </w:rPr>
        <w:t>Festival of Thrift</w:t>
      </w:r>
      <w:r w:rsidRPr="0084371A">
        <w:rPr>
          <w:rFonts w:cs="Times New Roman"/>
        </w:rPr>
        <w:t>. Available at: https://www.festivalofthrift.co.uk/ (Accessed: 7 October 2021).</w:t>
      </w:r>
    </w:p>
    <w:p w14:paraId="74E8A284" w14:textId="77777777" w:rsidR="0084371A" w:rsidRPr="0084371A" w:rsidRDefault="0084371A" w:rsidP="0084371A">
      <w:pPr>
        <w:pStyle w:val="Bibliography"/>
        <w:rPr>
          <w:rFonts w:cs="Times New Roman"/>
        </w:rPr>
      </w:pPr>
      <w:r w:rsidRPr="0084371A">
        <w:rPr>
          <w:rFonts w:cs="Times New Roman"/>
        </w:rPr>
        <w:t xml:space="preserve">Festival of Thrift CIC (2022) </w:t>
      </w:r>
      <w:r w:rsidRPr="0084371A">
        <w:rPr>
          <w:rFonts w:cs="Times New Roman"/>
          <w:i/>
          <w:iCs/>
        </w:rPr>
        <w:t>2021-2022 Festival of Thrift Annual Report</w:t>
      </w:r>
      <w:r w:rsidRPr="0084371A">
        <w:rPr>
          <w:rFonts w:cs="Times New Roman"/>
        </w:rPr>
        <w:t>. Available at: https://www.festivalofthrift.co.uk/?page_id=12082 (Accessed: 12 October 2025).</w:t>
      </w:r>
    </w:p>
    <w:p w14:paraId="1BAF974B" w14:textId="77777777" w:rsidR="0084371A" w:rsidRPr="0084371A" w:rsidRDefault="0084371A" w:rsidP="0084371A">
      <w:pPr>
        <w:pStyle w:val="Bibliography"/>
        <w:rPr>
          <w:rFonts w:cs="Times New Roman"/>
        </w:rPr>
      </w:pPr>
      <w:r w:rsidRPr="0084371A">
        <w:rPr>
          <w:rFonts w:cs="Times New Roman"/>
        </w:rPr>
        <w:t xml:space="preserve">Fletcher, R. (2010) ‘Neoliberal environmentality: Towards a poststructuralist political ecology of the conservation debate’, </w:t>
      </w:r>
      <w:r w:rsidRPr="0084371A">
        <w:rPr>
          <w:rFonts w:cs="Times New Roman"/>
          <w:i/>
          <w:iCs/>
        </w:rPr>
        <w:t>Conservation and Society</w:t>
      </w:r>
      <w:r w:rsidRPr="0084371A">
        <w:rPr>
          <w:rFonts w:cs="Times New Roman"/>
        </w:rPr>
        <w:t>, 8(3), p. 171. Available at: https://doi.org/10.4103/0972-4923.73806.</w:t>
      </w:r>
    </w:p>
    <w:p w14:paraId="3A4BDD1B" w14:textId="77777777" w:rsidR="0084371A" w:rsidRPr="0084371A" w:rsidRDefault="0084371A" w:rsidP="0084371A">
      <w:pPr>
        <w:pStyle w:val="Bibliography"/>
        <w:rPr>
          <w:rFonts w:cs="Times New Roman"/>
        </w:rPr>
      </w:pPr>
      <w:r w:rsidRPr="0084371A">
        <w:rPr>
          <w:rFonts w:cs="Times New Roman"/>
        </w:rPr>
        <w:t xml:space="preserve">Fletcher, R. (2017) ‘Environmentality unbound: Multiple governmentalities in environmental politics’, </w:t>
      </w:r>
      <w:r w:rsidRPr="0084371A">
        <w:rPr>
          <w:rFonts w:cs="Times New Roman"/>
          <w:i/>
          <w:iCs/>
        </w:rPr>
        <w:t>Geoforum</w:t>
      </w:r>
      <w:r w:rsidRPr="0084371A">
        <w:rPr>
          <w:rFonts w:cs="Times New Roman"/>
        </w:rPr>
        <w:t>, 85, pp. 311–315. Available at: https://doi.org/10.1016/j.geoforum.2017.06.009.</w:t>
      </w:r>
    </w:p>
    <w:p w14:paraId="0B6E2BE1" w14:textId="77777777" w:rsidR="0084371A" w:rsidRPr="0084371A" w:rsidRDefault="0084371A" w:rsidP="0084371A">
      <w:pPr>
        <w:pStyle w:val="Bibliography"/>
        <w:rPr>
          <w:rFonts w:cs="Times New Roman"/>
        </w:rPr>
      </w:pPr>
      <w:r w:rsidRPr="0084371A">
        <w:rPr>
          <w:rFonts w:cs="Times New Roman"/>
        </w:rPr>
        <w:t xml:space="preserve">Ford, A. and Norgaard, K.M. (2020) ‘Whose everyday climate cultures? Environmental subjectivities and invisibility in climate change discourse’, </w:t>
      </w:r>
      <w:r w:rsidRPr="0084371A">
        <w:rPr>
          <w:rFonts w:cs="Times New Roman"/>
          <w:i/>
          <w:iCs/>
        </w:rPr>
        <w:t>Climatic Change</w:t>
      </w:r>
      <w:r w:rsidRPr="0084371A">
        <w:rPr>
          <w:rFonts w:cs="Times New Roman"/>
        </w:rPr>
        <w:t xml:space="preserve"> [Preprint]. Available at: https://doi.org/10.1007/s10584-019-02632-1.</w:t>
      </w:r>
    </w:p>
    <w:p w14:paraId="1C960CC4" w14:textId="77777777" w:rsidR="0084371A" w:rsidRPr="0084371A" w:rsidRDefault="0084371A" w:rsidP="0084371A">
      <w:pPr>
        <w:pStyle w:val="Bibliography"/>
        <w:rPr>
          <w:rFonts w:cs="Times New Roman"/>
        </w:rPr>
      </w:pPr>
      <w:r w:rsidRPr="0084371A">
        <w:rPr>
          <w:rFonts w:cs="Times New Roman"/>
        </w:rPr>
        <w:t xml:space="preserve">Foucault, M. (1986) ‘Of Other Spaces’, </w:t>
      </w:r>
      <w:r w:rsidRPr="0084371A">
        <w:rPr>
          <w:rFonts w:cs="Times New Roman"/>
          <w:i/>
          <w:iCs/>
        </w:rPr>
        <w:t>Diacritics</w:t>
      </w:r>
      <w:r w:rsidRPr="0084371A">
        <w:rPr>
          <w:rFonts w:cs="Times New Roman"/>
        </w:rPr>
        <w:t>. Translated by J. Miskowiec, 16(1), pp. 22–27. Available at: https://doi.org/10.2307/464648.</w:t>
      </w:r>
    </w:p>
    <w:p w14:paraId="43746D41" w14:textId="77777777" w:rsidR="0084371A" w:rsidRPr="0084371A" w:rsidRDefault="0084371A" w:rsidP="0084371A">
      <w:pPr>
        <w:pStyle w:val="Bibliography"/>
        <w:rPr>
          <w:rFonts w:cs="Times New Roman"/>
        </w:rPr>
      </w:pPr>
      <w:r w:rsidRPr="0084371A">
        <w:rPr>
          <w:rFonts w:cs="Times New Roman"/>
        </w:rPr>
        <w:t xml:space="preserve">Fraixedas, S. </w:t>
      </w:r>
      <w:r w:rsidRPr="0084371A">
        <w:rPr>
          <w:rFonts w:cs="Times New Roman"/>
          <w:i/>
          <w:iCs/>
        </w:rPr>
        <w:t>et al.</w:t>
      </w:r>
      <w:r w:rsidRPr="0084371A">
        <w:rPr>
          <w:rFonts w:cs="Times New Roman"/>
        </w:rPr>
        <w:t xml:space="preserve"> (2020) ‘A state-of-the-art review on birds as indicators of biodiversity: Advances, challenges, and future directions’, </w:t>
      </w:r>
      <w:r w:rsidRPr="0084371A">
        <w:rPr>
          <w:rFonts w:cs="Times New Roman"/>
          <w:i/>
          <w:iCs/>
        </w:rPr>
        <w:t>Ecological Indicators</w:t>
      </w:r>
      <w:r w:rsidRPr="0084371A">
        <w:rPr>
          <w:rFonts w:cs="Times New Roman"/>
        </w:rPr>
        <w:t>, 118, p. 106728. Available at: https://doi.org/10.1016/j.ecolind.2020.106728.</w:t>
      </w:r>
    </w:p>
    <w:p w14:paraId="64903D57" w14:textId="77777777" w:rsidR="0084371A" w:rsidRPr="0084371A" w:rsidRDefault="0084371A" w:rsidP="0084371A">
      <w:pPr>
        <w:pStyle w:val="Bibliography"/>
        <w:rPr>
          <w:rFonts w:cs="Times New Roman"/>
        </w:rPr>
      </w:pPr>
      <w:r w:rsidRPr="0084371A">
        <w:rPr>
          <w:rFonts w:cs="Times New Roman"/>
        </w:rPr>
        <w:t xml:space="preserve">Friends of the Earth (2020) </w:t>
      </w:r>
      <w:r w:rsidRPr="0084371A">
        <w:rPr>
          <w:rFonts w:cs="Times New Roman"/>
          <w:i/>
          <w:iCs/>
        </w:rPr>
        <w:t>The Bee Cause Help save bees</w:t>
      </w:r>
      <w:r w:rsidRPr="0084371A">
        <w:rPr>
          <w:rFonts w:cs="Times New Roman"/>
        </w:rPr>
        <w:t xml:space="preserve">, </w:t>
      </w:r>
      <w:r w:rsidRPr="0084371A">
        <w:rPr>
          <w:rFonts w:cs="Times New Roman"/>
          <w:i/>
          <w:iCs/>
        </w:rPr>
        <w:t>Friends of the Earth</w:t>
      </w:r>
      <w:r w:rsidRPr="0084371A">
        <w:rPr>
          <w:rFonts w:cs="Times New Roman"/>
        </w:rPr>
        <w:t>. Available at: https://friendsoftheearth.uk/bees (Accessed: 8 January 2020).</w:t>
      </w:r>
    </w:p>
    <w:p w14:paraId="0C8E0D92" w14:textId="77777777" w:rsidR="0084371A" w:rsidRPr="0084371A" w:rsidRDefault="0084371A" w:rsidP="0084371A">
      <w:pPr>
        <w:pStyle w:val="Bibliography"/>
        <w:rPr>
          <w:rFonts w:cs="Times New Roman"/>
        </w:rPr>
      </w:pPr>
      <w:r w:rsidRPr="0084371A">
        <w:rPr>
          <w:rFonts w:cs="Times New Roman"/>
        </w:rPr>
        <w:t xml:space="preserve">Gandy, M. (2012a) ‘Queer Ecology: Nature, Sexuality, and Heterotopic Alliances’, </w:t>
      </w:r>
      <w:r w:rsidRPr="0084371A">
        <w:rPr>
          <w:rFonts w:cs="Times New Roman"/>
          <w:i/>
          <w:iCs/>
        </w:rPr>
        <w:t>Environment and Planning D: Society and Space</w:t>
      </w:r>
      <w:r w:rsidRPr="0084371A">
        <w:rPr>
          <w:rFonts w:cs="Times New Roman"/>
        </w:rPr>
        <w:t>, 30(4), pp. 727–747. Available at: https://doi.org/10.1068/d10511.</w:t>
      </w:r>
    </w:p>
    <w:p w14:paraId="40AB6125" w14:textId="77777777" w:rsidR="0084371A" w:rsidRPr="0084371A" w:rsidRDefault="0084371A" w:rsidP="0084371A">
      <w:pPr>
        <w:pStyle w:val="Bibliography"/>
        <w:rPr>
          <w:rFonts w:cs="Times New Roman"/>
        </w:rPr>
      </w:pPr>
      <w:r w:rsidRPr="0084371A">
        <w:rPr>
          <w:rFonts w:cs="Times New Roman"/>
        </w:rPr>
        <w:t xml:space="preserve">Gandy, M. (2012b) ‘Queer Ecology: Nature, Sexuality, and Heterotopic Alliances’, </w:t>
      </w:r>
      <w:r w:rsidRPr="0084371A">
        <w:rPr>
          <w:rFonts w:cs="Times New Roman"/>
          <w:i/>
          <w:iCs/>
        </w:rPr>
        <w:t>Environment and Planning D: Society and Space</w:t>
      </w:r>
      <w:r w:rsidRPr="0084371A">
        <w:rPr>
          <w:rFonts w:cs="Times New Roman"/>
        </w:rPr>
        <w:t>, 30(4), pp. 727–747. Available at: https://doi.org/10.1068/d10511.</w:t>
      </w:r>
    </w:p>
    <w:p w14:paraId="09BAB0BF" w14:textId="77777777" w:rsidR="0084371A" w:rsidRPr="0084371A" w:rsidRDefault="0084371A" w:rsidP="0084371A">
      <w:pPr>
        <w:pStyle w:val="Bibliography"/>
        <w:rPr>
          <w:rFonts w:cs="Times New Roman"/>
        </w:rPr>
      </w:pPr>
      <w:r w:rsidRPr="0084371A">
        <w:rPr>
          <w:rFonts w:cs="Times New Roman"/>
        </w:rPr>
        <w:t xml:space="preserve">Gardiner, S. (2011) ‘Is no one responsible for global environmental tragedy? Climate change as a challenge to our ethical concepts’, in D.G. Arnold (ed.) </w:t>
      </w:r>
      <w:r w:rsidRPr="0084371A">
        <w:rPr>
          <w:rFonts w:cs="Times New Roman"/>
          <w:i/>
          <w:iCs/>
        </w:rPr>
        <w:t>The Ethics of Global Climate Change</w:t>
      </w:r>
      <w:r w:rsidRPr="0084371A">
        <w:rPr>
          <w:rFonts w:cs="Times New Roman"/>
        </w:rPr>
        <w:t>. Cambridge: Cambridge University Press, pp. 38–59. Available at: https://doi.org/10.1017/CBO9780511732294.003.</w:t>
      </w:r>
    </w:p>
    <w:p w14:paraId="5A1B3CDE" w14:textId="77777777" w:rsidR="0084371A" w:rsidRPr="0084371A" w:rsidRDefault="0084371A" w:rsidP="0084371A">
      <w:pPr>
        <w:pStyle w:val="Bibliography"/>
        <w:rPr>
          <w:rFonts w:cs="Times New Roman"/>
        </w:rPr>
      </w:pPr>
      <w:r w:rsidRPr="0084371A">
        <w:rPr>
          <w:rFonts w:cs="Times New Roman"/>
        </w:rPr>
        <w:t xml:space="preserve">Gardner, P., Carvalho, T. and Valenstain, M. (2022) ‘Spreading rebellion?: The rise of extinction rebellion chapters across the world’, </w:t>
      </w:r>
      <w:r w:rsidRPr="0084371A">
        <w:rPr>
          <w:rFonts w:cs="Times New Roman"/>
          <w:i/>
          <w:iCs/>
        </w:rPr>
        <w:t>Environmental Sociology</w:t>
      </w:r>
      <w:r w:rsidRPr="0084371A">
        <w:rPr>
          <w:rFonts w:cs="Times New Roman"/>
        </w:rPr>
        <w:t>, 8(4), pp. 424–435. Available at: https://doi.org/10.1080/23251042.2022.2094995.</w:t>
      </w:r>
    </w:p>
    <w:p w14:paraId="61FAF44D" w14:textId="77777777" w:rsidR="0084371A" w:rsidRPr="0084371A" w:rsidRDefault="0084371A" w:rsidP="0084371A">
      <w:pPr>
        <w:pStyle w:val="Bibliography"/>
        <w:rPr>
          <w:rFonts w:cs="Times New Roman"/>
        </w:rPr>
      </w:pPr>
      <w:r w:rsidRPr="0084371A">
        <w:rPr>
          <w:rFonts w:cs="Times New Roman"/>
        </w:rPr>
        <w:lastRenderedPageBreak/>
        <w:t xml:space="preserve">Geertz, C. (1973) </w:t>
      </w:r>
      <w:r w:rsidRPr="0084371A">
        <w:rPr>
          <w:rFonts w:cs="Times New Roman"/>
          <w:i/>
          <w:iCs/>
        </w:rPr>
        <w:t>The interpretation of cultures: selected essays</w:t>
      </w:r>
      <w:r w:rsidRPr="0084371A">
        <w:rPr>
          <w:rFonts w:cs="Times New Roman"/>
        </w:rPr>
        <w:t>. New York: Basic Books.</w:t>
      </w:r>
    </w:p>
    <w:p w14:paraId="737B1E23" w14:textId="77777777" w:rsidR="0084371A" w:rsidRPr="0084371A" w:rsidRDefault="0084371A" w:rsidP="0084371A">
      <w:pPr>
        <w:pStyle w:val="Bibliography"/>
        <w:rPr>
          <w:rFonts w:cs="Times New Roman"/>
        </w:rPr>
      </w:pPr>
      <w:r w:rsidRPr="0084371A">
        <w:rPr>
          <w:rFonts w:cs="Times New Roman"/>
        </w:rPr>
        <w:t xml:space="preserve">Gelsthorpe, D. (2021) ‘Decolonising Manchester Museum’s mineral collection – a call to action’, </w:t>
      </w:r>
      <w:r w:rsidRPr="0084371A">
        <w:rPr>
          <w:rFonts w:cs="Times New Roman"/>
          <w:i/>
          <w:iCs/>
        </w:rPr>
        <w:t>Journal of Natural Science Collections</w:t>
      </w:r>
      <w:r w:rsidRPr="0084371A">
        <w:rPr>
          <w:rFonts w:cs="Times New Roman"/>
        </w:rPr>
        <w:t>, 9, pp. 12–28.</w:t>
      </w:r>
    </w:p>
    <w:p w14:paraId="554021B2" w14:textId="77777777" w:rsidR="0084371A" w:rsidRPr="0084371A" w:rsidRDefault="0084371A" w:rsidP="0084371A">
      <w:pPr>
        <w:pStyle w:val="Bibliography"/>
        <w:rPr>
          <w:rFonts w:cs="Times New Roman"/>
        </w:rPr>
      </w:pPr>
      <w:r w:rsidRPr="0084371A">
        <w:rPr>
          <w:rFonts w:cs="Times New Roman"/>
        </w:rPr>
        <w:t xml:space="preserve">Ghosh, A. (2017) </w:t>
      </w:r>
      <w:r w:rsidRPr="0084371A">
        <w:rPr>
          <w:rFonts w:cs="Times New Roman"/>
          <w:i/>
          <w:iCs/>
        </w:rPr>
        <w:t>The great derangement: climate change and the unthinkable</w:t>
      </w:r>
      <w:r w:rsidRPr="0084371A">
        <w:rPr>
          <w:rFonts w:cs="Times New Roman"/>
        </w:rPr>
        <w:t>. Chicago: The University of Chicago press (The Randy L. and Melvin R. Berlin family lectures).</w:t>
      </w:r>
    </w:p>
    <w:p w14:paraId="1859829B" w14:textId="77777777" w:rsidR="0084371A" w:rsidRPr="0084371A" w:rsidRDefault="0084371A" w:rsidP="0084371A">
      <w:pPr>
        <w:pStyle w:val="Bibliography"/>
        <w:rPr>
          <w:rFonts w:cs="Times New Roman"/>
        </w:rPr>
      </w:pPr>
      <w:r w:rsidRPr="0084371A">
        <w:rPr>
          <w:rFonts w:cs="Times New Roman"/>
        </w:rPr>
        <w:t xml:space="preserve">Gibson, K., Rose, D.B. and Fincher, R. (eds) (2015) </w:t>
      </w:r>
      <w:r w:rsidRPr="0084371A">
        <w:rPr>
          <w:rFonts w:cs="Times New Roman"/>
          <w:i/>
          <w:iCs/>
        </w:rPr>
        <w:t>Manifesto for living in the anthropocene</w:t>
      </w:r>
      <w:r w:rsidRPr="0084371A">
        <w:rPr>
          <w:rFonts w:cs="Times New Roman"/>
        </w:rPr>
        <w:t>. First published. Brooklyn, NY: Punctum Books.</w:t>
      </w:r>
    </w:p>
    <w:p w14:paraId="3CF43F16" w14:textId="77777777" w:rsidR="0084371A" w:rsidRPr="0084371A" w:rsidRDefault="0084371A" w:rsidP="0084371A">
      <w:pPr>
        <w:pStyle w:val="Bibliography"/>
        <w:rPr>
          <w:rFonts w:cs="Times New Roman"/>
        </w:rPr>
      </w:pPr>
      <w:r w:rsidRPr="0084371A">
        <w:rPr>
          <w:rFonts w:cs="Times New Roman"/>
        </w:rPr>
        <w:t xml:space="preserve">Gibson-Graham, J.K. (2008) ‘Diverse economies: performative practices for `other worlds’’, </w:t>
      </w:r>
      <w:r w:rsidRPr="0084371A">
        <w:rPr>
          <w:rFonts w:cs="Times New Roman"/>
          <w:i/>
          <w:iCs/>
        </w:rPr>
        <w:t>Progress in Human Geography</w:t>
      </w:r>
      <w:r w:rsidRPr="0084371A">
        <w:rPr>
          <w:rFonts w:cs="Times New Roman"/>
        </w:rPr>
        <w:t>, 32(5), pp. 613–632. Available at: https://doi.org/10.1177/0309132508090821.</w:t>
      </w:r>
    </w:p>
    <w:p w14:paraId="0125137A" w14:textId="77777777" w:rsidR="0084371A" w:rsidRPr="0084371A" w:rsidRDefault="0084371A" w:rsidP="0084371A">
      <w:pPr>
        <w:pStyle w:val="Bibliography"/>
        <w:rPr>
          <w:rFonts w:cs="Times New Roman"/>
        </w:rPr>
      </w:pPr>
      <w:r w:rsidRPr="0084371A">
        <w:rPr>
          <w:rFonts w:cs="Times New Roman"/>
        </w:rPr>
        <w:t xml:space="preserve">Gibson-Graham, J.K. (2014) ‘Rethinking the Economy with Thick Description and Weak Theory’, </w:t>
      </w:r>
      <w:r w:rsidRPr="0084371A">
        <w:rPr>
          <w:rFonts w:cs="Times New Roman"/>
          <w:i/>
          <w:iCs/>
        </w:rPr>
        <w:t>Current Anthropology</w:t>
      </w:r>
      <w:r w:rsidRPr="0084371A">
        <w:rPr>
          <w:rFonts w:cs="Times New Roman"/>
        </w:rPr>
        <w:t>, 55(S9), pp. S147–S153. Available at: https://doi.org/10.1086/676646.</w:t>
      </w:r>
    </w:p>
    <w:p w14:paraId="0668D2B1" w14:textId="77777777" w:rsidR="0084371A" w:rsidRPr="0084371A" w:rsidRDefault="0084371A" w:rsidP="0084371A">
      <w:pPr>
        <w:pStyle w:val="Bibliography"/>
        <w:rPr>
          <w:rFonts w:cs="Times New Roman"/>
        </w:rPr>
      </w:pPr>
      <w:r w:rsidRPr="0084371A">
        <w:rPr>
          <w:rFonts w:cs="Times New Roman"/>
        </w:rPr>
        <w:t xml:space="preserve">Gillett, F. (2019) ‘“I rebel so I can look my grandchildren in the eye”’, </w:t>
      </w:r>
      <w:r w:rsidRPr="0084371A">
        <w:rPr>
          <w:rFonts w:cs="Times New Roman"/>
          <w:i/>
          <w:iCs/>
        </w:rPr>
        <w:t>BBC News</w:t>
      </w:r>
      <w:r w:rsidRPr="0084371A">
        <w:rPr>
          <w:rFonts w:cs="Times New Roman"/>
        </w:rPr>
        <w:t>, 15 October. Available at: https://www.bbc.com/news/uk-50063449 (Accessed: 10 July 2020).</w:t>
      </w:r>
    </w:p>
    <w:p w14:paraId="7E677995" w14:textId="77777777" w:rsidR="0084371A" w:rsidRPr="0084371A" w:rsidRDefault="0084371A" w:rsidP="0084371A">
      <w:pPr>
        <w:pStyle w:val="Bibliography"/>
        <w:rPr>
          <w:rFonts w:cs="Times New Roman"/>
        </w:rPr>
      </w:pPr>
      <w:r w:rsidRPr="0084371A">
        <w:rPr>
          <w:rFonts w:cs="Times New Roman"/>
        </w:rPr>
        <w:t xml:space="preserve">Gilligan, C. (1982) </w:t>
      </w:r>
      <w:r w:rsidRPr="0084371A">
        <w:rPr>
          <w:rFonts w:cs="Times New Roman"/>
          <w:i/>
          <w:iCs/>
        </w:rPr>
        <w:t>In a Different Voice: Psychological Theory and Women’s Development</w:t>
      </w:r>
      <w:r w:rsidRPr="0084371A">
        <w:rPr>
          <w:rFonts w:cs="Times New Roman"/>
        </w:rPr>
        <w:t>. Harvard University Press.</w:t>
      </w:r>
    </w:p>
    <w:p w14:paraId="62B0580C" w14:textId="77777777" w:rsidR="0084371A" w:rsidRPr="0084371A" w:rsidRDefault="0084371A" w:rsidP="0084371A">
      <w:pPr>
        <w:pStyle w:val="Bibliography"/>
        <w:rPr>
          <w:rFonts w:cs="Times New Roman"/>
        </w:rPr>
      </w:pPr>
      <w:r w:rsidRPr="0084371A">
        <w:rPr>
          <w:rFonts w:cs="Times New Roman"/>
        </w:rPr>
        <w:t xml:space="preserve">Gladstone, I. and Pearl, P. (2022) ‘Extinction Voices, Extinction Silences: Reflecting on a Decolonial Role for Natural History Exhibits in Promoting Thinking about Global Ecological Crisis, Using a Case Study from Bristol Museums’, </w:t>
      </w:r>
      <w:r w:rsidRPr="0084371A">
        <w:rPr>
          <w:rFonts w:cs="Times New Roman"/>
          <w:i/>
          <w:iCs/>
        </w:rPr>
        <w:t>Museum and Society</w:t>
      </w:r>
      <w:r w:rsidRPr="0084371A">
        <w:rPr>
          <w:rFonts w:cs="Times New Roman"/>
        </w:rPr>
        <w:t>, 20(1), pp. 50–70. Available at: https://doi.org/10.29311/mas.v20i1.3806.</w:t>
      </w:r>
    </w:p>
    <w:p w14:paraId="222EBC2C" w14:textId="77777777" w:rsidR="0084371A" w:rsidRPr="0084371A" w:rsidRDefault="0084371A" w:rsidP="0084371A">
      <w:pPr>
        <w:pStyle w:val="Bibliography"/>
        <w:rPr>
          <w:rFonts w:cs="Times New Roman"/>
        </w:rPr>
      </w:pPr>
      <w:r w:rsidRPr="0084371A">
        <w:rPr>
          <w:rFonts w:cs="Times New Roman"/>
        </w:rPr>
        <w:t xml:space="preserve">González-Hidalgo, M. and Zografos, C. (2020) ‘Emotions, power, and environmental conflict: Expanding the “emotional turn” in political ecology’, </w:t>
      </w:r>
      <w:r w:rsidRPr="0084371A">
        <w:rPr>
          <w:rFonts w:cs="Times New Roman"/>
          <w:i/>
          <w:iCs/>
        </w:rPr>
        <w:t>Progress in Human Geography</w:t>
      </w:r>
      <w:r w:rsidRPr="0084371A">
        <w:rPr>
          <w:rFonts w:cs="Times New Roman"/>
        </w:rPr>
        <w:t>, 44(2), pp. 235–255. Available at: https://doi.org/10.1177/0309132518824644.</w:t>
      </w:r>
    </w:p>
    <w:p w14:paraId="75F5A877" w14:textId="77777777" w:rsidR="0084371A" w:rsidRPr="0084371A" w:rsidRDefault="0084371A" w:rsidP="0084371A">
      <w:pPr>
        <w:pStyle w:val="Bibliography"/>
        <w:rPr>
          <w:rFonts w:cs="Times New Roman"/>
        </w:rPr>
      </w:pPr>
      <w:r w:rsidRPr="0084371A">
        <w:rPr>
          <w:rFonts w:cs="Times New Roman"/>
        </w:rPr>
        <w:t xml:space="preserve">Grosz, E. (2008) </w:t>
      </w:r>
      <w:r w:rsidRPr="0084371A">
        <w:rPr>
          <w:rFonts w:cs="Times New Roman"/>
          <w:i/>
          <w:iCs/>
        </w:rPr>
        <w:t>Chaos, territory, art: Deleuze and the framing of the earth</w:t>
      </w:r>
      <w:r w:rsidRPr="0084371A">
        <w:rPr>
          <w:rFonts w:cs="Times New Roman"/>
        </w:rPr>
        <w:t>. New York: Columbia University Press (The Wellek library lectures in critical theory).</w:t>
      </w:r>
    </w:p>
    <w:p w14:paraId="6C4CDE2E" w14:textId="448A1116" w:rsidR="0084371A" w:rsidRPr="0084371A" w:rsidRDefault="0084371A" w:rsidP="0084371A">
      <w:pPr>
        <w:pStyle w:val="Bibliography"/>
        <w:rPr>
          <w:rFonts w:cs="Times New Roman"/>
        </w:rPr>
      </w:pPr>
      <w:r w:rsidRPr="0084371A">
        <w:rPr>
          <w:rFonts w:cs="Times New Roman"/>
        </w:rPr>
        <w:t xml:space="preserve">Guasco, A. (2021) ‘“As dead as a dodo”: Extinction narratives and multispecies justice in the museum’, </w:t>
      </w:r>
      <w:r w:rsidR="000C2EA8" w:rsidRPr="0084371A">
        <w:rPr>
          <w:rFonts w:cs="Times New Roman"/>
          <w:i/>
          <w:iCs/>
        </w:rPr>
        <w:t>Environment</w:t>
      </w:r>
      <w:r w:rsidRPr="0084371A">
        <w:rPr>
          <w:rFonts w:cs="Times New Roman"/>
          <w:i/>
          <w:iCs/>
        </w:rPr>
        <w:t xml:space="preserve"> and Planning E: Nature and space</w:t>
      </w:r>
      <w:r w:rsidRPr="0084371A">
        <w:rPr>
          <w:rFonts w:cs="Times New Roman"/>
        </w:rPr>
        <w:t>, 43(3), pp. 1055–1076.</w:t>
      </w:r>
    </w:p>
    <w:p w14:paraId="5BF47BC7" w14:textId="77777777" w:rsidR="0084371A" w:rsidRPr="0084371A" w:rsidRDefault="0084371A" w:rsidP="0084371A">
      <w:pPr>
        <w:pStyle w:val="Bibliography"/>
        <w:rPr>
          <w:rFonts w:cs="Times New Roman"/>
        </w:rPr>
      </w:pPr>
      <w:r w:rsidRPr="0084371A">
        <w:rPr>
          <w:rFonts w:cs="Times New Roman"/>
        </w:rPr>
        <w:t xml:space="preserve">Guberman, S.R. </w:t>
      </w:r>
      <w:r w:rsidRPr="0084371A">
        <w:rPr>
          <w:rFonts w:cs="Times New Roman"/>
          <w:i/>
          <w:iCs/>
        </w:rPr>
        <w:t>et al.</w:t>
      </w:r>
      <w:r w:rsidRPr="0084371A">
        <w:rPr>
          <w:rFonts w:cs="Times New Roman"/>
        </w:rPr>
        <w:t xml:space="preserve"> (1999) ‘Project Math‐Muse: Interactive Mathematics Exhibits for Young Children’. Available at: https://doi.org/10.1111/J.2151-6952.1999.TB01150.X.</w:t>
      </w:r>
    </w:p>
    <w:p w14:paraId="4D3D5EE1" w14:textId="77777777" w:rsidR="0084371A" w:rsidRPr="0084371A" w:rsidRDefault="0084371A" w:rsidP="0084371A">
      <w:pPr>
        <w:pStyle w:val="Bibliography"/>
        <w:rPr>
          <w:rFonts w:cs="Times New Roman"/>
        </w:rPr>
      </w:pPr>
      <w:r w:rsidRPr="0084371A">
        <w:rPr>
          <w:rFonts w:cs="Times New Roman"/>
        </w:rPr>
        <w:t xml:space="preserve">Hackett, A. (2016) ‘Young Children as Wayfarers: Learning about Place by Moving Through It’, </w:t>
      </w:r>
      <w:r w:rsidRPr="0084371A">
        <w:rPr>
          <w:rFonts w:cs="Times New Roman"/>
          <w:i/>
          <w:iCs/>
        </w:rPr>
        <w:t>Children &amp; Society</w:t>
      </w:r>
      <w:r w:rsidRPr="0084371A">
        <w:rPr>
          <w:rFonts w:cs="Times New Roman"/>
        </w:rPr>
        <w:t>, 30(3), pp. 169–179. Available at: https://doi.org/10.1111/chso.12130.</w:t>
      </w:r>
    </w:p>
    <w:p w14:paraId="466DB28F" w14:textId="77777777" w:rsidR="0084371A" w:rsidRPr="0084371A" w:rsidRDefault="0084371A" w:rsidP="0084371A">
      <w:pPr>
        <w:pStyle w:val="Bibliography"/>
        <w:rPr>
          <w:rFonts w:cs="Times New Roman"/>
        </w:rPr>
      </w:pPr>
      <w:r w:rsidRPr="0084371A">
        <w:rPr>
          <w:rFonts w:cs="Times New Roman"/>
        </w:rPr>
        <w:lastRenderedPageBreak/>
        <w:t xml:space="preserve">Hajer, M.A. (1997) </w:t>
      </w:r>
      <w:r w:rsidRPr="0084371A">
        <w:rPr>
          <w:rFonts w:cs="Times New Roman"/>
          <w:i/>
          <w:iCs/>
        </w:rPr>
        <w:t>The politics of environmental discourse: ecological modernization and the policy process</w:t>
      </w:r>
      <w:r w:rsidRPr="0084371A">
        <w:rPr>
          <w:rFonts w:cs="Times New Roman"/>
        </w:rPr>
        <w:t>. Reprinted. Oxford: Clarendon Press.</w:t>
      </w:r>
    </w:p>
    <w:p w14:paraId="7967E319" w14:textId="77777777" w:rsidR="0084371A" w:rsidRPr="0084371A" w:rsidRDefault="0084371A" w:rsidP="0084371A">
      <w:pPr>
        <w:pStyle w:val="Bibliography"/>
        <w:rPr>
          <w:rFonts w:cs="Times New Roman"/>
        </w:rPr>
      </w:pPr>
      <w:r w:rsidRPr="0084371A">
        <w:rPr>
          <w:rFonts w:cs="Times New Roman"/>
        </w:rPr>
        <w:t xml:space="preserve">Hall, S.M. (2011) ‘Exploring the “ethical everyday”: An ethnography of the ethics of family consumption’, </w:t>
      </w:r>
      <w:r w:rsidRPr="0084371A">
        <w:rPr>
          <w:rFonts w:cs="Times New Roman"/>
          <w:i/>
          <w:iCs/>
        </w:rPr>
        <w:t>Geoforum</w:t>
      </w:r>
      <w:r w:rsidRPr="0084371A">
        <w:rPr>
          <w:rFonts w:cs="Times New Roman"/>
        </w:rPr>
        <w:t>, 42(6), pp. 627–637. Available at: https://doi.org/10.1016/j.geoforum.2011.06.009.</w:t>
      </w:r>
    </w:p>
    <w:p w14:paraId="21803D68" w14:textId="77777777" w:rsidR="0084371A" w:rsidRPr="0084371A" w:rsidRDefault="0084371A" w:rsidP="0084371A">
      <w:pPr>
        <w:pStyle w:val="Bibliography"/>
        <w:rPr>
          <w:rFonts w:cs="Times New Roman"/>
        </w:rPr>
      </w:pPr>
      <w:r w:rsidRPr="0084371A">
        <w:rPr>
          <w:rFonts w:cs="Times New Roman"/>
        </w:rPr>
        <w:t xml:space="preserve">Hall, S.M. (2016) ‘Moral geographies of family: articulating, forming and transmitting moralities in everyday life’, </w:t>
      </w:r>
      <w:r w:rsidRPr="0084371A">
        <w:rPr>
          <w:rFonts w:cs="Times New Roman"/>
          <w:i/>
          <w:iCs/>
        </w:rPr>
        <w:t>Social &amp; Cultural Geography</w:t>
      </w:r>
      <w:r w:rsidRPr="0084371A">
        <w:rPr>
          <w:rFonts w:cs="Times New Roman"/>
        </w:rPr>
        <w:t>, 17(8), pp. 1017–1039. Available at: https://doi.org/10.1080/14649365.2016.1147063.</w:t>
      </w:r>
    </w:p>
    <w:p w14:paraId="4FC0740E" w14:textId="77777777" w:rsidR="0084371A" w:rsidRPr="0084371A" w:rsidRDefault="0084371A" w:rsidP="0084371A">
      <w:pPr>
        <w:pStyle w:val="Bibliography"/>
        <w:rPr>
          <w:rFonts w:cs="Times New Roman"/>
        </w:rPr>
      </w:pPr>
      <w:r w:rsidRPr="0084371A">
        <w:rPr>
          <w:rFonts w:cs="Times New Roman"/>
        </w:rPr>
        <w:t xml:space="preserve">Hall, S.M. (2019) ‘Everyday austerity: Towards relational geographies of family, friendship and intimacy’, </w:t>
      </w:r>
      <w:r w:rsidRPr="0084371A">
        <w:rPr>
          <w:rFonts w:cs="Times New Roman"/>
          <w:i/>
          <w:iCs/>
        </w:rPr>
        <w:t>Progress in Human Geography</w:t>
      </w:r>
      <w:r w:rsidRPr="0084371A">
        <w:rPr>
          <w:rFonts w:cs="Times New Roman"/>
        </w:rPr>
        <w:t>, 43(5), pp. 769–789. Available at: https://doi.org/10.1177/0309132518796280.</w:t>
      </w:r>
    </w:p>
    <w:p w14:paraId="25311C8C" w14:textId="77777777" w:rsidR="0084371A" w:rsidRPr="0084371A" w:rsidRDefault="0084371A" w:rsidP="0084371A">
      <w:pPr>
        <w:pStyle w:val="Bibliography"/>
        <w:rPr>
          <w:rFonts w:cs="Times New Roman"/>
        </w:rPr>
      </w:pPr>
      <w:r w:rsidRPr="0084371A">
        <w:rPr>
          <w:rFonts w:cs="Times New Roman"/>
        </w:rPr>
        <w:t xml:space="preserve">Hallam, E. and Ingold, T. (eds) (2007) </w:t>
      </w:r>
      <w:r w:rsidRPr="0084371A">
        <w:rPr>
          <w:rFonts w:cs="Times New Roman"/>
          <w:i/>
          <w:iCs/>
        </w:rPr>
        <w:t>Creativity and cultural improvisation</w:t>
      </w:r>
      <w:r w:rsidRPr="0084371A">
        <w:rPr>
          <w:rFonts w:cs="Times New Roman"/>
        </w:rPr>
        <w:t>. New York, NY: Berg.</w:t>
      </w:r>
    </w:p>
    <w:p w14:paraId="6820EA11" w14:textId="77777777" w:rsidR="0084371A" w:rsidRPr="0084371A" w:rsidRDefault="0084371A" w:rsidP="0084371A">
      <w:pPr>
        <w:pStyle w:val="Bibliography"/>
        <w:rPr>
          <w:rFonts w:cs="Times New Roman"/>
        </w:rPr>
      </w:pPr>
      <w:r w:rsidRPr="0084371A">
        <w:rPr>
          <w:rFonts w:cs="Times New Roman"/>
        </w:rPr>
        <w:t xml:space="preserve">Hamilton, C. (2015) ‘Human Destiny in the Anthropocene’, in </w:t>
      </w:r>
      <w:r w:rsidRPr="0084371A">
        <w:rPr>
          <w:rFonts w:cs="Times New Roman"/>
          <w:i/>
          <w:iCs/>
        </w:rPr>
        <w:t>The Anthropocene and the Global Environmental Crisis</w:t>
      </w:r>
      <w:r w:rsidRPr="0084371A">
        <w:rPr>
          <w:rFonts w:cs="Times New Roman"/>
        </w:rPr>
        <w:t>. Routledge.</w:t>
      </w:r>
    </w:p>
    <w:p w14:paraId="51C08BC1" w14:textId="77777777" w:rsidR="0084371A" w:rsidRPr="0084371A" w:rsidRDefault="0084371A" w:rsidP="0084371A">
      <w:pPr>
        <w:pStyle w:val="Bibliography"/>
        <w:rPr>
          <w:rFonts w:cs="Times New Roman"/>
        </w:rPr>
      </w:pPr>
      <w:r w:rsidRPr="0084371A">
        <w:rPr>
          <w:rFonts w:cs="Times New Roman"/>
        </w:rPr>
        <w:t xml:space="preserve">Hamilton, J.M. (2019) ‘The Future of Housework: The Similarities and Differences Between Making Kin and Making Babies’, </w:t>
      </w:r>
      <w:r w:rsidRPr="0084371A">
        <w:rPr>
          <w:rFonts w:cs="Times New Roman"/>
          <w:i/>
          <w:iCs/>
        </w:rPr>
        <w:t>Australian Feminist Studies</w:t>
      </w:r>
      <w:r w:rsidRPr="0084371A">
        <w:rPr>
          <w:rFonts w:cs="Times New Roman"/>
        </w:rPr>
        <w:t>, 34(102), pp. 468–489. Available at: https://doi.org/10.1080/08164649.2019.1702874.</w:t>
      </w:r>
    </w:p>
    <w:p w14:paraId="62BE556F" w14:textId="77777777" w:rsidR="0084371A" w:rsidRPr="0084371A" w:rsidRDefault="0084371A" w:rsidP="0084371A">
      <w:pPr>
        <w:pStyle w:val="Bibliography"/>
        <w:rPr>
          <w:rFonts w:cs="Times New Roman"/>
        </w:rPr>
      </w:pPr>
      <w:r w:rsidRPr="0084371A">
        <w:rPr>
          <w:rFonts w:cs="Times New Roman"/>
        </w:rPr>
        <w:t xml:space="preserve">Hammond, M. (2021) ‘Imagination and critique in environmental politics’, </w:t>
      </w:r>
      <w:r w:rsidRPr="0084371A">
        <w:rPr>
          <w:rFonts w:cs="Times New Roman"/>
          <w:i/>
          <w:iCs/>
        </w:rPr>
        <w:t>Environmental Politics</w:t>
      </w:r>
      <w:r w:rsidRPr="0084371A">
        <w:rPr>
          <w:rFonts w:cs="Times New Roman"/>
        </w:rPr>
        <w:t>, 30(1–2), pp. 285–305. Available at: https://doi.org/10.1080/09644016.2021.1880062.</w:t>
      </w:r>
    </w:p>
    <w:p w14:paraId="3AE079DD" w14:textId="77777777" w:rsidR="0084371A" w:rsidRPr="0084371A" w:rsidRDefault="0084371A" w:rsidP="0084371A">
      <w:pPr>
        <w:pStyle w:val="Bibliography"/>
        <w:rPr>
          <w:rFonts w:cs="Times New Roman"/>
        </w:rPr>
      </w:pPr>
      <w:r w:rsidRPr="0084371A">
        <w:rPr>
          <w:rFonts w:cs="Times New Roman"/>
        </w:rPr>
        <w:t xml:space="preserve">Haraway, D. (1984) ‘Teddy Bear Patriarchy: Taxidermy in the Garden of Eden, New York City, 1908-1936’, </w:t>
      </w:r>
      <w:r w:rsidRPr="0084371A">
        <w:rPr>
          <w:rFonts w:cs="Times New Roman"/>
          <w:i/>
          <w:iCs/>
        </w:rPr>
        <w:t>Social Text</w:t>
      </w:r>
      <w:r w:rsidRPr="0084371A">
        <w:rPr>
          <w:rFonts w:cs="Times New Roman"/>
        </w:rPr>
        <w:t>, (11), pp. 20–64. Available at: https://doi.org/10.2307/466593.</w:t>
      </w:r>
    </w:p>
    <w:p w14:paraId="50AFD466" w14:textId="77777777" w:rsidR="0084371A" w:rsidRPr="0084371A" w:rsidRDefault="0084371A" w:rsidP="0084371A">
      <w:pPr>
        <w:pStyle w:val="Bibliography"/>
        <w:rPr>
          <w:rFonts w:cs="Times New Roman"/>
        </w:rPr>
      </w:pPr>
      <w:r w:rsidRPr="0084371A">
        <w:rPr>
          <w:rFonts w:cs="Times New Roman"/>
        </w:rPr>
        <w:t xml:space="preserve">Haraway, D. (1988) ‘Situated Knowledges: The Science Question in Feminism and the Privilege of Partial Perspective’, </w:t>
      </w:r>
      <w:r w:rsidRPr="0084371A">
        <w:rPr>
          <w:rFonts w:cs="Times New Roman"/>
          <w:i/>
          <w:iCs/>
        </w:rPr>
        <w:t>Feminist Studies</w:t>
      </w:r>
      <w:r w:rsidRPr="0084371A">
        <w:rPr>
          <w:rFonts w:cs="Times New Roman"/>
        </w:rPr>
        <w:t>, 14(3), pp. 575–599. Available at: https://doi.org/10.2307/3178066.</w:t>
      </w:r>
    </w:p>
    <w:p w14:paraId="047420FA" w14:textId="77777777" w:rsidR="0084371A" w:rsidRPr="0084371A" w:rsidRDefault="0084371A" w:rsidP="0084371A">
      <w:pPr>
        <w:pStyle w:val="Bibliography"/>
        <w:rPr>
          <w:rFonts w:cs="Times New Roman"/>
        </w:rPr>
      </w:pPr>
      <w:r w:rsidRPr="0084371A">
        <w:rPr>
          <w:rFonts w:cs="Times New Roman"/>
        </w:rPr>
        <w:t xml:space="preserve">Haraway, D. (2012) ‘Awash in Urine: DES and Premarin® in Multispecies Response-ability’, </w:t>
      </w:r>
      <w:r w:rsidRPr="0084371A">
        <w:rPr>
          <w:rFonts w:cs="Times New Roman"/>
          <w:i/>
          <w:iCs/>
        </w:rPr>
        <w:t>WSQ: Women’s Studies Quarterly</w:t>
      </w:r>
      <w:r w:rsidRPr="0084371A">
        <w:rPr>
          <w:rFonts w:cs="Times New Roman"/>
        </w:rPr>
        <w:t>, 40(1), pp. 301–316. Available at: https://doi.org/10.1353/wsq.2012.0005.</w:t>
      </w:r>
    </w:p>
    <w:p w14:paraId="7621DB14" w14:textId="77777777" w:rsidR="0084371A" w:rsidRPr="0084371A" w:rsidRDefault="0084371A" w:rsidP="0084371A">
      <w:pPr>
        <w:pStyle w:val="Bibliography"/>
        <w:rPr>
          <w:rFonts w:cs="Times New Roman"/>
        </w:rPr>
      </w:pPr>
      <w:r w:rsidRPr="0084371A">
        <w:rPr>
          <w:rFonts w:cs="Times New Roman"/>
        </w:rPr>
        <w:t xml:space="preserve">Haraway, D. and Goodeve, T.N. (2018) </w:t>
      </w:r>
      <w:r w:rsidRPr="0084371A">
        <w:rPr>
          <w:rFonts w:cs="Times New Roman"/>
          <w:i/>
          <w:iCs/>
        </w:rPr>
        <w:t>Modest_witnesssecond_millennium. femaleman_meets_oncomouse: feminism and technoscience</w:t>
      </w:r>
      <w:r w:rsidRPr="0084371A">
        <w:rPr>
          <w:rFonts w:cs="Times New Roman"/>
        </w:rPr>
        <w:t>. Second edition. Boca Raton, FL: Routledge, an imprint of Taylor and Francis.</w:t>
      </w:r>
    </w:p>
    <w:p w14:paraId="0BDE7A51" w14:textId="77777777" w:rsidR="0084371A" w:rsidRPr="0084371A" w:rsidRDefault="0084371A" w:rsidP="0084371A">
      <w:pPr>
        <w:pStyle w:val="Bibliography"/>
        <w:rPr>
          <w:rFonts w:cs="Times New Roman"/>
        </w:rPr>
      </w:pPr>
      <w:r w:rsidRPr="0084371A">
        <w:rPr>
          <w:rFonts w:cs="Times New Roman"/>
        </w:rPr>
        <w:t xml:space="preserve">Haraway, D.J. (2003) </w:t>
      </w:r>
      <w:r w:rsidRPr="0084371A">
        <w:rPr>
          <w:rFonts w:cs="Times New Roman"/>
          <w:i/>
          <w:iCs/>
        </w:rPr>
        <w:t>The companion species manifesto: dogs, people, and significant otherness</w:t>
      </w:r>
      <w:r w:rsidRPr="0084371A">
        <w:rPr>
          <w:rFonts w:cs="Times New Roman"/>
        </w:rPr>
        <w:t>. Chicago: Prickly Paradigm Press (Paradigm, 8).</w:t>
      </w:r>
    </w:p>
    <w:p w14:paraId="71072634" w14:textId="77777777" w:rsidR="0084371A" w:rsidRPr="0084371A" w:rsidRDefault="0084371A" w:rsidP="0084371A">
      <w:pPr>
        <w:pStyle w:val="Bibliography"/>
        <w:rPr>
          <w:rFonts w:cs="Times New Roman"/>
        </w:rPr>
      </w:pPr>
      <w:r w:rsidRPr="0084371A">
        <w:rPr>
          <w:rFonts w:cs="Times New Roman"/>
        </w:rPr>
        <w:lastRenderedPageBreak/>
        <w:t xml:space="preserve">Haraway, D.J. (2016) </w:t>
      </w:r>
      <w:r w:rsidRPr="0084371A">
        <w:rPr>
          <w:rFonts w:cs="Times New Roman"/>
          <w:i/>
          <w:iCs/>
        </w:rPr>
        <w:t>Staying with the trouble: making kin in the Chthulucene</w:t>
      </w:r>
      <w:r w:rsidRPr="0084371A">
        <w:rPr>
          <w:rFonts w:cs="Times New Roman"/>
        </w:rPr>
        <w:t>. Durham London: Duke University Press (Experimental futures Technological lives, scientific arts, anthropological voices).</w:t>
      </w:r>
    </w:p>
    <w:p w14:paraId="3A517C3F" w14:textId="77777777" w:rsidR="0084371A" w:rsidRPr="0084371A" w:rsidRDefault="0084371A" w:rsidP="0084371A">
      <w:pPr>
        <w:pStyle w:val="Bibliography"/>
        <w:rPr>
          <w:rFonts w:cs="Times New Roman"/>
        </w:rPr>
      </w:pPr>
      <w:r w:rsidRPr="0084371A">
        <w:rPr>
          <w:rFonts w:cs="Times New Roman"/>
        </w:rPr>
        <w:t xml:space="preserve">Harris, C. and Valentine, G. (2017) ‘Childhood narratives: adult reflections on encounters with difference in everyday spaces’, </w:t>
      </w:r>
      <w:r w:rsidRPr="0084371A">
        <w:rPr>
          <w:rFonts w:cs="Times New Roman"/>
          <w:i/>
          <w:iCs/>
        </w:rPr>
        <w:t>Children’s Geographies</w:t>
      </w:r>
      <w:r w:rsidRPr="0084371A">
        <w:rPr>
          <w:rFonts w:cs="Times New Roman"/>
        </w:rPr>
        <w:t>, 15(5), pp. 505–516. Available at: https://doi.org/10.1080/14733285.2016.1269153.</w:t>
      </w:r>
    </w:p>
    <w:p w14:paraId="63185154" w14:textId="77777777" w:rsidR="0084371A" w:rsidRPr="0084371A" w:rsidRDefault="0084371A" w:rsidP="0084371A">
      <w:pPr>
        <w:pStyle w:val="Bibliography"/>
        <w:rPr>
          <w:rFonts w:cs="Times New Roman"/>
        </w:rPr>
      </w:pPr>
      <w:r w:rsidRPr="0084371A">
        <w:rPr>
          <w:rFonts w:cs="Times New Roman"/>
        </w:rPr>
        <w:t xml:space="preserve">Harris, D.M. (2024) ‘Stories, crisis, and meaning-making: storying possibility and community in the terrain of cultural struggle’, </w:t>
      </w:r>
      <w:r w:rsidRPr="0084371A">
        <w:rPr>
          <w:rFonts w:cs="Times New Roman"/>
          <w:i/>
          <w:iCs/>
        </w:rPr>
        <w:t>cultural geographies</w:t>
      </w:r>
      <w:r w:rsidRPr="0084371A">
        <w:rPr>
          <w:rFonts w:cs="Times New Roman"/>
        </w:rPr>
        <w:t>, 31(1), pp. 33–46. Available at: https://doi.org/10.1177/14744740221147550.</w:t>
      </w:r>
    </w:p>
    <w:p w14:paraId="36F4F88E" w14:textId="77777777" w:rsidR="0084371A" w:rsidRPr="0084371A" w:rsidRDefault="0084371A" w:rsidP="0084371A">
      <w:pPr>
        <w:pStyle w:val="Bibliography"/>
        <w:rPr>
          <w:rFonts w:cs="Times New Roman"/>
        </w:rPr>
      </w:pPr>
      <w:r w:rsidRPr="0084371A">
        <w:rPr>
          <w:rFonts w:cs="Times New Roman"/>
        </w:rPr>
        <w:t xml:space="preserve">Hart, R. (1979) </w:t>
      </w:r>
      <w:r w:rsidRPr="0084371A">
        <w:rPr>
          <w:rFonts w:cs="Times New Roman"/>
          <w:i/>
          <w:iCs/>
        </w:rPr>
        <w:t>Children’s experience of place</w:t>
      </w:r>
      <w:r w:rsidRPr="0084371A">
        <w:rPr>
          <w:rFonts w:cs="Times New Roman"/>
        </w:rPr>
        <w:t>. New York: Irvington.</w:t>
      </w:r>
    </w:p>
    <w:p w14:paraId="6EF02EC8" w14:textId="77777777" w:rsidR="0084371A" w:rsidRPr="0084371A" w:rsidRDefault="0084371A" w:rsidP="0084371A">
      <w:pPr>
        <w:pStyle w:val="Bibliography"/>
        <w:rPr>
          <w:rFonts w:cs="Times New Roman"/>
        </w:rPr>
      </w:pPr>
      <w:r w:rsidRPr="0084371A">
        <w:rPr>
          <w:rFonts w:cs="Times New Roman"/>
        </w:rPr>
        <w:t xml:space="preserve">Harvey, D. (1989) ‘From Managerialism to Entrepreneurialism: The Transformation in Urban Governance in Late Capitalism’, </w:t>
      </w:r>
      <w:r w:rsidRPr="0084371A">
        <w:rPr>
          <w:rFonts w:cs="Times New Roman"/>
          <w:i/>
          <w:iCs/>
        </w:rPr>
        <w:t>Geografiska Annaler. Series B, Human Geography</w:t>
      </w:r>
      <w:r w:rsidRPr="0084371A">
        <w:rPr>
          <w:rFonts w:cs="Times New Roman"/>
        </w:rPr>
        <w:t>, 71(1), pp. 3–17. Available at: https://doi.org/10.2307/490503.</w:t>
      </w:r>
    </w:p>
    <w:p w14:paraId="0F3FAEA3" w14:textId="77777777" w:rsidR="0084371A" w:rsidRPr="0084371A" w:rsidRDefault="0084371A" w:rsidP="0084371A">
      <w:pPr>
        <w:pStyle w:val="Bibliography"/>
        <w:rPr>
          <w:rFonts w:cs="Times New Roman"/>
        </w:rPr>
      </w:pPr>
      <w:r w:rsidRPr="0084371A">
        <w:rPr>
          <w:rFonts w:cs="Times New Roman"/>
        </w:rPr>
        <w:t xml:space="preserve">Harvey, D. (2000) </w:t>
      </w:r>
      <w:r w:rsidRPr="0084371A">
        <w:rPr>
          <w:rFonts w:cs="Times New Roman"/>
          <w:i/>
          <w:iCs/>
        </w:rPr>
        <w:t>Spaces of hope</w:t>
      </w:r>
      <w:r w:rsidRPr="0084371A">
        <w:rPr>
          <w:rFonts w:cs="Times New Roman"/>
        </w:rPr>
        <w:t>. Berkeley: University of California Press (California studies in critical human geography, 7).</w:t>
      </w:r>
    </w:p>
    <w:p w14:paraId="191B5FFC" w14:textId="77777777" w:rsidR="0084371A" w:rsidRPr="0084371A" w:rsidRDefault="0084371A" w:rsidP="0084371A">
      <w:pPr>
        <w:pStyle w:val="Bibliography"/>
        <w:rPr>
          <w:rFonts w:cs="Times New Roman"/>
        </w:rPr>
      </w:pPr>
      <w:r w:rsidRPr="0084371A">
        <w:rPr>
          <w:rFonts w:cs="Times New Roman"/>
        </w:rPr>
        <w:t xml:space="preserve">Hensby, A. (2019) ‘Millbank tendency: The strengths and limitations of mediated protest “events” in UK student activism cycles’, </w:t>
      </w:r>
      <w:r w:rsidRPr="0084371A">
        <w:rPr>
          <w:rFonts w:cs="Times New Roman"/>
          <w:i/>
          <w:iCs/>
        </w:rPr>
        <w:t>Current Sociology</w:t>
      </w:r>
      <w:r w:rsidRPr="0084371A">
        <w:rPr>
          <w:rFonts w:cs="Times New Roman"/>
        </w:rPr>
        <w:t>, 67(7), pp. 960–977. Available at: https://doi.org/10.1177/0011392119865761.</w:t>
      </w:r>
    </w:p>
    <w:p w14:paraId="4A3E05F0" w14:textId="77777777" w:rsidR="0084371A" w:rsidRPr="0084371A" w:rsidRDefault="0084371A" w:rsidP="0084371A">
      <w:pPr>
        <w:pStyle w:val="Bibliography"/>
        <w:rPr>
          <w:rFonts w:cs="Times New Roman"/>
        </w:rPr>
      </w:pPr>
      <w:r w:rsidRPr="0084371A">
        <w:rPr>
          <w:rFonts w:cs="Times New Roman"/>
        </w:rPr>
        <w:t xml:space="preserve">Hickman, C. (2019) </w:t>
      </w:r>
      <w:r w:rsidRPr="0084371A">
        <w:rPr>
          <w:rFonts w:cs="Times New Roman"/>
          <w:i/>
          <w:iCs/>
        </w:rPr>
        <w:t>‘I’m up late at night worrying about global warming – please can you put my mind at rest?’</w:t>
      </w:r>
      <w:r w:rsidRPr="0084371A">
        <w:rPr>
          <w:rFonts w:cs="Times New Roman"/>
        </w:rPr>
        <w:t xml:space="preserve">, </w:t>
      </w:r>
      <w:r w:rsidRPr="0084371A">
        <w:rPr>
          <w:rFonts w:cs="Times New Roman"/>
          <w:i/>
          <w:iCs/>
        </w:rPr>
        <w:t>The Conversation</w:t>
      </w:r>
      <w:r w:rsidRPr="0084371A">
        <w:rPr>
          <w:rFonts w:cs="Times New Roman"/>
        </w:rPr>
        <w:t>. Available at: http://theconversation.com/im-up-late-at-night-worrying-about-global-warming-please-can-you-put-my-mind-at-rest-124940 (Accessed: 7 November 2023).</w:t>
      </w:r>
    </w:p>
    <w:p w14:paraId="4876954A" w14:textId="77777777" w:rsidR="0084371A" w:rsidRPr="0084371A" w:rsidRDefault="0084371A" w:rsidP="0084371A">
      <w:pPr>
        <w:pStyle w:val="Bibliography"/>
        <w:rPr>
          <w:rFonts w:cs="Times New Roman"/>
        </w:rPr>
      </w:pPr>
      <w:r w:rsidRPr="0084371A">
        <w:rPr>
          <w:rFonts w:cs="Times New Roman"/>
        </w:rPr>
        <w:t xml:space="preserve">Hickman, C. </w:t>
      </w:r>
      <w:r w:rsidRPr="0084371A">
        <w:rPr>
          <w:rFonts w:cs="Times New Roman"/>
          <w:i/>
          <w:iCs/>
        </w:rPr>
        <w:t>et al.</w:t>
      </w:r>
      <w:r w:rsidRPr="0084371A">
        <w:rPr>
          <w:rFonts w:cs="Times New Roman"/>
        </w:rPr>
        <w:t xml:space="preserve"> (2021) ‘Climate anxiety in children and young people and their beliefs about government responses to climate change: a global survey’, </w:t>
      </w:r>
      <w:r w:rsidRPr="0084371A">
        <w:rPr>
          <w:rFonts w:cs="Times New Roman"/>
          <w:i/>
          <w:iCs/>
        </w:rPr>
        <w:t>Lancet Planetary Health</w:t>
      </w:r>
      <w:r w:rsidRPr="0084371A">
        <w:rPr>
          <w:rFonts w:cs="Times New Roman"/>
        </w:rPr>
        <w:t>, 5(12), pp. e863–e873. Available at: https://doi.org/10.1016/S2542-5196(21)00278-3.</w:t>
      </w:r>
    </w:p>
    <w:p w14:paraId="084A0E34" w14:textId="77777777" w:rsidR="0084371A" w:rsidRPr="0084371A" w:rsidRDefault="0084371A" w:rsidP="0084371A">
      <w:pPr>
        <w:pStyle w:val="Bibliography"/>
        <w:rPr>
          <w:rFonts w:cs="Times New Roman"/>
        </w:rPr>
      </w:pPr>
      <w:r w:rsidRPr="0084371A">
        <w:rPr>
          <w:rFonts w:cs="Times New Roman"/>
        </w:rPr>
        <w:t xml:space="preserve">Hinchliffe, S. (1996) ‘Helping the earth begins at home The social construction of socio-environmental responsibilities’, </w:t>
      </w:r>
      <w:r w:rsidRPr="0084371A">
        <w:rPr>
          <w:rFonts w:cs="Times New Roman"/>
          <w:i/>
          <w:iCs/>
        </w:rPr>
        <w:t>Global Environmental Change</w:t>
      </w:r>
      <w:r w:rsidRPr="0084371A">
        <w:rPr>
          <w:rFonts w:cs="Times New Roman"/>
        </w:rPr>
        <w:t>, 6(1), pp. 53–62. Available at: https://doi.org/10.1016/0959-3780(95)00113-1.</w:t>
      </w:r>
    </w:p>
    <w:p w14:paraId="1C0F9DF6" w14:textId="77777777" w:rsidR="0084371A" w:rsidRPr="0084371A" w:rsidRDefault="0084371A" w:rsidP="0084371A">
      <w:pPr>
        <w:pStyle w:val="Bibliography"/>
        <w:rPr>
          <w:rFonts w:cs="Times New Roman"/>
        </w:rPr>
      </w:pPr>
      <w:r w:rsidRPr="0084371A">
        <w:rPr>
          <w:rFonts w:cs="Times New Roman"/>
        </w:rPr>
        <w:t xml:space="preserve">Hird, M.J. (2017) ‘Waste, Environmental Politics and Dis/Engaged Publics’, </w:t>
      </w:r>
      <w:r w:rsidRPr="0084371A">
        <w:rPr>
          <w:rFonts w:cs="Times New Roman"/>
          <w:i/>
          <w:iCs/>
        </w:rPr>
        <w:t>Theory, Culture &amp; Society</w:t>
      </w:r>
      <w:r w:rsidRPr="0084371A">
        <w:rPr>
          <w:rFonts w:cs="Times New Roman"/>
        </w:rPr>
        <w:t>, 34(2–3), pp. 187–209. Available at: https://doi.org/10.1177/0263276414565717.</w:t>
      </w:r>
    </w:p>
    <w:p w14:paraId="1E2B9B45" w14:textId="77777777" w:rsidR="0084371A" w:rsidRPr="0084371A" w:rsidRDefault="0084371A" w:rsidP="0084371A">
      <w:pPr>
        <w:pStyle w:val="Bibliography"/>
        <w:rPr>
          <w:rFonts w:cs="Times New Roman"/>
        </w:rPr>
      </w:pPr>
      <w:r w:rsidRPr="0084371A">
        <w:rPr>
          <w:rFonts w:cs="Times New Roman"/>
        </w:rPr>
        <w:t xml:space="preserve">Hobson, K. (2002) ‘Competing Discourses of Sustainable Consumption: Does the “Rationalisation of Lifestyles” Make Sense?’, </w:t>
      </w:r>
      <w:r w:rsidRPr="0084371A">
        <w:rPr>
          <w:rFonts w:cs="Times New Roman"/>
          <w:i/>
          <w:iCs/>
        </w:rPr>
        <w:t>Environmental Politics</w:t>
      </w:r>
      <w:r w:rsidRPr="0084371A">
        <w:rPr>
          <w:rFonts w:cs="Times New Roman"/>
        </w:rPr>
        <w:t>, 11(2), pp. 95–120. Available at: https://doi.org/10.1080/714000601.</w:t>
      </w:r>
    </w:p>
    <w:p w14:paraId="09F062B0" w14:textId="77777777" w:rsidR="0084371A" w:rsidRPr="0084371A" w:rsidRDefault="0084371A" w:rsidP="0084371A">
      <w:pPr>
        <w:pStyle w:val="Bibliography"/>
        <w:rPr>
          <w:rFonts w:cs="Times New Roman"/>
        </w:rPr>
      </w:pPr>
      <w:r w:rsidRPr="0084371A">
        <w:rPr>
          <w:rFonts w:cs="Times New Roman"/>
        </w:rPr>
        <w:lastRenderedPageBreak/>
        <w:t xml:space="preserve">Hobson, K. (2004) ‘Sustainable Consumption in the United Kingdom: The “Responsible” Consumer and Government at “Arm’s Length”’, </w:t>
      </w:r>
      <w:r w:rsidRPr="0084371A">
        <w:rPr>
          <w:rFonts w:cs="Times New Roman"/>
          <w:i/>
          <w:iCs/>
        </w:rPr>
        <w:t>The Journal of Environment &amp; Development</w:t>
      </w:r>
      <w:r w:rsidRPr="0084371A">
        <w:rPr>
          <w:rFonts w:cs="Times New Roman"/>
        </w:rPr>
        <w:t>, 13(2), pp. 121–139. Available at: https://doi.org/10.1177/1070496504265013.</w:t>
      </w:r>
    </w:p>
    <w:p w14:paraId="6606AB63" w14:textId="77777777" w:rsidR="0084371A" w:rsidRPr="0084371A" w:rsidRDefault="0084371A" w:rsidP="0084371A">
      <w:pPr>
        <w:pStyle w:val="Bibliography"/>
        <w:rPr>
          <w:rFonts w:cs="Times New Roman"/>
        </w:rPr>
      </w:pPr>
      <w:r w:rsidRPr="0084371A">
        <w:rPr>
          <w:rFonts w:cs="Times New Roman"/>
        </w:rPr>
        <w:t xml:space="preserve">Hodgins, B.D. (2019) </w:t>
      </w:r>
      <w:r w:rsidRPr="0084371A">
        <w:rPr>
          <w:rFonts w:cs="Times New Roman"/>
          <w:i/>
          <w:iCs/>
        </w:rPr>
        <w:t>Feminist Research for 21st-Century Childhoods: Common Worlds Methods</w:t>
      </w:r>
      <w:r w:rsidRPr="0084371A">
        <w:rPr>
          <w:rFonts w:cs="Times New Roman"/>
        </w:rPr>
        <w:t>. London, UNITED KINGDOM: Bloomsbury Publishing Plc. Available at: http://ebookcentral.proquest.com/lib/durham/detail.action?docID=5716645 (Accessed: 29 November 2021).</w:t>
      </w:r>
    </w:p>
    <w:p w14:paraId="28E9F0AC" w14:textId="77777777" w:rsidR="0084371A" w:rsidRPr="0084371A" w:rsidRDefault="0084371A" w:rsidP="0084371A">
      <w:pPr>
        <w:pStyle w:val="Bibliography"/>
        <w:rPr>
          <w:rFonts w:cs="Times New Roman"/>
        </w:rPr>
      </w:pPr>
      <w:r w:rsidRPr="0084371A">
        <w:rPr>
          <w:rFonts w:cs="Times New Roman"/>
        </w:rPr>
        <w:t xml:space="preserve">Hohti, R. </w:t>
      </w:r>
      <w:r w:rsidRPr="0084371A">
        <w:rPr>
          <w:rFonts w:cs="Times New Roman"/>
          <w:i/>
          <w:iCs/>
        </w:rPr>
        <w:t>et al.</w:t>
      </w:r>
      <w:r w:rsidRPr="0084371A">
        <w:rPr>
          <w:rFonts w:cs="Times New Roman"/>
        </w:rPr>
        <w:t xml:space="preserve"> (2021) ‘Atmospheres of the Anthropocene. Sensing and rerouting dis/inheritances in a university museum with young people’, </w:t>
      </w:r>
      <w:r w:rsidRPr="0084371A">
        <w:rPr>
          <w:rFonts w:cs="Times New Roman"/>
          <w:i/>
          <w:iCs/>
        </w:rPr>
        <w:t>Children’s Geographies</w:t>
      </w:r>
      <w:r w:rsidRPr="0084371A">
        <w:rPr>
          <w:rFonts w:cs="Times New Roman"/>
        </w:rPr>
        <w:t>, 0(0), pp. 1–14. Available at: https://doi.org/10.1080/14733285.2021.1998369.</w:t>
      </w:r>
    </w:p>
    <w:p w14:paraId="31C2CC0E" w14:textId="77777777" w:rsidR="0084371A" w:rsidRPr="0084371A" w:rsidRDefault="0084371A" w:rsidP="0084371A">
      <w:pPr>
        <w:pStyle w:val="Bibliography"/>
        <w:rPr>
          <w:rFonts w:cs="Times New Roman"/>
        </w:rPr>
      </w:pPr>
      <w:r w:rsidRPr="0084371A">
        <w:rPr>
          <w:rFonts w:cs="Times New Roman"/>
        </w:rPr>
        <w:t xml:space="preserve">Holloway, J. (2010) </w:t>
      </w:r>
      <w:r w:rsidRPr="0084371A">
        <w:rPr>
          <w:rFonts w:cs="Times New Roman"/>
          <w:i/>
          <w:iCs/>
        </w:rPr>
        <w:t>Crack capitalism</w:t>
      </w:r>
      <w:r w:rsidRPr="0084371A">
        <w:rPr>
          <w:rFonts w:cs="Times New Roman"/>
        </w:rPr>
        <w:t>. 1. publ. London: Pluto.</w:t>
      </w:r>
    </w:p>
    <w:p w14:paraId="191AF933" w14:textId="77777777" w:rsidR="0084371A" w:rsidRPr="0084371A" w:rsidRDefault="0084371A" w:rsidP="0084371A">
      <w:pPr>
        <w:pStyle w:val="Bibliography"/>
        <w:rPr>
          <w:rFonts w:cs="Times New Roman"/>
        </w:rPr>
      </w:pPr>
      <w:r w:rsidRPr="0084371A">
        <w:rPr>
          <w:rFonts w:cs="Times New Roman"/>
        </w:rPr>
        <w:t xml:space="preserve">Holloway, S.L. (1998) ‘Local Childcare Cultures: Moral geographies of mothering and the social organisation of pre-school education’, </w:t>
      </w:r>
      <w:r w:rsidRPr="0084371A">
        <w:rPr>
          <w:rFonts w:cs="Times New Roman"/>
          <w:i/>
          <w:iCs/>
        </w:rPr>
        <w:t>Gender, Place &amp; Culture</w:t>
      </w:r>
      <w:r w:rsidRPr="0084371A">
        <w:rPr>
          <w:rFonts w:cs="Times New Roman"/>
        </w:rPr>
        <w:t>, 5(1), pp. 29–53. Available at: https://doi.org/10.1080/09663699825313.</w:t>
      </w:r>
    </w:p>
    <w:p w14:paraId="3AD6D146" w14:textId="77777777" w:rsidR="0084371A" w:rsidRPr="0084371A" w:rsidRDefault="0084371A" w:rsidP="0084371A">
      <w:pPr>
        <w:pStyle w:val="Bibliography"/>
        <w:rPr>
          <w:rFonts w:cs="Times New Roman"/>
        </w:rPr>
      </w:pPr>
      <w:r w:rsidRPr="0084371A">
        <w:rPr>
          <w:rFonts w:cs="Times New Roman"/>
        </w:rPr>
        <w:t xml:space="preserve">Holloway, S.L., Holt, L. and Mills, S. (2019) ‘Questions of agency: Capacity, subjectivity, spatiality and temporality’, </w:t>
      </w:r>
      <w:r w:rsidRPr="0084371A">
        <w:rPr>
          <w:rFonts w:cs="Times New Roman"/>
          <w:i/>
          <w:iCs/>
        </w:rPr>
        <w:t>Progress in Human Geography</w:t>
      </w:r>
      <w:r w:rsidRPr="0084371A">
        <w:rPr>
          <w:rFonts w:cs="Times New Roman"/>
        </w:rPr>
        <w:t>, 43(3), pp. 458–477. Available at: https://doi.org/10.1177/0309132518757654.</w:t>
      </w:r>
    </w:p>
    <w:p w14:paraId="5E2749A9" w14:textId="77777777" w:rsidR="0084371A" w:rsidRPr="0084371A" w:rsidRDefault="0084371A" w:rsidP="0084371A">
      <w:pPr>
        <w:pStyle w:val="Bibliography"/>
        <w:rPr>
          <w:rFonts w:cs="Times New Roman"/>
        </w:rPr>
      </w:pPr>
      <w:r w:rsidRPr="0084371A">
        <w:rPr>
          <w:rFonts w:cs="Times New Roman"/>
        </w:rPr>
        <w:t xml:space="preserve">Holloway, S.L. and Pimlott-Wilson, H. (2014) ‘“Any Advice is Welcome Isn’t it?”: Neoliberal Parenting Education, Local Mothering Cultures, and Social Class’, </w:t>
      </w:r>
      <w:r w:rsidRPr="0084371A">
        <w:rPr>
          <w:rFonts w:cs="Times New Roman"/>
          <w:i/>
          <w:iCs/>
        </w:rPr>
        <w:t>Environment and Planning A: Economy and Space</w:t>
      </w:r>
      <w:r w:rsidRPr="0084371A">
        <w:rPr>
          <w:rFonts w:cs="Times New Roman"/>
        </w:rPr>
        <w:t>, 46(1), pp. 94–111. Available at: https://doi.org/10.1068/a45457.</w:t>
      </w:r>
    </w:p>
    <w:p w14:paraId="2441D36E" w14:textId="77777777" w:rsidR="0084371A" w:rsidRPr="0084371A" w:rsidRDefault="0084371A" w:rsidP="0084371A">
      <w:pPr>
        <w:pStyle w:val="Bibliography"/>
        <w:rPr>
          <w:rFonts w:cs="Times New Roman"/>
        </w:rPr>
      </w:pPr>
      <w:r w:rsidRPr="0084371A">
        <w:rPr>
          <w:rFonts w:cs="Times New Roman"/>
        </w:rPr>
        <w:t xml:space="preserve">Holloway, S.L., Pimlott-Wilson, H. and Whewall, S. (2024) ‘Geographies of supplementary education: Private tuition, classed and racialised parenting cultures, and the neoliberal educational playing field’, </w:t>
      </w:r>
      <w:r w:rsidRPr="0084371A">
        <w:rPr>
          <w:rFonts w:cs="Times New Roman"/>
          <w:i/>
          <w:iCs/>
        </w:rPr>
        <w:t>Transactions of the Institute of British Geographers</w:t>
      </w:r>
      <w:r w:rsidRPr="0084371A">
        <w:rPr>
          <w:rFonts w:cs="Times New Roman"/>
        </w:rPr>
        <w:t>, 39(3). Available at: https://doi.org/10.1111/tran.12666.</w:t>
      </w:r>
    </w:p>
    <w:p w14:paraId="0C58E02E" w14:textId="77777777" w:rsidR="0084371A" w:rsidRPr="0084371A" w:rsidRDefault="0084371A" w:rsidP="0084371A">
      <w:pPr>
        <w:pStyle w:val="Bibliography"/>
        <w:rPr>
          <w:rFonts w:cs="Times New Roman"/>
        </w:rPr>
      </w:pPr>
      <w:r w:rsidRPr="0084371A">
        <w:rPr>
          <w:rFonts w:cs="Times New Roman"/>
        </w:rPr>
        <w:t xml:space="preserve">van Holstein, E. and Walker, C. (2023) ‘Reframing environmental responsibility at the intersections of cultural and generational difference: Learning from migrant families in Manchester and Melbourne’, </w:t>
      </w:r>
      <w:r w:rsidRPr="0084371A">
        <w:rPr>
          <w:rFonts w:cs="Times New Roman"/>
          <w:i/>
          <w:iCs/>
        </w:rPr>
        <w:t>Geoforum</w:t>
      </w:r>
      <w:r w:rsidRPr="0084371A">
        <w:rPr>
          <w:rFonts w:cs="Times New Roman"/>
        </w:rPr>
        <w:t>, 146, p. 103869. Available at: https://doi.org/10.1016/j.geoforum.2023.103869.</w:t>
      </w:r>
    </w:p>
    <w:p w14:paraId="489D078C" w14:textId="77777777" w:rsidR="0084371A" w:rsidRPr="0084371A" w:rsidRDefault="0084371A" w:rsidP="0084371A">
      <w:pPr>
        <w:pStyle w:val="Bibliography"/>
        <w:rPr>
          <w:rFonts w:cs="Times New Roman"/>
        </w:rPr>
      </w:pPr>
      <w:r w:rsidRPr="0084371A">
        <w:rPr>
          <w:rFonts w:cs="Times New Roman"/>
        </w:rPr>
        <w:t xml:space="preserve">Hörschelmann, K. (2017) ‘Crossing Points: Contesting Militarism in the Spaces of Children’s Everyday Lives in Britain and Germany’, in </w:t>
      </w:r>
      <w:r w:rsidRPr="0084371A">
        <w:rPr>
          <w:rFonts w:cs="Times New Roman"/>
          <w:i/>
          <w:iCs/>
        </w:rPr>
        <w:t>Children, Young People and Critical Geopolitics</w:t>
      </w:r>
      <w:r w:rsidRPr="0084371A">
        <w:rPr>
          <w:rFonts w:cs="Times New Roman"/>
        </w:rPr>
        <w:t>. Routledge, pp. 29–44. Available at: https://doi.org/10.4324/9781315562827-2.</w:t>
      </w:r>
    </w:p>
    <w:p w14:paraId="4B376099" w14:textId="77777777" w:rsidR="0084371A" w:rsidRPr="0084371A" w:rsidRDefault="0084371A" w:rsidP="0084371A">
      <w:pPr>
        <w:pStyle w:val="Bibliography"/>
        <w:rPr>
          <w:rFonts w:cs="Times New Roman"/>
        </w:rPr>
      </w:pPr>
      <w:r w:rsidRPr="0084371A">
        <w:rPr>
          <w:rFonts w:cs="Times New Roman"/>
        </w:rPr>
        <w:lastRenderedPageBreak/>
        <w:t xml:space="preserve">Horton, J. and Kraftl, P. (2018) ‘Rats, assorted shit and “racist groundwater”: Towards extra-sectional understandings of childhoods and social-material processes’, </w:t>
      </w:r>
      <w:r w:rsidRPr="0084371A">
        <w:rPr>
          <w:rFonts w:cs="Times New Roman"/>
          <w:i/>
          <w:iCs/>
        </w:rPr>
        <w:t>Environment and Planning D: Society and Space</w:t>
      </w:r>
      <w:r w:rsidRPr="0084371A">
        <w:rPr>
          <w:rFonts w:cs="Times New Roman"/>
        </w:rPr>
        <w:t>, 36(5), pp. 926–948. Available at: https://doi.org/10.1177/0263775817747278.</w:t>
      </w:r>
    </w:p>
    <w:p w14:paraId="2681A626" w14:textId="77777777" w:rsidR="0084371A" w:rsidRPr="0084371A" w:rsidRDefault="0084371A" w:rsidP="0084371A">
      <w:pPr>
        <w:pStyle w:val="Bibliography"/>
        <w:rPr>
          <w:rFonts w:cs="Times New Roman"/>
        </w:rPr>
      </w:pPr>
      <w:r w:rsidRPr="0084371A">
        <w:rPr>
          <w:rFonts w:cs="Times New Roman"/>
        </w:rPr>
        <w:t xml:space="preserve">Horton, J., Pyer, M. and Tucker, F. (2020) ‘Children and Young People’, in H.F. Wilson and J. Darling (eds) </w:t>
      </w:r>
      <w:r w:rsidRPr="0084371A">
        <w:rPr>
          <w:rFonts w:cs="Times New Roman"/>
          <w:i/>
          <w:iCs/>
        </w:rPr>
        <w:t>Research Ethics for Human Geography: A Handbook for Students</w:t>
      </w:r>
      <w:r w:rsidRPr="0084371A">
        <w:rPr>
          <w:rFonts w:cs="Times New Roman"/>
        </w:rPr>
        <w:t>. London, UNITED KINGDOM: SAGE Publications. Available at: http://ebookcentral.proquest.com/lib/durham/detail.action?docID=6383656 (Accessed: 15 December 2021).</w:t>
      </w:r>
    </w:p>
    <w:p w14:paraId="56CFCE1B" w14:textId="77777777" w:rsidR="0084371A" w:rsidRPr="0084371A" w:rsidRDefault="0084371A" w:rsidP="0084371A">
      <w:pPr>
        <w:pStyle w:val="Bibliography"/>
        <w:rPr>
          <w:rFonts w:cs="Times New Roman"/>
        </w:rPr>
      </w:pPr>
      <w:r w:rsidRPr="0084371A">
        <w:rPr>
          <w:rFonts w:cs="Times New Roman"/>
        </w:rPr>
        <w:t xml:space="preserve">Howard, L. (2022) ‘When global problems come home: Engagement with climate change within the intersecting affective spaces of parenting and activism’, </w:t>
      </w:r>
      <w:r w:rsidRPr="0084371A">
        <w:rPr>
          <w:rFonts w:cs="Times New Roman"/>
          <w:i/>
          <w:iCs/>
        </w:rPr>
        <w:t>Emotion, Space and Society</w:t>
      </w:r>
      <w:r w:rsidRPr="0084371A">
        <w:rPr>
          <w:rFonts w:cs="Times New Roman"/>
        </w:rPr>
        <w:t>, 44, p. 100894. Available at: https://doi.org/10.1016/j.emospa.2022.100894.</w:t>
      </w:r>
    </w:p>
    <w:p w14:paraId="7D22B487" w14:textId="77777777" w:rsidR="0084371A" w:rsidRPr="0084371A" w:rsidRDefault="0084371A" w:rsidP="0084371A">
      <w:pPr>
        <w:pStyle w:val="Bibliography"/>
        <w:rPr>
          <w:rFonts w:cs="Times New Roman"/>
        </w:rPr>
      </w:pPr>
      <w:r w:rsidRPr="0084371A">
        <w:rPr>
          <w:rFonts w:cs="Times New Roman"/>
        </w:rPr>
        <w:t xml:space="preserve">Howard, L. (2023) ‘Breaking climate justice “silence” in everyday life: The environmentalist killjoy, negotiation and relationship risk’, </w:t>
      </w:r>
      <w:r w:rsidRPr="0084371A">
        <w:rPr>
          <w:rFonts w:cs="Times New Roman"/>
          <w:i/>
          <w:iCs/>
        </w:rPr>
        <w:t>The Sociological Review</w:t>
      </w:r>
      <w:r w:rsidRPr="0084371A">
        <w:rPr>
          <w:rFonts w:cs="Times New Roman"/>
        </w:rPr>
        <w:t>, 71(5), pp. 1135–1153. Available at: https://doi.org/10.1177/00380261231159524.</w:t>
      </w:r>
    </w:p>
    <w:p w14:paraId="37748D43" w14:textId="77777777" w:rsidR="0084371A" w:rsidRPr="0084371A" w:rsidRDefault="0084371A" w:rsidP="0084371A">
      <w:pPr>
        <w:pStyle w:val="Bibliography"/>
        <w:rPr>
          <w:rFonts w:cs="Times New Roman"/>
        </w:rPr>
      </w:pPr>
      <w:r w:rsidRPr="0084371A">
        <w:rPr>
          <w:rFonts w:cs="Times New Roman"/>
        </w:rPr>
        <w:t xml:space="preserve">Howard, L.K. (2023) </w:t>
      </w:r>
      <w:r w:rsidRPr="0084371A">
        <w:rPr>
          <w:rFonts w:cs="Times New Roman"/>
          <w:i/>
          <w:iCs/>
        </w:rPr>
        <w:t>Where ‘green’ parenting meets climate activism: Understanding the affective, political, generative, but challenging ‘space in-between’ of radical eco-parenting</w:t>
      </w:r>
      <w:r w:rsidRPr="0084371A">
        <w:rPr>
          <w:rFonts w:cs="Times New Roman"/>
        </w:rPr>
        <w:t>. University of Edinburgh. Available at: http://dx.doi.org/10.7488/era/3624 (Accessed: 15 September 2023).</w:t>
      </w:r>
    </w:p>
    <w:p w14:paraId="0D5C24AD" w14:textId="77777777" w:rsidR="0084371A" w:rsidRPr="0084371A" w:rsidRDefault="0084371A" w:rsidP="0084371A">
      <w:pPr>
        <w:pStyle w:val="Bibliography"/>
        <w:rPr>
          <w:rFonts w:cs="Times New Roman"/>
        </w:rPr>
      </w:pPr>
      <w:r w:rsidRPr="0084371A">
        <w:rPr>
          <w:rFonts w:cs="Times New Roman"/>
        </w:rPr>
        <w:t xml:space="preserve">Howarth, C., Lane, M. and Fankhauser, S. (2021) ‘What next for local government climate emergency declarations? The gap between rhetoric and action’, </w:t>
      </w:r>
      <w:r w:rsidRPr="0084371A">
        <w:rPr>
          <w:rFonts w:cs="Times New Roman"/>
          <w:i/>
          <w:iCs/>
        </w:rPr>
        <w:t>Climatic Change</w:t>
      </w:r>
      <w:r w:rsidRPr="0084371A">
        <w:rPr>
          <w:rFonts w:cs="Times New Roman"/>
        </w:rPr>
        <w:t>, 167(3), p. 27. Available at: https://doi.org/10.1007/s10584-021-03147-4.</w:t>
      </w:r>
    </w:p>
    <w:p w14:paraId="22F7B274" w14:textId="77777777" w:rsidR="0084371A" w:rsidRPr="0084371A" w:rsidRDefault="0084371A" w:rsidP="0084371A">
      <w:pPr>
        <w:pStyle w:val="Bibliography"/>
        <w:rPr>
          <w:rFonts w:cs="Times New Roman"/>
        </w:rPr>
      </w:pPr>
      <w:r w:rsidRPr="0084371A">
        <w:rPr>
          <w:rFonts w:cs="Times New Roman"/>
        </w:rPr>
        <w:t xml:space="preserve">Huizinga, J. (1949) ‘Nature and Significance of Play as a Cultural Phenomenon’, in </w:t>
      </w:r>
      <w:r w:rsidRPr="0084371A">
        <w:rPr>
          <w:rFonts w:cs="Times New Roman"/>
          <w:i/>
          <w:iCs/>
        </w:rPr>
        <w:t>Homo Ludens             Ils 86</w:t>
      </w:r>
      <w:r w:rsidRPr="0084371A">
        <w:rPr>
          <w:rFonts w:cs="Times New Roman"/>
        </w:rPr>
        <w:t>. Routledge.</w:t>
      </w:r>
    </w:p>
    <w:p w14:paraId="1385C90F" w14:textId="77777777" w:rsidR="0084371A" w:rsidRPr="0084371A" w:rsidRDefault="0084371A" w:rsidP="0084371A">
      <w:pPr>
        <w:pStyle w:val="Bibliography"/>
        <w:rPr>
          <w:rFonts w:cs="Times New Roman"/>
        </w:rPr>
      </w:pPr>
      <w:r w:rsidRPr="0084371A">
        <w:rPr>
          <w:rFonts w:cs="Times New Roman"/>
        </w:rPr>
        <w:t xml:space="preserve">Hulme, A. (2019) </w:t>
      </w:r>
      <w:r w:rsidRPr="0084371A">
        <w:rPr>
          <w:rFonts w:cs="Times New Roman"/>
          <w:i/>
          <w:iCs/>
        </w:rPr>
        <w:t>A brief history of thrift</w:t>
      </w:r>
      <w:r w:rsidRPr="0084371A">
        <w:rPr>
          <w:rFonts w:cs="Times New Roman"/>
        </w:rPr>
        <w:t>. Manchester: Manchester University Press.</w:t>
      </w:r>
    </w:p>
    <w:p w14:paraId="0E7F11C7" w14:textId="77777777" w:rsidR="0084371A" w:rsidRPr="0084371A" w:rsidRDefault="0084371A" w:rsidP="0084371A">
      <w:pPr>
        <w:pStyle w:val="Bibliography"/>
        <w:rPr>
          <w:rFonts w:cs="Times New Roman"/>
        </w:rPr>
      </w:pPr>
      <w:r w:rsidRPr="0084371A">
        <w:rPr>
          <w:rFonts w:cs="Times New Roman"/>
        </w:rPr>
        <w:t xml:space="preserve">Hulme, M. (2009) </w:t>
      </w:r>
      <w:r w:rsidRPr="0084371A">
        <w:rPr>
          <w:rFonts w:cs="Times New Roman"/>
          <w:i/>
          <w:iCs/>
        </w:rPr>
        <w:t>Why We Disagree About Climate Change: Understanding Controversy, Inaction and Opportunity</w:t>
      </w:r>
      <w:r w:rsidRPr="0084371A">
        <w:rPr>
          <w:rFonts w:cs="Times New Roman"/>
        </w:rPr>
        <w:t>. Cambridge: Cambridge University Press. Available at: https://doi.org/10.1017/CBO9780511841200.</w:t>
      </w:r>
    </w:p>
    <w:p w14:paraId="3BD9C427" w14:textId="77777777" w:rsidR="0084371A" w:rsidRPr="0084371A" w:rsidRDefault="0084371A" w:rsidP="0084371A">
      <w:pPr>
        <w:pStyle w:val="Bibliography"/>
        <w:rPr>
          <w:rFonts w:cs="Times New Roman"/>
        </w:rPr>
      </w:pPr>
      <w:r w:rsidRPr="0084371A">
        <w:rPr>
          <w:rFonts w:cs="Times New Roman"/>
        </w:rPr>
        <w:t xml:space="preserve">Hunter, J.D. and Yates, J.J. (2011) ‘Introduction: The Question of Thrift’, in J. Yates and J. Davison Hunter (eds) </w:t>
      </w:r>
      <w:r w:rsidRPr="0084371A">
        <w:rPr>
          <w:rFonts w:cs="Times New Roman"/>
          <w:i/>
          <w:iCs/>
        </w:rPr>
        <w:t>Thrift and Thriving in America: Capitalism and Moral Order from the Puritans to the Present</w:t>
      </w:r>
      <w:r w:rsidRPr="0084371A">
        <w:rPr>
          <w:rFonts w:cs="Times New Roman"/>
        </w:rPr>
        <w:t>. Oxford University Press, p. 0. Available at: https://doi.org/10.1093/acprof:oso/9780199769063.003.0001.</w:t>
      </w:r>
    </w:p>
    <w:p w14:paraId="2C46E33C" w14:textId="77777777" w:rsidR="0084371A" w:rsidRPr="0084371A" w:rsidRDefault="0084371A" w:rsidP="0084371A">
      <w:pPr>
        <w:pStyle w:val="Bibliography"/>
        <w:rPr>
          <w:rFonts w:cs="Times New Roman"/>
        </w:rPr>
      </w:pPr>
      <w:r w:rsidRPr="0084371A">
        <w:rPr>
          <w:rFonts w:cs="Times New Roman"/>
        </w:rPr>
        <w:lastRenderedPageBreak/>
        <w:t xml:space="preserve">Huw (2021) ‘Shel MacDonagh, 33, maths teacher from London’, </w:t>
      </w:r>
      <w:r w:rsidRPr="0084371A">
        <w:rPr>
          <w:rFonts w:cs="Times New Roman"/>
          <w:i/>
          <w:iCs/>
        </w:rPr>
        <w:t>Extinction Rebellion UK</w:t>
      </w:r>
      <w:r w:rsidRPr="0084371A">
        <w:rPr>
          <w:rFonts w:cs="Times New Roman"/>
        </w:rPr>
        <w:t>, 28 March. Available at: https://extinctionrebellion.uk/2021/03/28/shell-macdonagh-33-maths-teacher-from-london/ (Accessed: 7 June 2023).</w:t>
      </w:r>
    </w:p>
    <w:p w14:paraId="3688512F" w14:textId="77777777" w:rsidR="0084371A" w:rsidRPr="0084371A" w:rsidRDefault="0084371A" w:rsidP="0084371A">
      <w:pPr>
        <w:pStyle w:val="Bibliography"/>
        <w:rPr>
          <w:rFonts w:cs="Times New Roman"/>
        </w:rPr>
      </w:pPr>
      <w:r w:rsidRPr="0084371A">
        <w:rPr>
          <w:rFonts w:cs="Times New Roman"/>
        </w:rPr>
        <w:t xml:space="preserve">Illich, I. (1973) </w:t>
      </w:r>
      <w:r w:rsidRPr="0084371A">
        <w:rPr>
          <w:rFonts w:cs="Times New Roman"/>
          <w:i/>
          <w:iCs/>
        </w:rPr>
        <w:t>Tools for conviviality</w:t>
      </w:r>
      <w:r w:rsidRPr="0084371A">
        <w:rPr>
          <w:rFonts w:cs="Times New Roman"/>
        </w:rPr>
        <w:t>. London: Calder and Boyars (Open forum).</w:t>
      </w:r>
    </w:p>
    <w:p w14:paraId="269F507E" w14:textId="77777777" w:rsidR="0084371A" w:rsidRPr="0084371A" w:rsidRDefault="0084371A" w:rsidP="0084371A">
      <w:pPr>
        <w:pStyle w:val="Bibliography"/>
        <w:rPr>
          <w:rFonts w:cs="Times New Roman"/>
        </w:rPr>
      </w:pPr>
      <w:r w:rsidRPr="0084371A">
        <w:rPr>
          <w:rFonts w:cs="Times New Roman"/>
        </w:rPr>
        <w:t xml:space="preserve">Ingold, T. (2010) ‘The textility of making’, </w:t>
      </w:r>
      <w:r w:rsidRPr="0084371A">
        <w:rPr>
          <w:rFonts w:cs="Times New Roman"/>
          <w:i/>
          <w:iCs/>
        </w:rPr>
        <w:t>Cambridge Journal of Economics</w:t>
      </w:r>
      <w:r w:rsidRPr="0084371A">
        <w:rPr>
          <w:rFonts w:cs="Times New Roman"/>
        </w:rPr>
        <w:t>, 34(1), pp. 91–102. Available at: https://doi.org/10.1093/cje/bep042.</w:t>
      </w:r>
    </w:p>
    <w:p w14:paraId="48DFB223" w14:textId="77777777" w:rsidR="0084371A" w:rsidRPr="0084371A" w:rsidRDefault="0084371A" w:rsidP="0084371A">
      <w:pPr>
        <w:pStyle w:val="Bibliography"/>
        <w:rPr>
          <w:rFonts w:cs="Times New Roman"/>
        </w:rPr>
      </w:pPr>
      <w:r w:rsidRPr="0084371A">
        <w:rPr>
          <w:rFonts w:cs="Times New Roman"/>
        </w:rPr>
        <w:t xml:space="preserve">IPCC (2018) </w:t>
      </w:r>
      <w:r w:rsidRPr="0084371A">
        <w:rPr>
          <w:rFonts w:cs="Times New Roman"/>
          <w:i/>
          <w:iCs/>
        </w:rPr>
        <w:t>Global Warming of 1.5°C.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r w:rsidRPr="0084371A">
        <w:rPr>
          <w:rFonts w:cs="Times New Roman"/>
        </w:rPr>
        <w:t>. IPCC.</w:t>
      </w:r>
    </w:p>
    <w:p w14:paraId="48C1C3AD" w14:textId="77777777" w:rsidR="0084371A" w:rsidRPr="0084371A" w:rsidRDefault="0084371A" w:rsidP="0084371A">
      <w:pPr>
        <w:pStyle w:val="Bibliography"/>
        <w:rPr>
          <w:rFonts w:cs="Times New Roman"/>
        </w:rPr>
      </w:pPr>
      <w:r w:rsidRPr="0084371A">
        <w:rPr>
          <w:rFonts w:cs="Times New Roman"/>
        </w:rPr>
        <w:t xml:space="preserve">Isenhour, C. and Reno, J. (2019) ‘On Materiality and Meaning: Ethnographic Engagements with Reuse, Repair &amp; Care’, </w:t>
      </w:r>
      <w:r w:rsidRPr="0084371A">
        <w:rPr>
          <w:rFonts w:cs="Times New Roman"/>
          <w:i/>
          <w:iCs/>
        </w:rPr>
        <w:t>Worldwide Waste: Journal of Interdisciplinary Studies</w:t>
      </w:r>
      <w:r w:rsidRPr="0084371A">
        <w:rPr>
          <w:rFonts w:cs="Times New Roman"/>
        </w:rPr>
        <w:t>, 2(1), p. 1. Available at: https://doi.org/10.5334/wwwj.27.</w:t>
      </w:r>
    </w:p>
    <w:p w14:paraId="4C7CB151" w14:textId="77777777" w:rsidR="0084371A" w:rsidRPr="0084371A" w:rsidRDefault="0084371A" w:rsidP="0084371A">
      <w:pPr>
        <w:pStyle w:val="Bibliography"/>
        <w:rPr>
          <w:rFonts w:cs="Times New Roman"/>
        </w:rPr>
      </w:pPr>
      <w:r w:rsidRPr="0084371A">
        <w:rPr>
          <w:rFonts w:cs="Times New Roman"/>
        </w:rPr>
        <w:t xml:space="preserve">Jackson, J. and Bradford, B. (2009) ‘Crime, policing and social order: on the expressive nature of public confidence in policing’, </w:t>
      </w:r>
      <w:r w:rsidRPr="0084371A">
        <w:rPr>
          <w:rFonts w:cs="Times New Roman"/>
          <w:i/>
          <w:iCs/>
        </w:rPr>
        <w:t>The British Journal of Sociology</w:t>
      </w:r>
      <w:r w:rsidRPr="0084371A">
        <w:rPr>
          <w:rFonts w:cs="Times New Roman"/>
        </w:rPr>
        <w:t>, 60(3), pp. 493–521. Available at: https://doi.org/10.1111/j.1468-4446.2009.01253.x.</w:t>
      </w:r>
    </w:p>
    <w:p w14:paraId="66AB58B9" w14:textId="77777777" w:rsidR="0084371A" w:rsidRPr="0084371A" w:rsidRDefault="0084371A" w:rsidP="0084371A">
      <w:pPr>
        <w:pStyle w:val="Bibliography"/>
        <w:rPr>
          <w:rFonts w:cs="Times New Roman"/>
        </w:rPr>
      </w:pPr>
      <w:r w:rsidRPr="0084371A">
        <w:rPr>
          <w:rFonts w:cs="Times New Roman"/>
        </w:rPr>
        <w:t xml:space="preserve">Jarvis, J. (2019) </w:t>
      </w:r>
      <w:r w:rsidRPr="0084371A">
        <w:rPr>
          <w:rFonts w:cs="Times New Roman"/>
          <w:i/>
          <w:iCs/>
        </w:rPr>
        <w:t>Mothers from XR hold ‘feed in’ protests outside political party HQs</w:t>
      </w:r>
      <w:r w:rsidRPr="0084371A">
        <w:rPr>
          <w:rFonts w:cs="Times New Roman"/>
        </w:rPr>
        <w:t xml:space="preserve">, </w:t>
      </w:r>
      <w:r w:rsidRPr="0084371A">
        <w:rPr>
          <w:rFonts w:cs="Times New Roman"/>
          <w:i/>
          <w:iCs/>
        </w:rPr>
        <w:t>Evening Standard</w:t>
      </w:r>
      <w:r w:rsidRPr="0084371A">
        <w:rPr>
          <w:rFonts w:cs="Times New Roman"/>
        </w:rPr>
        <w:t>. Available at: https://www.standard.co.uk/news/london/extinction-rebellion-mothers-climate-change-a4302081.html (Accessed: 10 July 2020).</w:t>
      </w:r>
    </w:p>
    <w:p w14:paraId="5677AB6A" w14:textId="77777777" w:rsidR="0084371A" w:rsidRPr="0084371A" w:rsidRDefault="0084371A" w:rsidP="0084371A">
      <w:pPr>
        <w:pStyle w:val="Bibliography"/>
        <w:rPr>
          <w:rFonts w:cs="Times New Roman"/>
        </w:rPr>
      </w:pPr>
      <w:r w:rsidRPr="0084371A">
        <w:rPr>
          <w:rFonts w:cs="Times New Roman"/>
        </w:rPr>
        <w:t xml:space="preserve">Jasper, J.M. (1997) </w:t>
      </w:r>
      <w:r w:rsidRPr="0084371A">
        <w:rPr>
          <w:rFonts w:cs="Times New Roman"/>
          <w:i/>
          <w:iCs/>
        </w:rPr>
        <w:t>The art of moral protest: culture, biography, and creativity in social movements</w:t>
      </w:r>
      <w:r w:rsidRPr="0084371A">
        <w:rPr>
          <w:rFonts w:cs="Times New Roman"/>
        </w:rPr>
        <w:t>. Chicago: Univ. of Chicago Press.</w:t>
      </w:r>
    </w:p>
    <w:p w14:paraId="47F7E52A" w14:textId="77777777" w:rsidR="0084371A" w:rsidRPr="0084371A" w:rsidRDefault="0084371A" w:rsidP="0084371A">
      <w:pPr>
        <w:pStyle w:val="Bibliography"/>
        <w:rPr>
          <w:rFonts w:cs="Times New Roman"/>
        </w:rPr>
      </w:pPr>
      <w:r w:rsidRPr="0084371A">
        <w:rPr>
          <w:rFonts w:cs="Times New Roman"/>
        </w:rPr>
        <w:t xml:space="preserve">Jeffrey, C. and Dyson, J. (2021) ‘Geographies of the future: Prefigurative politics’, </w:t>
      </w:r>
      <w:r w:rsidRPr="0084371A">
        <w:rPr>
          <w:rFonts w:cs="Times New Roman"/>
          <w:i/>
          <w:iCs/>
        </w:rPr>
        <w:t>Progress in Human Geography</w:t>
      </w:r>
      <w:r w:rsidRPr="0084371A">
        <w:rPr>
          <w:rFonts w:cs="Times New Roman"/>
        </w:rPr>
        <w:t>, 45(4), pp. 641–658. Available at: https://doi.org/10.1177/0309132520926569.</w:t>
      </w:r>
    </w:p>
    <w:p w14:paraId="0C1F4611" w14:textId="77777777" w:rsidR="0084371A" w:rsidRPr="0084371A" w:rsidRDefault="0084371A" w:rsidP="0084371A">
      <w:pPr>
        <w:pStyle w:val="Bibliography"/>
        <w:rPr>
          <w:rFonts w:cs="Times New Roman"/>
        </w:rPr>
      </w:pPr>
      <w:r w:rsidRPr="0084371A">
        <w:rPr>
          <w:rFonts w:cs="Times New Roman"/>
        </w:rPr>
        <w:t xml:space="preserve">Jensen, T. and Tyler, I. (2012) ‘Austerity Parenting: new economies of parent-citizenship’, </w:t>
      </w:r>
      <w:r w:rsidRPr="0084371A">
        <w:rPr>
          <w:rFonts w:cs="Times New Roman"/>
          <w:i/>
          <w:iCs/>
        </w:rPr>
        <w:t>Studies in the Maternal</w:t>
      </w:r>
      <w:r w:rsidRPr="0084371A">
        <w:rPr>
          <w:rFonts w:cs="Times New Roman"/>
        </w:rPr>
        <w:t>, 4. Available at: https://doi.org/10.16995/sim.34.</w:t>
      </w:r>
    </w:p>
    <w:p w14:paraId="26CFAA6E" w14:textId="77777777" w:rsidR="0084371A" w:rsidRPr="0084371A" w:rsidRDefault="0084371A" w:rsidP="0084371A">
      <w:pPr>
        <w:pStyle w:val="Bibliography"/>
        <w:rPr>
          <w:rFonts w:cs="Times New Roman"/>
        </w:rPr>
      </w:pPr>
      <w:r w:rsidRPr="0084371A">
        <w:rPr>
          <w:rFonts w:cs="Times New Roman"/>
        </w:rPr>
        <w:t xml:space="preserve">Johnson, E. and Haarstad, H. (2022) ‘Competing climate spectacles in the amplified public space’, </w:t>
      </w:r>
      <w:r w:rsidRPr="0084371A">
        <w:rPr>
          <w:rFonts w:cs="Times New Roman"/>
          <w:i/>
          <w:iCs/>
        </w:rPr>
        <w:t>Environment and Planning C: Politics and Space</w:t>
      </w:r>
      <w:r w:rsidRPr="0084371A">
        <w:rPr>
          <w:rFonts w:cs="Times New Roman"/>
        </w:rPr>
        <w:t>, 40(7), pp. 1437–1454. Available at: https://doi.org/10.1177/23996544221082406.</w:t>
      </w:r>
    </w:p>
    <w:p w14:paraId="07CA16E8" w14:textId="77777777" w:rsidR="0084371A" w:rsidRPr="0084371A" w:rsidRDefault="0084371A" w:rsidP="0084371A">
      <w:pPr>
        <w:pStyle w:val="Bibliography"/>
        <w:rPr>
          <w:rFonts w:cs="Times New Roman"/>
        </w:rPr>
      </w:pPr>
      <w:r w:rsidRPr="0084371A">
        <w:rPr>
          <w:rFonts w:cs="Times New Roman"/>
        </w:rPr>
        <w:t xml:space="preserve">Johnson, P. (2013) ‘The Geographies of Heterotopia’, </w:t>
      </w:r>
      <w:r w:rsidRPr="0084371A">
        <w:rPr>
          <w:rFonts w:cs="Times New Roman"/>
          <w:i/>
          <w:iCs/>
        </w:rPr>
        <w:t>Geography Compass</w:t>
      </w:r>
      <w:r w:rsidRPr="0084371A">
        <w:rPr>
          <w:rFonts w:cs="Times New Roman"/>
        </w:rPr>
        <w:t>, 7(11), pp. 790–803. Available at: https://doi.org/10.1111/gec3.12079.</w:t>
      </w:r>
    </w:p>
    <w:p w14:paraId="6EDD66B2" w14:textId="77777777" w:rsidR="0084371A" w:rsidRPr="0084371A" w:rsidRDefault="0084371A" w:rsidP="0084371A">
      <w:pPr>
        <w:pStyle w:val="Bibliography"/>
        <w:rPr>
          <w:rFonts w:cs="Times New Roman"/>
        </w:rPr>
      </w:pPr>
      <w:r w:rsidRPr="0084371A">
        <w:rPr>
          <w:rFonts w:cs="Times New Roman"/>
        </w:rPr>
        <w:lastRenderedPageBreak/>
        <w:t xml:space="preserve">Joli Vyann (2022) </w:t>
      </w:r>
      <w:r w:rsidRPr="0084371A">
        <w:rPr>
          <w:rFonts w:cs="Times New Roman"/>
          <w:i/>
          <w:iCs/>
        </w:rPr>
        <w:t>Timeless</w:t>
      </w:r>
      <w:r w:rsidRPr="0084371A">
        <w:rPr>
          <w:rFonts w:cs="Times New Roman"/>
        </w:rPr>
        <w:t xml:space="preserve">, </w:t>
      </w:r>
      <w:r w:rsidRPr="0084371A">
        <w:rPr>
          <w:rFonts w:cs="Times New Roman"/>
          <w:i/>
          <w:iCs/>
        </w:rPr>
        <w:t>Joli Vyann</w:t>
      </w:r>
      <w:r w:rsidRPr="0084371A">
        <w:rPr>
          <w:rFonts w:cs="Times New Roman"/>
        </w:rPr>
        <w:t>. Available at: https://joli-vyann.com/current-shows/https%3A%2F%2Fjoli-vyann.com%2Fcurrent-shows%2Ftimeless (Accessed: 18 September 2025).</w:t>
      </w:r>
    </w:p>
    <w:p w14:paraId="3EB99F25" w14:textId="77777777" w:rsidR="0084371A" w:rsidRPr="0084371A" w:rsidRDefault="0084371A" w:rsidP="0084371A">
      <w:pPr>
        <w:pStyle w:val="Bibliography"/>
        <w:rPr>
          <w:rFonts w:cs="Times New Roman"/>
        </w:rPr>
      </w:pPr>
      <w:r w:rsidRPr="0084371A">
        <w:rPr>
          <w:rFonts w:cs="Times New Roman"/>
        </w:rPr>
        <w:t xml:space="preserve">Jones, L. (2024) </w:t>
      </w:r>
      <w:r w:rsidRPr="0084371A">
        <w:rPr>
          <w:rFonts w:cs="Times New Roman"/>
          <w:i/>
          <w:iCs/>
        </w:rPr>
        <w:t>MATRESCENCE: on the mind/body/spirit transformations of pregnancy, childbirth, and... motherhood</w:t>
      </w:r>
      <w:r w:rsidRPr="0084371A">
        <w:rPr>
          <w:rFonts w:cs="Times New Roman"/>
        </w:rPr>
        <w:t>. Place of publication not identified: PANTHEON.</w:t>
      </w:r>
    </w:p>
    <w:p w14:paraId="721B183E" w14:textId="77777777" w:rsidR="0084371A" w:rsidRPr="0084371A" w:rsidRDefault="0084371A" w:rsidP="0084371A">
      <w:pPr>
        <w:pStyle w:val="Bibliography"/>
        <w:rPr>
          <w:rFonts w:cs="Times New Roman"/>
        </w:rPr>
      </w:pPr>
      <w:r w:rsidRPr="0084371A">
        <w:rPr>
          <w:rFonts w:cs="Times New Roman"/>
        </w:rPr>
        <w:t xml:space="preserve">Jones, V. (2023) </w:t>
      </w:r>
      <w:r w:rsidRPr="0084371A">
        <w:rPr>
          <w:rFonts w:cs="Times New Roman"/>
          <w:i/>
          <w:iCs/>
        </w:rPr>
        <w:t>Waiting through Furlough: A Geography of Disorientation</w:t>
      </w:r>
      <w:r w:rsidRPr="0084371A">
        <w:rPr>
          <w:rFonts w:cs="Times New Roman"/>
        </w:rPr>
        <w:t>. Doctoral. Durham University. Available at: https://etheses.dur.ac.uk/15387/ (Accessed: 19 September 2025).</w:t>
      </w:r>
    </w:p>
    <w:p w14:paraId="147DFF82" w14:textId="77777777" w:rsidR="0084371A" w:rsidRPr="0084371A" w:rsidRDefault="0084371A" w:rsidP="0084371A">
      <w:pPr>
        <w:pStyle w:val="Bibliography"/>
        <w:rPr>
          <w:rFonts w:cs="Times New Roman"/>
        </w:rPr>
      </w:pPr>
      <w:r w:rsidRPr="0084371A">
        <w:rPr>
          <w:rFonts w:cs="Times New Roman"/>
        </w:rPr>
        <w:t xml:space="preserve">Jupp, E. (2016) ‘Families, policy and place in times of austerity’, </w:t>
      </w:r>
      <w:r w:rsidRPr="0084371A">
        <w:rPr>
          <w:rFonts w:cs="Times New Roman"/>
          <w:i/>
          <w:iCs/>
        </w:rPr>
        <w:t>Area</w:t>
      </w:r>
      <w:r w:rsidRPr="0084371A">
        <w:rPr>
          <w:rFonts w:cs="Times New Roman"/>
        </w:rPr>
        <w:t>, 49(3), pp. 266–272.</w:t>
      </w:r>
    </w:p>
    <w:p w14:paraId="40BFD0CE" w14:textId="77777777" w:rsidR="0084371A" w:rsidRPr="0084371A" w:rsidRDefault="0084371A" w:rsidP="0084371A">
      <w:pPr>
        <w:pStyle w:val="Bibliography"/>
        <w:rPr>
          <w:rFonts w:cs="Times New Roman"/>
        </w:rPr>
      </w:pPr>
      <w:r w:rsidRPr="0084371A">
        <w:rPr>
          <w:rFonts w:cs="Times New Roman"/>
        </w:rPr>
        <w:t xml:space="preserve">Kadlec, A. (2009) ‘Mind the Gap’, in R. Garfinkle and K. Morrissey (eds) </w:t>
      </w:r>
      <w:r w:rsidRPr="0084371A">
        <w:rPr>
          <w:rFonts w:cs="Times New Roman"/>
          <w:i/>
          <w:iCs/>
        </w:rPr>
        <w:t>Science &amp; Civic Life</w:t>
      </w:r>
      <w:r w:rsidRPr="0084371A">
        <w:rPr>
          <w:rFonts w:cs="Times New Roman"/>
        </w:rPr>
        <w:t>. 1st edn. Routledge, pp. 37–54. Available at: https://doi.org/10.4324/9781315420455-4.</w:t>
      </w:r>
    </w:p>
    <w:p w14:paraId="19BA399E" w14:textId="77777777" w:rsidR="0084371A" w:rsidRPr="0084371A" w:rsidRDefault="0084371A" w:rsidP="0084371A">
      <w:pPr>
        <w:pStyle w:val="Bibliography"/>
        <w:rPr>
          <w:rFonts w:cs="Times New Roman"/>
        </w:rPr>
      </w:pPr>
      <w:r w:rsidRPr="0084371A">
        <w:rPr>
          <w:rFonts w:cs="Times New Roman"/>
        </w:rPr>
        <w:t xml:space="preserve">Kallio, K.P. (2016) ‘Shaping subjects in everyday encounters: Intergenerational recognition in intersubjective socialisation’:, </w:t>
      </w:r>
      <w:r w:rsidRPr="0084371A">
        <w:rPr>
          <w:rFonts w:cs="Times New Roman"/>
          <w:i/>
          <w:iCs/>
        </w:rPr>
        <w:t>Environment and Planning D: Society and Space</w:t>
      </w:r>
      <w:r w:rsidRPr="0084371A">
        <w:rPr>
          <w:rFonts w:cs="Times New Roman"/>
        </w:rPr>
        <w:t xml:space="preserve"> [Preprint]. Available at: https://doi.org/10.1177/0263775816654916.</w:t>
      </w:r>
    </w:p>
    <w:p w14:paraId="18412084" w14:textId="77777777" w:rsidR="0084371A" w:rsidRPr="0084371A" w:rsidRDefault="0084371A" w:rsidP="0084371A">
      <w:pPr>
        <w:pStyle w:val="Bibliography"/>
        <w:rPr>
          <w:rFonts w:cs="Times New Roman"/>
        </w:rPr>
      </w:pPr>
      <w:r w:rsidRPr="0084371A">
        <w:rPr>
          <w:rFonts w:cs="Times New Roman"/>
        </w:rPr>
        <w:t xml:space="preserve">Kallio, K.P. (2017) ‘Shaping subjects in everyday encounters: Intergenerational recognition in intersubjective socialisation’, </w:t>
      </w:r>
      <w:r w:rsidRPr="0084371A">
        <w:rPr>
          <w:rFonts w:cs="Times New Roman"/>
          <w:i/>
          <w:iCs/>
        </w:rPr>
        <w:t>Environment and Planning D: Society and Space</w:t>
      </w:r>
      <w:r w:rsidRPr="0084371A">
        <w:rPr>
          <w:rFonts w:cs="Times New Roman"/>
        </w:rPr>
        <w:t>, 35(1), pp. 88–106. Available at: https://doi.org/10.1177/0263775816654916.</w:t>
      </w:r>
    </w:p>
    <w:p w14:paraId="158931AF" w14:textId="77777777" w:rsidR="0084371A" w:rsidRPr="0084371A" w:rsidRDefault="0084371A" w:rsidP="0084371A">
      <w:pPr>
        <w:pStyle w:val="Bibliography"/>
        <w:rPr>
          <w:rFonts w:cs="Times New Roman"/>
        </w:rPr>
      </w:pPr>
      <w:r w:rsidRPr="0084371A">
        <w:rPr>
          <w:rFonts w:cs="Times New Roman"/>
        </w:rPr>
        <w:t xml:space="preserve">Kallio, K.P. (2018) ‘Citizen-subject formation as geosocialization: a methodological approach on “learning to be citizens”’, </w:t>
      </w:r>
      <w:r w:rsidRPr="0084371A">
        <w:rPr>
          <w:rFonts w:cs="Times New Roman"/>
          <w:i/>
          <w:iCs/>
        </w:rPr>
        <w:t>Geografiska Annaler: Series B, Human Geography</w:t>
      </w:r>
      <w:r w:rsidRPr="0084371A">
        <w:rPr>
          <w:rFonts w:cs="Times New Roman"/>
        </w:rPr>
        <w:t>, 100(2), pp. 81–96. Available at: https://doi.org/10.1080/04353684.2017.1390776.</w:t>
      </w:r>
    </w:p>
    <w:p w14:paraId="4B43D639" w14:textId="77777777" w:rsidR="0084371A" w:rsidRPr="0084371A" w:rsidRDefault="0084371A" w:rsidP="0084371A">
      <w:pPr>
        <w:pStyle w:val="Bibliography"/>
        <w:rPr>
          <w:rFonts w:cs="Times New Roman"/>
        </w:rPr>
      </w:pPr>
      <w:r w:rsidRPr="0084371A">
        <w:rPr>
          <w:rFonts w:cs="Times New Roman"/>
        </w:rPr>
        <w:t xml:space="preserve">Kallio, K.P. and Häkli, J. (2013) ‘Children and Young People’s Politics in Everyday Life’, </w:t>
      </w:r>
      <w:r w:rsidRPr="0084371A">
        <w:rPr>
          <w:rFonts w:cs="Times New Roman"/>
          <w:i/>
          <w:iCs/>
        </w:rPr>
        <w:t>Space and Polity</w:t>
      </w:r>
      <w:r w:rsidRPr="0084371A">
        <w:rPr>
          <w:rFonts w:cs="Times New Roman"/>
        </w:rPr>
        <w:t>, 17(1), pp. 1–16. Available at: https://doi.org/10.1080/13562576.2013.780710.</w:t>
      </w:r>
    </w:p>
    <w:p w14:paraId="047E25C6" w14:textId="77777777" w:rsidR="0084371A" w:rsidRPr="0084371A" w:rsidRDefault="0084371A" w:rsidP="0084371A">
      <w:pPr>
        <w:pStyle w:val="Bibliography"/>
        <w:rPr>
          <w:rFonts w:cs="Times New Roman"/>
        </w:rPr>
      </w:pPr>
      <w:r w:rsidRPr="0084371A">
        <w:rPr>
          <w:rFonts w:cs="Times New Roman"/>
        </w:rPr>
        <w:t xml:space="preserve">Kallio, K.P. and Thomas, M.E. (2019) ‘Editorial: Intergenerational encounters, intersubjective age relations’, </w:t>
      </w:r>
      <w:r w:rsidRPr="0084371A">
        <w:rPr>
          <w:rFonts w:cs="Times New Roman"/>
          <w:i/>
          <w:iCs/>
        </w:rPr>
        <w:t>Emotion, Space and Society</w:t>
      </w:r>
      <w:r w:rsidRPr="0084371A">
        <w:rPr>
          <w:rFonts w:cs="Times New Roman"/>
        </w:rPr>
        <w:t>, 32, p. 100575. Available at: https://doi.org/10.1016/j.emospa.2019.04.004.</w:t>
      </w:r>
    </w:p>
    <w:p w14:paraId="767BC0F8" w14:textId="77777777" w:rsidR="0084371A" w:rsidRPr="0084371A" w:rsidRDefault="0084371A" w:rsidP="0084371A">
      <w:pPr>
        <w:pStyle w:val="Bibliography"/>
        <w:rPr>
          <w:rFonts w:cs="Times New Roman"/>
        </w:rPr>
      </w:pPr>
      <w:r w:rsidRPr="0084371A">
        <w:rPr>
          <w:rFonts w:cs="Times New Roman"/>
        </w:rPr>
        <w:t xml:space="preserve">Katz, C. (2004) </w:t>
      </w:r>
      <w:r w:rsidRPr="0084371A">
        <w:rPr>
          <w:rFonts w:cs="Times New Roman"/>
          <w:i/>
          <w:iCs/>
        </w:rPr>
        <w:t>Growing up global: economic restructuring and children’s everyday lives</w:t>
      </w:r>
      <w:r w:rsidRPr="0084371A">
        <w:rPr>
          <w:rFonts w:cs="Times New Roman"/>
        </w:rPr>
        <w:t>. 1st ed. Minneapolis: University of Minnesota Press.</w:t>
      </w:r>
    </w:p>
    <w:p w14:paraId="04A6D219" w14:textId="77777777" w:rsidR="0084371A" w:rsidRPr="0084371A" w:rsidRDefault="0084371A" w:rsidP="0084371A">
      <w:pPr>
        <w:pStyle w:val="Bibliography"/>
        <w:rPr>
          <w:rFonts w:cs="Times New Roman"/>
        </w:rPr>
      </w:pPr>
      <w:r w:rsidRPr="0084371A">
        <w:rPr>
          <w:rFonts w:cs="Times New Roman"/>
        </w:rPr>
        <w:t xml:space="preserve">Kelton, M.L. </w:t>
      </w:r>
      <w:r w:rsidRPr="0084371A">
        <w:rPr>
          <w:rFonts w:cs="Times New Roman"/>
          <w:i/>
          <w:iCs/>
        </w:rPr>
        <w:t>et al.</w:t>
      </w:r>
      <w:r w:rsidRPr="0084371A">
        <w:rPr>
          <w:rFonts w:cs="Times New Roman"/>
        </w:rPr>
        <w:t xml:space="preserve"> (2018) ‘Family meshworks: children’s geographies and collective ambulatory sense-making in an immersive mathematics exhibition’, </w:t>
      </w:r>
      <w:r w:rsidRPr="0084371A">
        <w:rPr>
          <w:rFonts w:cs="Times New Roman"/>
          <w:i/>
          <w:iCs/>
        </w:rPr>
        <w:t>Children’s Geographies</w:t>
      </w:r>
      <w:r w:rsidRPr="0084371A">
        <w:rPr>
          <w:rFonts w:cs="Times New Roman"/>
        </w:rPr>
        <w:t>, 16(5), pp. 543–557. Available at: https://doi.org/10.1080/14733285.2018.1495314.</w:t>
      </w:r>
    </w:p>
    <w:p w14:paraId="0ED6C10F" w14:textId="77777777" w:rsidR="0084371A" w:rsidRPr="0084371A" w:rsidRDefault="0084371A" w:rsidP="0084371A">
      <w:pPr>
        <w:pStyle w:val="Bibliography"/>
        <w:rPr>
          <w:rFonts w:cs="Times New Roman"/>
        </w:rPr>
      </w:pPr>
      <w:r w:rsidRPr="0084371A">
        <w:rPr>
          <w:rFonts w:cs="Times New Roman"/>
        </w:rPr>
        <w:t xml:space="preserve">Kleinman, A. (2012) ‘Intra-actions: Interview with Karen Barad.’, </w:t>
      </w:r>
      <w:r w:rsidRPr="0084371A">
        <w:rPr>
          <w:rFonts w:cs="Times New Roman"/>
          <w:i/>
          <w:iCs/>
        </w:rPr>
        <w:t>Mouse</w:t>
      </w:r>
      <w:r w:rsidRPr="0084371A">
        <w:rPr>
          <w:rFonts w:cs="Times New Roman"/>
        </w:rPr>
        <w:t>, 34, pp. 76–81.</w:t>
      </w:r>
    </w:p>
    <w:p w14:paraId="5FB903DC" w14:textId="77777777" w:rsidR="0084371A" w:rsidRPr="0084371A" w:rsidRDefault="0084371A" w:rsidP="0084371A">
      <w:pPr>
        <w:pStyle w:val="Bibliography"/>
        <w:rPr>
          <w:rFonts w:cs="Times New Roman"/>
        </w:rPr>
      </w:pPr>
      <w:r w:rsidRPr="0084371A">
        <w:rPr>
          <w:rFonts w:cs="Times New Roman"/>
        </w:rPr>
        <w:lastRenderedPageBreak/>
        <w:t xml:space="preserve">Koch, N. (2023) ‘Event ethnography: Studying power and politics through events’, </w:t>
      </w:r>
      <w:r w:rsidRPr="0084371A">
        <w:rPr>
          <w:rFonts w:cs="Times New Roman"/>
          <w:i/>
          <w:iCs/>
        </w:rPr>
        <w:t>Geography Compass</w:t>
      </w:r>
      <w:r w:rsidRPr="0084371A">
        <w:rPr>
          <w:rFonts w:cs="Times New Roman"/>
        </w:rPr>
        <w:t>, 17(12), p. e12729. Available at: https://doi.org/10.1111/gec3.12729.</w:t>
      </w:r>
    </w:p>
    <w:p w14:paraId="57D5FD97" w14:textId="77777777" w:rsidR="0084371A" w:rsidRPr="0084371A" w:rsidRDefault="0084371A" w:rsidP="0084371A">
      <w:pPr>
        <w:pStyle w:val="Bibliography"/>
        <w:rPr>
          <w:rFonts w:cs="Times New Roman"/>
        </w:rPr>
      </w:pPr>
      <w:r w:rsidRPr="0084371A">
        <w:rPr>
          <w:rFonts w:cs="Times New Roman"/>
        </w:rPr>
        <w:t xml:space="preserve">Kraftl, P. (2020) ‘Introduction: Thinking and doing after childhood’, in </w:t>
      </w:r>
      <w:r w:rsidRPr="0084371A">
        <w:rPr>
          <w:rFonts w:cs="Times New Roman"/>
          <w:i/>
          <w:iCs/>
        </w:rPr>
        <w:t>After Childhood</w:t>
      </w:r>
      <w:r w:rsidRPr="0084371A">
        <w:rPr>
          <w:rFonts w:cs="Times New Roman"/>
        </w:rPr>
        <w:t>. Routledge.</w:t>
      </w:r>
    </w:p>
    <w:p w14:paraId="476E6E8F" w14:textId="77777777" w:rsidR="0084371A" w:rsidRPr="0084371A" w:rsidRDefault="0084371A" w:rsidP="0084371A">
      <w:pPr>
        <w:pStyle w:val="Bibliography"/>
        <w:rPr>
          <w:rFonts w:cs="Times New Roman"/>
        </w:rPr>
      </w:pPr>
      <w:r w:rsidRPr="0084371A">
        <w:rPr>
          <w:rFonts w:cs="Times New Roman"/>
        </w:rPr>
        <w:t xml:space="preserve">Kraftl, P., Taylor, A. and Pacini-Ketchabaw, V. (2020) ‘Introduction to Symposium: childhood studies in the Anthropocene’, </w:t>
      </w:r>
      <w:r w:rsidRPr="0084371A">
        <w:rPr>
          <w:rFonts w:cs="Times New Roman"/>
          <w:i/>
          <w:iCs/>
        </w:rPr>
        <w:t>Discourse: Studies in the Cultural Politics of Education</w:t>
      </w:r>
      <w:r w:rsidRPr="0084371A">
        <w:rPr>
          <w:rFonts w:cs="Times New Roman"/>
        </w:rPr>
        <w:t>, 41(3), pp. 333–339. Available at: https://doi.org/10.1080/01596306.2020.1779448.</w:t>
      </w:r>
    </w:p>
    <w:p w14:paraId="72944295" w14:textId="77777777" w:rsidR="0084371A" w:rsidRPr="0084371A" w:rsidRDefault="0084371A" w:rsidP="0084371A">
      <w:pPr>
        <w:pStyle w:val="Bibliography"/>
        <w:rPr>
          <w:rFonts w:cs="Times New Roman"/>
        </w:rPr>
      </w:pPr>
      <w:r w:rsidRPr="0084371A">
        <w:rPr>
          <w:rFonts w:cs="Times New Roman"/>
        </w:rPr>
        <w:t xml:space="preserve">Latour, B. (2005) ‘From Realpolitik to Dingpolitik – An Introduction to Making Things Public’, in B. Latour and P. Weibel (eds) </w:t>
      </w:r>
      <w:r w:rsidRPr="0084371A">
        <w:rPr>
          <w:rFonts w:cs="Times New Roman"/>
          <w:i/>
          <w:iCs/>
        </w:rPr>
        <w:t>Making things public: atmospheres of democracy</w:t>
      </w:r>
      <w:r w:rsidRPr="0084371A">
        <w:rPr>
          <w:rFonts w:cs="Times New Roman"/>
        </w:rPr>
        <w:t>. Cambridge, Mass. : [Karlsruhe, Germany]: MIT Press ; ZKM/Center for Art and Media in Karlsruhe.</w:t>
      </w:r>
    </w:p>
    <w:p w14:paraId="3CCB37C7" w14:textId="77777777" w:rsidR="0084371A" w:rsidRPr="0084371A" w:rsidRDefault="0084371A" w:rsidP="0084371A">
      <w:pPr>
        <w:pStyle w:val="Bibliography"/>
        <w:rPr>
          <w:rFonts w:cs="Times New Roman"/>
        </w:rPr>
      </w:pPr>
      <w:r w:rsidRPr="0084371A">
        <w:rPr>
          <w:rFonts w:cs="Times New Roman"/>
        </w:rPr>
        <w:t xml:space="preserve">Latour, B. (2014) ‘Agency at the Time of the Anthropocene’, </w:t>
      </w:r>
      <w:r w:rsidRPr="0084371A">
        <w:rPr>
          <w:rFonts w:cs="Times New Roman"/>
          <w:i/>
          <w:iCs/>
        </w:rPr>
        <w:t>New Literary History</w:t>
      </w:r>
      <w:r w:rsidRPr="0084371A">
        <w:rPr>
          <w:rFonts w:cs="Times New Roman"/>
        </w:rPr>
        <w:t>, 45(1), pp. 1–18. Available at: https://doi.org/10.1353/nlh.2014.0003.</w:t>
      </w:r>
    </w:p>
    <w:p w14:paraId="5B27ABA0" w14:textId="77777777" w:rsidR="0084371A" w:rsidRPr="0084371A" w:rsidRDefault="0084371A" w:rsidP="0084371A">
      <w:pPr>
        <w:pStyle w:val="Bibliography"/>
        <w:rPr>
          <w:rFonts w:cs="Times New Roman"/>
        </w:rPr>
      </w:pPr>
      <w:r w:rsidRPr="0084371A">
        <w:rPr>
          <w:rFonts w:cs="Times New Roman"/>
        </w:rPr>
        <w:t xml:space="preserve">Lawson, D.F. </w:t>
      </w:r>
      <w:r w:rsidRPr="0084371A">
        <w:rPr>
          <w:rFonts w:cs="Times New Roman"/>
          <w:i/>
          <w:iCs/>
        </w:rPr>
        <w:t>et al.</w:t>
      </w:r>
      <w:r w:rsidRPr="0084371A">
        <w:rPr>
          <w:rFonts w:cs="Times New Roman"/>
        </w:rPr>
        <w:t xml:space="preserve"> (2019) ‘Evaluating climate change behaviors and concern in the family context’, </w:t>
      </w:r>
      <w:r w:rsidRPr="0084371A">
        <w:rPr>
          <w:rFonts w:cs="Times New Roman"/>
          <w:i/>
          <w:iCs/>
        </w:rPr>
        <w:t>Environmental Education Research</w:t>
      </w:r>
      <w:r w:rsidRPr="0084371A">
        <w:rPr>
          <w:rFonts w:cs="Times New Roman"/>
        </w:rPr>
        <w:t>, 25(5), pp. 678–690. Available at: https://doi.org/10.1080/13504622.2018.1564248.</w:t>
      </w:r>
    </w:p>
    <w:p w14:paraId="1BF00D44" w14:textId="77777777" w:rsidR="0084371A" w:rsidRPr="0084371A" w:rsidRDefault="0084371A" w:rsidP="0084371A">
      <w:pPr>
        <w:pStyle w:val="Bibliography"/>
        <w:rPr>
          <w:rFonts w:cs="Times New Roman"/>
        </w:rPr>
      </w:pPr>
      <w:r w:rsidRPr="0084371A">
        <w:rPr>
          <w:rFonts w:cs="Times New Roman"/>
        </w:rPr>
        <w:t xml:space="preserve">Lawson, V. (2007) ‘Geographies of Care and Responsibility’, </w:t>
      </w:r>
      <w:r w:rsidRPr="0084371A">
        <w:rPr>
          <w:rFonts w:cs="Times New Roman"/>
          <w:i/>
          <w:iCs/>
        </w:rPr>
        <w:t>Annals of the Association of American Geographers</w:t>
      </w:r>
      <w:r w:rsidRPr="0084371A">
        <w:rPr>
          <w:rFonts w:cs="Times New Roman"/>
        </w:rPr>
        <w:t>, 97(1), pp. 1–11. Available at: https://doi.org/10.1111/j.1467-8306.2007.00520.x.</w:t>
      </w:r>
    </w:p>
    <w:p w14:paraId="6339B202" w14:textId="77777777" w:rsidR="0084371A" w:rsidRPr="0084371A" w:rsidRDefault="0084371A" w:rsidP="0084371A">
      <w:pPr>
        <w:pStyle w:val="Bibliography"/>
        <w:rPr>
          <w:rFonts w:cs="Times New Roman"/>
        </w:rPr>
      </w:pPr>
      <w:r w:rsidRPr="0084371A">
        <w:rPr>
          <w:rFonts w:cs="Times New Roman"/>
        </w:rPr>
        <w:t xml:space="preserve">Lee, N. (2013) ‘Childhood, Climate Change and Human Agency’, in N. Lee (ed.) </w:t>
      </w:r>
      <w:r w:rsidRPr="0084371A">
        <w:rPr>
          <w:rFonts w:cs="Times New Roman"/>
          <w:i/>
          <w:iCs/>
        </w:rPr>
        <w:t>Childhood and Biopolitics: Climate Change, Life Processes and Human Futures</w:t>
      </w:r>
      <w:r w:rsidRPr="0084371A">
        <w:rPr>
          <w:rFonts w:cs="Times New Roman"/>
        </w:rPr>
        <w:t>. London: Palgrave Macmillan UK (Studies in Childhood and Youth), pp. 113–128. Available at: https://doi.org/10.1057/9781137317186_6.</w:t>
      </w:r>
    </w:p>
    <w:p w14:paraId="376EDB6E" w14:textId="77777777" w:rsidR="0084371A" w:rsidRPr="0084371A" w:rsidRDefault="0084371A" w:rsidP="0084371A">
      <w:pPr>
        <w:pStyle w:val="Bibliography"/>
        <w:rPr>
          <w:rFonts w:cs="Times New Roman"/>
        </w:rPr>
      </w:pPr>
      <w:r w:rsidRPr="0084371A">
        <w:rPr>
          <w:rFonts w:cs="Times New Roman"/>
        </w:rPr>
        <w:t xml:space="preserve">Lenz-Taguchi, H. (2010) </w:t>
      </w:r>
      <w:r w:rsidRPr="0084371A">
        <w:rPr>
          <w:rFonts w:cs="Times New Roman"/>
          <w:i/>
          <w:iCs/>
        </w:rPr>
        <w:t>Going beyond the theory/practice divide in early childhood education: introducing an intra-active pedagogy</w:t>
      </w:r>
      <w:r w:rsidRPr="0084371A">
        <w:rPr>
          <w:rFonts w:cs="Times New Roman"/>
        </w:rPr>
        <w:t>. London ; New York: Routledge (Contesting early childhood).</w:t>
      </w:r>
    </w:p>
    <w:p w14:paraId="32E4E999" w14:textId="77777777" w:rsidR="0084371A" w:rsidRPr="0084371A" w:rsidRDefault="0084371A" w:rsidP="0084371A">
      <w:pPr>
        <w:pStyle w:val="Bibliography"/>
        <w:rPr>
          <w:rFonts w:cs="Times New Roman"/>
        </w:rPr>
      </w:pPr>
      <w:r w:rsidRPr="0084371A">
        <w:rPr>
          <w:rFonts w:cs="Times New Roman"/>
        </w:rPr>
        <w:t xml:space="preserve">Little, S. and Little, T. (2021) ‘An un/familiar space: children and parents as collaborators in autoethnographic family research’, </w:t>
      </w:r>
      <w:r w:rsidRPr="0084371A">
        <w:rPr>
          <w:rFonts w:cs="Times New Roman"/>
          <w:i/>
          <w:iCs/>
        </w:rPr>
        <w:t>Qualitative Research</w:t>
      </w:r>
      <w:r w:rsidRPr="0084371A">
        <w:rPr>
          <w:rFonts w:cs="Times New Roman"/>
        </w:rPr>
        <w:t>, p. 1468794121999018. Available at: https://doi.org/10.1177/1468794121999018.</w:t>
      </w:r>
    </w:p>
    <w:p w14:paraId="12E255DF" w14:textId="77777777" w:rsidR="0084371A" w:rsidRPr="0084371A" w:rsidRDefault="0084371A" w:rsidP="0084371A">
      <w:pPr>
        <w:pStyle w:val="Bibliography"/>
        <w:rPr>
          <w:rFonts w:cs="Times New Roman"/>
        </w:rPr>
      </w:pPr>
      <w:r w:rsidRPr="0084371A">
        <w:rPr>
          <w:rFonts w:cs="Times New Roman"/>
        </w:rPr>
        <w:t xml:space="preserve">Logsdon-Conradsen, S.C. and Allred, S.L. (2010) ‘Motherhood and Environmental Activism: A Developmental Framework’, </w:t>
      </w:r>
      <w:r w:rsidRPr="0084371A">
        <w:rPr>
          <w:rFonts w:cs="Times New Roman"/>
          <w:i/>
          <w:iCs/>
        </w:rPr>
        <w:t>Ecopsychology</w:t>
      </w:r>
      <w:r w:rsidRPr="0084371A">
        <w:rPr>
          <w:rFonts w:cs="Times New Roman"/>
        </w:rPr>
        <w:t>, 2(3), pp. 141–146. Available at: https://doi.org/10.1089/eco.2010.0027.</w:t>
      </w:r>
    </w:p>
    <w:p w14:paraId="100503D6" w14:textId="77777777" w:rsidR="0084371A" w:rsidRPr="0084371A" w:rsidRDefault="0084371A" w:rsidP="0084371A">
      <w:pPr>
        <w:pStyle w:val="Bibliography"/>
        <w:rPr>
          <w:rFonts w:cs="Times New Roman"/>
        </w:rPr>
      </w:pPr>
      <w:r w:rsidRPr="0084371A">
        <w:rPr>
          <w:rFonts w:cs="Times New Roman"/>
        </w:rPr>
        <w:t xml:space="preserve">Luke, T. (2016) ‘Caring for the Low-Carbon Self: The Government of Self and Others in the World as a Gas Greenhouse’, in H. Bulkeley, J. Stripple, and M. Paterson (eds) </w:t>
      </w:r>
      <w:r w:rsidRPr="0084371A">
        <w:rPr>
          <w:rFonts w:cs="Times New Roman"/>
          <w:i/>
          <w:iCs/>
        </w:rPr>
        <w:t>Towards a Cultural Politics of Climate Change: Devices, Desires and Dissent</w:t>
      </w:r>
      <w:r w:rsidRPr="0084371A">
        <w:rPr>
          <w:rFonts w:cs="Times New Roman"/>
        </w:rPr>
        <w:t>. Cambridge: Cambridge University Press, pp. 66–80. Available at: https://doi.org/10.1017/CBO9781316694473.005.</w:t>
      </w:r>
    </w:p>
    <w:p w14:paraId="2B70E895" w14:textId="77777777" w:rsidR="0084371A" w:rsidRPr="0084371A" w:rsidRDefault="0084371A" w:rsidP="0084371A">
      <w:pPr>
        <w:pStyle w:val="Bibliography"/>
        <w:rPr>
          <w:rFonts w:cs="Times New Roman"/>
        </w:rPr>
      </w:pPr>
      <w:r w:rsidRPr="0084371A">
        <w:rPr>
          <w:rFonts w:cs="Times New Roman"/>
        </w:rPr>
        <w:lastRenderedPageBreak/>
        <w:t xml:space="preserve">Luke, T.W. (1999) ‘Environmentality as Green Governmentality’, in É. Darier (ed.) </w:t>
      </w:r>
      <w:r w:rsidRPr="0084371A">
        <w:rPr>
          <w:rFonts w:cs="Times New Roman"/>
          <w:i/>
          <w:iCs/>
        </w:rPr>
        <w:t>Discourses of the Environment</w:t>
      </w:r>
      <w:r w:rsidRPr="0084371A">
        <w:rPr>
          <w:rFonts w:cs="Times New Roman"/>
        </w:rPr>
        <w:t>. Oxford: Blackwell, pp. 121–151.</w:t>
      </w:r>
    </w:p>
    <w:p w14:paraId="25976CAE" w14:textId="4162FF3C" w:rsidR="0084371A" w:rsidRPr="0084371A" w:rsidRDefault="0084371A" w:rsidP="0084371A">
      <w:pPr>
        <w:pStyle w:val="Bibliography"/>
        <w:rPr>
          <w:rFonts w:cs="Times New Roman"/>
        </w:rPr>
      </w:pPr>
      <w:r w:rsidRPr="0084371A">
        <w:rPr>
          <w:rFonts w:cs="Times New Roman"/>
        </w:rPr>
        <w:t xml:space="preserve">MacAlpine, K.-A. (2020) ‘Thinking with Plastics: Common Worlds Waste Pedagogies Disrupt the Early Childhood Classroom’, </w:t>
      </w:r>
      <w:r w:rsidRPr="0084371A">
        <w:rPr>
          <w:rFonts w:cs="Times New Roman"/>
          <w:i/>
          <w:iCs/>
        </w:rPr>
        <w:t xml:space="preserve">Association of Early Childhood </w:t>
      </w:r>
      <w:r w:rsidR="000C2EA8" w:rsidRPr="0084371A">
        <w:rPr>
          <w:rFonts w:cs="Times New Roman"/>
          <w:i/>
          <w:iCs/>
        </w:rPr>
        <w:t>Educators</w:t>
      </w:r>
      <w:r w:rsidRPr="0084371A">
        <w:rPr>
          <w:rFonts w:cs="Times New Roman"/>
          <w:i/>
          <w:iCs/>
        </w:rPr>
        <w:t xml:space="preserve"> of Ontario</w:t>
      </w:r>
      <w:r w:rsidRPr="0084371A">
        <w:rPr>
          <w:rFonts w:cs="Times New Roman"/>
        </w:rPr>
        <w:t>, 4(1).</w:t>
      </w:r>
    </w:p>
    <w:p w14:paraId="3D310CCD" w14:textId="77777777" w:rsidR="0084371A" w:rsidRPr="0084371A" w:rsidRDefault="0084371A" w:rsidP="0084371A">
      <w:pPr>
        <w:pStyle w:val="Bibliography"/>
        <w:rPr>
          <w:rFonts w:cs="Times New Roman"/>
        </w:rPr>
      </w:pPr>
      <w:r w:rsidRPr="0084371A">
        <w:rPr>
          <w:rFonts w:cs="Times New Roman"/>
        </w:rPr>
        <w:t xml:space="preserve">Macdonald, S. (1995) ‘Consuming science: public knowledge and the dispersed politics of reception among museum visitors’, </w:t>
      </w:r>
      <w:r w:rsidRPr="0084371A">
        <w:rPr>
          <w:rFonts w:cs="Times New Roman"/>
          <w:i/>
          <w:iCs/>
        </w:rPr>
        <w:t>Media, Culture &amp; Society</w:t>
      </w:r>
      <w:r w:rsidRPr="0084371A">
        <w:rPr>
          <w:rFonts w:cs="Times New Roman"/>
        </w:rPr>
        <w:t>, 17(1), pp. 13–29. Available at: https://doi.org/10.1177/016344395017001002.</w:t>
      </w:r>
    </w:p>
    <w:p w14:paraId="1DC4FA27" w14:textId="77777777" w:rsidR="0084371A" w:rsidRPr="0084371A" w:rsidRDefault="0084371A" w:rsidP="0084371A">
      <w:pPr>
        <w:pStyle w:val="Bibliography"/>
        <w:rPr>
          <w:rFonts w:cs="Times New Roman"/>
        </w:rPr>
      </w:pPr>
      <w:r w:rsidRPr="0084371A">
        <w:rPr>
          <w:rFonts w:cs="Times New Roman"/>
        </w:rPr>
        <w:t xml:space="preserve">MacGregor, S. (2004) ‘From Care to Citizenship: Calling Ecofeminism Back to Politics’, </w:t>
      </w:r>
      <w:r w:rsidRPr="0084371A">
        <w:rPr>
          <w:rFonts w:cs="Times New Roman"/>
          <w:i/>
          <w:iCs/>
        </w:rPr>
        <w:t>Ethics &amp;amp; the Environment</w:t>
      </w:r>
      <w:r w:rsidRPr="0084371A">
        <w:rPr>
          <w:rFonts w:cs="Times New Roman"/>
        </w:rPr>
        <w:t>, 9(1), pp. 56–84. Available at: https://doi.org/10.1353/een.2004.0007.</w:t>
      </w:r>
    </w:p>
    <w:p w14:paraId="28BD704D" w14:textId="77777777" w:rsidR="0084371A" w:rsidRPr="0084371A" w:rsidRDefault="0084371A" w:rsidP="0084371A">
      <w:pPr>
        <w:pStyle w:val="Bibliography"/>
        <w:rPr>
          <w:rFonts w:cs="Times New Roman"/>
        </w:rPr>
      </w:pPr>
      <w:r w:rsidRPr="0084371A">
        <w:rPr>
          <w:rFonts w:cs="Times New Roman"/>
        </w:rPr>
        <w:t xml:space="preserve">MacGregor, S. (2021) ‘Finding transformative potential in the cracks? The ambiguities of urban environmental activism in a neoliberal city’, </w:t>
      </w:r>
      <w:r w:rsidRPr="0084371A">
        <w:rPr>
          <w:rFonts w:cs="Times New Roman"/>
          <w:i/>
          <w:iCs/>
        </w:rPr>
        <w:t>Social Movement Studies</w:t>
      </w:r>
      <w:r w:rsidRPr="0084371A">
        <w:rPr>
          <w:rFonts w:cs="Times New Roman"/>
        </w:rPr>
        <w:t>, 20(3), pp. 329–345. Available at: https://doi.org/10.1080/14742837.2019.1677224.</w:t>
      </w:r>
    </w:p>
    <w:p w14:paraId="068A146A" w14:textId="77777777" w:rsidR="0084371A" w:rsidRPr="0084371A" w:rsidRDefault="0084371A" w:rsidP="0084371A">
      <w:pPr>
        <w:pStyle w:val="Bibliography"/>
        <w:rPr>
          <w:rFonts w:cs="Times New Roman"/>
        </w:rPr>
      </w:pPr>
      <w:r w:rsidRPr="0084371A">
        <w:rPr>
          <w:rFonts w:cs="Times New Roman"/>
        </w:rPr>
        <w:t xml:space="preserve">MacIvor, J.S. and Packer, L. (2015) ‘“Bee Hotels” as Tools for Native Pollinator Conservation: A Premature Verdict?’, </w:t>
      </w:r>
      <w:r w:rsidRPr="0084371A">
        <w:rPr>
          <w:rFonts w:cs="Times New Roman"/>
          <w:i/>
          <w:iCs/>
        </w:rPr>
        <w:t>PLOS ONE</w:t>
      </w:r>
      <w:r w:rsidRPr="0084371A">
        <w:rPr>
          <w:rFonts w:cs="Times New Roman"/>
        </w:rPr>
        <w:t>, 10(3), p. e0122126. Available at: https://doi.org/10.1371/journal.pone.0122126.</w:t>
      </w:r>
    </w:p>
    <w:p w14:paraId="7A3DE332" w14:textId="77777777" w:rsidR="0084371A" w:rsidRPr="0084371A" w:rsidRDefault="0084371A" w:rsidP="0084371A">
      <w:pPr>
        <w:pStyle w:val="Bibliography"/>
        <w:rPr>
          <w:rFonts w:cs="Times New Roman"/>
        </w:rPr>
      </w:pPr>
      <w:r w:rsidRPr="0084371A">
        <w:rPr>
          <w:rFonts w:cs="Times New Roman"/>
        </w:rPr>
        <w:t xml:space="preserve">Macy, J. (2022) </w:t>
      </w:r>
      <w:r w:rsidRPr="0084371A">
        <w:rPr>
          <w:rFonts w:cs="Times New Roman"/>
          <w:i/>
          <w:iCs/>
        </w:rPr>
        <w:t>Active Hope (revised): How to Face the Mess We’re in with Unexpected Resilience and Creative Power</w:t>
      </w:r>
      <w:r w:rsidRPr="0084371A">
        <w:rPr>
          <w:rFonts w:cs="Times New Roman"/>
        </w:rPr>
        <w:t>. 1st ed. Novato: New World Library.</w:t>
      </w:r>
    </w:p>
    <w:p w14:paraId="3341FA50" w14:textId="51F2B97B" w:rsidR="0084371A" w:rsidRPr="0084371A" w:rsidRDefault="0084371A" w:rsidP="0084371A">
      <w:pPr>
        <w:pStyle w:val="Bibliography"/>
        <w:rPr>
          <w:rFonts w:cs="Times New Roman"/>
        </w:rPr>
      </w:pPr>
      <w:r w:rsidRPr="0084371A">
        <w:rPr>
          <w:rFonts w:cs="Times New Roman"/>
        </w:rPr>
        <w:t xml:space="preserve">Malbon, B. (2005) </w:t>
      </w:r>
      <w:r w:rsidRPr="0084371A">
        <w:rPr>
          <w:rFonts w:cs="Times New Roman"/>
          <w:i/>
          <w:iCs/>
        </w:rPr>
        <w:t>Clubbing: dancing, ecstasy and vitality</w:t>
      </w:r>
      <w:r w:rsidRPr="0084371A">
        <w:rPr>
          <w:rFonts w:cs="Times New Roman"/>
        </w:rPr>
        <w:t xml:space="preserve">. </w:t>
      </w:r>
      <w:r w:rsidR="000C2EA8" w:rsidRPr="0084371A">
        <w:rPr>
          <w:rFonts w:cs="Times New Roman"/>
        </w:rPr>
        <w:t>Transferred</w:t>
      </w:r>
      <w:r w:rsidRPr="0084371A">
        <w:rPr>
          <w:rFonts w:cs="Times New Roman"/>
        </w:rPr>
        <w:t xml:space="preserve"> to digital printing. London: Routledge (Critical geographies, 4).</w:t>
      </w:r>
    </w:p>
    <w:p w14:paraId="052CA05D" w14:textId="77777777" w:rsidR="0084371A" w:rsidRPr="0084371A" w:rsidRDefault="0084371A" w:rsidP="0084371A">
      <w:pPr>
        <w:pStyle w:val="Bibliography"/>
        <w:rPr>
          <w:rFonts w:cs="Times New Roman"/>
        </w:rPr>
      </w:pPr>
      <w:r w:rsidRPr="0084371A">
        <w:rPr>
          <w:rFonts w:cs="Times New Roman"/>
        </w:rPr>
        <w:t>Malone, K. and Crinall, S. (2023) ‘Children as worlding but not only: holding space for unknowing and undoing, unfolding and ongoing’. Available at: https://doi.org/10.1080/14733285.2023.2219624.</w:t>
      </w:r>
    </w:p>
    <w:p w14:paraId="1C10C656" w14:textId="77777777" w:rsidR="0084371A" w:rsidRPr="0084371A" w:rsidRDefault="0084371A" w:rsidP="0084371A">
      <w:pPr>
        <w:pStyle w:val="Bibliography"/>
        <w:rPr>
          <w:rFonts w:cs="Times New Roman"/>
        </w:rPr>
      </w:pPr>
      <w:r w:rsidRPr="0084371A">
        <w:rPr>
          <w:rFonts w:cs="Times New Roman"/>
        </w:rPr>
        <w:t xml:space="preserve">Maniates, M.F. (2001) ‘Individualization: Plant a Tree, Buy a Bike, Save the World?’, </w:t>
      </w:r>
      <w:r w:rsidRPr="0084371A">
        <w:rPr>
          <w:rFonts w:cs="Times New Roman"/>
          <w:i/>
          <w:iCs/>
        </w:rPr>
        <w:t>Global Environmental Politics</w:t>
      </w:r>
      <w:r w:rsidRPr="0084371A">
        <w:rPr>
          <w:rFonts w:cs="Times New Roman"/>
        </w:rPr>
        <w:t>, 1(3), pp. 31–52. Available at: https://doi.org/10.1162/152638001316881395.</w:t>
      </w:r>
    </w:p>
    <w:p w14:paraId="4A958DB6" w14:textId="77777777" w:rsidR="0084371A" w:rsidRPr="0084371A" w:rsidRDefault="0084371A" w:rsidP="0084371A">
      <w:pPr>
        <w:pStyle w:val="Bibliography"/>
        <w:rPr>
          <w:rFonts w:cs="Times New Roman"/>
        </w:rPr>
      </w:pPr>
      <w:r w:rsidRPr="0084371A">
        <w:rPr>
          <w:rFonts w:cs="Times New Roman"/>
        </w:rPr>
        <w:t xml:space="preserve">Mannion, G. (2019) ‘Re-assembling environmental and sustainability education: orientations from new materialism’, </w:t>
      </w:r>
      <w:r w:rsidRPr="0084371A">
        <w:rPr>
          <w:rFonts w:cs="Times New Roman"/>
          <w:i/>
          <w:iCs/>
        </w:rPr>
        <w:t>Environmental Education Research</w:t>
      </w:r>
      <w:r w:rsidRPr="0084371A">
        <w:rPr>
          <w:rFonts w:cs="Times New Roman"/>
        </w:rPr>
        <w:t>, 0(0), pp. 1–20. Available at: https://doi.org/10.1080/13504622.2018.1536926.</w:t>
      </w:r>
    </w:p>
    <w:p w14:paraId="666A48FF" w14:textId="77777777" w:rsidR="0084371A" w:rsidRPr="0084371A" w:rsidRDefault="0084371A" w:rsidP="0084371A">
      <w:pPr>
        <w:pStyle w:val="Bibliography"/>
        <w:rPr>
          <w:rFonts w:cs="Times New Roman"/>
        </w:rPr>
      </w:pPr>
      <w:r w:rsidRPr="0084371A">
        <w:rPr>
          <w:rFonts w:cs="Times New Roman"/>
        </w:rPr>
        <w:t xml:space="preserve">Mansfield, B. </w:t>
      </w:r>
      <w:r w:rsidRPr="0084371A">
        <w:rPr>
          <w:rFonts w:cs="Times New Roman"/>
          <w:i/>
          <w:iCs/>
        </w:rPr>
        <w:t>et al.</w:t>
      </w:r>
      <w:r w:rsidRPr="0084371A">
        <w:rPr>
          <w:rFonts w:cs="Times New Roman"/>
        </w:rPr>
        <w:t xml:space="preserve"> (2015) ‘Environmental Politics After Nature: Conflicting Socioecological Futures’, </w:t>
      </w:r>
      <w:r w:rsidRPr="0084371A">
        <w:rPr>
          <w:rFonts w:cs="Times New Roman"/>
          <w:i/>
          <w:iCs/>
        </w:rPr>
        <w:t>Annals of the Association of American Geographers</w:t>
      </w:r>
      <w:r w:rsidRPr="0084371A">
        <w:rPr>
          <w:rFonts w:cs="Times New Roman"/>
        </w:rPr>
        <w:t>, 105(2), pp. 284–293.</w:t>
      </w:r>
    </w:p>
    <w:p w14:paraId="167F3C3A" w14:textId="77777777" w:rsidR="0084371A" w:rsidRPr="0084371A" w:rsidRDefault="0084371A" w:rsidP="0084371A">
      <w:pPr>
        <w:pStyle w:val="Bibliography"/>
        <w:rPr>
          <w:rFonts w:cs="Times New Roman"/>
        </w:rPr>
      </w:pPr>
      <w:r w:rsidRPr="0084371A">
        <w:rPr>
          <w:rFonts w:cs="Times New Roman"/>
        </w:rPr>
        <w:t xml:space="preserve">Manzo, K. (2008) ‘Imaging Humanitarianism: NGO Identity and the Iconography of Childhood’, </w:t>
      </w:r>
      <w:r w:rsidRPr="0084371A">
        <w:rPr>
          <w:rFonts w:cs="Times New Roman"/>
          <w:i/>
          <w:iCs/>
        </w:rPr>
        <w:t>Antipode</w:t>
      </w:r>
      <w:r w:rsidRPr="0084371A">
        <w:rPr>
          <w:rFonts w:cs="Times New Roman"/>
        </w:rPr>
        <w:t>, 40(4), pp. 632–657. Available at: https://doi.org/10.1111/j.1467-8330.2008.00627.x.</w:t>
      </w:r>
    </w:p>
    <w:p w14:paraId="2A362B87" w14:textId="77777777" w:rsidR="0084371A" w:rsidRPr="0084371A" w:rsidRDefault="0084371A" w:rsidP="0084371A">
      <w:pPr>
        <w:pStyle w:val="Bibliography"/>
        <w:rPr>
          <w:rFonts w:cs="Times New Roman"/>
        </w:rPr>
      </w:pPr>
      <w:r w:rsidRPr="0084371A">
        <w:rPr>
          <w:rFonts w:cs="Times New Roman"/>
        </w:rPr>
        <w:lastRenderedPageBreak/>
        <w:t xml:space="preserve">Marcus, G.E. (1995) ‘Ethnography in/of the World System: The Emergence of Multi-Sited Ethnography’, </w:t>
      </w:r>
      <w:r w:rsidRPr="0084371A">
        <w:rPr>
          <w:rFonts w:cs="Times New Roman"/>
          <w:i/>
          <w:iCs/>
        </w:rPr>
        <w:t>Annual Review of Anthropology</w:t>
      </w:r>
      <w:r w:rsidRPr="0084371A">
        <w:rPr>
          <w:rFonts w:cs="Times New Roman"/>
        </w:rPr>
        <w:t>, 24, pp. 95–117.</w:t>
      </w:r>
    </w:p>
    <w:p w14:paraId="7B30A531" w14:textId="77777777" w:rsidR="0084371A" w:rsidRPr="0084371A" w:rsidRDefault="0084371A" w:rsidP="0084371A">
      <w:pPr>
        <w:pStyle w:val="Bibliography"/>
        <w:rPr>
          <w:rFonts w:cs="Times New Roman"/>
        </w:rPr>
      </w:pPr>
      <w:r w:rsidRPr="0084371A">
        <w:rPr>
          <w:rFonts w:cs="Times New Roman"/>
        </w:rPr>
        <w:t xml:space="preserve">Marshall, D.J. (2013) ‘“All the Beautiful Things”: Trauma, Aesthetics and the Politics of Palestinian Childhood’, </w:t>
      </w:r>
      <w:r w:rsidRPr="0084371A">
        <w:rPr>
          <w:rFonts w:cs="Times New Roman"/>
          <w:i/>
          <w:iCs/>
        </w:rPr>
        <w:t>Space and Polity</w:t>
      </w:r>
      <w:r w:rsidRPr="0084371A">
        <w:rPr>
          <w:rFonts w:cs="Times New Roman"/>
        </w:rPr>
        <w:t>, 17(1), pp. 53–73. Available at: https://doi.org/10.1080/13562576.2013.780713.</w:t>
      </w:r>
    </w:p>
    <w:p w14:paraId="143E5020" w14:textId="77777777" w:rsidR="0084371A" w:rsidRPr="0084371A" w:rsidRDefault="0084371A" w:rsidP="0084371A">
      <w:pPr>
        <w:pStyle w:val="Bibliography"/>
        <w:rPr>
          <w:rFonts w:cs="Times New Roman"/>
        </w:rPr>
      </w:pPr>
      <w:r w:rsidRPr="0084371A">
        <w:rPr>
          <w:rFonts w:cs="Times New Roman"/>
        </w:rPr>
        <w:t xml:space="preserve">Massey, D. (2004) ‘Geographies of Responsibility’, </w:t>
      </w:r>
      <w:r w:rsidRPr="0084371A">
        <w:rPr>
          <w:rFonts w:cs="Times New Roman"/>
          <w:i/>
          <w:iCs/>
        </w:rPr>
        <w:t>Geografiska Annaler. Series B, Human Geography</w:t>
      </w:r>
      <w:r w:rsidRPr="0084371A">
        <w:rPr>
          <w:rFonts w:cs="Times New Roman"/>
        </w:rPr>
        <w:t>, 86(1), pp. 5–18.</w:t>
      </w:r>
    </w:p>
    <w:p w14:paraId="359490E6" w14:textId="77777777" w:rsidR="0084371A" w:rsidRPr="0084371A" w:rsidRDefault="0084371A" w:rsidP="0084371A">
      <w:pPr>
        <w:pStyle w:val="Bibliography"/>
        <w:rPr>
          <w:rFonts w:cs="Times New Roman"/>
        </w:rPr>
      </w:pPr>
      <w:r w:rsidRPr="0084371A">
        <w:rPr>
          <w:rFonts w:cs="Times New Roman"/>
        </w:rPr>
        <w:t xml:space="preserve">Massey, D. (2008) ‘When Theory Meets Politics’, </w:t>
      </w:r>
      <w:r w:rsidRPr="0084371A">
        <w:rPr>
          <w:rFonts w:cs="Times New Roman"/>
          <w:i/>
          <w:iCs/>
        </w:rPr>
        <w:t>Antipode</w:t>
      </w:r>
      <w:r w:rsidRPr="0084371A">
        <w:rPr>
          <w:rFonts w:cs="Times New Roman"/>
        </w:rPr>
        <w:t>, 40(3), pp. 492–497. Available at: https://doi.org/10.1111/j.1467-8330.2008.00619.x.</w:t>
      </w:r>
    </w:p>
    <w:p w14:paraId="1F87A704" w14:textId="77777777" w:rsidR="0084371A" w:rsidRPr="0084371A" w:rsidRDefault="0084371A" w:rsidP="0084371A">
      <w:pPr>
        <w:pStyle w:val="Bibliography"/>
        <w:rPr>
          <w:rFonts w:cs="Times New Roman"/>
        </w:rPr>
      </w:pPr>
      <w:r w:rsidRPr="0084371A">
        <w:rPr>
          <w:rFonts w:cs="Times New Roman"/>
        </w:rPr>
        <w:t xml:space="preserve">Massumi, B. (2015) </w:t>
      </w:r>
      <w:r w:rsidRPr="0084371A">
        <w:rPr>
          <w:rFonts w:cs="Times New Roman"/>
          <w:i/>
          <w:iCs/>
        </w:rPr>
        <w:t>Politics of affect</w:t>
      </w:r>
      <w:r w:rsidRPr="0084371A">
        <w:rPr>
          <w:rFonts w:cs="Times New Roman"/>
        </w:rPr>
        <w:t>. Cambridge Malden, MA: Polity Press.</w:t>
      </w:r>
    </w:p>
    <w:p w14:paraId="321F07AA" w14:textId="77777777" w:rsidR="0084371A" w:rsidRPr="0084371A" w:rsidRDefault="0084371A" w:rsidP="0084371A">
      <w:pPr>
        <w:pStyle w:val="Bibliography"/>
        <w:rPr>
          <w:rFonts w:cs="Times New Roman"/>
        </w:rPr>
      </w:pPr>
      <w:r w:rsidRPr="0084371A">
        <w:rPr>
          <w:rFonts w:cs="Times New Roman"/>
        </w:rPr>
        <w:t xml:space="preserve">Matthiesen, N. and Szulevicz, T. (2018) ‘Mom, Dad, and the Research Object: The Ethics of Conducting Research Based on Your Own Children’s Everyday Life’, </w:t>
      </w:r>
      <w:r w:rsidRPr="0084371A">
        <w:rPr>
          <w:rFonts w:cs="Times New Roman"/>
          <w:i/>
          <w:iCs/>
        </w:rPr>
        <w:t>Anthropology &amp; Education Quarterly</w:t>
      </w:r>
      <w:r w:rsidRPr="0084371A">
        <w:rPr>
          <w:rFonts w:cs="Times New Roman"/>
        </w:rPr>
        <w:t>, 49(3), pp. 329–339. Available at: https://doi.org/10.1111/aeq.12253.</w:t>
      </w:r>
    </w:p>
    <w:p w14:paraId="6B75DBF9" w14:textId="77777777" w:rsidR="0084371A" w:rsidRPr="0084371A" w:rsidRDefault="0084371A" w:rsidP="0084371A">
      <w:pPr>
        <w:pStyle w:val="Bibliography"/>
        <w:rPr>
          <w:rFonts w:cs="Times New Roman"/>
        </w:rPr>
      </w:pPr>
      <w:r w:rsidRPr="0084371A">
        <w:rPr>
          <w:rFonts w:cs="Times New Roman"/>
        </w:rPr>
        <w:t xml:space="preserve">Mazzei, L.A. (2014) ‘Beyond an Easy Sense: A Diffractive Analysis’, </w:t>
      </w:r>
      <w:r w:rsidRPr="0084371A">
        <w:rPr>
          <w:rFonts w:cs="Times New Roman"/>
          <w:i/>
          <w:iCs/>
        </w:rPr>
        <w:t>Qualitative Inquiry</w:t>
      </w:r>
      <w:r w:rsidRPr="0084371A">
        <w:rPr>
          <w:rFonts w:cs="Times New Roman"/>
        </w:rPr>
        <w:t>, 20(6), pp. 742–746. Available at: https://doi.org/10.1177/1077800414530257.</w:t>
      </w:r>
    </w:p>
    <w:p w14:paraId="2384C9C8" w14:textId="77777777" w:rsidR="0084371A" w:rsidRPr="0084371A" w:rsidRDefault="0084371A" w:rsidP="0084371A">
      <w:pPr>
        <w:pStyle w:val="Bibliography"/>
        <w:rPr>
          <w:rFonts w:cs="Times New Roman"/>
        </w:rPr>
      </w:pPr>
      <w:r w:rsidRPr="0084371A">
        <w:rPr>
          <w:rFonts w:cs="Times New Roman"/>
        </w:rPr>
        <w:t xml:space="preserve">McAfee, K. (1999) ‘Selling Nature to save It? Biodiversity and Green Developmentalism’, </w:t>
      </w:r>
      <w:r w:rsidRPr="0084371A">
        <w:rPr>
          <w:rFonts w:cs="Times New Roman"/>
          <w:i/>
          <w:iCs/>
        </w:rPr>
        <w:t>Environment and Planning D: Society and Space</w:t>
      </w:r>
      <w:r w:rsidRPr="0084371A">
        <w:rPr>
          <w:rFonts w:cs="Times New Roman"/>
        </w:rPr>
        <w:t>, 17(2), pp. 133–154. Available at: https://doi.org/10.1068/d170133.</w:t>
      </w:r>
    </w:p>
    <w:p w14:paraId="383DCDE8" w14:textId="77777777" w:rsidR="0084371A" w:rsidRPr="0084371A" w:rsidRDefault="0084371A" w:rsidP="0084371A">
      <w:pPr>
        <w:pStyle w:val="Bibliography"/>
        <w:rPr>
          <w:rFonts w:cs="Times New Roman"/>
        </w:rPr>
      </w:pPr>
      <w:r w:rsidRPr="0084371A">
        <w:rPr>
          <w:rFonts w:cs="Times New Roman"/>
        </w:rPr>
        <w:t xml:space="preserve">McCarthy, J.R. (2012) ‘The Powerful Relational Language of “Family”: Togetherness, Belonging and Personhood’, </w:t>
      </w:r>
      <w:r w:rsidRPr="0084371A">
        <w:rPr>
          <w:rFonts w:cs="Times New Roman"/>
          <w:i/>
          <w:iCs/>
        </w:rPr>
        <w:t>The Sociological Review</w:t>
      </w:r>
      <w:r w:rsidRPr="0084371A">
        <w:rPr>
          <w:rFonts w:cs="Times New Roman"/>
        </w:rPr>
        <w:t>, 60(1), pp. 68–90. Available at: https://doi.org/10.1111/j.1467-954X.2011.02045.x.</w:t>
      </w:r>
    </w:p>
    <w:p w14:paraId="3611055D" w14:textId="77777777" w:rsidR="0084371A" w:rsidRPr="0084371A" w:rsidRDefault="0084371A" w:rsidP="0084371A">
      <w:pPr>
        <w:pStyle w:val="Bibliography"/>
        <w:rPr>
          <w:rFonts w:cs="Times New Roman"/>
        </w:rPr>
      </w:pPr>
      <w:r w:rsidRPr="0084371A">
        <w:rPr>
          <w:rFonts w:cs="Times New Roman"/>
        </w:rPr>
        <w:t xml:space="preserve">McCormack, C.M., K. Martin, J. and Williams, K.J.H. (2021) ‘The full story: Understanding how films affect environmental change through the lens of narrative persuasion’, </w:t>
      </w:r>
      <w:r w:rsidRPr="0084371A">
        <w:rPr>
          <w:rFonts w:cs="Times New Roman"/>
          <w:i/>
          <w:iCs/>
        </w:rPr>
        <w:t>People and Nature</w:t>
      </w:r>
      <w:r w:rsidRPr="0084371A">
        <w:rPr>
          <w:rFonts w:cs="Times New Roman"/>
        </w:rPr>
        <w:t>, 3(6), pp. 1193–1204. Available at: https://doi.org/10.1002/pan3.10259.</w:t>
      </w:r>
    </w:p>
    <w:p w14:paraId="46079095" w14:textId="77777777" w:rsidR="0084371A" w:rsidRPr="0084371A" w:rsidRDefault="0084371A" w:rsidP="0084371A">
      <w:pPr>
        <w:pStyle w:val="Bibliography"/>
        <w:rPr>
          <w:rFonts w:cs="Times New Roman"/>
        </w:rPr>
      </w:pPr>
      <w:r w:rsidRPr="0084371A">
        <w:rPr>
          <w:rFonts w:cs="Times New Roman"/>
        </w:rPr>
        <w:t>McGhie, H. (2020) ‘Curating Tomorrow  Doha Review’. Available at: https://www4.unfccc.int/sites/SubmissionsStaging/Documents/202002131238---Curating%20Tomorrow%20Doha%20Review.pdf (Accessed: 6 January 2023).</w:t>
      </w:r>
    </w:p>
    <w:p w14:paraId="2B428F21" w14:textId="77777777" w:rsidR="0084371A" w:rsidRPr="0084371A" w:rsidRDefault="0084371A" w:rsidP="0084371A">
      <w:pPr>
        <w:pStyle w:val="Bibliography"/>
        <w:rPr>
          <w:rFonts w:cs="Times New Roman"/>
        </w:rPr>
      </w:pPr>
      <w:r w:rsidRPr="0084371A">
        <w:rPr>
          <w:rFonts w:cs="Times New Roman"/>
        </w:rPr>
        <w:t>McGhie, H. (no date) ‘Museums as key sites to accelerate climate change education, action, research and partnerships’, p. 8.</w:t>
      </w:r>
    </w:p>
    <w:p w14:paraId="3379A727" w14:textId="77777777" w:rsidR="0084371A" w:rsidRPr="0084371A" w:rsidRDefault="0084371A" w:rsidP="0084371A">
      <w:pPr>
        <w:pStyle w:val="Bibliography"/>
        <w:rPr>
          <w:rFonts w:cs="Times New Roman"/>
        </w:rPr>
      </w:pPr>
      <w:r w:rsidRPr="0084371A">
        <w:rPr>
          <w:rFonts w:cs="Times New Roman"/>
        </w:rPr>
        <w:t xml:space="preserve">McGregor, C. (2015) ‘Direct climate action as public pedagogy: the cultural politics of the Camp for Climate Action’, </w:t>
      </w:r>
      <w:r w:rsidRPr="0084371A">
        <w:rPr>
          <w:rFonts w:cs="Times New Roman"/>
          <w:i/>
          <w:iCs/>
        </w:rPr>
        <w:t>Environmental Politics</w:t>
      </w:r>
      <w:r w:rsidRPr="0084371A">
        <w:rPr>
          <w:rFonts w:cs="Times New Roman"/>
        </w:rPr>
        <w:t>, 24(3), pp. 343–362. Available at: https://doi.org/10.1080/09644016.2015.1008230.</w:t>
      </w:r>
    </w:p>
    <w:p w14:paraId="5D0E458E" w14:textId="77777777" w:rsidR="0084371A" w:rsidRPr="0084371A" w:rsidRDefault="0084371A" w:rsidP="0084371A">
      <w:pPr>
        <w:pStyle w:val="Bibliography"/>
        <w:rPr>
          <w:rFonts w:cs="Times New Roman"/>
        </w:rPr>
      </w:pPr>
      <w:r w:rsidRPr="0084371A">
        <w:rPr>
          <w:rFonts w:cs="Times New Roman"/>
        </w:rPr>
        <w:lastRenderedPageBreak/>
        <w:t xml:space="preserve">McManus, P.M. (1993) ‘Memories as indicators of the impact of museum visits’, </w:t>
      </w:r>
      <w:r w:rsidRPr="0084371A">
        <w:rPr>
          <w:rFonts w:cs="Times New Roman"/>
          <w:i/>
          <w:iCs/>
        </w:rPr>
        <w:t>Museum Management and Curatorship</w:t>
      </w:r>
      <w:r w:rsidRPr="0084371A">
        <w:rPr>
          <w:rFonts w:cs="Times New Roman"/>
        </w:rPr>
        <w:t>, 12(4), pp. 367–380. Available at: https://doi.org/10.1080/09647779309515375.</w:t>
      </w:r>
    </w:p>
    <w:p w14:paraId="078F2FE2" w14:textId="77777777" w:rsidR="0084371A" w:rsidRPr="0084371A" w:rsidRDefault="0084371A" w:rsidP="0084371A">
      <w:pPr>
        <w:pStyle w:val="Bibliography"/>
        <w:rPr>
          <w:rFonts w:cs="Times New Roman"/>
        </w:rPr>
      </w:pPr>
      <w:r w:rsidRPr="0084371A">
        <w:rPr>
          <w:rFonts w:cs="Times New Roman"/>
        </w:rPr>
        <w:t xml:space="preserve">Middleton, L. (2019) </w:t>
      </w:r>
      <w:r w:rsidRPr="0084371A">
        <w:rPr>
          <w:rFonts w:cs="Times New Roman"/>
          <w:i/>
          <w:iCs/>
        </w:rPr>
        <w:t>Extinction Rebellion Grandparents facing arrest ‘will do anything’ | Metro News</w:t>
      </w:r>
      <w:r w:rsidRPr="0084371A">
        <w:rPr>
          <w:rFonts w:cs="Times New Roman"/>
        </w:rPr>
        <w:t>. Available at: https://metro.co.uk/2019/10/11/grandparents-facing-arrest-prepared-anything-extinction-rebellion-protests-10899301/ (Accessed: 10 July 2020).</w:t>
      </w:r>
    </w:p>
    <w:p w14:paraId="1B2C95AB" w14:textId="77777777" w:rsidR="0084371A" w:rsidRPr="0084371A" w:rsidRDefault="0084371A" w:rsidP="0084371A">
      <w:pPr>
        <w:pStyle w:val="Bibliography"/>
        <w:rPr>
          <w:rFonts w:cs="Times New Roman"/>
        </w:rPr>
      </w:pPr>
      <w:r w:rsidRPr="0084371A">
        <w:rPr>
          <w:rFonts w:cs="Times New Roman"/>
        </w:rPr>
        <w:t xml:space="preserve">Miss High Leg Kick (2023) </w:t>
      </w:r>
      <w:r w:rsidRPr="0084371A">
        <w:rPr>
          <w:rFonts w:cs="Times New Roman"/>
          <w:i/>
          <w:iCs/>
        </w:rPr>
        <w:t>Bird Rave</w:t>
      </w:r>
      <w:r w:rsidRPr="0084371A">
        <w:rPr>
          <w:rFonts w:cs="Times New Roman"/>
        </w:rPr>
        <w:t xml:space="preserve"> [Performance]. Available at: https://www.misshighlegkick.com/Bird-Rave (Accessed: 14 October 2025).</w:t>
      </w:r>
    </w:p>
    <w:p w14:paraId="18768D2D" w14:textId="77777777" w:rsidR="0084371A" w:rsidRPr="0084371A" w:rsidRDefault="0084371A" w:rsidP="0084371A">
      <w:pPr>
        <w:pStyle w:val="Bibliography"/>
        <w:rPr>
          <w:rFonts w:cs="Times New Roman"/>
        </w:rPr>
      </w:pPr>
      <w:r w:rsidRPr="0084371A">
        <w:rPr>
          <w:rFonts w:cs="Times New Roman"/>
        </w:rPr>
        <w:t xml:space="preserve">Mitchell, A. and Chaudhury, A. (2020) ‘Worlding beyond “the” “end” of “the world”: white apocalyptic visions and BIPOC futurisms’, </w:t>
      </w:r>
      <w:r w:rsidRPr="0084371A">
        <w:rPr>
          <w:rFonts w:cs="Times New Roman"/>
          <w:i/>
          <w:iCs/>
        </w:rPr>
        <w:t>International Relations</w:t>
      </w:r>
      <w:r w:rsidRPr="0084371A">
        <w:rPr>
          <w:rFonts w:cs="Times New Roman"/>
        </w:rPr>
        <w:t>, 34(3), pp. 309–332. Available at: https://doi.org/10.1177/0047117820948936.</w:t>
      </w:r>
    </w:p>
    <w:p w14:paraId="1712B8D6" w14:textId="77777777" w:rsidR="0084371A" w:rsidRPr="0084371A" w:rsidRDefault="0084371A" w:rsidP="0084371A">
      <w:pPr>
        <w:pStyle w:val="Bibliography"/>
        <w:rPr>
          <w:rFonts w:cs="Times New Roman"/>
        </w:rPr>
      </w:pPr>
      <w:r w:rsidRPr="0084371A">
        <w:rPr>
          <w:rFonts w:cs="Times New Roman"/>
        </w:rPr>
        <w:t xml:space="preserve">de Moor, J. </w:t>
      </w:r>
      <w:r w:rsidRPr="0084371A">
        <w:rPr>
          <w:rFonts w:cs="Times New Roman"/>
          <w:i/>
          <w:iCs/>
        </w:rPr>
        <w:t>et al.</w:t>
      </w:r>
      <w:r w:rsidRPr="0084371A">
        <w:rPr>
          <w:rFonts w:cs="Times New Roman"/>
        </w:rPr>
        <w:t xml:space="preserve"> (2021) ‘New kids on the block: taking stock of the recent cycle of climate activism’, </w:t>
      </w:r>
      <w:r w:rsidRPr="0084371A">
        <w:rPr>
          <w:rFonts w:cs="Times New Roman"/>
          <w:i/>
          <w:iCs/>
        </w:rPr>
        <w:t>Social Movement Studies</w:t>
      </w:r>
      <w:r w:rsidRPr="0084371A">
        <w:rPr>
          <w:rFonts w:cs="Times New Roman"/>
        </w:rPr>
        <w:t>, 20(5), pp. 619–625. Available at: https://doi.org/10.1080/14742837.2020.1836617.</w:t>
      </w:r>
    </w:p>
    <w:p w14:paraId="4449BA24" w14:textId="77777777" w:rsidR="0084371A" w:rsidRPr="0084371A" w:rsidRDefault="0084371A" w:rsidP="0084371A">
      <w:pPr>
        <w:pStyle w:val="Bibliography"/>
        <w:rPr>
          <w:rFonts w:cs="Times New Roman"/>
        </w:rPr>
      </w:pPr>
      <w:r w:rsidRPr="0084371A">
        <w:rPr>
          <w:rFonts w:cs="Times New Roman"/>
        </w:rPr>
        <w:t xml:space="preserve">Morgan, D.H.J. (2013) </w:t>
      </w:r>
      <w:r w:rsidRPr="0084371A">
        <w:rPr>
          <w:rFonts w:cs="Times New Roman"/>
          <w:i/>
          <w:iCs/>
        </w:rPr>
        <w:t>Rethinking family practices</w:t>
      </w:r>
      <w:r w:rsidRPr="0084371A">
        <w:rPr>
          <w:rFonts w:cs="Times New Roman"/>
        </w:rPr>
        <w:t>. 1. publ. in paperback 2013. Basingstoke: Palgrave Macmillan (Palgrave Macmillan studies in family and intimate life).</w:t>
      </w:r>
    </w:p>
    <w:p w14:paraId="5B76CD18" w14:textId="77777777" w:rsidR="0084371A" w:rsidRPr="0084371A" w:rsidRDefault="0084371A" w:rsidP="0084371A">
      <w:pPr>
        <w:pStyle w:val="Bibliography"/>
        <w:rPr>
          <w:rFonts w:cs="Times New Roman"/>
        </w:rPr>
      </w:pPr>
      <w:r w:rsidRPr="0084371A">
        <w:rPr>
          <w:rFonts w:cs="Times New Roman"/>
        </w:rPr>
        <w:t xml:space="preserve">Mountz, A. </w:t>
      </w:r>
      <w:r w:rsidRPr="0084371A">
        <w:rPr>
          <w:rFonts w:cs="Times New Roman"/>
          <w:i/>
          <w:iCs/>
        </w:rPr>
        <w:t>et al.</w:t>
      </w:r>
      <w:r w:rsidRPr="0084371A">
        <w:rPr>
          <w:rFonts w:cs="Times New Roman"/>
        </w:rPr>
        <w:t xml:space="preserve"> (2015) ‘For Slow Scholarship: A Feminist Politics of Resistance through Collective Action in the Neoliberal University’, </w:t>
      </w:r>
      <w:r w:rsidRPr="0084371A">
        <w:rPr>
          <w:rFonts w:cs="Times New Roman"/>
          <w:i/>
          <w:iCs/>
        </w:rPr>
        <w:t>ACME: An International Journal for Critical Geographies</w:t>
      </w:r>
      <w:r w:rsidRPr="0084371A">
        <w:rPr>
          <w:rFonts w:cs="Times New Roman"/>
        </w:rPr>
        <w:t>, 14(4), pp. 1235–1259.</w:t>
      </w:r>
    </w:p>
    <w:p w14:paraId="77A6FFA3" w14:textId="77777777" w:rsidR="0084371A" w:rsidRPr="0084371A" w:rsidRDefault="0084371A" w:rsidP="0084371A">
      <w:pPr>
        <w:pStyle w:val="Bibliography"/>
        <w:rPr>
          <w:rFonts w:cs="Times New Roman"/>
        </w:rPr>
      </w:pPr>
      <w:r w:rsidRPr="0084371A">
        <w:rPr>
          <w:rFonts w:cs="Times New Roman"/>
        </w:rPr>
        <w:t xml:space="preserve">Mujtaba, T. </w:t>
      </w:r>
      <w:r w:rsidRPr="0084371A">
        <w:rPr>
          <w:rFonts w:cs="Times New Roman"/>
          <w:i/>
          <w:iCs/>
        </w:rPr>
        <w:t>et al.</w:t>
      </w:r>
      <w:r w:rsidRPr="0084371A">
        <w:rPr>
          <w:rFonts w:cs="Times New Roman"/>
        </w:rPr>
        <w:t xml:space="preserve"> (2018) ‘Learning and engagement through natural history museums’, </w:t>
      </w:r>
      <w:r w:rsidRPr="0084371A">
        <w:rPr>
          <w:rFonts w:cs="Times New Roman"/>
          <w:i/>
          <w:iCs/>
        </w:rPr>
        <w:t>Studies in Science Education</w:t>
      </w:r>
      <w:r w:rsidRPr="0084371A">
        <w:rPr>
          <w:rFonts w:cs="Times New Roman"/>
        </w:rPr>
        <w:t>, 54(1), pp. 41–67. Available at: https://doi.org/10.1080/03057267.2018.1442820.</w:t>
      </w:r>
    </w:p>
    <w:p w14:paraId="5CA9FBF6" w14:textId="77777777" w:rsidR="0084371A" w:rsidRPr="0084371A" w:rsidRDefault="0084371A" w:rsidP="0084371A">
      <w:pPr>
        <w:pStyle w:val="Bibliography"/>
        <w:rPr>
          <w:rFonts w:cs="Times New Roman"/>
        </w:rPr>
      </w:pPr>
      <w:r w:rsidRPr="0084371A">
        <w:rPr>
          <w:rFonts w:cs="Times New Roman"/>
        </w:rPr>
        <w:t xml:space="preserve">Muñoz, J.E. (2009) </w:t>
      </w:r>
      <w:r w:rsidRPr="0084371A">
        <w:rPr>
          <w:rFonts w:cs="Times New Roman"/>
          <w:i/>
          <w:iCs/>
        </w:rPr>
        <w:t>Cruising utopia: the then and there of queer futurity</w:t>
      </w:r>
      <w:r w:rsidRPr="0084371A">
        <w:rPr>
          <w:rFonts w:cs="Times New Roman"/>
        </w:rPr>
        <w:t>. New York London: New York University Press (Sexual cultures).</w:t>
      </w:r>
    </w:p>
    <w:p w14:paraId="0033EE01" w14:textId="77777777" w:rsidR="0084371A" w:rsidRPr="0084371A" w:rsidRDefault="0084371A" w:rsidP="0084371A">
      <w:pPr>
        <w:pStyle w:val="Bibliography"/>
        <w:rPr>
          <w:rFonts w:cs="Times New Roman"/>
        </w:rPr>
      </w:pPr>
      <w:r w:rsidRPr="0084371A">
        <w:rPr>
          <w:rFonts w:cs="Times New Roman"/>
        </w:rPr>
        <w:t xml:space="preserve">Murris, K. and Borcherds, C. (2019) ‘Childing: A different sense of time’, in B.D. Hodgins (ed.) </w:t>
      </w:r>
      <w:r w:rsidRPr="0084371A">
        <w:rPr>
          <w:rFonts w:cs="Times New Roman"/>
          <w:i/>
          <w:iCs/>
        </w:rPr>
        <w:t>Feminist Research for 21st-century Childhoods: Common Worlds Methods</w:t>
      </w:r>
      <w:r w:rsidRPr="0084371A">
        <w:rPr>
          <w:rFonts w:cs="Times New Roman"/>
        </w:rPr>
        <w:t>. Bloomsbury Academic, pp. 197–208. Available at: https://doi.org/10.5040/9781350056602.</w:t>
      </w:r>
    </w:p>
    <w:p w14:paraId="633E4379" w14:textId="77777777" w:rsidR="0084371A" w:rsidRPr="0084371A" w:rsidRDefault="0084371A" w:rsidP="0084371A">
      <w:pPr>
        <w:pStyle w:val="Bibliography"/>
        <w:rPr>
          <w:rFonts w:cs="Times New Roman"/>
        </w:rPr>
      </w:pPr>
      <w:r w:rsidRPr="0084371A">
        <w:rPr>
          <w:rFonts w:cs="Times New Roman"/>
        </w:rPr>
        <w:t xml:space="preserve">Museums Association (2019) ‘Declaring a climate emergency’, </w:t>
      </w:r>
      <w:r w:rsidRPr="0084371A">
        <w:rPr>
          <w:rFonts w:cs="Times New Roman"/>
          <w:i/>
          <w:iCs/>
        </w:rPr>
        <w:t>Museums Association</w:t>
      </w:r>
      <w:r w:rsidRPr="0084371A">
        <w:rPr>
          <w:rFonts w:cs="Times New Roman"/>
        </w:rPr>
        <w:t>. Available at: https://www.museumsassociation.org/campaigns/museums-for-climate-justice/declaring-a-climate-emergency/ (Accessed: 19 September 2025).</w:t>
      </w:r>
    </w:p>
    <w:p w14:paraId="66AF721E" w14:textId="77777777" w:rsidR="0084371A" w:rsidRPr="0084371A" w:rsidRDefault="0084371A" w:rsidP="0084371A">
      <w:pPr>
        <w:pStyle w:val="Bibliography"/>
        <w:rPr>
          <w:rFonts w:cs="Times New Roman"/>
        </w:rPr>
      </w:pPr>
      <w:r w:rsidRPr="0084371A">
        <w:rPr>
          <w:rFonts w:cs="Times New Roman"/>
          <w:i/>
          <w:iCs/>
        </w:rPr>
        <w:t>Natural History Museum Annual Report and Accounts 2020-2021</w:t>
      </w:r>
      <w:r w:rsidRPr="0084371A">
        <w:rPr>
          <w:rFonts w:cs="Times New Roman"/>
        </w:rPr>
        <w:t xml:space="preserve"> (2021). London: Dandy Booksellers Ltd.</w:t>
      </w:r>
    </w:p>
    <w:p w14:paraId="73B9C61B" w14:textId="77777777" w:rsidR="0084371A" w:rsidRPr="0084371A" w:rsidRDefault="0084371A" w:rsidP="0084371A">
      <w:pPr>
        <w:pStyle w:val="Bibliography"/>
        <w:rPr>
          <w:rFonts w:cs="Times New Roman"/>
        </w:rPr>
      </w:pPr>
      <w:r w:rsidRPr="0084371A">
        <w:rPr>
          <w:rFonts w:cs="Times New Roman"/>
        </w:rPr>
        <w:t xml:space="preserve">Nayak, A. (2019) ‘Re-scripting Place: Managing Social Class Stigma in a Former Steel-Making Region’, </w:t>
      </w:r>
      <w:r w:rsidRPr="0084371A">
        <w:rPr>
          <w:rFonts w:cs="Times New Roman"/>
          <w:i/>
          <w:iCs/>
        </w:rPr>
        <w:t>Antipode</w:t>
      </w:r>
      <w:r w:rsidRPr="0084371A">
        <w:rPr>
          <w:rFonts w:cs="Times New Roman"/>
        </w:rPr>
        <w:t>, 51(3), pp. 927–948. Available at: https://doi.org/10.1111/anti.12525.</w:t>
      </w:r>
    </w:p>
    <w:p w14:paraId="38F1F883" w14:textId="77777777" w:rsidR="0084371A" w:rsidRPr="0084371A" w:rsidRDefault="0084371A" w:rsidP="0084371A">
      <w:pPr>
        <w:pStyle w:val="Bibliography"/>
        <w:rPr>
          <w:rFonts w:cs="Times New Roman"/>
        </w:rPr>
      </w:pPr>
      <w:r w:rsidRPr="0084371A">
        <w:rPr>
          <w:rFonts w:cs="Times New Roman"/>
        </w:rPr>
        <w:lastRenderedPageBreak/>
        <w:t xml:space="preserve">Neal, A., Opitz, S. and Zebrowski, C. (2019) ‘Capturing protest in urban environments: The “police kettle” as a territorial strategy’, </w:t>
      </w:r>
      <w:r w:rsidRPr="0084371A">
        <w:rPr>
          <w:rFonts w:cs="Times New Roman"/>
          <w:i/>
          <w:iCs/>
        </w:rPr>
        <w:t>Environment and Planning D: Society and Space</w:t>
      </w:r>
      <w:r w:rsidRPr="0084371A">
        <w:rPr>
          <w:rFonts w:cs="Times New Roman"/>
        </w:rPr>
        <w:t>, 37(6), pp. 1045–1063. Available at: https://doi.org/10.1177/0263775819841912.</w:t>
      </w:r>
    </w:p>
    <w:p w14:paraId="35D7996D" w14:textId="77777777" w:rsidR="0084371A" w:rsidRPr="0084371A" w:rsidRDefault="0084371A" w:rsidP="0084371A">
      <w:pPr>
        <w:pStyle w:val="Bibliography"/>
        <w:rPr>
          <w:rFonts w:cs="Times New Roman"/>
        </w:rPr>
      </w:pPr>
      <w:r w:rsidRPr="0084371A">
        <w:rPr>
          <w:rFonts w:cs="Times New Roman"/>
        </w:rPr>
        <w:t xml:space="preserve">Nelson, N., Pacini-Ketchabaw, V. and Nxumalo, F. (2018) ‘Rethinking Nature-Based Approaches in Early Childhood Education: Common Worlding Practices’, </w:t>
      </w:r>
      <w:r w:rsidRPr="0084371A">
        <w:rPr>
          <w:rFonts w:cs="Times New Roman"/>
          <w:i/>
          <w:iCs/>
        </w:rPr>
        <w:t>Journal of Childhood Studies; Prospect Bay</w:t>
      </w:r>
      <w:r w:rsidRPr="0084371A">
        <w:rPr>
          <w:rFonts w:cs="Times New Roman"/>
        </w:rPr>
        <w:t>, 43(1), pp. 4–14. Available at: http://dx.doi.org/10.18357/jcs.v43i1.18261.</w:t>
      </w:r>
    </w:p>
    <w:p w14:paraId="2B25AA4A" w14:textId="77777777" w:rsidR="0084371A" w:rsidRPr="0084371A" w:rsidRDefault="0084371A" w:rsidP="0084371A">
      <w:pPr>
        <w:pStyle w:val="Bibliography"/>
        <w:rPr>
          <w:rFonts w:cs="Times New Roman"/>
        </w:rPr>
      </w:pPr>
      <w:r w:rsidRPr="0084371A">
        <w:rPr>
          <w:rFonts w:cs="Times New Roman"/>
        </w:rPr>
        <w:t xml:space="preserve">Newell, J., Robin, L. and Wehner, K. (eds) (2017) </w:t>
      </w:r>
      <w:r w:rsidRPr="0084371A">
        <w:rPr>
          <w:rFonts w:cs="Times New Roman"/>
          <w:i/>
          <w:iCs/>
        </w:rPr>
        <w:t>Curating the future: museums, communities and climate change</w:t>
      </w:r>
      <w:r w:rsidRPr="0084371A">
        <w:rPr>
          <w:rFonts w:cs="Times New Roman"/>
        </w:rPr>
        <w:t>. London ; New York, NY: Routledge/Taylor &amp; Francis Group (Routledge environmental humanities).</w:t>
      </w:r>
    </w:p>
    <w:p w14:paraId="5F029B7E" w14:textId="77777777" w:rsidR="0084371A" w:rsidRPr="0084371A" w:rsidRDefault="0084371A" w:rsidP="0084371A">
      <w:pPr>
        <w:pStyle w:val="Bibliography"/>
        <w:rPr>
          <w:rFonts w:cs="Times New Roman"/>
        </w:rPr>
      </w:pPr>
      <w:r w:rsidRPr="0084371A">
        <w:rPr>
          <w:rFonts w:cs="Times New Roman"/>
        </w:rPr>
        <w:t xml:space="preserve">NHM (2017) </w:t>
      </w:r>
      <w:r w:rsidRPr="0084371A">
        <w:rPr>
          <w:rFonts w:cs="Times New Roman"/>
          <w:i/>
          <w:iCs/>
        </w:rPr>
        <w:t>Natural History Museum annual report and accounts 2016-2017</w:t>
      </w:r>
      <w:r w:rsidRPr="0084371A">
        <w:rPr>
          <w:rFonts w:cs="Times New Roman"/>
        </w:rPr>
        <w:t>. London: HM Government, Department for Digital, Culture, Media and Sport.</w:t>
      </w:r>
    </w:p>
    <w:p w14:paraId="02141CF9" w14:textId="77777777" w:rsidR="0084371A" w:rsidRPr="0084371A" w:rsidRDefault="0084371A" w:rsidP="0084371A">
      <w:pPr>
        <w:pStyle w:val="Bibliography"/>
        <w:rPr>
          <w:rFonts w:cs="Times New Roman"/>
        </w:rPr>
      </w:pPr>
      <w:r w:rsidRPr="0084371A">
        <w:rPr>
          <w:rFonts w:cs="Times New Roman"/>
        </w:rPr>
        <w:t>NHM (2020) ‘A Planetary Emergency: Our Response. Strategy to 2031’. Natural History Museum. Available at: https://www.nhm.ac.uk/content/dam/nhmwww/about-us/our-vision/strategy-to-2031.pdf (Accessed: 10 May 2022).</w:t>
      </w:r>
    </w:p>
    <w:p w14:paraId="58A83B05" w14:textId="77777777" w:rsidR="0084371A" w:rsidRPr="0084371A" w:rsidRDefault="0084371A" w:rsidP="0084371A">
      <w:pPr>
        <w:pStyle w:val="Bibliography"/>
        <w:rPr>
          <w:rFonts w:cs="Times New Roman"/>
        </w:rPr>
      </w:pPr>
      <w:r w:rsidRPr="0084371A">
        <w:rPr>
          <w:rFonts w:cs="Times New Roman"/>
        </w:rPr>
        <w:t xml:space="preserve">NHM (2021) </w:t>
      </w:r>
      <w:r w:rsidRPr="0084371A">
        <w:rPr>
          <w:rFonts w:cs="Times New Roman"/>
          <w:i/>
          <w:iCs/>
        </w:rPr>
        <w:t>Our Broken Planet: How We Got Here and Ways to Fix It | Natural History Museum</w:t>
      </w:r>
      <w:r w:rsidRPr="0084371A">
        <w:rPr>
          <w:rFonts w:cs="Times New Roman"/>
        </w:rPr>
        <w:t>. Available at: https://www.nhm.ac.uk/visit/our-broken-planet.html (Accessed: 16 November 2021).</w:t>
      </w:r>
    </w:p>
    <w:p w14:paraId="48ED225C" w14:textId="77777777" w:rsidR="0084371A" w:rsidRPr="0084371A" w:rsidRDefault="0084371A" w:rsidP="0084371A">
      <w:pPr>
        <w:pStyle w:val="Bibliography"/>
        <w:rPr>
          <w:rFonts w:cs="Times New Roman"/>
        </w:rPr>
      </w:pPr>
      <w:r w:rsidRPr="0084371A">
        <w:rPr>
          <w:rFonts w:cs="Times New Roman"/>
        </w:rPr>
        <w:t xml:space="preserve">NHM (2024) </w:t>
      </w:r>
      <w:r w:rsidRPr="0084371A">
        <w:rPr>
          <w:rFonts w:cs="Times New Roman"/>
          <w:i/>
          <w:iCs/>
        </w:rPr>
        <w:t>Natural History Museum announces return of Generation Hope: Act for the Planet</w:t>
      </w:r>
      <w:r w:rsidRPr="0084371A">
        <w:rPr>
          <w:rFonts w:cs="Times New Roman"/>
        </w:rPr>
        <w:t>. Available at: https://www.nhm.ac.uk/press-office/press-releases/natural-history-museum-announces-return-of-generation-hope--act-0.html (Accessed: 21 March 2024).</w:t>
      </w:r>
    </w:p>
    <w:p w14:paraId="4C4BF159" w14:textId="77777777" w:rsidR="0084371A" w:rsidRPr="0084371A" w:rsidRDefault="0084371A" w:rsidP="0084371A">
      <w:pPr>
        <w:pStyle w:val="Bibliography"/>
        <w:rPr>
          <w:rFonts w:cs="Times New Roman"/>
        </w:rPr>
      </w:pPr>
      <w:r w:rsidRPr="0084371A">
        <w:rPr>
          <w:rFonts w:cs="Times New Roman"/>
        </w:rPr>
        <w:t xml:space="preserve">Noguchi, T. </w:t>
      </w:r>
      <w:r w:rsidRPr="0084371A">
        <w:rPr>
          <w:rFonts w:cs="Times New Roman"/>
          <w:i/>
          <w:iCs/>
        </w:rPr>
        <w:t>et al.</w:t>
      </w:r>
      <w:r w:rsidRPr="0084371A">
        <w:rPr>
          <w:rFonts w:cs="Times New Roman"/>
        </w:rPr>
        <w:t xml:space="preserve"> (2014) ‘Exposure assessment of lead to workers and children in the battery recycling craft village, Dong Mai, Vietnam’, </w:t>
      </w:r>
      <w:r w:rsidRPr="0084371A">
        <w:rPr>
          <w:rFonts w:cs="Times New Roman"/>
          <w:i/>
          <w:iCs/>
        </w:rPr>
        <w:t>Journal of Material Cycles and Waste Management</w:t>
      </w:r>
      <w:r w:rsidRPr="0084371A">
        <w:rPr>
          <w:rFonts w:cs="Times New Roman"/>
        </w:rPr>
        <w:t>, 16(1), pp. 46–51. Available at: https://doi.org/10.1007/s10163-013-0159-0.</w:t>
      </w:r>
    </w:p>
    <w:p w14:paraId="1876B994" w14:textId="77777777" w:rsidR="0084371A" w:rsidRPr="0084371A" w:rsidRDefault="0084371A" w:rsidP="0084371A">
      <w:pPr>
        <w:pStyle w:val="Bibliography"/>
        <w:rPr>
          <w:rFonts w:cs="Times New Roman"/>
        </w:rPr>
      </w:pPr>
      <w:r w:rsidRPr="0084371A">
        <w:rPr>
          <w:rFonts w:cs="Times New Roman"/>
        </w:rPr>
        <w:t xml:space="preserve">Nolas, S.-M. (2021) ‘Childhood publics in search of an audience: reflections on the children’s environmental movement’, </w:t>
      </w:r>
      <w:r w:rsidRPr="0084371A">
        <w:rPr>
          <w:rFonts w:cs="Times New Roman"/>
          <w:i/>
          <w:iCs/>
        </w:rPr>
        <w:t>Children’s Geographies</w:t>
      </w:r>
      <w:r w:rsidRPr="0084371A">
        <w:rPr>
          <w:rFonts w:cs="Times New Roman"/>
        </w:rPr>
        <w:t>, 19(3), pp. 324–331. Available at: https://doi.org/10.1080/14733285.2021.1906405.</w:t>
      </w:r>
    </w:p>
    <w:p w14:paraId="1DBA18DE" w14:textId="77777777" w:rsidR="0084371A" w:rsidRPr="0084371A" w:rsidRDefault="0084371A" w:rsidP="0084371A">
      <w:pPr>
        <w:pStyle w:val="Bibliography"/>
        <w:rPr>
          <w:rFonts w:cs="Times New Roman"/>
        </w:rPr>
      </w:pPr>
      <w:r w:rsidRPr="0084371A">
        <w:rPr>
          <w:rFonts w:cs="Times New Roman"/>
        </w:rPr>
        <w:t xml:space="preserve">Nolas, S.-M., Aruldoss, V. and Varvantakis, C. (2019) ‘Learning to Listen: Exploring the Idioms of Childhood’, </w:t>
      </w:r>
      <w:r w:rsidRPr="0084371A">
        <w:rPr>
          <w:rFonts w:cs="Times New Roman"/>
          <w:i/>
          <w:iCs/>
        </w:rPr>
        <w:t>Sociological Research Online</w:t>
      </w:r>
      <w:r w:rsidRPr="0084371A">
        <w:rPr>
          <w:rFonts w:cs="Times New Roman"/>
        </w:rPr>
        <w:t>, 24(3), pp. 394–413. Available at: https://doi.org/10.1177/1360780418811972.</w:t>
      </w:r>
    </w:p>
    <w:p w14:paraId="0758B5AC" w14:textId="77777777" w:rsidR="0084371A" w:rsidRPr="0084371A" w:rsidRDefault="0084371A" w:rsidP="0084371A">
      <w:pPr>
        <w:pStyle w:val="Bibliography"/>
        <w:rPr>
          <w:rFonts w:cs="Times New Roman"/>
        </w:rPr>
      </w:pPr>
      <w:r w:rsidRPr="0084371A">
        <w:rPr>
          <w:rFonts w:cs="Times New Roman"/>
        </w:rPr>
        <w:t xml:space="preserve">Norgaard, K.M. (2011) </w:t>
      </w:r>
      <w:r w:rsidRPr="0084371A">
        <w:rPr>
          <w:rFonts w:cs="Times New Roman"/>
          <w:i/>
          <w:iCs/>
        </w:rPr>
        <w:t>Living in Denial: Climate Change, Emotions, and Everyday Life</w:t>
      </w:r>
      <w:r w:rsidRPr="0084371A">
        <w:rPr>
          <w:rFonts w:cs="Times New Roman"/>
        </w:rPr>
        <w:t>. Cambridge, UNITED STATES: MIT Press. Available at: http://ebookcentral.proquest.com/lib/durham/detail.action?docID=3339221 (Accessed: 28 September 2021).</w:t>
      </w:r>
    </w:p>
    <w:p w14:paraId="713E43B9" w14:textId="77777777" w:rsidR="0084371A" w:rsidRPr="0084371A" w:rsidRDefault="0084371A" w:rsidP="0084371A">
      <w:pPr>
        <w:pStyle w:val="Bibliography"/>
        <w:rPr>
          <w:rFonts w:cs="Times New Roman"/>
        </w:rPr>
      </w:pPr>
      <w:r w:rsidRPr="0084371A">
        <w:rPr>
          <w:rFonts w:cs="Times New Roman"/>
        </w:rPr>
        <w:lastRenderedPageBreak/>
        <w:t xml:space="preserve">Noxolo, P., Raghuram, P. and Madge, C. (2012a) ‘Unsettling responsibility: postcolonial interventions’, </w:t>
      </w:r>
      <w:r w:rsidRPr="0084371A">
        <w:rPr>
          <w:rFonts w:cs="Times New Roman"/>
          <w:i/>
          <w:iCs/>
        </w:rPr>
        <w:t>Transactions of the Institute of British Geographers</w:t>
      </w:r>
      <w:r w:rsidRPr="0084371A">
        <w:rPr>
          <w:rFonts w:cs="Times New Roman"/>
        </w:rPr>
        <w:t>, 37(3), pp. 418–429. Available at: https://doi.org/10.1111/j.1475-5661.2011.00474.x.</w:t>
      </w:r>
    </w:p>
    <w:p w14:paraId="7CB911E8" w14:textId="77777777" w:rsidR="0084371A" w:rsidRPr="0084371A" w:rsidRDefault="0084371A" w:rsidP="0084371A">
      <w:pPr>
        <w:pStyle w:val="Bibliography"/>
        <w:rPr>
          <w:rFonts w:cs="Times New Roman"/>
        </w:rPr>
      </w:pPr>
      <w:r w:rsidRPr="0084371A">
        <w:rPr>
          <w:rFonts w:cs="Times New Roman"/>
        </w:rPr>
        <w:t xml:space="preserve">Noxolo, P., Raghuram, P. and Madge, C. (2012b) ‘Unsettling responsibility: postcolonial interventions’, </w:t>
      </w:r>
      <w:r w:rsidRPr="0084371A">
        <w:rPr>
          <w:rFonts w:cs="Times New Roman"/>
          <w:i/>
          <w:iCs/>
        </w:rPr>
        <w:t>Transactions of the Institute of British Geographers</w:t>
      </w:r>
      <w:r w:rsidRPr="0084371A">
        <w:rPr>
          <w:rFonts w:cs="Times New Roman"/>
        </w:rPr>
        <w:t>, 37(3), pp. 418–429.</w:t>
      </w:r>
    </w:p>
    <w:p w14:paraId="62F0DB4E" w14:textId="77777777" w:rsidR="0084371A" w:rsidRPr="0084371A" w:rsidRDefault="0084371A" w:rsidP="0084371A">
      <w:pPr>
        <w:pStyle w:val="Bibliography"/>
        <w:rPr>
          <w:rFonts w:cs="Times New Roman"/>
        </w:rPr>
      </w:pPr>
      <w:r w:rsidRPr="0084371A">
        <w:rPr>
          <w:rFonts w:cs="Times New Roman"/>
        </w:rPr>
        <w:t xml:space="preserve">Nxumalo, F. (2018) ‘Stories for living on a damaged planet: Environmental education in a preschool classroom’, </w:t>
      </w:r>
      <w:r w:rsidRPr="0084371A">
        <w:rPr>
          <w:rFonts w:cs="Times New Roman"/>
          <w:i/>
          <w:iCs/>
        </w:rPr>
        <w:t>Journal of Early Childhood Research</w:t>
      </w:r>
      <w:r w:rsidRPr="0084371A">
        <w:rPr>
          <w:rFonts w:cs="Times New Roman"/>
        </w:rPr>
        <w:t>, 16(2), pp. 148–159. Available at: https://doi.org/10.1177/1476718X17715499.</w:t>
      </w:r>
    </w:p>
    <w:p w14:paraId="4D1A1A13" w14:textId="77777777" w:rsidR="0084371A" w:rsidRPr="0084371A" w:rsidRDefault="0084371A" w:rsidP="0084371A">
      <w:pPr>
        <w:pStyle w:val="Bibliography"/>
        <w:rPr>
          <w:rFonts w:cs="Times New Roman"/>
        </w:rPr>
      </w:pPr>
      <w:r w:rsidRPr="0084371A">
        <w:rPr>
          <w:rFonts w:cs="Times New Roman"/>
        </w:rPr>
        <w:t xml:space="preserve">Oliveira, G. </w:t>
      </w:r>
      <w:r w:rsidRPr="0084371A">
        <w:rPr>
          <w:rFonts w:cs="Times New Roman"/>
          <w:i/>
          <w:iCs/>
        </w:rPr>
        <w:t>et al.</w:t>
      </w:r>
      <w:r w:rsidRPr="0084371A">
        <w:rPr>
          <w:rFonts w:cs="Times New Roman"/>
        </w:rPr>
        <w:t xml:space="preserve"> (2020) ‘The Anthropocene in Natural History Museums: A Productive Lens of Engagement’, </w:t>
      </w:r>
      <w:r w:rsidRPr="0084371A">
        <w:rPr>
          <w:rFonts w:cs="Times New Roman"/>
          <w:i/>
          <w:iCs/>
        </w:rPr>
        <w:t>Curator: The Museum Journal</w:t>
      </w:r>
      <w:r w:rsidRPr="0084371A">
        <w:rPr>
          <w:rFonts w:cs="Times New Roman"/>
        </w:rPr>
        <w:t>, 63(3), pp. 333–351. Available at: https://doi.org/10.1111/cura.12374.</w:t>
      </w:r>
    </w:p>
    <w:p w14:paraId="7D672377" w14:textId="77777777" w:rsidR="0084371A" w:rsidRPr="0084371A" w:rsidRDefault="0084371A" w:rsidP="0084371A">
      <w:pPr>
        <w:pStyle w:val="Bibliography"/>
        <w:rPr>
          <w:rFonts w:cs="Times New Roman"/>
        </w:rPr>
      </w:pPr>
      <w:r w:rsidRPr="0084371A">
        <w:rPr>
          <w:rFonts w:cs="Times New Roman"/>
        </w:rPr>
        <w:t xml:space="preserve">O’Neill, S. (2022) ‘Defining a visual metonym: A hauntological study of polar bear imagery in climate communication’, </w:t>
      </w:r>
      <w:r w:rsidRPr="0084371A">
        <w:rPr>
          <w:rFonts w:cs="Times New Roman"/>
          <w:i/>
          <w:iCs/>
        </w:rPr>
        <w:t>Transactions of the Institute of British Geographers</w:t>
      </w:r>
      <w:r w:rsidRPr="0084371A">
        <w:rPr>
          <w:rFonts w:cs="Times New Roman"/>
        </w:rPr>
        <w:t>, n/a(n/a). Available at: https://doi.org/10.1111/tran.12543.</w:t>
      </w:r>
    </w:p>
    <w:p w14:paraId="78C880E4" w14:textId="77777777" w:rsidR="0084371A" w:rsidRPr="0084371A" w:rsidRDefault="0084371A" w:rsidP="0084371A">
      <w:pPr>
        <w:pStyle w:val="Bibliography"/>
        <w:rPr>
          <w:rFonts w:cs="Times New Roman"/>
        </w:rPr>
      </w:pPr>
      <w:r w:rsidRPr="0084371A">
        <w:rPr>
          <w:rFonts w:cs="Times New Roman"/>
        </w:rPr>
        <w:t>ONS (2022) ‘Census 2021: Explore local Statistics’. Office For National Statistics, UK Government. Available at: https://www.ons.gov.uk/explore-local-statistics/ (Accessed: 14 October 2025).</w:t>
      </w:r>
    </w:p>
    <w:p w14:paraId="3F05A3FD" w14:textId="77777777" w:rsidR="0084371A" w:rsidRPr="0084371A" w:rsidRDefault="0084371A" w:rsidP="0084371A">
      <w:pPr>
        <w:pStyle w:val="Bibliography"/>
        <w:rPr>
          <w:rFonts w:cs="Times New Roman"/>
        </w:rPr>
      </w:pPr>
      <w:r w:rsidRPr="0084371A">
        <w:rPr>
          <w:rFonts w:cs="Times New Roman"/>
        </w:rPr>
        <w:t xml:space="preserve">Oropilla, C.T. and Ødegaard, E.E. (2021) ‘Strengthening the Call for Intentional Intergenerational Programmes towards Sustainable Futures for Children and Families’, </w:t>
      </w:r>
      <w:r w:rsidRPr="0084371A">
        <w:rPr>
          <w:rFonts w:cs="Times New Roman"/>
          <w:i/>
          <w:iCs/>
        </w:rPr>
        <w:t>Sustainability</w:t>
      </w:r>
      <w:r w:rsidRPr="0084371A">
        <w:rPr>
          <w:rFonts w:cs="Times New Roman"/>
        </w:rPr>
        <w:t>, 13(10), p. 5564. Available at: https://doi.org/10.3390/su13105564.</w:t>
      </w:r>
    </w:p>
    <w:p w14:paraId="5670EFCF" w14:textId="77777777" w:rsidR="0084371A" w:rsidRPr="0084371A" w:rsidRDefault="0084371A" w:rsidP="0084371A">
      <w:pPr>
        <w:pStyle w:val="Bibliography"/>
        <w:rPr>
          <w:rFonts w:cs="Times New Roman"/>
        </w:rPr>
      </w:pPr>
      <w:r w:rsidRPr="0084371A">
        <w:rPr>
          <w:rFonts w:cs="Times New Roman"/>
        </w:rPr>
        <w:t xml:space="preserve">Osler, L. and Zahavi, D. (2023) ‘Sociality and Embodiment: Online Communication During and After Covid-19’, </w:t>
      </w:r>
      <w:r w:rsidRPr="0084371A">
        <w:rPr>
          <w:rFonts w:cs="Times New Roman"/>
          <w:i/>
          <w:iCs/>
        </w:rPr>
        <w:t>Foundations of Science</w:t>
      </w:r>
      <w:r w:rsidRPr="0084371A">
        <w:rPr>
          <w:rFonts w:cs="Times New Roman"/>
        </w:rPr>
        <w:t>, 28(4), pp. 1125–1142. Available at: https://doi.org/10.1007/s10699-022-09861-1.</w:t>
      </w:r>
    </w:p>
    <w:p w14:paraId="45ACBC4E" w14:textId="77777777" w:rsidR="0084371A" w:rsidRPr="0084371A" w:rsidRDefault="0084371A" w:rsidP="0084371A">
      <w:pPr>
        <w:pStyle w:val="Bibliography"/>
        <w:rPr>
          <w:rFonts w:cs="Times New Roman"/>
        </w:rPr>
      </w:pPr>
      <w:r w:rsidRPr="0084371A">
        <w:rPr>
          <w:rFonts w:cs="Times New Roman"/>
        </w:rPr>
        <w:t xml:space="preserve">Owens, S. (2010) ‘Learning across levels of governance: Expert advice and the adoption of carbon dioxide emissions reduction targets in the UK’, </w:t>
      </w:r>
      <w:r w:rsidRPr="0084371A">
        <w:rPr>
          <w:rFonts w:cs="Times New Roman"/>
          <w:i/>
          <w:iCs/>
        </w:rPr>
        <w:t>Global Environmental Change</w:t>
      </w:r>
      <w:r w:rsidRPr="0084371A">
        <w:rPr>
          <w:rFonts w:cs="Times New Roman"/>
        </w:rPr>
        <w:t>, 20(3), pp. 394–401. Available at: https://doi.org/10.1016/j.gloenvcha.2009.11.001.</w:t>
      </w:r>
    </w:p>
    <w:p w14:paraId="0EC0C997" w14:textId="77777777" w:rsidR="0084371A" w:rsidRPr="0084371A" w:rsidRDefault="0084371A" w:rsidP="0084371A">
      <w:pPr>
        <w:pStyle w:val="Bibliography"/>
        <w:rPr>
          <w:rFonts w:cs="Times New Roman"/>
        </w:rPr>
      </w:pPr>
      <w:r w:rsidRPr="0084371A">
        <w:rPr>
          <w:rFonts w:cs="Times New Roman"/>
        </w:rPr>
        <w:t xml:space="preserve">Parenti, C. and Moore, J.W. (eds) (2016) </w:t>
      </w:r>
      <w:r w:rsidRPr="0084371A">
        <w:rPr>
          <w:rFonts w:cs="Times New Roman"/>
          <w:i/>
          <w:iCs/>
        </w:rPr>
        <w:t>Anthropocene or capitalocene? nature, history, and the crisis of capitalism</w:t>
      </w:r>
      <w:r w:rsidRPr="0084371A">
        <w:rPr>
          <w:rFonts w:cs="Times New Roman"/>
        </w:rPr>
        <w:t>. Oakland, CA: PM Press (Kairos).</w:t>
      </w:r>
    </w:p>
    <w:p w14:paraId="150263C0" w14:textId="77777777" w:rsidR="0084371A" w:rsidRPr="0084371A" w:rsidRDefault="0084371A" w:rsidP="0084371A">
      <w:pPr>
        <w:pStyle w:val="Bibliography"/>
        <w:rPr>
          <w:rFonts w:cs="Times New Roman"/>
        </w:rPr>
      </w:pPr>
      <w:r w:rsidRPr="0084371A">
        <w:rPr>
          <w:rFonts w:cs="Times New Roman"/>
        </w:rPr>
        <w:t xml:space="preserve">Patchett, M. </w:t>
      </w:r>
      <w:r w:rsidRPr="0084371A">
        <w:rPr>
          <w:rFonts w:cs="Times New Roman"/>
          <w:i/>
          <w:iCs/>
        </w:rPr>
        <w:t>et al.</w:t>
      </w:r>
      <w:r w:rsidRPr="0084371A">
        <w:rPr>
          <w:rFonts w:cs="Times New Roman"/>
        </w:rPr>
        <w:t xml:space="preserve"> (2012) ‘Ruffling feathers: Exhibiting the monstruous geographies of the plumage trade’, </w:t>
      </w:r>
      <w:r w:rsidRPr="0084371A">
        <w:rPr>
          <w:rFonts w:cs="Times New Roman"/>
          <w:i/>
          <w:iCs/>
        </w:rPr>
        <w:t>Antennae: The Journal of Nature in Visual Culture</w:t>
      </w:r>
      <w:r w:rsidRPr="0084371A">
        <w:rPr>
          <w:rFonts w:cs="Times New Roman"/>
        </w:rPr>
        <w:t>, (20), pp. 27–54.</w:t>
      </w:r>
    </w:p>
    <w:p w14:paraId="17B97194" w14:textId="77777777" w:rsidR="0084371A" w:rsidRPr="0084371A" w:rsidRDefault="0084371A" w:rsidP="0084371A">
      <w:pPr>
        <w:pStyle w:val="Bibliography"/>
        <w:rPr>
          <w:rFonts w:cs="Times New Roman"/>
        </w:rPr>
      </w:pPr>
      <w:r w:rsidRPr="0084371A">
        <w:rPr>
          <w:rFonts w:cs="Times New Roman"/>
        </w:rPr>
        <w:t xml:space="preserve">Patchett, M. (2017) ‘Taxidermy workshops: differently figuring the working of bodies and bodies at work in the past’, </w:t>
      </w:r>
      <w:r w:rsidRPr="0084371A">
        <w:rPr>
          <w:rFonts w:cs="Times New Roman"/>
          <w:i/>
          <w:iCs/>
        </w:rPr>
        <w:t>Transactions of the Institute of British Geographers</w:t>
      </w:r>
      <w:r w:rsidRPr="0084371A">
        <w:rPr>
          <w:rFonts w:cs="Times New Roman"/>
        </w:rPr>
        <w:t>, 42(3), pp. 390–404. Available at: https://doi.org/10.1111/tran.12171.</w:t>
      </w:r>
    </w:p>
    <w:p w14:paraId="4046F06A" w14:textId="77777777" w:rsidR="0084371A" w:rsidRPr="0084371A" w:rsidRDefault="0084371A" w:rsidP="0084371A">
      <w:pPr>
        <w:pStyle w:val="Bibliography"/>
        <w:rPr>
          <w:rFonts w:cs="Times New Roman"/>
        </w:rPr>
      </w:pPr>
      <w:r w:rsidRPr="0084371A">
        <w:rPr>
          <w:rFonts w:cs="Times New Roman"/>
        </w:rPr>
        <w:lastRenderedPageBreak/>
        <w:t xml:space="preserve">Paterson, M. and Stripple, J. (2010) ‘My Space: Governing Individuals’ Carbon Emissions’, </w:t>
      </w:r>
      <w:r w:rsidRPr="0084371A">
        <w:rPr>
          <w:rFonts w:cs="Times New Roman"/>
          <w:i/>
          <w:iCs/>
        </w:rPr>
        <w:t>Environment and Planning D: Society and Space</w:t>
      </w:r>
      <w:r w:rsidRPr="0084371A">
        <w:rPr>
          <w:rFonts w:cs="Times New Roman"/>
        </w:rPr>
        <w:t>, 28(2), pp. 341–362. Available at: https://doi.org/10.1068/d4109.</w:t>
      </w:r>
    </w:p>
    <w:p w14:paraId="7C81EE71" w14:textId="77777777" w:rsidR="0084371A" w:rsidRPr="0084371A" w:rsidRDefault="0084371A" w:rsidP="0084371A">
      <w:pPr>
        <w:pStyle w:val="Bibliography"/>
        <w:rPr>
          <w:rFonts w:cs="Times New Roman"/>
        </w:rPr>
      </w:pPr>
      <w:r w:rsidRPr="0084371A">
        <w:rPr>
          <w:rFonts w:cs="Times New Roman"/>
        </w:rPr>
        <w:t xml:space="preserve">Penny, L. (2010) </w:t>
      </w:r>
      <w:r w:rsidRPr="0084371A">
        <w:rPr>
          <w:rFonts w:cs="Times New Roman"/>
          <w:i/>
          <w:iCs/>
        </w:rPr>
        <w:t>Inside the Parliament Square kettle</w:t>
      </w:r>
      <w:r w:rsidRPr="0084371A">
        <w:rPr>
          <w:rFonts w:cs="Times New Roman"/>
        </w:rPr>
        <w:t xml:space="preserve">, </w:t>
      </w:r>
      <w:r w:rsidRPr="0084371A">
        <w:rPr>
          <w:rFonts w:cs="Times New Roman"/>
          <w:i/>
          <w:iCs/>
        </w:rPr>
        <w:t>New Statesmen</w:t>
      </w:r>
      <w:r w:rsidRPr="0084371A">
        <w:rPr>
          <w:rFonts w:cs="Times New Roman"/>
        </w:rPr>
        <w:t>. Available at: https://www.newstatesman.com/politics/2010/12/young-protesters-police (Accessed: 25 October 2025).</w:t>
      </w:r>
    </w:p>
    <w:p w14:paraId="1FA56063" w14:textId="77777777" w:rsidR="0084371A" w:rsidRPr="0084371A" w:rsidRDefault="0084371A" w:rsidP="0084371A">
      <w:pPr>
        <w:pStyle w:val="Bibliography"/>
        <w:rPr>
          <w:rFonts w:cs="Times New Roman"/>
        </w:rPr>
      </w:pPr>
      <w:r w:rsidRPr="0084371A">
        <w:rPr>
          <w:rFonts w:cs="Times New Roman"/>
        </w:rPr>
        <w:t xml:space="preserve">Pepper, D. (1996) </w:t>
      </w:r>
      <w:r w:rsidRPr="0084371A">
        <w:rPr>
          <w:rFonts w:cs="Times New Roman"/>
          <w:i/>
          <w:iCs/>
        </w:rPr>
        <w:t>Modern Environmentalism: An Introduction</w:t>
      </w:r>
      <w:r w:rsidRPr="0084371A">
        <w:rPr>
          <w:rFonts w:cs="Times New Roman"/>
        </w:rPr>
        <w:t>. 2nd ed. London: Taylor &amp; Francis Group.</w:t>
      </w:r>
    </w:p>
    <w:p w14:paraId="266F68D8" w14:textId="77777777" w:rsidR="0084371A" w:rsidRPr="0084371A" w:rsidRDefault="0084371A" w:rsidP="0084371A">
      <w:pPr>
        <w:pStyle w:val="Bibliography"/>
        <w:rPr>
          <w:rFonts w:cs="Times New Roman"/>
        </w:rPr>
      </w:pPr>
      <w:r w:rsidRPr="0084371A">
        <w:rPr>
          <w:rFonts w:cs="Times New Roman"/>
        </w:rPr>
        <w:t xml:space="preserve">Philo, C. (1992) ‘Foucault’s Geography’, </w:t>
      </w:r>
      <w:r w:rsidRPr="0084371A">
        <w:rPr>
          <w:rFonts w:cs="Times New Roman"/>
          <w:i/>
          <w:iCs/>
        </w:rPr>
        <w:t>Environment and Planning D: Society and Space</w:t>
      </w:r>
      <w:r w:rsidRPr="0084371A">
        <w:rPr>
          <w:rFonts w:cs="Times New Roman"/>
        </w:rPr>
        <w:t>, 10(2), pp. 137–161. Available at: https://doi.org/10.1068/d100137.</w:t>
      </w:r>
    </w:p>
    <w:p w14:paraId="1B15E6C3" w14:textId="77777777" w:rsidR="0084371A" w:rsidRPr="0084371A" w:rsidRDefault="0084371A" w:rsidP="0084371A">
      <w:pPr>
        <w:pStyle w:val="Bibliography"/>
        <w:rPr>
          <w:rFonts w:cs="Times New Roman"/>
        </w:rPr>
      </w:pPr>
      <w:r w:rsidRPr="0084371A">
        <w:rPr>
          <w:rFonts w:cs="Times New Roman"/>
        </w:rPr>
        <w:t xml:space="preserve">Phoenix, A. </w:t>
      </w:r>
      <w:r w:rsidRPr="0084371A">
        <w:rPr>
          <w:rFonts w:cs="Times New Roman"/>
          <w:i/>
          <w:iCs/>
        </w:rPr>
        <w:t>et al.</w:t>
      </w:r>
      <w:r w:rsidRPr="0084371A">
        <w:rPr>
          <w:rFonts w:cs="Times New Roman"/>
        </w:rPr>
        <w:t xml:space="preserve"> (2017) ‘Children are the future?: Power, generation and environmental practices’, in </w:t>
      </w:r>
      <w:r w:rsidRPr="0084371A">
        <w:rPr>
          <w:rFonts w:cs="Times New Roman"/>
          <w:i/>
          <w:iCs/>
        </w:rPr>
        <w:t>Environment in the lives of children and families</w:t>
      </w:r>
      <w:r w:rsidRPr="0084371A">
        <w:rPr>
          <w:rFonts w:cs="Times New Roman"/>
        </w:rPr>
        <w:t>. 1st edn. Bristol University Press (Perspectives from India and the UK), pp. 101–134. Available at: https://www.jstor.org/stable/j.ctv43vt2t.10 (Accessed: 6 February 2020).</w:t>
      </w:r>
    </w:p>
    <w:p w14:paraId="32427479" w14:textId="7511F147" w:rsidR="0084371A" w:rsidRPr="0084371A" w:rsidRDefault="0084371A" w:rsidP="0084371A">
      <w:pPr>
        <w:pStyle w:val="Bibliography"/>
        <w:rPr>
          <w:rFonts w:cs="Times New Roman"/>
        </w:rPr>
      </w:pPr>
      <w:r w:rsidRPr="0084371A">
        <w:rPr>
          <w:rFonts w:cs="Times New Roman"/>
        </w:rPr>
        <w:t xml:space="preserve">Piaget, J. and Inhelder, B. (1973) </w:t>
      </w:r>
      <w:r w:rsidRPr="0084371A">
        <w:rPr>
          <w:rFonts w:cs="Times New Roman"/>
          <w:i/>
          <w:iCs/>
        </w:rPr>
        <w:t xml:space="preserve">The psychology of the </w:t>
      </w:r>
      <w:r w:rsidR="000C2EA8" w:rsidRPr="0084371A">
        <w:rPr>
          <w:rFonts w:cs="Times New Roman"/>
          <w:i/>
          <w:iCs/>
        </w:rPr>
        <w:t>child</w:t>
      </w:r>
      <w:r w:rsidRPr="0084371A">
        <w:rPr>
          <w:rFonts w:cs="Times New Roman"/>
        </w:rPr>
        <w:t xml:space="preserve">. 3rd pr. New York: Basic Books (Harper </w:t>
      </w:r>
      <w:r w:rsidR="000C2EA8">
        <w:rPr>
          <w:rFonts w:cs="Times New Roman"/>
        </w:rPr>
        <w:t>To</w:t>
      </w:r>
      <w:r w:rsidRPr="0084371A">
        <w:rPr>
          <w:rFonts w:cs="Times New Roman"/>
        </w:rPr>
        <w:t>rchbooks, 5001).</w:t>
      </w:r>
    </w:p>
    <w:p w14:paraId="3A7B1130" w14:textId="77777777" w:rsidR="0084371A" w:rsidRPr="0084371A" w:rsidRDefault="0084371A" w:rsidP="0084371A">
      <w:pPr>
        <w:pStyle w:val="Bibliography"/>
        <w:rPr>
          <w:rFonts w:cs="Times New Roman"/>
        </w:rPr>
      </w:pPr>
      <w:r w:rsidRPr="0084371A">
        <w:rPr>
          <w:rFonts w:cs="Times New Roman"/>
        </w:rPr>
        <w:t xml:space="preserve">Picard, D. and Robinson, M. (eds) (2006) </w:t>
      </w:r>
      <w:r w:rsidRPr="0084371A">
        <w:rPr>
          <w:rFonts w:cs="Times New Roman"/>
          <w:i/>
          <w:iCs/>
        </w:rPr>
        <w:t>Festivals, Tourism and Social Change: Remaking Worlds</w:t>
      </w:r>
      <w:r w:rsidRPr="0084371A">
        <w:rPr>
          <w:rFonts w:cs="Times New Roman"/>
        </w:rPr>
        <w:t>. Blue Ridge Summit, PA: Multilingual Matters (Tourism and Cultural Change). Available at: https://doi.org/10.21832/9781845410490.</w:t>
      </w:r>
    </w:p>
    <w:p w14:paraId="1E4F2001" w14:textId="77777777" w:rsidR="0084371A" w:rsidRPr="0084371A" w:rsidRDefault="0084371A" w:rsidP="0084371A">
      <w:pPr>
        <w:pStyle w:val="Bibliography"/>
        <w:rPr>
          <w:rFonts w:cs="Times New Roman"/>
        </w:rPr>
      </w:pPr>
      <w:r w:rsidRPr="0084371A">
        <w:rPr>
          <w:rFonts w:cs="Times New Roman"/>
        </w:rPr>
        <w:t xml:space="preserve">Pickard, S. (2022) ‘Young environmental activists and Do-It-Ourselves (DIO) politics: collective engagement, generational agency, efficacy, belonging and hope’, </w:t>
      </w:r>
      <w:r w:rsidRPr="0084371A">
        <w:rPr>
          <w:rFonts w:cs="Times New Roman"/>
          <w:i/>
          <w:iCs/>
        </w:rPr>
        <w:t>Journal of Youth Studies</w:t>
      </w:r>
      <w:r w:rsidRPr="0084371A">
        <w:rPr>
          <w:rFonts w:cs="Times New Roman"/>
        </w:rPr>
        <w:t>, 25(6), pp. 730–750. Available at: https://doi.org/10.1080/13676261.2022.2046258.</w:t>
      </w:r>
    </w:p>
    <w:p w14:paraId="5C8B775D" w14:textId="77777777" w:rsidR="0084371A" w:rsidRPr="0084371A" w:rsidRDefault="0084371A" w:rsidP="0084371A">
      <w:pPr>
        <w:pStyle w:val="Bibliography"/>
        <w:rPr>
          <w:rFonts w:cs="Times New Roman"/>
        </w:rPr>
      </w:pPr>
      <w:r w:rsidRPr="0084371A">
        <w:rPr>
          <w:rFonts w:cs="Times New Roman"/>
        </w:rPr>
        <w:t xml:space="preserve">Pohl, L. and Swyngedouw, E. (2023) ‘Enjoying climate change: Jouissance as a political factor’, </w:t>
      </w:r>
      <w:r w:rsidRPr="0084371A">
        <w:rPr>
          <w:rFonts w:cs="Times New Roman"/>
          <w:i/>
          <w:iCs/>
        </w:rPr>
        <w:t>Political Geography</w:t>
      </w:r>
      <w:r w:rsidRPr="0084371A">
        <w:rPr>
          <w:rFonts w:cs="Times New Roman"/>
        </w:rPr>
        <w:t>, 101, p. 102820. Available at: https://doi.org/10.1016/j.polgeo.2022.102820.</w:t>
      </w:r>
    </w:p>
    <w:p w14:paraId="6D6F230B" w14:textId="77777777" w:rsidR="0084371A" w:rsidRPr="0084371A" w:rsidRDefault="0084371A" w:rsidP="0084371A">
      <w:pPr>
        <w:pStyle w:val="Bibliography"/>
        <w:rPr>
          <w:rFonts w:cs="Times New Roman"/>
        </w:rPr>
      </w:pPr>
      <w:r w:rsidRPr="0084371A">
        <w:rPr>
          <w:rFonts w:cs="Times New Roman"/>
        </w:rPr>
        <w:t xml:space="preserve">Pratt, G. and Rosner, V. (eds) (2012) </w:t>
      </w:r>
      <w:r w:rsidRPr="0084371A">
        <w:rPr>
          <w:rFonts w:cs="Times New Roman"/>
          <w:i/>
          <w:iCs/>
        </w:rPr>
        <w:t>The global and the intimate: feminism in our time</w:t>
      </w:r>
      <w:r w:rsidRPr="0084371A">
        <w:rPr>
          <w:rFonts w:cs="Times New Roman"/>
        </w:rPr>
        <w:t>. New York: Columbia University Press (Gender and culture).</w:t>
      </w:r>
    </w:p>
    <w:p w14:paraId="5BA04B4A" w14:textId="477A6546" w:rsidR="0084371A" w:rsidRPr="0084371A" w:rsidRDefault="0084371A" w:rsidP="0084371A">
      <w:pPr>
        <w:pStyle w:val="Bibliography"/>
        <w:rPr>
          <w:rFonts w:cs="Times New Roman"/>
        </w:rPr>
      </w:pPr>
      <w:r w:rsidRPr="0084371A">
        <w:rPr>
          <w:rFonts w:cs="Times New Roman"/>
        </w:rPr>
        <w:t xml:space="preserve">Prout, A. (2010) </w:t>
      </w:r>
      <w:r w:rsidRPr="0084371A">
        <w:rPr>
          <w:rFonts w:cs="Times New Roman"/>
          <w:i/>
          <w:iCs/>
        </w:rPr>
        <w:t>The future of childhood: towards the interdisciplinary study of children</w:t>
      </w:r>
      <w:r w:rsidRPr="0084371A">
        <w:rPr>
          <w:rFonts w:cs="Times New Roman"/>
        </w:rPr>
        <w:t>. Transferred to digital print. 2005-[</w:t>
      </w:r>
      <w:r w:rsidR="000C2EA8" w:rsidRPr="0084371A">
        <w:rPr>
          <w:rFonts w:cs="Times New Roman"/>
        </w:rPr>
        <w:t>in</w:t>
      </w:r>
      <w:r w:rsidRPr="0084371A">
        <w:rPr>
          <w:rFonts w:cs="Times New Roman"/>
        </w:rPr>
        <w:t xml:space="preserve"> Kolophon: Milton Keynes: Lightning Source, 2010]. London: </w:t>
      </w:r>
      <w:r w:rsidR="000C2EA8" w:rsidRPr="0084371A">
        <w:rPr>
          <w:rFonts w:cs="Times New Roman"/>
        </w:rPr>
        <w:t>Routledge Falmer</w:t>
      </w:r>
      <w:r w:rsidRPr="0084371A">
        <w:rPr>
          <w:rFonts w:cs="Times New Roman"/>
        </w:rPr>
        <w:t xml:space="preserve"> (The Future of childhood series).</w:t>
      </w:r>
    </w:p>
    <w:p w14:paraId="2F753E1C" w14:textId="77777777" w:rsidR="0084371A" w:rsidRPr="0084371A" w:rsidRDefault="0084371A" w:rsidP="0084371A">
      <w:pPr>
        <w:pStyle w:val="Bibliography"/>
        <w:rPr>
          <w:rFonts w:cs="Times New Roman"/>
        </w:rPr>
      </w:pPr>
      <w:r w:rsidRPr="0084371A">
        <w:rPr>
          <w:rFonts w:cs="Times New Roman"/>
        </w:rPr>
        <w:t xml:space="preserve">Ramm, A. and Gideon, J. (eds) (2020) </w:t>
      </w:r>
      <w:r w:rsidRPr="0084371A">
        <w:rPr>
          <w:rFonts w:cs="Times New Roman"/>
          <w:i/>
          <w:iCs/>
        </w:rPr>
        <w:t>Motherhood, Social Policies and Women’s Activism in Latin America</w:t>
      </w:r>
      <w:r w:rsidRPr="0084371A">
        <w:rPr>
          <w:rFonts w:cs="Times New Roman"/>
        </w:rPr>
        <w:t>. Cham: Springer International Publishing. Available at: https://doi.org/10.1007/978-3-030-21402-9.</w:t>
      </w:r>
    </w:p>
    <w:p w14:paraId="3FDC850C" w14:textId="77777777" w:rsidR="0084371A" w:rsidRPr="0084371A" w:rsidRDefault="0084371A" w:rsidP="0084371A">
      <w:pPr>
        <w:pStyle w:val="Bibliography"/>
        <w:rPr>
          <w:rFonts w:cs="Times New Roman"/>
        </w:rPr>
      </w:pPr>
      <w:r w:rsidRPr="0084371A">
        <w:rPr>
          <w:rFonts w:cs="Times New Roman"/>
        </w:rPr>
        <w:lastRenderedPageBreak/>
        <w:t xml:space="preserve">Ray, S.J. (2021) </w:t>
      </w:r>
      <w:r w:rsidRPr="0084371A">
        <w:rPr>
          <w:rFonts w:cs="Times New Roman"/>
          <w:i/>
          <w:iCs/>
        </w:rPr>
        <w:t>Climate Anxiety Is an Overwhelmingly White Phenomenon</w:t>
      </w:r>
      <w:r w:rsidRPr="0084371A">
        <w:rPr>
          <w:rFonts w:cs="Times New Roman"/>
        </w:rPr>
        <w:t xml:space="preserve">, </w:t>
      </w:r>
      <w:r w:rsidRPr="0084371A">
        <w:rPr>
          <w:rFonts w:cs="Times New Roman"/>
          <w:i/>
          <w:iCs/>
        </w:rPr>
        <w:t>Scientific American</w:t>
      </w:r>
      <w:r w:rsidRPr="0084371A">
        <w:rPr>
          <w:rFonts w:cs="Times New Roman"/>
        </w:rPr>
        <w:t>. Available at: https://www.scientificamerican.com/article/the-unbearable-whiteness-of-climate-anxiety/ (Accessed: 19 September 2025).</w:t>
      </w:r>
    </w:p>
    <w:p w14:paraId="09E90524" w14:textId="77777777" w:rsidR="0084371A" w:rsidRPr="0084371A" w:rsidRDefault="0084371A" w:rsidP="0084371A">
      <w:pPr>
        <w:pStyle w:val="Bibliography"/>
        <w:rPr>
          <w:rFonts w:cs="Times New Roman"/>
        </w:rPr>
      </w:pPr>
      <w:r w:rsidRPr="0084371A">
        <w:rPr>
          <w:rFonts w:cs="Times New Roman"/>
        </w:rPr>
        <w:t xml:space="preserve">Rebellion, E. (2022) ‘WE QUIT’, </w:t>
      </w:r>
      <w:r w:rsidRPr="0084371A">
        <w:rPr>
          <w:rFonts w:cs="Times New Roman"/>
          <w:i/>
          <w:iCs/>
        </w:rPr>
        <w:t>Extinction Rebellion UK</w:t>
      </w:r>
      <w:r w:rsidRPr="0084371A">
        <w:rPr>
          <w:rFonts w:cs="Times New Roman"/>
        </w:rPr>
        <w:t>, 31 December. Available at: https://extinctionrebellion.uk/2022/12/31/we-quit/ (Accessed: 13 July 2023).</w:t>
      </w:r>
    </w:p>
    <w:p w14:paraId="4B76D925" w14:textId="77777777" w:rsidR="0084371A" w:rsidRPr="0084371A" w:rsidRDefault="0084371A" w:rsidP="0084371A">
      <w:pPr>
        <w:pStyle w:val="Bibliography"/>
        <w:rPr>
          <w:rFonts w:cs="Times New Roman"/>
        </w:rPr>
      </w:pPr>
      <w:r w:rsidRPr="0084371A">
        <w:rPr>
          <w:rFonts w:cs="Times New Roman"/>
        </w:rPr>
        <w:t xml:space="preserve">Rice, J.L. (2016) ‘“The Everyday Choices We Make Matter”: Urban Climate Politics and the Postpolitics of Responsibility and Action’, in H. Bulkeley, J. Stripple, and M. Paterson (eds) </w:t>
      </w:r>
      <w:r w:rsidRPr="0084371A">
        <w:rPr>
          <w:rFonts w:cs="Times New Roman"/>
          <w:i/>
          <w:iCs/>
        </w:rPr>
        <w:t>Towards a Cultural Politics of Climate Change: Devices, Desires and Dissent</w:t>
      </w:r>
      <w:r w:rsidRPr="0084371A">
        <w:rPr>
          <w:rFonts w:cs="Times New Roman"/>
        </w:rPr>
        <w:t>. Cambridge: Cambridge University Press, pp. 110–126. Available at: https://doi.org/10.1017/CBO9781316694473.008.</w:t>
      </w:r>
    </w:p>
    <w:p w14:paraId="29753A95" w14:textId="77777777" w:rsidR="0084371A" w:rsidRPr="0084371A" w:rsidRDefault="0084371A" w:rsidP="0084371A">
      <w:pPr>
        <w:pStyle w:val="Bibliography"/>
        <w:rPr>
          <w:rFonts w:cs="Times New Roman"/>
        </w:rPr>
      </w:pPr>
      <w:r w:rsidRPr="0084371A">
        <w:rPr>
          <w:rFonts w:cs="Times New Roman"/>
        </w:rPr>
        <w:t xml:space="preserve">Rieder, T. (2017) </w:t>
      </w:r>
      <w:r w:rsidRPr="0084371A">
        <w:rPr>
          <w:rFonts w:cs="Times New Roman"/>
          <w:i/>
          <w:iCs/>
        </w:rPr>
        <w:t>Opinion | Kids are bad for Earth. To save it, we must stop having them</w:t>
      </w:r>
      <w:r w:rsidRPr="0084371A">
        <w:rPr>
          <w:rFonts w:cs="Times New Roman"/>
        </w:rPr>
        <w:t xml:space="preserve">, </w:t>
      </w:r>
      <w:r w:rsidRPr="0084371A">
        <w:rPr>
          <w:rFonts w:cs="Times New Roman"/>
          <w:i/>
          <w:iCs/>
        </w:rPr>
        <w:t>NBC News</w:t>
      </w:r>
      <w:r w:rsidRPr="0084371A">
        <w:rPr>
          <w:rFonts w:cs="Times New Roman"/>
        </w:rPr>
        <w:t>. Available at: https://www.nbcnews.com/think/opinion/science-proves-kids-are-bad-earth-morality-suggests-we-stop-ncna820781 (Accessed: 19 September 2025).</w:t>
      </w:r>
    </w:p>
    <w:p w14:paraId="11552D50" w14:textId="77777777" w:rsidR="0084371A" w:rsidRPr="0084371A" w:rsidRDefault="0084371A" w:rsidP="0084371A">
      <w:pPr>
        <w:pStyle w:val="Bibliography"/>
        <w:rPr>
          <w:rFonts w:cs="Times New Roman"/>
        </w:rPr>
      </w:pPr>
      <w:r w:rsidRPr="0084371A">
        <w:rPr>
          <w:rFonts w:cs="Times New Roman"/>
        </w:rPr>
        <w:t xml:space="preserve">Robson, A. (2025) ‘Before it’s too late: The extinction script, multi‐species reproductive futurism and Extinction Rebellion’, </w:t>
      </w:r>
      <w:r w:rsidRPr="0084371A">
        <w:rPr>
          <w:rFonts w:cs="Times New Roman"/>
          <w:i/>
          <w:iCs/>
        </w:rPr>
        <w:t>Transactions of the Institute of British Geographers</w:t>
      </w:r>
      <w:r w:rsidRPr="0084371A">
        <w:rPr>
          <w:rFonts w:cs="Times New Roman"/>
        </w:rPr>
        <w:t xml:space="preserve"> [Preprint]. Available at: https://doi.org/10.1111/tran.70018.</w:t>
      </w:r>
    </w:p>
    <w:p w14:paraId="0BB81EF9" w14:textId="77777777" w:rsidR="0084371A" w:rsidRPr="0084371A" w:rsidRDefault="0084371A" w:rsidP="0084371A">
      <w:pPr>
        <w:pStyle w:val="Bibliography"/>
        <w:rPr>
          <w:rFonts w:cs="Times New Roman"/>
        </w:rPr>
      </w:pPr>
      <w:r w:rsidRPr="0084371A">
        <w:rPr>
          <w:rFonts w:cs="Times New Roman"/>
        </w:rPr>
        <w:t xml:space="preserve">Rooney, T. (2019) ‘Sticking: Children and the lively matter of sticks’, in Hodgins, B. D., </w:t>
      </w:r>
      <w:r w:rsidRPr="0084371A">
        <w:rPr>
          <w:rFonts w:cs="Times New Roman"/>
          <w:i/>
          <w:iCs/>
        </w:rPr>
        <w:t>Feminist Research for 21st-Century Childhoods: Common Worlds Methods</w:t>
      </w:r>
      <w:r w:rsidRPr="0084371A">
        <w:rPr>
          <w:rFonts w:cs="Times New Roman"/>
        </w:rPr>
        <w:t>. London, UNITED KINGDOM: Bloomsbury Publishing Plc, pp. 43–52. Available at: http://ebookcentral.proquest.com/lib/durham/detail.action?docID=5716645 (Accessed: 29 November 2021).</w:t>
      </w:r>
    </w:p>
    <w:p w14:paraId="3188DFD2" w14:textId="7B9FA2C3" w:rsidR="0084371A" w:rsidRPr="0084371A" w:rsidRDefault="0084371A" w:rsidP="0084371A">
      <w:pPr>
        <w:pStyle w:val="Bibliography"/>
        <w:rPr>
          <w:rFonts w:cs="Times New Roman"/>
        </w:rPr>
      </w:pPr>
      <w:r w:rsidRPr="0084371A">
        <w:rPr>
          <w:rFonts w:cs="Times New Roman"/>
        </w:rPr>
        <w:t xml:space="preserve">Rose, N. (1992) ‘Governing the enterprising self’, in P. Heelas and P. Morris (eds) </w:t>
      </w:r>
      <w:r w:rsidRPr="0084371A">
        <w:rPr>
          <w:rFonts w:cs="Times New Roman"/>
          <w:i/>
          <w:iCs/>
        </w:rPr>
        <w:t>The Values of Enterprise Culture: the moral debate</w:t>
      </w:r>
      <w:r w:rsidRPr="0084371A">
        <w:rPr>
          <w:rFonts w:cs="Times New Roman"/>
        </w:rPr>
        <w:t xml:space="preserve">. </w:t>
      </w:r>
      <w:r w:rsidR="000C2EA8" w:rsidRPr="0084371A">
        <w:rPr>
          <w:rFonts w:cs="Times New Roman"/>
        </w:rPr>
        <w:t>London;</w:t>
      </w:r>
      <w:r w:rsidRPr="0084371A">
        <w:rPr>
          <w:rFonts w:cs="Times New Roman"/>
        </w:rPr>
        <w:t xml:space="preserve"> New York: Routledge, pp. 144–164.</w:t>
      </w:r>
    </w:p>
    <w:p w14:paraId="6AFF38F4" w14:textId="77777777" w:rsidR="0084371A" w:rsidRPr="0084371A" w:rsidRDefault="0084371A" w:rsidP="0084371A">
      <w:pPr>
        <w:pStyle w:val="Bibliography"/>
        <w:rPr>
          <w:rFonts w:cs="Times New Roman"/>
        </w:rPr>
      </w:pPr>
      <w:r w:rsidRPr="0084371A">
        <w:rPr>
          <w:rFonts w:cs="Times New Roman"/>
        </w:rPr>
        <w:t xml:space="preserve">Rose, N.S. (1999) </w:t>
      </w:r>
      <w:r w:rsidRPr="0084371A">
        <w:rPr>
          <w:rFonts w:cs="Times New Roman"/>
          <w:i/>
          <w:iCs/>
        </w:rPr>
        <w:t>Powers of freedom: reframing political thought</w:t>
      </w:r>
      <w:r w:rsidRPr="0084371A">
        <w:rPr>
          <w:rFonts w:cs="Times New Roman"/>
        </w:rPr>
        <w:t>. Cambridge, United Kingdom; New York, NY: Cambridge University Press.</w:t>
      </w:r>
    </w:p>
    <w:p w14:paraId="5C38D549" w14:textId="77777777" w:rsidR="0084371A" w:rsidRPr="0084371A" w:rsidRDefault="0084371A" w:rsidP="0084371A">
      <w:pPr>
        <w:pStyle w:val="Bibliography"/>
        <w:rPr>
          <w:rFonts w:cs="Times New Roman"/>
        </w:rPr>
      </w:pPr>
      <w:r w:rsidRPr="0084371A">
        <w:rPr>
          <w:rFonts w:cs="Times New Roman"/>
        </w:rPr>
        <w:t xml:space="preserve">Roseneil, S. and Budgeon, S. (2004) ‘Cultures of Intimacy and Care beyond “the Family”:                Personal Life and Social Change in the Early 21st Century’, </w:t>
      </w:r>
      <w:r w:rsidRPr="0084371A">
        <w:rPr>
          <w:rFonts w:cs="Times New Roman"/>
          <w:i/>
          <w:iCs/>
        </w:rPr>
        <w:t>Current Sociology</w:t>
      </w:r>
      <w:r w:rsidRPr="0084371A">
        <w:rPr>
          <w:rFonts w:cs="Times New Roman"/>
        </w:rPr>
        <w:t>, 52(2), pp. 135–159. Available at: https://doi.org/10.1177/0011392104041798.</w:t>
      </w:r>
    </w:p>
    <w:p w14:paraId="0B5B3A0C" w14:textId="77777777" w:rsidR="0084371A" w:rsidRPr="0084371A" w:rsidRDefault="0084371A" w:rsidP="0084371A">
      <w:pPr>
        <w:pStyle w:val="Bibliography"/>
        <w:rPr>
          <w:rFonts w:cs="Times New Roman"/>
        </w:rPr>
      </w:pPr>
      <w:r w:rsidRPr="0084371A">
        <w:rPr>
          <w:rFonts w:cs="Times New Roman"/>
        </w:rPr>
        <w:t xml:space="preserve">Ruez, D. and Cockayne, D. (2021) ‘Feeling otherwise: Ambivalent affects and the politics of critique in geography’, </w:t>
      </w:r>
      <w:r w:rsidRPr="0084371A">
        <w:rPr>
          <w:rFonts w:cs="Times New Roman"/>
          <w:i/>
          <w:iCs/>
        </w:rPr>
        <w:t>Dialogues in Human Geography</w:t>
      </w:r>
      <w:r w:rsidRPr="0084371A">
        <w:rPr>
          <w:rFonts w:cs="Times New Roman"/>
        </w:rPr>
        <w:t>, 11(1), pp. 88–107. Available at: https://doi.org/10.1177/2043820621995617.</w:t>
      </w:r>
    </w:p>
    <w:p w14:paraId="45CEA0BF" w14:textId="77777777" w:rsidR="0084371A" w:rsidRPr="0084371A" w:rsidRDefault="0084371A" w:rsidP="0084371A">
      <w:pPr>
        <w:pStyle w:val="Bibliography"/>
        <w:rPr>
          <w:rFonts w:cs="Times New Roman"/>
        </w:rPr>
      </w:pPr>
      <w:r w:rsidRPr="0084371A">
        <w:rPr>
          <w:rFonts w:cs="Times New Roman"/>
        </w:rPr>
        <w:t xml:space="preserve">Rutherford, S. (2007) ‘Green governmentality: insights and opportunities in the study of nature’s rule:’, </w:t>
      </w:r>
      <w:r w:rsidRPr="0084371A">
        <w:rPr>
          <w:rFonts w:cs="Times New Roman"/>
          <w:i/>
          <w:iCs/>
        </w:rPr>
        <w:t>Progress in Human Geography</w:t>
      </w:r>
      <w:r w:rsidRPr="0084371A">
        <w:rPr>
          <w:rFonts w:cs="Times New Roman"/>
        </w:rPr>
        <w:t xml:space="preserve"> [Preprint]. Available at: https://doi.org/10.1177/0309132507077080.</w:t>
      </w:r>
    </w:p>
    <w:p w14:paraId="22F996AE" w14:textId="77777777" w:rsidR="0084371A" w:rsidRPr="0084371A" w:rsidRDefault="0084371A" w:rsidP="0084371A">
      <w:pPr>
        <w:pStyle w:val="Bibliography"/>
        <w:rPr>
          <w:rFonts w:cs="Times New Roman"/>
        </w:rPr>
      </w:pPr>
      <w:r w:rsidRPr="0084371A">
        <w:rPr>
          <w:rFonts w:cs="Times New Roman"/>
        </w:rPr>
        <w:lastRenderedPageBreak/>
        <w:t xml:space="preserve">Saldanha, A. (2008) ‘Heterotopia and Structuralism’, </w:t>
      </w:r>
      <w:r w:rsidRPr="0084371A">
        <w:rPr>
          <w:rFonts w:cs="Times New Roman"/>
          <w:i/>
          <w:iCs/>
        </w:rPr>
        <w:t>Environment and Planning A: Economy and Space</w:t>
      </w:r>
      <w:r w:rsidRPr="0084371A">
        <w:rPr>
          <w:rFonts w:cs="Times New Roman"/>
        </w:rPr>
        <w:t>, 40(9), pp. 2080–2096. Available at: https://doi.org/10.1068/a39336.</w:t>
      </w:r>
    </w:p>
    <w:p w14:paraId="5C165C23" w14:textId="77777777" w:rsidR="0084371A" w:rsidRPr="0084371A" w:rsidRDefault="0084371A" w:rsidP="0084371A">
      <w:pPr>
        <w:pStyle w:val="Bibliography"/>
        <w:rPr>
          <w:rFonts w:cs="Times New Roman"/>
        </w:rPr>
      </w:pPr>
      <w:r w:rsidRPr="0084371A">
        <w:rPr>
          <w:rFonts w:cs="Times New Roman"/>
        </w:rPr>
        <w:t xml:space="preserve">Sangari, K. (1990) ‘The politics of the possible’, in </w:t>
      </w:r>
      <w:r w:rsidRPr="0084371A">
        <w:rPr>
          <w:rFonts w:cs="Times New Roman"/>
          <w:i/>
          <w:iCs/>
        </w:rPr>
        <w:t>The Nature and Context of Minority Discourse</w:t>
      </w:r>
      <w:r w:rsidRPr="0084371A">
        <w:rPr>
          <w:rFonts w:cs="Times New Roman"/>
        </w:rPr>
        <w:t>. Oxford University Press, pp. 216–45.</w:t>
      </w:r>
    </w:p>
    <w:p w14:paraId="60D99D21" w14:textId="77777777" w:rsidR="0084371A" w:rsidRPr="0084371A" w:rsidRDefault="0084371A" w:rsidP="0084371A">
      <w:pPr>
        <w:pStyle w:val="Bibliography"/>
        <w:rPr>
          <w:rFonts w:cs="Times New Roman"/>
        </w:rPr>
      </w:pPr>
      <w:r w:rsidRPr="0084371A">
        <w:rPr>
          <w:rFonts w:cs="Times New Roman"/>
        </w:rPr>
        <w:t xml:space="preserve">Schechner, R. (2003) </w:t>
      </w:r>
      <w:r w:rsidRPr="0084371A">
        <w:rPr>
          <w:rFonts w:cs="Times New Roman"/>
          <w:i/>
          <w:iCs/>
        </w:rPr>
        <w:t>The Future of Ritual: Writings on Culture and Performance</w:t>
      </w:r>
      <w:r w:rsidRPr="0084371A">
        <w:rPr>
          <w:rFonts w:cs="Times New Roman"/>
        </w:rPr>
        <w:t>. London: Routledge. Available at: https://doi.org/10.4324/9780203359150.</w:t>
      </w:r>
    </w:p>
    <w:p w14:paraId="176DE2D7" w14:textId="77777777" w:rsidR="0084371A" w:rsidRPr="0084371A" w:rsidRDefault="0084371A" w:rsidP="0084371A">
      <w:pPr>
        <w:pStyle w:val="Bibliography"/>
        <w:rPr>
          <w:rFonts w:cs="Times New Roman"/>
        </w:rPr>
      </w:pPr>
      <w:r w:rsidRPr="0084371A">
        <w:rPr>
          <w:rFonts w:cs="Times New Roman"/>
        </w:rPr>
        <w:t xml:space="preserve">Schneider-Mayerson, M. (2022) ‘The environmental politics of reproductive choices in the age of climate change’, </w:t>
      </w:r>
      <w:r w:rsidRPr="0084371A">
        <w:rPr>
          <w:rFonts w:cs="Times New Roman"/>
          <w:i/>
          <w:iCs/>
        </w:rPr>
        <w:t>Environmental Politics</w:t>
      </w:r>
      <w:r w:rsidRPr="0084371A">
        <w:rPr>
          <w:rFonts w:cs="Times New Roman"/>
        </w:rPr>
        <w:t>, 31(1), pp. 152–172. Available at: https://doi.org/10.1080/09644016.2021.1902700.</w:t>
      </w:r>
    </w:p>
    <w:p w14:paraId="6DA42280" w14:textId="77777777" w:rsidR="0084371A" w:rsidRPr="0084371A" w:rsidRDefault="0084371A" w:rsidP="0084371A">
      <w:pPr>
        <w:pStyle w:val="Bibliography"/>
        <w:rPr>
          <w:rFonts w:cs="Times New Roman"/>
        </w:rPr>
      </w:pPr>
      <w:r w:rsidRPr="0084371A">
        <w:rPr>
          <w:rFonts w:cs="Times New Roman"/>
        </w:rPr>
        <w:t xml:space="preserve">Schulte-Römer, N. (2013) ‘Fair framings: arts and culture festivals as sites for technical innovation’, </w:t>
      </w:r>
      <w:r w:rsidRPr="0084371A">
        <w:rPr>
          <w:rFonts w:cs="Times New Roman"/>
          <w:i/>
          <w:iCs/>
        </w:rPr>
        <w:t>Mind &amp; Society: Cognitive Studies in Economics and Social Sciences</w:t>
      </w:r>
      <w:r w:rsidRPr="0084371A">
        <w:rPr>
          <w:rFonts w:cs="Times New Roman"/>
        </w:rPr>
        <w:t>, 12(1), pp. 151–165.</w:t>
      </w:r>
    </w:p>
    <w:p w14:paraId="4CCC84E1" w14:textId="77777777" w:rsidR="0084371A" w:rsidRPr="0084371A" w:rsidRDefault="0084371A" w:rsidP="0084371A">
      <w:pPr>
        <w:pStyle w:val="Bibliography"/>
        <w:rPr>
          <w:rFonts w:cs="Times New Roman"/>
        </w:rPr>
      </w:pPr>
      <w:r w:rsidRPr="0084371A">
        <w:rPr>
          <w:rFonts w:cs="Times New Roman"/>
        </w:rPr>
        <w:t xml:space="preserve">Sedgwick, E.K. (2003) ‘4. Paranoid Reading and Reparative Reading, or, You’re So Paranoid, You Probably Think This Essay Is About You’, in </w:t>
      </w:r>
      <w:r w:rsidRPr="0084371A">
        <w:rPr>
          <w:rFonts w:cs="Times New Roman"/>
          <w:i/>
          <w:iCs/>
        </w:rPr>
        <w:t>Touching Feeling: Affect, Pedagogy, Performativity</w:t>
      </w:r>
      <w:r w:rsidRPr="0084371A">
        <w:rPr>
          <w:rFonts w:cs="Times New Roman"/>
        </w:rPr>
        <w:t>. Duke University Press, pp. 123–152. Available at: https://doi.org/10.1515/9780822384786-007.</w:t>
      </w:r>
    </w:p>
    <w:p w14:paraId="5D1299A8" w14:textId="77777777" w:rsidR="0084371A" w:rsidRPr="0084371A" w:rsidRDefault="0084371A" w:rsidP="0084371A">
      <w:pPr>
        <w:pStyle w:val="Bibliography"/>
        <w:rPr>
          <w:rFonts w:cs="Times New Roman"/>
        </w:rPr>
      </w:pPr>
      <w:r w:rsidRPr="0084371A">
        <w:rPr>
          <w:rFonts w:cs="Times New Roman"/>
        </w:rPr>
        <w:t xml:space="preserve">Seigworth, G.J. and Gregg, M. (2010) ‘An Inventory of Shimmers’, in </w:t>
      </w:r>
      <w:r w:rsidRPr="0084371A">
        <w:rPr>
          <w:rFonts w:cs="Times New Roman"/>
          <w:i/>
          <w:iCs/>
        </w:rPr>
        <w:t>An Inventory of Shimmers</w:t>
      </w:r>
      <w:r w:rsidRPr="0084371A">
        <w:rPr>
          <w:rFonts w:cs="Times New Roman"/>
        </w:rPr>
        <w:t>. Duke University Press, pp. 1–26. Available at: https://doi.org/10.1515/9780822393047-002.</w:t>
      </w:r>
    </w:p>
    <w:p w14:paraId="2D9DADC8" w14:textId="77777777" w:rsidR="0084371A" w:rsidRPr="0084371A" w:rsidRDefault="0084371A" w:rsidP="0084371A">
      <w:pPr>
        <w:pStyle w:val="Bibliography"/>
        <w:rPr>
          <w:rFonts w:cs="Times New Roman"/>
        </w:rPr>
      </w:pPr>
      <w:r w:rsidRPr="0084371A">
        <w:rPr>
          <w:rFonts w:cs="Times New Roman"/>
        </w:rPr>
        <w:t xml:space="preserve">Seymour, N. (2018) </w:t>
      </w:r>
      <w:r w:rsidRPr="0084371A">
        <w:rPr>
          <w:rFonts w:cs="Times New Roman"/>
          <w:i/>
          <w:iCs/>
        </w:rPr>
        <w:t>Bad environmentalism: irony and irreverence in the ecological age</w:t>
      </w:r>
      <w:r w:rsidRPr="0084371A">
        <w:rPr>
          <w:rFonts w:cs="Times New Roman"/>
        </w:rPr>
        <w:t>. Minneapolis: University of Minnesota Press.</w:t>
      </w:r>
    </w:p>
    <w:p w14:paraId="15208CC7" w14:textId="77777777" w:rsidR="0084371A" w:rsidRPr="0084371A" w:rsidRDefault="0084371A" w:rsidP="0084371A">
      <w:pPr>
        <w:pStyle w:val="Bibliography"/>
        <w:rPr>
          <w:rFonts w:cs="Times New Roman"/>
        </w:rPr>
      </w:pPr>
      <w:r w:rsidRPr="0084371A">
        <w:rPr>
          <w:rFonts w:cs="Times New Roman"/>
        </w:rPr>
        <w:t xml:space="preserve">Sharpe, C.E. (2016) </w:t>
      </w:r>
      <w:r w:rsidRPr="0084371A">
        <w:rPr>
          <w:rFonts w:cs="Times New Roman"/>
          <w:i/>
          <w:iCs/>
        </w:rPr>
        <w:t>In the wake: on Blackness and being</w:t>
      </w:r>
      <w:r w:rsidRPr="0084371A">
        <w:rPr>
          <w:rFonts w:cs="Times New Roman"/>
        </w:rPr>
        <w:t>. Durham: Duke University Press.</w:t>
      </w:r>
    </w:p>
    <w:p w14:paraId="1CC56DD6" w14:textId="77777777" w:rsidR="0084371A" w:rsidRPr="0084371A" w:rsidRDefault="0084371A" w:rsidP="0084371A">
      <w:pPr>
        <w:pStyle w:val="Bibliography"/>
        <w:rPr>
          <w:rFonts w:cs="Times New Roman"/>
        </w:rPr>
      </w:pPr>
      <w:r w:rsidRPr="0084371A">
        <w:rPr>
          <w:rFonts w:cs="Times New Roman"/>
        </w:rPr>
        <w:t xml:space="preserve">Sheldon, R. (2016) </w:t>
      </w:r>
      <w:r w:rsidRPr="0084371A">
        <w:rPr>
          <w:rFonts w:cs="Times New Roman"/>
          <w:i/>
          <w:iCs/>
        </w:rPr>
        <w:t>The child to come: life after the human catastrophe</w:t>
      </w:r>
      <w:r w:rsidRPr="0084371A">
        <w:rPr>
          <w:rFonts w:cs="Times New Roman"/>
        </w:rPr>
        <w:t>. Minneapolis: University of Minnesota Press.</w:t>
      </w:r>
    </w:p>
    <w:p w14:paraId="5D135F6A" w14:textId="77777777" w:rsidR="0084371A" w:rsidRPr="0084371A" w:rsidRDefault="0084371A" w:rsidP="0084371A">
      <w:pPr>
        <w:pStyle w:val="Bibliography"/>
        <w:rPr>
          <w:rFonts w:cs="Times New Roman"/>
        </w:rPr>
      </w:pPr>
      <w:r w:rsidRPr="0084371A">
        <w:rPr>
          <w:rFonts w:cs="Times New Roman"/>
        </w:rPr>
        <w:t xml:space="preserve">Shirani, F. </w:t>
      </w:r>
      <w:r w:rsidRPr="0084371A">
        <w:rPr>
          <w:rFonts w:cs="Times New Roman"/>
          <w:i/>
          <w:iCs/>
        </w:rPr>
        <w:t>et al.</w:t>
      </w:r>
      <w:r w:rsidRPr="0084371A">
        <w:rPr>
          <w:rFonts w:cs="Times New Roman"/>
        </w:rPr>
        <w:t xml:space="preserve"> (2013) ‘Disconnected futures: exploring notions of ethical responsibility in energy practices’, </w:t>
      </w:r>
      <w:r w:rsidRPr="0084371A">
        <w:rPr>
          <w:rFonts w:cs="Times New Roman"/>
          <w:i/>
          <w:iCs/>
        </w:rPr>
        <w:t>Local Environment</w:t>
      </w:r>
      <w:r w:rsidRPr="0084371A">
        <w:rPr>
          <w:rFonts w:cs="Times New Roman"/>
        </w:rPr>
        <w:t>, 18(4), pp. 455–468. Available at: https://doi.org/10.1080/13549839.2013.779236.</w:t>
      </w:r>
    </w:p>
    <w:p w14:paraId="4B4059F2" w14:textId="77777777" w:rsidR="0084371A" w:rsidRPr="0084371A" w:rsidRDefault="0084371A" w:rsidP="0084371A">
      <w:pPr>
        <w:pStyle w:val="Bibliography"/>
        <w:rPr>
          <w:rFonts w:cs="Times New Roman"/>
        </w:rPr>
      </w:pPr>
      <w:r w:rsidRPr="0084371A">
        <w:rPr>
          <w:rFonts w:cs="Times New Roman"/>
        </w:rPr>
        <w:t xml:space="preserve">Shove, E. (2010) ‘Beyond the ABC: Climate Change Policy and Theories of Social Change’, </w:t>
      </w:r>
      <w:r w:rsidRPr="0084371A">
        <w:rPr>
          <w:rFonts w:cs="Times New Roman"/>
          <w:i/>
          <w:iCs/>
        </w:rPr>
        <w:t>Environment and Planning A: Economy and Space</w:t>
      </w:r>
      <w:r w:rsidRPr="0084371A">
        <w:rPr>
          <w:rFonts w:cs="Times New Roman"/>
        </w:rPr>
        <w:t>, 42(6), pp. 1273–1285. Available at: https://doi.org/10.1068/a42282.</w:t>
      </w:r>
    </w:p>
    <w:p w14:paraId="7EC77D17" w14:textId="77777777" w:rsidR="0084371A" w:rsidRPr="0084371A" w:rsidRDefault="0084371A" w:rsidP="0084371A">
      <w:pPr>
        <w:pStyle w:val="Bibliography"/>
        <w:rPr>
          <w:rFonts w:cs="Times New Roman"/>
        </w:rPr>
      </w:pPr>
      <w:r w:rsidRPr="0084371A">
        <w:rPr>
          <w:rFonts w:cs="Times New Roman"/>
        </w:rPr>
        <w:t xml:space="preserve">Simandan, D. (2010) ‘Beware of Contingency’, </w:t>
      </w:r>
      <w:r w:rsidRPr="0084371A">
        <w:rPr>
          <w:rFonts w:cs="Times New Roman"/>
          <w:i/>
          <w:iCs/>
        </w:rPr>
        <w:t>Environment and Planning D: Society and Space</w:t>
      </w:r>
      <w:r w:rsidRPr="0084371A">
        <w:rPr>
          <w:rFonts w:cs="Times New Roman"/>
        </w:rPr>
        <w:t>, 28(3), pp. 388–396. Available at: https://doi.org/10.1068/d2310.</w:t>
      </w:r>
    </w:p>
    <w:p w14:paraId="4616D5F0" w14:textId="77777777" w:rsidR="0084371A" w:rsidRPr="0084371A" w:rsidRDefault="0084371A" w:rsidP="0084371A">
      <w:pPr>
        <w:pStyle w:val="Bibliography"/>
        <w:rPr>
          <w:rFonts w:cs="Times New Roman"/>
        </w:rPr>
      </w:pPr>
      <w:r w:rsidRPr="0084371A">
        <w:rPr>
          <w:rFonts w:cs="Times New Roman"/>
        </w:rPr>
        <w:lastRenderedPageBreak/>
        <w:t xml:space="preserve">Skill, K. and Gyberg, P. (2010) ‘Framing Devices in the Creation of Environmental Responsibility: A Qualitative Study from Sweden’, </w:t>
      </w:r>
      <w:r w:rsidRPr="0084371A">
        <w:rPr>
          <w:rFonts w:cs="Times New Roman"/>
          <w:i/>
          <w:iCs/>
        </w:rPr>
        <w:t>Sustainability</w:t>
      </w:r>
      <w:r w:rsidRPr="0084371A">
        <w:rPr>
          <w:rFonts w:cs="Times New Roman"/>
        </w:rPr>
        <w:t>, 2(7), pp. 1869–1886. Available at: https://doi.org/10.3390/su2071869.</w:t>
      </w:r>
    </w:p>
    <w:p w14:paraId="751A3851" w14:textId="77777777" w:rsidR="0084371A" w:rsidRPr="0084371A" w:rsidRDefault="0084371A" w:rsidP="0084371A">
      <w:pPr>
        <w:pStyle w:val="Bibliography"/>
        <w:rPr>
          <w:rFonts w:cs="Times New Roman"/>
        </w:rPr>
      </w:pPr>
      <w:r w:rsidRPr="0084371A">
        <w:rPr>
          <w:rFonts w:cs="Times New Roman"/>
        </w:rPr>
        <w:t xml:space="preserve">Skovdal, M. and Benwell, M.C. (2021) ‘Young people’s everyday climate crisis activism: new terrains for research, analysis and action’, </w:t>
      </w:r>
      <w:r w:rsidRPr="0084371A">
        <w:rPr>
          <w:rFonts w:cs="Times New Roman"/>
          <w:i/>
          <w:iCs/>
        </w:rPr>
        <w:t>Children’s Geographies</w:t>
      </w:r>
      <w:r w:rsidRPr="0084371A">
        <w:rPr>
          <w:rFonts w:cs="Times New Roman"/>
        </w:rPr>
        <w:t>, 19(3), pp. 259–266. Available at: https://doi.org/10.1080/14733285.2021.1924360.</w:t>
      </w:r>
    </w:p>
    <w:p w14:paraId="09EF7D5B" w14:textId="77777777" w:rsidR="0084371A" w:rsidRPr="0084371A" w:rsidRDefault="0084371A" w:rsidP="0084371A">
      <w:pPr>
        <w:pStyle w:val="Bibliography"/>
        <w:rPr>
          <w:rFonts w:cs="Times New Roman"/>
        </w:rPr>
      </w:pPr>
      <w:r w:rsidRPr="0084371A">
        <w:rPr>
          <w:rFonts w:cs="Times New Roman"/>
        </w:rPr>
        <w:t xml:space="preserve">Sloan Morgan, O. </w:t>
      </w:r>
      <w:r w:rsidRPr="0084371A">
        <w:rPr>
          <w:rFonts w:cs="Times New Roman"/>
          <w:i/>
          <w:iCs/>
        </w:rPr>
        <w:t>et al.</w:t>
      </w:r>
      <w:r w:rsidRPr="0084371A">
        <w:rPr>
          <w:rFonts w:cs="Times New Roman"/>
        </w:rPr>
        <w:t xml:space="preserve"> (2024) ‘Youth and climate justice: Representations of young people in action for sustainable futures’, </w:t>
      </w:r>
      <w:r w:rsidRPr="0084371A">
        <w:rPr>
          <w:rFonts w:cs="Times New Roman"/>
          <w:i/>
          <w:iCs/>
        </w:rPr>
        <w:t>The Geographical Journal</w:t>
      </w:r>
      <w:r w:rsidRPr="0084371A">
        <w:rPr>
          <w:rFonts w:cs="Times New Roman"/>
        </w:rPr>
        <w:t>, 190(1), p. e12547. Available at: https://doi.org/10.1111/geoj.12547.</w:t>
      </w:r>
    </w:p>
    <w:p w14:paraId="43A8BE56" w14:textId="77777777" w:rsidR="0084371A" w:rsidRPr="0084371A" w:rsidRDefault="0084371A" w:rsidP="0084371A">
      <w:pPr>
        <w:pStyle w:val="Bibliography"/>
        <w:rPr>
          <w:rFonts w:cs="Times New Roman"/>
        </w:rPr>
      </w:pPr>
      <w:r w:rsidRPr="0084371A">
        <w:rPr>
          <w:rFonts w:cs="Times New Roman"/>
        </w:rPr>
        <w:t xml:space="preserve">Smith, A. (2025) ‘Queer Theory and Native Studies: The Heteronormativity of Settler Colonialism | Request PDF’, </w:t>
      </w:r>
      <w:r w:rsidRPr="0084371A">
        <w:rPr>
          <w:rFonts w:cs="Times New Roman"/>
          <w:i/>
          <w:iCs/>
        </w:rPr>
        <w:t>ResearchGate</w:t>
      </w:r>
      <w:r w:rsidRPr="0084371A">
        <w:rPr>
          <w:rFonts w:cs="Times New Roman"/>
        </w:rPr>
        <w:t xml:space="preserve"> [Preprint]. Available at: https://doi.org/10.1215/10642684-2009-012.</w:t>
      </w:r>
    </w:p>
    <w:p w14:paraId="3B9ABE83" w14:textId="77777777" w:rsidR="0084371A" w:rsidRPr="0084371A" w:rsidRDefault="0084371A" w:rsidP="0084371A">
      <w:pPr>
        <w:pStyle w:val="Bibliography"/>
        <w:rPr>
          <w:rFonts w:cs="Times New Roman"/>
        </w:rPr>
      </w:pPr>
      <w:r w:rsidRPr="0084371A">
        <w:rPr>
          <w:rFonts w:cs="Times New Roman"/>
        </w:rPr>
        <w:t xml:space="preserve">Smoke, B. (2019) ‘Extinction Rebellion protesters who want to be arrested: be careful what you wish for’, </w:t>
      </w:r>
      <w:r w:rsidRPr="0084371A">
        <w:rPr>
          <w:rFonts w:cs="Times New Roman"/>
          <w:i/>
          <w:iCs/>
        </w:rPr>
        <w:t>The Guardian</w:t>
      </w:r>
      <w:r w:rsidRPr="0084371A">
        <w:rPr>
          <w:rFonts w:cs="Times New Roman"/>
        </w:rPr>
        <w:t>, 15 April. Available at: https://www.theguardian.com/commentisfree/2019/apr/15/extinction-rebellion-protesters-arrested-stansted-15 (Accessed: 28 September 2023).</w:t>
      </w:r>
    </w:p>
    <w:p w14:paraId="3A8B7631" w14:textId="77777777" w:rsidR="0084371A" w:rsidRPr="0084371A" w:rsidRDefault="0084371A" w:rsidP="0084371A">
      <w:pPr>
        <w:pStyle w:val="Bibliography"/>
        <w:rPr>
          <w:rFonts w:cs="Times New Roman"/>
        </w:rPr>
      </w:pPr>
      <w:r w:rsidRPr="0084371A">
        <w:rPr>
          <w:rFonts w:cs="Times New Roman"/>
        </w:rPr>
        <w:t xml:space="preserve">Solnit, R. (2016) </w:t>
      </w:r>
      <w:r w:rsidRPr="0084371A">
        <w:rPr>
          <w:rFonts w:cs="Times New Roman"/>
          <w:i/>
          <w:iCs/>
        </w:rPr>
        <w:t>Hope in the dark: untold histories, wild possibilities</w:t>
      </w:r>
      <w:r w:rsidRPr="0084371A">
        <w:rPr>
          <w:rFonts w:cs="Times New Roman"/>
        </w:rPr>
        <w:t>. Edinburgh London: Canongate.</w:t>
      </w:r>
    </w:p>
    <w:p w14:paraId="1341FE09" w14:textId="77777777" w:rsidR="0084371A" w:rsidRPr="0084371A" w:rsidRDefault="0084371A" w:rsidP="0084371A">
      <w:pPr>
        <w:pStyle w:val="Bibliography"/>
        <w:rPr>
          <w:rFonts w:cs="Times New Roman"/>
        </w:rPr>
      </w:pPr>
      <w:r w:rsidRPr="0084371A">
        <w:rPr>
          <w:rFonts w:cs="Times New Roman"/>
        </w:rPr>
        <w:t xml:space="preserve">Somerville, M. (2017) ‘Thinking Critically with Children of the Anthropocene: (Un)Learning the Subject in Qualitative and Postqualitative Inquiry’, </w:t>
      </w:r>
      <w:r w:rsidRPr="0084371A">
        <w:rPr>
          <w:rFonts w:cs="Times New Roman"/>
          <w:i/>
          <w:iCs/>
        </w:rPr>
        <w:t>International Review of Qualitative Research</w:t>
      </w:r>
      <w:r w:rsidRPr="0084371A">
        <w:rPr>
          <w:rFonts w:cs="Times New Roman"/>
        </w:rPr>
        <w:t>, 10(4), pp. 395–410. Available at: https://doi.org/10.1525/irqr.2017.10.4.395.</w:t>
      </w:r>
    </w:p>
    <w:p w14:paraId="65BB56A4" w14:textId="77777777" w:rsidR="0084371A" w:rsidRPr="0084371A" w:rsidRDefault="0084371A" w:rsidP="0084371A">
      <w:pPr>
        <w:pStyle w:val="Bibliography"/>
        <w:rPr>
          <w:rFonts w:cs="Times New Roman"/>
        </w:rPr>
      </w:pPr>
      <w:r w:rsidRPr="0084371A">
        <w:rPr>
          <w:rFonts w:cs="Times New Roman"/>
        </w:rPr>
        <w:t xml:space="preserve">Somerville, M. and Green, M. (2015) </w:t>
      </w:r>
      <w:r w:rsidRPr="0084371A">
        <w:rPr>
          <w:rFonts w:cs="Times New Roman"/>
          <w:i/>
          <w:iCs/>
        </w:rPr>
        <w:t>Children, Place and Sustainability</w:t>
      </w:r>
      <w:r w:rsidRPr="0084371A">
        <w:rPr>
          <w:rFonts w:cs="Times New Roman"/>
        </w:rPr>
        <w:t>. London: Palgrave Macmillan UK. Available at: https://doi.org/10.1057/9781137408501.</w:t>
      </w:r>
    </w:p>
    <w:p w14:paraId="5EF7B455" w14:textId="04B796BF" w:rsidR="0084371A" w:rsidRPr="0084371A" w:rsidRDefault="0084371A" w:rsidP="0084371A">
      <w:pPr>
        <w:pStyle w:val="Bibliography"/>
        <w:rPr>
          <w:rFonts w:cs="Times New Roman"/>
        </w:rPr>
      </w:pPr>
      <w:r w:rsidRPr="0084371A">
        <w:rPr>
          <w:rFonts w:cs="Times New Roman"/>
        </w:rPr>
        <w:t xml:space="preserve">Soneryd, L. and Uggla, Y. (2015) ‘Green governmentality and </w:t>
      </w:r>
      <w:r w:rsidR="000C2EA8" w:rsidRPr="0084371A">
        <w:rPr>
          <w:rFonts w:cs="Times New Roman"/>
        </w:rPr>
        <w:t>responsibilisation</w:t>
      </w:r>
      <w:r w:rsidRPr="0084371A">
        <w:rPr>
          <w:rFonts w:cs="Times New Roman"/>
        </w:rPr>
        <w:t xml:space="preserve">: new forms of governance and responses to “consumer responsibility”’, </w:t>
      </w:r>
      <w:r w:rsidRPr="0084371A">
        <w:rPr>
          <w:rFonts w:cs="Times New Roman"/>
          <w:i/>
          <w:iCs/>
        </w:rPr>
        <w:t>Environmental Politics</w:t>
      </w:r>
      <w:r w:rsidRPr="0084371A">
        <w:rPr>
          <w:rFonts w:cs="Times New Roman"/>
        </w:rPr>
        <w:t>, 24(6), pp. 913–931. Available at: https://doi.org/10.1080/09644016.2015.1055885.</w:t>
      </w:r>
    </w:p>
    <w:p w14:paraId="5FCE0A27" w14:textId="77777777" w:rsidR="0084371A" w:rsidRPr="0084371A" w:rsidRDefault="0084371A" w:rsidP="0084371A">
      <w:pPr>
        <w:pStyle w:val="Bibliography"/>
        <w:rPr>
          <w:rFonts w:cs="Times New Roman"/>
        </w:rPr>
      </w:pPr>
      <w:r w:rsidRPr="0084371A">
        <w:rPr>
          <w:rFonts w:cs="Times New Roman"/>
        </w:rPr>
        <w:t xml:space="preserve">Sorli, S. (2012) ‘A Short History of Kettling’, </w:t>
      </w:r>
      <w:r w:rsidRPr="0084371A">
        <w:rPr>
          <w:rFonts w:cs="Times New Roman"/>
          <w:i/>
          <w:iCs/>
        </w:rPr>
        <w:t>Scapegoat</w:t>
      </w:r>
      <w:r w:rsidRPr="0084371A">
        <w:rPr>
          <w:rFonts w:cs="Times New Roman"/>
        </w:rPr>
        <w:t>, (3), p. 2.</w:t>
      </w:r>
    </w:p>
    <w:p w14:paraId="7E685BDF" w14:textId="77777777" w:rsidR="0084371A" w:rsidRPr="0084371A" w:rsidRDefault="0084371A" w:rsidP="0084371A">
      <w:pPr>
        <w:pStyle w:val="Bibliography"/>
        <w:rPr>
          <w:rFonts w:cs="Times New Roman"/>
        </w:rPr>
      </w:pPr>
      <w:r w:rsidRPr="0084371A">
        <w:rPr>
          <w:rFonts w:cs="Times New Roman"/>
        </w:rPr>
        <w:t xml:space="preserve">Spiteri, J. (2023) ‘Environmental learning across generations: spontaneous encounters and interactions between young children, mothers and teachers’, </w:t>
      </w:r>
      <w:r w:rsidRPr="0084371A">
        <w:rPr>
          <w:rFonts w:cs="Times New Roman"/>
          <w:i/>
          <w:iCs/>
        </w:rPr>
        <w:t>Children’s Geographies</w:t>
      </w:r>
      <w:r w:rsidRPr="0084371A">
        <w:rPr>
          <w:rFonts w:cs="Times New Roman"/>
        </w:rPr>
        <w:t>, 0(0), pp. 1–17. Available at: https://doi.org/10.1080/14733285.2023.2170747.</w:t>
      </w:r>
    </w:p>
    <w:p w14:paraId="049974D3" w14:textId="77777777" w:rsidR="0084371A" w:rsidRPr="0084371A" w:rsidRDefault="0084371A" w:rsidP="0084371A">
      <w:pPr>
        <w:pStyle w:val="Bibliography"/>
        <w:rPr>
          <w:rFonts w:cs="Times New Roman"/>
        </w:rPr>
      </w:pPr>
      <w:r w:rsidRPr="0084371A">
        <w:rPr>
          <w:rFonts w:cs="Times New Roman"/>
        </w:rPr>
        <w:t xml:space="preserve">Stacey, J. (1993) ‘Good Riddance to “The Family”: A Response to David Popenoe’, </w:t>
      </w:r>
      <w:r w:rsidRPr="0084371A">
        <w:rPr>
          <w:rFonts w:cs="Times New Roman"/>
          <w:i/>
          <w:iCs/>
        </w:rPr>
        <w:t>Journal of Marriage and Family</w:t>
      </w:r>
      <w:r w:rsidRPr="0084371A">
        <w:rPr>
          <w:rFonts w:cs="Times New Roman"/>
        </w:rPr>
        <w:t>, 55(3), pp. 545–547. Available at: https://doi.org/10.2307/353335.</w:t>
      </w:r>
    </w:p>
    <w:p w14:paraId="0E236B0B" w14:textId="77777777" w:rsidR="0084371A" w:rsidRPr="0084371A" w:rsidRDefault="0084371A" w:rsidP="0084371A">
      <w:pPr>
        <w:pStyle w:val="Bibliography"/>
        <w:rPr>
          <w:rFonts w:cs="Times New Roman"/>
        </w:rPr>
      </w:pPr>
      <w:r w:rsidRPr="0084371A">
        <w:rPr>
          <w:rFonts w:cs="Times New Roman"/>
        </w:rPr>
        <w:lastRenderedPageBreak/>
        <w:t xml:space="preserve">Staeheli, L.A. (2008) ‘Political geography: difference, recognition, and the contested terrains of political claims-making’, </w:t>
      </w:r>
      <w:r w:rsidRPr="0084371A">
        <w:rPr>
          <w:rFonts w:cs="Times New Roman"/>
          <w:i/>
          <w:iCs/>
        </w:rPr>
        <w:t>Progress in Human Geography</w:t>
      </w:r>
      <w:r w:rsidRPr="0084371A">
        <w:rPr>
          <w:rFonts w:cs="Times New Roman"/>
        </w:rPr>
        <w:t>, 32(4), pp. 561–570. Available at: https://doi.org/10.1177/0309132507086880.</w:t>
      </w:r>
    </w:p>
    <w:p w14:paraId="7FCE34CC" w14:textId="77777777" w:rsidR="0084371A" w:rsidRPr="0084371A" w:rsidRDefault="0084371A" w:rsidP="0084371A">
      <w:pPr>
        <w:pStyle w:val="Bibliography"/>
        <w:rPr>
          <w:rFonts w:cs="Times New Roman"/>
        </w:rPr>
      </w:pPr>
      <w:r w:rsidRPr="0084371A">
        <w:rPr>
          <w:rFonts w:cs="Times New Roman"/>
        </w:rPr>
        <w:t xml:space="preserve">Stearn, W.T. (1998) </w:t>
      </w:r>
      <w:r w:rsidRPr="0084371A">
        <w:rPr>
          <w:rFonts w:cs="Times New Roman"/>
          <w:i/>
          <w:iCs/>
        </w:rPr>
        <w:t>The Natural History Museum at South Kensington: a history of the museum, 1753-1980</w:t>
      </w:r>
      <w:r w:rsidRPr="0084371A">
        <w:rPr>
          <w:rFonts w:cs="Times New Roman"/>
        </w:rPr>
        <w:t>. London: Natural History Museum.</w:t>
      </w:r>
    </w:p>
    <w:p w14:paraId="24CC71F8" w14:textId="77777777" w:rsidR="0084371A" w:rsidRPr="0084371A" w:rsidRDefault="0084371A" w:rsidP="0084371A">
      <w:pPr>
        <w:pStyle w:val="Bibliography"/>
        <w:rPr>
          <w:rFonts w:cs="Times New Roman"/>
        </w:rPr>
      </w:pPr>
      <w:r w:rsidRPr="0084371A">
        <w:rPr>
          <w:rFonts w:cs="Times New Roman"/>
        </w:rPr>
        <w:t xml:space="preserve">Steffen, W., Crutzen, P.J. and McNeill, J.R. (2007) ‘The Anthropocene: Are Humans Now Overwhelming the Great Forces of Nature?’, </w:t>
      </w:r>
      <w:r w:rsidRPr="0084371A">
        <w:rPr>
          <w:rFonts w:cs="Times New Roman"/>
          <w:i/>
          <w:iCs/>
        </w:rPr>
        <w:t>Ambio</w:t>
      </w:r>
      <w:r w:rsidRPr="0084371A">
        <w:rPr>
          <w:rFonts w:cs="Times New Roman"/>
        </w:rPr>
        <w:t>, 36(8), pp. 614–621.</w:t>
      </w:r>
    </w:p>
    <w:p w14:paraId="523CF44F" w14:textId="77777777" w:rsidR="0084371A" w:rsidRPr="0084371A" w:rsidRDefault="0084371A" w:rsidP="0084371A">
      <w:pPr>
        <w:pStyle w:val="Bibliography"/>
        <w:rPr>
          <w:rFonts w:cs="Times New Roman"/>
        </w:rPr>
      </w:pPr>
      <w:r w:rsidRPr="0084371A">
        <w:rPr>
          <w:rFonts w:cs="Times New Roman"/>
        </w:rPr>
        <w:t xml:space="preserve">Stewart, K. (2011) ‘Atmospheric Attunements’, </w:t>
      </w:r>
      <w:r w:rsidRPr="0084371A">
        <w:rPr>
          <w:rFonts w:cs="Times New Roman"/>
          <w:i/>
          <w:iCs/>
        </w:rPr>
        <w:t>Environment and Planning D: Society and Space</w:t>
      </w:r>
      <w:r w:rsidRPr="0084371A">
        <w:rPr>
          <w:rFonts w:cs="Times New Roman"/>
        </w:rPr>
        <w:t>, 29(3), pp. 445–453. Available at: https://doi.org/10.1068/d9109.</w:t>
      </w:r>
    </w:p>
    <w:p w14:paraId="077563E7" w14:textId="77777777" w:rsidR="0084371A" w:rsidRPr="0084371A" w:rsidRDefault="0084371A" w:rsidP="0084371A">
      <w:pPr>
        <w:pStyle w:val="Bibliography"/>
        <w:rPr>
          <w:rFonts w:cs="Times New Roman"/>
        </w:rPr>
      </w:pPr>
      <w:r w:rsidRPr="0084371A">
        <w:rPr>
          <w:rFonts w:cs="Times New Roman"/>
        </w:rPr>
        <w:t xml:space="preserve">Steyaert, C. (2010) ‘Queering Space: Heterotopic Life in Derek Jarman’s Garden’, </w:t>
      </w:r>
      <w:r w:rsidRPr="0084371A">
        <w:rPr>
          <w:rFonts w:cs="Times New Roman"/>
          <w:i/>
          <w:iCs/>
        </w:rPr>
        <w:t>Gender, Work &amp; Organization</w:t>
      </w:r>
      <w:r w:rsidRPr="0084371A">
        <w:rPr>
          <w:rFonts w:cs="Times New Roman"/>
        </w:rPr>
        <w:t>, 17(1), pp. 45–68. Available at: https://doi.org/10.1111/j.1468-0432.2008.00404.x.</w:t>
      </w:r>
    </w:p>
    <w:p w14:paraId="3D86494B" w14:textId="77777777" w:rsidR="0084371A" w:rsidRPr="0084371A" w:rsidRDefault="0084371A" w:rsidP="0084371A">
      <w:pPr>
        <w:pStyle w:val="Bibliography"/>
        <w:rPr>
          <w:rFonts w:cs="Times New Roman"/>
        </w:rPr>
      </w:pPr>
      <w:r w:rsidRPr="0084371A">
        <w:rPr>
          <w:rFonts w:cs="Times New Roman"/>
        </w:rPr>
        <w:t xml:space="preserve">Stoner, A.M. (2021) ‘Things are Getting Worse on Our Way to Catastrophe: Neoliberal Environmentalism, Repressive Desublimation, and the Autonomous Ecoconsumer’, </w:t>
      </w:r>
      <w:r w:rsidRPr="0084371A">
        <w:rPr>
          <w:rFonts w:cs="Times New Roman"/>
          <w:i/>
          <w:iCs/>
        </w:rPr>
        <w:t>Critical Sociology</w:t>
      </w:r>
      <w:r w:rsidRPr="0084371A">
        <w:rPr>
          <w:rFonts w:cs="Times New Roman"/>
        </w:rPr>
        <w:t>, 47(3), pp. 491–506. Available at: https://doi.org/10.1177/0896920520958099.</w:t>
      </w:r>
    </w:p>
    <w:p w14:paraId="63B69ACF" w14:textId="77777777" w:rsidR="0084371A" w:rsidRPr="0084371A" w:rsidRDefault="0084371A" w:rsidP="0084371A">
      <w:pPr>
        <w:pStyle w:val="Bibliography"/>
        <w:rPr>
          <w:rFonts w:cs="Times New Roman"/>
        </w:rPr>
      </w:pPr>
      <w:r w:rsidRPr="0084371A">
        <w:rPr>
          <w:rFonts w:cs="Times New Roman"/>
        </w:rPr>
        <w:t xml:space="preserve">Stuart, D. (2022) ‘Tensions between individual and system change in the climate movement: an analysis of Extinction Rebellion’, </w:t>
      </w:r>
      <w:r w:rsidRPr="0084371A">
        <w:rPr>
          <w:rFonts w:cs="Times New Roman"/>
          <w:i/>
          <w:iCs/>
        </w:rPr>
        <w:t>New Political Economy</w:t>
      </w:r>
      <w:r w:rsidRPr="0084371A">
        <w:rPr>
          <w:rFonts w:cs="Times New Roman"/>
        </w:rPr>
        <w:t>, 27(5), pp. 806–819. Available at: https://doi.org/10.1080/13563467.2021.2020740.</w:t>
      </w:r>
    </w:p>
    <w:p w14:paraId="6F5DEBDC" w14:textId="77777777" w:rsidR="0084371A" w:rsidRPr="0084371A" w:rsidRDefault="0084371A" w:rsidP="0084371A">
      <w:pPr>
        <w:pStyle w:val="Bibliography"/>
        <w:rPr>
          <w:rFonts w:cs="Times New Roman"/>
        </w:rPr>
      </w:pPr>
      <w:r w:rsidRPr="0084371A">
        <w:rPr>
          <w:rFonts w:cs="Times New Roman"/>
        </w:rPr>
        <w:t xml:space="preserve">Sultana, F. (2020) ‘Political ecology 1: From margins to center’, </w:t>
      </w:r>
      <w:r w:rsidRPr="0084371A">
        <w:rPr>
          <w:rFonts w:cs="Times New Roman"/>
          <w:i/>
          <w:iCs/>
        </w:rPr>
        <w:t>Progress in Human Geography</w:t>
      </w:r>
      <w:r w:rsidRPr="0084371A">
        <w:rPr>
          <w:rFonts w:cs="Times New Roman"/>
        </w:rPr>
        <w:t>, p. 0309132520936751. Available at: https://doi.org/10.1177/0309132520936751.</w:t>
      </w:r>
    </w:p>
    <w:p w14:paraId="012E5003" w14:textId="77777777" w:rsidR="0084371A" w:rsidRPr="0084371A" w:rsidRDefault="0084371A" w:rsidP="0084371A">
      <w:pPr>
        <w:pStyle w:val="Bibliography"/>
        <w:rPr>
          <w:rFonts w:cs="Times New Roman"/>
        </w:rPr>
      </w:pPr>
      <w:r w:rsidRPr="0084371A">
        <w:rPr>
          <w:rFonts w:cs="Times New Roman"/>
        </w:rPr>
        <w:t xml:space="preserve">Sutton-Smith, B. (1997) </w:t>
      </w:r>
      <w:r w:rsidRPr="0084371A">
        <w:rPr>
          <w:rFonts w:cs="Times New Roman"/>
          <w:i/>
          <w:iCs/>
        </w:rPr>
        <w:t>The ambiguity of play</w:t>
      </w:r>
      <w:r w:rsidRPr="0084371A">
        <w:rPr>
          <w:rFonts w:cs="Times New Roman"/>
        </w:rPr>
        <w:t>. 1st ed. Cambridge, MA: Harvard University Press. Available at: https://doi.org/10.4159/9780674044180.</w:t>
      </w:r>
    </w:p>
    <w:p w14:paraId="68C02495" w14:textId="77777777" w:rsidR="0084371A" w:rsidRPr="0084371A" w:rsidRDefault="0084371A" w:rsidP="0084371A">
      <w:pPr>
        <w:pStyle w:val="Bibliography"/>
        <w:rPr>
          <w:rFonts w:cs="Times New Roman"/>
        </w:rPr>
      </w:pPr>
      <w:r w:rsidRPr="0084371A">
        <w:rPr>
          <w:rFonts w:cs="Times New Roman"/>
        </w:rPr>
        <w:t xml:space="preserve">Swyngedouw, E. (2010) ‘Apocalypse Forever?’, </w:t>
      </w:r>
      <w:r w:rsidRPr="0084371A">
        <w:rPr>
          <w:rFonts w:cs="Times New Roman"/>
          <w:i/>
          <w:iCs/>
        </w:rPr>
        <w:t>Theory, Culture &amp; Society</w:t>
      </w:r>
      <w:r w:rsidRPr="0084371A">
        <w:rPr>
          <w:rFonts w:cs="Times New Roman"/>
        </w:rPr>
        <w:t>, 27(2–3), pp. 213–232. Available at: https://doi.org/10.1177/0263276409358728.</w:t>
      </w:r>
    </w:p>
    <w:p w14:paraId="2E484963" w14:textId="77777777" w:rsidR="0084371A" w:rsidRPr="0084371A" w:rsidRDefault="0084371A" w:rsidP="0084371A">
      <w:pPr>
        <w:pStyle w:val="Bibliography"/>
        <w:rPr>
          <w:rFonts w:cs="Times New Roman"/>
        </w:rPr>
      </w:pPr>
      <w:r w:rsidRPr="0084371A">
        <w:rPr>
          <w:rFonts w:cs="Times New Roman"/>
        </w:rPr>
        <w:t xml:space="preserve">Swyngedouw, E. (2011) ‘Depoliticized Environments: The End of Nature, Climate Change and the Post-Political Condition’, </w:t>
      </w:r>
      <w:r w:rsidRPr="0084371A">
        <w:rPr>
          <w:rFonts w:cs="Times New Roman"/>
          <w:i/>
          <w:iCs/>
        </w:rPr>
        <w:t>Royal Institute of Philosophy Supplement</w:t>
      </w:r>
      <w:r w:rsidRPr="0084371A">
        <w:rPr>
          <w:rFonts w:cs="Times New Roman"/>
        </w:rPr>
        <w:t>, 69, pp. 253–274. Available at: https://doi.org/10.1017/S1358246111000300.</w:t>
      </w:r>
    </w:p>
    <w:p w14:paraId="2634376E" w14:textId="77777777" w:rsidR="0084371A" w:rsidRPr="0084371A" w:rsidRDefault="0084371A" w:rsidP="0084371A">
      <w:pPr>
        <w:pStyle w:val="Bibliography"/>
        <w:rPr>
          <w:rFonts w:cs="Times New Roman"/>
        </w:rPr>
      </w:pPr>
      <w:r w:rsidRPr="0084371A">
        <w:rPr>
          <w:rFonts w:cs="Times New Roman"/>
        </w:rPr>
        <w:t xml:space="preserve">Tait, P.W. </w:t>
      </w:r>
      <w:r w:rsidRPr="0084371A">
        <w:rPr>
          <w:rFonts w:cs="Times New Roman"/>
          <w:i/>
          <w:iCs/>
        </w:rPr>
        <w:t>et al.</w:t>
      </w:r>
      <w:r w:rsidRPr="0084371A">
        <w:rPr>
          <w:rFonts w:cs="Times New Roman"/>
        </w:rPr>
        <w:t xml:space="preserve"> (2020) ‘The health impacts of waste incineration: a systematic review’, </w:t>
      </w:r>
      <w:r w:rsidRPr="0084371A">
        <w:rPr>
          <w:rFonts w:cs="Times New Roman"/>
          <w:i/>
          <w:iCs/>
        </w:rPr>
        <w:t>Australian and New Zealand Journal of Public Health</w:t>
      </w:r>
      <w:r w:rsidRPr="0084371A">
        <w:rPr>
          <w:rFonts w:cs="Times New Roman"/>
        </w:rPr>
        <w:t>, 44(1), pp. 40–48. Available at: https://doi.org/10.1111/1753-6405.12939.</w:t>
      </w:r>
    </w:p>
    <w:p w14:paraId="3C3F2FFB" w14:textId="77777777" w:rsidR="0084371A" w:rsidRPr="0084371A" w:rsidRDefault="0084371A" w:rsidP="0084371A">
      <w:pPr>
        <w:pStyle w:val="Bibliography"/>
        <w:rPr>
          <w:rFonts w:cs="Times New Roman"/>
        </w:rPr>
      </w:pPr>
      <w:r w:rsidRPr="0084371A">
        <w:rPr>
          <w:rFonts w:cs="Times New Roman"/>
          <w:i/>
          <w:iCs/>
        </w:rPr>
        <w:t>Taking the first step into radical change - one museum’s approach</w:t>
      </w:r>
      <w:r w:rsidRPr="0084371A">
        <w:rPr>
          <w:rFonts w:cs="Times New Roman"/>
        </w:rPr>
        <w:t xml:space="preserve"> [Virtual Conference] (2022). (Green Museums Summit 2022). Available at: https://www.the-liminal-space.com/all-projects/our-broken-planet (Accessed: 12 October 2025).</w:t>
      </w:r>
    </w:p>
    <w:p w14:paraId="5F2092CA" w14:textId="77777777" w:rsidR="0084371A" w:rsidRPr="0084371A" w:rsidRDefault="0084371A" w:rsidP="0084371A">
      <w:pPr>
        <w:pStyle w:val="Bibliography"/>
        <w:rPr>
          <w:rFonts w:cs="Times New Roman"/>
        </w:rPr>
      </w:pPr>
      <w:r w:rsidRPr="0084371A">
        <w:rPr>
          <w:rFonts w:cs="Times New Roman"/>
        </w:rPr>
        <w:lastRenderedPageBreak/>
        <w:t xml:space="preserve">TallBear, K. (2017) ‘Beyond the Life/Not-Life Binary: A Feminist-Indigenous Reading of Cryopreservation, Interspecies Thinking, and the New Materialisms’, in J. Radin and E. Kowal (eds) </w:t>
      </w:r>
      <w:r w:rsidRPr="0084371A">
        <w:rPr>
          <w:rFonts w:cs="Times New Roman"/>
          <w:i/>
          <w:iCs/>
        </w:rPr>
        <w:t>Cryopolitics</w:t>
      </w:r>
      <w:r w:rsidRPr="0084371A">
        <w:rPr>
          <w:rFonts w:cs="Times New Roman"/>
        </w:rPr>
        <w:t>. The MIT Press, pp. 179–202. Available at: https://doi.org/10.7551/mitpress/10456.003.0015.</w:t>
      </w:r>
    </w:p>
    <w:p w14:paraId="7FAC2AB8" w14:textId="77777777" w:rsidR="0084371A" w:rsidRPr="0084371A" w:rsidRDefault="0084371A" w:rsidP="0084371A">
      <w:pPr>
        <w:pStyle w:val="Bibliography"/>
        <w:rPr>
          <w:rFonts w:cs="Times New Roman"/>
        </w:rPr>
      </w:pPr>
      <w:r w:rsidRPr="0084371A">
        <w:rPr>
          <w:rFonts w:cs="Times New Roman"/>
        </w:rPr>
        <w:t xml:space="preserve">Tarrant, A. and Hall, S.M. (2020) ‘Everyday geographies of family: feminist approaches and interdisciplinary conversations’, </w:t>
      </w:r>
      <w:r w:rsidRPr="0084371A">
        <w:rPr>
          <w:rFonts w:cs="Times New Roman"/>
          <w:i/>
          <w:iCs/>
        </w:rPr>
        <w:t>Gender, Place &amp; Culture</w:t>
      </w:r>
      <w:r w:rsidRPr="0084371A">
        <w:rPr>
          <w:rFonts w:cs="Times New Roman"/>
        </w:rPr>
        <w:t>, 27(5), pp. 613–623. Available at: https://doi.org/10.1080/0966369X.2019.1609430.</w:t>
      </w:r>
    </w:p>
    <w:p w14:paraId="0AEFBECC" w14:textId="77777777" w:rsidR="0084371A" w:rsidRPr="0084371A" w:rsidRDefault="0084371A" w:rsidP="0084371A">
      <w:pPr>
        <w:pStyle w:val="Bibliography"/>
        <w:rPr>
          <w:rFonts w:cs="Times New Roman"/>
        </w:rPr>
      </w:pPr>
      <w:r w:rsidRPr="0084371A">
        <w:rPr>
          <w:rFonts w:cs="Times New Roman"/>
        </w:rPr>
        <w:t xml:space="preserve">Taylor, A. (2013) </w:t>
      </w:r>
      <w:r w:rsidRPr="0084371A">
        <w:rPr>
          <w:rFonts w:cs="Times New Roman"/>
          <w:i/>
          <w:iCs/>
        </w:rPr>
        <w:t>Reconfiguring the Natures of Childhood</w:t>
      </w:r>
      <w:r w:rsidRPr="0084371A">
        <w:rPr>
          <w:rFonts w:cs="Times New Roman"/>
        </w:rPr>
        <w:t>. Available at: https://doi.org/10.4324/9780203582046.</w:t>
      </w:r>
    </w:p>
    <w:p w14:paraId="2A774598" w14:textId="77777777" w:rsidR="0084371A" w:rsidRPr="0084371A" w:rsidRDefault="0084371A" w:rsidP="0084371A">
      <w:pPr>
        <w:pStyle w:val="Bibliography"/>
        <w:rPr>
          <w:rFonts w:cs="Times New Roman"/>
        </w:rPr>
      </w:pPr>
      <w:r w:rsidRPr="0084371A">
        <w:rPr>
          <w:rFonts w:cs="Times New Roman"/>
        </w:rPr>
        <w:t xml:space="preserve">Taylor, A. (2017) ‘Beyond stewardship: common world pedagogies for the Anthropocene’, </w:t>
      </w:r>
      <w:r w:rsidRPr="0084371A">
        <w:rPr>
          <w:rFonts w:cs="Times New Roman"/>
          <w:i/>
          <w:iCs/>
        </w:rPr>
        <w:t>Environmental Education Research</w:t>
      </w:r>
      <w:r w:rsidRPr="0084371A">
        <w:rPr>
          <w:rFonts w:cs="Times New Roman"/>
        </w:rPr>
        <w:t>, 23(10), pp. 1448–1461. Available at: https://doi.org/10.1080/13504622.2017.1325452.</w:t>
      </w:r>
    </w:p>
    <w:p w14:paraId="3CB59583" w14:textId="77777777" w:rsidR="0084371A" w:rsidRPr="0084371A" w:rsidRDefault="0084371A" w:rsidP="0084371A">
      <w:pPr>
        <w:pStyle w:val="Bibliography"/>
        <w:rPr>
          <w:rFonts w:cs="Times New Roman"/>
        </w:rPr>
      </w:pPr>
      <w:r w:rsidRPr="0084371A">
        <w:rPr>
          <w:rFonts w:cs="Times New Roman"/>
        </w:rPr>
        <w:t xml:space="preserve">Taylor, A. (2020) ‘Countering the conceits of the Anthropos: scaling down and researching with minor players’, </w:t>
      </w:r>
      <w:r w:rsidRPr="0084371A">
        <w:rPr>
          <w:rFonts w:cs="Times New Roman"/>
          <w:i/>
          <w:iCs/>
        </w:rPr>
        <w:t>Discourse: Studies in the Cultural Politics of Education</w:t>
      </w:r>
      <w:r w:rsidRPr="0084371A">
        <w:rPr>
          <w:rFonts w:cs="Times New Roman"/>
        </w:rPr>
        <w:t>, 41(3), pp. 340–358. Available at: https://doi.org/10.1080/01596306.2019.1583822.</w:t>
      </w:r>
    </w:p>
    <w:p w14:paraId="1D358C66" w14:textId="77777777" w:rsidR="0084371A" w:rsidRPr="0084371A" w:rsidRDefault="0084371A" w:rsidP="0084371A">
      <w:pPr>
        <w:pStyle w:val="Bibliography"/>
        <w:rPr>
          <w:rFonts w:cs="Times New Roman"/>
        </w:rPr>
      </w:pPr>
      <w:r w:rsidRPr="0084371A">
        <w:rPr>
          <w:rFonts w:cs="Times New Roman"/>
        </w:rPr>
        <w:t xml:space="preserve">Taylor, A. and Blaise, M. (2014) ‘Queer worlding childhood’, </w:t>
      </w:r>
      <w:r w:rsidRPr="0084371A">
        <w:rPr>
          <w:rFonts w:cs="Times New Roman"/>
          <w:i/>
          <w:iCs/>
        </w:rPr>
        <w:t>Discourse: Studies in the Cultural Politics of Education</w:t>
      </w:r>
      <w:r w:rsidRPr="0084371A">
        <w:rPr>
          <w:rFonts w:cs="Times New Roman"/>
        </w:rPr>
        <w:t>, 35(3), pp. 377–392. Available at: https://doi.org/10.1080/01596306.2014.888842.</w:t>
      </w:r>
    </w:p>
    <w:p w14:paraId="2A57D54F" w14:textId="77777777" w:rsidR="0084371A" w:rsidRPr="0084371A" w:rsidRDefault="0084371A" w:rsidP="0084371A">
      <w:pPr>
        <w:pStyle w:val="Bibliography"/>
        <w:rPr>
          <w:rFonts w:cs="Times New Roman"/>
        </w:rPr>
      </w:pPr>
      <w:r w:rsidRPr="0084371A">
        <w:rPr>
          <w:rFonts w:cs="Times New Roman"/>
        </w:rPr>
        <w:t xml:space="preserve">Taylor, C. (1994) </w:t>
      </w:r>
      <w:r w:rsidRPr="0084371A">
        <w:rPr>
          <w:rFonts w:cs="Times New Roman"/>
          <w:i/>
          <w:iCs/>
        </w:rPr>
        <w:t>Multiculturalism: examining the politics of recognition</w:t>
      </w:r>
      <w:r w:rsidRPr="0084371A">
        <w:rPr>
          <w:rFonts w:cs="Times New Roman"/>
        </w:rPr>
        <w:t>. Princeton, N.J: Princeton University Press.</w:t>
      </w:r>
    </w:p>
    <w:p w14:paraId="069F10A5" w14:textId="77777777" w:rsidR="0084371A" w:rsidRPr="0084371A" w:rsidRDefault="0084371A" w:rsidP="0084371A">
      <w:pPr>
        <w:pStyle w:val="Bibliography"/>
        <w:rPr>
          <w:rFonts w:cs="Times New Roman"/>
        </w:rPr>
      </w:pPr>
      <w:r w:rsidRPr="0084371A">
        <w:rPr>
          <w:rFonts w:cs="Times New Roman"/>
        </w:rPr>
        <w:t xml:space="preserve">Taylor, M. (2018) ‘15 environmental protesters arrested at civil disobedience campaign in London’, </w:t>
      </w:r>
      <w:r w:rsidRPr="0084371A">
        <w:rPr>
          <w:rFonts w:cs="Times New Roman"/>
          <w:i/>
          <w:iCs/>
        </w:rPr>
        <w:t>The Guardian</w:t>
      </w:r>
      <w:r w:rsidRPr="0084371A">
        <w:rPr>
          <w:rFonts w:cs="Times New Roman"/>
        </w:rPr>
        <w:t>, 31 October. Available at: https://www.theguardian.com/environment/2018/oct/31/15-environmental-protesters-arrested-at-civil-disobedience-campaign-in-london (Accessed: 13 July 2023).</w:t>
      </w:r>
    </w:p>
    <w:p w14:paraId="1F4E2E5C" w14:textId="77777777" w:rsidR="0084371A" w:rsidRPr="0084371A" w:rsidRDefault="0084371A" w:rsidP="0084371A">
      <w:pPr>
        <w:pStyle w:val="Bibliography"/>
        <w:rPr>
          <w:rFonts w:cs="Times New Roman"/>
        </w:rPr>
      </w:pPr>
      <w:r w:rsidRPr="0084371A">
        <w:rPr>
          <w:rFonts w:cs="Times New Roman"/>
        </w:rPr>
        <w:t xml:space="preserve">Tembo, S. (2024a) ‘Attuning to processes of affective sociomaterialisation: exploring subjectivity and identity in outdoor early childhood provision in Scotland, UK’, </w:t>
      </w:r>
      <w:r w:rsidRPr="0084371A">
        <w:rPr>
          <w:rFonts w:cs="Times New Roman"/>
          <w:i/>
          <w:iCs/>
        </w:rPr>
        <w:t>Children’s Geographies</w:t>
      </w:r>
      <w:r w:rsidRPr="0084371A">
        <w:rPr>
          <w:rFonts w:cs="Times New Roman"/>
        </w:rPr>
        <w:t>, 0(0), pp. 1–18. Available at: https://doi.org/10.1080/14733285.2024.2335192.</w:t>
      </w:r>
    </w:p>
    <w:p w14:paraId="15553D8A" w14:textId="77777777" w:rsidR="0084371A" w:rsidRPr="0084371A" w:rsidRDefault="0084371A" w:rsidP="0084371A">
      <w:pPr>
        <w:pStyle w:val="Bibliography"/>
        <w:rPr>
          <w:rFonts w:cs="Times New Roman"/>
        </w:rPr>
      </w:pPr>
      <w:r w:rsidRPr="0084371A">
        <w:rPr>
          <w:rFonts w:cs="Times New Roman"/>
        </w:rPr>
        <w:t xml:space="preserve">Tembo, S. (2024b) ‘Attuning to processes of affective sociomaterialisation: exploring subjectivity and identity in outdoor early childhood provision in Scotland, UK’, </w:t>
      </w:r>
      <w:r w:rsidRPr="0084371A">
        <w:rPr>
          <w:rFonts w:cs="Times New Roman"/>
          <w:i/>
          <w:iCs/>
        </w:rPr>
        <w:t>Children’s Geographies</w:t>
      </w:r>
      <w:r w:rsidRPr="0084371A">
        <w:rPr>
          <w:rFonts w:cs="Times New Roman"/>
        </w:rPr>
        <w:t>, 0(0), pp. 1–18. Available at: https://doi.org/10.1080/14733285.2024.2335192.</w:t>
      </w:r>
    </w:p>
    <w:p w14:paraId="0226A0DE" w14:textId="77777777" w:rsidR="0084371A" w:rsidRPr="0084371A" w:rsidRDefault="0084371A" w:rsidP="0084371A">
      <w:pPr>
        <w:pStyle w:val="Bibliography"/>
        <w:rPr>
          <w:rFonts w:cs="Times New Roman"/>
        </w:rPr>
      </w:pPr>
      <w:r w:rsidRPr="0084371A">
        <w:rPr>
          <w:rFonts w:cs="Times New Roman"/>
        </w:rPr>
        <w:lastRenderedPageBreak/>
        <w:t xml:space="preserve">Thierry, A. (2023) ‘“Heading for Extinction”: the representation of scientific knowledge in Extinction Rebellion’s recruitment talks’, </w:t>
      </w:r>
      <w:r w:rsidRPr="0084371A">
        <w:rPr>
          <w:rFonts w:cs="Times New Roman"/>
          <w:i/>
          <w:iCs/>
        </w:rPr>
        <w:t>Frontiers in Communication</w:t>
      </w:r>
      <w:r w:rsidRPr="0084371A">
        <w:rPr>
          <w:rFonts w:cs="Times New Roman"/>
        </w:rPr>
        <w:t>, 8. Available at: https://www.frontiersin.org/articles/10.3389/fcomm.2023.1237700 (Accessed: 28 September 2023).</w:t>
      </w:r>
    </w:p>
    <w:p w14:paraId="1EF60DF0" w14:textId="77777777" w:rsidR="0084371A" w:rsidRPr="0084371A" w:rsidRDefault="0084371A" w:rsidP="0084371A">
      <w:pPr>
        <w:pStyle w:val="Bibliography"/>
        <w:rPr>
          <w:rFonts w:cs="Times New Roman"/>
        </w:rPr>
      </w:pPr>
      <w:r w:rsidRPr="0084371A">
        <w:rPr>
          <w:rFonts w:cs="Times New Roman"/>
        </w:rPr>
        <w:t xml:space="preserve">Thomas, G.O. </w:t>
      </w:r>
      <w:r w:rsidRPr="0084371A">
        <w:rPr>
          <w:rFonts w:cs="Times New Roman"/>
          <w:i/>
          <w:iCs/>
        </w:rPr>
        <w:t>et al.</w:t>
      </w:r>
      <w:r w:rsidRPr="0084371A">
        <w:rPr>
          <w:rFonts w:cs="Times New Roman"/>
        </w:rPr>
        <w:t xml:space="preserve"> (2018) ‘The impact of parenthood on environmental attitudes and behaviour: a longitudinal investigation of the legacy hypothesis’, </w:t>
      </w:r>
      <w:r w:rsidRPr="0084371A">
        <w:rPr>
          <w:rFonts w:cs="Times New Roman"/>
          <w:i/>
          <w:iCs/>
        </w:rPr>
        <w:t>Population and Environment</w:t>
      </w:r>
      <w:r w:rsidRPr="0084371A">
        <w:rPr>
          <w:rFonts w:cs="Times New Roman"/>
        </w:rPr>
        <w:t>, 39(3), pp. 261–276. Available at: https://doi.org/10.1007/s11111-017-0291-1.</w:t>
      </w:r>
    </w:p>
    <w:p w14:paraId="608166E3" w14:textId="77777777" w:rsidR="0084371A" w:rsidRPr="0084371A" w:rsidRDefault="0084371A" w:rsidP="0084371A">
      <w:pPr>
        <w:pStyle w:val="Bibliography"/>
        <w:rPr>
          <w:rFonts w:cs="Times New Roman"/>
        </w:rPr>
      </w:pPr>
      <w:r w:rsidRPr="0084371A">
        <w:rPr>
          <w:rFonts w:cs="Times New Roman"/>
        </w:rPr>
        <w:t xml:space="preserve">Thrift, N. (1997) ‘The still point: resistance, embodiment and dance’, in S. Pile and M. Keith (eds) </w:t>
      </w:r>
      <w:r w:rsidRPr="0084371A">
        <w:rPr>
          <w:rFonts w:cs="Times New Roman"/>
          <w:i/>
          <w:iCs/>
        </w:rPr>
        <w:t>Geographies of Resistance</w:t>
      </w:r>
      <w:r w:rsidRPr="0084371A">
        <w:rPr>
          <w:rFonts w:cs="Times New Roman"/>
        </w:rPr>
        <w:t>. Routledge, pp. 124–151.</w:t>
      </w:r>
    </w:p>
    <w:p w14:paraId="5F54F3DF" w14:textId="77777777" w:rsidR="0084371A" w:rsidRPr="0084371A" w:rsidRDefault="0084371A" w:rsidP="0084371A">
      <w:pPr>
        <w:pStyle w:val="Bibliography"/>
        <w:rPr>
          <w:rFonts w:cs="Times New Roman"/>
        </w:rPr>
      </w:pPr>
      <w:r w:rsidRPr="0084371A">
        <w:rPr>
          <w:rFonts w:cs="Times New Roman"/>
        </w:rPr>
        <w:t xml:space="preserve">Thrift, N. (2004) ‘Intensities of Feeling: Towards a Spatial Politics of Affect’, </w:t>
      </w:r>
      <w:r w:rsidRPr="0084371A">
        <w:rPr>
          <w:rFonts w:cs="Times New Roman"/>
          <w:i/>
          <w:iCs/>
        </w:rPr>
        <w:t>Geografiska Annaler: Series B, Human Geography</w:t>
      </w:r>
      <w:r w:rsidRPr="0084371A">
        <w:rPr>
          <w:rFonts w:cs="Times New Roman"/>
        </w:rPr>
        <w:t>, 86(1), pp. 57–78. Available at: https://doi.org/10.1111/j.0435-3684.2004.00154.x.</w:t>
      </w:r>
    </w:p>
    <w:p w14:paraId="591C90F2" w14:textId="77777777" w:rsidR="0084371A" w:rsidRPr="0084371A" w:rsidRDefault="0084371A" w:rsidP="0084371A">
      <w:pPr>
        <w:pStyle w:val="Bibliography"/>
        <w:rPr>
          <w:rFonts w:cs="Times New Roman"/>
        </w:rPr>
      </w:pPr>
      <w:r w:rsidRPr="0084371A">
        <w:rPr>
          <w:rFonts w:cs="Times New Roman"/>
        </w:rPr>
        <w:t xml:space="preserve">Tolia-Kelly, D.P. (2016) ‘Feeling and Being at the (Postcolonial) Museum: Presencing the Affective Politics of “Race” and Culture:’, </w:t>
      </w:r>
      <w:r w:rsidRPr="0084371A">
        <w:rPr>
          <w:rFonts w:cs="Times New Roman"/>
          <w:i/>
          <w:iCs/>
        </w:rPr>
        <w:t>Sociology</w:t>
      </w:r>
      <w:r w:rsidRPr="0084371A">
        <w:rPr>
          <w:rFonts w:cs="Times New Roman"/>
        </w:rPr>
        <w:t xml:space="preserve"> [Preprint]. Available at: https://doi.org/10.1177/0038038516649554.</w:t>
      </w:r>
    </w:p>
    <w:p w14:paraId="37F17313" w14:textId="77777777" w:rsidR="0084371A" w:rsidRPr="0084371A" w:rsidRDefault="0084371A" w:rsidP="0084371A">
      <w:pPr>
        <w:pStyle w:val="Bibliography"/>
        <w:rPr>
          <w:rFonts w:cs="Times New Roman"/>
        </w:rPr>
      </w:pPr>
      <w:r w:rsidRPr="0084371A">
        <w:rPr>
          <w:rFonts w:cs="Times New Roman"/>
        </w:rPr>
        <w:t xml:space="preserve">Tronto, J. (1993) </w:t>
      </w:r>
      <w:r w:rsidRPr="0084371A">
        <w:rPr>
          <w:rFonts w:cs="Times New Roman"/>
          <w:i/>
          <w:iCs/>
        </w:rPr>
        <w:t>Moral Boundaries: a political argument for an ethic of care</w:t>
      </w:r>
      <w:r w:rsidRPr="0084371A">
        <w:rPr>
          <w:rFonts w:cs="Times New Roman"/>
        </w:rPr>
        <w:t>. New York: Routledge.</w:t>
      </w:r>
    </w:p>
    <w:p w14:paraId="44D86D9A" w14:textId="77777777" w:rsidR="0084371A" w:rsidRPr="0084371A" w:rsidRDefault="0084371A" w:rsidP="0084371A">
      <w:pPr>
        <w:pStyle w:val="Bibliography"/>
        <w:rPr>
          <w:rFonts w:cs="Times New Roman"/>
        </w:rPr>
      </w:pPr>
      <w:r w:rsidRPr="0084371A">
        <w:rPr>
          <w:rFonts w:cs="Times New Roman"/>
        </w:rPr>
        <w:t xml:space="preserve">Trott, C.D. (2021) ‘What difference does it make? Exploring the transformative potential of everyday climate crisis activism by children and youth’, </w:t>
      </w:r>
      <w:r w:rsidRPr="0084371A">
        <w:rPr>
          <w:rFonts w:cs="Times New Roman"/>
          <w:i/>
          <w:iCs/>
        </w:rPr>
        <w:t>Children’s Geographies</w:t>
      </w:r>
      <w:r w:rsidRPr="0084371A">
        <w:rPr>
          <w:rFonts w:cs="Times New Roman"/>
        </w:rPr>
        <w:t>, 19(3), pp. 300–308. Available at: https://doi.org/10.1080/14733285.2020.1870663.</w:t>
      </w:r>
    </w:p>
    <w:p w14:paraId="3DF194A6" w14:textId="77777777" w:rsidR="0084371A" w:rsidRPr="0084371A" w:rsidRDefault="0084371A" w:rsidP="0084371A">
      <w:pPr>
        <w:pStyle w:val="Bibliography"/>
        <w:rPr>
          <w:rFonts w:cs="Times New Roman"/>
        </w:rPr>
      </w:pPr>
      <w:r w:rsidRPr="0084371A">
        <w:rPr>
          <w:rFonts w:cs="Times New Roman"/>
        </w:rPr>
        <w:t xml:space="preserve">Tryl, L. (2021) ‘Opinion: Why Extinction Rebellion’s tactics are working despite the backlash’, </w:t>
      </w:r>
      <w:r w:rsidRPr="0084371A">
        <w:rPr>
          <w:rFonts w:cs="Times New Roman"/>
          <w:i/>
          <w:iCs/>
        </w:rPr>
        <w:t>The Independent</w:t>
      </w:r>
      <w:r w:rsidRPr="0084371A">
        <w:rPr>
          <w:rFonts w:cs="Times New Roman"/>
        </w:rPr>
        <w:t>, 8 February. Available at: https://www.independent.co.uk/climate-change/opinion/extinction-rebellion-protest-london-boris-johnson-climate-crisis-newspapers-b404981.html (Accessed: 13 July 2023).</w:t>
      </w:r>
    </w:p>
    <w:p w14:paraId="77E066C3" w14:textId="77777777" w:rsidR="0084371A" w:rsidRPr="0084371A" w:rsidRDefault="0084371A" w:rsidP="0084371A">
      <w:pPr>
        <w:pStyle w:val="Bibliography"/>
        <w:rPr>
          <w:rFonts w:cs="Times New Roman"/>
        </w:rPr>
      </w:pPr>
      <w:r w:rsidRPr="0084371A">
        <w:rPr>
          <w:rFonts w:cs="Times New Roman"/>
        </w:rPr>
        <w:t xml:space="preserve">Tsing, A.L. </w:t>
      </w:r>
      <w:r w:rsidRPr="0084371A">
        <w:rPr>
          <w:rFonts w:cs="Times New Roman"/>
          <w:i/>
          <w:iCs/>
        </w:rPr>
        <w:t>et al.</w:t>
      </w:r>
      <w:r w:rsidRPr="0084371A">
        <w:rPr>
          <w:rFonts w:cs="Times New Roman"/>
        </w:rPr>
        <w:t xml:space="preserve"> (eds) (2017) </w:t>
      </w:r>
      <w:r w:rsidRPr="0084371A">
        <w:rPr>
          <w:rFonts w:cs="Times New Roman"/>
          <w:i/>
          <w:iCs/>
        </w:rPr>
        <w:t>Arts of living on a damaged planet</w:t>
      </w:r>
      <w:r w:rsidRPr="0084371A">
        <w:rPr>
          <w:rFonts w:cs="Times New Roman"/>
        </w:rPr>
        <w:t>. Minneapolis London: University of Minnesota Press.</w:t>
      </w:r>
    </w:p>
    <w:p w14:paraId="76D34B76" w14:textId="77777777" w:rsidR="0084371A" w:rsidRPr="0084371A" w:rsidRDefault="0084371A" w:rsidP="0084371A">
      <w:pPr>
        <w:pStyle w:val="Bibliography"/>
        <w:rPr>
          <w:rFonts w:cs="Times New Roman"/>
        </w:rPr>
      </w:pPr>
      <w:r w:rsidRPr="0084371A">
        <w:rPr>
          <w:rFonts w:cs="Times New Roman"/>
        </w:rPr>
        <w:t xml:space="preserve">Tsing, A.L. (2021) </w:t>
      </w:r>
      <w:r w:rsidRPr="0084371A">
        <w:rPr>
          <w:rFonts w:cs="Times New Roman"/>
          <w:i/>
          <w:iCs/>
        </w:rPr>
        <w:t>The mushroom at the end of the world: on the possibility of life in capitalist ruins</w:t>
      </w:r>
      <w:r w:rsidRPr="0084371A">
        <w:rPr>
          <w:rFonts w:cs="Times New Roman"/>
        </w:rPr>
        <w:t>. New paperback printing. Princeton Oxford: Princeton University Press.</w:t>
      </w:r>
    </w:p>
    <w:p w14:paraId="2302DB31" w14:textId="77777777" w:rsidR="0084371A" w:rsidRPr="0084371A" w:rsidRDefault="0084371A" w:rsidP="0084371A">
      <w:pPr>
        <w:pStyle w:val="Bibliography"/>
        <w:rPr>
          <w:rFonts w:cs="Times New Roman"/>
        </w:rPr>
      </w:pPr>
      <w:r w:rsidRPr="0084371A">
        <w:rPr>
          <w:rFonts w:cs="Times New Roman"/>
        </w:rPr>
        <w:t xml:space="preserve">Tsing, A.L., Mathews, A.S. and Bubandt, N. (2019) ‘Patchy Anthropocene: Landscape Structure, Multispecies History, and the Retooling of Anthropology: An Introduction to Supplement 20’, </w:t>
      </w:r>
      <w:r w:rsidRPr="0084371A">
        <w:rPr>
          <w:rFonts w:cs="Times New Roman"/>
          <w:i/>
          <w:iCs/>
        </w:rPr>
        <w:t>Current Anthropology</w:t>
      </w:r>
      <w:r w:rsidRPr="0084371A">
        <w:rPr>
          <w:rFonts w:cs="Times New Roman"/>
        </w:rPr>
        <w:t>, 60(S20), pp. S186–S197. Available at: https://doi.org/10.1086/703391.</w:t>
      </w:r>
    </w:p>
    <w:p w14:paraId="3F9F9AE0" w14:textId="77777777" w:rsidR="0084371A" w:rsidRPr="0084371A" w:rsidRDefault="0084371A" w:rsidP="0084371A">
      <w:pPr>
        <w:pStyle w:val="Bibliography"/>
        <w:rPr>
          <w:rFonts w:cs="Times New Roman"/>
        </w:rPr>
      </w:pPr>
      <w:r w:rsidRPr="0084371A">
        <w:rPr>
          <w:rFonts w:cs="Times New Roman"/>
        </w:rPr>
        <w:t xml:space="preserve">Tuck, E., McKenzie, M. and McCoy, K. (2014) ‘Land education: Indigenous, post-colonial, and decolonizing perspectives on place and environmental education research’, </w:t>
      </w:r>
      <w:r w:rsidRPr="0084371A">
        <w:rPr>
          <w:rFonts w:cs="Times New Roman"/>
          <w:i/>
          <w:iCs/>
        </w:rPr>
        <w:t>Environmental Education Research</w:t>
      </w:r>
      <w:r w:rsidRPr="0084371A">
        <w:rPr>
          <w:rFonts w:cs="Times New Roman"/>
        </w:rPr>
        <w:t>, 20(1), pp. 1–23. Available at: https://doi.org/10.1080/13504622.2013.877708.</w:t>
      </w:r>
    </w:p>
    <w:p w14:paraId="6905666E" w14:textId="77777777" w:rsidR="0084371A" w:rsidRPr="0084371A" w:rsidRDefault="0084371A" w:rsidP="0084371A">
      <w:pPr>
        <w:pStyle w:val="Bibliography"/>
        <w:rPr>
          <w:rFonts w:cs="Times New Roman"/>
        </w:rPr>
      </w:pPr>
      <w:r w:rsidRPr="0084371A">
        <w:rPr>
          <w:rFonts w:cs="Times New Roman"/>
        </w:rPr>
        <w:lastRenderedPageBreak/>
        <w:t xml:space="preserve">Turnbull, J., Searle, A. and Lorimer, J. (2023) ‘Anthropause environmentalisms: Noticing natures with the Self-Isolating Bird Club’, </w:t>
      </w:r>
      <w:r w:rsidRPr="0084371A">
        <w:rPr>
          <w:rFonts w:cs="Times New Roman"/>
          <w:i/>
          <w:iCs/>
        </w:rPr>
        <w:t>Transactions of the Institute of British Geographers</w:t>
      </w:r>
      <w:r w:rsidRPr="0084371A">
        <w:rPr>
          <w:rFonts w:cs="Times New Roman"/>
        </w:rPr>
        <w:t>, 48(2), pp. 232–248. Available at: https://doi.org/10.1111/tran.12569.</w:t>
      </w:r>
    </w:p>
    <w:p w14:paraId="0F3768C0" w14:textId="77777777" w:rsidR="0084371A" w:rsidRPr="0084371A" w:rsidRDefault="0084371A" w:rsidP="0084371A">
      <w:pPr>
        <w:pStyle w:val="Bibliography"/>
        <w:rPr>
          <w:rFonts w:cs="Times New Roman"/>
        </w:rPr>
      </w:pPr>
      <w:r w:rsidRPr="0084371A">
        <w:rPr>
          <w:rFonts w:cs="Times New Roman"/>
        </w:rPr>
        <w:t xml:space="preserve">Turner, V. (2017) </w:t>
      </w:r>
      <w:r w:rsidRPr="0084371A">
        <w:rPr>
          <w:rFonts w:cs="Times New Roman"/>
          <w:i/>
          <w:iCs/>
        </w:rPr>
        <w:t>The ritual process: structure and anti-structure</w:t>
      </w:r>
      <w:r w:rsidRPr="0084371A">
        <w:rPr>
          <w:rFonts w:cs="Times New Roman"/>
        </w:rPr>
        <w:t>. Edited by R.D. Abrahams. London New York: Routledge (Lewis Henry Morgan Lectures). Available at: https://doi.org/10.4324/9781315134666.</w:t>
      </w:r>
    </w:p>
    <w:p w14:paraId="5BBA389C" w14:textId="77777777" w:rsidR="0084371A" w:rsidRPr="0084371A" w:rsidRDefault="0084371A" w:rsidP="0084371A">
      <w:pPr>
        <w:pStyle w:val="Bibliography"/>
        <w:rPr>
          <w:rFonts w:cs="Times New Roman"/>
        </w:rPr>
      </w:pPr>
      <w:r w:rsidRPr="0084371A">
        <w:rPr>
          <w:rFonts w:cs="Times New Roman"/>
        </w:rPr>
        <w:t xml:space="preserve">Tutton, R. (2022) ‘The Sociology of Futurelessness’, </w:t>
      </w:r>
      <w:r w:rsidRPr="0084371A">
        <w:rPr>
          <w:rFonts w:cs="Times New Roman"/>
          <w:i/>
          <w:iCs/>
        </w:rPr>
        <w:t>Sociology</w:t>
      </w:r>
      <w:r w:rsidRPr="0084371A">
        <w:rPr>
          <w:rFonts w:cs="Times New Roman"/>
        </w:rPr>
        <w:t>, p. 00380385221122420. Available at: https://doi.org/10.1177/00380385221122420.</w:t>
      </w:r>
    </w:p>
    <w:p w14:paraId="121A8E9E" w14:textId="77777777" w:rsidR="0084371A" w:rsidRPr="0084371A" w:rsidRDefault="0084371A" w:rsidP="0084371A">
      <w:pPr>
        <w:pStyle w:val="Bibliography"/>
        <w:rPr>
          <w:rFonts w:cs="Times New Roman"/>
        </w:rPr>
      </w:pPr>
      <w:r w:rsidRPr="0084371A">
        <w:rPr>
          <w:rFonts w:cs="Times New Roman"/>
        </w:rPr>
        <w:t xml:space="preserve">UNFCCC (2018) ‘Ways of enhancing the implementation of education, training, public awareness, public participation and public access to information so as to enhance actions under the Paris Agreement. Draft conclusions proposed by the Chair.’, in. </w:t>
      </w:r>
      <w:r w:rsidRPr="0084371A">
        <w:rPr>
          <w:rFonts w:cs="Times New Roman"/>
          <w:i/>
          <w:iCs/>
        </w:rPr>
        <w:t>Bonn Climate Conference April 2018</w:t>
      </w:r>
      <w:r w:rsidRPr="0084371A">
        <w:rPr>
          <w:rFonts w:cs="Times New Roman"/>
        </w:rPr>
        <w:t>, United Nations Climate Change. Available at: https://unfccc.int/sites/default/files/resource/cp24_auv_L.3_edu.pdf (Accessed: 6 January 2023).</w:t>
      </w:r>
    </w:p>
    <w:p w14:paraId="1FDE03FD" w14:textId="77777777" w:rsidR="0084371A" w:rsidRPr="0084371A" w:rsidRDefault="0084371A" w:rsidP="0084371A">
      <w:pPr>
        <w:pStyle w:val="Bibliography"/>
        <w:rPr>
          <w:rFonts w:cs="Times New Roman"/>
        </w:rPr>
      </w:pPr>
      <w:r w:rsidRPr="0084371A">
        <w:rPr>
          <w:rFonts w:cs="Times New Roman"/>
        </w:rPr>
        <w:t xml:space="preserve">Uprichard, E. (2008) ‘Children as “Being and Becomings”: Children, Childhood and Temporality’, </w:t>
      </w:r>
      <w:r w:rsidRPr="0084371A">
        <w:rPr>
          <w:rFonts w:cs="Times New Roman"/>
          <w:i/>
          <w:iCs/>
        </w:rPr>
        <w:t>Children &amp; Society</w:t>
      </w:r>
      <w:r w:rsidRPr="0084371A">
        <w:rPr>
          <w:rFonts w:cs="Times New Roman"/>
        </w:rPr>
        <w:t>, 22(4), pp. 303–313. Available at: https://doi.org/10.1111/j.1099-0860.2007.00110.x.</w:t>
      </w:r>
    </w:p>
    <w:p w14:paraId="234BCA6B" w14:textId="77777777" w:rsidR="0084371A" w:rsidRPr="0084371A" w:rsidRDefault="0084371A" w:rsidP="0084371A">
      <w:pPr>
        <w:pStyle w:val="Bibliography"/>
        <w:rPr>
          <w:rFonts w:cs="Times New Roman"/>
        </w:rPr>
      </w:pPr>
      <w:r w:rsidRPr="0084371A">
        <w:rPr>
          <w:rFonts w:cs="Times New Roman"/>
        </w:rPr>
        <w:t xml:space="preserve">Usher, K., Durkin, J. and Bhullar, N. (2019) ‘Eco-anxiety: How thinking about climate change-related environmental decline is affecting our mental health’, </w:t>
      </w:r>
      <w:r w:rsidRPr="0084371A">
        <w:rPr>
          <w:rFonts w:cs="Times New Roman"/>
          <w:i/>
          <w:iCs/>
        </w:rPr>
        <w:t>International Journal of Mental Health Nursing</w:t>
      </w:r>
      <w:r w:rsidRPr="0084371A">
        <w:rPr>
          <w:rFonts w:cs="Times New Roman"/>
        </w:rPr>
        <w:t>, 28(6), pp. 1233–1234. Available at: https://doi.org/10.1111/inm.12673.</w:t>
      </w:r>
    </w:p>
    <w:p w14:paraId="2DA1259E" w14:textId="77777777" w:rsidR="0084371A" w:rsidRPr="0084371A" w:rsidRDefault="0084371A" w:rsidP="0084371A">
      <w:pPr>
        <w:pStyle w:val="Bibliography"/>
        <w:rPr>
          <w:rFonts w:cs="Times New Roman"/>
        </w:rPr>
      </w:pPr>
      <w:r w:rsidRPr="0084371A">
        <w:rPr>
          <w:rFonts w:cs="Times New Roman"/>
        </w:rPr>
        <w:t xml:space="preserve">Valentine, G. (2005) ‘Geography and ethics: moral geographies? Ethical commitment in research and teaching’, </w:t>
      </w:r>
      <w:r w:rsidRPr="0084371A">
        <w:rPr>
          <w:rFonts w:cs="Times New Roman"/>
          <w:i/>
          <w:iCs/>
        </w:rPr>
        <w:t>Progress in Human Geography</w:t>
      </w:r>
      <w:r w:rsidRPr="0084371A">
        <w:rPr>
          <w:rFonts w:cs="Times New Roman"/>
        </w:rPr>
        <w:t>, 29(4), pp. 483–487. Available at: https://doi.org/10.1191/0309132505ph561pr.</w:t>
      </w:r>
    </w:p>
    <w:p w14:paraId="1A2CE176" w14:textId="77777777" w:rsidR="0084371A" w:rsidRPr="0084371A" w:rsidRDefault="0084371A" w:rsidP="0084371A">
      <w:pPr>
        <w:pStyle w:val="Bibliography"/>
        <w:rPr>
          <w:rFonts w:cs="Times New Roman"/>
        </w:rPr>
      </w:pPr>
      <w:r w:rsidRPr="0084371A">
        <w:rPr>
          <w:rFonts w:cs="Times New Roman"/>
        </w:rPr>
        <w:t xml:space="preserve">Vannini, P. (2015) ‘Non-representational ethnography: new ways of animating lifeworlds’, </w:t>
      </w:r>
      <w:r w:rsidRPr="0084371A">
        <w:rPr>
          <w:rFonts w:cs="Times New Roman"/>
          <w:i/>
          <w:iCs/>
        </w:rPr>
        <w:t>cultural geographies</w:t>
      </w:r>
      <w:r w:rsidRPr="0084371A">
        <w:rPr>
          <w:rFonts w:cs="Times New Roman"/>
        </w:rPr>
        <w:t>, 22(2), pp. 317–327. Available at: https://doi.org/10.1177/1474474014555657.</w:t>
      </w:r>
    </w:p>
    <w:p w14:paraId="46D23526" w14:textId="77777777" w:rsidR="0084371A" w:rsidRPr="0084371A" w:rsidRDefault="0084371A" w:rsidP="0084371A">
      <w:pPr>
        <w:pStyle w:val="Bibliography"/>
        <w:rPr>
          <w:rFonts w:cs="Times New Roman"/>
        </w:rPr>
      </w:pPr>
      <w:r w:rsidRPr="0084371A">
        <w:rPr>
          <w:rFonts w:cs="Times New Roman"/>
        </w:rPr>
        <w:t xml:space="preserve">Viveiros de Castro, E. (2019) ‘On Models and Examples: Engineers and Bricoleurs in the Anthropocene’, </w:t>
      </w:r>
      <w:r w:rsidRPr="0084371A">
        <w:rPr>
          <w:rFonts w:cs="Times New Roman"/>
          <w:i/>
          <w:iCs/>
        </w:rPr>
        <w:t>Current Anthropology</w:t>
      </w:r>
      <w:r w:rsidRPr="0084371A">
        <w:rPr>
          <w:rFonts w:cs="Times New Roman"/>
        </w:rPr>
        <w:t>, 60(S20), pp. S296–S308. Available at: https://doi.org/10.1086/702787.</w:t>
      </w:r>
    </w:p>
    <w:p w14:paraId="094DBF03" w14:textId="77777777" w:rsidR="0084371A" w:rsidRPr="0084371A" w:rsidRDefault="0084371A" w:rsidP="0084371A">
      <w:pPr>
        <w:pStyle w:val="Bibliography"/>
        <w:rPr>
          <w:rFonts w:cs="Times New Roman"/>
        </w:rPr>
      </w:pPr>
      <w:r w:rsidRPr="0084371A">
        <w:rPr>
          <w:rFonts w:cs="Times New Roman"/>
        </w:rPr>
        <w:t xml:space="preserve">Wainwright, J. (2020) ‘How Not to Think about Climate Change’, </w:t>
      </w:r>
      <w:r w:rsidRPr="0084371A">
        <w:rPr>
          <w:rFonts w:cs="Times New Roman"/>
          <w:i/>
          <w:iCs/>
        </w:rPr>
        <w:t>GeoHumanities</w:t>
      </w:r>
      <w:r w:rsidRPr="0084371A">
        <w:rPr>
          <w:rFonts w:cs="Times New Roman"/>
        </w:rPr>
        <w:t>, 6(1), pp. 205–214. Available at: https://doi.org/10.1080/2373566X.2020.1735475.</w:t>
      </w:r>
    </w:p>
    <w:p w14:paraId="06A57F28" w14:textId="77777777" w:rsidR="0084371A" w:rsidRPr="0084371A" w:rsidRDefault="0084371A" w:rsidP="0084371A">
      <w:pPr>
        <w:pStyle w:val="Bibliography"/>
        <w:rPr>
          <w:rFonts w:cs="Times New Roman"/>
        </w:rPr>
      </w:pPr>
      <w:r w:rsidRPr="0084371A">
        <w:rPr>
          <w:rFonts w:cs="Times New Roman"/>
        </w:rPr>
        <w:t xml:space="preserve">Walker, C. (2017a) ‘Embodying “the Next Generation”: children’s everyday environmental activism in India and England’, </w:t>
      </w:r>
      <w:r w:rsidRPr="0084371A">
        <w:rPr>
          <w:rFonts w:cs="Times New Roman"/>
          <w:i/>
          <w:iCs/>
        </w:rPr>
        <w:t>Contemporary Social Science</w:t>
      </w:r>
      <w:r w:rsidRPr="0084371A">
        <w:rPr>
          <w:rFonts w:cs="Times New Roman"/>
        </w:rPr>
        <w:t>, 12(1–2), pp. 13–26. Available at: https://doi.org/10.1080/21582041.2017.1325922.</w:t>
      </w:r>
    </w:p>
    <w:p w14:paraId="160BC354" w14:textId="77777777" w:rsidR="0084371A" w:rsidRPr="0084371A" w:rsidRDefault="0084371A" w:rsidP="0084371A">
      <w:pPr>
        <w:pStyle w:val="Bibliography"/>
        <w:rPr>
          <w:rFonts w:cs="Times New Roman"/>
        </w:rPr>
      </w:pPr>
      <w:r w:rsidRPr="0084371A">
        <w:rPr>
          <w:rFonts w:cs="Times New Roman"/>
        </w:rPr>
        <w:lastRenderedPageBreak/>
        <w:t xml:space="preserve">Walker, C. (2017b) ‘Embodying “the Next Generation”: children’s everyday environmental activism in India and England’, </w:t>
      </w:r>
      <w:r w:rsidRPr="0084371A">
        <w:rPr>
          <w:rFonts w:cs="Times New Roman"/>
          <w:i/>
          <w:iCs/>
        </w:rPr>
        <w:t>Contemporary Social Science</w:t>
      </w:r>
      <w:r w:rsidRPr="0084371A">
        <w:rPr>
          <w:rFonts w:cs="Times New Roman"/>
        </w:rPr>
        <w:t>, 12(1–2), pp. 13–26. Available at: https://doi.org/10.1080/21582041.2017.1325922.</w:t>
      </w:r>
    </w:p>
    <w:p w14:paraId="5C511DEB" w14:textId="3EF83E51" w:rsidR="0084371A" w:rsidRPr="0084371A" w:rsidRDefault="0084371A" w:rsidP="0084371A">
      <w:pPr>
        <w:pStyle w:val="Bibliography"/>
        <w:rPr>
          <w:rFonts w:cs="Times New Roman"/>
        </w:rPr>
      </w:pPr>
      <w:r w:rsidRPr="0084371A">
        <w:rPr>
          <w:rFonts w:cs="Times New Roman"/>
        </w:rPr>
        <w:t xml:space="preserve">Walker, C. (2021) ‘“Generation Z” and “second generation”: an agenda for learning from cross-cultural negotiations of the climate crisis in the lives of </w:t>
      </w:r>
      <w:r w:rsidR="000C2EA8" w:rsidRPr="0084371A">
        <w:rPr>
          <w:rFonts w:cs="Times New Roman"/>
        </w:rPr>
        <w:t>second-generation</w:t>
      </w:r>
      <w:r w:rsidRPr="0084371A">
        <w:rPr>
          <w:rFonts w:cs="Times New Roman"/>
        </w:rPr>
        <w:t xml:space="preserve"> immigrants’, </w:t>
      </w:r>
      <w:r w:rsidRPr="0084371A">
        <w:rPr>
          <w:rFonts w:cs="Times New Roman"/>
          <w:i/>
          <w:iCs/>
        </w:rPr>
        <w:t>Children’s Geographies</w:t>
      </w:r>
      <w:r w:rsidRPr="0084371A">
        <w:rPr>
          <w:rFonts w:cs="Times New Roman"/>
        </w:rPr>
        <w:t>, 19(3), pp. 267–274. Available at: https://doi.org/10.1080/14733285.2020.1817334.</w:t>
      </w:r>
    </w:p>
    <w:p w14:paraId="2EF5A740" w14:textId="2006D7B6" w:rsidR="0084371A" w:rsidRPr="0084371A" w:rsidRDefault="0084371A" w:rsidP="0084371A">
      <w:pPr>
        <w:pStyle w:val="Bibliography"/>
        <w:rPr>
          <w:rFonts w:cs="Times New Roman"/>
        </w:rPr>
      </w:pPr>
      <w:r w:rsidRPr="0084371A">
        <w:rPr>
          <w:rFonts w:cs="Times New Roman"/>
        </w:rPr>
        <w:t>Wehner, K. (2017) ‘Towards an Ecological Museology: Responding to the Animal-</w:t>
      </w:r>
      <w:r w:rsidR="000C2EA8" w:rsidRPr="0084371A">
        <w:rPr>
          <w:rFonts w:cs="Times New Roman"/>
        </w:rPr>
        <w:t>Objects of</w:t>
      </w:r>
      <w:r w:rsidRPr="0084371A">
        <w:rPr>
          <w:rFonts w:cs="Times New Roman"/>
        </w:rPr>
        <w:t xml:space="preserve"> the Australian Institute of Anatomy Collection’, in J. Newell, L. Robin, and K. Wehner (eds) </w:t>
      </w:r>
      <w:r w:rsidRPr="0084371A">
        <w:rPr>
          <w:rFonts w:cs="Times New Roman"/>
          <w:i/>
          <w:iCs/>
        </w:rPr>
        <w:t>Curating the future: museums, communities and climate change</w:t>
      </w:r>
      <w:r w:rsidRPr="0084371A">
        <w:rPr>
          <w:rFonts w:cs="Times New Roman"/>
        </w:rPr>
        <w:t xml:space="preserve">. </w:t>
      </w:r>
      <w:r w:rsidR="000C2EA8" w:rsidRPr="0084371A">
        <w:rPr>
          <w:rFonts w:cs="Times New Roman"/>
        </w:rPr>
        <w:t>London;</w:t>
      </w:r>
      <w:r w:rsidRPr="0084371A">
        <w:rPr>
          <w:rFonts w:cs="Times New Roman"/>
        </w:rPr>
        <w:t xml:space="preserve"> New York, NY: Routledge/Taylor &amp; Francis Group (Routledge environmental humanities), pp. 85–100.</w:t>
      </w:r>
    </w:p>
    <w:p w14:paraId="211E04CA" w14:textId="77777777" w:rsidR="0084371A" w:rsidRPr="0084371A" w:rsidRDefault="0084371A" w:rsidP="0084371A">
      <w:pPr>
        <w:pStyle w:val="Bibliography"/>
        <w:rPr>
          <w:rFonts w:cs="Times New Roman"/>
        </w:rPr>
      </w:pPr>
      <w:r w:rsidRPr="0084371A">
        <w:rPr>
          <w:rFonts w:cs="Times New Roman"/>
        </w:rPr>
        <w:t xml:space="preserve">Weintrobe, S. (2013) ‘The difficult problem of anxiety in thinking about climate change’, in S. Weintrobe (ed.) </w:t>
      </w:r>
      <w:r w:rsidRPr="0084371A">
        <w:rPr>
          <w:rFonts w:cs="Times New Roman"/>
          <w:i/>
          <w:iCs/>
        </w:rPr>
        <w:t>Engaging with climate change: psychoanalytic and interdisciplinary perspectives</w:t>
      </w:r>
      <w:r w:rsidRPr="0084371A">
        <w:rPr>
          <w:rFonts w:cs="Times New Roman"/>
        </w:rPr>
        <w:t>. Abingdon New York: Routledge (The new library of psychoanalysis), pp. 33–47.</w:t>
      </w:r>
    </w:p>
    <w:p w14:paraId="17AA7840" w14:textId="77777777" w:rsidR="0084371A" w:rsidRPr="0084371A" w:rsidRDefault="0084371A" w:rsidP="0084371A">
      <w:pPr>
        <w:pStyle w:val="Bibliography"/>
        <w:rPr>
          <w:rFonts w:cs="Times New Roman"/>
        </w:rPr>
      </w:pPr>
      <w:r w:rsidRPr="0084371A">
        <w:rPr>
          <w:rFonts w:cs="Times New Roman"/>
        </w:rPr>
        <w:t xml:space="preserve">Weintrobe, S. (2020) ‘Moral injury, the culture of uncare and the climate bubble’, </w:t>
      </w:r>
      <w:r w:rsidRPr="0084371A">
        <w:rPr>
          <w:rFonts w:cs="Times New Roman"/>
          <w:i/>
          <w:iCs/>
        </w:rPr>
        <w:t>Journal of Social Work Practice</w:t>
      </w:r>
      <w:r w:rsidRPr="0084371A">
        <w:rPr>
          <w:rFonts w:cs="Times New Roman"/>
        </w:rPr>
        <w:t>, 34(4), pp. 351–362. Available at: https://doi.org/10.1080/02650533.2020.1844167.</w:t>
      </w:r>
    </w:p>
    <w:p w14:paraId="01D3F1F1" w14:textId="77777777" w:rsidR="0084371A" w:rsidRPr="0084371A" w:rsidRDefault="0084371A" w:rsidP="0084371A">
      <w:pPr>
        <w:pStyle w:val="Bibliography"/>
        <w:rPr>
          <w:rFonts w:cs="Times New Roman"/>
        </w:rPr>
      </w:pPr>
      <w:r w:rsidRPr="0084371A">
        <w:rPr>
          <w:rFonts w:cs="Times New Roman"/>
        </w:rPr>
        <w:t xml:space="preserve">Weintrobe, S. (2021) </w:t>
      </w:r>
      <w:r w:rsidRPr="0084371A">
        <w:rPr>
          <w:rFonts w:cs="Times New Roman"/>
          <w:i/>
          <w:iCs/>
        </w:rPr>
        <w:t>Psychological roots of the climate crisis: neoliberal exceptionalism and the culture of uncare</w:t>
      </w:r>
      <w:r w:rsidRPr="0084371A">
        <w:rPr>
          <w:rFonts w:cs="Times New Roman"/>
        </w:rPr>
        <w:t>. New York (N.Y.): Bloomsbury Academic (Psychoanalytic horizons).</w:t>
      </w:r>
    </w:p>
    <w:p w14:paraId="3AF550FD" w14:textId="77777777" w:rsidR="0084371A" w:rsidRPr="0084371A" w:rsidRDefault="0084371A" w:rsidP="0084371A">
      <w:pPr>
        <w:pStyle w:val="Bibliography"/>
        <w:rPr>
          <w:rFonts w:cs="Times New Roman"/>
        </w:rPr>
      </w:pPr>
      <w:r w:rsidRPr="0084371A">
        <w:rPr>
          <w:rFonts w:cs="Times New Roman"/>
        </w:rPr>
        <w:t xml:space="preserve">Weldemariam, K. (2020) ‘“Becoming-with bees”: generating affect and response-abilities with the dying bees in early childhood education’, </w:t>
      </w:r>
      <w:r w:rsidRPr="0084371A">
        <w:rPr>
          <w:rFonts w:cs="Times New Roman"/>
          <w:i/>
          <w:iCs/>
        </w:rPr>
        <w:t>Discourse: Studies in the Cultural Politics of Education</w:t>
      </w:r>
      <w:r w:rsidRPr="0084371A">
        <w:rPr>
          <w:rFonts w:cs="Times New Roman"/>
        </w:rPr>
        <w:t>, 41(3), pp. 391–406. Available at: https://doi.org/10.1080/01596306.2019.1607402.</w:t>
      </w:r>
    </w:p>
    <w:p w14:paraId="7030DAB8" w14:textId="77777777" w:rsidR="0084371A" w:rsidRPr="0084371A" w:rsidRDefault="0084371A" w:rsidP="0084371A">
      <w:pPr>
        <w:pStyle w:val="Bibliography"/>
        <w:rPr>
          <w:rFonts w:cs="Times New Roman"/>
        </w:rPr>
      </w:pPr>
      <w:r w:rsidRPr="0084371A">
        <w:rPr>
          <w:rFonts w:cs="Times New Roman"/>
        </w:rPr>
        <w:t xml:space="preserve">Westreich, L. (2020) </w:t>
      </w:r>
      <w:r w:rsidRPr="0084371A">
        <w:rPr>
          <w:rFonts w:cs="Times New Roman"/>
          <w:i/>
          <w:iCs/>
        </w:rPr>
        <w:t>‘Bee-washing’ hurts bees and misleads consumers</w:t>
      </w:r>
      <w:r w:rsidRPr="0084371A">
        <w:rPr>
          <w:rFonts w:cs="Times New Roman"/>
        </w:rPr>
        <w:t xml:space="preserve">, </w:t>
      </w:r>
      <w:r w:rsidRPr="0084371A">
        <w:rPr>
          <w:rFonts w:cs="Times New Roman"/>
          <w:i/>
          <w:iCs/>
        </w:rPr>
        <w:t>The Conversation</w:t>
      </w:r>
      <w:r w:rsidRPr="0084371A">
        <w:rPr>
          <w:rFonts w:cs="Times New Roman"/>
        </w:rPr>
        <w:t>. Available at: http://theconversation.com/bee-washing-hurts-bees-and-misleads-consumers-131188 (Accessed: 18 January 2024).</w:t>
      </w:r>
    </w:p>
    <w:p w14:paraId="1D43A966" w14:textId="77777777" w:rsidR="0084371A" w:rsidRPr="0084371A" w:rsidRDefault="0084371A" w:rsidP="0084371A">
      <w:pPr>
        <w:pStyle w:val="Bibliography"/>
        <w:rPr>
          <w:rFonts w:cs="Times New Roman"/>
        </w:rPr>
      </w:pPr>
      <w:r w:rsidRPr="0084371A">
        <w:rPr>
          <w:rFonts w:cs="Times New Roman"/>
        </w:rPr>
        <w:t xml:space="preserve">Westwell, E. and Bunting, J. (2020) ‘The regenerative culture of Extinction Rebellion: self-care, people care, planet care’, </w:t>
      </w:r>
      <w:r w:rsidRPr="0084371A">
        <w:rPr>
          <w:rFonts w:cs="Times New Roman"/>
          <w:i/>
          <w:iCs/>
        </w:rPr>
        <w:t>Environmental Politics</w:t>
      </w:r>
      <w:r w:rsidRPr="0084371A">
        <w:rPr>
          <w:rFonts w:cs="Times New Roman"/>
        </w:rPr>
        <w:t>, 29(3), pp. 546–551. Available at: https://doi.org/10.1080/09644016.2020.1747136.</w:t>
      </w:r>
    </w:p>
    <w:p w14:paraId="47C67EE7" w14:textId="77777777" w:rsidR="0084371A" w:rsidRPr="0084371A" w:rsidRDefault="0084371A" w:rsidP="0084371A">
      <w:pPr>
        <w:pStyle w:val="Bibliography"/>
        <w:rPr>
          <w:rFonts w:cs="Times New Roman"/>
        </w:rPr>
      </w:pPr>
      <w:r w:rsidRPr="0084371A">
        <w:rPr>
          <w:rFonts w:cs="Times New Roman"/>
        </w:rPr>
        <w:t xml:space="preserve">Whyte, K. (2020a) ‘Against crisis epistemology’, in Hokowhitu, B. et al., </w:t>
      </w:r>
      <w:r w:rsidRPr="0084371A">
        <w:rPr>
          <w:rFonts w:cs="Times New Roman"/>
          <w:i/>
          <w:iCs/>
        </w:rPr>
        <w:t>Routledge Handbook of Critical Indigenous Studies</w:t>
      </w:r>
      <w:r w:rsidRPr="0084371A">
        <w:rPr>
          <w:rFonts w:cs="Times New Roman"/>
        </w:rPr>
        <w:t>. 1st edn. Edited by B. Hokowhitu et al. Abingdon, Oxon; New York, NY: Routledge, 2021.: Routledge, pp. 52–64. Available at: https://doi.org/10.4324/9780429440229-6.</w:t>
      </w:r>
    </w:p>
    <w:p w14:paraId="24FF3D62" w14:textId="77777777" w:rsidR="0084371A" w:rsidRPr="0084371A" w:rsidRDefault="0084371A" w:rsidP="0084371A">
      <w:pPr>
        <w:pStyle w:val="Bibliography"/>
        <w:rPr>
          <w:rFonts w:cs="Times New Roman"/>
        </w:rPr>
      </w:pPr>
      <w:r w:rsidRPr="0084371A">
        <w:rPr>
          <w:rFonts w:cs="Times New Roman"/>
        </w:rPr>
        <w:t xml:space="preserve">Whyte, K. (2020b) ‘Too late for indigenous climate justice: Ecological and relational tipping points’, </w:t>
      </w:r>
      <w:r w:rsidRPr="0084371A">
        <w:rPr>
          <w:rFonts w:cs="Times New Roman"/>
          <w:i/>
          <w:iCs/>
        </w:rPr>
        <w:t>WIREs Climate Change</w:t>
      </w:r>
      <w:r w:rsidRPr="0084371A">
        <w:rPr>
          <w:rFonts w:cs="Times New Roman"/>
        </w:rPr>
        <w:t>, 11(1), p. e603. Available at: https://doi.org/10.1002/wcc.603.</w:t>
      </w:r>
    </w:p>
    <w:p w14:paraId="6EE2ADCB" w14:textId="77777777" w:rsidR="0084371A" w:rsidRPr="0084371A" w:rsidRDefault="0084371A" w:rsidP="0084371A">
      <w:pPr>
        <w:pStyle w:val="Bibliography"/>
        <w:rPr>
          <w:rFonts w:cs="Times New Roman"/>
        </w:rPr>
      </w:pPr>
      <w:r w:rsidRPr="0084371A">
        <w:rPr>
          <w:rFonts w:cs="Times New Roman"/>
        </w:rPr>
        <w:lastRenderedPageBreak/>
        <w:t xml:space="preserve">Wilkinson, C. </w:t>
      </w:r>
      <w:r w:rsidRPr="0084371A">
        <w:rPr>
          <w:rFonts w:cs="Times New Roman"/>
          <w:i/>
          <w:iCs/>
        </w:rPr>
        <w:t>et al.</w:t>
      </w:r>
      <w:r w:rsidRPr="0084371A">
        <w:rPr>
          <w:rFonts w:cs="Times New Roman"/>
        </w:rPr>
        <w:t xml:space="preserve"> (2021) ‘Not a nurse but more than a mother: the everyday geographies of mothering children with complex heath care needs’, </w:t>
      </w:r>
      <w:r w:rsidRPr="0084371A">
        <w:rPr>
          <w:rFonts w:cs="Times New Roman"/>
          <w:i/>
          <w:iCs/>
        </w:rPr>
        <w:t>Children’s Geographies</w:t>
      </w:r>
      <w:r w:rsidRPr="0084371A">
        <w:rPr>
          <w:rFonts w:cs="Times New Roman"/>
        </w:rPr>
        <w:t>, 19(2), pp. 158–171. Available at: https://doi.org/10.1080/14733285.2020.1755420.</w:t>
      </w:r>
    </w:p>
    <w:p w14:paraId="093232BF" w14:textId="77777777" w:rsidR="0084371A" w:rsidRPr="0084371A" w:rsidRDefault="0084371A" w:rsidP="0084371A">
      <w:pPr>
        <w:pStyle w:val="Bibliography"/>
        <w:rPr>
          <w:rFonts w:cs="Times New Roman"/>
        </w:rPr>
      </w:pPr>
      <w:r w:rsidRPr="0084371A">
        <w:rPr>
          <w:rFonts w:cs="Times New Roman"/>
        </w:rPr>
        <w:t xml:space="preserve">Wilson, H.F. (2023) ‘Coming to terms with affective infrastructure’, </w:t>
      </w:r>
      <w:r w:rsidRPr="0084371A">
        <w:rPr>
          <w:rFonts w:cs="Times New Roman"/>
          <w:i/>
          <w:iCs/>
        </w:rPr>
        <w:t>Dialogues in Human Geography</w:t>
      </w:r>
      <w:r w:rsidRPr="0084371A">
        <w:rPr>
          <w:rFonts w:cs="Times New Roman"/>
        </w:rPr>
        <w:t>, p. 20438206231154347. Available at: https://doi.org/10.1177/20438206231154347.</w:t>
      </w:r>
    </w:p>
    <w:p w14:paraId="65D16F60" w14:textId="77777777" w:rsidR="0084371A" w:rsidRPr="0084371A" w:rsidRDefault="0084371A" w:rsidP="0084371A">
      <w:pPr>
        <w:pStyle w:val="Bibliography"/>
        <w:rPr>
          <w:rFonts w:cs="Times New Roman"/>
        </w:rPr>
      </w:pPr>
      <w:r w:rsidRPr="0084371A">
        <w:rPr>
          <w:rFonts w:cs="Times New Roman"/>
        </w:rPr>
        <w:t xml:space="preserve">Wilson, H.F. and Anderson, B. (2020) ‘Detachment, disaffection, and other ambivalent affects’, </w:t>
      </w:r>
      <w:r w:rsidRPr="0084371A">
        <w:rPr>
          <w:rFonts w:cs="Times New Roman"/>
          <w:i/>
          <w:iCs/>
        </w:rPr>
        <w:t>Environment and Planning C: Politics and Space</w:t>
      </w:r>
      <w:r w:rsidRPr="0084371A">
        <w:rPr>
          <w:rFonts w:cs="Times New Roman"/>
        </w:rPr>
        <w:t>, 38(4), pp. 591–598. Available at: https://doi.org/10.1177/2399654420912445f.</w:t>
      </w:r>
    </w:p>
    <w:p w14:paraId="2EAA933D" w14:textId="77777777" w:rsidR="0084371A" w:rsidRPr="0084371A" w:rsidRDefault="0084371A" w:rsidP="0084371A">
      <w:pPr>
        <w:pStyle w:val="Bibliography"/>
        <w:rPr>
          <w:rFonts w:cs="Times New Roman"/>
        </w:rPr>
      </w:pPr>
      <w:r w:rsidRPr="0084371A">
        <w:rPr>
          <w:rFonts w:cs="Times New Roman"/>
        </w:rPr>
        <w:t xml:space="preserve">Withers, C.W.J. (1995) ‘Geography, Natural History and the Eighteenth-Century Enlightenment: Putting the World in Place’, </w:t>
      </w:r>
      <w:r w:rsidRPr="0084371A">
        <w:rPr>
          <w:rFonts w:cs="Times New Roman"/>
          <w:i/>
          <w:iCs/>
        </w:rPr>
        <w:t>History Workshop Journal</w:t>
      </w:r>
      <w:r w:rsidRPr="0084371A">
        <w:rPr>
          <w:rFonts w:cs="Times New Roman"/>
        </w:rPr>
        <w:t>, (39), pp. 136–163.</w:t>
      </w:r>
    </w:p>
    <w:p w14:paraId="60DF4B13" w14:textId="77777777" w:rsidR="0084371A" w:rsidRPr="0084371A" w:rsidRDefault="0084371A" w:rsidP="0084371A">
      <w:pPr>
        <w:pStyle w:val="Bibliography"/>
        <w:rPr>
          <w:rFonts w:cs="Times New Roman"/>
        </w:rPr>
      </w:pPr>
      <w:r w:rsidRPr="0084371A">
        <w:rPr>
          <w:rFonts w:cs="Times New Roman"/>
        </w:rPr>
        <w:t xml:space="preserve">Woodyer, T. (2012) ‘Ludic geographies: not merely child’s play’, </w:t>
      </w:r>
      <w:r w:rsidRPr="0084371A">
        <w:rPr>
          <w:rFonts w:cs="Times New Roman"/>
          <w:i/>
          <w:iCs/>
        </w:rPr>
        <w:t>Geography Compass</w:t>
      </w:r>
      <w:r w:rsidRPr="0084371A">
        <w:rPr>
          <w:rFonts w:cs="Times New Roman"/>
        </w:rPr>
        <w:t>, 6(6), pp. 313–326. Available at: https://doi.org/10.1111/j.1749-8198.2012.00477.x.</w:t>
      </w:r>
    </w:p>
    <w:p w14:paraId="714FEF6A" w14:textId="030C3925" w:rsidR="0084371A" w:rsidRPr="0084371A" w:rsidRDefault="0084371A" w:rsidP="0084371A">
      <w:pPr>
        <w:pStyle w:val="Bibliography"/>
        <w:rPr>
          <w:rFonts w:cs="Times New Roman"/>
        </w:rPr>
      </w:pPr>
      <w:r w:rsidRPr="0084371A">
        <w:rPr>
          <w:rFonts w:cs="Times New Roman"/>
        </w:rPr>
        <w:t xml:space="preserve">World Commission on Environment and Development (ed.) (1987) </w:t>
      </w:r>
      <w:r w:rsidRPr="0084371A">
        <w:rPr>
          <w:rFonts w:cs="Times New Roman"/>
          <w:i/>
          <w:iCs/>
        </w:rPr>
        <w:t>Our common future</w:t>
      </w:r>
      <w:r w:rsidRPr="0084371A">
        <w:rPr>
          <w:rFonts w:cs="Times New Roman"/>
        </w:rPr>
        <w:t xml:space="preserve">. </w:t>
      </w:r>
      <w:r w:rsidR="000C2EA8" w:rsidRPr="0084371A">
        <w:rPr>
          <w:rFonts w:cs="Times New Roman"/>
        </w:rPr>
        <w:t>Oxford;</w:t>
      </w:r>
      <w:r w:rsidRPr="0084371A">
        <w:rPr>
          <w:rFonts w:cs="Times New Roman"/>
        </w:rPr>
        <w:t xml:space="preserve"> New York: Oxford University Press (Oxford paperbacks).</w:t>
      </w:r>
    </w:p>
    <w:p w14:paraId="22A0BBB5" w14:textId="77777777" w:rsidR="0084371A" w:rsidRPr="0084371A" w:rsidRDefault="0084371A" w:rsidP="0084371A">
      <w:pPr>
        <w:pStyle w:val="Bibliography"/>
        <w:rPr>
          <w:rFonts w:cs="Times New Roman"/>
        </w:rPr>
      </w:pPr>
      <w:r w:rsidRPr="0084371A">
        <w:rPr>
          <w:rFonts w:cs="Times New Roman"/>
        </w:rPr>
        <w:t xml:space="preserve">World Economic Forum (2023) ‘This is why “polycrisis” is a useful way of looking at the world right now’, </w:t>
      </w:r>
      <w:r w:rsidRPr="0084371A">
        <w:rPr>
          <w:rFonts w:cs="Times New Roman"/>
          <w:i/>
          <w:iCs/>
        </w:rPr>
        <w:t>World Economic Forum</w:t>
      </w:r>
      <w:r w:rsidRPr="0084371A">
        <w:rPr>
          <w:rFonts w:cs="Times New Roman"/>
        </w:rPr>
        <w:t>, 7 March. Available at: https://www.weforum.org/agenda/2023/03/polycrisis-adam-tooze-historian-explains/ (Accessed: 14 March 2024).</w:t>
      </w:r>
    </w:p>
    <w:p w14:paraId="0B4DCE85" w14:textId="77777777" w:rsidR="0084371A" w:rsidRPr="0084371A" w:rsidRDefault="0084371A" w:rsidP="0084371A">
      <w:pPr>
        <w:pStyle w:val="Bibliography"/>
        <w:rPr>
          <w:rFonts w:cs="Times New Roman"/>
        </w:rPr>
      </w:pPr>
      <w:r w:rsidRPr="0084371A">
        <w:rPr>
          <w:rFonts w:cs="Times New Roman"/>
        </w:rPr>
        <w:t xml:space="preserve">Xu, C., van Liempt, I. and Bailey, A. (2025) ‘Affective practices and embodied cultural performances: creating atmospheres at Hanfu festivals’, </w:t>
      </w:r>
      <w:r w:rsidRPr="0084371A">
        <w:rPr>
          <w:rFonts w:cs="Times New Roman"/>
          <w:i/>
          <w:iCs/>
        </w:rPr>
        <w:t>Social and Cultural Geography</w:t>
      </w:r>
      <w:r w:rsidRPr="0084371A">
        <w:rPr>
          <w:rFonts w:cs="Times New Roman"/>
        </w:rPr>
        <w:t xml:space="preserve"> [Preprint]. Available at: https://doi.org/10.1080/14649365.2025.2564636.</w:t>
      </w:r>
    </w:p>
    <w:p w14:paraId="42F88DE5" w14:textId="77777777" w:rsidR="0084371A" w:rsidRPr="0084371A" w:rsidRDefault="0084371A" w:rsidP="0084371A">
      <w:pPr>
        <w:pStyle w:val="Bibliography"/>
        <w:rPr>
          <w:rFonts w:cs="Times New Roman"/>
        </w:rPr>
      </w:pPr>
      <w:r w:rsidRPr="0084371A">
        <w:rPr>
          <w:rFonts w:cs="Times New Roman"/>
        </w:rPr>
        <w:t xml:space="preserve">Yamada-Rice, D. (2018) ‘Licking planets and stomping on buildings: children’s interactions with curated spaces in virtual reality’, </w:t>
      </w:r>
      <w:r w:rsidRPr="0084371A">
        <w:rPr>
          <w:rFonts w:cs="Times New Roman"/>
          <w:i/>
          <w:iCs/>
        </w:rPr>
        <w:t>Children’s Geographies</w:t>
      </w:r>
      <w:r w:rsidRPr="0084371A">
        <w:rPr>
          <w:rFonts w:cs="Times New Roman"/>
        </w:rPr>
        <w:t>, 16(5), pp. 529–538. Available at: https://doi.org/10.1080/14733285.2018.1495316.</w:t>
      </w:r>
    </w:p>
    <w:p w14:paraId="54687244" w14:textId="77777777" w:rsidR="0084371A" w:rsidRPr="0084371A" w:rsidRDefault="0084371A" w:rsidP="0084371A">
      <w:pPr>
        <w:pStyle w:val="Bibliography"/>
        <w:rPr>
          <w:rFonts w:cs="Times New Roman"/>
        </w:rPr>
      </w:pPr>
      <w:r w:rsidRPr="0084371A">
        <w:rPr>
          <w:rFonts w:cs="Times New Roman"/>
        </w:rPr>
        <w:t xml:space="preserve">Yusoff, K. (2010) ‘Biopolitical Economies and the Political Aesthetics of Climate                Change’, </w:t>
      </w:r>
      <w:r w:rsidRPr="0084371A">
        <w:rPr>
          <w:rFonts w:cs="Times New Roman"/>
          <w:i/>
          <w:iCs/>
        </w:rPr>
        <w:t>Theory, Culture &amp; Society</w:t>
      </w:r>
      <w:r w:rsidRPr="0084371A">
        <w:rPr>
          <w:rFonts w:cs="Times New Roman"/>
        </w:rPr>
        <w:t>, 27(2–3), pp. 73–99. Available at: https://doi.org/10.1177/0263276410362090.</w:t>
      </w:r>
    </w:p>
    <w:p w14:paraId="45F48002" w14:textId="77777777" w:rsidR="0084371A" w:rsidRPr="0084371A" w:rsidRDefault="0084371A" w:rsidP="0084371A">
      <w:pPr>
        <w:pStyle w:val="Bibliography"/>
        <w:rPr>
          <w:rFonts w:cs="Times New Roman"/>
        </w:rPr>
      </w:pPr>
      <w:r w:rsidRPr="0084371A">
        <w:rPr>
          <w:rFonts w:cs="Times New Roman"/>
        </w:rPr>
        <w:t xml:space="preserve">Yusoff, K. (2018) </w:t>
      </w:r>
      <w:r w:rsidRPr="0084371A">
        <w:rPr>
          <w:rFonts w:cs="Times New Roman"/>
          <w:i/>
          <w:iCs/>
        </w:rPr>
        <w:t>A billion black Anthropocenes or none</w:t>
      </w:r>
      <w:r w:rsidRPr="0084371A">
        <w:rPr>
          <w:rFonts w:cs="Times New Roman"/>
        </w:rPr>
        <w:t>. Minneapolis: University of Minnesota Press (Forerunners: ideas first from the University of Minnesota Press, 53).</w:t>
      </w:r>
    </w:p>
    <w:p w14:paraId="429A6F71" w14:textId="4F98F648" w:rsidR="00504498" w:rsidRPr="005344B4" w:rsidRDefault="009F5DDF" w:rsidP="00DB109F">
      <w:pPr>
        <w:rPr>
          <w:rFonts w:cs="Times New Roman"/>
        </w:rPr>
      </w:pPr>
      <w:r w:rsidRPr="005344B4">
        <w:rPr>
          <w:rFonts w:cs="Times New Roman"/>
        </w:rPr>
        <w:fldChar w:fldCharType="end"/>
      </w:r>
    </w:p>
    <w:p w14:paraId="11969D0C" w14:textId="77777777" w:rsidR="007B6E39" w:rsidRPr="005344B4" w:rsidRDefault="007B6E39" w:rsidP="00901009">
      <w:pPr>
        <w:pStyle w:val="Heading2"/>
        <w:rPr>
          <w:rFonts w:eastAsia="Times New Roman"/>
        </w:rPr>
      </w:pPr>
      <w:bookmarkStart w:id="172" w:name="_Toc213581860"/>
      <w:r w:rsidRPr="005344B4">
        <w:rPr>
          <w:rFonts w:eastAsia="Times New Roman"/>
        </w:rPr>
        <w:lastRenderedPageBreak/>
        <w:t>Appendix 1. Interview Schedule XR Parent Climate Activists</w:t>
      </w:r>
      <w:bookmarkEnd w:id="172"/>
    </w:p>
    <w:p w14:paraId="5A1387EF" w14:textId="77777777" w:rsidR="007B6E39" w:rsidRPr="005344B4" w:rsidRDefault="007B6E39" w:rsidP="007B6E39">
      <w:pPr>
        <w:rPr>
          <w:rFonts w:cs="Times New Roman"/>
        </w:rPr>
      </w:pPr>
      <w:r w:rsidRPr="005344B4">
        <w:rPr>
          <w:rFonts w:eastAsia="Times New Roman" w:cs="Times New Roman"/>
        </w:rPr>
        <w:t>Introduction</w:t>
      </w:r>
    </w:p>
    <w:p w14:paraId="3A52CCF7" w14:textId="77777777" w:rsidR="007B6E39" w:rsidRPr="005344B4" w:rsidRDefault="007B6E39" w:rsidP="007B6E39">
      <w:pPr>
        <w:rPr>
          <w:rFonts w:eastAsia="Times New Roman" w:cs="Times New Roman"/>
          <w:color w:val="000000" w:themeColor="text1"/>
        </w:rPr>
      </w:pPr>
      <w:r w:rsidRPr="005344B4">
        <w:rPr>
          <w:rFonts w:eastAsia="Times New Roman" w:cs="Times New Roman"/>
          <w:color w:val="000000" w:themeColor="text1"/>
        </w:rPr>
        <w:t xml:space="preserve">● Thanks for patience with arranging time </w:t>
      </w:r>
    </w:p>
    <w:p w14:paraId="158E0436" w14:textId="77777777" w:rsidR="007B6E39" w:rsidRPr="005344B4" w:rsidRDefault="007B6E39" w:rsidP="007B6E39">
      <w:pPr>
        <w:rPr>
          <w:rFonts w:eastAsia="Times New Roman" w:cs="Times New Roman"/>
          <w:color w:val="000000" w:themeColor="text1"/>
        </w:rPr>
      </w:pPr>
      <w:r w:rsidRPr="005344B4">
        <w:rPr>
          <w:rFonts w:eastAsia="Times New Roman" w:cs="Times New Roman"/>
          <w:color w:val="000000" w:themeColor="text1"/>
        </w:rPr>
        <w:t>● Introduce self</w:t>
      </w:r>
    </w:p>
    <w:p w14:paraId="0C97A83F" w14:textId="7F60C0F9" w:rsidR="007B6E39" w:rsidRPr="005344B4" w:rsidRDefault="007B6E39" w:rsidP="007B6E39">
      <w:pPr>
        <w:rPr>
          <w:rFonts w:cs="Times New Roman"/>
        </w:rPr>
      </w:pPr>
      <w:r w:rsidRPr="005344B4">
        <w:rPr>
          <w:rFonts w:cs="Times New Roman"/>
        </w:rPr>
        <w:t xml:space="preserve">I’m interested in how different sites shape our political agency in relation to climate and Environmental change, and how parents and their children engage with these spaces. </w:t>
      </w:r>
    </w:p>
    <w:p w14:paraId="311E434B" w14:textId="77777777" w:rsidR="007B6E39" w:rsidRPr="005344B4" w:rsidRDefault="007B6E39" w:rsidP="007B6E39">
      <w:pPr>
        <w:rPr>
          <w:rFonts w:cs="Times New Roman"/>
        </w:rPr>
      </w:pPr>
      <w:r w:rsidRPr="005344B4">
        <w:rPr>
          <w:rFonts w:eastAsia="Times New Roman" w:cs="Times New Roman"/>
          <w:color w:val="000000" w:themeColor="text1"/>
        </w:rPr>
        <w:t>● Talk through key points about the interview:</w:t>
      </w:r>
    </w:p>
    <w:p w14:paraId="710855E1" w14:textId="77777777" w:rsidR="007B6E39" w:rsidRPr="005344B4" w:rsidRDefault="007B6E39" w:rsidP="007B6E39">
      <w:pPr>
        <w:rPr>
          <w:rFonts w:eastAsia="Times New Roman" w:cs="Times New Roman"/>
          <w:color w:val="000000" w:themeColor="text1"/>
        </w:rPr>
      </w:pPr>
      <w:r w:rsidRPr="005344B4">
        <w:rPr>
          <w:rFonts w:eastAsia="Times New Roman" w:cs="Times New Roman"/>
          <w:color w:val="000000" w:themeColor="text1"/>
        </w:rPr>
        <w:t>The Big One, Family, Change and Agency, The future</w:t>
      </w:r>
    </w:p>
    <w:p w14:paraId="67D39D6F" w14:textId="77777777" w:rsidR="007B6E39" w:rsidRPr="005344B4" w:rsidRDefault="007B6E39" w:rsidP="007B6E39">
      <w:pPr>
        <w:rPr>
          <w:rFonts w:cs="Times New Roman"/>
        </w:rPr>
      </w:pPr>
      <w:r w:rsidRPr="005344B4">
        <w:rPr>
          <w:rFonts w:eastAsia="Times New Roman" w:cs="Times New Roman"/>
          <w:color w:val="000000" w:themeColor="text1"/>
        </w:rPr>
        <w:t>o Length of interview – 30 mins</w:t>
      </w:r>
    </w:p>
    <w:p w14:paraId="3C344068" w14:textId="1B297815" w:rsidR="007B6E39" w:rsidRPr="001D51D0" w:rsidRDefault="007B6E39" w:rsidP="007B6E39">
      <w:pPr>
        <w:rPr>
          <w:rFonts w:cs="Times New Roman"/>
        </w:rPr>
      </w:pPr>
      <w:r w:rsidRPr="005344B4">
        <w:rPr>
          <w:rFonts w:eastAsia="Times New Roman" w:cs="Times New Roman"/>
          <w:color w:val="000000" w:themeColor="text1"/>
        </w:rPr>
        <w:t>o Emphasise that we are interested in the respondent's own views and experiences. Explain that there are no right or wrong answers. “I’m interested in your views and experiences”</w:t>
      </w:r>
    </w:p>
    <w:p w14:paraId="463BECCB" w14:textId="2F5B4D7A" w:rsidR="007B6E39" w:rsidRPr="001D51D0" w:rsidRDefault="007B6E39" w:rsidP="007B6E39">
      <w:pPr>
        <w:rPr>
          <w:rFonts w:eastAsia="Times New Roman" w:cs="Times New Roman"/>
          <w:b/>
          <w:bCs/>
          <w:color w:val="000000" w:themeColor="text1"/>
        </w:rPr>
      </w:pPr>
      <w:r w:rsidRPr="005344B4">
        <w:rPr>
          <w:rFonts w:eastAsia="Times New Roman" w:cs="Times New Roman"/>
          <w:color w:val="000000" w:themeColor="text1"/>
        </w:rPr>
        <w:t xml:space="preserve">● Online consent form and Participant Information Sheet </w:t>
      </w:r>
    </w:p>
    <w:p w14:paraId="03F80DE1" w14:textId="77777777" w:rsidR="007B6E39" w:rsidRPr="005344B4" w:rsidRDefault="007B6E39" w:rsidP="007B6E39">
      <w:pPr>
        <w:rPr>
          <w:rFonts w:cs="Times New Roman"/>
        </w:rPr>
      </w:pPr>
      <w:r w:rsidRPr="005344B4">
        <w:rPr>
          <w:rFonts w:eastAsia="Times New Roman" w:cs="Times New Roman"/>
          <w:color w:val="000000" w:themeColor="text1"/>
        </w:rPr>
        <w:t>● Confidentiality and how findings will be reported:</w:t>
      </w:r>
    </w:p>
    <w:p w14:paraId="5E3913F4" w14:textId="77777777" w:rsidR="007B6E39" w:rsidRPr="005344B4" w:rsidRDefault="007B6E39" w:rsidP="007B6E39">
      <w:pPr>
        <w:rPr>
          <w:rFonts w:eastAsia="Times New Roman" w:cs="Times New Roman"/>
          <w:color w:val="000000" w:themeColor="text1"/>
        </w:rPr>
      </w:pPr>
      <w:r w:rsidRPr="005344B4">
        <w:rPr>
          <w:rFonts w:eastAsia="Times New Roman" w:cs="Times New Roman"/>
          <w:color w:val="000000" w:themeColor="text1"/>
        </w:rPr>
        <w:t xml:space="preserve">I will audio record the interview, but the call will also be auto transcribed using Zoom captioning. </w:t>
      </w:r>
    </w:p>
    <w:p w14:paraId="4EBF5FB7" w14:textId="77777777" w:rsidR="007B6E39" w:rsidRPr="005344B4" w:rsidRDefault="007B6E39" w:rsidP="007B6E39">
      <w:pPr>
        <w:rPr>
          <w:rFonts w:eastAsia="Times New Roman" w:cs="Times New Roman"/>
          <w:color w:val="000000" w:themeColor="text1"/>
        </w:rPr>
      </w:pPr>
      <w:r w:rsidRPr="005344B4">
        <w:rPr>
          <w:rFonts w:eastAsia="Times New Roman" w:cs="Times New Roman"/>
          <w:color w:val="000000" w:themeColor="text1"/>
        </w:rPr>
        <w:t>o Data analysis will inform my PhD thesis and may feature in academic publications and presentations</w:t>
      </w:r>
    </w:p>
    <w:p w14:paraId="1EC7D4C9" w14:textId="77777777" w:rsidR="007B6E39" w:rsidRPr="005344B4" w:rsidRDefault="007B6E39" w:rsidP="007B6E39">
      <w:pPr>
        <w:rPr>
          <w:rFonts w:cs="Times New Roman"/>
        </w:rPr>
      </w:pPr>
      <w:r w:rsidRPr="005344B4">
        <w:rPr>
          <w:rFonts w:eastAsia="Times New Roman" w:cs="Times New Roman"/>
          <w:color w:val="000000" w:themeColor="text1"/>
        </w:rPr>
        <w:t>o Your data will be fully anonymised. We will use quotes, but these will be anonymised.</w:t>
      </w:r>
    </w:p>
    <w:p w14:paraId="733AECAC" w14:textId="77777777" w:rsidR="007B6E39" w:rsidRPr="005344B4" w:rsidRDefault="007B6E39" w:rsidP="007B6E39">
      <w:pPr>
        <w:rPr>
          <w:rFonts w:cs="Times New Roman"/>
        </w:rPr>
      </w:pPr>
      <w:r w:rsidRPr="005344B4">
        <w:rPr>
          <w:rFonts w:eastAsia="Times New Roman" w:cs="Times New Roman"/>
          <w:color w:val="000000" w:themeColor="text1"/>
        </w:rPr>
        <w:t>o Data will be stored in accordance with the Data Protection Act and UKRI Open Data policy</w:t>
      </w:r>
    </w:p>
    <w:p w14:paraId="36967187" w14:textId="77777777" w:rsidR="007B6E39" w:rsidRPr="005344B4" w:rsidRDefault="007B6E39" w:rsidP="007B6E39">
      <w:pPr>
        <w:rPr>
          <w:rFonts w:cs="Times New Roman"/>
        </w:rPr>
      </w:pPr>
      <w:r w:rsidRPr="005344B4">
        <w:rPr>
          <w:rFonts w:eastAsia="Times New Roman" w:cs="Times New Roman"/>
          <w:color w:val="000000" w:themeColor="text1"/>
        </w:rPr>
        <w:t>o Check that they consent to recording interview [if don’t, go ahead with interview, just take notes]</w:t>
      </w:r>
    </w:p>
    <w:p w14:paraId="3A130177" w14:textId="62887440" w:rsidR="007B6E39" w:rsidRPr="005344B4" w:rsidRDefault="007B6E39" w:rsidP="007B6E39">
      <w:pPr>
        <w:rPr>
          <w:rFonts w:eastAsia="Times New Roman" w:cs="Times New Roman"/>
          <w:b/>
          <w:bCs/>
          <w:color w:val="000000" w:themeColor="text1"/>
        </w:rPr>
      </w:pPr>
      <w:r w:rsidRPr="005344B4">
        <w:rPr>
          <w:rFonts w:eastAsia="Times New Roman" w:cs="Times New Roman"/>
          <w:color w:val="000000" w:themeColor="text1"/>
        </w:rPr>
        <w:t xml:space="preserve">● </w:t>
      </w:r>
      <w:r w:rsidRPr="005344B4">
        <w:rPr>
          <w:rFonts w:eastAsia="Times New Roman" w:cs="Times New Roman"/>
          <w:b/>
          <w:bCs/>
          <w:color w:val="000000" w:themeColor="text1"/>
        </w:rPr>
        <w:t>Any questions?</w:t>
      </w:r>
    </w:p>
    <w:p w14:paraId="70FD5FE8" w14:textId="4F1AB3D2" w:rsidR="007B6E39" w:rsidRPr="005344B4" w:rsidRDefault="007B6E39" w:rsidP="001D51D0">
      <w:pPr>
        <w:jc w:val="left"/>
        <w:rPr>
          <w:rFonts w:eastAsia="Times New Roman" w:cs="Times New Roman"/>
          <w:color w:val="000000" w:themeColor="text1"/>
        </w:rPr>
      </w:pPr>
      <w:r w:rsidRPr="005344B4">
        <w:rPr>
          <w:rFonts w:eastAsia="Times New Roman" w:cs="Times New Roman"/>
          <w:color w:val="000000" w:themeColor="text1"/>
        </w:rPr>
        <w:t>TURN ON RECORDER</w:t>
      </w:r>
      <w:r w:rsidRPr="005344B4">
        <w:rPr>
          <w:rFonts w:cs="Times New Roman"/>
        </w:rPr>
        <w:br/>
      </w:r>
      <w:r w:rsidRPr="005344B4">
        <w:rPr>
          <w:rFonts w:eastAsia="Times New Roman" w:cs="Times New Roman"/>
          <w:color w:val="000000" w:themeColor="text1"/>
        </w:rPr>
        <w:t>TURN ON LIVE TRANSCRIPT (View-&gt; Full transcript)</w:t>
      </w:r>
    </w:p>
    <w:p w14:paraId="67616DE0" w14:textId="77777777" w:rsidR="007B6E39" w:rsidRPr="005344B4" w:rsidRDefault="007B6E39" w:rsidP="007B6E39">
      <w:pPr>
        <w:rPr>
          <w:rFonts w:cs="Times New Roman"/>
        </w:rPr>
      </w:pPr>
      <w:r w:rsidRPr="005344B4">
        <w:rPr>
          <w:rFonts w:cs="Times New Roman"/>
        </w:rPr>
        <w:t>XR The Big One</w:t>
      </w:r>
    </w:p>
    <w:p w14:paraId="1FC106C4" w14:textId="77777777" w:rsidR="007B6E39" w:rsidRPr="005344B4" w:rsidRDefault="007B6E39" w:rsidP="007B6E39">
      <w:pPr>
        <w:rPr>
          <w:rFonts w:cs="Times New Roman"/>
          <w:b/>
          <w:bCs/>
        </w:rPr>
      </w:pPr>
      <w:r w:rsidRPr="005344B4">
        <w:rPr>
          <w:rFonts w:cs="Times New Roman"/>
          <w:b/>
          <w:bCs/>
        </w:rPr>
        <w:t>Tell me a little bit about your experience at the Big One – how did you find about it, who did you attend with – What did you do? What did your son do?</w:t>
      </w:r>
    </w:p>
    <w:p w14:paraId="4B2D3F41" w14:textId="77777777" w:rsidR="007B6E39" w:rsidRPr="005344B4" w:rsidRDefault="007B6E39" w:rsidP="007B6E39">
      <w:pPr>
        <w:rPr>
          <w:rFonts w:cs="Times New Roman"/>
        </w:rPr>
      </w:pPr>
      <w:r w:rsidRPr="005344B4">
        <w:rPr>
          <w:rFonts w:cs="Times New Roman"/>
        </w:rPr>
        <w:t>Which days did you attend, did you travel far, who did you go with, were there any moments/memories that really stuck out?</w:t>
      </w:r>
    </w:p>
    <w:p w14:paraId="21E08758" w14:textId="77777777" w:rsidR="007B6E39" w:rsidRPr="005344B4" w:rsidRDefault="007B6E39" w:rsidP="007B6E39">
      <w:pPr>
        <w:rPr>
          <w:rFonts w:cs="Times New Roman"/>
        </w:rPr>
      </w:pPr>
      <w:r w:rsidRPr="005344B4">
        <w:rPr>
          <w:rFonts w:cs="Times New Roman"/>
        </w:rPr>
        <w:t>How did being at the Big One make you feel?</w:t>
      </w:r>
    </w:p>
    <w:p w14:paraId="3DB4EF92" w14:textId="77777777" w:rsidR="007B6E39" w:rsidRPr="005344B4" w:rsidRDefault="007B6E39" w:rsidP="007B6E39">
      <w:pPr>
        <w:rPr>
          <w:rFonts w:cs="Times New Roman"/>
        </w:rPr>
      </w:pPr>
      <w:r w:rsidRPr="005344B4">
        <w:rPr>
          <w:rFonts w:cs="Times New Roman"/>
        </w:rPr>
        <w:lastRenderedPageBreak/>
        <w:t>(what did you enjoy? Was there anything you found difficult)</w:t>
      </w:r>
    </w:p>
    <w:p w14:paraId="61577B25" w14:textId="77777777" w:rsidR="007B6E39" w:rsidRPr="005344B4" w:rsidRDefault="007B6E39" w:rsidP="007B6E39">
      <w:pPr>
        <w:rPr>
          <w:rFonts w:cs="Times New Roman"/>
          <w:b/>
          <w:bCs/>
        </w:rPr>
      </w:pPr>
      <w:r w:rsidRPr="005344B4">
        <w:rPr>
          <w:rFonts w:cs="Times New Roman"/>
          <w:b/>
          <w:bCs/>
        </w:rPr>
        <w:t>Why was it important to take your son with you?</w:t>
      </w:r>
    </w:p>
    <w:p w14:paraId="741C22BD" w14:textId="48A1D2EA" w:rsidR="007B6E39" w:rsidRPr="005344B4" w:rsidRDefault="007B6E39" w:rsidP="007B6E39">
      <w:pPr>
        <w:rPr>
          <w:rFonts w:cs="Times New Roman"/>
        </w:rPr>
      </w:pPr>
      <w:r w:rsidRPr="005344B4">
        <w:rPr>
          <w:rFonts w:cs="Times New Roman"/>
        </w:rPr>
        <w:t>Are you involved with XR/with other activist groups?</w:t>
      </w:r>
      <w:r w:rsidR="00092043">
        <w:rPr>
          <w:rFonts w:cs="Times New Roman"/>
        </w:rPr>
        <w:t xml:space="preserve"> </w:t>
      </w:r>
      <w:r w:rsidRPr="005344B4">
        <w:rPr>
          <w:rFonts w:cs="Times New Roman"/>
        </w:rPr>
        <w:t>Do you do to any other protests/events?</w:t>
      </w:r>
    </w:p>
    <w:p w14:paraId="766DA6DD" w14:textId="77777777" w:rsidR="007B6E39" w:rsidRPr="005344B4" w:rsidRDefault="007B6E39" w:rsidP="007B6E39">
      <w:pPr>
        <w:rPr>
          <w:rFonts w:cs="Times New Roman"/>
          <w:b/>
          <w:bCs/>
        </w:rPr>
      </w:pPr>
      <w:r w:rsidRPr="005344B4">
        <w:rPr>
          <w:rFonts w:cs="Times New Roman"/>
          <w:b/>
          <w:bCs/>
        </w:rPr>
        <w:t>What role do you think events like The Big One and other protests play in bringing about change?</w:t>
      </w:r>
    </w:p>
    <w:p w14:paraId="67A77660" w14:textId="77777777" w:rsidR="007B6E39" w:rsidRPr="005344B4" w:rsidRDefault="007B6E39" w:rsidP="007B6E39">
      <w:pPr>
        <w:rPr>
          <w:rFonts w:cs="Times New Roman"/>
        </w:rPr>
      </w:pPr>
      <w:r w:rsidRPr="005344B4">
        <w:rPr>
          <w:rFonts w:cs="Times New Roman"/>
        </w:rPr>
        <w:t>Family understandings of CC</w:t>
      </w:r>
    </w:p>
    <w:p w14:paraId="1E753817" w14:textId="12109291" w:rsidR="007B6E39" w:rsidRPr="005344B4" w:rsidRDefault="007B6E39" w:rsidP="007B6E39">
      <w:pPr>
        <w:rPr>
          <w:rFonts w:cs="Times New Roman"/>
        </w:rPr>
      </w:pPr>
      <w:r w:rsidRPr="005344B4">
        <w:rPr>
          <w:rFonts w:cs="Times New Roman"/>
        </w:rPr>
        <w:t xml:space="preserve">I’m really interest in how and where families discuss the impacts of human activity on our environmental and climate, so wonder how this comes up within your family – is it part of </w:t>
      </w:r>
      <w:r w:rsidR="00416542" w:rsidRPr="005344B4">
        <w:rPr>
          <w:rFonts w:cs="Times New Roman"/>
        </w:rPr>
        <w:t>day-to-day</w:t>
      </w:r>
      <w:r w:rsidRPr="005344B4">
        <w:rPr>
          <w:rFonts w:cs="Times New Roman"/>
        </w:rPr>
        <w:t xml:space="preserve"> discussion or does it tend to be prompted by specific activities – e.g. protest, current affairs, something they’ve heard at school?</w:t>
      </w:r>
    </w:p>
    <w:p w14:paraId="11F57D76" w14:textId="77777777" w:rsidR="007B6E39" w:rsidRPr="005344B4" w:rsidRDefault="007B6E39" w:rsidP="007B6E39">
      <w:pPr>
        <w:rPr>
          <w:rFonts w:cs="Times New Roman"/>
          <w:b/>
          <w:bCs/>
        </w:rPr>
      </w:pPr>
      <w:r w:rsidRPr="005344B4">
        <w:rPr>
          <w:rFonts w:cs="Times New Roman"/>
          <w:b/>
          <w:bCs/>
        </w:rPr>
        <w:t xml:space="preserve">Obviously, your son is still </w:t>
      </w:r>
      <w:proofErr w:type="gramStart"/>
      <w:r w:rsidRPr="005344B4">
        <w:rPr>
          <w:rFonts w:cs="Times New Roman"/>
          <w:b/>
          <w:bCs/>
        </w:rPr>
        <w:t>really little</w:t>
      </w:r>
      <w:proofErr w:type="gramEnd"/>
      <w:r w:rsidRPr="005344B4">
        <w:rPr>
          <w:rFonts w:cs="Times New Roman"/>
          <w:b/>
          <w:bCs/>
        </w:rPr>
        <w:t>, how do you imagine you will discuss climate &amp; environmental issues with him as he grows up?</w:t>
      </w:r>
    </w:p>
    <w:p w14:paraId="11DAC6B3" w14:textId="77777777" w:rsidR="007B6E39" w:rsidRPr="005344B4" w:rsidRDefault="007B6E39" w:rsidP="007B6E39">
      <w:pPr>
        <w:rPr>
          <w:rFonts w:cs="Times New Roman"/>
        </w:rPr>
      </w:pPr>
      <w:r w:rsidRPr="005344B4">
        <w:rPr>
          <w:rFonts w:cs="Times New Roman"/>
        </w:rPr>
        <w:t>How do you talk to your kids about climate change?</w:t>
      </w:r>
    </w:p>
    <w:p w14:paraId="110588A9" w14:textId="77777777" w:rsidR="007B6E39" w:rsidRPr="005344B4" w:rsidRDefault="007B6E39" w:rsidP="007B6E39">
      <w:pPr>
        <w:rPr>
          <w:rFonts w:cs="Times New Roman"/>
          <w:b/>
          <w:bCs/>
        </w:rPr>
      </w:pPr>
      <w:r w:rsidRPr="005344B4">
        <w:rPr>
          <w:rFonts w:cs="Times New Roman"/>
          <w:b/>
          <w:bCs/>
        </w:rPr>
        <w:t>How do you imagine that will change as they get older?</w:t>
      </w:r>
    </w:p>
    <w:p w14:paraId="1C5887C0" w14:textId="77777777" w:rsidR="007B6E39" w:rsidRPr="005344B4" w:rsidRDefault="007B6E39" w:rsidP="007B6E39">
      <w:pPr>
        <w:rPr>
          <w:rFonts w:cs="Times New Roman"/>
        </w:rPr>
      </w:pPr>
      <w:r w:rsidRPr="005344B4">
        <w:rPr>
          <w:rFonts w:cs="Times New Roman"/>
        </w:rPr>
        <w:t>Is it something that your children bring up/are worried about?</w:t>
      </w:r>
    </w:p>
    <w:p w14:paraId="0B5C87C0" w14:textId="77777777" w:rsidR="007B6E39" w:rsidRPr="005344B4" w:rsidRDefault="007B6E39" w:rsidP="007B6E39">
      <w:pPr>
        <w:rPr>
          <w:rFonts w:cs="Times New Roman"/>
        </w:rPr>
      </w:pPr>
      <w:r w:rsidRPr="005344B4">
        <w:rPr>
          <w:rFonts w:cs="Times New Roman"/>
        </w:rPr>
        <w:t>How do you deal with that as a parent?</w:t>
      </w:r>
    </w:p>
    <w:p w14:paraId="77D090A9" w14:textId="77777777" w:rsidR="007B6E39" w:rsidRPr="005344B4" w:rsidRDefault="007B6E39" w:rsidP="007B6E39">
      <w:pPr>
        <w:rPr>
          <w:rFonts w:cs="Times New Roman"/>
          <w:b/>
          <w:bCs/>
        </w:rPr>
      </w:pPr>
      <w:r w:rsidRPr="005344B4">
        <w:rPr>
          <w:rFonts w:cs="Times New Roman"/>
          <w:b/>
          <w:bCs/>
        </w:rPr>
        <w:t>Does being a parent change the way you think about these issues?</w:t>
      </w:r>
    </w:p>
    <w:p w14:paraId="174AA147" w14:textId="77777777" w:rsidR="007B6E39" w:rsidRPr="005344B4" w:rsidRDefault="007B6E39" w:rsidP="007B6E39">
      <w:pPr>
        <w:rPr>
          <w:rFonts w:cs="Times New Roman"/>
        </w:rPr>
      </w:pPr>
      <w:r w:rsidRPr="005344B4">
        <w:rPr>
          <w:rFonts w:cs="Times New Roman"/>
        </w:rPr>
        <w:t>Responsibility/agency</w:t>
      </w:r>
    </w:p>
    <w:p w14:paraId="2519DA44" w14:textId="77777777" w:rsidR="007B6E39" w:rsidRPr="005344B4" w:rsidRDefault="007B6E39" w:rsidP="007B6E39">
      <w:pPr>
        <w:rPr>
          <w:rFonts w:cs="Times New Roman"/>
          <w:b/>
          <w:bCs/>
        </w:rPr>
      </w:pPr>
      <w:r w:rsidRPr="005344B4">
        <w:rPr>
          <w:rFonts w:cs="Times New Roman"/>
          <w:b/>
          <w:bCs/>
        </w:rPr>
        <w:t xml:space="preserve">What do you think needs to change </w:t>
      </w:r>
      <w:proofErr w:type="gramStart"/>
      <w:r w:rsidRPr="005344B4">
        <w:rPr>
          <w:rFonts w:cs="Times New Roman"/>
          <w:b/>
          <w:bCs/>
        </w:rPr>
        <w:t>in order to</w:t>
      </w:r>
      <w:proofErr w:type="gramEnd"/>
      <w:r w:rsidRPr="005344B4">
        <w:rPr>
          <w:rFonts w:cs="Times New Roman"/>
          <w:b/>
          <w:bCs/>
        </w:rPr>
        <w:t xml:space="preserve"> start to address some of the longer-term challenges of climate change?</w:t>
      </w:r>
    </w:p>
    <w:p w14:paraId="6BD72264" w14:textId="0F8EBFE6" w:rsidR="007B6E39" w:rsidRPr="005344B4" w:rsidRDefault="007B6E39" w:rsidP="007B6E39">
      <w:pPr>
        <w:rPr>
          <w:rFonts w:cs="Times New Roman"/>
          <w:b/>
          <w:bCs/>
        </w:rPr>
      </w:pPr>
      <w:r w:rsidRPr="005344B4">
        <w:rPr>
          <w:rFonts w:cs="Times New Roman"/>
          <w:b/>
          <w:bCs/>
        </w:rPr>
        <w:t xml:space="preserve">What do you consider to be your role in bringing about positive </w:t>
      </w:r>
      <w:r w:rsidR="00416542" w:rsidRPr="005344B4">
        <w:rPr>
          <w:rFonts w:cs="Times New Roman"/>
          <w:b/>
          <w:bCs/>
        </w:rPr>
        <w:t>change? /</w:t>
      </w:r>
      <w:r w:rsidRPr="005344B4">
        <w:rPr>
          <w:rFonts w:cs="Times New Roman"/>
          <w:b/>
          <w:bCs/>
        </w:rPr>
        <w:t>Do you think you have a role to play in making positive change happen?</w:t>
      </w:r>
    </w:p>
    <w:p w14:paraId="374F3F4E" w14:textId="77777777" w:rsidR="007B6E39" w:rsidRPr="005344B4" w:rsidRDefault="007B6E39" w:rsidP="007B6E39">
      <w:pPr>
        <w:rPr>
          <w:rFonts w:cs="Times New Roman"/>
        </w:rPr>
      </w:pPr>
      <w:r w:rsidRPr="005344B4">
        <w:rPr>
          <w:rFonts w:cs="Times New Roman"/>
        </w:rPr>
        <w:t>Future</w:t>
      </w:r>
    </w:p>
    <w:p w14:paraId="763C593E" w14:textId="77777777" w:rsidR="007B6E39" w:rsidRPr="005344B4" w:rsidRDefault="007B6E39" w:rsidP="007B6E39">
      <w:pPr>
        <w:rPr>
          <w:rFonts w:cs="Times New Roman"/>
          <w:b/>
          <w:bCs/>
        </w:rPr>
      </w:pPr>
      <w:r w:rsidRPr="005344B4">
        <w:rPr>
          <w:rFonts w:cs="Times New Roman"/>
          <w:b/>
          <w:bCs/>
        </w:rPr>
        <w:t>What are your biggest concerns about climate and environmental change?</w:t>
      </w:r>
    </w:p>
    <w:p w14:paraId="04388B6D" w14:textId="77777777" w:rsidR="007B6E39" w:rsidRPr="005344B4" w:rsidRDefault="007B6E39" w:rsidP="007B6E39">
      <w:pPr>
        <w:rPr>
          <w:rFonts w:cs="Times New Roman"/>
          <w:b/>
          <w:bCs/>
        </w:rPr>
      </w:pPr>
      <w:r w:rsidRPr="005344B4">
        <w:rPr>
          <w:rFonts w:cs="Times New Roman"/>
          <w:b/>
          <w:bCs/>
        </w:rPr>
        <w:t>What are your hopes for the future?</w:t>
      </w:r>
    </w:p>
    <w:p w14:paraId="0849774B" w14:textId="77777777" w:rsidR="007B6E39" w:rsidRPr="005344B4" w:rsidRDefault="007B6E39" w:rsidP="007B6E39">
      <w:pPr>
        <w:rPr>
          <w:rFonts w:cs="Times New Roman"/>
        </w:rPr>
      </w:pPr>
      <w:r w:rsidRPr="005344B4">
        <w:rPr>
          <w:rFonts w:cs="Times New Roman"/>
        </w:rPr>
        <w:t>Wrap up</w:t>
      </w:r>
    </w:p>
    <w:p w14:paraId="05722F8C" w14:textId="77777777" w:rsidR="007B6E39" w:rsidRPr="005344B4" w:rsidRDefault="007B6E39" w:rsidP="007B6E39">
      <w:pPr>
        <w:rPr>
          <w:rFonts w:cs="Times New Roman"/>
        </w:rPr>
      </w:pPr>
      <w:r w:rsidRPr="005344B4">
        <w:rPr>
          <w:rFonts w:cs="Times New Roman"/>
        </w:rPr>
        <w:t>Anything that I haven’t touched on that you think I should know about? Questions I should have asked but didn’t?</w:t>
      </w:r>
    </w:p>
    <w:p w14:paraId="1ACE8E8E" w14:textId="151B8CFD" w:rsidR="007B6E39" w:rsidRPr="005344B4" w:rsidRDefault="007B6E39" w:rsidP="007B6E39">
      <w:pPr>
        <w:rPr>
          <w:rFonts w:cs="Times New Roman"/>
        </w:rPr>
      </w:pPr>
      <w:r w:rsidRPr="005344B4">
        <w:rPr>
          <w:rFonts w:cs="Times New Roman"/>
        </w:rPr>
        <w:t xml:space="preserve">If </w:t>
      </w:r>
      <w:proofErr w:type="gramStart"/>
      <w:r w:rsidRPr="005344B4">
        <w:rPr>
          <w:rFonts w:cs="Times New Roman"/>
        </w:rPr>
        <w:t>anything</w:t>
      </w:r>
      <w:proofErr w:type="gramEnd"/>
      <w:r w:rsidRPr="005344B4">
        <w:rPr>
          <w:rFonts w:cs="Times New Roman"/>
        </w:rPr>
        <w:t xml:space="preserve"> else comes to mind feel free to pop it in an email, and I’m happy to chat again</w:t>
      </w:r>
    </w:p>
    <w:p w14:paraId="7FCC578C" w14:textId="2F7F5425" w:rsidR="007B6E39" w:rsidRPr="001D51D0" w:rsidRDefault="007B6E39" w:rsidP="001D51D0">
      <w:pPr>
        <w:pStyle w:val="Heading2"/>
        <w:rPr>
          <w:rFonts w:eastAsia="Times New Roman"/>
        </w:rPr>
      </w:pPr>
      <w:bookmarkStart w:id="173" w:name="_Toc213581861"/>
      <w:r w:rsidRPr="005344B4">
        <w:rPr>
          <w:rFonts w:eastAsia="Times New Roman"/>
        </w:rPr>
        <w:lastRenderedPageBreak/>
        <w:t>Appendix 2. Interview Schedule The Big One child attendees</w:t>
      </w:r>
      <w:bookmarkEnd w:id="173"/>
    </w:p>
    <w:p w14:paraId="5D479F81" w14:textId="77777777" w:rsidR="007B6E39" w:rsidRPr="005344B4" w:rsidRDefault="007B6E39" w:rsidP="007B6E39">
      <w:pPr>
        <w:rPr>
          <w:rFonts w:eastAsia="Calibri Light" w:cs="Times New Roman"/>
        </w:rPr>
      </w:pPr>
      <w:r w:rsidRPr="005344B4">
        <w:rPr>
          <w:rFonts w:eastAsia="Calibri Light" w:cs="Times New Roman"/>
        </w:rPr>
        <w:t>Introduction</w:t>
      </w:r>
    </w:p>
    <w:p w14:paraId="1FBEF0CE" w14:textId="77777777" w:rsidR="007B6E39" w:rsidRPr="005344B4" w:rsidRDefault="007B6E39" w:rsidP="007B6E39">
      <w:pPr>
        <w:rPr>
          <w:rFonts w:cs="Times New Roman"/>
        </w:rPr>
      </w:pPr>
      <w:r w:rsidRPr="005344B4">
        <w:rPr>
          <w:rFonts w:cs="Times New Roman"/>
        </w:rPr>
        <w:t>Hi (names?)</w:t>
      </w:r>
    </w:p>
    <w:p w14:paraId="7B28D99C" w14:textId="77777777" w:rsidR="007B6E39" w:rsidRPr="005344B4" w:rsidRDefault="007B6E39" w:rsidP="007B6E39">
      <w:pPr>
        <w:rPr>
          <w:rFonts w:cs="Times New Roman"/>
        </w:rPr>
      </w:pPr>
      <w:r w:rsidRPr="005344B4">
        <w:rPr>
          <w:rFonts w:cs="Times New Roman"/>
        </w:rPr>
        <w:t>How are you, did you have a good day at school?</w:t>
      </w:r>
    </w:p>
    <w:p w14:paraId="69314083" w14:textId="77777777" w:rsidR="007B6E39" w:rsidRPr="005344B4" w:rsidRDefault="007B6E39" w:rsidP="007B6E39">
      <w:pPr>
        <w:rPr>
          <w:rFonts w:eastAsia="Calibri" w:cs="Times New Roman"/>
          <w:color w:val="000000" w:themeColor="text1"/>
        </w:rPr>
      </w:pPr>
      <w:r w:rsidRPr="005344B4">
        <w:rPr>
          <w:rFonts w:eastAsia="Calibri" w:cs="Times New Roman"/>
          <w:color w:val="000000" w:themeColor="text1"/>
        </w:rPr>
        <w:t xml:space="preserve">I’m a researcher at Durham </w:t>
      </w:r>
      <w:proofErr w:type="gramStart"/>
      <w:r w:rsidRPr="005344B4">
        <w:rPr>
          <w:rFonts w:eastAsia="Calibri" w:cs="Times New Roman"/>
          <w:color w:val="000000" w:themeColor="text1"/>
        </w:rPr>
        <w:t>University,</w:t>
      </w:r>
      <w:proofErr w:type="gramEnd"/>
      <w:r w:rsidRPr="005344B4">
        <w:rPr>
          <w:rFonts w:eastAsia="Calibri" w:cs="Times New Roman"/>
          <w:color w:val="000000" w:themeColor="text1"/>
        </w:rPr>
        <w:t xml:space="preserve"> do you know where that is? </w:t>
      </w:r>
    </w:p>
    <w:p w14:paraId="7F6FD617" w14:textId="2313F757" w:rsidR="007B6E39" w:rsidRPr="005344B4" w:rsidRDefault="007B6E39" w:rsidP="007B6E39">
      <w:pPr>
        <w:rPr>
          <w:rFonts w:eastAsia="Calibri" w:cs="Times New Roman"/>
          <w:color w:val="000000" w:themeColor="text1"/>
        </w:rPr>
      </w:pPr>
      <w:r w:rsidRPr="005344B4">
        <w:rPr>
          <w:rFonts w:eastAsia="Calibri" w:cs="Times New Roman"/>
          <w:color w:val="000000" w:themeColor="text1"/>
        </w:rPr>
        <w:t xml:space="preserve">I am writing about the ways in which children and their parents talk about climate change and environmental problems. I was at The Big One in London on Friday and Saturday and was so impressed by how many children were there, and I want to hear from you about what you enjoyed, if there was anything you didn’t enjoy and if you learned anything new. </w:t>
      </w:r>
    </w:p>
    <w:p w14:paraId="2AB23140" w14:textId="589DE415" w:rsidR="007B6E39" w:rsidRPr="005344B4" w:rsidRDefault="007B6E39" w:rsidP="007B6E39">
      <w:pPr>
        <w:rPr>
          <w:rFonts w:eastAsia="Calibri" w:cs="Times New Roman"/>
          <w:color w:val="000000" w:themeColor="text1"/>
        </w:rPr>
      </w:pPr>
      <w:r w:rsidRPr="005344B4">
        <w:rPr>
          <w:rFonts w:eastAsia="Calibri" w:cs="Times New Roman"/>
          <w:color w:val="000000" w:themeColor="text1"/>
        </w:rPr>
        <w:t xml:space="preserve">I’ve got a couple of questions for you and your mum to think about today, there’s no right or wrong answer, if you can't think of an answer or you don’t know that’s fine, you can also ask your mum to help you answers the questions </w:t>
      </w:r>
    </w:p>
    <w:p w14:paraId="11182957" w14:textId="77777777" w:rsidR="007B6E39" w:rsidRPr="005344B4" w:rsidRDefault="007B6E39" w:rsidP="007B6E39">
      <w:pPr>
        <w:rPr>
          <w:rFonts w:eastAsia="Calibri" w:cs="Times New Roman"/>
          <w:color w:val="000000" w:themeColor="text1"/>
        </w:rPr>
      </w:pPr>
      <w:r w:rsidRPr="005344B4">
        <w:rPr>
          <w:rFonts w:eastAsia="Calibri" w:cs="Times New Roman"/>
          <w:color w:val="000000" w:themeColor="text1"/>
        </w:rPr>
        <w:t>● Confidentiality and how findings will be reported:</w:t>
      </w:r>
    </w:p>
    <w:p w14:paraId="1D65F05F" w14:textId="0AF4055A" w:rsidR="007B6E39" w:rsidRPr="005344B4" w:rsidRDefault="007B6E39" w:rsidP="007B6E39">
      <w:pPr>
        <w:rPr>
          <w:rFonts w:eastAsia="Calibri" w:cs="Times New Roman"/>
          <w:color w:val="000000" w:themeColor="text1"/>
        </w:rPr>
      </w:pPr>
      <w:r w:rsidRPr="005344B4">
        <w:rPr>
          <w:rFonts w:eastAsia="Calibri" w:cs="Times New Roman"/>
          <w:color w:val="000000" w:themeColor="text1"/>
        </w:rPr>
        <w:t xml:space="preserve">If it’s OK with you, I will just record our voices while we are speaking to help me remember what you said, and hopefully this will help me write about the ways in which families in the UK are learning about environmental problems. </w:t>
      </w:r>
    </w:p>
    <w:p w14:paraId="5AB1DE74" w14:textId="648CD0D0" w:rsidR="007B6E39" w:rsidRPr="005344B4" w:rsidRDefault="007B6E39" w:rsidP="001D51D0">
      <w:pPr>
        <w:rPr>
          <w:rFonts w:eastAsia="Calibri" w:cs="Times New Roman"/>
          <w:color w:val="000000" w:themeColor="text1"/>
        </w:rPr>
      </w:pPr>
      <w:r w:rsidRPr="005344B4">
        <w:rPr>
          <w:rFonts w:eastAsia="Calibri" w:cs="Times New Roman"/>
          <w:color w:val="000000" w:themeColor="text1"/>
        </w:rPr>
        <w:t xml:space="preserve">● </w:t>
      </w:r>
      <w:r w:rsidRPr="005344B4">
        <w:rPr>
          <w:rFonts w:eastAsia="Calibri" w:cs="Times New Roman"/>
          <w:b/>
          <w:bCs/>
          <w:color w:val="000000" w:themeColor="text1"/>
        </w:rPr>
        <w:t>Any questions?</w:t>
      </w:r>
    </w:p>
    <w:p w14:paraId="74AFDD68" w14:textId="0933A930" w:rsidR="007B6E39" w:rsidRPr="005344B4" w:rsidRDefault="007B6E39" w:rsidP="001D51D0">
      <w:pPr>
        <w:jc w:val="center"/>
        <w:rPr>
          <w:rFonts w:eastAsia="Calibri" w:cs="Times New Roman"/>
          <w:color w:val="000000" w:themeColor="text1"/>
        </w:rPr>
      </w:pPr>
      <w:r w:rsidRPr="005344B4">
        <w:rPr>
          <w:rFonts w:eastAsia="Calibri" w:cs="Times New Roman"/>
          <w:color w:val="000000" w:themeColor="text1"/>
        </w:rPr>
        <w:t>TURN ON RECORDER</w:t>
      </w:r>
    </w:p>
    <w:p w14:paraId="19CDD3BF" w14:textId="77777777" w:rsidR="007B6E39" w:rsidRPr="005344B4" w:rsidRDefault="007B6E39" w:rsidP="007B6E39">
      <w:pPr>
        <w:rPr>
          <w:rFonts w:eastAsia="Calibri Light" w:cs="Times New Roman"/>
          <w:color w:val="0F4761" w:themeColor="accent1" w:themeShade="BF"/>
          <w:sz w:val="26"/>
          <w:szCs w:val="26"/>
        </w:rPr>
      </w:pPr>
      <w:r w:rsidRPr="005344B4">
        <w:rPr>
          <w:rFonts w:eastAsia="Calibri Light" w:cs="Times New Roman"/>
          <w:color w:val="0F4761" w:themeColor="accent1" w:themeShade="BF"/>
          <w:sz w:val="26"/>
          <w:szCs w:val="26"/>
        </w:rPr>
        <w:t>XR The Big One</w:t>
      </w:r>
    </w:p>
    <w:p w14:paraId="08410EB2" w14:textId="77777777" w:rsidR="007B6E39" w:rsidRPr="005344B4" w:rsidRDefault="007B6E39" w:rsidP="007B6E39">
      <w:pPr>
        <w:rPr>
          <w:rFonts w:eastAsia="Calibri" w:cs="Times New Roman"/>
          <w:color w:val="000000" w:themeColor="text1"/>
        </w:rPr>
      </w:pPr>
      <w:r w:rsidRPr="005344B4">
        <w:rPr>
          <w:rFonts w:eastAsia="Calibri" w:cs="Times New Roman"/>
          <w:color w:val="000000" w:themeColor="text1"/>
        </w:rPr>
        <w:t>What do you remember most about going to The Big One?</w:t>
      </w:r>
    </w:p>
    <w:p w14:paraId="42DD8101" w14:textId="77777777" w:rsidR="007B6E39" w:rsidRPr="005344B4" w:rsidRDefault="007B6E39" w:rsidP="007B6E39">
      <w:pPr>
        <w:rPr>
          <w:rFonts w:eastAsia="Calibri" w:cs="Times New Roman"/>
          <w:color w:val="000000" w:themeColor="text1"/>
        </w:rPr>
      </w:pPr>
      <w:r w:rsidRPr="005344B4">
        <w:rPr>
          <w:rFonts w:eastAsia="Calibri" w:cs="Times New Roman"/>
          <w:color w:val="000000" w:themeColor="text1"/>
        </w:rPr>
        <w:t>What did you enjoy?</w:t>
      </w:r>
    </w:p>
    <w:p w14:paraId="46AAE1FF" w14:textId="77777777" w:rsidR="007B6E39" w:rsidRPr="005344B4" w:rsidRDefault="007B6E39" w:rsidP="007B6E39">
      <w:pPr>
        <w:rPr>
          <w:rFonts w:eastAsia="Calibri" w:cs="Times New Roman"/>
          <w:color w:val="000000" w:themeColor="text1"/>
        </w:rPr>
      </w:pPr>
      <w:r w:rsidRPr="005344B4">
        <w:rPr>
          <w:rFonts w:eastAsia="Calibri" w:cs="Times New Roman"/>
          <w:color w:val="000000" w:themeColor="text1"/>
        </w:rPr>
        <w:t>Was there anything that you didn’t like about it?</w:t>
      </w:r>
    </w:p>
    <w:p w14:paraId="24ACDD4A" w14:textId="77777777" w:rsidR="007B6E39" w:rsidRPr="005344B4" w:rsidRDefault="007B6E39" w:rsidP="007B6E39">
      <w:pPr>
        <w:rPr>
          <w:rFonts w:eastAsia="Calibri" w:cs="Times New Roman"/>
          <w:color w:val="000000" w:themeColor="text1"/>
        </w:rPr>
      </w:pPr>
      <w:r w:rsidRPr="005344B4">
        <w:rPr>
          <w:rFonts w:eastAsia="Calibri" w:cs="Times New Roman"/>
          <w:color w:val="000000" w:themeColor="text1"/>
        </w:rPr>
        <w:t>Did you learn anything new when you were there?</w:t>
      </w:r>
    </w:p>
    <w:p w14:paraId="16B217B5" w14:textId="77777777" w:rsidR="007B6E39" w:rsidRPr="005344B4" w:rsidRDefault="007B6E39" w:rsidP="007B6E39">
      <w:pPr>
        <w:rPr>
          <w:rFonts w:eastAsia="Calibri" w:cs="Times New Roman"/>
          <w:color w:val="000000" w:themeColor="text1"/>
        </w:rPr>
      </w:pPr>
      <w:r w:rsidRPr="005344B4">
        <w:rPr>
          <w:rFonts w:eastAsia="Calibri" w:cs="Times New Roman"/>
          <w:color w:val="000000" w:themeColor="text1"/>
        </w:rPr>
        <w:t>Have you been to other XR events? What are they like?</w:t>
      </w:r>
    </w:p>
    <w:p w14:paraId="49443A98" w14:textId="77777777" w:rsidR="007B6E39" w:rsidRPr="005344B4" w:rsidRDefault="007B6E39" w:rsidP="007B6E39">
      <w:pPr>
        <w:rPr>
          <w:rFonts w:eastAsia="Calibri" w:cs="Times New Roman"/>
          <w:color w:val="000000" w:themeColor="text1"/>
        </w:rPr>
      </w:pPr>
      <w:r w:rsidRPr="005344B4">
        <w:rPr>
          <w:rFonts w:eastAsia="Calibri" w:cs="Times New Roman"/>
          <w:color w:val="000000" w:themeColor="text1"/>
        </w:rPr>
        <w:t>Do you think protests like The Big One are important? Why?</w:t>
      </w:r>
    </w:p>
    <w:p w14:paraId="5988A9C4" w14:textId="77777777" w:rsidR="007B6E39" w:rsidRPr="005344B4" w:rsidRDefault="007B6E39" w:rsidP="007B6E39">
      <w:pPr>
        <w:rPr>
          <w:rFonts w:eastAsia="Calibri" w:cs="Times New Roman"/>
          <w:color w:val="000000" w:themeColor="text1"/>
        </w:rPr>
      </w:pPr>
      <w:r w:rsidRPr="005344B4">
        <w:rPr>
          <w:rFonts w:eastAsia="Calibri" w:cs="Times New Roman"/>
          <w:color w:val="000000" w:themeColor="text1"/>
        </w:rPr>
        <w:t xml:space="preserve">Do you talk about the environment/climate change at home/at school? </w:t>
      </w:r>
    </w:p>
    <w:p w14:paraId="6AE5A828" w14:textId="77777777" w:rsidR="007B6E39" w:rsidRPr="005344B4" w:rsidRDefault="007B6E39" w:rsidP="007B6E39">
      <w:pPr>
        <w:rPr>
          <w:rFonts w:cs="Times New Roman"/>
        </w:rPr>
      </w:pPr>
      <w:r w:rsidRPr="005344B4">
        <w:rPr>
          <w:rFonts w:eastAsia="Calibri" w:cs="Times New Roman"/>
          <w:color w:val="000000" w:themeColor="text1"/>
        </w:rPr>
        <w:t>How does that make you feel?</w:t>
      </w:r>
    </w:p>
    <w:p w14:paraId="0770EC36" w14:textId="77777777" w:rsidR="007B6E39" w:rsidRPr="005344B4" w:rsidRDefault="007B6E39" w:rsidP="007B6E39">
      <w:pPr>
        <w:rPr>
          <w:rFonts w:eastAsia="Calibri" w:cs="Times New Roman"/>
          <w:color w:val="000000" w:themeColor="text1"/>
        </w:rPr>
      </w:pPr>
      <w:r w:rsidRPr="005344B4">
        <w:rPr>
          <w:rFonts w:eastAsia="Calibri" w:cs="Times New Roman"/>
          <w:color w:val="000000" w:themeColor="text1"/>
        </w:rPr>
        <w:t>If you had a magic wand, which problems would you make disappear? Why?</w:t>
      </w:r>
    </w:p>
    <w:p w14:paraId="122299D4" w14:textId="77777777" w:rsidR="007B6E39" w:rsidRPr="005344B4" w:rsidRDefault="007B6E39" w:rsidP="007B6E39">
      <w:pPr>
        <w:rPr>
          <w:rFonts w:eastAsia="Calibri" w:cs="Times New Roman"/>
          <w:color w:val="000000" w:themeColor="text1"/>
        </w:rPr>
      </w:pPr>
      <w:r w:rsidRPr="005344B4">
        <w:rPr>
          <w:rFonts w:eastAsia="Calibri" w:cs="Times New Roman"/>
          <w:color w:val="000000" w:themeColor="text1"/>
        </w:rPr>
        <w:lastRenderedPageBreak/>
        <w:t>If you had one wish to try to make things better, what would you wish for?</w:t>
      </w:r>
    </w:p>
    <w:p w14:paraId="5474150F" w14:textId="77777777" w:rsidR="007B6E39" w:rsidRPr="005344B4" w:rsidRDefault="007B6E39" w:rsidP="007B6E39">
      <w:pPr>
        <w:rPr>
          <w:rFonts w:eastAsia="Calibri" w:cs="Times New Roman"/>
          <w:color w:val="000000" w:themeColor="text1"/>
        </w:rPr>
      </w:pPr>
      <w:r w:rsidRPr="005344B4">
        <w:rPr>
          <w:rFonts w:eastAsia="Calibri" w:cs="Times New Roman"/>
          <w:color w:val="000000" w:themeColor="text1"/>
        </w:rPr>
        <w:t>If you could ask the leaders of our country to do one thing to protect the natural world, what would it be?</w:t>
      </w:r>
    </w:p>
    <w:p w14:paraId="5BB2F1C2" w14:textId="53EFE3FB" w:rsidR="007B6E39" w:rsidRPr="005344B4" w:rsidRDefault="007B6E39" w:rsidP="007B6E39">
      <w:pPr>
        <w:rPr>
          <w:rFonts w:eastAsia="Calibri" w:cs="Times New Roman"/>
          <w:color w:val="000000" w:themeColor="text1"/>
        </w:rPr>
      </w:pPr>
      <w:r w:rsidRPr="005344B4">
        <w:rPr>
          <w:rFonts w:eastAsia="Calibri" w:cs="Times New Roman"/>
          <w:color w:val="000000" w:themeColor="text1"/>
        </w:rPr>
        <w:t>Is there anything else you’d like to tell me about before we go?</w:t>
      </w:r>
    </w:p>
    <w:p w14:paraId="7AF1938A" w14:textId="77777777" w:rsidR="007B6E39" w:rsidRPr="005344B4" w:rsidRDefault="007B6E39" w:rsidP="007B6E39">
      <w:pPr>
        <w:rPr>
          <w:rFonts w:eastAsia="Calibri" w:cs="Times New Roman"/>
          <w:color w:val="000000" w:themeColor="text1"/>
        </w:rPr>
      </w:pPr>
      <w:r w:rsidRPr="005344B4">
        <w:rPr>
          <w:rFonts w:eastAsia="Calibri" w:cs="Times New Roman"/>
          <w:color w:val="000000" w:themeColor="text1"/>
        </w:rPr>
        <w:t xml:space="preserve">Brilliant, thank you both so much for taking the time to talk to me, it’s </w:t>
      </w:r>
      <w:proofErr w:type="gramStart"/>
      <w:r w:rsidRPr="005344B4">
        <w:rPr>
          <w:rFonts w:eastAsia="Calibri" w:cs="Times New Roman"/>
          <w:color w:val="000000" w:themeColor="text1"/>
        </w:rPr>
        <w:t>really helpful</w:t>
      </w:r>
      <w:proofErr w:type="gramEnd"/>
      <w:r w:rsidRPr="005344B4">
        <w:rPr>
          <w:rFonts w:eastAsia="Calibri" w:cs="Times New Roman"/>
          <w:color w:val="000000" w:themeColor="text1"/>
        </w:rPr>
        <w:t xml:space="preserve"> for getting a better understanding of how families in the UK are taking action to help make our planet a safer place to live. </w:t>
      </w:r>
    </w:p>
    <w:p w14:paraId="645D00B2" w14:textId="16302389" w:rsidR="00DB109F" w:rsidRPr="005344B4" w:rsidRDefault="00DB109F" w:rsidP="007B6E39">
      <w:pPr>
        <w:rPr>
          <w:rFonts w:cs="Times New Roman"/>
        </w:rPr>
      </w:pPr>
    </w:p>
    <w:sectPr w:rsidR="00DB109F" w:rsidRPr="005344B4" w:rsidSect="00BC33C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A26B13" w14:textId="77777777" w:rsidR="00A970BE" w:rsidRDefault="00A970BE" w:rsidP="009C6F2C">
      <w:pPr>
        <w:spacing w:after="0" w:line="240" w:lineRule="auto"/>
      </w:pPr>
      <w:r>
        <w:separator/>
      </w:r>
    </w:p>
  </w:endnote>
  <w:endnote w:type="continuationSeparator" w:id="0">
    <w:p w14:paraId="0AA79452" w14:textId="77777777" w:rsidR="00A970BE" w:rsidRDefault="00A970BE" w:rsidP="009C6F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Microsoft JhengHe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94192726"/>
      <w:docPartObj>
        <w:docPartGallery w:val="Page Numbers (Bottom of Page)"/>
        <w:docPartUnique/>
      </w:docPartObj>
    </w:sdtPr>
    <w:sdtEndPr>
      <w:rPr>
        <w:noProof/>
      </w:rPr>
    </w:sdtEndPr>
    <w:sdtContent>
      <w:p w14:paraId="1B92640B" w14:textId="29079976" w:rsidR="00190AEE" w:rsidRDefault="00190AEE">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4D75EC89" w14:textId="77777777" w:rsidR="00190AEE" w:rsidRDefault="00190A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AD89DE" w14:textId="77777777" w:rsidR="00254BE6" w:rsidRDefault="00254BE6">
    <w:pPr>
      <w:pStyle w:val="Foote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1</w:t>
    </w:r>
    <w:r>
      <w:rPr>
        <w:b/>
        <w:bCs/>
        <w:noProof/>
      </w:rPr>
      <w:fldChar w:fldCharType="end"/>
    </w:r>
  </w:p>
  <w:p w14:paraId="3F8F00A3" w14:textId="77777777" w:rsidR="00254BE6" w:rsidRDefault="00254B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497065" w14:textId="77777777" w:rsidR="00A970BE" w:rsidRDefault="00A970BE" w:rsidP="009C6F2C">
      <w:pPr>
        <w:spacing w:after="0" w:line="240" w:lineRule="auto"/>
      </w:pPr>
      <w:r>
        <w:separator/>
      </w:r>
    </w:p>
  </w:footnote>
  <w:footnote w:type="continuationSeparator" w:id="0">
    <w:p w14:paraId="34349653" w14:textId="77777777" w:rsidR="00A970BE" w:rsidRDefault="00A970BE" w:rsidP="009C6F2C">
      <w:pPr>
        <w:spacing w:after="0" w:line="240" w:lineRule="auto"/>
      </w:pPr>
      <w:r>
        <w:continuationSeparator/>
      </w:r>
    </w:p>
  </w:footnote>
  <w:footnote w:id="1">
    <w:p w14:paraId="78ABBB52" w14:textId="73724DEE" w:rsidR="00443A70" w:rsidRDefault="00443A70" w:rsidP="00443A70">
      <w:pPr>
        <w:pStyle w:val="FootnoteText"/>
        <w:spacing w:line="360" w:lineRule="auto"/>
      </w:pPr>
      <w:r>
        <w:rPr>
          <w:rStyle w:val="FootnoteReference"/>
        </w:rPr>
        <w:footnoteRef/>
      </w:r>
      <w:r>
        <w:t xml:space="preserve"> This is evidenced in the </w:t>
      </w:r>
      <w:r w:rsidR="00907B34">
        <w:t xml:space="preserve">internal facing </w:t>
      </w:r>
      <w:r>
        <w:t>NHM audience insights report</w:t>
      </w:r>
      <w:r w:rsidR="00907B34">
        <w:t xml:space="preserve"> shared with me</w:t>
      </w:r>
      <w:r>
        <w:t>, which summarises activity across the 1.5 years the exhibition</w:t>
      </w:r>
      <w:r w:rsidR="00907B34">
        <w:t>.</w:t>
      </w:r>
    </w:p>
  </w:footnote>
  <w:footnote w:id="2">
    <w:p w14:paraId="750F3B65" w14:textId="1D68C802" w:rsidR="00C32E57" w:rsidRDefault="00C32E57">
      <w:pPr>
        <w:pStyle w:val="FootnoteText"/>
      </w:pPr>
      <w:r>
        <w:rPr>
          <w:rStyle w:val="FootnoteReference"/>
        </w:rPr>
        <w:footnoteRef/>
      </w:r>
      <w:r>
        <w:t xml:space="preserve"> </w:t>
      </w:r>
      <w:r w:rsidR="00A4668B">
        <w:t>For example, the active curation of chosen family where choice, reciprocity care and commitment form the basis of deep emotional and practical bonds, rather than biological relations, marital status or legal obligations (Weston, 1991).</w:t>
      </w:r>
    </w:p>
  </w:footnote>
  <w:footnote w:id="3">
    <w:p w14:paraId="0A6EC9E2" w14:textId="77777777" w:rsidR="00D474F4" w:rsidRPr="000966C1" w:rsidRDefault="00D474F4" w:rsidP="00D474F4">
      <w:pPr>
        <w:pStyle w:val="FootnoteText"/>
      </w:pPr>
      <w:r>
        <w:rPr>
          <w:rStyle w:val="FootnoteReference"/>
        </w:rPr>
        <w:footnoteRef/>
      </w:r>
      <w:r>
        <w:t xml:space="preserve"> The Brundtland report ‘Our Common Future’ was published by the World Commission on Environment and Development and is often considered as the formal starting point of global environmental governance (Hajer, 1997). It proposes the concept of Sustainable Development, defined as, </w:t>
      </w:r>
      <w:r w:rsidRPr="000966C1">
        <w:t>‘Development that meets the needs of the present without compromising the ability of future generations to meet their own needs.’</w:t>
      </w:r>
      <w:r>
        <w:t xml:space="preserve"> The concept of intergenerational equity is also proposed within this document, which emphasizes a moral duty to future generations who ‘have no political or financial power; they cannot challenge our decisions’.</w:t>
      </w:r>
    </w:p>
  </w:footnote>
  <w:footnote w:id="4">
    <w:p w14:paraId="725749B7" w14:textId="46DC0CE6" w:rsidR="00B05068" w:rsidRDefault="007A274F" w:rsidP="007A274F">
      <w:pPr>
        <w:pStyle w:val="FootnoteText"/>
      </w:pPr>
      <w:r w:rsidRPr="00C25654">
        <w:rPr>
          <w:rStyle w:val="FootnoteReference"/>
        </w:rPr>
        <w:footnoteRef/>
      </w:r>
      <w:r>
        <w:t xml:space="preserve"> Children are born, raised and cared for within a multitude of family structures which far exceed the heteronormative, nuclear family model, as well as within intimate and interpersonal relations which extend</w:t>
      </w:r>
      <w:r w:rsidR="00F2696D" w:rsidRPr="00F2696D">
        <w:t xml:space="preserve"> </w:t>
      </w:r>
      <w:r w:rsidR="00F2696D">
        <w:t>beyond direct kinship. Although not all babies and children remain within a family structure</w:t>
      </w:r>
      <w:r w:rsidR="007D6AF4">
        <w:t xml:space="preserve">, </w:t>
      </w:r>
      <w:r w:rsidR="00F2696D">
        <w:t xml:space="preserve">potent socio-cultural notions of family continue to </w:t>
      </w:r>
      <w:r w:rsidR="000C49CB">
        <w:t>influence</w:t>
      </w:r>
      <w:r w:rsidR="00281D9B">
        <w:t xml:space="preserve"> social relations</w:t>
      </w:r>
      <w:r w:rsidR="0014114C">
        <w:t xml:space="preserve">. Equally, not all families include children, </w:t>
      </w:r>
      <w:r w:rsidR="00D82313">
        <w:t xml:space="preserve">intergenerational relations in families are often constituted between adults. This is an important site of </w:t>
      </w:r>
      <w:r w:rsidR="00D304AC">
        <w:t xml:space="preserve">family </w:t>
      </w:r>
      <w:r w:rsidR="00D82313">
        <w:t>politics</w:t>
      </w:r>
      <w:r w:rsidR="00D304AC">
        <w:t xml:space="preserve"> </w:t>
      </w:r>
      <w:r w:rsidR="00B05068">
        <w:t xml:space="preserve">and political expression beyond the </w:t>
      </w:r>
      <w:r w:rsidR="00ED5CAE">
        <w:t>family;</w:t>
      </w:r>
      <w:r w:rsidR="00B05068">
        <w:t xml:space="preserve"> </w:t>
      </w:r>
      <w:r w:rsidR="00B63630">
        <w:t>however,</w:t>
      </w:r>
      <w:r w:rsidR="00B05068">
        <w:t xml:space="preserve"> this is not the focus of this thesis. </w:t>
      </w:r>
    </w:p>
    <w:p w14:paraId="7B17C662" w14:textId="19B3D463" w:rsidR="007A274F" w:rsidRDefault="00C735AA" w:rsidP="007A274F">
      <w:pPr>
        <w:pStyle w:val="FootnoteText"/>
      </w:pPr>
      <w:r>
        <w:t>F</w:t>
      </w:r>
      <w:r w:rsidR="00C4794F">
        <w:t>amily</w:t>
      </w:r>
      <w:r w:rsidR="00A63FFA">
        <w:t xml:space="preserve"> is not always a site of </w:t>
      </w:r>
      <w:r w:rsidR="00AF5B8A">
        <w:t>care and responsibilities, it also encompasses r</w:t>
      </w:r>
      <w:r w:rsidR="007A274F">
        <w:t xml:space="preserve">elations of </w:t>
      </w:r>
      <w:r w:rsidR="007A274F">
        <w:t>uncare, neglect, violence and dominance</w:t>
      </w:r>
      <w:r w:rsidR="00AF5B8A">
        <w:t xml:space="preserve">; where the </w:t>
      </w:r>
      <w:r w:rsidR="0075600E">
        <w:t>positive connotations of</w:t>
      </w:r>
      <w:r w:rsidR="00AF5B8A">
        <w:t xml:space="preserve"> family can </w:t>
      </w:r>
      <w:r w:rsidR="0075600E">
        <w:t>obscure and even exacerbate suffering. T</w:t>
      </w:r>
      <w:r w:rsidR="007A274F">
        <w:t>he acknowledgement of care here in relation to the social reproduction of future generations is to note that giving and receiving care is a vital aspect of intra-subjective relations; that raising children is an affective, emotive, embodied and ongoing task which can extend across a child’s lifetime.</w:t>
      </w:r>
      <w:r w:rsidR="00E762F8">
        <w:t xml:space="preserve"> </w:t>
      </w:r>
      <w:r w:rsidR="007C4737">
        <w:t>My argum</w:t>
      </w:r>
      <w:r w:rsidR="00AD6C83">
        <w:t xml:space="preserve">ent is not to state that all families </w:t>
      </w:r>
      <w:r w:rsidR="00EB63D5">
        <w:t xml:space="preserve">are or should be concerned about </w:t>
      </w:r>
      <w:r w:rsidR="00A17695">
        <w:t xml:space="preserve">‘the </w:t>
      </w:r>
      <w:r w:rsidR="00DD5F47">
        <w:t>environment</w:t>
      </w:r>
      <w:r w:rsidR="00A17695">
        <w:t>’;</w:t>
      </w:r>
      <w:r w:rsidR="00EB63D5">
        <w:t xml:space="preserve"> rather to point </w:t>
      </w:r>
      <w:r w:rsidR="00526F0F">
        <w:t xml:space="preserve">towards particular ways in which </w:t>
      </w:r>
      <w:r w:rsidR="003E5584">
        <w:t xml:space="preserve">family relations </w:t>
      </w:r>
      <w:r w:rsidR="00145FF3">
        <w:t>c</w:t>
      </w:r>
      <w:r w:rsidR="00F001AA">
        <w:t>an constitute a site of environmental politics.</w:t>
      </w:r>
      <w:r w:rsidR="003E5584">
        <w:t xml:space="preserve"> </w:t>
      </w:r>
    </w:p>
  </w:footnote>
  <w:footnote w:id="5">
    <w:p w14:paraId="55D98799" w14:textId="16F7ECB7" w:rsidR="00686E8D" w:rsidRPr="005C4744" w:rsidRDefault="00686E8D">
      <w:pPr>
        <w:pStyle w:val="FootnoteText"/>
        <w:rPr>
          <w:b/>
          <w:bCs/>
        </w:rPr>
      </w:pPr>
      <w:r>
        <w:rPr>
          <w:rStyle w:val="FootnoteReference"/>
        </w:rPr>
        <w:footnoteRef/>
      </w:r>
      <w:r w:rsidR="002B1F7C">
        <w:t xml:space="preserve">There is an emerging body of </w:t>
      </w:r>
      <w:r w:rsidR="00CA5129">
        <w:t xml:space="preserve">resources, including books, podcasts and </w:t>
      </w:r>
      <w:r w:rsidR="00DE7DB2">
        <w:t>toolkits</w:t>
      </w:r>
      <w:r w:rsidR="00F11721">
        <w:t xml:space="preserve">, which seek to guide, support or educate parents </w:t>
      </w:r>
      <w:r w:rsidR="00487439">
        <w:t>raising children in the midst of eco-crisis</w:t>
      </w:r>
      <w:r w:rsidR="00D33D97">
        <w:t>. For example,</w:t>
      </w:r>
      <w:r w:rsidR="00DF55D0" w:rsidRPr="00DF55D0">
        <w:rPr>
          <w:rFonts w:ascii="Arial" w:eastAsia="Times New Roman" w:hAnsi="Arial" w:cs="Arial"/>
          <w:b/>
          <w:bCs/>
          <w:color w:val="0F1111"/>
          <w:kern w:val="36"/>
          <w:sz w:val="36"/>
          <w:szCs w:val="36"/>
          <w:lang w:eastAsia="en-GB"/>
        </w:rPr>
        <w:t xml:space="preserve"> </w:t>
      </w:r>
      <w:r w:rsidR="00DF55D0" w:rsidRPr="00DF55D0">
        <w:rPr>
          <w:i/>
          <w:iCs/>
        </w:rPr>
        <w:t>Parenting in a Climate Crisis: A Handbook for Turning Fear into Action</w:t>
      </w:r>
      <w:r w:rsidR="00DF55D0">
        <w:t xml:space="preserve"> (Shirvell, 2025</w:t>
      </w:r>
      <w:r w:rsidR="00DF55D0" w:rsidRPr="00D536A5">
        <w:rPr>
          <w:i/>
          <w:iCs/>
        </w:rPr>
        <w:t>)</w:t>
      </w:r>
      <w:r w:rsidR="00D536A5" w:rsidRPr="00D536A5">
        <w:rPr>
          <w:i/>
          <w:iCs/>
        </w:rPr>
        <w:t>, Parenting on Earth: A Philosopher's Guide to Doing Right by Your Kids - and Everyone Els</w:t>
      </w:r>
      <w:r w:rsidR="00D536A5" w:rsidRPr="00D536A5">
        <w:t>e</w:t>
      </w:r>
      <w:r w:rsidR="00837F98">
        <w:t xml:space="preserve"> (Cripps, 2023) and podcast</w:t>
      </w:r>
      <w:r w:rsidR="00D33D97">
        <w:t xml:space="preserve"> </w:t>
      </w:r>
      <w:r w:rsidR="00D33D97" w:rsidRPr="00D33D97">
        <w:rPr>
          <w:i/>
          <w:iCs/>
        </w:rPr>
        <w:t>Mum will the Planet Die before I do?</w:t>
      </w:r>
      <w:r w:rsidR="00D33D97">
        <w:t xml:space="preserve"> (Corner Shop </w:t>
      </w:r>
      <w:r w:rsidR="00715F5D">
        <w:t>M</w:t>
      </w:r>
      <w:r w:rsidR="00D33D97">
        <w:t xml:space="preserve">edia Production, </w:t>
      </w:r>
      <w:r w:rsidR="00715F5D">
        <w:t>2022)</w:t>
      </w:r>
      <w:r w:rsidR="00837F98">
        <w:t xml:space="preserve">. </w:t>
      </w:r>
    </w:p>
  </w:footnote>
  <w:footnote w:id="6">
    <w:p w14:paraId="70294D90" w14:textId="77E7AB22" w:rsidR="00D969DB" w:rsidRDefault="00D969DB" w:rsidP="00D969DB">
      <w:pPr>
        <w:pStyle w:val="FootnoteText"/>
      </w:pPr>
      <w:r w:rsidRPr="00C25654">
        <w:rPr>
          <w:rStyle w:val="FootnoteReference"/>
        </w:rPr>
        <w:footnoteRef/>
      </w:r>
      <w:r>
        <w:t xml:space="preserve"> The roles of family here are multiple in the sense that family is both an ideological construct, mobilised to shape and govern subjects, but also the context in which intergenerational, social, cultural and moral norms are negotiated and reworked across and between family members. Equally it is multiple in the sese that family socialisation can be both beneficial and harmful to individual family members, as well as to the overall cohesion of family as relations of ‘closely-knit selves’ </w:t>
      </w:r>
      <w:r>
        <w:fldChar w:fldCharType="begin"/>
      </w:r>
      <w:r w:rsidR="00C144D0">
        <w:instrText xml:space="preserve"> ADDIN ZOTERO_ITEM CSL_CITATION {"citationID":"IPSgNspg","properties":{"formattedCitation":"(McCarthy, 2012)","plainCitation":"(McCarthy, 2012)","noteIndex":6},"citationItems":[{"id":1840,"uris":["http://zotero.org/users/6040264/items/55MT6XUH"],"itemData":{"id":1840,"type":"article-journal","abstract":"This article examines the notion of ‘family’ to consider how it may be understood in people's everyday lives. Certain recurrent and powerful motifs are apparent, notably themes of togetherness and belonging, in the context of a unit that the person can be ‘part of’. At the same time, there may be important variations in the meanings given to individuality and family, evoking differing understandings of the self and personhood. I consider these ideas further through globally relevant but variable cultural themes of autonomy and relationality, suggesting the term ‘social person’ as a heuristic device to distinguish the sense of ‘close-knit selves’ that may be involved in some understandings of personhood. I argue that this version of personhood may be powerfully expressed through ‘family’ meanings, with a significance which can be at least provisionally mapped along lines of inequality and disadvantage within and between societies around the world. These forms of connectedness may be hard to grasp through those theoretical and methodological frameworks which emphasize the (relational) individual. I argue that, in affluent English speaking societies,1 there may be little alternative to the language of ‘family’ for expressing such forms of relationality and connection.","container-title":"The Sociological Review","DOI":"10.1111/j.1467-954X.2011.02045.x","ISSN":"0038-0261","issue":"1","language":"en","note":"publisher: SAGE Publications Ltd","page":"68-90","source":"SAGE Journals","title":"The Powerful Relational Language of ‘Family’: Togetherness, Belonging and Personhood","title-short":"The Powerful Relational Language of ‘Family’","volume":"60","author":[{"family":"McCarthy","given":"Jane Ribbens"}],"issued":{"date-parts":[["2012",2,1]]}}}],"schema":"https://github.com/citation-style-language/schema/raw/master/csl-citation.json"} </w:instrText>
      </w:r>
      <w:r>
        <w:fldChar w:fldCharType="separate"/>
      </w:r>
      <w:r w:rsidRPr="00F723DC">
        <w:rPr>
          <w:rFonts w:ascii="Calibri" w:hAnsi="Calibri" w:cs="Calibri"/>
        </w:rPr>
        <w:t>(McCarthy, 2012)</w:t>
      </w:r>
      <w:r>
        <w:fldChar w:fldCharType="end"/>
      </w:r>
    </w:p>
  </w:footnote>
  <w:footnote w:id="7">
    <w:p w14:paraId="79671867" w14:textId="7B528940" w:rsidR="009736DF" w:rsidRDefault="009736DF" w:rsidP="009736DF">
      <w:pPr>
        <w:pStyle w:val="FootnoteText"/>
      </w:pPr>
      <w:r>
        <w:rPr>
          <w:rStyle w:val="FootnoteReference"/>
        </w:rPr>
        <w:footnoteRef/>
      </w:r>
      <w:r>
        <w:t xml:space="preserve"> </w:t>
      </w:r>
      <w:r w:rsidRPr="00AA6691">
        <w:t>New materialis</w:t>
      </w:r>
      <w:r>
        <w:t xml:space="preserve">t feminists </w:t>
      </w:r>
      <w:r w:rsidRPr="00AA6691">
        <w:t xml:space="preserve">radically expand the concept of relationality and interdependency beyond social interactions in order to account for the inseparability of human and non-human entanglements (Barad) or </w:t>
      </w:r>
      <w:r w:rsidRPr="00AA6691">
        <w:t xml:space="preserve">naturecultures (Haraway). </w:t>
      </w:r>
      <w:r>
        <w:t>A</w:t>
      </w:r>
      <w:r w:rsidRPr="00AA6691">
        <w:t>gency does not exist a priori of</w:t>
      </w:r>
      <w:r>
        <w:t xml:space="preserve"> (social) </w:t>
      </w:r>
      <w:r w:rsidRPr="00AA6691">
        <w:t xml:space="preserve">relations, but is co-constituted through the intra-actions between multiple, overlapping human and non-human forces, affects, inheritances and materialities (REF). </w:t>
      </w:r>
      <w:r w:rsidR="00D3056A">
        <w:t>Within this approach, the</w:t>
      </w:r>
      <w:r>
        <w:t xml:space="preserve"> construct of the family is critiqued for its role in reproducing the separation of social and natural, through the value ascribed to intimate human relations and social practices of family which obscure wider relational entanglements and their ethico-political demands. </w:t>
      </w:r>
      <w:r w:rsidRPr="00AA6691">
        <w:t xml:space="preserve">Donna Haraway has been particularly forthright in her critique of family, ‘I am sick to death of bonding through kinship and “the family,” and I long for models of solidarity and human unity and difference rooted in friendship, work, partially shared purposes, intractable collective pain, inescapable mortality, and persistent hope’ (1997:265). Disavowing human-centric notions of ‘family’ </w:t>
      </w:r>
      <w:r w:rsidR="00ED5CAE" w:rsidRPr="00AA6691">
        <w:t>she seeks</w:t>
      </w:r>
      <w:r w:rsidRPr="00AA6691">
        <w:t xml:space="preserve"> to cultivate kin relations with companion species as a means to develop response-abilities and caring relations with more-than-human others. Her famous slogan ‘Make Kin not Babies’ is a call to disrupt the reprocentrism of heteronormative, anthropocentric family structures, situating relations of care, obligation and responsiveness within wider entanglements of human and non-human kin.</w:t>
      </w:r>
      <w:r w:rsidR="00D3056A">
        <w:t xml:space="preserve"> </w:t>
      </w:r>
      <w:r w:rsidR="00E83411">
        <w:t xml:space="preserve">As I argue, despite critique, family continues to be a powerful, emotive and </w:t>
      </w:r>
      <w:r w:rsidR="00A2640C">
        <w:t xml:space="preserve">political category which </w:t>
      </w:r>
      <w:r w:rsidR="00320CCF">
        <w:t>is constitutive of everyday relations.</w:t>
      </w:r>
    </w:p>
  </w:footnote>
  <w:footnote w:id="8">
    <w:p w14:paraId="4A8D5417" w14:textId="39A9EE27" w:rsidR="005714E3" w:rsidRDefault="005714E3">
      <w:pPr>
        <w:pStyle w:val="FootnoteText"/>
      </w:pPr>
      <w:r>
        <w:rPr>
          <w:rStyle w:val="FootnoteReference"/>
        </w:rPr>
        <w:footnoteRef/>
      </w:r>
      <w:r>
        <w:t xml:space="preserve"> Throughout the study I use parents as an inclusive term for those who </w:t>
      </w:r>
      <w:r w:rsidR="00F12907">
        <w:t>are the primary carers for young children. This may include</w:t>
      </w:r>
      <w:r w:rsidR="006F0054">
        <w:t xml:space="preserve"> legal</w:t>
      </w:r>
      <w:r w:rsidR="00F12907">
        <w:t xml:space="preserve"> guardians</w:t>
      </w:r>
      <w:r w:rsidR="006F0054">
        <w:t xml:space="preserve">; </w:t>
      </w:r>
      <w:r w:rsidR="00F12907">
        <w:t xml:space="preserve">adoptive, foster or other non-biological parents, </w:t>
      </w:r>
      <w:r w:rsidR="006F0054">
        <w:t xml:space="preserve">grandparents or other relatives who have </w:t>
      </w:r>
      <w:r w:rsidR="00D20366">
        <w:t>primary</w:t>
      </w:r>
      <w:r w:rsidR="006F0054">
        <w:t xml:space="preserve"> responsibility for a child</w:t>
      </w:r>
      <w:r w:rsidR="00D20366">
        <w:t xml:space="preserve">, as well as parents who </w:t>
      </w:r>
      <w:r w:rsidR="00CE154C">
        <w:t xml:space="preserve">are involved in their children’s lives but do not have sole responsibility for their children. </w:t>
      </w:r>
      <w:r w:rsidR="00D94698">
        <w:t xml:space="preserve">I explore parent-child relations as one expression of </w:t>
      </w:r>
      <w:r w:rsidR="00917E1C">
        <w:t xml:space="preserve">intergenerational adult-child relations in order to open up avenues for </w:t>
      </w:r>
      <w:r w:rsidR="00BE0DB3">
        <w:t>researching broader</w:t>
      </w:r>
      <w:r w:rsidR="00917E1C">
        <w:t xml:space="preserve"> child-adult relations in </w:t>
      </w:r>
      <w:r w:rsidR="00BE0DB3">
        <w:t>Anthropocene</w:t>
      </w:r>
      <w:r w:rsidR="00917E1C">
        <w:t xml:space="preserve"> times.  </w:t>
      </w:r>
    </w:p>
  </w:footnote>
  <w:footnote w:id="9">
    <w:p w14:paraId="3F287BE7" w14:textId="31EC815C" w:rsidR="003A291B" w:rsidRDefault="003A291B" w:rsidP="003A291B">
      <w:pPr>
        <w:pStyle w:val="FootnoteText"/>
      </w:pPr>
      <w:r>
        <w:rPr>
          <w:rStyle w:val="FootnoteReference"/>
        </w:rPr>
        <w:footnoteRef/>
      </w:r>
      <w:r>
        <w:t xml:space="preserve"> I acknowledge and am sympathetic to critiques of the nomenclature of Anthropocene and the development of explicitly political accounts of the contemporary conjuncture which better attend to the  unevenness in both the vulnerabilities to and responsibilities for ecological destruction </w:t>
      </w:r>
      <w:r w:rsidR="006D48E3">
        <w:fldChar w:fldCharType="begin"/>
      </w:r>
      <w:r w:rsidR="006D48E3">
        <w:instrText xml:space="preserve"> ADDIN ZOTERO_ITEM CSL_CITATION {"citationID":"c7dWLuX6","properties":{"formattedCitation":"(Haraway, 2016; Parenti and Moore, 2016; Yusoff, 2018)","plainCitation":"(Haraway, 2016; Parenti and Moore, 2016; Yusoff, 2018)","noteIndex":9},"citationItems":[{"id":483,"uris":["http://zotero.org/users/6040264/items/9T3ZIKI9"],"itemData":{"id":483,"type":"book","abstract":"Donna J. Haraway refigures our current epoch, moving away from the Anthropocene toward the Chthulucene: an epoch in which we stay with the trouble of living and dying on a damaged earth while living with and understanding the nonhuman in complex ways conducive to building more livable futures","collection-title":"Experimental futures Technological lives, scientific arts, anthropological voices","event-place":"Durham London","ISBN":"978-0-8223-7378-0","language":"eng","note":"OCLC: 948657269","number-of-pages":"296","publisher":"Duke University Press","publisher-place":"Durham London","source":"Gemeinsamer Bibliotheksverbund ISBN","title":"Staying with the trouble: making kin in the Chthulucene","title-short":"Staying with the trouble","author":[{"family":"Haraway","given":"Donna Jeanne"}],"issued":{"date-parts":[["2016"]]}}},{"id":2023,"uris":["http://zotero.org/users/6040264/items/FMHSENRU"],"itemData":{"id":2023,"type":"book","abstract":"The Earth has reached a tipping point. Runaway climate change, the sixth great extinction of planetary life, the acidification of the oceans--all point toward an era of unprecedented turbulence in humanity's relationship within the web of life. But just what is that relationship, and how do we make sense of this extraordinary transition? Anthropocene or Capitalocene? offers answers to these questions from a dynamic group of leading critical scholars who challenge the conventional practice of dividing historical change and contemporary reality into \"Nature\" and \"Society,\" demonstrating the possibilities offered by a more nuanced and connective view of human environment-making, joined at every step with and within the biosphere. In distinct registers, the authors frame their discussions within a politics of hope that signal the possibilities for transcending capitalism, broadly understood as a \"world-ecology\" that joins nature, capital, and power as a historically evolving whole","call-number":"GF75 .A6445 2016","collection-title":"Kairos","event-place":"Oakland, CA","ISBN":"978-1-62963-148-6","note":"OCLC: ocn922909586","number-of-pages":"222","publisher":"PM Press","publisher-place":"Oakland, CA","source":"Library of Congress ISBN","title":"Anthropocene or capitalocene? nature, history, and the crisis of capitalism","title-short":"Anthropocene or capitalocene?","editor":[{"family":"Parenti","given":"Christian"},{"family":"Moore","given":"Jason W."}],"issued":{"date-parts":[["2016"]]}}},{"id":2024,"uris":["http://zotero.org/users/6040264/items/PSL49KW2"],"itemData":{"id":2024,"type":"book","abstract":"No geology is neutral. Tracing the color line of the Anthropocene, this book examines how the grammar of geology is foundational to establishing the extractive economies of subjective life and the earth under colonialism and slavery. The author initiates a transdisciplinary conversation between feminist black theory, geography, and the earth sciences, addressing the politics of the Anthropocene within the context of race, materiality, deep time, and the afterlives of geology","collection-number":"53","collection-title":"Forerunners: ideas first from the University of Minnesota Press","event-place":"Minneapolis","ISBN":"978-1-5179-0753-2","language":"eng","number-of-pages":"115","publisher":"University of Minnesota Press","publisher-place":"Minneapolis","source":"K10plus ISBN","title":"A billion black Anthropocenes or none","author":[{"family":"Yusoff","given":"Kathryn"}],"issued":{"date-parts":[["2018"]]}}}],"schema":"https://github.com/citation-style-language/schema/raw/master/csl-citation.json"} </w:instrText>
      </w:r>
      <w:r w:rsidR="006D48E3">
        <w:fldChar w:fldCharType="separate"/>
      </w:r>
      <w:r w:rsidR="006D48E3" w:rsidRPr="006D48E3">
        <w:rPr>
          <w:rFonts w:ascii="Aptos" w:hAnsi="Aptos"/>
        </w:rPr>
        <w:t>(Haraway, 2016; Parenti and Moore, 2016; Yusoff, 2018)</w:t>
      </w:r>
      <w:r w:rsidR="006D48E3">
        <w:fldChar w:fldCharType="end"/>
      </w:r>
      <w:r>
        <w:t xml:space="preserve">. I engage with critiques of universal figure of the human further in Chapter 4. </w:t>
      </w:r>
    </w:p>
  </w:footnote>
  <w:footnote w:id="10">
    <w:p w14:paraId="0F263260" w14:textId="16B0B077" w:rsidR="003A291B" w:rsidRDefault="003A291B" w:rsidP="003A291B">
      <w:pPr>
        <w:pStyle w:val="FootnoteText"/>
      </w:pPr>
      <w:r>
        <w:rPr>
          <w:rStyle w:val="FootnoteReference"/>
        </w:rPr>
        <w:footnoteRef/>
      </w:r>
      <w:r>
        <w:t xml:space="preserve"> Post-human theories directly challenge the ontological basis of human subjectivity based upon Cartesian dualism and the idea of the sovereign human agent. However, it is important to note that relational ontologies and respect for the agency of non-human or more than human beings are not necessarily new or novel, but are often foundational to indigenous ways of life and ethical praxis</w:t>
      </w:r>
      <w:r w:rsidR="00025391">
        <w:t xml:space="preserve"> </w:t>
      </w:r>
      <w:r w:rsidR="00025391">
        <w:fldChar w:fldCharType="begin"/>
      </w:r>
      <w:r w:rsidR="00025391">
        <w:instrText xml:space="preserve"> ADDIN ZOTERO_ITEM CSL_CITATION {"citationID":"ZT8Bw2iQ","properties":{"formattedCitation":"(TallBear, 2017)","plainCitation":"(TallBear, 2017)","noteIndex":10},"citationItems":[{"id":2314,"uris":["http://zotero.org/users/6040264/items/I7HMDMH6"],"itemData":{"id":2314,"type":"chapter","container-title":"Cryopolitics","ISBN":"978-0-262-33869-1","language":"en","note":"DOI: 10.7551/mitpress/10456.003.0015","page":"179-202","publisher":"The MIT Press","source":"DOI.org (Crossref)","title":"Beyond the Life/Not-Life Binary: A Feminist-Indigenous Reading of Cryopreservation, Interspecies Thinking, and the New Materialisms","title-short":"Beyond the Life/Not-Life Binary","URL":"https://direct.mit.edu/books/book/3569/chapter/119847/Beyond-the-Life-Not-Life-Binary-A-Feminist","editor":[{"family":"Radin","given":"Joanna"},{"family":"Kowal","given":"Emma"}],"author":[{"family":"TallBear","given":"Kim"}],"accessed":{"date-parts":[["2024",3,14]]},"issued":{"date-parts":[["2017",3,24]]}}}],"schema":"https://github.com/citation-style-language/schema/raw/master/csl-citation.json"} </w:instrText>
      </w:r>
      <w:r w:rsidR="00025391">
        <w:fldChar w:fldCharType="separate"/>
      </w:r>
      <w:r w:rsidR="00025391" w:rsidRPr="00025391">
        <w:rPr>
          <w:rFonts w:ascii="Aptos" w:hAnsi="Aptos"/>
        </w:rPr>
        <w:t>(TallBear, 2017)</w:t>
      </w:r>
      <w:r w:rsidR="00025391">
        <w:fldChar w:fldCharType="end"/>
      </w:r>
      <w:r>
        <w:t xml:space="preserve"> . Kyle Whyte’s </w:t>
      </w:r>
      <w:r w:rsidR="002E7436">
        <w:t>insightful</w:t>
      </w:r>
      <w:r>
        <w:t xml:space="preserve"> work on epistemologies of coordination draws on Indigenous intellectual traditions to emphasize ‘ways of knowing the world that emphasize the importance of moral bonds – or kinship relationships – for generating the (responsible) capacity to respond to constant change…without validating harm or violenc</w:t>
      </w:r>
      <w:r w:rsidR="009352DF">
        <w:t xml:space="preserve">e </w:t>
      </w:r>
      <w:r w:rsidR="009352DF">
        <w:fldChar w:fldCharType="begin"/>
      </w:r>
      <w:r w:rsidR="00151909">
        <w:instrText xml:space="preserve"> ADDIN ZOTERO_ITEM CSL_CITATION {"citationID":"QDDdKoJ7","properties":{"formattedCitation":"(Whyte, 2020b)","plainCitation":"(Whyte, 2020b)","noteIndex":10},"citationItems":[{"id":1570,"uris":["http://zotero.org/users/6040264/items/82LXCLER"],"itemData":{"id":1570,"type":"article-journal","abstract":"It may be too late to achieve environmental justice for some indigenous peoples, and other groups, in terms of avoiding dangerous climate change. People in the indigenous climate justice movement agree resolutely on the urgency of action to stop dangerous climate change. However, the qualities of relationships connecting indigenous peoples with other societies' governments, nongovernmental organizations, and corporations are not conducive to coordinated action that would avoid further injustice against indigenous peoples in the process of responding to climate change. The required qualities include, among others, consent, trust, accountability, and reciprocity. Indigenous traditions of climate change view the very topic of climate change as connected to these qualities, which are sometimes referred to as kin relationships. The entwinement of colonialism, capitalism, and industrialization failed to affirm or establish these qualities or kinship relationships across societies. While qualities like consent or reciprocity may be critical for taking coordinated action urgently and justly, they require a long time to establish or repair. A relational tipping point, in a certain respect, has already been crossed, before the ecological tipping point. The time it takes to address the passage of this relational tipping point may be too slow to generate the coordinated action to halt certain dangers related to climate change. While no possibilities for better futures should be left unconsidered, it's critical to center environmental justice in any analysis of whether it's too late to stop dangerous climate change. This article is categorized under: Climate, Nature, and Ethics &gt; Climate Change and Global Justice","container-title":"WIREs Climate Change","DOI":"10.1002/wcc.603","ISSN":"1757-7799","issue":"1","language":"en","note":"_eprint: https://onlinelibrary.wiley.com/doi/pdf/10.1002/wcc.603","page":"e603","source":"Wiley Online Library","title":"Too late for indigenous climate justice: Ecological and relational tipping points","title-short":"Too late for indigenous climate justice","volume":"11","author":[{"family":"Whyte","given":"Kyle"}],"issued":{"date-parts":[["2020"]]}}}],"schema":"https://github.com/citation-style-language/schema/raw/master/csl-citation.json"} </w:instrText>
      </w:r>
      <w:r w:rsidR="009352DF">
        <w:fldChar w:fldCharType="separate"/>
      </w:r>
      <w:r w:rsidR="00151909" w:rsidRPr="00151909">
        <w:rPr>
          <w:rFonts w:ascii="Aptos" w:hAnsi="Aptos"/>
        </w:rPr>
        <w:t>(Whyte, 2020b)</w:t>
      </w:r>
      <w:r w:rsidR="009352DF">
        <w:fldChar w:fldCharType="end"/>
      </w:r>
      <w:r w:rsidR="00151909">
        <w:t>.</w:t>
      </w:r>
      <w:r>
        <w:t xml:space="preserve"> Here kinship refers to human and more than human kin, wherein a duty of care is extended to animals who live in reciprocal relationships with humans. </w:t>
      </w:r>
    </w:p>
  </w:footnote>
  <w:footnote w:id="11">
    <w:p w14:paraId="34FE3468" w14:textId="7977B370" w:rsidR="00CC1A0C" w:rsidRDefault="00CC1A0C">
      <w:pPr>
        <w:pStyle w:val="FootnoteText"/>
      </w:pPr>
      <w:r>
        <w:rPr>
          <w:rStyle w:val="FootnoteReference"/>
        </w:rPr>
        <w:footnoteRef/>
      </w:r>
      <w:r>
        <w:t xml:space="preserve"> Eco-Anxiety is defined as</w:t>
      </w:r>
      <w:r w:rsidR="009E0457">
        <w:t xml:space="preserve"> </w:t>
      </w:r>
      <w:r w:rsidR="00731273">
        <w:t>‘</w:t>
      </w:r>
      <w:r w:rsidR="00731273" w:rsidRPr="00731273">
        <w:t>heightened emotional, mental or somatic distress in response to dangerous changes in the climate system</w:t>
      </w:r>
      <w:r w:rsidR="00731273">
        <w:t xml:space="preserve">’ </w:t>
      </w:r>
      <w:r w:rsidR="00BF62DD">
        <w:fldChar w:fldCharType="begin"/>
      </w:r>
      <w:r w:rsidR="00DE52BD">
        <w:instrText xml:space="preserve"> ADDIN ZOTERO_ITEM CSL_CITATION {"citationID":"wUNQrw6y","properties":{"formattedCitation":"(Climate Pyschology Alliance Ltd, 2022)","plainCitation":"(Climate Pyschology Alliance Ltd, 2022)","dontUpdate":true,"noteIndex":11},"citationItems":[{"id":21657,"uris":["http://zotero.org/users/6040264/items/TKGRYTAM"],"itemData":{"id":21657,"type":"document","title":"Handbook Of Climate Pyschology","URL":"https://www.climatepsychologyalliance.org/images/files/handbookofclimatepsychology.pdf","author":[{"family":"Climate Pyschology Alliance Ltd","given":""}],"accessed":{"date-parts":[["2025",5,16]]},"issued":{"date-parts":[["2022",8,29]]}}}],"schema":"https://github.com/citation-style-language/schema/raw/master/csl-citation.json"} </w:instrText>
      </w:r>
      <w:r w:rsidR="00BF62DD">
        <w:fldChar w:fldCharType="separate"/>
      </w:r>
      <w:r w:rsidR="00BF62DD" w:rsidRPr="00BF62DD">
        <w:rPr>
          <w:rFonts w:ascii="Aptos" w:hAnsi="Aptos"/>
        </w:rPr>
        <w:t xml:space="preserve">(Climate </w:t>
      </w:r>
      <w:r w:rsidR="00BD165E" w:rsidRPr="00BF62DD">
        <w:rPr>
          <w:rFonts w:ascii="Aptos" w:hAnsi="Aptos"/>
        </w:rPr>
        <w:t>Psychology</w:t>
      </w:r>
      <w:r w:rsidR="00BF62DD" w:rsidRPr="00BF62DD">
        <w:rPr>
          <w:rFonts w:ascii="Aptos" w:hAnsi="Aptos"/>
        </w:rPr>
        <w:t xml:space="preserve"> Alliance Ltd, 2022)</w:t>
      </w:r>
      <w:r w:rsidR="00BF62DD">
        <w:fldChar w:fldCharType="end"/>
      </w:r>
      <w:r w:rsidR="00CD4570">
        <w:t>,</w:t>
      </w:r>
      <w:r w:rsidR="003E5CBC">
        <w:t xml:space="preserve"> ‘</w:t>
      </w:r>
      <w:r w:rsidR="003E5CBC" w:rsidRPr="003E5CBC">
        <w:t>a chronic fear of environmental doom</w:t>
      </w:r>
      <w:r w:rsidR="003E5CBC">
        <w:t>’</w:t>
      </w:r>
      <w:r w:rsidR="00CD4570">
        <w:t xml:space="preserve"> </w:t>
      </w:r>
      <w:r w:rsidR="00CD4570">
        <w:fldChar w:fldCharType="begin"/>
      </w:r>
      <w:r w:rsidR="00CD4570">
        <w:instrText xml:space="preserve"> ADDIN ZOTERO_ITEM CSL_CITATION {"citationID":"L02MYeFe","properties":{"formattedCitation":"(American Psychological Association and ecoAmerica, 2017)","plainCitation":"(American Psychological Association and ecoAmerica, 2017)","noteIndex":11},"citationItems":[{"id":21659,"uris":["http://zotero.org/users/6040264/items/A99GX6SZ"],"itemData":{"id":21659,"type":"dataset","DOI":"10.1037/e503122017-001","language":"en","note":"Institution: American Psychological Association","source":"DOI.org (Crossref)","title":"Mental Health and Our Changing Climate: Impacts, Implications, and Guidance: (503122017-001)","title-short":"Mental Health and Our Changing Climate","URL":"https://doi.apa.org/doi/10.1037/e503122017-001","author":[{"literal":"American Psychological Association"},{"literal":"ecoAmerica"}],"accessed":{"date-parts":[["2025",5,16]]},"issued":{"date-parts":[["2017"]]}}}],"schema":"https://github.com/citation-style-language/schema/raw/master/csl-citation.json"} </w:instrText>
      </w:r>
      <w:r w:rsidR="00CD4570">
        <w:fldChar w:fldCharType="separate"/>
      </w:r>
      <w:r w:rsidR="00DE52BD" w:rsidRPr="00DE52BD">
        <w:rPr>
          <w:rFonts w:ascii="Aptos" w:hAnsi="Aptos"/>
        </w:rPr>
        <w:t>(American Psychological Association and ecoAmerica, 2017)</w:t>
      </w:r>
      <w:r w:rsidR="00CD4570">
        <w:fldChar w:fldCharType="end"/>
      </w:r>
      <w:r w:rsidR="00D46564">
        <w:t>. It is often used as a catch all term f</w:t>
      </w:r>
      <w:r w:rsidR="006D41A0">
        <w:t>o</w:t>
      </w:r>
      <w:r w:rsidR="00D46564">
        <w:t xml:space="preserve">r </w:t>
      </w:r>
      <w:r w:rsidR="006D41A0">
        <w:t>‘</w:t>
      </w:r>
      <w:r w:rsidR="006D41A0" w:rsidRPr="006D41A0">
        <w:t>high levels of stress over climate change with symptoms including panic attacks, obsessive thinking, loss of appetite, and insomnia</w:t>
      </w:r>
      <w:r w:rsidR="006D41A0">
        <w:t>’</w:t>
      </w:r>
      <w:r w:rsidR="00BD165E">
        <w:t xml:space="preserve"> </w:t>
      </w:r>
      <w:r w:rsidR="00F22165">
        <w:fldChar w:fldCharType="begin"/>
      </w:r>
      <w:r w:rsidR="00F22165">
        <w:instrText xml:space="preserve"> ADDIN ZOTERO_ITEM CSL_CITATION {"citationID":"toOK5zvF","properties":{"formattedCitation":"(Castelloe, 2018)","plainCitation":"(Castelloe, 2018)","noteIndex":11},"citationItems":[{"id":21655,"uris":["http://zotero.org/users/6040264/items/8Y4F2DC2"],"itemData":{"id":21655,"type":"webpage","abstract":"What is ecoanxiety and how to recognize it.","container-title":"Psychology Today Australia","language":"en-AU","title":"Coming to Terms With Ecoanxiety | Psychology Today Australia","URL":"https://www.psychologytoday.com/au/blog/the-me-in-we/201801/coming-terms-ecoanxiety","author":[{"family":"Castelloe","given":"Stephanie"}],"accessed":{"date-parts":[["2025",5,16]]},"issued":{"date-parts":[["2018",1,9]]}}}],"schema":"https://github.com/citation-style-language/schema/raw/master/csl-citation.json"} </w:instrText>
      </w:r>
      <w:r w:rsidR="00F22165">
        <w:fldChar w:fldCharType="separate"/>
      </w:r>
      <w:r w:rsidR="00F22165" w:rsidRPr="00F22165">
        <w:rPr>
          <w:rFonts w:ascii="Aptos" w:hAnsi="Aptos"/>
        </w:rPr>
        <w:t>(Castelloe, 2018)</w:t>
      </w:r>
      <w:r w:rsidR="00F22165">
        <w:fldChar w:fldCharType="end"/>
      </w:r>
      <w:r w:rsidR="005D7098">
        <w:t xml:space="preserve">. </w:t>
      </w:r>
      <w:r w:rsidR="00432428">
        <w:t>Climate</w:t>
      </w:r>
      <w:r>
        <w:t xml:space="preserve"> psychologists argue that </w:t>
      </w:r>
      <w:r w:rsidR="00D36AF3">
        <w:t>eco-anxiety is</w:t>
      </w:r>
      <w:r w:rsidR="0010537A">
        <w:t xml:space="preserve"> not a </w:t>
      </w:r>
      <w:r w:rsidR="00F12D94">
        <w:t>clinical</w:t>
      </w:r>
      <w:r w:rsidR="0010537A">
        <w:t xml:space="preserve"> condition but</w:t>
      </w:r>
      <w:r w:rsidR="00D36AF3">
        <w:t xml:space="preserve"> an understandable react</w:t>
      </w:r>
      <w:r w:rsidR="00733CE8">
        <w:t>ion</w:t>
      </w:r>
      <w:r>
        <w:t xml:space="preserve"> to </w:t>
      </w:r>
      <w:r w:rsidR="00733CE8">
        <w:t>acknowledging</w:t>
      </w:r>
      <w:r w:rsidR="00CA520D">
        <w:t xml:space="preserve"> the socio-material realities of climate change and ecological degradation</w:t>
      </w:r>
      <w:r w:rsidR="00435E53">
        <w:t xml:space="preserve"> (C</w:t>
      </w:r>
      <w:r w:rsidR="00432428">
        <w:t>PA</w:t>
      </w:r>
      <w:r w:rsidR="00F12D94">
        <w:t xml:space="preserve"> </w:t>
      </w:r>
      <w:r w:rsidR="0031212D">
        <w:t>2022</w:t>
      </w:r>
      <w:r w:rsidR="00435E53">
        <w:t>)</w:t>
      </w:r>
      <w:r w:rsidR="00CA520D">
        <w:t xml:space="preserve">. </w:t>
      </w:r>
    </w:p>
  </w:footnote>
  <w:footnote w:id="12">
    <w:p w14:paraId="3D621E9B" w14:textId="4BFCC2F3" w:rsidR="00821D86" w:rsidRDefault="00821D86" w:rsidP="00821D86">
      <w:pPr>
        <w:pStyle w:val="FootnoteText"/>
      </w:pPr>
      <w:r>
        <w:rPr>
          <w:rStyle w:val="FootnoteReference"/>
        </w:rPr>
        <w:footnoteRef/>
      </w:r>
      <w:r>
        <w:t xml:space="preserve"> As Kathryn Yusoff and other have pointed out, settler colonialism is involved in  ongoing projects ending indigenous worlds </w:t>
      </w:r>
      <w:r>
        <w:fldChar w:fldCharType="begin"/>
      </w:r>
      <w:r w:rsidR="00286350">
        <w:instrText xml:space="preserve"> ADDIN ZOTERO_ITEM CSL_CITATION {"citationID":"Rs9vOXTc","properties":{"formattedCitation":"(Danowski and Viveiros de Castro, 2017; Yusoff, 2018; Tsing, Mathews and Bubandt, 2019)","plainCitation":"(Danowski and Viveiros de Castro, 2017; Yusoff, 2018; Tsing, Mathews and Bubandt, 2019)","noteIndex":12},"citationItems":[{"id":2024,"uris":["http://zotero.org/users/6040264/items/PSL49KW2"],"itemData":{"id":2024,"type":"book","abstract":"No geology is neutral. Tracing the color line of the Anthropocene, this book examines how the grammar of geology is foundational to establishing the extractive economies of subjective life and the earth under colonialism and slavery. The author initiates a transdisciplinary conversation between feminist black theory, geography, and the earth sciences, addressing the politics of the Anthropocene within the context of race, materiality, deep time, and the afterlives of geology","collection-number":"53","collection-title":"Forerunners: ideas first from the University of Minnesota Press","event-place":"Minneapolis","ISBN":"978-1-5179-0753-2","language":"eng","number-of-pages":"115","publisher":"University of Minnesota Press","publisher-place":"Minneapolis","source":"K10plus ISBN","title":"A billion black Anthropocenes or none","author":[{"family":"Yusoff","given":"Kathryn"}],"issued":{"date-parts":[["2018"]]}}},{"id":2306,"uris":["http://zotero.org/users/6040264/items/768QGI7W"],"itemData":{"id":2306,"type":"book","abstract":"\"The end of the world is a seemingly interminable topic; at least, of course, until it happens. Environmental catastrophe and planetary apocalypse are subjects of enduring fascination and, as ethnographic studies show, human cultures have approached them in very different ways. Indeed, in the face of the growing perception of the dire effects of global warming, some of these visions have been given a new lease on life. Information and analyses concerning the human causes and the catastrophic consequences of the planetary crisis have been accumulating at an ever-increasing rate, mobilising popular opinion as well as academic reflection. In this book, philosopher Deborah Danowski and anthropologist Eduardo Viveiros de Castro offer a bold overview and interpretation of these current discourses on the end of the world, reading them as thought experiments on the decline of the West's anthropological adventure; that is, as attempts, though not necessarily intentional ones, at inventing a mythology that is adequate to the present. This work has important implications for the future development of ecological practices and it will appeal to a broad audience interested in contemporary anthropology, philosophy, and environmentalism\"--","call-number":"BL503 .D3613 2017","event-place":"Malden, MA","ISBN":"978-1-5095-0397-1","language":"eng","number-of-pages":"186","publisher":"Polity","publisher-place":"Malden, MA","source":"Library of Congress ISBN","title":"The ends of the world","author":[{"family":"Danowski","given":"Déborah"},{"family":"Viveiros de Castro","given":"Eduardo Batalha"}],"issued":{"date-parts":[["2017"]]}}},{"id":2077,"uris":["http://zotero.org/users/6040264/items/QNQ8ELDP"],"itemData":{"id":2077,"type":"article-journal","abstract":"The Anthropocene deserves spatial as well as temporal analysis. “Patchy Anthropocene” is a conceptual tool for noticing landscape structure, with special attention to what we call “modular simplifications” and “feral proliferations.” This introduction suggests guidelines for thinking structurally about more-than-human social relations; “structure” here emerges from phenomenological attunements to specific multispecies histories, rather than being system characteristics. Indeed, we discuss “systems” as thought experiments, that is, imagined holisms that help make sense of structure. Ecological modeling, political economy, and alternative cosmologies are systems experiments that should rub up against each other in learning about the Anthropocene. We address the misleading claim that studies of nonhumans ignore social justice concerns as well as suggesting ways that ethnographers might address “hope” without rose-colored glasses. This introduction offers frames for appreciating the distinguished contributions to this supplement, and it traces key changes in anthropological thinking from the time of this supplement’s predecessor, the Wenner-Gren Foundation–sponsored 1956 volume, Man’s Role in Changing the Face of the Earth. Rather than interrogating philosophies of the Anthropocene, the supplement shows how anthropologists and allies, including historians, ecologists, and biologists, might best offer a critical description.","container-title":"Current Anthropology","DOI":"10.1086/703391","ISSN":"0011-3204","issue":"S20","note":"publisher: The University of Chicago Press","page":"S186-S197","source":"journals.uchicago.edu (Atypon)","title":"Patchy Anthropocene: Landscape Structure, Multispecies History, and the Retooling of Anthropology: An Introduction to Supplement 20","title-short":"Patchy Anthropocene","volume":"60","author":[{"family":"Tsing","given":"Anna Lowenhaupt"},{"family":"Mathews","given":"Andrew S."},{"family":"Bubandt","given":"Nils"}],"issued":{"date-parts":[["2019",8]]}}}],"schema":"https://github.com/citation-style-language/schema/raw/master/csl-citation.json"} </w:instrText>
      </w:r>
      <w:r>
        <w:fldChar w:fldCharType="separate"/>
      </w:r>
      <w:r w:rsidRPr="00F723DC">
        <w:rPr>
          <w:rFonts w:ascii="Calibri" w:hAnsi="Calibri" w:cs="Calibri"/>
        </w:rPr>
        <w:t>(Danowski and Viveiros de Castro, 2017; Yusoff, 2018; Tsing, Mathews and Bubandt, 2019)</w:t>
      </w:r>
      <w:r>
        <w:fldChar w:fldCharType="end"/>
      </w:r>
      <w:r>
        <w:t xml:space="preserve">. Others have argued that there is continuity between the existential threat of nuclear war which characterised the 1980s and the apocalyptic futures of climate and ecological crisis </w:t>
      </w:r>
      <w:r>
        <w:fldChar w:fldCharType="begin"/>
      </w:r>
      <w:r w:rsidR="00286350">
        <w:instrText xml:space="preserve"> ADDIN ZOTERO_ITEM CSL_CITATION {"citationID":"HAUXetVW","properties":{"formattedCitation":"(Norgaard, 2011)","plainCitation":"(Norgaard, 2011)","noteIndex":12},"citationItems":[{"id":121,"uris":["http://zotero.org/users/6040264/items/BCU2NTE8"],"itemData":{"id":121,"type":"book","event-place":"Cambridge, UNITED STATES","ISBN":"978-0-262-29577-2","publisher":"MIT Press","publisher-place":"Cambridge, UNITED STATES","source":"ProQuest Ebook Central","title":"Living in Denial: Climate Change, Emotions, and Everyday Life","title-short":"Living in Denial","URL":"http://ebookcentral.proquest.com/lib/durham/detail.action?docID=3339221","author":[{"family":"Norgaard","given":"Kari Marie"}],"accessed":{"date-parts":[["2021",9,28]]},"issued":{"date-parts":[["2011"]]}}}],"schema":"https://github.com/citation-style-language/schema/raw/master/csl-citation.json"} </w:instrText>
      </w:r>
      <w:r>
        <w:fldChar w:fldCharType="separate"/>
      </w:r>
      <w:r w:rsidRPr="00F723DC">
        <w:rPr>
          <w:rFonts w:ascii="Calibri" w:hAnsi="Calibri" w:cs="Calibri"/>
        </w:rPr>
        <w:t>(Norgaard, 2011)</w:t>
      </w:r>
      <w:r>
        <w:fldChar w:fldCharType="end"/>
      </w:r>
      <w:r>
        <w:t xml:space="preserve">, for example Richard Tutton argues that a condition of </w:t>
      </w:r>
      <w:r>
        <w:t xml:space="preserve">futurelessness has characterised a particular mode of relating to the future in European Societies for the last 50 years </w:t>
      </w:r>
      <w:r>
        <w:fldChar w:fldCharType="begin"/>
      </w:r>
      <w:r w:rsidR="00286350">
        <w:instrText xml:space="preserve"> ADDIN ZOTERO_ITEM CSL_CITATION {"citationID":"ZvVlxkkL","properties":{"formattedCitation":"(Tutton 2022)","plainCitation":"(Tutton 2022)","dontUpdate":true,"noteIndex":12},"citationItems":[{"id":1651,"uris":["http://zotero.org/users/6040264/items/WV7Z2Q2N"],"itemData":{"id":1651,"type":"article-journal","abstract":"This article contributes to ?sociologies of the future? by discussing the concept of ?futurelessness?. I provide a conceptual elaboration of what is meant by ?futurelessness?, beginning with its use in the psychological literature of the 1980s concerned with the effect of a constant threat of nuclear war. I argue that this concept is of value to ongoing sociological debates about the relationship between imagined futures, power and social change. I further discuss the extent to which ?futurelessness? is a particular mode of relating to and feeling about the future that is characteristic of contemporary European societies. I discuss how this ?futurelessness? must be understood in relation to political and cultural developments of the past 50 years and consider its significance for sociological debates about contemporary futurity.","container-title":"Sociology","DOI":"10.1177/00380385221122420","ISSN":"0038-0385","language":"en","note":"publisher: SAGE Publications Ltd","page":"00380385221122420","source":"SAGE Journals","title":"The Sociology of Futurelessness","author":[{"family":"Tutton","given":"Richard"}],"issued":{"date-parts":[["2022",12,15]]}}}],"schema":"https://github.com/citation-style-language/schema/raw/master/csl-citation.json"} </w:instrText>
      </w:r>
      <w:r>
        <w:fldChar w:fldCharType="separate"/>
      </w:r>
      <w:r w:rsidRPr="005C650B">
        <w:rPr>
          <w:rFonts w:ascii="Calibri" w:hAnsi="Calibri" w:cs="Calibri"/>
        </w:rPr>
        <w:t>(Tutton 2022</w:t>
      </w:r>
      <w:r>
        <w:rPr>
          <w:rFonts w:ascii="Calibri" w:hAnsi="Calibri" w:cs="Calibri"/>
        </w:rPr>
        <w:t>; see also Berardi 2011</w:t>
      </w:r>
      <w:r w:rsidRPr="005C650B">
        <w:rPr>
          <w:rFonts w:ascii="Calibri" w:hAnsi="Calibri" w:cs="Calibri"/>
        </w:rPr>
        <w:t>)</w:t>
      </w:r>
      <w:r>
        <w:fldChar w:fldCharType="end"/>
      </w:r>
    </w:p>
  </w:footnote>
  <w:footnote w:id="13">
    <w:p w14:paraId="2E8BFB42" w14:textId="584A8738" w:rsidR="00FE4C03" w:rsidRPr="005344B4" w:rsidRDefault="00FE4C03" w:rsidP="00FE4C03">
      <w:pPr>
        <w:tabs>
          <w:tab w:val="left" w:pos="8040"/>
        </w:tabs>
        <w:rPr>
          <w:sz w:val="20"/>
          <w:szCs w:val="20"/>
        </w:rPr>
      </w:pPr>
      <w:r w:rsidRPr="005344B4">
        <w:rPr>
          <w:rStyle w:val="FootnoteReference"/>
          <w:sz w:val="20"/>
          <w:szCs w:val="20"/>
        </w:rPr>
        <w:footnoteRef/>
      </w:r>
      <w:r w:rsidRPr="005344B4">
        <w:rPr>
          <w:sz w:val="20"/>
          <w:szCs w:val="20"/>
        </w:rPr>
        <w:t xml:space="preserve"> Emily Ashton evidences this claim with Tweets by youth activists of colour, and it is also something that I have observed in following climate activism in recent years. During my fieldwork, I attended a XR Youth led march ‘Reclaim our Future’, in which the rallying speech given by a young activist carefully drew links between the history of peasant rebellions against landowners in the UK and present communities across the world fighting ongoing colonisation and dispossession of land at the hands of British mining companies in order to collectivise accountability and mobilise action. They drew attention to the ongoing patterns of racial and colonial injustices that characterise material relations with land and resource, as opposed to calling for the protection of nature ‘out there’ which has long characterised mainstream environmentalism. Here, I quote a passage from their speech at length ‘Right now this destruction is happening in the pattern of continued colonisation, where the elites steal everything form </w:t>
      </w:r>
      <w:r w:rsidR="00ED5CAE" w:rsidRPr="005344B4">
        <w:rPr>
          <w:sz w:val="20"/>
          <w:szCs w:val="20"/>
        </w:rPr>
        <w:t>the majority</w:t>
      </w:r>
      <w:r w:rsidRPr="005344B4">
        <w:rPr>
          <w:sz w:val="20"/>
          <w:szCs w:val="20"/>
        </w:rPr>
        <w:t xml:space="preserve"> of us. Many of us in what we call the United Kingdom…have forgotten the true history of rebellion and resistance against the elites. But there are communities across the world, indigenous, peasant, afro-descendent, working-class communities who haven’t forgotten at all. Who are still fighting the same fight since the day the colonisers came to their lands. They are actively fighting for survival of their cultures and protecting their lands with their lives. They are fighting for autonomy and our struggle is theirs</w:t>
      </w:r>
      <w:r w:rsidR="00ED5CAE" w:rsidRPr="005344B4">
        <w:rPr>
          <w:sz w:val="20"/>
          <w:szCs w:val="20"/>
        </w:rPr>
        <w:t>…. The</w:t>
      </w:r>
      <w:r w:rsidRPr="005344B4">
        <w:rPr>
          <w:sz w:val="20"/>
          <w:szCs w:val="20"/>
        </w:rPr>
        <w:t xml:space="preserve"> fact is that the same dispossession, genocide and ecocide claiming thousands of lives in the global south have their beginnings here in the North, the communities in the south are fighting back </w:t>
      </w:r>
      <w:r w:rsidRPr="005344B4">
        <w:rPr>
          <w:sz w:val="20"/>
          <w:szCs w:val="20"/>
        </w:rPr>
        <w:t xml:space="preserve">everyday, every single day.  And if we’re not taking their </w:t>
      </w:r>
      <w:r w:rsidR="00ED5CAE" w:rsidRPr="005344B4">
        <w:rPr>
          <w:sz w:val="20"/>
          <w:szCs w:val="20"/>
        </w:rPr>
        <w:t>leadership,</w:t>
      </w:r>
      <w:r w:rsidRPr="005344B4">
        <w:rPr>
          <w:sz w:val="20"/>
          <w:szCs w:val="20"/>
        </w:rPr>
        <w:t xml:space="preserve"> where are we going? Our survival depends on self-determination, by joining forces across cultures, generations, borders we can be unstoppable’ </w:t>
      </w:r>
    </w:p>
    <w:p w14:paraId="4B32D6F0" w14:textId="77777777" w:rsidR="00FE4C03" w:rsidRDefault="00FE4C03" w:rsidP="00FE4C03">
      <w:pPr>
        <w:pStyle w:val="FootnoteText"/>
      </w:pPr>
    </w:p>
  </w:footnote>
  <w:footnote w:id="14">
    <w:p w14:paraId="4A3A3606" w14:textId="46C26067" w:rsidR="00FC3CF7" w:rsidRDefault="00FC3CF7" w:rsidP="00FC3CF7">
      <w:pPr>
        <w:pStyle w:val="FootnoteText"/>
      </w:pPr>
      <w:r>
        <w:rPr>
          <w:rStyle w:val="FootnoteReference"/>
        </w:rPr>
        <w:footnoteRef/>
      </w:r>
      <w:r>
        <w:t xml:space="preserve"> P</w:t>
      </w:r>
      <w:r w:rsidRPr="00D61BDF">
        <w:t>rior to the mid-19th Century</w:t>
      </w:r>
      <w:r>
        <w:t>, Bernstein (2011) argues that American and European notions of childhood were shaped by Calvinist theology, in which children were understood as inherently sexual, deviant and sinful having</w:t>
      </w:r>
      <w:r w:rsidRPr="00D61BDF">
        <w:t xml:space="preserve"> been born with original si</w:t>
      </w:r>
      <w:r>
        <w:t>n. Whilst adults, through rationality and self-discipline, could control their impulses, children were considered to have not yet sufficiently developed such control. Thus Calvinists ‘</w:t>
      </w:r>
      <w:r w:rsidR="00ED5CAE" w:rsidRPr="00B218E1">
        <w:t xml:space="preserve">lived </w:t>
      </w:r>
      <w:r w:rsidR="00B63630" w:rsidRPr="00B218E1">
        <w:t>with the</w:t>
      </w:r>
      <w:r w:rsidRPr="00B218E1">
        <w:t xml:space="preserve"> terrifying idea that children, who were born with original sin, could die before they experienced Christian salvation, in which case they would endure eternal damnation</w:t>
      </w:r>
      <w:r>
        <w:t>’ p.4</w:t>
      </w:r>
    </w:p>
    <w:p w14:paraId="36377147" w14:textId="77777777" w:rsidR="00FC3CF7" w:rsidRDefault="00FC3CF7" w:rsidP="00FC3CF7">
      <w:pPr>
        <w:pStyle w:val="FootnoteText"/>
      </w:pPr>
    </w:p>
  </w:footnote>
  <w:footnote w:id="15">
    <w:p w14:paraId="08017641" w14:textId="77777777" w:rsidR="00FC3CF7" w:rsidRDefault="00FC3CF7" w:rsidP="00FC3CF7">
      <w:pPr>
        <w:pStyle w:val="FootnoteText"/>
      </w:pPr>
      <w:r>
        <w:rPr>
          <w:rStyle w:val="FootnoteReference"/>
        </w:rPr>
        <w:footnoteRef/>
      </w:r>
      <w:r>
        <w:t xml:space="preserve"> Western notions of childhood have multiple historical, cultural and political roots, with some tracing the romantic ideal of childhood innocence to Enlightenment thinker Rousseau and others suggesting these cultural associations date further back to ancient political thought (Jahoda, 1999). Bernstein’s project is particular to articulating the emergence of racial innocence through childhood figures. </w:t>
      </w:r>
    </w:p>
  </w:footnote>
  <w:footnote w:id="16">
    <w:p w14:paraId="3B225DB3" w14:textId="35376534" w:rsidR="00FC3CF7" w:rsidRDefault="00FC3CF7" w:rsidP="00FC3CF7">
      <w:pPr>
        <w:pStyle w:val="FootnoteText"/>
      </w:pPr>
      <w:r>
        <w:rPr>
          <w:rStyle w:val="FootnoteReference"/>
        </w:rPr>
        <w:footnoteRef/>
      </w:r>
      <w:r>
        <w:t xml:space="preserve"> Child figures are abstract representations of singular children, real or imagined, which through their circulation in literary texts, art, photography and other media, contribute to particular constructions of childhood. These phantasmic figures affect particular sentiments attached to ‘childhood’, enabling divergent or paradoxical political positions to appear natural and justified </w:t>
      </w:r>
      <w:r>
        <w:fldChar w:fldCharType="begin"/>
      </w:r>
      <w:r w:rsidR="00286350">
        <w:instrText xml:space="preserve"> ADDIN ZOTERO_ITEM CSL_CITATION {"citationID":"VlagcTDv","properties":{"formattedCitation":"(Manzo, 2008; Bernstein, 2011)","plainCitation":"(Manzo, 2008; Bernstein, 2011)","noteIndex":16},"citationItems":[{"id":2438,"uris":["http://zotero.org/users/6040264/items/GBXD73VB"],"itemData":{"id":2438,"type":"chapter","abstract":"2013 Book Award Winner from the International Research Society in Children's Literature 2012 Outstanding Book Award Winner from the Association for Theatre in Higher Education 2012 Winner of the Lois P. Rudnick Book Prize presented by the New England American Studies Association 2012 Runner-Up, John Hope Franklin Publication Prize presented by the American Studies Association 2012 Honorable Mention, Distinguished Book Award presented by the Society for the Study of American Women Writers Dissects how \"innocence\" became the exclusive province of white children, covering slavery to the Civil Rights era Beginning in the mid nineteenth century in America, childhood became synonymous with innocence—a reversal of the previously-dominant Calvinist belief that children were depraved, sinful creatures. As the idea of childhood innocence took hold, it became racialized: popular culture constructed white children as innocent and vulnerable while excluding black youth from these qualities. Actors, writers, and visual artists then began pairing white children with African American adults and children, thus transferring the quality of innocence to a variety of racial-political projects—a dynamic that Robin Bernstein calls “racial innocence.” This phenomenon informed racial formation from the mid nineteenth century through the early twentieth. Racial Innocence takes up a rich archive including books, toys, theatrical props, and domestic knickknacks which Bernstein analyzes as “scriptive things” that invite or prompt historically-located practices while allowing for resistance and social improvisation. Integrating performance studies with literary and visual analysis, Bernstein offers singular readings of theatrical productions from blackface minstrelsy to Uncle Tom’s Cabin to The Wonderful Wizard of Oz; literary works by Joel Chandler Harris, Harriet Wilson, and Frances Hodgson Burnett; material culture including Topsy pincushions, Uncle Tom and Little Eva handkerchiefs, and Raggedy Ann dolls; and visual texts ranging from fine portraiture to advertisements for lard substitute. Throughout, Bernstein shows how “innocence” gradually became the exclusive province of white children—until the Civil Rights Movement succeeded not only in legally desegregating public spaces, but in culturally desegregating the concept of childhood itself.","container-title":"Racial Innocence","ISBN":"978-0-8147-8709-0","language":"en","license":"De Gruyter expressly reserves the right to use all content for commercial text and data mining within the meaning of Section 44b of the German Copyright Act.","note":"DOI: 10.18574/nyu/9780814787090.001.0001","publisher":"New York University Press","source":"www.degruyter.com","title":"Racial Innocence: Performing American Childhood from Slavery to Civil Rights","title-short":"Racial Innocence","URL":"https://www.degruyter.com/document/doi/10.18574/nyu/9780814787090.001.0001/html","author":[{"family":"Bernstein","given":"Robin"}],"accessed":{"date-parts":[["2024",4,4]]},"issued":{"date-parts":[["2011",12,1]]}}},{"id":2441,"uris":["http://zotero.org/users/6040264/items/URLB26CW"],"itemData":{"id":2441,"type":"article-journal","abstract":"Abstract: This paper asks how images of children are used by prominent signatories to NGO codes of conduct. The answer is that images of childhood and shared codes of conduct are both means through which development and relief NGOs produce themselves as rights-based organisations. The iconography of childhood expresses institutional ideals and the key humanitarian values of humanity, neutrality and impartiality, and solidarity. Images of children are useful for NGOs in reinforcing the legitimacy of their ‘emergency’ interventions as well as the very idea of development itself. But the dominant iconography is also inherently paradoxical, as the child image can be read as both a colonial metaphor for the majority world and as a signifier of humanitarian identity. The question then for NGOs using this image in social justice campaigns is whether overtly political accompanying texts can nullify the contradictory subliminal messages that emanate from the iconography of childhood.","container-title":"Antipode","DOI":"10.1111/j.1467-8330.2008.00627.x","ISSN":"1467-8330","issue":"4","language":"en","license":"©2008 The Author Journal compilation © 2008 Editorial Board of Antipode","note":"_eprint: https://onlinelibrary.wiley.com/doi/pdf/10.1111/j.1467-8330.2008.00627.x","page":"632-657","source":"Wiley Online Library","title":"Imaging Humanitarianism: NGO Identity and the Iconography of Childhood","title-short":"Imaging Humanitarianism","volume":"40","author":[{"family":"Manzo","given":"Kate"}],"issued":{"date-parts":[["2008"]]}}}],"schema":"https://github.com/citation-style-language/schema/raw/master/csl-citation.json"} </w:instrText>
      </w:r>
      <w:r>
        <w:fldChar w:fldCharType="separate"/>
      </w:r>
      <w:r w:rsidR="00C144D0" w:rsidRPr="00C144D0">
        <w:rPr>
          <w:rFonts w:ascii="Calibri" w:hAnsi="Calibri" w:cs="Calibri"/>
        </w:rPr>
        <w:t>(Manzo, 2008; Bernstein, 2011)</w:t>
      </w:r>
      <w:r>
        <w:fldChar w:fldCharType="end"/>
      </w:r>
    </w:p>
  </w:footnote>
  <w:footnote w:id="17">
    <w:p w14:paraId="40334E97" w14:textId="206DF034" w:rsidR="0065100D" w:rsidRDefault="0065100D">
      <w:pPr>
        <w:pStyle w:val="FootnoteText"/>
      </w:pPr>
      <w:r>
        <w:rPr>
          <w:rStyle w:val="FootnoteReference"/>
        </w:rPr>
        <w:footnoteRef/>
      </w:r>
      <w:r>
        <w:t xml:space="preserve"> This draws on Barad’s </w:t>
      </w:r>
      <w:r w:rsidR="00367B5E">
        <w:t>philosophy of intra-action where m</w:t>
      </w:r>
      <w:r w:rsidRPr="0065100D">
        <w:t>atter (or nature) and meaning (or culture) are not separate but ‘mutually implicated’ and ‘mutually articulated’ through the ‘dynamics of intra-action’ between the ‘material and the discursive’ (Barad, 2007: 152</w:t>
      </w:r>
      <w:r w:rsidR="00A83A1D">
        <w:t>)</w:t>
      </w:r>
    </w:p>
  </w:footnote>
  <w:footnote w:id="18">
    <w:p w14:paraId="5B161AC3" w14:textId="6E2283C9" w:rsidR="00922DF6" w:rsidRDefault="00922DF6" w:rsidP="00922DF6">
      <w:pPr>
        <w:pStyle w:val="FootnoteText"/>
      </w:pPr>
      <w:r>
        <w:rPr>
          <w:rStyle w:val="FootnoteReference"/>
        </w:rPr>
        <w:footnoteRef/>
      </w:r>
      <w:r>
        <w:t xml:space="preserve"> Early years education is founded on developmental psychology, which has long employed a natural realist perspective to childhood as being a biological phase of human development </w:t>
      </w:r>
      <w:r>
        <w:fldChar w:fldCharType="begin"/>
      </w:r>
      <w:r w:rsidR="00764104">
        <w:instrText xml:space="preserve"> ADDIN ZOTERO_ITEM CSL_CITATION {"citationID":"zvez3H2R","properties":{"formattedCitation":"(Taylor, 2013)","plainCitation":"(Taylor, 2013)","noteIndex":18},"citationItems":[{"id":"Tk1xFl7t/i9WwT4Qi","uris":["http://zotero.org/users/6040264/items/4J5Z9WPG"],"itemData":{"id":294,"type":"book","abstract":"In this fascinating new book, Affrica Taylor encourages an exciting paradigmatic shift in the ways in which childhood and nature are conceived and pedagogically deployed, and invites readers to critically reassess the naturalist childhood discourses that are rife within popular culture and early years education.\n\nThrough adopting a common worlds framework, Reconfiguring the Natures of Childhood generates a number of complex and inclusive ways of seeing and representing the early years. It recasts childhood as:\n\nmessy and implicated rather than pure and innocent;\nsituated and differentiated rather than decontextualized and universal;\nentangled within real world relations rather than protected in a separate space.\n\nThroughout the book, the author follows an intelligent and innovative line of thought which challenges many pre-existing ideas about childhood. Drawing upon cross-disciplinary perspectives, and with international relevance, this book makes an important contribution to the field of childhood studies and early childhood education, and will be a valuable resource for scholars, postgraduate students and higher education teachers.\n\nhttps://www.routledge.com/products/9780415687720","note":"DOI: 10.4324/9780203582046","source":"ResearchGate","title":"Reconfiguring the Natures of Childhood","author":[{"family":"Taylor","given":"Affrica"}],"issued":{"date-parts":[["2013",1,1]]}}}],"schema":"https://github.com/citation-style-language/schema/raw/master/csl-citation.json"} </w:instrText>
      </w:r>
      <w:r>
        <w:fldChar w:fldCharType="separate"/>
      </w:r>
      <w:r w:rsidR="00CA1276" w:rsidRPr="00CA1276">
        <w:rPr>
          <w:rFonts w:ascii="Calibri" w:hAnsi="Calibri" w:cs="Calibri"/>
        </w:rPr>
        <w:t>(Taylor, 2013)</w:t>
      </w:r>
      <w:r>
        <w:fldChar w:fldCharType="end"/>
      </w:r>
      <w:r>
        <w:t xml:space="preserve">. The development of Common Worlds methods and pedagogies has thus evolved from a very different set of disciplinary debates and epistemological foundations, than geographies of childhood, which developed from a social constructivist paradigm. Nevertheless, critical interventions  into the study of nature in geography </w:t>
      </w:r>
      <w:r>
        <w:fldChar w:fldCharType="begin"/>
      </w:r>
      <w:r w:rsidR="00286350">
        <w:instrText xml:space="preserve"> ADDIN ZOTERO_ITEM CSL_CITATION {"citationID":"LvrzkO1e","properties":{"formattedCitation":"(Castree, 2005)","plainCitation":"(Castree, 2005)","noteIndex":18},"citationItems":[{"id":1997,"uris":["http://zotero.org/users/6040264/items/MXULFR8H"],"itemData":{"id":1997,"type":"book","call-number":"QH45.2 .C27 2005","collection-title":"Key ideas in geography","event-place":"London ; New York","ISBN":"978-0-415-33904-9","note":"OCLC: ocm56493585","number-of-pages":"281","publisher":"Routledge","publisher-place":"London ; New York","source":"Library of Congress ISBN","title":"Nature","author":[{"family":"Castree","given":"Noel"}],"issued":{"date-parts":[["2005"]]}}}],"schema":"https://github.com/citation-style-language/schema/raw/master/csl-citation.json"} </w:instrText>
      </w:r>
      <w:r>
        <w:fldChar w:fldCharType="separate"/>
      </w:r>
      <w:r w:rsidRPr="00C144D0">
        <w:rPr>
          <w:rFonts w:ascii="Calibri" w:hAnsi="Calibri" w:cs="Calibri"/>
        </w:rPr>
        <w:t>(Castree, 2005)</w:t>
      </w:r>
      <w:r>
        <w:fldChar w:fldCharType="end"/>
      </w:r>
      <w:r>
        <w:t xml:space="preserve"> have fed into interdisciplinary </w:t>
      </w:r>
      <w:r>
        <w:t>reconceptualizations of nature-cultures which inform Common Worlds and other post-human retheorisations of the Child.</w:t>
      </w:r>
    </w:p>
  </w:footnote>
  <w:footnote w:id="19">
    <w:p w14:paraId="35428326" w14:textId="6AA8580C" w:rsidR="006D6681" w:rsidRDefault="006D6681" w:rsidP="006D6681">
      <w:pPr>
        <w:pStyle w:val="FootnoteText"/>
        <w:spacing w:line="360" w:lineRule="auto"/>
      </w:pPr>
      <w:r>
        <w:rPr>
          <w:rStyle w:val="FootnoteReference"/>
        </w:rPr>
        <w:footnoteRef/>
      </w:r>
      <w:r>
        <w:t xml:space="preserve"> I had originally planned to recruit family volunteers to record their journey around the exhibition using a GoPro camera, following Burbank et al. (2018) and Hackett’s (2026) use of hand-held and body-worn cameras to capture young children’s museum experiences. The use of AV recordings here aims to capture a holistic, first-person experience of a museum visit from a child’s perspective and aims to reduce the mediating presence of a researcher observing or participating in the visit </w:t>
      </w:r>
      <w:r>
        <w:fldChar w:fldCharType="begin"/>
      </w:r>
      <w:r w:rsidR="00286350">
        <w:instrText xml:space="preserve"> ADDIN ZOTERO_ITEM CSL_CITATION {"citationID":"7EXhmlrb","properties":{"formattedCitation":"(Burbank, McGregor and Wild, 2018)","plainCitation":"(Burbank, McGregor and Wild, 2018)","noteIndex":19},"citationItems":[{"id":852,"uris":["http://zotero.org/users/6040264/items/GX7SR3PB"],"itemData":{"id":852,"type":"article-journal","abstract":"This paper discusses insights derived from a small-scale ethnographic study designed to explore young children’s (aged three to six) everyday, lived experiences within a participatory family museum in southern England.  Inspired by the child-centred work of Kirk (2014) this paper begins by examining the effectiveness of photo-elicitation interviews in accessing ‘snap-shots’ of children’s perspectives of their museum visits. In the current study this method is complemented by the use of chest-mounted GoPro cameras to provide a first person and more holistic perspective of children’s museum visits. 12 children’s visits were filmed in total. During three of these, children were also carrying child-friendly digital cameras. As this was part of a larger study the data collection was designed to compare the utility of GoPro technology being used in tandem with both photo and drawing-elicitation. In response to these initial findings a photo-map of the museum was created to prompt discussion with the final six participants. Recruitment was purposive and there was no contact with the participants prior to them arriving at the museum. The video captured by the chest-mounted Go-Pro cameras is particularly illuminating when analysed in the context of the post-visit interview data. Although the photo-elicitation and drawing-elicitation interviews do reveal some important details about the children’s experiences and perspectives, the video footage highlights the difficulties with relying on these methods in an everyday museum setting. For example parental involvement in the children’s photography is far more pervasive than might be expected, and the degree to which the camera affects the nature of the children’s visits is notable. The video also reveals how easy it is to misinterpret children when relying solely on their recollections in an interview situation.  This paper finishes with a discussion of the strengths and weaknesses of using Go-Pro technology as a complementary tool in the exploration of young children’s museum experiences.","container-title":"Museum and Society","DOI":"10.29311/mas.v16i3.2792","ISSN":"1479-8360","issue":"3","language":"en","license":"Copyright (c) 2018 Ben Burbank","note":"number: 3","page":"311-333","source":"journals.le.ac.uk","title":"‘My special, my special thing, and my camera!’ Using GoPro™ as a complementary research tool to investigate young children’s museum experiences.","volume":"16","author":[{"family":"Burbank","given":"Ben"},{"family":"McGregor","given":"Debra"},{"family":"Wild","given":"Mary"}],"issued":{"date-parts":[["2018",11,21]]}}}],"schema":"https://github.com/citation-style-language/schema/raw/master/csl-citation.json"} </w:instrText>
      </w:r>
      <w:r>
        <w:fldChar w:fldCharType="separate"/>
      </w:r>
      <w:r w:rsidR="00C144D0" w:rsidRPr="00C144D0">
        <w:rPr>
          <w:rFonts w:ascii="Calibri" w:hAnsi="Calibri" w:cs="Calibri"/>
        </w:rPr>
        <w:t>(Burbank, McGregor and Wild, 2018)</w:t>
      </w:r>
      <w:r>
        <w:fldChar w:fldCharType="end"/>
      </w:r>
      <w:r>
        <w:t xml:space="preserve">. I thought that this method of data collection would offer a glimpse of child-adult interaction in the museum space that might otherwise be difficult to capture. </w:t>
      </w:r>
      <w:r w:rsidR="00ED5CAE">
        <w:t>However, I</w:t>
      </w:r>
      <w:r>
        <w:t xml:space="preserve"> was working on a tight timeframe, visiting the exhibition in its final weeks and had to approach visitors on the spot to recruit participants – unsurprisingly no one wanted to take part in the recording of their visit with so little forewarning, and were particularly wary of sharing video recordings off their children. I had to pivot my approach to one which focussed on unobtrusively observing and listening in, which ultimately offered a more varied set of interactions and encounters than I might have accessed through recruiting self-selecting families. T</w:t>
      </w:r>
      <w:r w:rsidRPr="008200B8">
        <w:t>he Audience insights team</w:t>
      </w:r>
      <w:r>
        <w:t xml:space="preserve"> recruit famil</w:t>
      </w:r>
      <w:r w:rsidR="00E36B2E">
        <w:t xml:space="preserve">y </w:t>
      </w:r>
      <w:r>
        <w:t>visitors as part of their evaluation work, o</w:t>
      </w:r>
      <w:r w:rsidRPr="008200B8">
        <w:t>ffering</w:t>
      </w:r>
      <w:r>
        <w:t xml:space="preserve"> a </w:t>
      </w:r>
      <w:r w:rsidRPr="008200B8">
        <w:t xml:space="preserve">£50 </w:t>
      </w:r>
      <w:r>
        <w:t xml:space="preserve">voucher as an incentive. If I were to conduct a similar project in </w:t>
      </w:r>
      <w:r w:rsidR="00F61148">
        <w:t>future,</w:t>
      </w:r>
      <w:r>
        <w:t xml:space="preserve"> I would seek to recruit families in advance to record their visits through body worn cameras as a set of data to consider alongside ethnographic observation.  </w:t>
      </w:r>
    </w:p>
  </w:footnote>
  <w:footnote w:id="20">
    <w:p w14:paraId="53AE2424" w14:textId="0490EEFE" w:rsidR="006D6681" w:rsidRDefault="006D6681" w:rsidP="006D6681">
      <w:pPr>
        <w:pStyle w:val="FootnoteText"/>
        <w:spacing w:line="360" w:lineRule="auto"/>
      </w:pPr>
      <w:r>
        <w:rPr>
          <w:rStyle w:val="FootnoteReference"/>
        </w:rPr>
        <w:footnoteRef/>
      </w:r>
      <w:r>
        <w:t xml:space="preserve">  The term </w:t>
      </w:r>
      <w:r w:rsidR="00F61148">
        <w:t>‘</w:t>
      </w:r>
      <w:r>
        <w:t>family visitors</w:t>
      </w:r>
      <w:r w:rsidR="00F61148">
        <w:t>’</w:t>
      </w:r>
      <w:r>
        <w:t xml:space="preserve"> </w:t>
      </w:r>
      <w:r w:rsidR="00F61148">
        <w:t>is</w:t>
      </w:r>
      <w:r>
        <w:t xml:space="preserve"> used by the Audience Insights team to refer to mixed age groups including at least one adult and one child under the age of 13. It does not include school groups. Although this obscures the diverse relations that adults and children might have, I have adopted this pragmatic definition across the three sites as it has not always been possible or appropriate to seek to verify the relations between the adults and children I have observed. </w:t>
      </w:r>
    </w:p>
  </w:footnote>
  <w:footnote w:id="21">
    <w:p w14:paraId="48C982F6" w14:textId="77777777" w:rsidR="00413A15" w:rsidRDefault="00413A15" w:rsidP="00413A15">
      <w:pPr>
        <w:pStyle w:val="FootnoteText"/>
        <w:spacing w:line="360" w:lineRule="auto"/>
      </w:pPr>
      <w:r>
        <w:rPr>
          <w:rStyle w:val="FootnoteReference"/>
        </w:rPr>
        <w:footnoteRef/>
      </w:r>
      <w:r>
        <w:t xml:space="preserve"> The festival was cancelled in September 2020 due to restrictions on social gathering and public events brought in by the UK government in response to the COVID-19 global pandemic. The festival organisers put together a programme of online events, workshops and performances, however I didn’t attend these. </w:t>
      </w:r>
    </w:p>
  </w:footnote>
  <w:footnote w:id="22">
    <w:p w14:paraId="11BCF3E3" w14:textId="77777777" w:rsidR="00E40885" w:rsidRDefault="00E40885" w:rsidP="00E40885">
      <w:pPr>
        <w:pStyle w:val="FootnoteText"/>
        <w:spacing w:line="360" w:lineRule="auto"/>
      </w:pPr>
      <w:r>
        <w:rPr>
          <w:rStyle w:val="FootnoteReference"/>
        </w:rPr>
        <w:footnoteRef/>
      </w:r>
      <w:r>
        <w:t xml:space="preserve"> </w:t>
      </w:r>
      <w:r w:rsidRPr="00C73C34">
        <w:t>Other principles of heterotopias include their association with liminal subjects – Foucault distinguishes here between heterotopias of crisis, that is spaces where individuals in crisis make a transition e.g. from childhood to adulthood. He argues that these are being replaced by heterotopias of deviation, that is sites where individuals whose behaviour deviates from the norm are placed, such as prison or psychiatric hospitals. Heterotopias are also spaces marked by systems of openness or closedness, they are not freely accessible like a public space but require certain things of those who enter them, although they may appear freely accessible, they enact certain exclusions. This final point is arguably true of all spaces, both heterotopic and everyday – geographic work has demonstrate</w:t>
      </w:r>
      <w:r>
        <w:t>d</w:t>
      </w:r>
      <w:r w:rsidRPr="00C73C34">
        <w:t xml:space="preserve"> how constructions of space function to exclude through discursive regimes and physical infrastructure, as well as through circulation</w:t>
      </w:r>
      <w:r>
        <w:t>s</w:t>
      </w:r>
      <w:r w:rsidRPr="00C73C34">
        <w:t xml:space="preserve"> of atmospheres and affects.   </w:t>
      </w:r>
    </w:p>
  </w:footnote>
  <w:footnote w:id="23">
    <w:p w14:paraId="18E513C6" w14:textId="1FA478DD" w:rsidR="00E40885" w:rsidRDefault="00E40885" w:rsidP="00E40885">
      <w:pPr>
        <w:pStyle w:val="FootnoteText"/>
        <w:spacing w:line="360" w:lineRule="auto"/>
      </w:pPr>
      <w:r>
        <w:rPr>
          <w:rStyle w:val="FootnoteReference"/>
        </w:rPr>
        <w:footnoteRef/>
      </w:r>
      <w:r>
        <w:t xml:space="preserve"> See for example the performance artwork The Bees at the Festival of Thrift, discussed in chapter </w:t>
      </w:r>
      <w:r w:rsidR="0015208B">
        <w:t>5</w:t>
      </w:r>
      <w:r>
        <w:t xml:space="preserve">, the autoethnographic account of a video of a crab dissection at Our Broken Plant, NHM in chapter </w:t>
      </w:r>
      <w:r w:rsidR="0015208B">
        <w:t>4</w:t>
      </w:r>
      <w:r>
        <w:t xml:space="preserve"> and child-parent encounters with the police during XR demonstration in chapter </w:t>
      </w:r>
      <w:r w:rsidR="0015208B">
        <w:t>6</w:t>
      </w:r>
      <w:r>
        <w:t xml:space="preserve">. These offer empirical examples of unsettling, enchanting or transgressive moments which I suggest are generated by the other than everyday quality of my chosen sites. </w:t>
      </w:r>
    </w:p>
  </w:footnote>
  <w:footnote w:id="24">
    <w:p w14:paraId="7AA4CAE4" w14:textId="31A56960" w:rsidR="005A0255" w:rsidRDefault="005A0255">
      <w:pPr>
        <w:pStyle w:val="FootnoteText"/>
      </w:pPr>
      <w:r>
        <w:rPr>
          <w:rStyle w:val="FootnoteReference"/>
        </w:rPr>
        <w:footnoteRef/>
      </w:r>
      <w:r>
        <w:t xml:space="preserve"> Event can also be used to refer to remarkable</w:t>
      </w:r>
      <w:r w:rsidR="006E31B3">
        <w:t xml:space="preserve">, disruptive </w:t>
      </w:r>
      <w:r w:rsidR="00F61148">
        <w:t>happenings (</w:t>
      </w:r>
      <w:r w:rsidR="006E31B3">
        <w:t xml:space="preserve">van </w:t>
      </w:r>
      <w:r w:rsidR="006E31B3">
        <w:t>Doormale</w:t>
      </w:r>
      <w:r w:rsidR="007F7C76">
        <w:t xml:space="preserve">n 2017) </w:t>
      </w:r>
      <w:r w:rsidR="008C0E49">
        <w:t>or particular instances of heightened affect (Angharad Closs-</w:t>
      </w:r>
      <w:r w:rsidR="00F61148">
        <w:t>Stephens,</w:t>
      </w:r>
      <w:r w:rsidR="008C0E49">
        <w:t xml:space="preserve"> 202</w:t>
      </w:r>
      <w:r w:rsidR="0023002A">
        <w:t>2</w:t>
      </w:r>
      <w:r w:rsidR="008C0E49">
        <w:t xml:space="preserve">), however here I use it to refer to the temporary nature of </w:t>
      </w:r>
      <w:r w:rsidR="000C7AC1">
        <w:t xml:space="preserve">the sites I am researching. </w:t>
      </w:r>
    </w:p>
  </w:footnote>
  <w:footnote w:id="25">
    <w:p w14:paraId="0E15661D" w14:textId="6C48BE75" w:rsidR="009D61E4" w:rsidRDefault="009D61E4">
      <w:pPr>
        <w:pStyle w:val="FootnoteText"/>
      </w:pPr>
      <w:r>
        <w:rPr>
          <w:rStyle w:val="FootnoteReference"/>
        </w:rPr>
        <w:footnoteRef/>
      </w:r>
      <w:r>
        <w:t xml:space="preserve"> </w:t>
      </w:r>
      <w:r w:rsidR="000A4896">
        <w:t xml:space="preserve">Field </w:t>
      </w:r>
      <w:r>
        <w:t xml:space="preserve">notes were made on my phone </w:t>
      </w:r>
      <w:r w:rsidR="000A4896">
        <w:t xml:space="preserve">which provided an inconspicuous way of recording observations in situ and in handwritten and typed reflections immediately after each visit. In the Museum, I had permission to record videos of the exhibition and take </w:t>
      </w:r>
      <w:r w:rsidR="00F61148">
        <w:t>photos and</w:t>
      </w:r>
      <w:r w:rsidR="000A4896">
        <w:t xml:space="preserve"> put up a notice</w:t>
      </w:r>
      <w:r w:rsidR="00A90BB3">
        <w:t xml:space="preserve"> at the entrance and exit of the museum to alert visitors to my presence.</w:t>
      </w:r>
      <w:r w:rsidR="000237B2">
        <w:t xml:space="preserve"> In my ethics application I outlined a protocol for ensuring identifiable data was not included or was obscured in any photographic images</w:t>
      </w:r>
      <w:r w:rsidR="006F4044">
        <w:t xml:space="preserve"> published in this thesis or elsewhere for the purposes of dissemination. </w:t>
      </w:r>
    </w:p>
  </w:footnote>
  <w:footnote w:id="26">
    <w:p w14:paraId="3FFF0F4F" w14:textId="40DD1631" w:rsidR="00914EF5" w:rsidRDefault="00DF728F">
      <w:pPr>
        <w:pStyle w:val="FootnoteText"/>
      </w:pPr>
      <w:r>
        <w:rPr>
          <w:rStyle w:val="FootnoteReference"/>
        </w:rPr>
        <w:footnoteRef/>
      </w:r>
      <w:r>
        <w:t xml:space="preserve"> </w:t>
      </w:r>
      <w:r w:rsidR="00F61148">
        <w:t>The content</w:t>
      </w:r>
      <w:r w:rsidR="00AB344A">
        <w:t xml:space="preserve"> and </w:t>
      </w:r>
      <w:r w:rsidR="00AB344A">
        <w:t>affect</w:t>
      </w:r>
      <w:r w:rsidR="00914EF5">
        <w:t>s</w:t>
      </w:r>
      <w:r w:rsidR="00AB344A">
        <w:t xml:space="preserve"> of th</w:t>
      </w:r>
      <w:r w:rsidR="00914EF5">
        <w:t>is</w:t>
      </w:r>
      <w:r w:rsidR="00AB344A">
        <w:t xml:space="preserve"> performance </w:t>
      </w:r>
      <w:r w:rsidR="00F61148">
        <w:t>are</w:t>
      </w:r>
      <w:r w:rsidR="00AB344A">
        <w:t xml:space="preserve"> further explore</w:t>
      </w:r>
      <w:r w:rsidR="00914EF5">
        <w:t>d in Section 5.2</w:t>
      </w:r>
    </w:p>
  </w:footnote>
  <w:footnote w:id="27">
    <w:p w14:paraId="06F156E6" w14:textId="77777777" w:rsidR="009746C9" w:rsidRDefault="009746C9" w:rsidP="009746C9">
      <w:pPr>
        <w:pStyle w:val="FootnoteText"/>
      </w:pPr>
      <w:r>
        <w:rPr>
          <w:rStyle w:val="FootnoteReference"/>
        </w:rPr>
        <w:footnoteRef/>
      </w:r>
      <w:r>
        <w:t xml:space="preserve"> FOMO – ‘</w:t>
      </w:r>
      <w:r w:rsidRPr="004E5CA7">
        <w:t>Fear of missing out, anxiety that an exciting or interesting event may be happening elsewhere, often aroused by posts seen on a social media website</w:t>
      </w:r>
      <w:r>
        <w:t>’</w:t>
      </w:r>
      <w:r w:rsidRPr="004E5CA7">
        <w:t>.</w:t>
      </w:r>
      <w:r>
        <w:t xml:space="preserve"> (OED, 2024)</w:t>
      </w:r>
    </w:p>
  </w:footnote>
  <w:footnote w:id="28">
    <w:p w14:paraId="69494B59" w14:textId="5D1CC045" w:rsidR="008B4B2D" w:rsidRDefault="008B4B2D" w:rsidP="008B4B2D">
      <w:pPr>
        <w:pStyle w:val="FootnoteText"/>
      </w:pPr>
      <w:r>
        <w:rPr>
          <w:rStyle w:val="FootnoteReference"/>
        </w:rPr>
        <w:footnoteRef/>
      </w:r>
      <w:r>
        <w:t xml:space="preserve"> Much of the literature on public protest in general and emerging climate movements in particular is drawn from Social Movement Studies, which is almost entirely adult-centric. A small but growing body of literature in Children’ Geographies explores recent developments in youth and children’s climate activism, however there is a tendency here to focus on the older age grouping of ‘youth’ rather than children and little sustained exploration of how youth agency intra-acts with familial and </w:t>
      </w:r>
      <w:r w:rsidR="00EA7B8E">
        <w:t>intimate</w:t>
      </w:r>
      <w:r>
        <w:t xml:space="preserve"> others.  </w:t>
      </w:r>
    </w:p>
  </w:footnote>
  <w:footnote w:id="29">
    <w:p w14:paraId="3BDC8906" w14:textId="77777777" w:rsidR="008B4B2D" w:rsidRPr="00F9530F" w:rsidRDefault="008B4B2D" w:rsidP="008B4B2D">
      <w:pPr>
        <w:pStyle w:val="FootnoteText"/>
      </w:pPr>
    </w:p>
  </w:footnote>
  <w:footnote w:id="30">
    <w:p w14:paraId="1681700B" w14:textId="01F453FD" w:rsidR="008B4B2D" w:rsidRDefault="008B4B2D" w:rsidP="008B4B2D">
      <w:pPr>
        <w:pStyle w:val="FootnoteText"/>
      </w:pPr>
      <w:r>
        <w:rPr>
          <w:rStyle w:val="FootnoteReference"/>
        </w:rPr>
        <w:footnoteRef/>
      </w:r>
      <w:r>
        <w:t xml:space="preserve"> See </w:t>
      </w:r>
      <w:r w:rsidR="00504498">
        <w:t xml:space="preserve">Appendix 1 &amp; </w:t>
      </w:r>
      <w:r w:rsidR="00F61148">
        <w:t>2 for</w:t>
      </w:r>
      <w:r w:rsidR="00504498">
        <w:t xml:space="preserve"> interview schedules</w:t>
      </w:r>
      <w:r>
        <w:t xml:space="preserve"> – one set was designed for adult participants, the other for interviews where children also attended. </w:t>
      </w:r>
    </w:p>
  </w:footnote>
  <w:footnote w:id="31">
    <w:p w14:paraId="7EB406B2" w14:textId="218E06E6" w:rsidR="008B4B2D" w:rsidRDefault="008B4B2D" w:rsidP="008B4B2D">
      <w:pPr>
        <w:pStyle w:val="FootnoteText"/>
      </w:pPr>
      <w:r>
        <w:rPr>
          <w:rStyle w:val="FootnoteReference"/>
        </w:rPr>
        <w:footnoteRef/>
      </w:r>
      <w:r>
        <w:t xml:space="preserve"> Lisa Howard notes something similar in her study of parent climate activists, where although the researcher was not a parent, interviewees assumed she knew what they were talking about with regard to juggling parenting responsibilities with their activism (</w:t>
      </w:r>
      <w:r w:rsidR="00D40552">
        <w:t>Howard, 2023</w:t>
      </w:r>
      <w:r>
        <w:t>)</w:t>
      </w:r>
      <w:r w:rsidR="00D40552">
        <w:t>.</w:t>
      </w:r>
    </w:p>
  </w:footnote>
  <w:footnote w:id="32">
    <w:p w14:paraId="73305215" w14:textId="1588A333" w:rsidR="000671D7" w:rsidRDefault="000671D7">
      <w:pPr>
        <w:pStyle w:val="FootnoteText"/>
      </w:pPr>
      <w:r>
        <w:rPr>
          <w:rStyle w:val="FootnoteReference"/>
        </w:rPr>
        <w:footnoteRef/>
      </w:r>
      <w:r>
        <w:t xml:space="preserve"> </w:t>
      </w:r>
      <w:r w:rsidR="0045118E">
        <w:t xml:space="preserve"> I discuss another example of reflexivity among XR parent-activists in Chapter </w:t>
      </w:r>
      <w:r w:rsidR="005945D5">
        <w:t>6</w:t>
      </w:r>
      <w:r w:rsidR="0045118E">
        <w:t xml:space="preserve"> by way of illustrating </w:t>
      </w:r>
      <w:r w:rsidR="001F2942">
        <w:t>critical engagement with the ‘scripts’ of XR (Robson, 2025).</w:t>
      </w:r>
    </w:p>
  </w:footnote>
  <w:footnote w:id="33">
    <w:p w14:paraId="6E0F10A5" w14:textId="65DF59D6" w:rsidR="005D222A" w:rsidRDefault="005D222A" w:rsidP="005D222A">
      <w:pPr>
        <w:pStyle w:val="FootnoteText"/>
      </w:pPr>
      <w:r>
        <w:rPr>
          <w:rStyle w:val="FootnoteReference"/>
        </w:rPr>
        <w:footnoteRef/>
      </w:r>
      <w:r>
        <w:t xml:space="preserve"> I suggested Zoom because it had good protocols for securing meetings from possible interlopers, the ease of use of its scheduling function and because it didn’t require a log on or app download. However, I offered participants the choice of suggesting their preferred video calling platform as well as the option of a telephone call with audio only. All participants opted to attend the interview via </w:t>
      </w:r>
      <w:r w:rsidR="00474795">
        <w:t>Zoom,</w:t>
      </w:r>
      <w:r>
        <w:t xml:space="preserve"> and all consented to the use of audio generated captions to aid with transcription as well as the call</w:t>
      </w:r>
      <w:r w:rsidR="0097528D">
        <w:t xml:space="preserve"> </w:t>
      </w:r>
      <w:r w:rsidR="00474795">
        <w:t>being audio</w:t>
      </w:r>
      <w:r w:rsidR="0097528D">
        <w:t xml:space="preserve"> </w:t>
      </w:r>
      <w:r>
        <w:t>recorded</w:t>
      </w:r>
    </w:p>
  </w:footnote>
  <w:footnote w:id="34">
    <w:p w14:paraId="52FE79F5" w14:textId="77777777" w:rsidR="005D222A" w:rsidRDefault="005D222A" w:rsidP="005D222A">
      <w:pPr>
        <w:pStyle w:val="FootnoteText"/>
      </w:pPr>
      <w:r>
        <w:rPr>
          <w:rStyle w:val="FootnoteReference"/>
        </w:rPr>
        <w:footnoteRef/>
      </w:r>
      <w:r>
        <w:t xml:space="preserve"> It is worth noting that technological literacy and comfort/discomfort with digitally mediated communication such as video calls varies across individuals as well as demographic groups. Equally, not everyone has easy access to a smartphone or other electronic device, and this can shape participation in a study which relies on such technologies. </w:t>
      </w:r>
    </w:p>
  </w:footnote>
  <w:footnote w:id="35">
    <w:p w14:paraId="11E68782" w14:textId="4DEEE562" w:rsidR="0098264A" w:rsidRPr="00F9530F" w:rsidRDefault="0098264A" w:rsidP="0098264A">
      <w:pPr>
        <w:pStyle w:val="FootnoteText"/>
        <w:spacing w:line="360" w:lineRule="auto"/>
      </w:pPr>
    </w:p>
  </w:footnote>
  <w:footnote w:id="36">
    <w:p w14:paraId="5BEEFE3D" w14:textId="77777777" w:rsidR="00360F7D" w:rsidRDefault="00360F7D" w:rsidP="00360F7D">
      <w:pPr>
        <w:pStyle w:val="FootnoteText"/>
      </w:pPr>
      <w:r>
        <w:rPr>
          <w:rStyle w:val="FootnoteReference"/>
        </w:rPr>
        <w:footnoteRef/>
      </w:r>
      <w:r>
        <w:t xml:space="preserve"> For the purposes of data collection conducted by the Museum</w:t>
      </w:r>
      <w:r w:rsidRPr="009F2D58">
        <w:t>, family visitors are defined as mixed aged groups including at least one adult and a child under the age of 13</w:t>
      </w:r>
      <w:r>
        <w:t>. This is the definition of family groups/visitors I use throughout this chapter</w:t>
      </w:r>
    </w:p>
  </w:footnote>
  <w:footnote w:id="37">
    <w:p w14:paraId="7A9C5CF2" w14:textId="33CB09E1" w:rsidR="00360F7D" w:rsidRPr="00876946" w:rsidRDefault="00360F7D" w:rsidP="00360F7D">
      <w:pPr>
        <w:pStyle w:val="FootnoteText"/>
      </w:pPr>
      <w:r w:rsidRPr="004D7C1F">
        <w:rPr>
          <w:rStyle w:val="FootnoteReference"/>
        </w:rPr>
        <w:footnoteRef/>
      </w:r>
      <w:r>
        <w:t xml:space="preserve"> </w:t>
      </w:r>
      <w:r w:rsidRPr="00876946">
        <w:t xml:space="preserve">Dwell time is an evaluative measure used to understand visitor experience and behaviour within museums and galleries. It describes ‘the period of time visitors </w:t>
      </w:r>
      <w:r w:rsidR="00474795" w:rsidRPr="00876946">
        <w:t>spends</w:t>
      </w:r>
      <w:r w:rsidRPr="00876946">
        <w:t xml:space="preserve"> in an exhibition or at a specific exhibit or activity’ (Schuster, 2015).</w:t>
      </w:r>
    </w:p>
  </w:footnote>
  <w:footnote w:id="38">
    <w:p w14:paraId="53F80461" w14:textId="77777777" w:rsidR="009433C4" w:rsidRPr="00F9530F" w:rsidRDefault="009433C4" w:rsidP="009433C4">
      <w:pPr>
        <w:pStyle w:val="FootnoteText"/>
      </w:pPr>
    </w:p>
  </w:footnote>
  <w:footnote w:id="39">
    <w:p w14:paraId="6CCCEB4E" w14:textId="77777777" w:rsidR="009433C4" w:rsidRDefault="009433C4" w:rsidP="009433C4">
      <w:pPr>
        <w:pStyle w:val="FootnoteText"/>
      </w:pPr>
      <w:r>
        <w:rPr>
          <w:rStyle w:val="FootnoteReference"/>
        </w:rPr>
        <w:footnoteRef/>
      </w:r>
      <w:r>
        <w:t xml:space="preserve"> The Darwin Centre at the Natural History Museum London is a notable exception here – it is a gallery dedicated to the display of the Museum’s wet specimens, which held my daughter’s attention far longer than any of the other taxidermy displays throughout the main corridors and galleries of the Museum. </w:t>
      </w:r>
    </w:p>
  </w:footnote>
  <w:footnote w:id="40">
    <w:p w14:paraId="6EE18188" w14:textId="3943BD43" w:rsidR="00065A7D" w:rsidRDefault="00065A7D" w:rsidP="00065A7D">
      <w:pPr>
        <w:pStyle w:val="FootnoteText"/>
      </w:pPr>
      <w:r>
        <w:rPr>
          <w:rStyle w:val="FootnoteReference"/>
        </w:rPr>
        <w:footnoteRef/>
      </w:r>
      <w:r>
        <w:t xml:space="preserve"> Whilst for some, museums evoke fond memories, they can also be deeply upsetting spaces – Divya Tolia-Kelly has described ethnographic museums as ‘theatres of pain’ for those whose cultures are misrepresented, minimised or excluded </w:t>
      </w:r>
      <w:r>
        <w:fldChar w:fldCharType="begin"/>
      </w:r>
      <w:r w:rsidR="00286350">
        <w:instrText xml:space="preserve"> ADDIN ZOTERO_ITEM CSL_CITATION {"citationID":"XT4g2QGN","properties":{"formattedCitation":"(Tolia-Kelly, 2016)","plainCitation":"(Tolia-Kelly, 2016)","noteIndex":40},"citationItems":[{"id":706,"uris":["http://zotero.org/users/6040264/items/BQLHJYES"],"itemData":{"id":706,"type":"article-journal","abstract":"This article posits the value in considering the affective politics in the everyday space of the British Museum with a postcolonial lens. Based on research coll...","archive_location":"Sage UK: London, England","container-title":"Sociology","DOI":"10.1177/0038038516649554","language":"en","source":"journals.sagepub.com","title":"Feeling and Being at the (Postcolonial) Museum: Presencing the Affective Politics of ‘Race’ and Culture:","title-short":"Feeling and Being at the (Postcolonial) Museum","URL":"https://journals.sagepub.com/doi/10.1177/0038038516649554","author":[{"family":"Tolia-Kelly","given":"Divya P."}],"accessed":{"date-parts":[["2020",2,19]]},"issued":{"date-parts":[["2016",10,4]]}}}],"schema":"https://github.com/citation-style-language/schema/raw/master/csl-citation.json"} </w:instrText>
      </w:r>
      <w:r>
        <w:fldChar w:fldCharType="separate"/>
      </w:r>
      <w:r w:rsidR="00286350" w:rsidRPr="00286350">
        <w:rPr>
          <w:rFonts w:ascii="Calibri" w:hAnsi="Calibri" w:cs="Calibri"/>
        </w:rPr>
        <w:t>(Tolia-Kelly, 2016)</w:t>
      </w:r>
      <w:r>
        <w:fldChar w:fldCharType="end"/>
      </w:r>
      <w:r>
        <w:t xml:space="preserve">.  </w:t>
      </w:r>
    </w:p>
  </w:footnote>
  <w:footnote w:id="41">
    <w:p w14:paraId="256BC054" w14:textId="3129AA66" w:rsidR="00FF3158" w:rsidRDefault="00FF3158">
      <w:pPr>
        <w:pStyle w:val="FootnoteText"/>
      </w:pPr>
      <w:r>
        <w:rPr>
          <w:rStyle w:val="FootnoteReference"/>
        </w:rPr>
        <w:footnoteRef/>
      </w:r>
      <w:r>
        <w:t xml:space="preserve"> According to data from the Audience Insights team</w:t>
      </w:r>
    </w:p>
  </w:footnote>
  <w:footnote w:id="42">
    <w:p w14:paraId="2E9617FD" w14:textId="2AA33C43" w:rsidR="000177BD" w:rsidRPr="00F9530F" w:rsidRDefault="000177BD">
      <w:pPr>
        <w:pStyle w:val="FootnoteText"/>
      </w:pPr>
    </w:p>
  </w:footnote>
  <w:footnote w:id="43">
    <w:p w14:paraId="066A0515" w14:textId="2941E89E" w:rsidR="00565D47" w:rsidRDefault="00565D47">
      <w:pPr>
        <w:pStyle w:val="FootnoteText"/>
      </w:pPr>
      <w:r>
        <w:rPr>
          <w:rStyle w:val="FootnoteReference"/>
        </w:rPr>
        <w:footnoteRef/>
      </w:r>
      <w:r>
        <w:t xml:space="preserve"> </w:t>
      </w:r>
      <w:r w:rsidRPr="00082068">
        <w:t xml:space="preserve">Almost half of the attendees come from the neighbouring Tees Valley local authority, 12% from the wider Northeast, with local people from Redcar and Cleveland making up </w:t>
      </w:r>
      <w:r>
        <w:t>around</w:t>
      </w:r>
      <w:r w:rsidRPr="00082068">
        <w:t xml:space="preserve"> 26% of the visitor numbers</w:t>
      </w:r>
      <w:r>
        <w:t>.</w:t>
      </w:r>
      <w:r w:rsidR="009A2ED4">
        <w:t xml:space="preserve"> The wide geographical draw may be partly due to the location of Kirkleatham Museum, which is 3 miles out of the centre of Redcar – in 2023 the Festival move to Billingham city centre, making it much more accessible in terms of transport links</w:t>
      </w:r>
      <w:r w:rsidR="00D35F41">
        <w:t xml:space="preserve">. </w:t>
      </w:r>
    </w:p>
  </w:footnote>
  <w:footnote w:id="44">
    <w:p w14:paraId="1CDA5EFE" w14:textId="7CD13A63" w:rsidR="0071244A" w:rsidRDefault="0071244A">
      <w:pPr>
        <w:pStyle w:val="FootnoteText"/>
      </w:pPr>
      <w:r>
        <w:rPr>
          <w:rStyle w:val="FootnoteReference"/>
        </w:rPr>
        <w:footnoteRef/>
      </w:r>
      <w:r>
        <w:t xml:space="preserve"> Agricultural f</w:t>
      </w:r>
      <w:r w:rsidRPr="00082068">
        <w:t>ertiliser company with a materials handling facility in Teesside</w:t>
      </w:r>
    </w:p>
  </w:footnote>
  <w:footnote w:id="45">
    <w:p w14:paraId="15CFB72B" w14:textId="67E09095" w:rsidR="007E2D28" w:rsidRDefault="007E2D28">
      <w:pPr>
        <w:pStyle w:val="FootnoteText"/>
      </w:pPr>
      <w:r>
        <w:rPr>
          <w:rStyle w:val="FootnoteReference"/>
        </w:rPr>
        <w:footnoteRef/>
      </w:r>
      <w:r>
        <w:t xml:space="preserve"> </w:t>
      </w:r>
      <w:r w:rsidR="004A6E60">
        <w:t xml:space="preserve">Patons and Baldwin wool factory was </w:t>
      </w:r>
      <w:r w:rsidR="00370654">
        <w:t xml:space="preserve">built </w:t>
      </w:r>
      <w:r w:rsidR="00370654" w:rsidRPr="00370654">
        <w:t xml:space="preserve">1947, the factory </w:t>
      </w:r>
      <w:r w:rsidR="00370654">
        <w:t>and</w:t>
      </w:r>
      <w:r w:rsidR="00370654" w:rsidRPr="00370654">
        <w:t xml:space="preserve"> gr</w:t>
      </w:r>
      <w:r w:rsidR="00370654">
        <w:t xml:space="preserve">ew </w:t>
      </w:r>
      <w:r w:rsidR="00370654" w:rsidRPr="00370654">
        <w:t>to become one of Europe’s largest wool factories, employing over 2000 local people, mainly women</w:t>
      </w:r>
      <w:r w:rsidR="00370654">
        <w:t>. The Wool company became significant to th</w:t>
      </w:r>
      <w:r w:rsidR="00742826">
        <w:t>e development of the local area</w:t>
      </w:r>
      <w:r w:rsidR="00370654">
        <w:t xml:space="preserve">, </w:t>
      </w:r>
      <w:r w:rsidR="00370654" w:rsidRPr="00370654">
        <w:t xml:space="preserve">building housing for employees, a school for their children and a range of leisure provisions on site including tennis courts, a ballroom and an ornamental garden (Lloyd, 2013). It was thus vital to </w:t>
      </w:r>
      <w:r w:rsidR="00742826">
        <w:t>both</w:t>
      </w:r>
      <w:r w:rsidR="00370654" w:rsidRPr="00370654">
        <w:t xml:space="preserve"> the local economy,</w:t>
      </w:r>
      <w:r w:rsidR="00742826">
        <w:t xml:space="preserve"> as well as the </w:t>
      </w:r>
      <w:r w:rsidR="00370654" w:rsidRPr="00370654">
        <w:t xml:space="preserve">communal life and social fabric of Darlington at the time. </w:t>
      </w:r>
      <w:r w:rsidR="00742826">
        <w:t>B</w:t>
      </w:r>
      <w:r w:rsidR="00370654" w:rsidRPr="00370654">
        <w:t>y the 1960s market demand for knitted clothing was declining, whilst imports from abroad were often cheaper (British Wool, 2023). This downturn led to the factory gradually downsizing, until its eventual closure in 1997 (Williams 2006), reflecting wider changes in the region as global processes led to the restructuring of industry, production and trade (Hudson and Swanton 2012).</w:t>
      </w:r>
      <w:r w:rsidR="00B01440">
        <w:t xml:space="preserve"> </w:t>
      </w:r>
      <w:r w:rsidR="00911EBC">
        <w:t>This story reflects wider trends of deindustrialisation across the Northeast during this period</w:t>
      </w:r>
      <w:r w:rsidR="00835CB4">
        <w:t xml:space="preserve">, </w:t>
      </w:r>
      <w:r w:rsidR="003234E2">
        <w:t xml:space="preserve">and for Marchday, the Festival </w:t>
      </w:r>
      <w:r w:rsidR="0013476E">
        <w:t>was an attempt</w:t>
      </w:r>
      <w:r w:rsidR="00A43F07">
        <w:t xml:space="preserve"> to integrate the new development </w:t>
      </w:r>
      <w:r w:rsidR="00E703EC">
        <w:t xml:space="preserve">into </w:t>
      </w:r>
      <w:r w:rsidR="00CF00C1">
        <w:t xml:space="preserve">local </w:t>
      </w:r>
      <w:r w:rsidR="0098056E">
        <w:t xml:space="preserve">place identity. </w:t>
      </w:r>
      <w:r w:rsidR="00CF00C1">
        <w:t xml:space="preserve"> </w:t>
      </w:r>
    </w:p>
  </w:footnote>
  <w:footnote w:id="46">
    <w:p w14:paraId="4D51CD80" w14:textId="2113E08D" w:rsidR="006F1C05" w:rsidRDefault="006F1C05">
      <w:pPr>
        <w:pStyle w:val="FootnoteText"/>
      </w:pPr>
      <w:r>
        <w:rPr>
          <w:rStyle w:val="FootnoteReference"/>
        </w:rPr>
        <w:footnoteRef/>
      </w:r>
      <w:r>
        <w:t xml:space="preserve"> </w:t>
      </w:r>
      <w:r w:rsidR="0019533A">
        <w:t>It is also worth noting here that although the Festival is free to attend, many of the workshops</w:t>
      </w:r>
      <w:r w:rsidR="00773617">
        <w:t xml:space="preserve"> incur a </w:t>
      </w:r>
      <w:r w:rsidR="00FC2354">
        <w:t>cost of between £3 to £35 to take part,</w:t>
      </w:r>
    </w:p>
  </w:footnote>
  <w:footnote w:id="47">
    <w:p w14:paraId="19535ED9" w14:textId="77777777" w:rsidR="00A47E2D" w:rsidRDefault="00A47E2D" w:rsidP="00A47E2D">
      <w:pPr>
        <w:pStyle w:val="FootnoteText"/>
      </w:pPr>
      <w:r>
        <w:rPr>
          <w:rStyle w:val="FootnoteReference"/>
        </w:rPr>
        <w:footnoteRef/>
      </w:r>
      <w:r>
        <w:t xml:space="preserve">  The story is about a young girl who ventures into a forest to find a medicinal flower to cure her mother. Okri wrote it with his own young daughter in mind. The trees of the forest are key characters in the story, guiding the girl on her journey. </w:t>
      </w:r>
    </w:p>
  </w:footnote>
  <w:footnote w:id="48">
    <w:p w14:paraId="222AEAB9" w14:textId="4B850FF0" w:rsidR="00FD7DCC" w:rsidRDefault="00FD7DCC">
      <w:pPr>
        <w:pStyle w:val="FootnoteText"/>
      </w:pPr>
      <w:r>
        <w:rPr>
          <w:rStyle w:val="FootnoteReference"/>
        </w:rPr>
        <w:footnoteRef/>
      </w:r>
      <w:r>
        <w:t xml:space="preserve"> </w:t>
      </w:r>
      <w:r w:rsidRPr="00FD7DCC">
        <w:t>In 2022, there were 35</w:t>
      </w:r>
      <w:r w:rsidR="00B56429">
        <w:t xml:space="preserve"> different</w:t>
      </w:r>
      <w:r w:rsidRPr="00FD7DCC">
        <w:t xml:space="preserve"> workshops</w:t>
      </w:r>
      <w:r w:rsidR="00B56429">
        <w:t xml:space="preserve"> advertised</w:t>
      </w:r>
      <w:r w:rsidRPr="00FD7DCC">
        <w:t xml:space="preserve">, </w:t>
      </w:r>
      <w:r w:rsidR="00474795" w:rsidRPr="00FD7DCC">
        <w:t>6 were</w:t>
      </w:r>
      <w:r w:rsidRPr="00FD7DCC">
        <w:t xml:space="preserve"> free with the rest ranging from £3 to £25.Just over half of the workshops were aimed at children over the age of 12 and adults, and many of those which could be booked in advance sold out ahead of the festival, demonstrating strong demand</w:t>
      </w:r>
      <w:r w:rsidR="00294B42">
        <w:t xml:space="preserve">. </w:t>
      </w:r>
      <w:r w:rsidRPr="00FD7DCC">
        <w:t>Five workshops used recycled, found or waste materials, two focussed on repair, three were making eco-products such as homemade laundry soap and beeswax food wraps and a further two offered an opportunity to customise and revive old clothes and bags. The rest of the workshops enabled attendees to experiment with a range of creative and artistic practices using a variety of materials, including glass, ceramics, copper, wood and plants.</w:t>
      </w:r>
      <w:r w:rsidR="00D566B7" w:rsidRPr="00D566B7">
        <w:t xml:space="preserve"> </w:t>
      </w:r>
      <w:r w:rsidR="00D566B7" w:rsidRPr="00FD7DCC">
        <w:t xml:space="preserve">This characterises the model of activities on offer under the creative directorship of Stella Hall. In 2022, </w:t>
      </w:r>
      <w:r w:rsidR="00D566B7">
        <w:t xml:space="preserve">two </w:t>
      </w:r>
      <w:r w:rsidR="00D566B7" w:rsidRPr="00FD7DCC">
        <w:t xml:space="preserve">new creative directors took over, under </w:t>
      </w:r>
      <w:r w:rsidR="00D566B7">
        <w:t xml:space="preserve">new </w:t>
      </w:r>
      <w:r w:rsidR="00D566B7" w:rsidRPr="00FD7DCC">
        <w:t xml:space="preserve">executive director Emma Whitenstall. The festival moved from Kirkleatham Museum to Billingham Town </w:t>
      </w:r>
      <w:r w:rsidR="00474795" w:rsidRPr="00FD7DCC">
        <w:t>centre and</w:t>
      </w:r>
      <w:r w:rsidR="00D566B7">
        <w:t xml:space="preserve"> implemented </w:t>
      </w:r>
      <w:r w:rsidR="00D566B7" w:rsidRPr="00FD7DCC">
        <w:t xml:space="preserve">a new model for commissioning workshops in which the festival paid workshop facilitators directly so that most workshops would be free. </w:t>
      </w:r>
      <w:r w:rsidR="00D35553">
        <w:t xml:space="preserve">Moving the festival </w:t>
      </w:r>
      <w:r w:rsidR="00075C95">
        <w:t xml:space="preserve">to a town centre </w:t>
      </w:r>
      <w:r w:rsidR="00D35553">
        <w:t xml:space="preserve">and making more of the activities free </w:t>
      </w:r>
      <w:r w:rsidR="00D566B7" w:rsidRPr="00FD7DCC">
        <w:t>aimed to make the festival more inclusive</w:t>
      </w:r>
      <w:r w:rsidR="00D35553">
        <w:t xml:space="preserve"> and accessible to local residents. </w:t>
      </w:r>
    </w:p>
  </w:footnote>
  <w:footnote w:id="49">
    <w:p w14:paraId="16C8BBDD" w14:textId="1B232246" w:rsidR="00F3358F" w:rsidRDefault="00F3358F">
      <w:pPr>
        <w:pStyle w:val="FootnoteText"/>
      </w:pPr>
      <w:r>
        <w:rPr>
          <w:rStyle w:val="FootnoteReference"/>
        </w:rPr>
        <w:footnoteRef/>
      </w:r>
      <w:r>
        <w:t xml:space="preserve"> Examples here include the dangers face by child waste-pickers who</w:t>
      </w:r>
      <w:r w:rsidR="00BE71A5">
        <w:t>se livelihood depends upon informal economies of</w:t>
      </w:r>
      <w:r w:rsidR="00FF2A88">
        <w:t xml:space="preserve"> material recovery from landfill</w:t>
      </w:r>
      <w:r w:rsidR="003529A2">
        <w:fldChar w:fldCharType="begin"/>
      </w:r>
      <w:r w:rsidR="003529A2">
        <w:instrText xml:space="preserve"> ADDIN ZOTERO_ITEM CSL_CITATION {"citationID":"q0jHrqA5","properties":{"formattedCitation":"(Adama, 2014)","plainCitation":"(Adama, 2014)","noteIndex":49},"citationItems":[{"id":68,"uris":["http://zotero.org/users/6040264/items/XZVW8ICQ"],"itemData":{"id":68,"type":"article-journal","abstract":"This article examines how age shapes the positions and choices of child waste pickers in Kaduna, Nigeria. There is a special interest in the Almajirai, or young male pupils of the Islamic education system. Drawing on empirical data, the article reports that child waste pickers have limited access to the most valuable recyclables, largely because they are excluded from the spaces where such materials are found. Their access is further reduced by limited mobility and a lesser amount of time spent on waste picking. In a reflection of the socially stratified and highly dependent relations found, child waste pickers have little bargaining power when recyclables are traded. They remain active in waste picking due to its significance as a poverty reduction strategy but in spite of this and the contributions towards resource recovery, child waste pickers are not acknowledged by the government. The lack of recognition and the failure to formalise the informal system reinforce their vulnerability due to increased susceptibility to exploitation and exposure to health risks. At the broadest level, the study confirms on-going socio-spatial processes of exclusion in African cities, both as a result of urban governance practices and the power dynamics within the informal economy.","container-title":"International Development Planning Review","DOI":"10.3828/idpr.2014.11","issue":"2","note":"publisher: Liverpool University Press","page":"155-180","source":"liverpooluniversitypress.co.uk (Atypon)","title":"Marginalisation and integration within the informal urban economy: the case of child waste pickers in Kaduna, Nigeria","title-short":"Marginalisation and integration within the informal urban economy","volume":"36","author":[{"family":"Adama","given":"Onyanta"}],"issued":{"date-parts":[["2014",1]]}}}],"schema":"https://github.com/citation-style-language/schema/raw/master/csl-citation.json"} </w:instrText>
      </w:r>
      <w:r w:rsidR="003529A2">
        <w:fldChar w:fldCharType="separate"/>
      </w:r>
      <w:r w:rsidR="003529A2" w:rsidRPr="003529A2">
        <w:rPr>
          <w:rFonts w:ascii="Aptos" w:hAnsi="Aptos"/>
        </w:rPr>
        <w:t>(Adama, 2014)</w:t>
      </w:r>
      <w:r w:rsidR="003529A2">
        <w:fldChar w:fldCharType="end"/>
      </w:r>
      <w:r w:rsidR="00FF2A88">
        <w:t xml:space="preserve">, </w:t>
      </w:r>
      <w:r w:rsidR="00F7638C" w:rsidRPr="00082068">
        <w:t xml:space="preserve">the craft recycling villages of Vietnam where </w:t>
      </w:r>
      <w:r w:rsidR="00F7638C" w:rsidRPr="00082068">
        <w:t>recyclates make up a big part of local ‘craft’ economy – where invisible toxic traces make their way into children’s bodies</w:t>
      </w:r>
      <w:r w:rsidR="003529A2">
        <w:t xml:space="preserve"> </w:t>
      </w:r>
      <w:r w:rsidR="003529A2">
        <w:fldChar w:fldCharType="begin"/>
      </w:r>
      <w:r w:rsidR="003529A2">
        <w:instrText xml:space="preserve"> ADDIN ZOTERO_ITEM CSL_CITATION {"citationID":"zrC4SqL5","properties":{"formattedCitation":"(Noguchi {\\i{}et al.}, 2014)","plainCitation":"(Noguchi et al., 2014)","noteIndex":49},"citationItems":[{"id":69,"uris":["http://zotero.org/users/6040264/items/9QI5A7V4"],"itemData":{"id":69,"type":"article-journal","abstract":"Human exposure to lead (Pb) due to uncontrolled Pb-acid battery recycling has been an environmental health issue in newly developed industrial regions. We conducted a human monitoring survey in Dong Mai, a battery recycling village in Vietnam, to assess exposure status to Pb. Lead level was measured in hair, blood and urine samples of residents in Dong Mai and two reference sites during 4 years spanning 2007–2011. In Dong Mai, Pb levels in three matrixes were significantly higher than those in reference sites. Blood Pb levels of all adults and children exceeded 10 μg/dL, the Centers for Disease Control and Prevention definition of an elevated blood Pb level. Clear increase of urinary δ-aminolevulinic acid (ALA) level with increasing blood Pb level indicated disruption of heme synthesis. One adult exceeded 100 μg/dL of blood Pb, where encephalopathy is of concern. The blood Pb levels achieved various toxic effect threshold values, and elevated blood Pb was not limited to recycling workers, but was also in children and women of reproductive age. Serious pollution status of Dong Mai village suggests an importance of further monitoring surveys in various developing Asian countries.","container-title":"Journal of Material Cycles and Waste Management","DOI":"10.1007/s10163-013-0159-0","ISSN":"1611-8227","issue":"1","journalAbbreviation":"J Mater Cycles Waste Manag","language":"en","page":"46-51","source":"Springer Link","title":"Exposure assessment of lead to workers and children in the battery recycling craft village, Dong Mai, Vietnam","volume":"16","author":[{"family":"Noguchi","given":"Takako"},{"family":"Itai","given":"Takaaki"},{"family":"Tue","given":"Nguyen Minh"},{"family":"Agusa","given":"Tetsuro"},{"family":"Ha","given":"Nguyen Ngoc"},{"family":"Horai","given":"Sawako"},{"family":"Trang","given":"Pham Thi Kim"},{"family":"Viet","given":"Pham Hung"},{"family":"Takahashi","given":"Shin"},{"family":"Tanabe","given":"Shinsuke"}],"issued":{"date-parts":[["2014",2,1]]}}}],"schema":"https://github.com/citation-style-language/schema/raw/master/csl-citation.json"} </w:instrText>
      </w:r>
      <w:r w:rsidR="003529A2">
        <w:fldChar w:fldCharType="separate"/>
      </w:r>
      <w:r w:rsidR="003529A2" w:rsidRPr="003529A2">
        <w:rPr>
          <w:rFonts w:ascii="Aptos" w:hAnsi="Aptos" w:cs="Times New Roman"/>
        </w:rPr>
        <w:t xml:space="preserve">(Noguchi </w:t>
      </w:r>
      <w:r w:rsidR="003529A2" w:rsidRPr="003529A2">
        <w:rPr>
          <w:rFonts w:ascii="Aptos" w:hAnsi="Aptos" w:cs="Times New Roman"/>
          <w:i/>
          <w:iCs/>
        </w:rPr>
        <w:t>et al.</w:t>
      </w:r>
      <w:r w:rsidR="003529A2" w:rsidRPr="003529A2">
        <w:rPr>
          <w:rFonts w:ascii="Aptos" w:hAnsi="Aptos" w:cs="Times New Roman"/>
        </w:rPr>
        <w:t>, 2014)</w:t>
      </w:r>
      <w:r w:rsidR="003529A2">
        <w:fldChar w:fldCharType="end"/>
      </w:r>
      <w:r w:rsidR="00F7638C">
        <w:t xml:space="preserve">, </w:t>
      </w:r>
      <w:r w:rsidR="00DE7D15">
        <w:t xml:space="preserve">and </w:t>
      </w:r>
      <w:r w:rsidR="00C82EF3">
        <w:t xml:space="preserve">the adverse health affects of living near waste incineration </w:t>
      </w:r>
      <w:r w:rsidR="00593158">
        <w:t xml:space="preserve">sites </w:t>
      </w:r>
      <w:r w:rsidR="00A901F5">
        <w:t>on foetuses, babies and infants</w:t>
      </w:r>
      <w:r w:rsidR="003529A2">
        <w:t xml:space="preserve"> </w:t>
      </w:r>
      <w:r w:rsidR="003529A2">
        <w:fldChar w:fldCharType="begin"/>
      </w:r>
      <w:r w:rsidR="003529A2">
        <w:instrText xml:space="preserve"> ADDIN ZOTERO_ITEM CSL_CITATION {"citationID":"HlxpQtJ0","properties":{"formattedCitation":"(Tait {\\i{}et al.}, 2020)","plainCitation":"(Tait et al., 2020)","noteIndex":49},"citationItems":[{"id":22114,"uris":["http://zotero.org/users/6040264/items/9JDB7SEE"],"itemData":{"id":22114,"type":"article-journal","abstract":"Introduction\nWaste incineration is increasingly used to reduce waste volume and produce electricity. Several incinerators have recently been proposed in Australia and community groups are concerned about health impacts. An overview of the evidence on health effects has been needed.\nMethod\nA systematic review of English language literature for waste incinerators and health using PRISMA methodology.\nResults\nA range of adverse health effects were identified, including significant associations with some neoplasia, congenital anomalies, infant deaths and miscarriage, but not for other diseases. Ingestion was the dominant exposure pathway for the public. Newer incinerator technologies may reduce exposure.\nDiscussion\nDespite these findings, diverse chemicals, poor study methodologies and inconsistent reporting of incinerator technology specifications precludes firmer conclusions about safety.\nConclusion\nOlder incinerator technology and infrequent maintenance schedules have been strongly linked with adverse health effects. More recent incinerators have fewer reported ill effects, perhaps because of inadequate time for adverse effects to emerge. A precautionary approach is required. Waste minimisation is essential.\nImplications for public health\nPublic health practitioners can offer clearer advice about adverse health effects from incinerators. We suggest improved research design and methods to make future studies more robust and comparable. We offer ideas for better policy and regulation.","container-title":"Australian and New Zealand Journal of Public Health","DOI":"10.1111/1753-6405.12939","ISSN":"1326-0200","issue":"1","journalAbbreviation":"Australian and New Zealand Journal of Public Health","page":"40-48","source":"ScienceDirect","title":"The health impacts of waste incineration: a systematic review","title-short":"The health impacts of waste incineration","volume":"44","author":[{"family":"Tait","given":"Peter W."},{"family":"Brew","given":"James"},{"family":"Che","given":"Angelina"},{"family":"Costanzo","given":"Adam"},{"family":"Danyluk","given":"Andrew"},{"family":"Davis","given":"Meg"},{"family":"Khalaf","given":"Ahmed"},{"family":"McMahon","given":"Kathryn"},{"family":"Watson","given":"Alastair"},{"family":"Rowcliff","given":"Kirsten"},{"family":"Bowles","given":"Devin"}],"issued":{"date-parts":[["2020",2,1]]}}}],"schema":"https://github.com/citation-style-language/schema/raw/master/csl-citation.json"} </w:instrText>
      </w:r>
      <w:r w:rsidR="003529A2">
        <w:fldChar w:fldCharType="separate"/>
      </w:r>
      <w:r w:rsidR="003529A2" w:rsidRPr="003529A2">
        <w:rPr>
          <w:rFonts w:ascii="Aptos" w:hAnsi="Aptos" w:cs="Times New Roman"/>
        </w:rPr>
        <w:t xml:space="preserve">(Tait </w:t>
      </w:r>
      <w:r w:rsidR="003529A2" w:rsidRPr="003529A2">
        <w:rPr>
          <w:rFonts w:ascii="Aptos" w:hAnsi="Aptos" w:cs="Times New Roman"/>
          <w:i/>
          <w:iCs/>
        </w:rPr>
        <w:t>et al.</w:t>
      </w:r>
      <w:r w:rsidR="003529A2" w:rsidRPr="003529A2">
        <w:rPr>
          <w:rFonts w:ascii="Aptos" w:hAnsi="Aptos" w:cs="Times New Roman"/>
        </w:rPr>
        <w:t>, 2020)</w:t>
      </w:r>
      <w:r w:rsidR="003529A2">
        <w:fldChar w:fldCharType="end"/>
      </w:r>
      <w:r w:rsidR="00593158">
        <w:t xml:space="preserve">. </w:t>
      </w:r>
      <w:r w:rsidR="00DE7D15">
        <w:t xml:space="preserve"> </w:t>
      </w:r>
    </w:p>
  </w:footnote>
  <w:footnote w:id="50">
    <w:p w14:paraId="1AD7E880" w14:textId="2C02FFC3" w:rsidR="000B6AEF" w:rsidRDefault="000B6AEF" w:rsidP="000B6AEF">
      <w:pPr>
        <w:pStyle w:val="FootnoteText"/>
      </w:pPr>
      <w:r>
        <w:rPr>
          <w:rStyle w:val="FootnoteReference"/>
        </w:rPr>
        <w:footnoteRef/>
      </w:r>
      <w:r>
        <w:t xml:space="preserve"> This is not to argue that these affect</w:t>
      </w:r>
      <w:r w:rsidR="00BF65B1">
        <w:t>s</w:t>
      </w:r>
      <w:r>
        <w:t xml:space="preserve"> don’t circulate amongst children in these or other contexts. In both this chapter and the previous chapter, empirical examples are given of the contrast between children’s enthusiasm for engaging with environmental discourse and </w:t>
      </w:r>
      <w:r w:rsidR="00BF65B1">
        <w:t>the</w:t>
      </w:r>
      <w:r>
        <w:t xml:space="preserve"> disaffection the adults they are interacting with. The intention here is not to generalise. Rather it is to point towards the underlying assumption of an adult subject in literature on affective geographies (see </w:t>
      </w:r>
      <w:r w:rsidR="002C6088">
        <w:fldChar w:fldCharType="begin"/>
      </w:r>
      <w:r w:rsidR="00135084">
        <w:instrText xml:space="preserve"> ADDIN ZOTERO_ITEM CSL_CITATION {"citationID":"DDImoIVx","properties":{"formattedCitation":"(Blazek, 2025)","plainCitation":"(Blazek, 2025)","dontUpdate":true,"noteIndex":50},"citationItems":[{"id":23116,"uris":["http://zotero.org/users/6040264/items/LMMX3GCY"],"itemData":{"id":23116,"type":"article-journal","abstract":"In this second report on children’s geographies, I ask what geographical research on children and childhood can tell us about adults and adulthood. Discussing three figurative relationalities – childhood as a projection, project and provenance of adulthood – the report addresses the asymmetrical dynamics between adults and children as they manifest distinctively in spatial contexts ranging from family and education to climate politics and war. This relational framing offers a critical lens for examining adulthood not as an implicitly normative model of subjectivity but in relation to its contingent positioning vis-à-vis childhood.","container-title":"Progress in Human Geography","DOI":"10.1177/03091325241298686","ISSN":"0309-1325","issue":"1","language":"EN","note":"publisher: SAGE Publications Ltd","page":"119-130","source":"SAGE Journals","title":"Children’s geographies II: Adults","title-short":"Children’s geographies II","volume":"49","author":[{"family":"Blazek","given":"Matej"}],"issued":{"date-parts":[["2025",2,1]]}}}],"schema":"https://github.com/citation-style-language/schema/raw/master/csl-citation.json"} </w:instrText>
      </w:r>
      <w:r w:rsidR="002C6088">
        <w:fldChar w:fldCharType="separate"/>
      </w:r>
      <w:r w:rsidR="002C6088" w:rsidRPr="002C6088">
        <w:rPr>
          <w:rFonts w:ascii="Aptos" w:hAnsi="Aptos"/>
        </w:rPr>
        <w:t>Blazek, 2025</w:t>
      </w:r>
      <w:r w:rsidR="002C6088">
        <w:fldChar w:fldCharType="end"/>
      </w:r>
      <w:r w:rsidR="002C6088">
        <w:t xml:space="preserve"> </w:t>
      </w:r>
      <w:r>
        <w:t>for an excellent discussion of adult-centrism as an oft-unacknowledged axis of power in geography).</w:t>
      </w:r>
    </w:p>
  </w:footnote>
  <w:footnote w:id="51">
    <w:p w14:paraId="47E8E994" w14:textId="77777777" w:rsidR="00AB76F7" w:rsidRDefault="00AB76F7" w:rsidP="00AB76F7">
      <w:pPr>
        <w:pStyle w:val="FootnoteText"/>
      </w:pPr>
      <w:r>
        <w:rPr>
          <w:rStyle w:val="FootnoteReference"/>
        </w:rPr>
        <w:footnoteRef/>
      </w:r>
      <w:r>
        <w:t xml:space="preserve">Katz’s ethnography also points towards the fact that the relation of play to work exists for both children and adults; where what constitutes children’s work differs across geographical and cultural contexts.  </w:t>
      </w:r>
    </w:p>
  </w:footnote>
  <w:footnote w:id="52">
    <w:p w14:paraId="6B8BCE14" w14:textId="3B5E9BEC" w:rsidR="00B97E6F" w:rsidRDefault="00B97E6F">
      <w:pPr>
        <w:pStyle w:val="FootnoteText"/>
        <w:rPr>
          <w:lang w:eastAsia="en-GB"/>
        </w:rPr>
      </w:pPr>
      <w:r>
        <w:rPr>
          <w:rStyle w:val="FootnoteReference"/>
        </w:rPr>
        <w:footnoteRef/>
      </w:r>
      <w:r>
        <w:t xml:space="preserve"> </w:t>
      </w:r>
      <w:r>
        <w:rPr>
          <w:lang w:eastAsia="en-GB"/>
        </w:rPr>
        <w:t>The rapid transnational spread of XR has been attributed to its organisational structure which operates through local ‘chapters’</w:t>
      </w:r>
      <w:r w:rsidR="00986544">
        <w:rPr>
          <w:lang w:eastAsia="en-GB"/>
        </w:rPr>
        <w:t xml:space="preserve"> </w:t>
      </w:r>
      <w:r>
        <w:rPr>
          <w:lang w:eastAsia="en-GB"/>
        </w:rPr>
        <w:fldChar w:fldCharType="begin"/>
      </w:r>
      <w:r w:rsidR="004B46EF">
        <w:rPr>
          <w:lang w:eastAsia="en-GB"/>
        </w:rPr>
        <w:instrText xml:space="preserve"> ADDIN ZOTERO_ITEM CSL_CITATION {"citationID":"SdY4Xw2m","properties":{"formattedCitation":"(Gardner, Carvalho and Valenstain, 2022)","plainCitation":"(Gardner, Carvalho and Valenstain, 2022)","noteIndex":52},"citationItems":[{"id":1798,"uris":["http://zotero.org/users/6040264/items/ZVA9C3DL"],"itemData":{"id":1798,"type":"article-journal","abstract":"This article offers an analysis of social movement transnationalisation, using Extinction Rebellion as its case study. In order to investigate the temporal and geographical dynamics of Extinction Rebellion’s transnational diffusion, and the interaction of these dynamics with protest events, we draw on two primary datasets: one describing where and when all 1265 of the movement’s local groups emerged globally, the other containing all major protest events with which it is associated. We contend that although Extinction Rebellion has been impressively international from its early stages, the highest density of local groups – or ‘chapters’ – is found in Western Europe and the Anglosphere. Drawing on della Porta’s theory of ‘eventful protest’, we argue that peaks in the creation of new local groups across the world followed major protest events. Hence, we argue that Extinction Rebellion protests were instrumental in the movement’s own transnational diffusion. The data also reveal that the period from early 2020 to June 2021 (the time of data collection) represented a nadir in new chapter creation, indicating a possible COVID-19 effect in the movement’s diffusion.","container-title":"Environmental Sociology","DOI":"10.1080/23251042.2022.2094995","ISSN":"null","issue":"4","note":"publisher: Routledge\n_eprint: https://doi.org/10.1080/23251042.2022.2094995","page":"424-435","source":"Taylor and Francis+NEJM","title":"Spreading rebellion?: The rise of extinction rebellion chapters across the world","title-short":"Spreading rebellion?","volume":"8","author":[{"family":"Gardner","given":"Peter"},{"family":"Carvalho","given":"Tiago"},{"family":"Valenstain","given":"Maria"}],"issued":{"date-parts":[["2022",10,2]]}}}],"schema":"https://github.com/citation-style-language/schema/raw/master/csl-citation.json"} </w:instrText>
      </w:r>
      <w:r>
        <w:rPr>
          <w:lang w:eastAsia="en-GB"/>
        </w:rPr>
        <w:fldChar w:fldCharType="separate"/>
      </w:r>
      <w:r w:rsidR="00286350" w:rsidRPr="00286350">
        <w:rPr>
          <w:rFonts w:ascii="Calibri" w:hAnsi="Calibri" w:cs="Calibri"/>
        </w:rPr>
        <w:t>(Gardner, Carvalho and Valenstain, 2022)</w:t>
      </w:r>
      <w:r>
        <w:rPr>
          <w:lang w:eastAsia="en-GB"/>
        </w:rPr>
        <w:fldChar w:fldCharType="end"/>
      </w:r>
      <w:r>
        <w:rPr>
          <w:lang w:eastAsia="en-GB"/>
        </w:rPr>
        <w:t xml:space="preserve"> which organise alongside and can overlap with community groups which organise along shared aspects of identity such as XR Afrikan Heritage Network, XR Doctors, XR Quakers, XR Disabled Rebels and Rainbow Rebellion </w:t>
      </w:r>
      <w:r>
        <w:rPr>
          <w:lang w:eastAsia="en-GB"/>
        </w:rPr>
        <w:fldChar w:fldCharType="begin"/>
      </w:r>
      <w:r w:rsidR="004B46EF">
        <w:rPr>
          <w:lang w:eastAsia="en-GB"/>
        </w:rPr>
        <w:instrText xml:space="preserve"> ADDIN ZOTERO_ITEM CSL_CITATION {"citationID":"HjWQV8vE","properties":{"formattedCitation":"(Exinction Rebellion UK, 2023)","plainCitation":"(Exinction Rebellion UK, 2023)","dontUpdate":true,"noteIndex":52},"citationItems":[{"id":1786,"uris":["http://zotero.org/users/6040264/items/R7Y97QG8"],"itemData":{"id":1786,"type":"webpage","abstract":"Want to sign up to your community mailing list and find out when local community events are happening?  Sign up here. Any questions? need support with your group or want to amend the lists below? Email xr.connectingcommunities@gmail.com Look below to find the community groups that we’re aware of. If you can’t find your community, why […]","container-title":"Extinction Rebellion","language":"en-GB","note":"source: rebellion.earth","title":"Community Groups","URL":"https://rebellion.earth/act-now/resources/communities/community-groups/","author":[{"family":"Extinction Rebellion UK","given":""}],"accessed":{"date-parts":[["2020",6,12]]},"issued":{"date-parts":[["2023"]]}}}],"schema":"https://github.com/citation-style-language/schema/raw/master/csl-citation.json"} </w:instrText>
      </w:r>
      <w:r>
        <w:rPr>
          <w:lang w:eastAsia="en-GB"/>
        </w:rPr>
        <w:fldChar w:fldCharType="separate"/>
      </w:r>
      <w:r w:rsidRPr="00410AC3">
        <w:rPr>
          <w:rFonts w:ascii="Calibri" w:hAnsi="Calibri" w:cs="Calibri"/>
        </w:rPr>
        <w:t>(Extinction Rebellion UK, 2023)</w:t>
      </w:r>
      <w:r>
        <w:rPr>
          <w:lang w:eastAsia="en-GB"/>
        </w:rPr>
        <w:fldChar w:fldCharType="end"/>
      </w:r>
      <w:r>
        <w:rPr>
          <w:lang w:eastAsia="en-GB"/>
        </w:rPr>
        <w:t xml:space="preserve">. Chapters are ‘small scale localised activist assemblies’ which are semi-autonomous; discussing key issues, collectively organising local action and participation in regional/national actions, and building a sense of community and belonging within ‘the wider imagined community of the movement’ </w:t>
      </w:r>
      <w:r>
        <w:rPr>
          <w:lang w:eastAsia="en-GB"/>
        </w:rPr>
        <w:fldChar w:fldCharType="begin"/>
      </w:r>
      <w:r w:rsidR="004B46EF">
        <w:rPr>
          <w:lang w:eastAsia="en-GB"/>
        </w:rPr>
        <w:instrText xml:space="preserve"> ADDIN ZOTERO_ITEM CSL_CITATION {"citationID":"fwNT9y3x","properties":{"formattedCitation":"(Gardner, Carvalho and Valenstain, 2022, pp. 426\\uc0\\u8211{}7)","plainCitation":"(Gardner, Carvalho and Valenstain, 2022, pp. 426–7)","noteIndex":52},"citationItems":[{"id":1798,"uris":["http://zotero.org/users/6040264/items/ZVA9C3DL"],"itemData":{"id":1798,"type":"article-journal","abstract":"This article offers an analysis of social movement transnationalisation, using Extinction Rebellion as its case study. In order to investigate the temporal and geographical dynamics of Extinction Rebellion’s transnational diffusion, and the interaction of these dynamics with protest events, we draw on two primary datasets: one describing where and when all 1265 of the movement’s local groups emerged globally, the other containing all major protest events with which it is associated. We contend that although Extinction Rebellion has been impressively international from its early stages, the highest density of local groups – or ‘chapters’ – is found in Western Europe and the Anglosphere. Drawing on della Porta’s theory of ‘eventful protest’, we argue that peaks in the creation of new local groups across the world followed major protest events. Hence, we argue that Extinction Rebellion protests were instrumental in the movement’s own transnational diffusion. The data also reveal that the period from early 2020 to June 2021 (the time of data collection) represented a nadir in new chapter creation, indicating a possible COVID-19 effect in the movement’s diffusion.","container-title":"Environmental Sociology","DOI":"10.1080/23251042.2022.2094995","ISSN":"null","issue":"4","note":"publisher: Routledge\n_eprint: https://doi.org/10.1080/23251042.2022.2094995","page":"424-435","source":"Taylor and Francis+NEJM","title":"Spreading rebellion?: The rise of extinction rebellion chapters across the world","title-short":"Spreading rebellion?","volume":"8","author":[{"family":"Gardner","given":"Peter"},{"family":"Carvalho","given":"Tiago"},{"family":"Valenstain","given":"Maria"}],"issued":{"date-parts":[["2022",10,2]]}},"locator":"426-7","label":"page"}],"schema":"https://github.com/citation-style-language/schema/raw/master/csl-citation.json"} </w:instrText>
      </w:r>
      <w:r>
        <w:rPr>
          <w:lang w:eastAsia="en-GB"/>
        </w:rPr>
        <w:fldChar w:fldCharType="separate"/>
      </w:r>
      <w:r w:rsidR="00286350" w:rsidRPr="00286350">
        <w:rPr>
          <w:rFonts w:ascii="Calibri" w:hAnsi="Calibri" w:cs="Calibri"/>
        </w:rPr>
        <w:t>(Gardner, Carvalho and Valenstain, 2022, pp. 426–7)</w:t>
      </w:r>
      <w:r>
        <w:rPr>
          <w:lang w:eastAsia="en-GB"/>
        </w:rPr>
        <w:fldChar w:fldCharType="end"/>
      </w:r>
      <w:r w:rsidR="00986544">
        <w:rPr>
          <w:lang w:eastAsia="en-GB"/>
        </w:rPr>
        <w:t xml:space="preserve"> </w:t>
      </w:r>
    </w:p>
  </w:footnote>
  <w:footnote w:id="53">
    <w:p w14:paraId="3C45DA89" w14:textId="3091B3C3" w:rsidR="005C4E2B" w:rsidRDefault="005C4E2B" w:rsidP="005C4E2B">
      <w:pPr>
        <w:pStyle w:val="FootnoteText"/>
      </w:pPr>
      <w:r>
        <w:rPr>
          <w:rStyle w:val="FootnoteReference"/>
        </w:rPr>
        <w:footnoteRef/>
      </w:r>
      <w:r>
        <w:t xml:space="preserve"> Whilst there is a strong argument to be made that Extinction Rebellion is mobilising large numbers of people who may not have been involved in previous environmental campaigns, direct action, or political activism more broadly, it is important to note that the demographic of XR members remains consistent with previous grassroots climate and environmental activism. Broadly, XR activists can be broadly characterised as well-educated </w:t>
      </w:r>
      <w:r>
        <w:fldChar w:fldCharType="begin"/>
      </w:r>
      <w:r w:rsidR="004B46EF">
        <w:instrText xml:space="preserve"> ADDIN ZOTERO_ITEM CSL_CITATION {"citationID":"oPLd54Qp","properties":{"formattedCitation":"(de Moor {\\i{}et al.}, 2021)","plainCitation":"(de Moor et al., 2021)","noteIndex":53},"citationItems":[{"id":1806,"uris":["http://zotero.org/users/6040264/items/4MW7Y7XW"],"itemData":{"id":1806,"type":"article-journal","abstract":"Since late 2018, a global wave of mobilization under the banners of Fridays For Future (FFF) and Extinction Rebellion (XR) has injected new energy into global climate politics. FFF and XR took the world by storm, but have now been forced into (partial) latency as a result of the Covid-19 pandemic. We believe this moment presents an opportunity for reflection. In particular, FFF and XR have been depicted as ‘new’ forms of climate activism. However, we argue that the extent to which these campaigns represent ‘new’ forms of climate activism is really a matter for closer investigation. In this Profile, we therefore reflect on the distinctiveness of the ‘new climate activism’ as compared to previous climate campaigns. Reviewing previous studies and our own research, we find that there are both elements of change and continuity in who participates and how, and that the main change appears to be the use of a more politically ‘neutral’ framing of climate change that is directed more strongly at state than non-state actors.","container-title":"Social Movement Studies","DOI":"10.1080/14742837.2020.1836617","ISSN":"1474-2837","issue":"5","note":"publisher: Routledge\n_eprint: https://doi.org/10.1080/14742837.2020.1836617","page":"619-625","source":"Taylor and Francis+NEJM","title":"New kids on the block: taking stock of the recent cycle of climate activism","title-short":"New kids on the block","volume":"20","author":[{"family":"Moor","given":"Joost","non-dropping-particle":"de"},{"family":"De Vydt","given":"Michiel"},{"family":"Uba","given":"Katrin"},{"family":"Wahlström","given":"Mattias"}],"issued":{"date-parts":[["2021",9,3]]}}}],"schema":"https://github.com/citation-style-language/schema/raw/master/csl-citation.json"} </w:instrText>
      </w:r>
      <w:r>
        <w:fldChar w:fldCharType="separate"/>
      </w:r>
      <w:r w:rsidR="00286350" w:rsidRPr="00286350">
        <w:rPr>
          <w:rFonts w:ascii="Calibri" w:hAnsi="Calibri" w:cs="Calibri"/>
        </w:rPr>
        <w:t xml:space="preserve">(de Moor </w:t>
      </w:r>
      <w:r w:rsidR="00286350" w:rsidRPr="00286350">
        <w:rPr>
          <w:rFonts w:ascii="Calibri" w:hAnsi="Calibri" w:cs="Calibri"/>
          <w:i/>
          <w:iCs/>
        </w:rPr>
        <w:t>et al.</w:t>
      </w:r>
      <w:r w:rsidR="00286350" w:rsidRPr="00286350">
        <w:rPr>
          <w:rFonts w:ascii="Calibri" w:hAnsi="Calibri" w:cs="Calibri"/>
        </w:rPr>
        <w:t>, 2021)</w:t>
      </w:r>
      <w:r>
        <w:fldChar w:fldCharType="end"/>
      </w:r>
      <w:r>
        <w:t xml:space="preserve">, middle-class and white </w:t>
      </w:r>
      <w:r>
        <w:fldChar w:fldCharType="begin"/>
      </w:r>
      <w:r w:rsidR="004B46EF">
        <w:instrText xml:space="preserve"> ADDIN ZOTERO_ITEM CSL_CITATION {"citationID":"EyjhYqwU","properties":{"formattedCitation":"(Smoke, 2019; Bell and Bevan, 2021)","plainCitation":"(Smoke, 2019; Bell and Bevan, 2021)","noteIndex":53},"citationItems":[{"id":1036,"uris":["http://zotero.org/users/6040264/items/SZISFP3M"],"itemData":{"id":1036,"type":"article-journal","abstract":"There is a resurgent interest in, and debate about, inclusive environmentalism. Within this context, it has been alleged that Extinction Rebellion (XR) exclude Black, Asian and Minority Ethnic (BAME) and working-class people. To understand more about whether and how this occurs, and how it might be remedied, we interviewed 40 BAME and working-class people in England and Wales about their perceptions of, and opinions about, XR. We found that, while XR’s tactics and messages have varied across time and place, their discourse and activities, overall, have tended to alienate BAME and working-class people. The interviewees were very concerned about climate change, and supported urgent government action, but they were not interested in being included in XR. To effectively build a social movement against climate change, we, therefore, recommend XR activists go “beyond inclusion” to the transformation of XR and environmentalism more broadly.","container-title":"Local Environment","DOI":"10.1080/13549839.2021.1970728","ISSN":"1354-9839","issue":"10","note":"publisher: Routledge\n_eprint: https://doi.org/10.1080/13549839.2021.1970728","page":"1205-1220","source":"Taylor and Francis+NEJM","title":"Beyond inclusion? Perceptions of the extent to which Extinction Rebellion speaks to, and for, Black, Asian and Minority Ethnic (BAME) and working-class communities","title-short":"Beyond inclusion?","volume":"26","author":[{"family":"Bell","given":"Karen"},{"family":"Bevan","given":"Gnisha"}],"issued":{"date-parts":[["2021",10,3]]}}},{"id":2091,"uris":["http://zotero.org/users/6040264/items/AH5ZUA7G"],"itemData":{"id":2091,"type":"article-newspaper","abstract":"As one of the Stansted 15, I know that dealing with arrests sucks vast amounts of time and money from the cause","container-title":"The Guardian","ISSN":"0261-3077","language":"en-GB","section":"Opinion","source":"The Guardian","title":"Extinction Rebellion protesters who want to be arrested: be careful what you wish for","title-short":"Extinction Rebellion protesters who want to be arrested","URL":"https://www.theguardian.com/commentisfree/2019/apr/15/extinction-rebellion-protesters-arrested-stansted-15","author":[{"family":"Smoke","given":"Ben"}],"accessed":{"date-parts":[["2023",9,28]]},"issued":{"date-parts":[["2019",4,15]]}}}],"schema":"https://github.com/citation-style-language/schema/raw/master/csl-citation.json"} </w:instrText>
      </w:r>
      <w:r>
        <w:fldChar w:fldCharType="separate"/>
      </w:r>
      <w:r w:rsidR="00286350" w:rsidRPr="00286350">
        <w:rPr>
          <w:rFonts w:ascii="Calibri" w:hAnsi="Calibri" w:cs="Calibri"/>
        </w:rPr>
        <w:t>(Smoke, 2019; Bell and Bevan, 2021)</w:t>
      </w:r>
      <w:r>
        <w:fldChar w:fldCharType="end"/>
      </w:r>
      <w:r>
        <w:t xml:space="preserve"> – suggesting that whilst it may be able to mobilise significant numbers of people, it has retained the exclusionary practices of previous movements.</w:t>
      </w:r>
    </w:p>
  </w:footnote>
  <w:footnote w:id="54">
    <w:p w14:paraId="5EDD9900" w14:textId="77777777" w:rsidR="005C4E2B" w:rsidRDefault="005C4E2B" w:rsidP="005C4E2B">
      <w:pPr>
        <w:pStyle w:val="FootnoteText"/>
      </w:pPr>
      <w:r>
        <w:rPr>
          <w:rStyle w:val="FootnoteReference"/>
        </w:rPr>
        <w:footnoteRef/>
      </w:r>
      <w:r w:rsidRPr="00173BA3">
        <w:t xml:space="preserve"> Inspired by the Civil Rights movement and the Indian independence movement, Hallam argues that a significant number of ‘ordinary people’ must engage in disruptive action which breaks the law and thus prompt ‘the authorities’ to act, generating ‘the social tension and public drama which are vital to create change’. </w:t>
      </w:r>
      <w:r>
        <w:t xml:space="preserve">He posits that 1-3% of the population need to be arrested in order to prompt social transformation. The movement have since distanced themselves from Hallam and have moved away from the focus on arrest as the only tactic.  </w:t>
      </w:r>
    </w:p>
  </w:footnote>
  <w:footnote w:id="55">
    <w:p w14:paraId="2BE0FBA7" w14:textId="6E00BEF2" w:rsidR="00037BF2" w:rsidRDefault="00037BF2">
      <w:pPr>
        <w:pStyle w:val="FootnoteText"/>
      </w:pPr>
      <w:r>
        <w:rPr>
          <w:rStyle w:val="FootnoteReference"/>
        </w:rPr>
        <w:footnoteRef/>
      </w:r>
      <w:r>
        <w:t xml:space="preserve"> </w:t>
      </w:r>
      <w:r w:rsidR="00D23888">
        <w:t xml:space="preserve">Locking on is a tactic used extensively by XR in early actions, in which protestors use a range of </w:t>
      </w:r>
      <w:r w:rsidR="003B44F7">
        <w:t>materials to physically attach their bod</w:t>
      </w:r>
      <w:r w:rsidR="00861452">
        <w:t>y to another person</w:t>
      </w:r>
      <w:r w:rsidR="003B44F7">
        <w:t xml:space="preserve"> or to an immovable </w:t>
      </w:r>
      <w:r w:rsidR="00474ED7">
        <w:t xml:space="preserve">object, </w:t>
      </w:r>
      <w:r w:rsidR="003B44F7">
        <w:t xml:space="preserve">making it harder for them to be removed. </w:t>
      </w:r>
      <w:r w:rsidR="00861452">
        <w:t>It was proscribed by law in 2023 under</w:t>
      </w:r>
      <w:r w:rsidR="00660FC3">
        <w:t xml:space="preserve"> Section 1 of the Public Order Act 2023 in a series of extensions to Public Order </w:t>
      </w:r>
      <w:r w:rsidR="0097528D">
        <w:t>laws brought</w:t>
      </w:r>
      <w:r w:rsidR="00660FC3">
        <w:t xml:space="preserve"> in to combat the </w:t>
      </w:r>
      <w:r w:rsidR="002B5C51">
        <w:t xml:space="preserve">wave of disruptive activism led by XR and others. </w:t>
      </w:r>
      <w:r w:rsidR="00660FC3">
        <w:t xml:space="preserve"> </w:t>
      </w:r>
    </w:p>
  </w:footnote>
  <w:footnote w:id="56">
    <w:p w14:paraId="2B0B5F10" w14:textId="2025B224" w:rsidR="00D75CEA" w:rsidRDefault="00D75CEA">
      <w:pPr>
        <w:pStyle w:val="FootnoteText"/>
      </w:pPr>
      <w:r>
        <w:rPr>
          <w:rStyle w:val="FootnoteReference"/>
        </w:rPr>
        <w:footnoteRef/>
      </w:r>
      <w:r>
        <w:t xml:space="preserve"> Regenerative culture </w:t>
      </w:r>
      <w:r w:rsidR="00FC3EA9">
        <w:t xml:space="preserve">is a core concept within XR, </w:t>
      </w:r>
      <w:r w:rsidR="00EF49D8">
        <w:t>which draws on Joanna Ma</w:t>
      </w:r>
      <w:r w:rsidR="00773374">
        <w:t>cy’s work on active hope and sustainable acti</w:t>
      </w:r>
      <w:r w:rsidR="00A01246">
        <w:t>vism</w:t>
      </w:r>
      <w:r w:rsidR="00773374">
        <w:t xml:space="preserve"> through practicing an ethic of care within the movement</w:t>
      </w:r>
      <w:r w:rsidR="001640ED">
        <w:t xml:space="preserve"> </w:t>
      </w:r>
      <w:r w:rsidR="001640ED">
        <w:fldChar w:fldCharType="begin"/>
      </w:r>
      <w:r w:rsidR="001640ED">
        <w:instrText xml:space="preserve"> ADDIN ZOTERO_ITEM CSL_CITATION {"citationID":"pUuwncw9","properties":{"formattedCitation":"(Macy, 2022)","plainCitation":"(Macy, 2022)","noteIndex":56},"citationItems":[{"id":23321,"uris":["http://zotero.org/users/6040264/items/HASK2QX8"],"itemData":{"id":23321,"type":"book","edition":"1st ed","event-place":"Novato","ISBN":"978-1-60868-710-7","language":"eng","number-of-pages":"1","publisher":"New World Library","publisher-place":"Novato","source":"K10plus ISBN","title":"Active Hope (revised): How to Face the Mess We're in with Unexpected Resilience and Creative Power","title-short":"Active Hope (revised)","author":[{"family":"Macy","given":"Joanna"}],"issued":{"date-parts":[["2022"]]}}}],"schema":"https://github.com/citation-style-language/schema/raw/master/csl-citation.json"} </w:instrText>
      </w:r>
      <w:r w:rsidR="001640ED">
        <w:fldChar w:fldCharType="separate"/>
      </w:r>
      <w:r w:rsidR="001640ED" w:rsidRPr="001640ED">
        <w:rPr>
          <w:rFonts w:ascii="Aptos" w:hAnsi="Aptos"/>
        </w:rPr>
        <w:t>(Macy, 2022)</w:t>
      </w:r>
      <w:r w:rsidR="001640ED">
        <w:fldChar w:fldCharType="end"/>
      </w:r>
      <w:r w:rsidR="00773374">
        <w:t xml:space="preserve">. </w:t>
      </w:r>
      <w:r w:rsidR="003D573E">
        <w:t>It has been described as ‘</w:t>
      </w:r>
      <w:r w:rsidR="003D573E" w:rsidRPr="003D573E">
        <w:t>an evolving concept that challenges the fundamentally uncaring and destructive relations of modern western society</w:t>
      </w:r>
      <w:r w:rsidR="003D573E">
        <w:t xml:space="preserve">’ </w:t>
      </w:r>
      <w:r w:rsidR="00A01246">
        <w:fldChar w:fldCharType="begin"/>
      </w:r>
      <w:r w:rsidR="00A01246">
        <w:instrText xml:space="preserve"> ADDIN ZOTERO_ITEM CSL_CITATION {"citationID":"KHqSoxtP","properties":{"formattedCitation":"(Westwell and Bunting, 2020, p. 546)","plainCitation":"(Westwell and Bunting, 2020, p. 546)","noteIndex":56},"citationItems":[{"id":1815,"uris":["http://zotero.org/users/6040264/items/ZJUMITTI"],"itemData":{"id":1815,"type":"article-journal","container-title":"Environmental Politics","DOI":"10.1080/09644016.2020.1747136","ISSN":"0964-4016","issue":"3","note":"publisher: Routledge\n_eprint: https://doi.org/10.1080/09644016.2020.1747136","page":"546-551","source":"Taylor and Francis+NEJM","title":"The regenerative culture of Extinction Rebellion: self-care, people care, planet care","title-short":"The regenerative culture of Extinction Rebellion","volume":"29","author":[{"family":"Westwell","given":"Emily"},{"family":"Bunting","given":"Josh"}],"issued":{"date-parts":[["2020",4,15]]}},"locator":"546","label":"page"}],"schema":"https://github.com/citation-style-language/schema/raw/master/csl-citation.json"} </w:instrText>
      </w:r>
      <w:r w:rsidR="00A01246">
        <w:fldChar w:fldCharType="separate"/>
      </w:r>
      <w:r w:rsidR="00A01246" w:rsidRPr="00A01246">
        <w:rPr>
          <w:rFonts w:ascii="Aptos" w:hAnsi="Aptos"/>
        </w:rPr>
        <w:t>(Westwell and Bunting, 2020, p. 546)</w:t>
      </w:r>
      <w:r w:rsidR="00A01246">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rect id="_x0000_i1025" style="width:0;height:1.5pt" o:hralign="center" o:bullet="t" o:hrstd="t" o:hr="t" fillcolor="#a0a0a0" stroked="f"/>
    </w:pict>
  </w:numPicBullet>
  <w:abstractNum w:abstractNumId="0" w15:restartNumberingAfterBreak="0">
    <w:nsid w:val="03267743"/>
    <w:multiLevelType w:val="multilevel"/>
    <w:tmpl w:val="96409D0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5E7985"/>
    <w:multiLevelType w:val="multilevel"/>
    <w:tmpl w:val="96409D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A75BF0"/>
    <w:multiLevelType w:val="multilevel"/>
    <w:tmpl w:val="96409D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86B1D50"/>
    <w:multiLevelType w:val="multilevel"/>
    <w:tmpl w:val="7E34EDEA"/>
    <w:lvl w:ilvl="0">
      <w:start w:val="7"/>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956D55"/>
    <w:multiLevelType w:val="hybridMultilevel"/>
    <w:tmpl w:val="3EA81A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4C347B"/>
    <w:multiLevelType w:val="multilevel"/>
    <w:tmpl w:val="2EF25CB8"/>
    <w:lvl w:ilvl="0">
      <w:start w:val="2"/>
      <w:numFmt w:val="decimal"/>
      <w:lvlText w:val="%1"/>
      <w:lvlJc w:val="left"/>
      <w:pPr>
        <w:ind w:left="405" w:hanging="405"/>
      </w:pPr>
      <w:rPr>
        <w:rFonts w:hint="default"/>
      </w:rPr>
    </w:lvl>
    <w:lvl w:ilvl="1">
      <w:start w:val="5"/>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2146202D"/>
    <w:multiLevelType w:val="multilevel"/>
    <w:tmpl w:val="33C8DC2C"/>
    <w:lvl w:ilvl="0">
      <w:start w:val="1"/>
      <w:numFmt w:val="decimal"/>
      <w:lvlText w:val="%1"/>
      <w:lvlJc w:val="left"/>
      <w:pPr>
        <w:ind w:left="432" w:hanging="432"/>
      </w:pPr>
      <w:rPr>
        <w:rFonts w:hint="default"/>
      </w:rPr>
    </w:lvl>
    <w:lvl w:ilvl="1">
      <w:start w:val="6"/>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7" w15:restartNumberingAfterBreak="0">
    <w:nsid w:val="21E16D08"/>
    <w:multiLevelType w:val="hybridMultilevel"/>
    <w:tmpl w:val="6A0A663C"/>
    <w:lvl w:ilvl="0" w:tplc="92567F5C">
      <w:start w:val="1"/>
      <w:numFmt w:val="decimal"/>
      <w:lvlText w:val="%1."/>
      <w:lvlJc w:val="left"/>
      <w:pPr>
        <w:ind w:left="840" w:hanging="360"/>
      </w:pPr>
      <w:rPr>
        <w:rFonts w:hint="default"/>
      </w:rPr>
    </w:lvl>
    <w:lvl w:ilvl="1" w:tplc="08090019" w:tentative="1">
      <w:start w:val="1"/>
      <w:numFmt w:val="lowerLetter"/>
      <w:lvlText w:val="%2."/>
      <w:lvlJc w:val="left"/>
      <w:pPr>
        <w:ind w:left="1560" w:hanging="360"/>
      </w:pPr>
    </w:lvl>
    <w:lvl w:ilvl="2" w:tplc="0809001B" w:tentative="1">
      <w:start w:val="1"/>
      <w:numFmt w:val="lowerRoman"/>
      <w:lvlText w:val="%3."/>
      <w:lvlJc w:val="right"/>
      <w:pPr>
        <w:ind w:left="2280" w:hanging="180"/>
      </w:pPr>
    </w:lvl>
    <w:lvl w:ilvl="3" w:tplc="0809000F" w:tentative="1">
      <w:start w:val="1"/>
      <w:numFmt w:val="decimal"/>
      <w:lvlText w:val="%4."/>
      <w:lvlJc w:val="left"/>
      <w:pPr>
        <w:ind w:left="3000" w:hanging="360"/>
      </w:pPr>
    </w:lvl>
    <w:lvl w:ilvl="4" w:tplc="08090019" w:tentative="1">
      <w:start w:val="1"/>
      <w:numFmt w:val="lowerLetter"/>
      <w:lvlText w:val="%5."/>
      <w:lvlJc w:val="left"/>
      <w:pPr>
        <w:ind w:left="3720" w:hanging="360"/>
      </w:pPr>
    </w:lvl>
    <w:lvl w:ilvl="5" w:tplc="0809001B" w:tentative="1">
      <w:start w:val="1"/>
      <w:numFmt w:val="lowerRoman"/>
      <w:lvlText w:val="%6."/>
      <w:lvlJc w:val="right"/>
      <w:pPr>
        <w:ind w:left="4440" w:hanging="180"/>
      </w:pPr>
    </w:lvl>
    <w:lvl w:ilvl="6" w:tplc="0809000F" w:tentative="1">
      <w:start w:val="1"/>
      <w:numFmt w:val="decimal"/>
      <w:lvlText w:val="%7."/>
      <w:lvlJc w:val="left"/>
      <w:pPr>
        <w:ind w:left="5160" w:hanging="360"/>
      </w:pPr>
    </w:lvl>
    <w:lvl w:ilvl="7" w:tplc="08090019" w:tentative="1">
      <w:start w:val="1"/>
      <w:numFmt w:val="lowerLetter"/>
      <w:lvlText w:val="%8."/>
      <w:lvlJc w:val="left"/>
      <w:pPr>
        <w:ind w:left="5880" w:hanging="360"/>
      </w:pPr>
    </w:lvl>
    <w:lvl w:ilvl="8" w:tplc="0809001B" w:tentative="1">
      <w:start w:val="1"/>
      <w:numFmt w:val="lowerRoman"/>
      <w:lvlText w:val="%9."/>
      <w:lvlJc w:val="right"/>
      <w:pPr>
        <w:ind w:left="6600" w:hanging="180"/>
      </w:pPr>
    </w:lvl>
  </w:abstractNum>
  <w:abstractNum w:abstractNumId="8" w15:restartNumberingAfterBreak="0">
    <w:nsid w:val="24981D17"/>
    <w:multiLevelType w:val="hybridMultilevel"/>
    <w:tmpl w:val="FF82A3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6181126"/>
    <w:multiLevelType w:val="hybridMultilevel"/>
    <w:tmpl w:val="139833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A41184"/>
    <w:multiLevelType w:val="hybridMultilevel"/>
    <w:tmpl w:val="431024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9E4CF2"/>
    <w:multiLevelType w:val="multilevel"/>
    <w:tmpl w:val="48F2FBC6"/>
    <w:lvl w:ilvl="0">
      <w:start w:val="1"/>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AA12D09"/>
    <w:multiLevelType w:val="hybridMultilevel"/>
    <w:tmpl w:val="6360B9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AD01D36"/>
    <w:multiLevelType w:val="hybridMultilevel"/>
    <w:tmpl w:val="F17A9D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BBE62EE"/>
    <w:multiLevelType w:val="multilevel"/>
    <w:tmpl w:val="39D8A12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5" w15:restartNumberingAfterBreak="0">
    <w:nsid w:val="2D4B4FBF"/>
    <w:multiLevelType w:val="hybridMultilevel"/>
    <w:tmpl w:val="2B7ECD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00B54D9"/>
    <w:multiLevelType w:val="multilevel"/>
    <w:tmpl w:val="89D6637C"/>
    <w:lvl w:ilvl="0">
      <w:start w:val="2"/>
      <w:numFmt w:val="decimal"/>
      <w:lvlText w:val="%1"/>
      <w:lvlJc w:val="left"/>
      <w:pPr>
        <w:ind w:left="405" w:hanging="40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21223AF"/>
    <w:multiLevelType w:val="multilevel"/>
    <w:tmpl w:val="40AE9E14"/>
    <w:lvl w:ilvl="0">
      <w:start w:val="1"/>
      <w:numFmt w:val="decimal"/>
      <w:lvlText w:val="%1"/>
      <w:lvlJc w:val="left"/>
      <w:pPr>
        <w:ind w:left="600" w:hanging="600"/>
      </w:pPr>
      <w:rPr>
        <w:rFonts w:hint="default"/>
      </w:rPr>
    </w:lvl>
    <w:lvl w:ilvl="1">
      <w:start w:val="4"/>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394B264B"/>
    <w:multiLevelType w:val="hybridMultilevel"/>
    <w:tmpl w:val="887472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AE63A2E"/>
    <w:multiLevelType w:val="hybridMultilevel"/>
    <w:tmpl w:val="0F1E3A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B803C3"/>
    <w:multiLevelType w:val="multilevel"/>
    <w:tmpl w:val="F3C0C1E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DD7125D"/>
    <w:multiLevelType w:val="hybridMultilevel"/>
    <w:tmpl w:val="3D94C6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1C85647"/>
    <w:multiLevelType w:val="hybridMultilevel"/>
    <w:tmpl w:val="312A74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332259A"/>
    <w:multiLevelType w:val="multilevel"/>
    <w:tmpl w:val="96409D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34B5AD6"/>
    <w:multiLevelType w:val="hybridMultilevel"/>
    <w:tmpl w:val="F454E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5201C2D"/>
    <w:multiLevelType w:val="hybridMultilevel"/>
    <w:tmpl w:val="7E2020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A2945A2"/>
    <w:multiLevelType w:val="multilevel"/>
    <w:tmpl w:val="190C2BF0"/>
    <w:lvl w:ilvl="0">
      <w:start w:val="2"/>
      <w:numFmt w:val="decimal"/>
      <w:lvlText w:val="%1"/>
      <w:lvlJc w:val="left"/>
      <w:pPr>
        <w:ind w:left="405" w:hanging="405"/>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4D9A4ED5"/>
    <w:multiLevelType w:val="hybridMultilevel"/>
    <w:tmpl w:val="F3B038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0EC3F23"/>
    <w:multiLevelType w:val="hybridMultilevel"/>
    <w:tmpl w:val="8772CA50"/>
    <w:lvl w:ilvl="0" w:tplc="752A653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2F3095D"/>
    <w:multiLevelType w:val="multilevel"/>
    <w:tmpl w:val="96409D0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54500F3"/>
    <w:multiLevelType w:val="multilevel"/>
    <w:tmpl w:val="1346A92C"/>
    <w:lvl w:ilvl="0">
      <w:start w:val="2"/>
      <w:numFmt w:val="decimal"/>
      <w:lvlText w:val="%1"/>
      <w:lvlJc w:val="left"/>
      <w:pPr>
        <w:ind w:left="432" w:hanging="432"/>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1" w15:restartNumberingAfterBreak="0">
    <w:nsid w:val="56E67A4E"/>
    <w:multiLevelType w:val="hybridMultilevel"/>
    <w:tmpl w:val="9FD2C4FC"/>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32" w15:restartNumberingAfterBreak="0">
    <w:nsid w:val="59793BD1"/>
    <w:multiLevelType w:val="multilevel"/>
    <w:tmpl w:val="06AA0550"/>
    <w:lvl w:ilvl="0">
      <w:start w:val="1"/>
      <w:numFmt w:val="decimal"/>
      <w:lvlText w:val="%1"/>
      <w:lvlJc w:val="left"/>
      <w:pPr>
        <w:ind w:left="432" w:hanging="432"/>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3" w15:restartNumberingAfterBreak="0">
    <w:nsid w:val="60766CA0"/>
    <w:multiLevelType w:val="hybridMultilevel"/>
    <w:tmpl w:val="E5E086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1A12D5E"/>
    <w:multiLevelType w:val="multilevel"/>
    <w:tmpl w:val="3A10068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64EC7223"/>
    <w:multiLevelType w:val="hybridMultilevel"/>
    <w:tmpl w:val="B07627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65C156B"/>
    <w:multiLevelType w:val="multilevel"/>
    <w:tmpl w:val="D30026F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9FB10B9"/>
    <w:multiLevelType w:val="hybridMultilevel"/>
    <w:tmpl w:val="259EAC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DFD53EE"/>
    <w:multiLevelType w:val="multilevel"/>
    <w:tmpl w:val="0F70A4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F927CBA"/>
    <w:multiLevelType w:val="multilevel"/>
    <w:tmpl w:val="6E005CA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76921DC1"/>
    <w:multiLevelType w:val="multilevel"/>
    <w:tmpl w:val="7452E980"/>
    <w:lvl w:ilvl="0">
      <w:start w:val="2"/>
      <w:numFmt w:val="decimal"/>
      <w:lvlText w:val="%1"/>
      <w:lvlJc w:val="left"/>
      <w:pPr>
        <w:ind w:left="645" w:hanging="645"/>
      </w:pPr>
      <w:rPr>
        <w:rFonts w:hint="default"/>
      </w:rPr>
    </w:lvl>
    <w:lvl w:ilvl="1">
      <w:start w:val="4"/>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41" w15:restartNumberingAfterBreak="0">
    <w:nsid w:val="76DD4DC5"/>
    <w:multiLevelType w:val="multilevel"/>
    <w:tmpl w:val="A7EEEAEE"/>
    <w:lvl w:ilvl="0">
      <w:start w:val="2"/>
      <w:numFmt w:val="decimal"/>
      <w:lvlText w:val="%1"/>
      <w:lvlJc w:val="left"/>
      <w:pPr>
        <w:ind w:left="420" w:hanging="42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16cid:durableId="612439785">
    <w:abstractNumId w:val="2"/>
  </w:num>
  <w:num w:numId="2" w16cid:durableId="397556509">
    <w:abstractNumId w:val="1"/>
  </w:num>
  <w:num w:numId="3" w16cid:durableId="41682034">
    <w:abstractNumId w:val="23"/>
  </w:num>
  <w:num w:numId="4" w16cid:durableId="1950157080">
    <w:abstractNumId w:val="29"/>
  </w:num>
  <w:num w:numId="5" w16cid:durableId="76480882">
    <w:abstractNumId w:val="0"/>
  </w:num>
  <w:num w:numId="6" w16cid:durableId="1975209484">
    <w:abstractNumId w:val="33"/>
  </w:num>
  <w:num w:numId="7" w16cid:durableId="1449740083">
    <w:abstractNumId w:val="25"/>
  </w:num>
  <w:num w:numId="8" w16cid:durableId="1120147994">
    <w:abstractNumId w:val="19"/>
  </w:num>
  <w:num w:numId="9" w16cid:durableId="1055008932">
    <w:abstractNumId w:val="11"/>
  </w:num>
  <w:num w:numId="10" w16cid:durableId="1515920426">
    <w:abstractNumId w:val="10"/>
  </w:num>
  <w:num w:numId="11" w16cid:durableId="1886675618">
    <w:abstractNumId w:val="39"/>
  </w:num>
  <w:num w:numId="12" w16cid:durableId="1742751022">
    <w:abstractNumId w:val="36"/>
  </w:num>
  <w:num w:numId="13" w16cid:durableId="2101951766">
    <w:abstractNumId w:val="20"/>
  </w:num>
  <w:num w:numId="14" w16cid:durableId="351108111">
    <w:abstractNumId w:val="34"/>
  </w:num>
  <w:num w:numId="15" w16cid:durableId="920140146">
    <w:abstractNumId w:val="8"/>
  </w:num>
  <w:num w:numId="16" w16cid:durableId="2005863538">
    <w:abstractNumId w:val="9"/>
  </w:num>
  <w:num w:numId="17" w16cid:durableId="895622368">
    <w:abstractNumId w:val="41"/>
  </w:num>
  <w:num w:numId="18" w16cid:durableId="1897662919">
    <w:abstractNumId w:val="21"/>
  </w:num>
  <w:num w:numId="19" w16cid:durableId="1533885885">
    <w:abstractNumId w:val="22"/>
  </w:num>
  <w:num w:numId="20" w16cid:durableId="850413608">
    <w:abstractNumId w:val="12"/>
  </w:num>
  <w:num w:numId="21" w16cid:durableId="326439550">
    <w:abstractNumId w:val="24"/>
  </w:num>
  <w:num w:numId="22" w16cid:durableId="335230000">
    <w:abstractNumId w:val="18"/>
  </w:num>
  <w:num w:numId="23" w16cid:durableId="1388336986">
    <w:abstractNumId w:val="35"/>
  </w:num>
  <w:num w:numId="24" w16cid:durableId="1945964533">
    <w:abstractNumId w:val="3"/>
  </w:num>
  <w:num w:numId="25" w16cid:durableId="1482772100">
    <w:abstractNumId w:val="14"/>
  </w:num>
  <w:num w:numId="26" w16cid:durableId="1909805908">
    <w:abstractNumId w:val="17"/>
  </w:num>
  <w:num w:numId="27" w16cid:durableId="166215965">
    <w:abstractNumId w:val="6"/>
  </w:num>
  <w:num w:numId="28" w16cid:durableId="644698101">
    <w:abstractNumId w:val="32"/>
  </w:num>
  <w:num w:numId="29" w16cid:durableId="1400636318">
    <w:abstractNumId w:val="30"/>
  </w:num>
  <w:num w:numId="30" w16cid:durableId="190195313">
    <w:abstractNumId w:val="38"/>
  </w:num>
  <w:num w:numId="31" w16cid:durableId="307128459">
    <w:abstractNumId w:val="13"/>
  </w:num>
  <w:num w:numId="32" w16cid:durableId="1612274251">
    <w:abstractNumId w:val="15"/>
  </w:num>
  <w:num w:numId="33" w16cid:durableId="330957567">
    <w:abstractNumId w:val="4"/>
  </w:num>
  <w:num w:numId="34" w16cid:durableId="2054885798">
    <w:abstractNumId w:val="7"/>
  </w:num>
  <w:num w:numId="35" w16cid:durableId="312412001">
    <w:abstractNumId w:val="27"/>
  </w:num>
  <w:num w:numId="36" w16cid:durableId="1258251073">
    <w:abstractNumId w:val="37"/>
  </w:num>
  <w:num w:numId="37" w16cid:durableId="2018650958">
    <w:abstractNumId w:val="26"/>
  </w:num>
  <w:num w:numId="38" w16cid:durableId="1069838837">
    <w:abstractNumId w:val="5"/>
  </w:num>
  <w:num w:numId="39" w16cid:durableId="315454478">
    <w:abstractNumId w:val="16"/>
  </w:num>
  <w:num w:numId="40" w16cid:durableId="1284731848">
    <w:abstractNumId w:val="40"/>
  </w:num>
  <w:num w:numId="41" w16cid:durableId="1341079868">
    <w:abstractNumId w:val="31"/>
  </w:num>
  <w:num w:numId="42" w16cid:durableId="131957292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30"/>
  <w:proofState w:spelling="clean" w:grammar="clean"/>
  <w:defaultTabStop w:val="720"/>
  <w:characterSpacingControl w:val="doNotCompress"/>
  <w:hdrShapeDefaults>
    <o:shapedefaults v:ext="edit" spidmax="307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6497"/>
    <w:rsid w:val="00000014"/>
    <w:rsid w:val="00000133"/>
    <w:rsid w:val="0000025D"/>
    <w:rsid w:val="00000D44"/>
    <w:rsid w:val="00000D6B"/>
    <w:rsid w:val="00000EB0"/>
    <w:rsid w:val="0000143F"/>
    <w:rsid w:val="000017A2"/>
    <w:rsid w:val="000017CF"/>
    <w:rsid w:val="0000188D"/>
    <w:rsid w:val="00001975"/>
    <w:rsid w:val="00001F7E"/>
    <w:rsid w:val="00002007"/>
    <w:rsid w:val="00002273"/>
    <w:rsid w:val="000022DC"/>
    <w:rsid w:val="0000232C"/>
    <w:rsid w:val="000023C4"/>
    <w:rsid w:val="000025C5"/>
    <w:rsid w:val="0000277D"/>
    <w:rsid w:val="00002E8A"/>
    <w:rsid w:val="00002E92"/>
    <w:rsid w:val="0000354F"/>
    <w:rsid w:val="0000370F"/>
    <w:rsid w:val="00003853"/>
    <w:rsid w:val="00003857"/>
    <w:rsid w:val="0000394F"/>
    <w:rsid w:val="00003EC6"/>
    <w:rsid w:val="000040CD"/>
    <w:rsid w:val="0000481D"/>
    <w:rsid w:val="00004B1A"/>
    <w:rsid w:val="00004BC4"/>
    <w:rsid w:val="00004CA8"/>
    <w:rsid w:val="000051DC"/>
    <w:rsid w:val="00005402"/>
    <w:rsid w:val="000056A6"/>
    <w:rsid w:val="00005874"/>
    <w:rsid w:val="00005A06"/>
    <w:rsid w:val="00005B83"/>
    <w:rsid w:val="00005BEB"/>
    <w:rsid w:val="00005C00"/>
    <w:rsid w:val="00005D1F"/>
    <w:rsid w:val="00005FF9"/>
    <w:rsid w:val="00006334"/>
    <w:rsid w:val="0000647E"/>
    <w:rsid w:val="000065B0"/>
    <w:rsid w:val="000069DE"/>
    <w:rsid w:val="00006B4B"/>
    <w:rsid w:val="00006BD6"/>
    <w:rsid w:val="00006D1C"/>
    <w:rsid w:val="00006FCE"/>
    <w:rsid w:val="00007339"/>
    <w:rsid w:val="0000761A"/>
    <w:rsid w:val="00007F21"/>
    <w:rsid w:val="000103A7"/>
    <w:rsid w:val="000103FE"/>
    <w:rsid w:val="00010624"/>
    <w:rsid w:val="0001073B"/>
    <w:rsid w:val="000107A0"/>
    <w:rsid w:val="0001081E"/>
    <w:rsid w:val="00010B59"/>
    <w:rsid w:val="00010BAE"/>
    <w:rsid w:val="00010ED2"/>
    <w:rsid w:val="00010F6D"/>
    <w:rsid w:val="00011517"/>
    <w:rsid w:val="0001157F"/>
    <w:rsid w:val="000117F8"/>
    <w:rsid w:val="00011AE1"/>
    <w:rsid w:val="00011B4B"/>
    <w:rsid w:val="00011DB1"/>
    <w:rsid w:val="000121B6"/>
    <w:rsid w:val="000123FC"/>
    <w:rsid w:val="00012403"/>
    <w:rsid w:val="000124AE"/>
    <w:rsid w:val="00012B0F"/>
    <w:rsid w:val="00012E47"/>
    <w:rsid w:val="00012F62"/>
    <w:rsid w:val="0001310F"/>
    <w:rsid w:val="0001336B"/>
    <w:rsid w:val="0001337E"/>
    <w:rsid w:val="00013C71"/>
    <w:rsid w:val="00013FCE"/>
    <w:rsid w:val="0001417D"/>
    <w:rsid w:val="00014986"/>
    <w:rsid w:val="00014ACC"/>
    <w:rsid w:val="00014CC4"/>
    <w:rsid w:val="00014CED"/>
    <w:rsid w:val="00014E0E"/>
    <w:rsid w:val="00014EDF"/>
    <w:rsid w:val="000159CF"/>
    <w:rsid w:val="00015A57"/>
    <w:rsid w:val="00015F75"/>
    <w:rsid w:val="00015FF9"/>
    <w:rsid w:val="0001623C"/>
    <w:rsid w:val="00016485"/>
    <w:rsid w:val="00016CD6"/>
    <w:rsid w:val="00016E2E"/>
    <w:rsid w:val="00016ECE"/>
    <w:rsid w:val="000170D1"/>
    <w:rsid w:val="000170EB"/>
    <w:rsid w:val="000172B4"/>
    <w:rsid w:val="00017328"/>
    <w:rsid w:val="00017389"/>
    <w:rsid w:val="00017471"/>
    <w:rsid w:val="0001753B"/>
    <w:rsid w:val="00017570"/>
    <w:rsid w:val="00017746"/>
    <w:rsid w:val="000177BD"/>
    <w:rsid w:val="0001786D"/>
    <w:rsid w:val="00017910"/>
    <w:rsid w:val="00017BF9"/>
    <w:rsid w:val="00017F10"/>
    <w:rsid w:val="000201F0"/>
    <w:rsid w:val="0002025F"/>
    <w:rsid w:val="0002042B"/>
    <w:rsid w:val="00020547"/>
    <w:rsid w:val="000206FA"/>
    <w:rsid w:val="00020834"/>
    <w:rsid w:val="00020994"/>
    <w:rsid w:val="00020F8B"/>
    <w:rsid w:val="00021005"/>
    <w:rsid w:val="0002119D"/>
    <w:rsid w:val="00021424"/>
    <w:rsid w:val="00021509"/>
    <w:rsid w:val="00021723"/>
    <w:rsid w:val="00021802"/>
    <w:rsid w:val="00021C53"/>
    <w:rsid w:val="0002202C"/>
    <w:rsid w:val="00022443"/>
    <w:rsid w:val="0002255A"/>
    <w:rsid w:val="00022858"/>
    <w:rsid w:val="00022874"/>
    <w:rsid w:val="00022A17"/>
    <w:rsid w:val="00022A26"/>
    <w:rsid w:val="00022EC6"/>
    <w:rsid w:val="0002350D"/>
    <w:rsid w:val="000235DE"/>
    <w:rsid w:val="00023703"/>
    <w:rsid w:val="000237B2"/>
    <w:rsid w:val="000237CB"/>
    <w:rsid w:val="000238A6"/>
    <w:rsid w:val="00023AE3"/>
    <w:rsid w:val="00024201"/>
    <w:rsid w:val="000242B6"/>
    <w:rsid w:val="0002436A"/>
    <w:rsid w:val="000245E7"/>
    <w:rsid w:val="00024681"/>
    <w:rsid w:val="000246AE"/>
    <w:rsid w:val="000246D6"/>
    <w:rsid w:val="00024B35"/>
    <w:rsid w:val="00024C82"/>
    <w:rsid w:val="00025391"/>
    <w:rsid w:val="00025B81"/>
    <w:rsid w:val="000261D2"/>
    <w:rsid w:val="00026320"/>
    <w:rsid w:val="00026418"/>
    <w:rsid w:val="000265D4"/>
    <w:rsid w:val="000267AA"/>
    <w:rsid w:val="000267BE"/>
    <w:rsid w:val="00026DAD"/>
    <w:rsid w:val="0002704F"/>
    <w:rsid w:val="00027391"/>
    <w:rsid w:val="00027784"/>
    <w:rsid w:val="00027841"/>
    <w:rsid w:val="00027E5C"/>
    <w:rsid w:val="00030154"/>
    <w:rsid w:val="0003026C"/>
    <w:rsid w:val="00030323"/>
    <w:rsid w:val="000308EF"/>
    <w:rsid w:val="00030B21"/>
    <w:rsid w:val="00030BD0"/>
    <w:rsid w:val="00030C8B"/>
    <w:rsid w:val="00030D65"/>
    <w:rsid w:val="00031230"/>
    <w:rsid w:val="00031885"/>
    <w:rsid w:val="00031A90"/>
    <w:rsid w:val="00031B26"/>
    <w:rsid w:val="00031DA5"/>
    <w:rsid w:val="00031DF1"/>
    <w:rsid w:val="00032187"/>
    <w:rsid w:val="00032249"/>
    <w:rsid w:val="00032418"/>
    <w:rsid w:val="000324B9"/>
    <w:rsid w:val="000329C2"/>
    <w:rsid w:val="00032A4B"/>
    <w:rsid w:val="00032E54"/>
    <w:rsid w:val="0003328C"/>
    <w:rsid w:val="000332EB"/>
    <w:rsid w:val="000334DE"/>
    <w:rsid w:val="000340EE"/>
    <w:rsid w:val="0003427E"/>
    <w:rsid w:val="00034341"/>
    <w:rsid w:val="000345B1"/>
    <w:rsid w:val="00034666"/>
    <w:rsid w:val="0003480F"/>
    <w:rsid w:val="00034CCE"/>
    <w:rsid w:val="00034E09"/>
    <w:rsid w:val="00035480"/>
    <w:rsid w:val="000358B2"/>
    <w:rsid w:val="00035CCB"/>
    <w:rsid w:val="00035D24"/>
    <w:rsid w:val="00036B54"/>
    <w:rsid w:val="00036C97"/>
    <w:rsid w:val="00036E15"/>
    <w:rsid w:val="00037B7A"/>
    <w:rsid w:val="00037BF2"/>
    <w:rsid w:val="000404F3"/>
    <w:rsid w:val="000406A6"/>
    <w:rsid w:val="000406CB"/>
    <w:rsid w:val="000406E7"/>
    <w:rsid w:val="00040A46"/>
    <w:rsid w:val="00040D1F"/>
    <w:rsid w:val="00040D3D"/>
    <w:rsid w:val="000412A7"/>
    <w:rsid w:val="00041308"/>
    <w:rsid w:val="000413CE"/>
    <w:rsid w:val="000415A0"/>
    <w:rsid w:val="00041EDE"/>
    <w:rsid w:val="00042041"/>
    <w:rsid w:val="00042291"/>
    <w:rsid w:val="000423ED"/>
    <w:rsid w:val="00042BEE"/>
    <w:rsid w:val="0004358E"/>
    <w:rsid w:val="00044112"/>
    <w:rsid w:val="00044162"/>
    <w:rsid w:val="00044964"/>
    <w:rsid w:val="00044F54"/>
    <w:rsid w:val="0004509B"/>
    <w:rsid w:val="000451BC"/>
    <w:rsid w:val="00045708"/>
    <w:rsid w:val="00045A69"/>
    <w:rsid w:val="000464E6"/>
    <w:rsid w:val="00046701"/>
    <w:rsid w:val="00046A93"/>
    <w:rsid w:val="00046F12"/>
    <w:rsid w:val="0004717B"/>
    <w:rsid w:val="000479DD"/>
    <w:rsid w:val="00047ED6"/>
    <w:rsid w:val="0005007F"/>
    <w:rsid w:val="000500A8"/>
    <w:rsid w:val="0005021F"/>
    <w:rsid w:val="00050234"/>
    <w:rsid w:val="00050A80"/>
    <w:rsid w:val="00050CCE"/>
    <w:rsid w:val="000510B1"/>
    <w:rsid w:val="0005132A"/>
    <w:rsid w:val="00051345"/>
    <w:rsid w:val="00051508"/>
    <w:rsid w:val="00051523"/>
    <w:rsid w:val="0005181E"/>
    <w:rsid w:val="000518D6"/>
    <w:rsid w:val="00051C5D"/>
    <w:rsid w:val="00052166"/>
    <w:rsid w:val="000523DF"/>
    <w:rsid w:val="00052965"/>
    <w:rsid w:val="00052ABE"/>
    <w:rsid w:val="00052EA0"/>
    <w:rsid w:val="00053259"/>
    <w:rsid w:val="00053279"/>
    <w:rsid w:val="00053574"/>
    <w:rsid w:val="00053854"/>
    <w:rsid w:val="00053A7F"/>
    <w:rsid w:val="00053A8B"/>
    <w:rsid w:val="00053ABE"/>
    <w:rsid w:val="00053DC7"/>
    <w:rsid w:val="00054190"/>
    <w:rsid w:val="00054691"/>
    <w:rsid w:val="00054D5A"/>
    <w:rsid w:val="00054F00"/>
    <w:rsid w:val="00055481"/>
    <w:rsid w:val="00055C55"/>
    <w:rsid w:val="00055E91"/>
    <w:rsid w:val="00055F44"/>
    <w:rsid w:val="00055F64"/>
    <w:rsid w:val="0005615B"/>
    <w:rsid w:val="0005646B"/>
    <w:rsid w:val="000568AA"/>
    <w:rsid w:val="00057200"/>
    <w:rsid w:val="00057831"/>
    <w:rsid w:val="00057D4E"/>
    <w:rsid w:val="00057D55"/>
    <w:rsid w:val="0006116D"/>
    <w:rsid w:val="000611AE"/>
    <w:rsid w:val="0006124B"/>
    <w:rsid w:val="000612AB"/>
    <w:rsid w:val="000614EB"/>
    <w:rsid w:val="00061A10"/>
    <w:rsid w:val="00061DBC"/>
    <w:rsid w:val="00062125"/>
    <w:rsid w:val="00062213"/>
    <w:rsid w:val="000625CA"/>
    <w:rsid w:val="0006276C"/>
    <w:rsid w:val="0006289F"/>
    <w:rsid w:val="00062C0B"/>
    <w:rsid w:val="0006344A"/>
    <w:rsid w:val="00063DDF"/>
    <w:rsid w:val="000644ED"/>
    <w:rsid w:val="00064672"/>
    <w:rsid w:val="0006469E"/>
    <w:rsid w:val="0006469F"/>
    <w:rsid w:val="00064869"/>
    <w:rsid w:val="00064E61"/>
    <w:rsid w:val="00064F4E"/>
    <w:rsid w:val="00065176"/>
    <w:rsid w:val="0006545B"/>
    <w:rsid w:val="000656B1"/>
    <w:rsid w:val="00065851"/>
    <w:rsid w:val="000658BB"/>
    <w:rsid w:val="00065A7D"/>
    <w:rsid w:val="00065AC9"/>
    <w:rsid w:val="00065E47"/>
    <w:rsid w:val="00065FCA"/>
    <w:rsid w:val="00066761"/>
    <w:rsid w:val="00066C78"/>
    <w:rsid w:val="000671D7"/>
    <w:rsid w:val="000674A3"/>
    <w:rsid w:val="000676E8"/>
    <w:rsid w:val="00067A77"/>
    <w:rsid w:val="000707D7"/>
    <w:rsid w:val="00070931"/>
    <w:rsid w:val="000709C1"/>
    <w:rsid w:val="0007109C"/>
    <w:rsid w:val="00071A3B"/>
    <w:rsid w:val="00071B25"/>
    <w:rsid w:val="00071EC2"/>
    <w:rsid w:val="00071F33"/>
    <w:rsid w:val="0007212E"/>
    <w:rsid w:val="00072157"/>
    <w:rsid w:val="00072164"/>
    <w:rsid w:val="00072323"/>
    <w:rsid w:val="00072A21"/>
    <w:rsid w:val="00072ABE"/>
    <w:rsid w:val="00072B9C"/>
    <w:rsid w:val="00072CB9"/>
    <w:rsid w:val="00072D23"/>
    <w:rsid w:val="00072E4C"/>
    <w:rsid w:val="0007346A"/>
    <w:rsid w:val="00073579"/>
    <w:rsid w:val="00073B23"/>
    <w:rsid w:val="00073B26"/>
    <w:rsid w:val="0007424A"/>
    <w:rsid w:val="00074365"/>
    <w:rsid w:val="00074462"/>
    <w:rsid w:val="00074A69"/>
    <w:rsid w:val="00074A8D"/>
    <w:rsid w:val="00074E54"/>
    <w:rsid w:val="00074F1C"/>
    <w:rsid w:val="00074F83"/>
    <w:rsid w:val="0007554A"/>
    <w:rsid w:val="00075BDA"/>
    <w:rsid w:val="00075C95"/>
    <w:rsid w:val="00075CCE"/>
    <w:rsid w:val="00075E96"/>
    <w:rsid w:val="00076216"/>
    <w:rsid w:val="00076607"/>
    <w:rsid w:val="0007686D"/>
    <w:rsid w:val="000769A5"/>
    <w:rsid w:val="00076A4F"/>
    <w:rsid w:val="00076AEE"/>
    <w:rsid w:val="00076AF1"/>
    <w:rsid w:val="00076DE7"/>
    <w:rsid w:val="00077403"/>
    <w:rsid w:val="000774E8"/>
    <w:rsid w:val="000775EF"/>
    <w:rsid w:val="00080634"/>
    <w:rsid w:val="00080E9B"/>
    <w:rsid w:val="00081003"/>
    <w:rsid w:val="0008112A"/>
    <w:rsid w:val="0008155B"/>
    <w:rsid w:val="000818E2"/>
    <w:rsid w:val="0008193A"/>
    <w:rsid w:val="00081943"/>
    <w:rsid w:val="00081C05"/>
    <w:rsid w:val="00081EEA"/>
    <w:rsid w:val="00082158"/>
    <w:rsid w:val="000822FB"/>
    <w:rsid w:val="0008230A"/>
    <w:rsid w:val="0008247D"/>
    <w:rsid w:val="00082A96"/>
    <w:rsid w:val="00083003"/>
    <w:rsid w:val="00083425"/>
    <w:rsid w:val="00083428"/>
    <w:rsid w:val="000836CF"/>
    <w:rsid w:val="000836E0"/>
    <w:rsid w:val="000837C3"/>
    <w:rsid w:val="00083B0F"/>
    <w:rsid w:val="00084078"/>
    <w:rsid w:val="000845B4"/>
    <w:rsid w:val="00084665"/>
    <w:rsid w:val="0008486C"/>
    <w:rsid w:val="00084AE9"/>
    <w:rsid w:val="00085003"/>
    <w:rsid w:val="000850D0"/>
    <w:rsid w:val="00085269"/>
    <w:rsid w:val="000853B7"/>
    <w:rsid w:val="00085421"/>
    <w:rsid w:val="00085895"/>
    <w:rsid w:val="000858CE"/>
    <w:rsid w:val="000861A6"/>
    <w:rsid w:val="0008692A"/>
    <w:rsid w:val="00086B7D"/>
    <w:rsid w:val="00086FE5"/>
    <w:rsid w:val="00087126"/>
    <w:rsid w:val="000876E8"/>
    <w:rsid w:val="0008793F"/>
    <w:rsid w:val="00087A69"/>
    <w:rsid w:val="00087A81"/>
    <w:rsid w:val="00087AA4"/>
    <w:rsid w:val="00087C86"/>
    <w:rsid w:val="00087D12"/>
    <w:rsid w:val="000903BD"/>
    <w:rsid w:val="000903E1"/>
    <w:rsid w:val="0009041D"/>
    <w:rsid w:val="00090476"/>
    <w:rsid w:val="000906AA"/>
    <w:rsid w:val="00090DDE"/>
    <w:rsid w:val="00090EB8"/>
    <w:rsid w:val="00091148"/>
    <w:rsid w:val="000911A1"/>
    <w:rsid w:val="0009161A"/>
    <w:rsid w:val="0009196D"/>
    <w:rsid w:val="00091990"/>
    <w:rsid w:val="00091E7C"/>
    <w:rsid w:val="00092043"/>
    <w:rsid w:val="000923C7"/>
    <w:rsid w:val="00092679"/>
    <w:rsid w:val="00092887"/>
    <w:rsid w:val="00092E54"/>
    <w:rsid w:val="000930F1"/>
    <w:rsid w:val="000933DC"/>
    <w:rsid w:val="0009412F"/>
    <w:rsid w:val="00094330"/>
    <w:rsid w:val="0009439A"/>
    <w:rsid w:val="0009441E"/>
    <w:rsid w:val="0009464D"/>
    <w:rsid w:val="0009475C"/>
    <w:rsid w:val="0009498A"/>
    <w:rsid w:val="00094AA3"/>
    <w:rsid w:val="00094F4F"/>
    <w:rsid w:val="00095208"/>
    <w:rsid w:val="0009525D"/>
    <w:rsid w:val="0009536C"/>
    <w:rsid w:val="00095661"/>
    <w:rsid w:val="00095B1E"/>
    <w:rsid w:val="00095EA6"/>
    <w:rsid w:val="00096236"/>
    <w:rsid w:val="0009644D"/>
    <w:rsid w:val="000966C1"/>
    <w:rsid w:val="0009680A"/>
    <w:rsid w:val="00096BFB"/>
    <w:rsid w:val="00097390"/>
    <w:rsid w:val="00097941"/>
    <w:rsid w:val="00097CE4"/>
    <w:rsid w:val="000A0445"/>
    <w:rsid w:val="000A099A"/>
    <w:rsid w:val="000A0A79"/>
    <w:rsid w:val="000A0C99"/>
    <w:rsid w:val="000A0CF0"/>
    <w:rsid w:val="000A0D64"/>
    <w:rsid w:val="000A1094"/>
    <w:rsid w:val="000A13D7"/>
    <w:rsid w:val="000A13EB"/>
    <w:rsid w:val="000A1687"/>
    <w:rsid w:val="000A1B73"/>
    <w:rsid w:val="000A1B81"/>
    <w:rsid w:val="000A252D"/>
    <w:rsid w:val="000A26FC"/>
    <w:rsid w:val="000A272E"/>
    <w:rsid w:val="000A2735"/>
    <w:rsid w:val="000A2BCE"/>
    <w:rsid w:val="000A2D0A"/>
    <w:rsid w:val="000A2D85"/>
    <w:rsid w:val="000A3408"/>
    <w:rsid w:val="000A3C40"/>
    <w:rsid w:val="000A3D95"/>
    <w:rsid w:val="000A415F"/>
    <w:rsid w:val="000A429C"/>
    <w:rsid w:val="000A4896"/>
    <w:rsid w:val="000A4954"/>
    <w:rsid w:val="000A532D"/>
    <w:rsid w:val="000A59FE"/>
    <w:rsid w:val="000A60F4"/>
    <w:rsid w:val="000A64D4"/>
    <w:rsid w:val="000A66A3"/>
    <w:rsid w:val="000A7204"/>
    <w:rsid w:val="000A7363"/>
    <w:rsid w:val="000A78E8"/>
    <w:rsid w:val="000A7A09"/>
    <w:rsid w:val="000B044B"/>
    <w:rsid w:val="000B0CF1"/>
    <w:rsid w:val="000B0D29"/>
    <w:rsid w:val="000B142C"/>
    <w:rsid w:val="000B16C7"/>
    <w:rsid w:val="000B29B2"/>
    <w:rsid w:val="000B2E54"/>
    <w:rsid w:val="000B2FDB"/>
    <w:rsid w:val="000B3051"/>
    <w:rsid w:val="000B3057"/>
    <w:rsid w:val="000B331C"/>
    <w:rsid w:val="000B3857"/>
    <w:rsid w:val="000B3953"/>
    <w:rsid w:val="000B3F9D"/>
    <w:rsid w:val="000B413C"/>
    <w:rsid w:val="000B486D"/>
    <w:rsid w:val="000B489D"/>
    <w:rsid w:val="000B4958"/>
    <w:rsid w:val="000B4ADD"/>
    <w:rsid w:val="000B4EF8"/>
    <w:rsid w:val="000B5039"/>
    <w:rsid w:val="000B52D2"/>
    <w:rsid w:val="000B54D4"/>
    <w:rsid w:val="000B5692"/>
    <w:rsid w:val="000B5702"/>
    <w:rsid w:val="000B5C39"/>
    <w:rsid w:val="000B5CD3"/>
    <w:rsid w:val="000B61BD"/>
    <w:rsid w:val="000B635D"/>
    <w:rsid w:val="000B65FD"/>
    <w:rsid w:val="000B676A"/>
    <w:rsid w:val="000B6A17"/>
    <w:rsid w:val="000B6AEF"/>
    <w:rsid w:val="000B6B0A"/>
    <w:rsid w:val="000B6C9E"/>
    <w:rsid w:val="000B784C"/>
    <w:rsid w:val="000C0201"/>
    <w:rsid w:val="000C05B0"/>
    <w:rsid w:val="000C097F"/>
    <w:rsid w:val="000C0AE5"/>
    <w:rsid w:val="000C13ED"/>
    <w:rsid w:val="000C18E9"/>
    <w:rsid w:val="000C1C35"/>
    <w:rsid w:val="000C1E6A"/>
    <w:rsid w:val="000C23E6"/>
    <w:rsid w:val="000C25F6"/>
    <w:rsid w:val="000C2B7B"/>
    <w:rsid w:val="000C2CEE"/>
    <w:rsid w:val="000C2EA8"/>
    <w:rsid w:val="000C2F52"/>
    <w:rsid w:val="000C307D"/>
    <w:rsid w:val="000C38AD"/>
    <w:rsid w:val="000C39F6"/>
    <w:rsid w:val="000C3AEE"/>
    <w:rsid w:val="000C3B17"/>
    <w:rsid w:val="000C3B64"/>
    <w:rsid w:val="000C3E22"/>
    <w:rsid w:val="000C3FCB"/>
    <w:rsid w:val="000C3FE9"/>
    <w:rsid w:val="000C4039"/>
    <w:rsid w:val="000C4441"/>
    <w:rsid w:val="000C4879"/>
    <w:rsid w:val="000C49CB"/>
    <w:rsid w:val="000C49CC"/>
    <w:rsid w:val="000C4AEF"/>
    <w:rsid w:val="000C4C1A"/>
    <w:rsid w:val="000C52A4"/>
    <w:rsid w:val="000C52F2"/>
    <w:rsid w:val="000C5451"/>
    <w:rsid w:val="000C5545"/>
    <w:rsid w:val="000C58BE"/>
    <w:rsid w:val="000C5A5D"/>
    <w:rsid w:val="000C5BA6"/>
    <w:rsid w:val="000C5C02"/>
    <w:rsid w:val="000C5EE3"/>
    <w:rsid w:val="000C6B03"/>
    <w:rsid w:val="000C6B8E"/>
    <w:rsid w:val="000C6D1F"/>
    <w:rsid w:val="000C6E5C"/>
    <w:rsid w:val="000C7A6A"/>
    <w:rsid w:val="000C7AC1"/>
    <w:rsid w:val="000C7C3B"/>
    <w:rsid w:val="000D0137"/>
    <w:rsid w:val="000D054F"/>
    <w:rsid w:val="000D08C6"/>
    <w:rsid w:val="000D0AA4"/>
    <w:rsid w:val="000D0B27"/>
    <w:rsid w:val="000D0D01"/>
    <w:rsid w:val="000D1355"/>
    <w:rsid w:val="000D1515"/>
    <w:rsid w:val="000D15D1"/>
    <w:rsid w:val="000D1657"/>
    <w:rsid w:val="000D16CE"/>
    <w:rsid w:val="000D1B2C"/>
    <w:rsid w:val="000D1D02"/>
    <w:rsid w:val="000D208B"/>
    <w:rsid w:val="000D2488"/>
    <w:rsid w:val="000D28B9"/>
    <w:rsid w:val="000D2A0D"/>
    <w:rsid w:val="000D3226"/>
    <w:rsid w:val="000D3400"/>
    <w:rsid w:val="000D345E"/>
    <w:rsid w:val="000D357E"/>
    <w:rsid w:val="000D35E9"/>
    <w:rsid w:val="000D3757"/>
    <w:rsid w:val="000D3B56"/>
    <w:rsid w:val="000D3E60"/>
    <w:rsid w:val="000D40DA"/>
    <w:rsid w:val="000D4504"/>
    <w:rsid w:val="000D4535"/>
    <w:rsid w:val="000D469A"/>
    <w:rsid w:val="000D47A2"/>
    <w:rsid w:val="000D4943"/>
    <w:rsid w:val="000D49B1"/>
    <w:rsid w:val="000D4A1B"/>
    <w:rsid w:val="000D4B51"/>
    <w:rsid w:val="000D4DCC"/>
    <w:rsid w:val="000D4E7F"/>
    <w:rsid w:val="000D4FA7"/>
    <w:rsid w:val="000D5CE6"/>
    <w:rsid w:val="000D6528"/>
    <w:rsid w:val="000D6A22"/>
    <w:rsid w:val="000D6E59"/>
    <w:rsid w:val="000D6EA8"/>
    <w:rsid w:val="000D7262"/>
    <w:rsid w:val="000D7399"/>
    <w:rsid w:val="000D73C7"/>
    <w:rsid w:val="000D74F0"/>
    <w:rsid w:val="000D7608"/>
    <w:rsid w:val="000D7A7F"/>
    <w:rsid w:val="000E04E7"/>
    <w:rsid w:val="000E0994"/>
    <w:rsid w:val="000E0B7B"/>
    <w:rsid w:val="000E14E8"/>
    <w:rsid w:val="000E17A9"/>
    <w:rsid w:val="000E1E97"/>
    <w:rsid w:val="000E1F57"/>
    <w:rsid w:val="000E2254"/>
    <w:rsid w:val="000E2D58"/>
    <w:rsid w:val="000E2F8D"/>
    <w:rsid w:val="000E3087"/>
    <w:rsid w:val="000E32C6"/>
    <w:rsid w:val="000E333A"/>
    <w:rsid w:val="000E33C4"/>
    <w:rsid w:val="000E3BD4"/>
    <w:rsid w:val="000E4261"/>
    <w:rsid w:val="000E481B"/>
    <w:rsid w:val="000E49F2"/>
    <w:rsid w:val="000E4A77"/>
    <w:rsid w:val="000E504F"/>
    <w:rsid w:val="000E5532"/>
    <w:rsid w:val="000E561D"/>
    <w:rsid w:val="000E5704"/>
    <w:rsid w:val="000E59FB"/>
    <w:rsid w:val="000E6159"/>
    <w:rsid w:val="000E61D4"/>
    <w:rsid w:val="000E66C0"/>
    <w:rsid w:val="000E6A49"/>
    <w:rsid w:val="000E726F"/>
    <w:rsid w:val="000E7714"/>
    <w:rsid w:val="000E77FB"/>
    <w:rsid w:val="000E7B8E"/>
    <w:rsid w:val="000E7E3F"/>
    <w:rsid w:val="000F0087"/>
    <w:rsid w:val="000F00AB"/>
    <w:rsid w:val="000F0215"/>
    <w:rsid w:val="000F03B5"/>
    <w:rsid w:val="000F05DC"/>
    <w:rsid w:val="000F06FC"/>
    <w:rsid w:val="000F0E53"/>
    <w:rsid w:val="000F0F0E"/>
    <w:rsid w:val="000F15BB"/>
    <w:rsid w:val="000F174E"/>
    <w:rsid w:val="000F1B07"/>
    <w:rsid w:val="000F1C21"/>
    <w:rsid w:val="000F1C2B"/>
    <w:rsid w:val="000F1FAC"/>
    <w:rsid w:val="000F2631"/>
    <w:rsid w:val="000F2847"/>
    <w:rsid w:val="000F2F50"/>
    <w:rsid w:val="000F2F7D"/>
    <w:rsid w:val="000F2F93"/>
    <w:rsid w:val="000F384C"/>
    <w:rsid w:val="000F3AC4"/>
    <w:rsid w:val="000F3EFC"/>
    <w:rsid w:val="000F4011"/>
    <w:rsid w:val="000F40F4"/>
    <w:rsid w:val="000F42B3"/>
    <w:rsid w:val="000F4636"/>
    <w:rsid w:val="000F4687"/>
    <w:rsid w:val="000F46A7"/>
    <w:rsid w:val="000F5428"/>
    <w:rsid w:val="000F5721"/>
    <w:rsid w:val="000F5748"/>
    <w:rsid w:val="000F59D6"/>
    <w:rsid w:val="000F5C46"/>
    <w:rsid w:val="000F60A3"/>
    <w:rsid w:val="000F60B4"/>
    <w:rsid w:val="000F644D"/>
    <w:rsid w:val="000F683A"/>
    <w:rsid w:val="000F6938"/>
    <w:rsid w:val="000F69AF"/>
    <w:rsid w:val="000F6F6D"/>
    <w:rsid w:val="000F787A"/>
    <w:rsid w:val="000F7A53"/>
    <w:rsid w:val="000F7A64"/>
    <w:rsid w:val="000F7B81"/>
    <w:rsid w:val="000F7CB4"/>
    <w:rsid w:val="000F7D46"/>
    <w:rsid w:val="000F7EF7"/>
    <w:rsid w:val="000F7F49"/>
    <w:rsid w:val="000F7FA8"/>
    <w:rsid w:val="00100629"/>
    <w:rsid w:val="001008E1"/>
    <w:rsid w:val="00100B14"/>
    <w:rsid w:val="00100BF3"/>
    <w:rsid w:val="00100C8E"/>
    <w:rsid w:val="00100E04"/>
    <w:rsid w:val="00101302"/>
    <w:rsid w:val="001018A4"/>
    <w:rsid w:val="00101C15"/>
    <w:rsid w:val="00101EA6"/>
    <w:rsid w:val="00102027"/>
    <w:rsid w:val="001028FC"/>
    <w:rsid w:val="00102B05"/>
    <w:rsid w:val="00102CE7"/>
    <w:rsid w:val="00102E53"/>
    <w:rsid w:val="00102F72"/>
    <w:rsid w:val="001035A1"/>
    <w:rsid w:val="001036E1"/>
    <w:rsid w:val="00103F9D"/>
    <w:rsid w:val="001041A7"/>
    <w:rsid w:val="00104360"/>
    <w:rsid w:val="001045A2"/>
    <w:rsid w:val="0010483C"/>
    <w:rsid w:val="00104969"/>
    <w:rsid w:val="00104AB9"/>
    <w:rsid w:val="00104FE4"/>
    <w:rsid w:val="00105012"/>
    <w:rsid w:val="00105212"/>
    <w:rsid w:val="00105292"/>
    <w:rsid w:val="0010537A"/>
    <w:rsid w:val="001053C1"/>
    <w:rsid w:val="00105513"/>
    <w:rsid w:val="001056DB"/>
    <w:rsid w:val="00105861"/>
    <w:rsid w:val="001058EF"/>
    <w:rsid w:val="00105D64"/>
    <w:rsid w:val="00106054"/>
    <w:rsid w:val="00106206"/>
    <w:rsid w:val="001066DC"/>
    <w:rsid w:val="00106AEB"/>
    <w:rsid w:val="00106BE5"/>
    <w:rsid w:val="00107288"/>
    <w:rsid w:val="001073AC"/>
    <w:rsid w:val="00107E51"/>
    <w:rsid w:val="001102D3"/>
    <w:rsid w:val="00110571"/>
    <w:rsid w:val="00110A03"/>
    <w:rsid w:val="00110BFF"/>
    <w:rsid w:val="00110CEC"/>
    <w:rsid w:val="00110CFD"/>
    <w:rsid w:val="0011122E"/>
    <w:rsid w:val="0011126F"/>
    <w:rsid w:val="001112CD"/>
    <w:rsid w:val="0011150B"/>
    <w:rsid w:val="00111592"/>
    <w:rsid w:val="00111655"/>
    <w:rsid w:val="00111A77"/>
    <w:rsid w:val="00111AA6"/>
    <w:rsid w:val="00111AC4"/>
    <w:rsid w:val="00111B66"/>
    <w:rsid w:val="00111BD2"/>
    <w:rsid w:val="001127E7"/>
    <w:rsid w:val="00112A45"/>
    <w:rsid w:val="00112A7C"/>
    <w:rsid w:val="00112E42"/>
    <w:rsid w:val="00113172"/>
    <w:rsid w:val="001134BE"/>
    <w:rsid w:val="00113732"/>
    <w:rsid w:val="00113FFD"/>
    <w:rsid w:val="00114031"/>
    <w:rsid w:val="00114286"/>
    <w:rsid w:val="0011452A"/>
    <w:rsid w:val="0011453D"/>
    <w:rsid w:val="0011485C"/>
    <w:rsid w:val="00114D19"/>
    <w:rsid w:val="00114D1D"/>
    <w:rsid w:val="00114ECF"/>
    <w:rsid w:val="001152C2"/>
    <w:rsid w:val="001152EC"/>
    <w:rsid w:val="00115679"/>
    <w:rsid w:val="0011594B"/>
    <w:rsid w:val="00115D30"/>
    <w:rsid w:val="00116601"/>
    <w:rsid w:val="0011694E"/>
    <w:rsid w:val="00116C8D"/>
    <w:rsid w:val="00116CDF"/>
    <w:rsid w:val="00116D28"/>
    <w:rsid w:val="00117053"/>
    <w:rsid w:val="0011714F"/>
    <w:rsid w:val="001175D7"/>
    <w:rsid w:val="001178D7"/>
    <w:rsid w:val="00117C2B"/>
    <w:rsid w:val="00120499"/>
    <w:rsid w:val="001207F5"/>
    <w:rsid w:val="00120B00"/>
    <w:rsid w:val="00120DC1"/>
    <w:rsid w:val="00121021"/>
    <w:rsid w:val="0012190F"/>
    <w:rsid w:val="00121AF7"/>
    <w:rsid w:val="00121B19"/>
    <w:rsid w:val="00121C2E"/>
    <w:rsid w:val="001221E4"/>
    <w:rsid w:val="00122500"/>
    <w:rsid w:val="00122762"/>
    <w:rsid w:val="001227CB"/>
    <w:rsid w:val="0012294E"/>
    <w:rsid w:val="00122D25"/>
    <w:rsid w:val="00122DF5"/>
    <w:rsid w:val="00122E11"/>
    <w:rsid w:val="00123266"/>
    <w:rsid w:val="00123B85"/>
    <w:rsid w:val="00123E3B"/>
    <w:rsid w:val="00124173"/>
    <w:rsid w:val="00124824"/>
    <w:rsid w:val="001249E2"/>
    <w:rsid w:val="00124B03"/>
    <w:rsid w:val="00124B93"/>
    <w:rsid w:val="00125785"/>
    <w:rsid w:val="00125C49"/>
    <w:rsid w:val="0012627A"/>
    <w:rsid w:val="0012699B"/>
    <w:rsid w:val="00126AAD"/>
    <w:rsid w:val="00126BA2"/>
    <w:rsid w:val="00126F1E"/>
    <w:rsid w:val="0012726B"/>
    <w:rsid w:val="001273D8"/>
    <w:rsid w:val="001277F7"/>
    <w:rsid w:val="00127A5D"/>
    <w:rsid w:val="00127DCE"/>
    <w:rsid w:val="00130378"/>
    <w:rsid w:val="00130616"/>
    <w:rsid w:val="0013082A"/>
    <w:rsid w:val="00130BA7"/>
    <w:rsid w:val="00130EDA"/>
    <w:rsid w:val="0013134E"/>
    <w:rsid w:val="0013185F"/>
    <w:rsid w:val="00131A4E"/>
    <w:rsid w:val="00132770"/>
    <w:rsid w:val="00132D14"/>
    <w:rsid w:val="00132D73"/>
    <w:rsid w:val="00132E46"/>
    <w:rsid w:val="00133379"/>
    <w:rsid w:val="00133968"/>
    <w:rsid w:val="00133CA9"/>
    <w:rsid w:val="00133ED3"/>
    <w:rsid w:val="0013476E"/>
    <w:rsid w:val="0013478C"/>
    <w:rsid w:val="00134DA0"/>
    <w:rsid w:val="00135084"/>
    <w:rsid w:val="0013524E"/>
    <w:rsid w:val="00135614"/>
    <w:rsid w:val="001361AA"/>
    <w:rsid w:val="0013675C"/>
    <w:rsid w:val="00136E0A"/>
    <w:rsid w:val="00137071"/>
    <w:rsid w:val="0013734A"/>
    <w:rsid w:val="00137C9B"/>
    <w:rsid w:val="00137CBA"/>
    <w:rsid w:val="00137D53"/>
    <w:rsid w:val="00137E47"/>
    <w:rsid w:val="00137FF8"/>
    <w:rsid w:val="00140129"/>
    <w:rsid w:val="0014114C"/>
    <w:rsid w:val="0014168F"/>
    <w:rsid w:val="001419C8"/>
    <w:rsid w:val="00141BC9"/>
    <w:rsid w:val="00141F0C"/>
    <w:rsid w:val="00141F31"/>
    <w:rsid w:val="0014214B"/>
    <w:rsid w:val="001425B9"/>
    <w:rsid w:val="00142ABF"/>
    <w:rsid w:val="00142E40"/>
    <w:rsid w:val="00142F6A"/>
    <w:rsid w:val="00142FBD"/>
    <w:rsid w:val="00143B0C"/>
    <w:rsid w:val="00143FF8"/>
    <w:rsid w:val="0014467E"/>
    <w:rsid w:val="00144DE8"/>
    <w:rsid w:val="00144E55"/>
    <w:rsid w:val="0014502F"/>
    <w:rsid w:val="001450AE"/>
    <w:rsid w:val="0014579E"/>
    <w:rsid w:val="00145CAA"/>
    <w:rsid w:val="00145D63"/>
    <w:rsid w:val="00145E3C"/>
    <w:rsid w:val="00145E4C"/>
    <w:rsid w:val="00145E53"/>
    <w:rsid w:val="00145FF3"/>
    <w:rsid w:val="00146108"/>
    <w:rsid w:val="001464EF"/>
    <w:rsid w:val="001464F3"/>
    <w:rsid w:val="00146677"/>
    <w:rsid w:val="00147667"/>
    <w:rsid w:val="001477AD"/>
    <w:rsid w:val="00147DE7"/>
    <w:rsid w:val="00147FD5"/>
    <w:rsid w:val="0015094F"/>
    <w:rsid w:val="001511C6"/>
    <w:rsid w:val="00151267"/>
    <w:rsid w:val="001512FB"/>
    <w:rsid w:val="001513B7"/>
    <w:rsid w:val="0015176C"/>
    <w:rsid w:val="001518A4"/>
    <w:rsid w:val="001518B3"/>
    <w:rsid w:val="00151909"/>
    <w:rsid w:val="00151EBD"/>
    <w:rsid w:val="00151EFE"/>
    <w:rsid w:val="00151F6C"/>
    <w:rsid w:val="0015208B"/>
    <w:rsid w:val="00152147"/>
    <w:rsid w:val="00152A32"/>
    <w:rsid w:val="00152ABC"/>
    <w:rsid w:val="00152C7F"/>
    <w:rsid w:val="00152E40"/>
    <w:rsid w:val="0015309F"/>
    <w:rsid w:val="00153369"/>
    <w:rsid w:val="00153665"/>
    <w:rsid w:val="0015391C"/>
    <w:rsid w:val="00153DAA"/>
    <w:rsid w:val="00153E70"/>
    <w:rsid w:val="00154CF3"/>
    <w:rsid w:val="00154D88"/>
    <w:rsid w:val="001559DE"/>
    <w:rsid w:val="00155A73"/>
    <w:rsid w:val="00155F29"/>
    <w:rsid w:val="00156072"/>
    <w:rsid w:val="001561FF"/>
    <w:rsid w:val="00156787"/>
    <w:rsid w:val="0015698C"/>
    <w:rsid w:val="00156C0E"/>
    <w:rsid w:val="00156C2B"/>
    <w:rsid w:val="00156CFD"/>
    <w:rsid w:val="00156F11"/>
    <w:rsid w:val="0015721A"/>
    <w:rsid w:val="00157299"/>
    <w:rsid w:val="00157476"/>
    <w:rsid w:val="0015786C"/>
    <w:rsid w:val="0015787A"/>
    <w:rsid w:val="00157A47"/>
    <w:rsid w:val="00160571"/>
    <w:rsid w:val="001605AA"/>
    <w:rsid w:val="0016064D"/>
    <w:rsid w:val="00160892"/>
    <w:rsid w:val="00160A99"/>
    <w:rsid w:val="00160DA8"/>
    <w:rsid w:val="001610EF"/>
    <w:rsid w:val="001613C0"/>
    <w:rsid w:val="0016146F"/>
    <w:rsid w:val="001615E3"/>
    <w:rsid w:val="0016162A"/>
    <w:rsid w:val="0016194D"/>
    <w:rsid w:val="00161C82"/>
    <w:rsid w:val="00162109"/>
    <w:rsid w:val="0016222D"/>
    <w:rsid w:val="00162D4A"/>
    <w:rsid w:val="00162FDF"/>
    <w:rsid w:val="00163010"/>
    <w:rsid w:val="0016332C"/>
    <w:rsid w:val="00163739"/>
    <w:rsid w:val="00163DC1"/>
    <w:rsid w:val="001640ED"/>
    <w:rsid w:val="00164398"/>
    <w:rsid w:val="00164538"/>
    <w:rsid w:val="001648C7"/>
    <w:rsid w:val="001650D0"/>
    <w:rsid w:val="0016529F"/>
    <w:rsid w:val="00165500"/>
    <w:rsid w:val="001659E5"/>
    <w:rsid w:val="00165A1F"/>
    <w:rsid w:val="00165D24"/>
    <w:rsid w:val="00165D4D"/>
    <w:rsid w:val="00165DF1"/>
    <w:rsid w:val="00166130"/>
    <w:rsid w:val="00166474"/>
    <w:rsid w:val="0016654D"/>
    <w:rsid w:val="00166773"/>
    <w:rsid w:val="001668F6"/>
    <w:rsid w:val="0016707F"/>
    <w:rsid w:val="0016725D"/>
    <w:rsid w:val="0016727C"/>
    <w:rsid w:val="001672B6"/>
    <w:rsid w:val="001674E8"/>
    <w:rsid w:val="00167756"/>
    <w:rsid w:val="001702FC"/>
    <w:rsid w:val="001705D0"/>
    <w:rsid w:val="00170AB5"/>
    <w:rsid w:val="00170D09"/>
    <w:rsid w:val="00170D91"/>
    <w:rsid w:val="0017107F"/>
    <w:rsid w:val="0017116F"/>
    <w:rsid w:val="0017139D"/>
    <w:rsid w:val="0017166F"/>
    <w:rsid w:val="00171E48"/>
    <w:rsid w:val="001722B2"/>
    <w:rsid w:val="001723B9"/>
    <w:rsid w:val="00172963"/>
    <w:rsid w:val="001730BC"/>
    <w:rsid w:val="0017314E"/>
    <w:rsid w:val="00173411"/>
    <w:rsid w:val="0017382D"/>
    <w:rsid w:val="00173866"/>
    <w:rsid w:val="00173A78"/>
    <w:rsid w:val="00173BA3"/>
    <w:rsid w:val="00173BB8"/>
    <w:rsid w:val="00173E68"/>
    <w:rsid w:val="001745F1"/>
    <w:rsid w:val="00174803"/>
    <w:rsid w:val="0017496F"/>
    <w:rsid w:val="00174D52"/>
    <w:rsid w:val="00174FBC"/>
    <w:rsid w:val="001757D7"/>
    <w:rsid w:val="00175861"/>
    <w:rsid w:val="001758F3"/>
    <w:rsid w:val="001758F6"/>
    <w:rsid w:val="00175951"/>
    <w:rsid w:val="00175DFA"/>
    <w:rsid w:val="00175E84"/>
    <w:rsid w:val="00176406"/>
    <w:rsid w:val="0017699E"/>
    <w:rsid w:val="0017745A"/>
    <w:rsid w:val="001776DB"/>
    <w:rsid w:val="00177BB2"/>
    <w:rsid w:val="0018042C"/>
    <w:rsid w:val="0018053C"/>
    <w:rsid w:val="001805EB"/>
    <w:rsid w:val="00180639"/>
    <w:rsid w:val="00180C86"/>
    <w:rsid w:val="00180DE7"/>
    <w:rsid w:val="00180E97"/>
    <w:rsid w:val="00181071"/>
    <w:rsid w:val="001810E2"/>
    <w:rsid w:val="00182447"/>
    <w:rsid w:val="001828E8"/>
    <w:rsid w:val="00182B5C"/>
    <w:rsid w:val="00182D55"/>
    <w:rsid w:val="00182E4F"/>
    <w:rsid w:val="00183158"/>
    <w:rsid w:val="001833FF"/>
    <w:rsid w:val="001836C9"/>
    <w:rsid w:val="00183700"/>
    <w:rsid w:val="00183B4B"/>
    <w:rsid w:val="001840E5"/>
    <w:rsid w:val="00184155"/>
    <w:rsid w:val="001841E6"/>
    <w:rsid w:val="001849E3"/>
    <w:rsid w:val="00184C92"/>
    <w:rsid w:val="00184F7A"/>
    <w:rsid w:val="001852F9"/>
    <w:rsid w:val="0018581A"/>
    <w:rsid w:val="001862DC"/>
    <w:rsid w:val="001867BE"/>
    <w:rsid w:val="00186A57"/>
    <w:rsid w:val="00186D7B"/>
    <w:rsid w:val="001873DE"/>
    <w:rsid w:val="00187973"/>
    <w:rsid w:val="00187C22"/>
    <w:rsid w:val="00187D75"/>
    <w:rsid w:val="00187E5E"/>
    <w:rsid w:val="001904B4"/>
    <w:rsid w:val="0019051E"/>
    <w:rsid w:val="00190694"/>
    <w:rsid w:val="00190990"/>
    <w:rsid w:val="00190A69"/>
    <w:rsid w:val="00190AEE"/>
    <w:rsid w:val="00191432"/>
    <w:rsid w:val="00191B9D"/>
    <w:rsid w:val="00191C77"/>
    <w:rsid w:val="00191CC9"/>
    <w:rsid w:val="00192183"/>
    <w:rsid w:val="00192AA1"/>
    <w:rsid w:val="00193000"/>
    <w:rsid w:val="00193008"/>
    <w:rsid w:val="00193A2B"/>
    <w:rsid w:val="00193CC3"/>
    <w:rsid w:val="001941C3"/>
    <w:rsid w:val="0019476B"/>
    <w:rsid w:val="0019476C"/>
    <w:rsid w:val="00194911"/>
    <w:rsid w:val="00194958"/>
    <w:rsid w:val="0019533A"/>
    <w:rsid w:val="001956F9"/>
    <w:rsid w:val="00195785"/>
    <w:rsid w:val="00195912"/>
    <w:rsid w:val="00195C4D"/>
    <w:rsid w:val="00195F30"/>
    <w:rsid w:val="00196065"/>
    <w:rsid w:val="001963D7"/>
    <w:rsid w:val="00196418"/>
    <w:rsid w:val="00196686"/>
    <w:rsid w:val="00196868"/>
    <w:rsid w:val="00196B1D"/>
    <w:rsid w:val="00196BAA"/>
    <w:rsid w:val="00196C7D"/>
    <w:rsid w:val="00196F40"/>
    <w:rsid w:val="001971DB"/>
    <w:rsid w:val="001975B0"/>
    <w:rsid w:val="001A002E"/>
    <w:rsid w:val="001A051A"/>
    <w:rsid w:val="001A0814"/>
    <w:rsid w:val="001A0840"/>
    <w:rsid w:val="001A0A5E"/>
    <w:rsid w:val="001A0B1F"/>
    <w:rsid w:val="001A0E76"/>
    <w:rsid w:val="001A0F88"/>
    <w:rsid w:val="001A11DA"/>
    <w:rsid w:val="001A126E"/>
    <w:rsid w:val="001A1BE1"/>
    <w:rsid w:val="001A1C10"/>
    <w:rsid w:val="001A1FFE"/>
    <w:rsid w:val="001A2162"/>
    <w:rsid w:val="001A2329"/>
    <w:rsid w:val="001A2CEF"/>
    <w:rsid w:val="001A2DE6"/>
    <w:rsid w:val="001A30BB"/>
    <w:rsid w:val="001A3736"/>
    <w:rsid w:val="001A3B3B"/>
    <w:rsid w:val="001A4089"/>
    <w:rsid w:val="001A48B9"/>
    <w:rsid w:val="001A4941"/>
    <w:rsid w:val="001A4C68"/>
    <w:rsid w:val="001A4FBE"/>
    <w:rsid w:val="001A4FE5"/>
    <w:rsid w:val="001A50B9"/>
    <w:rsid w:val="001A50F7"/>
    <w:rsid w:val="001A5463"/>
    <w:rsid w:val="001A567A"/>
    <w:rsid w:val="001A56A5"/>
    <w:rsid w:val="001A5A6F"/>
    <w:rsid w:val="001A5B64"/>
    <w:rsid w:val="001A5B8A"/>
    <w:rsid w:val="001A5F86"/>
    <w:rsid w:val="001A62C1"/>
    <w:rsid w:val="001A62EC"/>
    <w:rsid w:val="001A64BB"/>
    <w:rsid w:val="001A685E"/>
    <w:rsid w:val="001A68D4"/>
    <w:rsid w:val="001A6C58"/>
    <w:rsid w:val="001A6D6B"/>
    <w:rsid w:val="001A6EC9"/>
    <w:rsid w:val="001A7168"/>
    <w:rsid w:val="001A7724"/>
    <w:rsid w:val="001A7846"/>
    <w:rsid w:val="001A78EA"/>
    <w:rsid w:val="001A7922"/>
    <w:rsid w:val="001A7A64"/>
    <w:rsid w:val="001A7BF0"/>
    <w:rsid w:val="001A7F6E"/>
    <w:rsid w:val="001B0155"/>
    <w:rsid w:val="001B0806"/>
    <w:rsid w:val="001B0966"/>
    <w:rsid w:val="001B09CD"/>
    <w:rsid w:val="001B0D68"/>
    <w:rsid w:val="001B0DB0"/>
    <w:rsid w:val="001B0DE3"/>
    <w:rsid w:val="001B0F32"/>
    <w:rsid w:val="001B1480"/>
    <w:rsid w:val="001B149C"/>
    <w:rsid w:val="001B1712"/>
    <w:rsid w:val="001B2062"/>
    <w:rsid w:val="001B2C93"/>
    <w:rsid w:val="001B2F61"/>
    <w:rsid w:val="001B3167"/>
    <w:rsid w:val="001B35B4"/>
    <w:rsid w:val="001B3B8A"/>
    <w:rsid w:val="001B425E"/>
    <w:rsid w:val="001B43ED"/>
    <w:rsid w:val="001B4636"/>
    <w:rsid w:val="001B4A54"/>
    <w:rsid w:val="001B4B50"/>
    <w:rsid w:val="001B507A"/>
    <w:rsid w:val="001B5317"/>
    <w:rsid w:val="001B5A37"/>
    <w:rsid w:val="001B5A52"/>
    <w:rsid w:val="001B5BD9"/>
    <w:rsid w:val="001B5E40"/>
    <w:rsid w:val="001B5EEB"/>
    <w:rsid w:val="001B63EC"/>
    <w:rsid w:val="001B68CA"/>
    <w:rsid w:val="001B6F8B"/>
    <w:rsid w:val="001B704B"/>
    <w:rsid w:val="001B77FA"/>
    <w:rsid w:val="001B78DD"/>
    <w:rsid w:val="001C01BB"/>
    <w:rsid w:val="001C02A1"/>
    <w:rsid w:val="001C039A"/>
    <w:rsid w:val="001C0426"/>
    <w:rsid w:val="001C05E9"/>
    <w:rsid w:val="001C069A"/>
    <w:rsid w:val="001C0A46"/>
    <w:rsid w:val="001C0C27"/>
    <w:rsid w:val="001C171C"/>
    <w:rsid w:val="001C1EC7"/>
    <w:rsid w:val="001C2044"/>
    <w:rsid w:val="001C22B9"/>
    <w:rsid w:val="001C26F9"/>
    <w:rsid w:val="001C2934"/>
    <w:rsid w:val="001C2AE2"/>
    <w:rsid w:val="001C31CF"/>
    <w:rsid w:val="001C358E"/>
    <w:rsid w:val="001C3759"/>
    <w:rsid w:val="001C3F37"/>
    <w:rsid w:val="001C4226"/>
    <w:rsid w:val="001C43A9"/>
    <w:rsid w:val="001C43C7"/>
    <w:rsid w:val="001C4D9F"/>
    <w:rsid w:val="001C4E9A"/>
    <w:rsid w:val="001C501C"/>
    <w:rsid w:val="001C5290"/>
    <w:rsid w:val="001C5854"/>
    <w:rsid w:val="001C5D0A"/>
    <w:rsid w:val="001C5D40"/>
    <w:rsid w:val="001C6643"/>
    <w:rsid w:val="001C67DA"/>
    <w:rsid w:val="001C6C82"/>
    <w:rsid w:val="001C7DDC"/>
    <w:rsid w:val="001C7E5F"/>
    <w:rsid w:val="001D0796"/>
    <w:rsid w:val="001D0DD7"/>
    <w:rsid w:val="001D0DF6"/>
    <w:rsid w:val="001D0E42"/>
    <w:rsid w:val="001D1058"/>
    <w:rsid w:val="001D1493"/>
    <w:rsid w:val="001D1670"/>
    <w:rsid w:val="001D1723"/>
    <w:rsid w:val="001D1C29"/>
    <w:rsid w:val="001D1DD7"/>
    <w:rsid w:val="001D20A8"/>
    <w:rsid w:val="001D23D0"/>
    <w:rsid w:val="001D24A5"/>
    <w:rsid w:val="001D2FCF"/>
    <w:rsid w:val="001D332F"/>
    <w:rsid w:val="001D37F4"/>
    <w:rsid w:val="001D388E"/>
    <w:rsid w:val="001D3C02"/>
    <w:rsid w:val="001D3CA6"/>
    <w:rsid w:val="001D3DCD"/>
    <w:rsid w:val="001D409E"/>
    <w:rsid w:val="001D4394"/>
    <w:rsid w:val="001D486B"/>
    <w:rsid w:val="001D48CA"/>
    <w:rsid w:val="001D48F2"/>
    <w:rsid w:val="001D4E51"/>
    <w:rsid w:val="001D51D0"/>
    <w:rsid w:val="001D52D6"/>
    <w:rsid w:val="001D544A"/>
    <w:rsid w:val="001D54DF"/>
    <w:rsid w:val="001D5529"/>
    <w:rsid w:val="001D578B"/>
    <w:rsid w:val="001D57F6"/>
    <w:rsid w:val="001D6092"/>
    <w:rsid w:val="001D609A"/>
    <w:rsid w:val="001D66A4"/>
    <w:rsid w:val="001D6ACD"/>
    <w:rsid w:val="001D6DC8"/>
    <w:rsid w:val="001D733F"/>
    <w:rsid w:val="001D73DD"/>
    <w:rsid w:val="001D7635"/>
    <w:rsid w:val="001D7B28"/>
    <w:rsid w:val="001D7EBD"/>
    <w:rsid w:val="001D7FC8"/>
    <w:rsid w:val="001E06BA"/>
    <w:rsid w:val="001E0780"/>
    <w:rsid w:val="001E0C7C"/>
    <w:rsid w:val="001E0FA3"/>
    <w:rsid w:val="001E1F69"/>
    <w:rsid w:val="001E1FFD"/>
    <w:rsid w:val="001E21A3"/>
    <w:rsid w:val="001E21E1"/>
    <w:rsid w:val="001E2247"/>
    <w:rsid w:val="001E23C2"/>
    <w:rsid w:val="001E25D0"/>
    <w:rsid w:val="001E260C"/>
    <w:rsid w:val="001E2A7A"/>
    <w:rsid w:val="001E2AB4"/>
    <w:rsid w:val="001E2D72"/>
    <w:rsid w:val="001E2E94"/>
    <w:rsid w:val="001E3004"/>
    <w:rsid w:val="001E32FF"/>
    <w:rsid w:val="001E3362"/>
    <w:rsid w:val="001E37B6"/>
    <w:rsid w:val="001E3BEA"/>
    <w:rsid w:val="001E3E63"/>
    <w:rsid w:val="001E41E6"/>
    <w:rsid w:val="001E440C"/>
    <w:rsid w:val="001E44F7"/>
    <w:rsid w:val="001E4664"/>
    <w:rsid w:val="001E4770"/>
    <w:rsid w:val="001E48A7"/>
    <w:rsid w:val="001E4C2B"/>
    <w:rsid w:val="001E4E92"/>
    <w:rsid w:val="001E4F1D"/>
    <w:rsid w:val="001E56F7"/>
    <w:rsid w:val="001E5820"/>
    <w:rsid w:val="001E5F49"/>
    <w:rsid w:val="001E67D6"/>
    <w:rsid w:val="001E72A1"/>
    <w:rsid w:val="001E74A2"/>
    <w:rsid w:val="001E7ADE"/>
    <w:rsid w:val="001F060B"/>
    <w:rsid w:val="001F0859"/>
    <w:rsid w:val="001F0A99"/>
    <w:rsid w:val="001F0C8C"/>
    <w:rsid w:val="001F0E61"/>
    <w:rsid w:val="001F0E8C"/>
    <w:rsid w:val="001F10CD"/>
    <w:rsid w:val="001F1744"/>
    <w:rsid w:val="001F189F"/>
    <w:rsid w:val="001F1D73"/>
    <w:rsid w:val="001F1EEE"/>
    <w:rsid w:val="001F1F2A"/>
    <w:rsid w:val="001F202E"/>
    <w:rsid w:val="001F205B"/>
    <w:rsid w:val="001F2189"/>
    <w:rsid w:val="001F2240"/>
    <w:rsid w:val="001F267A"/>
    <w:rsid w:val="001F275E"/>
    <w:rsid w:val="001F2942"/>
    <w:rsid w:val="001F2BA1"/>
    <w:rsid w:val="001F2CC6"/>
    <w:rsid w:val="001F2E14"/>
    <w:rsid w:val="001F34FE"/>
    <w:rsid w:val="001F353B"/>
    <w:rsid w:val="001F3581"/>
    <w:rsid w:val="001F3627"/>
    <w:rsid w:val="001F37A4"/>
    <w:rsid w:val="001F3CB3"/>
    <w:rsid w:val="001F3CE8"/>
    <w:rsid w:val="001F3F9E"/>
    <w:rsid w:val="001F410B"/>
    <w:rsid w:val="001F4313"/>
    <w:rsid w:val="001F480C"/>
    <w:rsid w:val="001F48B3"/>
    <w:rsid w:val="001F4D2B"/>
    <w:rsid w:val="001F4FF2"/>
    <w:rsid w:val="001F50E6"/>
    <w:rsid w:val="001F518C"/>
    <w:rsid w:val="001F5520"/>
    <w:rsid w:val="001F55CC"/>
    <w:rsid w:val="001F5A5A"/>
    <w:rsid w:val="001F5D5C"/>
    <w:rsid w:val="001F5EE5"/>
    <w:rsid w:val="001F5FC3"/>
    <w:rsid w:val="001F62A2"/>
    <w:rsid w:val="001F62B3"/>
    <w:rsid w:val="001F6368"/>
    <w:rsid w:val="001F645C"/>
    <w:rsid w:val="001F6739"/>
    <w:rsid w:val="001F6AAA"/>
    <w:rsid w:val="001F6EA6"/>
    <w:rsid w:val="001F7230"/>
    <w:rsid w:val="001F74D1"/>
    <w:rsid w:val="001F7AAA"/>
    <w:rsid w:val="001F7B11"/>
    <w:rsid w:val="001F7CED"/>
    <w:rsid w:val="001F7E08"/>
    <w:rsid w:val="001F7E10"/>
    <w:rsid w:val="0020028C"/>
    <w:rsid w:val="00200487"/>
    <w:rsid w:val="002004AF"/>
    <w:rsid w:val="00200529"/>
    <w:rsid w:val="00200531"/>
    <w:rsid w:val="002008C3"/>
    <w:rsid w:val="00200CA0"/>
    <w:rsid w:val="00200D54"/>
    <w:rsid w:val="00200F15"/>
    <w:rsid w:val="00200FC8"/>
    <w:rsid w:val="00201443"/>
    <w:rsid w:val="002014F8"/>
    <w:rsid w:val="002018CD"/>
    <w:rsid w:val="00201AE7"/>
    <w:rsid w:val="00201BA6"/>
    <w:rsid w:val="00201FD2"/>
    <w:rsid w:val="002025EE"/>
    <w:rsid w:val="00202ABC"/>
    <w:rsid w:val="00202FB7"/>
    <w:rsid w:val="0020339B"/>
    <w:rsid w:val="002033FD"/>
    <w:rsid w:val="0020361A"/>
    <w:rsid w:val="00203D38"/>
    <w:rsid w:val="00203D96"/>
    <w:rsid w:val="0020454F"/>
    <w:rsid w:val="00204C54"/>
    <w:rsid w:val="002051A6"/>
    <w:rsid w:val="002052A2"/>
    <w:rsid w:val="00205D3E"/>
    <w:rsid w:val="00206570"/>
    <w:rsid w:val="002070D4"/>
    <w:rsid w:val="0020741B"/>
    <w:rsid w:val="00207C17"/>
    <w:rsid w:val="00207C66"/>
    <w:rsid w:val="002101BD"/>
    <w:rsid w:val="002106C1"/>
    <w:rsid w:val="00210A4B"/>
    <w:rsid w:val="00211055"/>
    <w:rsid w:val="00211057"/>
    <w:rsid w:val="002110B9"/>
    <w:rsid w:val="0021123A"/>
    <w:rsid w:val="00211264"/>
    <w:rsid w:val="00211F54"/>
    <w:rsid w:val="002120D8"/>
    <w:rsid w:val="002122B4"/>
    <w:rsid w:val="00212319"/>
    <w:rsid w:val="002124C8"/>
    <w:rsid w:val="0021265C"/>
    <w:rsid w:val="00213074"/>
    <w:rsid w:val="00213083"/>
    <w:rsid w:val="00213A28"/>
    <w:rsid w:val="00213C1B"/>
    <w:rsid w:val="00213C32"/>
    <w:rsid w:val="00213C8C"/>
    <w:rsid w:val="00213D06"/>
    <w:rsid w:val="00213D5D"/>
    <w:rsid w:val="002140F0"/>
    <w:rsid w:val="0021435A"/>
    <w:rsid w:val="002144D5"/>
    <w:rsid w:val="00214977"/>
    <w:rsid w:val="00214BEE"/>
    <w:rsid w:val="00214FAF"/>
    <w:rsid w:val="00215228"/>
    <w:rsid w:val="00215398"/>
    <w:rsid w:val="00215527"/>
    <w:rsid w:val="0021556C"/>
    <w:rsid w:val="002156EB"/>
    <w:rsid w:val="002157CA"/>
    <w:rsid w:val="002158B0"/>
    <w:rsid w:val="0021590A"/>
    <w:rsid w:val="00215B5A"/>
    <w:rsid w:val="002160DC"/>
    <w:rsid w:val="00216334"/>
    <w:rsid w:val="00216ACC"/>
    <w:rsid w:val="00216D30"/>
    <w:rsid w:val="00216F2C"/>
    <w:rsid w:val="0021732F"/>
    <w:rsid w:val="002174EC"/>
    <w:rsid w:val="00217750"/>
    <w:rsid w:val="00217893"/>
    <w:rsid w:val="00217E2D"/>
    <w:rsid w:val="00217FE0"/>
    <w:rsid w:val="00217FF4"/>
    <w:rsid w:val="002200DB"/>
    <w:rsid w:val="002200F3"/>
    <w:rsid w:val="0022072F"/>
    <w:rsid w:val="00220B50"/>
    <w:rsid w:val="00220CB8"/>
    <w:rsid w:val="00220CDF"/>
    <w:rsid w:val="00220D45"/>
    <w:rsid w:val="00220F29"/>
    <w:rsid w:val="0022116F"/>
    <w:rsid w:val="00221406"/>
    <w:rsid w:val="0022147E"/>
    <w:rsid w:val="00221978"/>
    <w:rsid w:val="00221B56"/>
    <w:rsid w:val="00221C50"/>
    <w:rsid w:val="00222079"/>
    <w:rsid w:val="002221F1"/>
    <w:rsid w:val="002221F6"/>
    <w:rsid w:val="002225CF"/>
    <w:rsid w:val="0022260A"/>
    <w:rsid w:val="00223050"/>
    <w:rsid w:val="0022338C"/>
    <w:rsid w:val="00223427"/>
    <w:rsid w:val="00223617"/>
    <w:rsid w:val="00223EEA"/>
    <w:rsid w:val="0022423B"/>
    <w:rsid w:val="0022427B"/>
    <w:rsid w:val="0022483D"/>
    <w:rsid w:val="00224E79"/>
    <w:rsid w:val="00224E95"/>
    <w:rsid w:val="00224ECA"/>
    <w:rsid w:val="00225029"/>
    <w:rsid w:val="002250BA"/>
    <w:rsid w:val="002250C5"/>
    <w:rsid w:val="00225412"/>
    <w:rsid w:val="00225809"/>
    <w:rsid w:val="00225966"/>
    <w:rsid w:val="00225AFE"/>
    <w:rsid w:val="00225CAD"/>
    <w:rsid w:val="002262F2"/>
    <w:rsid w:val="00226602"/>
    <w:rsid w:val="00227225"/>
    <w:rsid w:val="00227286"/>
    <w:rsid w:val="002274F5"/>
    <w:rsid w:val="002277C4"/>
    <w:rsid w:val="00227A1E"/>
    <w:rsid w:val="00227FAA"/>
    <w:rsid w:val="0023002A"/>
    <w:rsid w:val="0023011A"/>
    <w:rsid w:val="0023036C"/>
    <w:rsid w:val="00230AAB"/>
    <w:rsid w:val="00230EAA"/>
    <w:rsid w:val="00230F1C"/>
    <w:rsid w:val="0023119E"/>
    <w:rsid w:val="002313AB"/>
    <w:rsid w:val="002315A3"/>
    <w:rsid w:val="00231D98"/>
    <w:rsid w:val="0023228B"/>
    <w:rsid w:val="00232577"/>
    <w:rsid w:val="00232810"/>
    <w:rsid w:val="00233672"/>
    <w:rsid w:val="00233815"/>
    <w:rsid w:val="002339C6"/>
    <w:rsid w:val="00233C55"/>
    <w:rsid w:val="002341A4"/>
    <w:rsid w:val="002344C2"/>
    <w:rsid w:val="00234925"/>
    <w:rsid w:val="00234BE9"/>
    <w:rsid w:val="00234E07"/>
    <w:rsid w:val="0023546B"/>
    <w:rsid w:val="00235610"/>
    <w:rsid w:val="00235A24"/>
    <w:rsid w:val="00235B24"/>
    <w:rsid w:val="00235C66"/>
    <w:rsid w:val="00235FA4"/>
    <w:rsid w:val="0023612F"/>
    <w:rsid w:val="00236A54"/>
    <w:rsid w:val="00236B0E"/>
    <w:rsid w:val="002375FA"/>
    <w:rsid w:val="00237871"/>
    <w:rsid w:val="00237AB4"/>
    <w:rsid w:val="00237D6E"/>
    <w:rsid w:val="00237DC0"/>
    <w:rsid w:val="002405BA"/>
    <w:rsid w:val="0024065D"/>
    <w:rsid w:val="00240B22"/>
    <w:rsid w:val="00240BF5"/>
    <w:rsid w:val="00240EFB"/>
    <w:rsid w:val="002414A2"/>
    <w:rsid w:val="002419C9"/>
    <w:rsid w:val="00241A04"/>
    <w:rsid w:val="00241B13"/>
    <w:rsid w:val="00242399"/>
    <w:rsid w:val="002424C7"/>
    <w:rsid w:val="002429CC"/>
    <w:rsid w:val="00242C72"/>
    <w:rsid w:val="00242D78"/>
    <w:rsid w:val="00243810"/>
    <w:rsid w:val="002438E9"/>
    <w:rsid w:val="00243B32"/>
    <w:rsid w:val="00243E42"/>
    <w:rsid w:val="002442CE"/>
    <w:rsid w:val="002446F9"/>
    <w:rsid w:val="0024477D"/>
    <w:rsid w:val="002447AD"/>
    <w:rsid w:val="00244954"/>
    <w:rsid w:val="00244984"/>
    <w:rsid w:val="00244E0C"/>
    <w:rsid w:val="00245469"/>
    <w:rsid w:val="00245675"/>
    <w:rsid w:val="002457A9"/>
    <w:rsid w:val="00245D33"/>
    <w:rsid w:val="00245E78"/>
    <w:rsid w:val="00246404"/>
    <w:rsid w:val="002467A0"/>
    <w:rsid w:val="00246822"/>
    <w:rsid w:val="00246E68"/>
    <w:rsid w:val="00247293"/>
    <w:rsid w:val="002475AE"/>
    <w:rsid w:val="002476BD"/>
    <w:rsid w:val="00247932"/>
    <w:rsid w:val="002479BA"/>
    <w:rsid w:val="00247C16"/>
    <w:rsid w:val="00247D25"/>
    <w:rsid w:val="00247E0E"/>
    <w:rsid w:val="00247E41"/>
    <w:rsid w:val="0025015B"/>
    <w:rsid w:val="00250216"/>
    <w:rsid w:val="0025026D"/>
    <w:rsid w:val="002502B0"/>
    <w:rsid w:val="0025031E"/>
    <w:rsid w:val="00250341"/>
    <w:rsid w:val="00250779"/>
    <w:rsid w:val="00250809"/>
    <w:rsid w:val="002508BB"/>
    <w:rsid w:val="00250C2A"/>
    <w:rsid w:val="00250EBA"/>
    <w:rsid w:val="00251737"/>
    <w:rsid w:val="0025179A"/>
    <w:rsid w:val="00251E7F"/>
    <w:rsid w:val="0025271E"/>
    <w:rsid w:val="00252E3A"/>
    <w:rsid w:val="00252EBA"/>
    <w:rsid w:val="00253117"/>
    <w:rsid w:val="002533E8"/>
    <w:rsid w:val="00253449"/>
    <w:rsid w:val="00253966"/>
    <w:rsid w:val="00253EE0"/>
    <w:rsid w:val="00253F8C"/>
    <w:rsid w:val="00254012"/>
    <w:rsid w:val="002544DD"/>
    <w:rsid w:val="0025451A"/>
    <w:rsid w:val="002545F7"/>
    <w:rsid w:val="0025465C"/>
    <w:rsid w:val="00254BE6"/>
    <w:rsid w:val="00255084"/>
    <w:rsid w:val="0025511F"/>
    <w:rsid w:val="002551D8"/>
    <w:rsid w:val="00255273"/>
    <w:rsid w:val="00255361"/>
    <w:rsid w:val="00255461"/>
    <w:rsid w:val="0025557F"/>
    <w:rsid w:val="0025586C"/>
    <w:rsid w:val="002559FB"/>
    <w:rsid w:val="00255B17"/>
    <w:rsid w:val="00255FF8"/>
    <w:rsid w:val="002561B1"/>
    <w:rsid w:val="002566FC"/>
    <w:rsid w:val="00256DB1"/>
    <w:rsid w:val="002573D8"/>
    <w:rsid w:val="002602A0"/>
    <w:rsid w:val="00260415"/>
    <w:rsid w:val="00260700"/>
    <w:rsid w:val="00260821"/>
    <w:rsid w:val="0026093B"/>
    <w:rsid w:val="00260B84"/>
    <w:rsid w:val="002610A0"/>
    <w:rsid w:val="002614CC"/>
    <w:rsid w:val="002615F3"/>
    <w:rsid w:val="00261C4C"/>
    <w:rsid w:val="00261E38"/>
    <w:rsid w:val="0026246D"/>
    <w:rsid w:val="002626AE"/>
    <w:rsid w:val="00262C0A"/>
    <w:rsid w:val="00262C56"/>
    <w:rsid w:val="00262F90"/>
    <w:rsid w:val="002634B1"/>
    <w:rsid w:val="0026368C"/>
    <w:rsid w:val="002637DC"/>
    <w:rsid w:val="00263838"/>
    <w:rsid w:val="00263B0E"/>
    <w:rsid w:val="00263D7E"/>
    <w:rsid w:val="00264234"/>
    <w:rsid w:val="00264333"/>
    <w:rsid w:val="0026449F"/>
    <w:rsid w:val="0026473A"/>
    <w:rsid w:val="00264C0C"/>
    <w:rsid w:val="00264C8A"/>
    <w:rsid w:val="00264EAF"/>
    <w:rsid w:val="00265372"/>
    <w:rsid w:val="002654ED"/>
    <w:rsid w:val="002655A6"/>
    <w:rsid w:val="00265616"/>
    <w:rsid w:val="00265938"/>
    <w:rsid w:val="00265967"/>
    <w:rsid w:val="00265D9A"/>
    <w:rsid w:val="00265E5F"/>
    <w:rsid w:val="00265F81"/>
    <w:rsid w:val="00266217"/>
    <w:rsid w:val="002664E0"/>
    <w:rsid w:val="00266922"/>
    <w:rsid w:val="00266B0C"/>
    <w:rsid w:val="00266C8E"/>
    <w:rsid w:val="002670B6"/>
    <w:rsid w:val="002670E9"/>
    <w:rsid w:val="0026710D"/>
    <w:rsid w:val="00267455"/>
    <w:rsid w:val="002677EF"/>
    <w:rsid w:val="00267CC0"/>
    <w:rsid w:val="002700CC"/>
    <w:rsid w:val="0027018D"/>
    <w:rsid w:val="002705D7"/>
    <w:rsid w:val="00270702"/>
    <w:rsid w:val="00270791"/>
    <w:rsid w:val="0027097D"/>
    <w:rsid w:val="00270A48"/>
    <w:rsid w:val="00270AEB"/>
    <w:rsid w:val="00270F03"/>
    <w:rsid w:val="002711A9"/>
    <w:rsid w:val="00271244"/>
    <w:rsid w:val="002718B9"/>
    <w:rsid w:val="00271DA5"/>
    <w:rsid w:val="00271E1A"/>
    <w:rsid w:val="00271EA2"/>
    <w:rsid w:val="00272AD1"/>
    <w:rsid w:val="00272FC8"/>
    <w:rsid w:val="00273547"/>
    <w:rsid w:val="0027359C"/>
    <w:rsid w:val="0027385B"/>
    <w:rsid w:val="00273867"/>
    <w:rsid w:val="00273DEB"/>
    <w:rsid w:val="00273ECE"/>
    <w:rsid w:val="002740CE"/>
    <w:rsid w:val="0027425A"/>
    <w:rsid w:val="0027470F"/>
    <w:rsid w:val="00274B40"/>
    <w:rsid w:val="00274DF4"/>
    <w:rsid w:val="00274FFA"/>
    <w:rsid w:val="0027536B"/>
    <w:rsid w:val="002753BA"/>
    <w:rsid w:val="00275426"/>
    <w:rsid w:val="002759D9"/>
    <w:rsid w:val="00275B4B"/>
    <w:rsid w:val="00275F21"/>
    <w:rsid w:val="0027659D"/>
    <w:rsid w:val="002765BB"/>
    <w:rsid w:val="002766FE"/>
    <w:rsid w:val="00276BD2"/>
    <w:rsid w:val="00276F19"/>
    <w:rsid w:val="00277167"/>
    <w:rsid w:val="00277928"/>
    <w:rsid w:val="002779A7"/>
    <w:rsid w:val="00277A8F"/>
    <w:rsid w:val="00277AA3"/>
    <w:rsid w:val="00277C6E"/>
    <w:rsid w:val="00277DB2"/>
    <w:rsid w:val="002800DB"/>
    <w:rsid w:val="0028018F"/>
    <w:rsid w:val="0028021E"/>
    <w:rsid w:val="002807B8"/>
    <w:rsid w:val="00281276"/>
    <w:rsid w:val="002818A2"/>
    <w:rsid w:val="00281D9B"/>
    <w:rsid w:val="00281F9A"/>
    <w:rsid w:val="0028273A"/>
    <w:rsid w:val="0028280E"/>
    <w:rsid w:val="002829CC"/>
    <w:rsid w:val="00282F29"/>
    <w:rsid w:val="00283556"/>
    <w:rsid w:val="002836DA"/>
    <w:rsid w:val="00283CB7"/>
    <w:rsid w:val="002844DB"/>
    <w:rsid w:val="00284EF5"/>
    <w:rsid w:val="002853F3"/>
    <w:rsid w:val="002857A1"/>
    <w:rsid w:val="002859E2"/>
    <w:rsid w:val="00285A11"/>
    <w:rsid w:val="00285AE4"/>
    <w:rsid w:val="00286350"/>
    <w:rsid w:val="0028635C"/>
    <w:rsid w:val="002866CB"/>
    <w:rsid w:val="00286CA7"/>
    <w:rsid w:val="002871C9"/>
    <w:rsid w:val="002874AE"/>
    <w:rsid w:val="0028750C"/>
    <w:rsid w:val="00287EA3"/>
    <w:rsid w:val="002901DC"/>
    <w:rsid w:val="00290704"/>
    <w:rsid w:val="0029154B"/>
    <w:rsid w:val="00291713"/>
    <w:rsid w:val="0029195D"/>
    <w:rsid w:val="00291975"/>
    <w:rsid w:val="00291D1D"/>
    <w:rsid w:val="00291DD9"/>
    <w:rsid w:val="00291EC4"/>
    <w:rsid w:val="00291F59"/>
    <w:rsid w:val="002924CA"/>
    <w:rsid w:val="002926A7"/>
    <w:rsid w:val="0029299E"/>
    <w:rsid w:val="00292A5F"/>
    <w:rsid w:val="00292AFA"/>
    <w:rsid w:val="00292C13"/>
    <w:rsid w:val="00292CDF"/>
    <w:rsid w:val="00292CE0"/>
    <w:rsid w:val="00292D2E"/>
    <w:rsid w:val="00292D60"/>
    <w:rsid w:val="00292F2F"/>
    <w:rsid w:val="002932E6"/>
    <w:rsid w:val="00293760"/>
    <w:rsid w:val="00293892"/>
    <w:rsid w:val="00293B28"/>
    <w:rsid w:val="00293CB4"/>
    <w:rsid w:val="00293CEA"/>
    <w:rsid w:val="00294806"/>
    <w:rsid w:val="002949E3"/>
    <w:rsid w:val="00294B42"/>
    <w:rsid w:val="00294B6C"/>
    <w:rsid w:val="00294C2F"/>
    <w:rsid w:val="00294C74"/>
    <w:rsid w:val="00294C99"/>
    <w:rsid w:val="00294E0F"/>
    <w:rsid w:val="00294E91"/>
    <w:rsid w:val="00295116"/>
    <w:rsid w:val="00295393"/>
    <w:rsid w:val="00295611"/>
    <w:rsid w:val="002959AF"/>
    <w:rsid w:val="00295CB6"/>
    <w:rsid w:val="00295FA3"/>
    <w:rsid w:val="00296396"/>
    <w:rsid w:val="002963AF"/>
    <w:rsid w:val="002963BD"/>
    <w:rsid w:val="002966AB"/>
    <w:rsid w:val="00296A4E"/>
    <w:rsid w:val="00296A6B"/>
    <w:rsid w:val="00296B2D"/>
    <w:rsid w:val="00296B4C"/>
    <w:rsid w:val="00296DA8"/>
    <w:rsid w:val="002970EA"/>
    <w:rsid w:val="0029733B"/>
    <w:rsid w:val="0029733F"/>
    <w:rsid w:val="00297B96"/>
    <w:rsid w:val="00297CAF"/>
    <w:rsid w:val="00297E9E"/>
    <w:rsid w:val="002A00BF"/>
    <w:rsid w:val="002A0A62"/>
    <w:rsid w:val="002A0E90"/>
    <w:rsid w:val="002A11CA"/>
    <w:rsid w:val="002A1228"/>
    <w:rsid w:val="002A1857"/>
    <w:rsid w:val="002A1AD1"/>
    <w:rsid w:val="002A1B12"/>
    <w:rsid w:val="002A1E88"/>
    <w:rsid w:val="002A2327"/>
    <w:rsid w:val="002A24B8"/>
    <w:rsid w:val="002A2F9C"/>
    <w:rsid w:val="002A3296"/>
    <w:rsid w:val="002A35C2"/>
    <w:rsid w:val="002A3B5D"/>
    <w:rsid w:val="002A3C00"/>
    <w:rsid w:val="002A3EF4"/>
    <w:rsid w:val="002A402F"/>
    <w:rsid w:val="002A453D"/>
    <w:rsid w:val="002A48CF"/>
    <w:rsid w:val="002A4FF6"/>
    <w:rsid w:val="002A5552"/>
    <w:rsid w:val="002A55D0"/>
    <w:rsid w:val="002A56B7"/>
    <w:rsid w:val="002A5C0F"/>
    <w:rsid w:val="002A5CDE"/>
    <w:rsid w:val="002A603F"/>
    <w:rsid w:val="002A647E"/>
    <w:rsid w:val="002A672A"/>
    <w:rsid w:val="002A68DD"/>
    <w:rsid w:val="002A6F7F"/>
    <w:rsid w:val="002A714E"/>
    <w:rsid w:val="002A7763"/>
    <w:rsid w:val="002A7892"/>
    <w:rsid w:val="002A7948"/>
    <w:rsid w:val="002A7B1A"/>
    <w:rsid w:val="002A7D96"/>
    <w:rsid w:val="002B02F7"/>
    <w:rsid w:val="002B0615"/>
    <w:rsid w:val="002B0A64"/>
    <w:rsid w:val="002B0C90"/>
    <w:rsid w:val="002B14C7"/>
    <w:rsid w:val="002B16EC"/>
    <w:rsid w:val="002B1AA5"/>
    <w:rsid w:val="002B1B81"/>
    <w:rsid w:val="002B1D31"/>
    <w:rsid w:val="002B1E3B"/>
    <w:rsid w:val="002B1F7C"/>
    <w:rsid w:val="002B1FDE"/>
    <w:rsid w:val="002B203E"/>
    <w:rsid w:val="002B2406"/>
    <w:rsid w:val="002B25E5"/>
    <w:rsid w:val="002B2608"/>
    <w:rsid w:val="002B289C"/>
    <w:rsid w:val="002B2C6B"/>
    <w:rsid w:val="002B324E"/>
    <w:rsid w:val="002B3655"/>
    <w:rsid w:val="002B3B01"/>
    <w:rsid w:val="002B3DF6"/>
    <w:rsid w:val="002B3E03"/>
    <w:rsid w:val="002B406E"/>
    <w:rsid w:val="002B46FD"/>
    <w:rsid w:val="002B47B5"/>
    <w:rsid w:val="002B4AC3"/>
    <w:rsid w:val="002B4ACF"/>
    <w:rsid w:val="002B5043"/>
    <w:rsid w:val="002B50BC"/>
    <w:rsid w:val="002B5A87"/>
    <w:rsid w:val="002B5A8C"/>
    <w:rsid w:val="002B5B16"/>
    <w:rsid w:val="002B5C51"/>
    <w:rsid w:val="002B5CC8"/>
    <w:rsid w:val="002B5CCA"/>
    <w:rsid w:val="002B5E94"/>
    <w:rsid w:val="002B6960"/>
    <w:rsid w:val="002B727F"/>
    <w:rsid w:val="002B732B"/>
    <w:rsid w:val="002B7361"/>
    <w:rsid w:val="002B73B5"/>
    <w:rsid w:val="002B73CD"/>
    <w:rsid w:val="002B7DA9"/>
    <w:rsid w:val="002C0047"/>
    <w:rsid w:val="002C035C"/>
    <w:rsid w:val="002C038F"/>
    <w:rsid w:val="002C0622"/>
    <w:rsid w:val="002C08AF"/>
    <w:rsid w:val="002C0A0C"/>
    <w:rsid w:val="002C0A7B"/>
    <w:rsid w:val="002C0DAC"/>
    <w:rsid w:val="002C0EB8"/>
    <w:rsid w:val="002C1214"/>
    <w:rsid w:val="002C12BF"/>
    <w:rsid w:val="002C131D"/>
    <w:rsid w:val="002C153B"/>
    <w:rsid w:val="002C16D7"/>
    <w:rsid w:val="002C1927"/>
    <w:rsid w:val="002C1A94"/>
    <w:rsid w:val="002C218B"/>
    <w:rsid w:val="002C2195"/>
    <w:rsid w:val="002C221B"/>
    <w:rsid w:val="002C22CF"/>
    <w:rsid w:val="002C24B9"/>
    <w:rsid w:val="002C252E"/>
    <w:rsid w:val="002C25B4"/>
    <w:rsid w:val="002C267F"/>
    <w:rsid w:val="002C28E6"/>
    <w:rsid w:val="002C316B"/>
    <w:rsid w:val="002C33DF"/>
    <w:rsid w:val="002C3515"/>
    <w:rsid w:val="002C3799"/>
    <w:rsid w:val="002C37E9"/>
    <w:rsid w:val="002C3B2A"/>
    <w:rsid w:val="002C3BAD"/>
    <w:rsid w:val="002C425C"/>
    <w:rsid w:val="002C495B"/>
    <w:rsid w:val="002C4B8B"/>
    <w:rsid w:val="002C5058"/>
    <w:rsid w:val="002C56CA"/>
    <w:rsid w:val="002C5706"/>
    <w:rsid w:val="002C57C0"/>
    <w:rsid w:val="002C59C1"/>
    <w:rsid w:val="002C5CF0"/>
    <w:rsid w:val="002C6088"/>
    <w:rsid w:val="002C60C2"/>
    <w:rsid w:val="002C6A2E"/>
    <w:rsid w:val="002C6C52"/>
    <w:rsid w:val="002C72AA"/>
    <w:rsid w:val="002C7694"/>
    <w:rsid w:val="002C77F6"/>
    <w:rsid w:val="002C79CC"/>
    <w:rsid w:val="002C7C96"/>
    <w:rsid w:val="002C7F75"/>
    <w:rsid w:val="002D0007"/>
    <w:rsid w:val="002D03DE"/>
    <w:rsid w:val="002D062F"/>
    <w:rsid w:val="002D0A68"/>
    <w:rsid w:val="002D0C11"/>
    <w:rsid w:val="002D0FD8"/>
    <w:rsid w:val="002D1CD6"/>
    <w:rsid w:val="002D1D6A"/>
    <w:rsid w:val="002D1FCD"/>
    <w:rsid w:val="002D234C"/>
    <w:rsid w:val="002D24F0"/>
    <w:rsid w:val="002D298B"/>
    <w:rsid w:val="002D2B0D"/>
    <w:rsid w:val="002D2CBC"/>
    <w:rsid w:val="002D2D26"/>
    <w:rsid w:val="002D30E1"/>
    <w:rsid w:val="002D3429"/>
    <w:rsid w:val="002D3964"/>
    <w:rsid w:val="002D3A56"/>
    <w:rsid w:val="002D3C67"/>
    <w:rsid w:val="002D3CEE"/>
    <w:rsid w:val="002D3D51"/>
    <w:rsid w:val="002D4127"/>
    <w:rsid w:val="002D4238"/>
    <w:rsid w:val="002D457B"/>
    <w:rsid w:val="002D45E8"/>
    <w:rsid w:val="002D46E1"/>
    <w:rsid w:val="002D48D7"/>
    <w:rsid w:val="002D4997"/>
    <w:rsid w:val="002D4998"/>
    <w:rsid w:val="002D4A16"/>
    <w:rsid w:val="002D4A53"/>
    <w:rsid w:val="002D4D18"/>
    <w:rsid w:val="002D4D39"/>
    <w:rsid w:val="002D4E7D"/>
    <w:rsid w:val="002D4FB6"/>
    <w:rsid w:val="002D507B"/>
    <w:rsid w:val="002D59C8"/>
    <w:rsid w:val="002D5F55"/>
    <w:rsid w:val="002D6574"/>
    <w:rsid w:val="002D6699"/>
    <w:rsid w:val="002D6930"/>
    <w:rsid w:val="002D6EB8"/>
    <w:rsid w:val="002D7030"/>
    <w:rsid w:val="002D71FE"/>
    <w:rsid w:val="002D7669"/>
    <w:rsid w:val="002D79AF"/>
    <w:rsid w:val="002D7A91"/>
    <w:rsid w:val="002D7B9A"/>
    <w:rsid w:val="002E02D8"/>
    <w:rsid w:val="002E05A1"/>
    <w:rsid w:val="002E0DAE"/>
    <w:rsid w:val="002E0E68"/>
    <w:rsid w:val="002E0F78"/>
    <w:rsid w:val="002E1130"/>
    <w:rsid w:val="002E1478"/>
    <w:rsid w:val="002E14CF"/>
    <w:rsid w:val="002E1929"/>
    <w:rsid w:val="002E1B0C"/>
    <w:rsid w:val="002E1C3C"/>
    <w:rsid w:val="002E1FEA"/>
    <w:rsid w:val="002E207D"/>
    <w:rsid w:val="002E2148"/>
    <w:rsid w:val="002E2215"/>
    <w:rsid w:val="002E2376"/>
    <w:rsid w:val="002E24FF"/>
    <w:rsid w:val="002E2607"/>
    <w:rsid w:val="002E2D72"/>
    <w:rsid w:val="002E2D8C"/>
    <w:rsid w:val="002E323E"/>
    <w:rsid w:val="002E343B"/>
    <w:rsid w:val="002E3557"/>
    <w:rsid w:val="002E37EA"/>
    <w:rsid w:val="002E3802"/>
    <w:rsid w:val="002E3A9F"/>
    <w:rsid w:val="002E3C35"/>
    <w:rsid w:val="002E3E32"/>
    <w:rsid w:val="002E3F47"/>
    <w:rsid w:val="002E41C2"/>
    <w:rsid w:val="002E4564"/>
    <w:rsid w:val="002E45BA"/>
    <w:rsid w:val="002E516C"/>
    <w:rsid w:val="002E51BB"/>
    <w:rsid w:val="002E54EE"/>
    <w:rsid w:val="002E57B3"/>
    <w:rsid w:val="002E5C1D"/>
    <w:rsid w:val="002E5CCC"/>
    <w:rsid w:val="002E6175"/>
    <w:rsid w:val="002E66B3"/>
    <w:rsid w:val="002E671F"/>
    <w:rsid w:val="002E6B4F"/>
    <w:rsid w:val="002E6C4F"/>
    <w:rsid w:val="002E6D8D"/>
    <w:rsid w:val="002E7088"/>
    <w:rsid w:val="002E7436"/>
    <w:rsid w:val="002E75BA"/>
    <w:rsid w:val="002E7840"/>
    <w:rsid w:val="002E7898"/>
    <w:rsid w:val="002E7952"/>
    <w:rsid w:val="002E798D"/>
    <w:rsid w:val="002E7D3D"/>
    <w:rsid w:val="002F00C9"/>
    <w:rsid w:val="002F09FE"/>
    <w:rsid w:val="002F0A3C"/>
    <w:rsid w:val="002F0BA2"/>
    <w:rsid w:val="002F109D"/>
    <w:rsid w:val="002F1179"/>
    <w:rsid w:val="002F156E"/>
    <w:rsid w:val="002F1A2F"/>
    <w:rsid w:val="002F1C29"/>
    <w:rsid w:val="002F23EC"/>
    <w:rsid w:val="002F2565"/>
    <w:rsid w:val="002F2582"/>
    <w:rsid w:val="002F25F6"/>
    <w:rsid w:val="002F26F8"/>
    <w:rsid w:val="002F298C"/>
    <w:rsid w:val="002F2A81"/>
    <w:rsid w:val="002F3026"/>
    <w:rsid w:val="002F322C"/>
    <w:rsid w:val="002F3728"/>
    <w:rsid w:val="002F3ABD"/>
    <w:rsid w:val="002F3ECE"/>
    <w:rsid w:val="002F40B5"/>
    <w:rsid w:val="002F4238"/>
    <w:rsid w:val="002F4912"/>
    <w:rsid w:val="002F523D"/>
    <w:rsid w:val="002F5596"/>
    <w:rsid w:val="002F5AAB"/>
    <w:rsid w:val="002F640E"/>
    <w:rsid w:val="002F6B0C"/>
    <w:rsid w:val="002F6BDF"/>
    <w:rsid w:val="002F6ECF"/>
    <w:rsid w:val="002F6F01"/>
    <w:rsid w:val="002F6F1A"/>
    <w:rsid w:val="002F7100"/>
    <w:rsid w:val="002F7910"/>
    <w:rsid w:val="002F7FEC"/>
    <w:rsid w:val="003000B6"/>
    <w:rsid w:val="003000B8"/>
    <w:rsid w:val="003000E6"/>
    <w:rsid w:val="00300228"/>
    <w:rsid w:val="003002F4"/>
    <w:rsid w:val="00300727"/>
    <w:rsid w:val="00300880"/>
    <w:rsid w:val="0030143E"/>
    <w:rsid w:val="00301B6C"/>
    <w:rsid w:val="00301FF0"/>
    <w:rsid w:val="0030244E"/>
    <w:rsid w:val="0030288D"/>
    <w:rsid w:val="00302A5B"/>
    <w:rsid w:val="00302BB9"/>
    <w:rsid w:val="00302C97"/>
    <w:rsid w:val="003031DE"/>
    <w:rsid w:val="003036D6"/>
    <w:rsid w:val="00303AE0"/>
    <w:rsid w:val="00303C11"/>
    <w:rsid w:val="00303F2D"/>
    <w:rsid w:val="003044B3"/>
    <w:rsid w:val="003045AE"/>
    <w:rsid w:val="00304B50"/>
    <w:rsid w:val="00304EBD"/>
    <w:rsid w:val="00305400"/>
    <w:rsid w:val="0030552A"/>
    <w:rsid w:val="00305AF9"/>
    <w:rsid w:val="0030601E"/>
    <w:rsid w:val="00306079"/>
    <w:rsid w:val="00306741"/>
    <w:rsid w:val="00306749"/>
    <w:rsid w:val="00306B09"/>
    <w:rsid w:val="00306BD9"/>
    <w:rsid w:val="00306E91"/>
    <w:rsid w:val="00307075"/>
    <w:rsid w:val="003072F5"/>
    <w:rsid w:val="00307427"/>
    <w:rsid w:val="00307E7D"/>
    <w:rsid w:val="00307EDE"/>
    <w:rsid w:val="00307EE8"/>
    <w:rsid w:val="0031004C"/>
    <w:rsid w:val="003103FA"/>
    <w:rsid w:val="003106EB"/>
    <w:rsid w:val="00310746"/>
    <w:rsid w:val="00310771"/>
    <w:rsid w:val="00310BFB"/>
    <w:rsid w:val="00310D8C"/>
    <w:rsid w:val="003112ED"/>
    <w:rsid w:val="003114BD"/>
    <w:rsid w:val="00311CD2"/>
    <w:rsid w:val="00311E47"/>
    <w:rsid w:val="0031212D"/>
    <w:rsid w:val="003128E7"/>
    <w:rsid w:val="00312910"/>
    <w:rsid w:val="00313195"/>
    <w:rsid w:val="003134DD"/>
    <w:rsid w:val="00313A91"/>
    <w:rsid w:val="003142F2"/>
    <w:rsid w:val="003149EA"/>
    <w:rsid w:val="00314BD8"/>
    <w:rsid w:val="00314FDA"/>
    <w:rsid w:val="00315020"/>
    <w:rsid w:val="00315654"/>
    <w:rsid w:val="00315B8B"/>
    <w:rsid w:val="00316DE8"/>
    <w:rsid w:val="00316EC2"/>
    <w:rsid w:val="00316F82"/>
    <w:rsid w:val="003170C4"/>
    <w:rsid w:val="003172F0"/>
    <w:rsid w:val="003179A6"/>
    <w:rsid w:val="003205BD"/>
    <w:rsid w:val="00320779"/>
    <w:rsid w:val="00320CCF"/>
    <w:rsid w:val="00321379"/>
    <w:rsid w:val="00321430"/>
    <w:rsid w:val="00321446"/>
    <w:rsid w:val="0032153F"/>
    <w:rsid w:val="00322081"/>
    <w:rsid w:val="003220CC"/>
    <w:rsid w:val="00322243"/>
    <w:rsid w:val="003222A4"/>
    <w:rsid w:val="003223C2"/>
    <w:rsid w:val="0032251D"/>
    <w:rsid w:val="0032254A"/>
    <w:rsid w:val="00322C73"/>
    <w:rsid w:val="00322EF6"/>
    <w:rsid w:val="003234E2"/>
    <w:rsid w:val="00323636"/>
    <w:rsid w:val="00323EB3"/>
    <w:rsid w:val="00323F36"/>
    <w:rsid w:val="003246B3"/>
    <w:rsid w:val="00324DC1"/>
    <w:rsid w:val="00324E07"/>
    <w:rsid w:val="003250E1"/>
    <w:rsid w:val="00325299"/>
    <w:rsid w:val="00325331"/>
    <w:rsid w:val="0032540D"/>
    <w:rsid w:val="003266F3"/>
    <w:rsid w:val="00326B78"/>
    <w:rsid w:val="00326C09"/>
    <w:rsid w:val="003270B7"/>
    <w:rsid w:val="0032761F"/>
    <w:rsid w:val="003276C2"/>
    <w:rsid w:val="00327B14"/>
    <w:rsid w:val="00327B6B"/>
    <w:rsid w:val="00327E8A"/>
    <w:rsid w:val="0033055E"/>
    <w:rsid w:val="0033055F"/>
    <w:rsid w:val="003307E0"/>
    <w:rsid w:val="00330E82"/>
    <w:rsid w:val="0033105F"/>
    <w:rsid w:val="003310EB"/>
    <w:rsid w:val="00331265"/>
    <w:rsid w:val="003316F9"/>
    <w:rsid w:val="00331B2B"/>
    <w:rsid w:val="00331BBF"/>
    <w:rsid w:val="00331E2E"/>
    <w:rsid w:val="00332006"/>
    <w:rsid w:val="0033207F"/>
    <w:rsid w:val="00332096"/>
    <w:rsid w:val="003321C1"/>
    <w:rsid w:val="0033220F"/>
    <w:rsid w:val="003324FA"/>
    <w:rsid w:val="00332515"/>
    <w:rsid w:val="00332A5F"/>
    <w:rsid w:val="00332B59"/>
    <w:rsid w:val="00332F9F"/>
    <w:rsid w:val="00333825"/>
    <w:rsid w:val="00333938"/>
    <w:rsid w:val="0033395F"/>
    <w:rsid w:val="003339D1"/>
    <w:rsid w:val="003340FC"/>
    <w:rsid w:val="003343E1"/>
    <w:rsid w:val="00334597"/>
    <w:rsid w:val="003345DF"/>
    <w:rsid w:val="00334735"/>
    <w:rsid w:val="00334B61"/>
    <w:rsid w:val="00334EA2"/>
    <w:rsid w:val="0033541F"/>
    <w:rsid w:val="003354B6"/>
    <w:rsid w:val="003358BD"/>
    <w:rsid w:val="0033594F"/>
    <w:rsid w:val="00335CAC"/>
    <w:rsid w:val="003363FB"/>
    <w:rsid w:val="0033642F"/>
    <w:rsid w:val="003366BF"/>
    <w:rsid w:val="003367E1"/>
    <w:rsid w:val="00336C23"/>
    <w:rsid w:val="00336D7A"/>
    <w:rsid w:val="00336DE9"/>
    <w:rsid w:val="0033753B"/>
    <w:rsid w:val="00337B06"/>
    <w:rsid w:val="00337B1C"/>
    <w:rsid w:val="00337BB2"/>
    <w:rsid w:val="00337DDB"/>
    <w:rsid w:val="00340304"/>
    <w:rsid w:val="00340720"/>
    <w:rsid w:val="00340921"/>
    <w:rsid w:val="003409DC"/>
    <w:rsid w:val="00340CA4"/>
    <w:rsid w:val="003411A0"/>
    <w:rsid w:val="003424AC"/>
    <w:rsid w:val="00342950"/>
    <w:rsid w:val="00342A3D"/>
    <w:rsid w:val="00342B68"/>
    <w:rsid w:val="00342BF8"/>
    <w:rsid w:val="00342BFC"/>
    <w:rsid w:val="00343047"/>
    <w:rsid w:val="0034311E"/>
    <w:rsid w:val="003431CC"/>
    <w:rsid w:val="00343C2A"/>
    <w:rsid w:val="003441B6"/>
    <w:rsid w:val="003442C3"/>
    <w:rsid w:val="00344330"/>
    <w:rsid w:val="0034449A"/>
    <w:rsid w:val="003445AE"/>
    <w:rsid w:val="003445EB"/>
    <w:rsid w:val="00344CFB"/>
    <w:rsid w:val="00344EE7"/>
    <w:rsid w:val="003451C3"/>
    <w:rsid w:val="00345360"/>
    <w:rsid w:val="003454A0"/>
    <w:rsid w:val="00345585"/>
    <w:rsid w:val="003455AB"/>
    <w:rsid w:val="00345933"/>
    <w:rsid w:val="00345C8A"/>
    <w:rsid w:val="00346282"/>
    <w:rsid w:val="00346437"/>
    <w:rsid w:val="00346A2E"/>
    <w:rsid w:val="00346F5A"/>
    <w:rsid w:val="003475C7"/>
    <w:rsid w:val="00347AA4"/>
    <w:rsid w:val="00347BEA"/>
    <w:rsid w:val="003503AC"/>
    <w:rsid w:val="00350465"/>
    <w:rsid w:val="00350497"/>
    <w:rsid w:val="00350741"/>
    <w:rsid w:val="00350A93"/>
    <w:rsid w:val="00350C81"/>
    <w:rsid w:val="00350E68"/>
    <w:rsid w:val="003510E6"/>
    <w:rsid w:val="00351145"/>
    <w:rsid w:val="003511C8"/>
    <w:rsid w:val="003519AD"/>
    <w:rsid w:val="00351B33"/>
    <w:rsid w:val="00351DF4"/>
    <w:rsid w:val="00352340"/>
    <w:rsid w:val="00352457"/>
    <w:rsid w:val="003526BF"/>
    <w:rsid w:val="00352722"/>
    <w:rsid w:val="0035272B"/>
    <w:rsid w:val="00352756"/>
    <w:rsid w:val="003529A2"/>
    <w:rsid w:val="00352CE6"/>
    <w:rsid w:val="003531F0"/>
    <w:rsid w:val="0035342D"/>
    <w:rsid w:val="0035361B"/>
    <w:rsid w:val="0035364D"/>
    <w:rsid w:val="00353656"/>
    <w:rsid w:val="003536C8"/>
    <w:rsid w:val="00353C8E"/>
    <w:rsid w:val="00353CAE"/>
    <w:rsid w:val="00353DA6"/>
    <w:rsid w:val="00353E25"/>
    <w:rsid w:val="00353EAE"/>
    <w:rsid w:val="0035406F"/>
    <w:rsid w:val="00354454"/>
    <w:rsid w:val="003547EF"/>
    <w:rsid w:val="003548A0"/>
    <w:rsid w:val="00354A02"/>
    <w:rsid w:val="00354D17"/>
    <w:rsid w:val="0035520C"/>
    <w:rsid w:val="003552BC"/>
    <w:rsid w:val="0035534A"/>
    <w:rsid w:val="003553EB"/>
    <w:rsid w:val="00355A93"/>
    <w:rsid w:val="00355F71"/>
    <w:rsid w:val="00355F7E"/>
    <w:rsid w:val="003562BE"/>
    <w:rsid w:val="00356543"/>
    <w:rsid w:val="003565E8"/>
    <w:rsid w:val="003568B0"/>
    <w:rsid w:val="00357183"/>
    <w:rsid w:val="00357A40"/>
    <w:rsid w:val="00357F16"/>
    <w:rsid w:val="00360115"/>
    <w:rsid w:val="0036029E"/>
    <w:rsid w:val="003605F3"/>
    <w:rsid w:val="0036066A"/>
    <w:rsid w:val="0036074F"/>
    <w:rsid w:val="003607A4"/>
    <w:rsid w:val="00360871"/>
    <w:rsid w:val="003609B5"/>
    <w:rsid w:val="00360AA4"/>
    <w:rsid w:val="00360AA8"/>
    <w:rsid w:val="00360EF1"/>
    <w:rsid w:val="00360F7D"/>
    <w:rsid w:val="00361029"/>
    <w:rsid w:val="003613E3"/>
    <w:rsid w:val="00361D34"/>
    <w:rsid w:val="003622C5"/>
    <w:rsid w:val="00362514"/>
    <w:rsid w:val="00362526"/>
    <w:rsid w:val="0036291D"/>
    <w:rsid w:val="00362AA9"/>
    <w:rsid w:val="00362C95"/>
    <w:rsid w:val="00362F25"/>
    <w:rsid w:val="0036384F"/>
    <w:rsid w:val="00363943"/>
    <w:rsid w:val="00363EA0"/>
    <w:rsid w:val="00363FAA"/>
    <w:rsid w:val="0036441D"/>
    <w:rsid w:val="00364561"/>
    <w:rsid w:val="003645CA"/>
    <w:rsid w:val="0036461B"/>
    <w:rsid w:val="00364E1E"/>
    <w:rsid w:val="00365244"/>
    <w:rsid w:val="00365611"/>
    <w:rsid w:val="00365B16"/>
    <w:rsid w:val="00365C84"/>
    <w:rsid w:val="00365D46"/>
    <w:rsid w:val="00365D49"/>
    <w:rsid w:val="00365FFF"/>
    <w:rsid w:val="003667F9"/>
    <w:rsid w:val="00366A80"/>
    <w:rsid w:val="00366FA4"/>
    <w:rsid w:val="0036739C"/>
    <w:rsid w:val="003675F0"/>
    <w:rsid w:val="00367650"/>
    <w:rsid w:val="00367793"/>
    <w:rsid w:val="00367B5E"/>
    <w:rsid w:val="00367C06"/>
    <w:rsid w:val="00367E45"/>
    <w:rsid w:val="00370654"/>
    <w:rsid w:val="00370751"/>
    <w:rsid w:val="00370C99"/>
    <w:rsid w:val="00370E0D"/>
    <w:rsid w:val="00370E2D"/>
    <w:rsid w:val="00371117"/>
    <w:rsid w:val="003711FE"/>
    <w:rsid w:val="0037163B"/>
    <w:rsid w:val="00371DBB"/>
    <w:rsid w:val="00371E85"/>
    <w:rsid w:val="0037204D"/>
    <w:rsid w:val="0037256B"/>
    <w:rsid w:val="00372861"/>
    <w:rsid w:val="00373179"/>
    <w:rsid w:val="0037323D"/>
    <w:rsid w:val="003735FE"/>
    <w:rsid w:val="003738F9"/>
    <w:rsid w:val="00373C77"/>
    <w:rsid w:val="00374038"/>
    <w:rsid w:val="003741C3"/>
    <w:rsid w:val="003742A7"/>
    <w:rsid w:val="00374A3A"/>
    <w:rsid w:val="00374CA6"/>
    <w:rsid w:val="0037561A"/>
    <w:rsid w:val="003758FB"/>
    <w:rsid w:val="00375A8A"/>
    <w:rsid w:val="00375AA9"/>
    <w:rsid w:val="00375AC1"/>
    <w:rsid w:val="00375F7A"/>
    <w:rsid w:val="003760CB"/>
    <w:rsid w:val="003763B1"/>
    <w:rsid w:val="0037670C"/>
    <w:rsid w:val="00376988"/>
    <w:rsid w:val="0037764E"/>
    <w:rsid w:val="003776D8"/>
    <w:rsid w:val="003777AF"/>
    <w:rsid w:val="00377BD9"/>
    <w:rsid w:val="003800F4"/>
    <w:rsid w:val="00380248"/>
    <w:rsid w:val="00380634"/>
    <w:rsid w:val="003807BF"/>
    <w:rsid w:val="00380941"/>
    <w:rsid w:val="003809D8"/>
    <w:rsid w:val="003809F6"/>
    <w:rsid w:val="00380B0A"/>
    <w:rsid w:val="003811A3"/>
    <w:rsid w:val="003813B3"/>
    <w:rsid w:val="0038180E"/>
    <w:rsid w:val="00381E22"/>
    <w:rsid w:val="00381E76"/>
    <w:rsid w:val="00381F5A"/>
    <w:rsid w:val="003823C1"/>
    <w:rsid w:val="00382797"/>
    <w:rsid w:val="00382831"/>
    <w:rsid w:val="0038294A"/>
    <w:rsid w:val="00382B83"/>
    <w:rsid w:val="00382E85"/>
    <w:rsid w:val="0038310E"/>
    <w:rsid w:val="00383558"/>
    <w:rsid w:val="003839EC"/>
    <w:rsid w:val="003840F3"/>
    <w:rsid w:val="00384157"/>
    <w:rsid w:val="003842B4"/>
    <w:rsid w:val="003842F4"/>
    <w:rsid w:val="003849F5"/>
    <w:rsid w:val="00384ABE"/>
    <w:rsid w:val="00384F7C"/>
    <w:rsid w:val="00385305"/>
    <w:rsid w:val="00385519"/>
    <w:rsid w:val="00385565"/>
    <w:rsid w:val="003865F1"/>
    <w:rsid w:val="00386748"/>
    <w:rsid w:val="00386B92"/>
    <w:rsid w:val="00386B99"/>
    <w:rsid w:val="00386F79"/>
    <w:rsid w:val="0038706F"/>
    <w:rsid w:val="003872CB"/>
    <w:rsid w:val="00387A9C"/>
    <w:rsid w:val="00387CE8"/>
    <w:rsid w:val="00390484"/>
    <w:rsid w:val="00390788"/>
    <w:rsid w:val="003908A5"/>
    <w:rsid w:val="003910CB"/>
    <w:rsid w:val="00391C93"/>
    <w:rsid w:val="00391CE0"/>
    <w:rsid w:val="00391E3C"/>
    <w:rsid w:val="00392223"/>
    <w:rsid w:val="003923C0"/>
    <w:rsid w:val="00392528"/>
    <w:rsid w:val="003930F7"/>
    <w:rsid w:val="00393741"/>
    <w:rsid w:val="00393B69"/>
    <w:rsid w:val="00393D9D"/>
    <w:rsid w:val="00393E0F"/>
    <w:rsid w:val="00393E82"/>
    <w:rsid w:val="00394A01"/>
    <w:rsid w:val="00394AEA"/>
    <w:rsid w:val="00394DA6"/>
    <w:rsid w:val="00394E78"/>
    <w:rsid w:val="00394EF6"/>
    <w:rsid w:val="00395046"/>
    <w:rsid w:val="0039520D"/>
    <w:rsid w:val="003953A5"/>
    <w:rsid w:val="00395634"/>
    <w:rsid w:val="003956CC"/>
    <w:rsid w:val="00395AA5"/>
    <w:rsid w:val="00396081"/>
    <w:rsid w:val="00396124"/>
    <w:rsid w:val="003961CC"/>
    <w:rsid w:val="0039627C"/>
    <w:rsid w:val="003966B9"/>
    <w:rsid w:val="003967DC"/>
    <w:rsid w:val="00396A67"/>
    <w:rsid w:val="00396B19"/>
    <w:rsid w:val="00396C34"/>
    <w:rsid w:val="00396D05"/>
    <w:rsid w:val="00396FBC"/>
    <w:rsid w:val="003971CB"/>
    <w:rsid w:val="00397787"/>
    <w:rsid w:val="00397845"/>
    <w:rsid w:val="003979A7"/>
    <w:rsid w:val="003A012E"/>
    <w:rsid w:val="003A05CB"/>
    <w:rsid w:val="003A0956"/>
    <w:rsid w:val="003A1139"/>
    <w:rsid w:val="003A1361"/>
    <w:rsid w:val="003A140D"/>
    <w:rsid w:val="003A1455"/>
    <w:rsid w:val="003A1520"/>
    <w:rsid w:val="003A177E"/>
    <w:rsid w:val="003A1E8C"/>
    <w:rsid w:val="003A2301"/>
    <w:rsid w:val="003A236B"/>
    <w:rsid w:val="003A2437"/>
    <w:rsid w:val="003A2663"/>
    <w:rsid w:val="003A291B"/>
    <w:rsid w:val="003A3208"/>
    <w:rsid w:val="003A3784"/>
    <w:rsid w:val="003A3818"/>
    <w:rsid w:val="003A3D95"/>
    <w:rsid w:val="003A4589"/>
    <w:rsid w:val="003A4806"/>
    <w:rsid w:val="003A49AE"/>
    <w:rsid w:val="003A4A6A"/>
    <w:rsid w:val="003A507C"/>
    <w:rsid w:val="003A5206"/>
    <w:rsid w:val="003A5225"/>
    <w:rsid w:val="003A5254"/>
    <w:rsid w:val="003A5435"/>
    <w:rsid w:val="003A5724"/>
    <w:rsid w:val="003A589B"/>
    <w:rsid w:val="003A5B15"/>
    <w:rsid w:val="003A5B6D"/>
    <w:rsid w:val="003A5EAF"/>
    <w:rsid w:val="003A5FE6"/>
    <w:rsid w:val="003A6CA3"/>
    <w:rsid w:val="003A6DF9"/>
    <w:rsid w:val="003A7388"/>
    <w:rsid w:val="003A7517"/>
    <w:rsid w:val="003A7923"/>
    <w:rsid w:val="003A7951"/>
    <w:rsid w:val="003A7B28"/>
    <w:rsid w:val="003A7B8E"/>
    <w:rsid w:val="003A7DBB"/>
    <w:rsid w:val="003A7E69"/>
    <w:rsid w:val="003B0211"/>
    <w:rsid w:val="003B0A2C"/>
    <w:rsid w:val="003B0BC8"/>
    <w:rsid w:val="003B0F13"/>
    <w:rsid w:val="003B1403"/>
    <w:rsid w:val="003B1DD2"/>
    <w:rsid w:val="003B2790"/>
    <w:rsid w:val="003B2A10"/>
    <w:rsid w:val="003B341F"/>
    <w:rsid w:val="003B3BE7"/>
    <w:rsid w:val="003B3ECA"/>
    <w:rsid w:val="003B3F6B"/>
    <w:rsid w:val="003B3F84"/>
    <w:rsid w:val="003B4022"/>
    <w:rsid w:val="003B42FD"/>
    <w:rsid w:val="003B4356"/>
    <w:rsid w:val="003B44F7"/>
    <w:rsid w:val="003B45C6"/>
    <w:rsid w:val="003B4A64"/>
    <w:rsid w:val="003B4B01"/>
    <w:rsid w:val="003B4B1B"/>
    <w:rsid w:val="003B506B"/>
    <w:rsid w:val="003B51B7"/>
    <w:rsid w:val="003B5487"/>
    <w:rsid w:val="003B559C"/>
    <w:rsid w:val="003B5AD9"/>
    <w:rsid w:val="003B5DA7"/>
    <w:rsid w:val="003B6391"/>
    <w:rsid w:val="003B64E4"/>
    <w:rsid w:val="003B6674"/>
    <w:rsid w:val="003B69B8"/>
    <w:rsid w:val="003B70A6"/>
    <w:rsid w:val="003B7389"/>
    <w:rsid w:val="003B747D"/>
    <w:rsid w:val="003B74BE"/>
    <w:rsid w:val="003B7716"/>
    <w:rsid w:val="003B7760"/>
    <w:rsid w:val="003B7825"/>
    <w:rsid w:val="003B79B4"/>
    <w:rsid w:val="003B7B58"/>
    <w:rsid w:val="003B7CF3"/>
    <w:rsid w:val="003B7D85"/>
    <w:rsid w:val="003B7FC4"/>
    <w:rsid w:val="003C023F"/>
    <w:rsid w:val="003C0599"/>
    <w:rsid w:val="003C1A83"/>
    <w:rsid w:val="003C1DE1"/>
    <w:rsid w:val="003C1E5E"/>
    <w:rsid w:val="003C20FC"/>
    <w:rsid w:val="003C21DC"/>
    <w:rsid w:val="003C23F0"/>
    <w:rsid w:val="003C269F"/>
    <w:rsid w:val="003C2738"/>
    <w:rsid w:val="003C291C"/>
    <w:rsid w:val="003C2C4B"/>
    <w:rsid w:val="003C2EAA"/>
    <w:rsid w:val="003C302C"/>
    <w:rsid w:val="003C37FF"/>
    <w:rsid w:val="003C386C"/>
    <w:rsid w:val="003C3991"/>
    <w:rsid w:val="003C3C33"/>
    <w:rsid w:val="003C3D33"/>
    <w:rsid w:val="003C4110"/>
    <w:rsid w:val="003C411F"/>
    <w:rsid w:val="003C4140"/>
    <w:rsid w:val="003C4247"/>
    <w:rsid w:val="003C4334"/>
    <w:rsid w:val="003C46C8"/>
    <w:rsid w:val="003C4739"/>
    <w:rsid w:val="003C48FC"/>
    <w:rsid w:val="003C4B42"/>
    <w:rsid w:val="003C4C92"/>
    <w:rsid w:val="003C4D4F"/>
    <w:rsid w:val="003C4DC8"/>
    <w:rsid w:val="003C5327"/>
    <w:rsid w:val="003C54A9"/>
    <w:rsid w:val="003C5756"/>
    <w:rsid w:val="003C5ADC"/>
    <w:rsid w:val="003C63D2"/>
    <w:rsid w:val="003C64F2"/>
    <w:rsid w:val="003C696D"/>
    <w:rsid w:val="003C69D1"/>
    <w:rsid w:val="003C6C8D"/>
    <w:rsid w:val="003C6D27"/>
    <w:rsid w:val="003C6E67"/>
    <w:rsid w:val="003C72F1"/>
    <w:rsid w:val="003C775F"/>
    <w:rsid w:val="003C7AE0"/>
    <w:rsid w:val="003C7CAB"/>
    <w:rsid w:val="003D00BE"/>
    <w:rsid w:val="003D0754"/>
    <w:rsid w:val="003D09DC"/>
    <w:rsid w:val="003D1469"/>
    <w:rsid w:val="003D169D"/>
    <w:rsid w:val="003D1806"/>
    <w:rsid w:val="003D1813"/>
    <w:rsid w:val="003D1915"/>
    <w:rsid w:val="003D1ACF"/>
    <w:rsid w:val="003D1F92"/>
    <w:rsid w:val="003D259E"/>
    <w:rsid w:val="003D2795"/>
    <w:rsid w:val="003D27EE"/>
    <w:rsid w:val="003D295F"/>
    <w:rsid w:val="003D2BED"/>
    <w:rsid w:val="003D30CB"/>
    <w:rsid w:val="003D3156"/>
    <w:rsid w:val="003D31FA"/>
    <w:rsid w:val="003D3233"/>
    <w:rsid w:val="003D3481"/>
    <w:rsid w:val="003D3B07"/>
    <w:rsid w:val="003D3F50"/>
    <w:rsid w:val="003D4192"/>
    <w:rsid w:val="003D4454"/>
    <w:rsid w:val="003D4476"/>
    <w:rsid w:val="003D4AD4"/>
    <w:rsid w:val="003D4DE1"/>
    <w:rsid w:val="003D5045"/>
    <w:rsid w:val="003D50AA"/>
    <w:rsid w:val="003D5489"/>
    <w:rsid w:val="003D5530"/>
    <w:rsid w:val="003D573E"/>
    <w:rsid w:val="003D5AAD"/>
    <w:rsid w:val="003D5B06"/>
    <w:rsid w:val="003D5C36"/>
    <w:rsid w:val="003D5C69"/>
    <w:rsid w:val="003D5CD2"/>
    <w:rsid w:val="003D5DEB"/>
    <w:rsid w:val="003D609E"/>
    <w:rsid w:val="003D662E"/>
    <w:rsid w:val="003D66B6"/>
    <w:rsid w:val="003D687C"/>
    <w:rsid w:val="003D6941"/>
    <w:rsid w:val="003D74A6"/>
    <w:rsid w:val="003D7C3A"/>
    <w:rsid w:val="003D7D6B"/>
    <w:rsid w:val="003D7F05"/>
    <w:rsid w:val="003D7F97"/>
    <w:rsid w:val="003E047A"/>
    <w:rsid w:val="003E04A1"/>
    <w:rsid w:val="003E0678"/>
    <w:rsid w:val="003E091E"/>
    <w:rsid w:val="003E0CBC"/>
    <w:rsid w:val="003E106D"/>
    <w:rsid w:val="003E12F5"/>
    <w:rsid w:val="003E18A9"/>
    <w:rsid w:val="003E1C0F"/>
    <w:rsid w:val="003E2111"/>
    <w:rsid w:val="003E27DC"/>
    <w:rsid w:val="003E27F5"/>
    <w:rsid w:val="003E2A70"/>
    <w:rsid w:val="003E2E22"/>
    <w:rsid w:val="003E3332"/>
    <w:rsid w:val="003E33CA"/>
    <w:rsid w:val="003E35DB"/>
    <w:rsid w:val="003E371F"/>
    <w:rsid w:val="003E3D73"/>
    <w:rsid w:val="003E3F1B"/>
    <w:rsid w:val="003E4236"/>
    <w:rsid w:val="003E425D"/>
    <w:rsid w:val="003E449C"/>
    <w:rsid w:val="003E459B"/>
    <w:rsid w:val="003E4922"/>
    <w:rsid w:val="003E4B14"/>
    <w:rsid w:val="003E5584"/>
    <w:rsid w:val="003E5A58"/>
    <w:rsid w:val="003E5BE1"/>
    <w:rsid w:val="003E5CBC"/>
    <w:rsid w:val="003E5D38"/>
    <w:rsid w:val="003E5F7D"/>
    <w:rsid w:val="003E6013"/>
    <w:rsid w:val="003E6300"/>
    <w:rsid w:val="003E6BBA"/>
    <w:rsid w:val="003E6BF0"/>
    <w:rsid w:val="003E6F35"/>
    <w:rsid w:val="003E72CE"/>
    <w:rsid w:val="003E72D6"/>
    <w:rsid w:val="003E7A30"/>
    <w:rsid w:val="003F072D"/>
    <w:rsid w:val="003F1034"/>
    <w:rsid w:val="003F12FD"/>
    <w:rsid w:val="003F16FD"/>
    <w:rsid w:val="003F1AF7"/>
    <w:rsid w:val="003F1C0F"/>
    <w:rsid w:val="003F1DD6"/>
    <w:rsid w:val="003F1ECC"/>
    <w:rsid w:val="003F1FD4"/>
    <w:rsid w:val="003F214F"/>
    <w:rsid w:val="003F2307"/>
    <w:rsid w:val="003F2415"/>
    <w:rsid w:val="003F2939"/>
    <w:rsid w:val="003F2E02"/>
    <w:rsid w:val="003F2E94"/>
    <w:rsid w:val="003F2F4D"/>
    <w:rsid w:val="003F30F7"/>
    <w:rsid w:val="003F3591"/>
    <w:rsid w:val="003F413E"/>
    <w:rsid w:val="003F438D"/>
    <w:rsid w:val="003F43E1"/>
    <w:rsid w:val="003F4538"/>
    <w:rsid w:val="003F4942"/>
    <w:rsid w:val="003F5118"/>
    <w:rsid w:val="003F5135"/>
    <w:rsid w:val="003F5156"/>
    <w:rsid w:val="003F52EB"/>
    <w:rsid w:val="003F5402"/>
    <w:rsid w:val="003F546E"/>
    <w:rsid w:val="003F54A2"/>
    <w:rsid w:val="003F575E"/>
    <w:rsid w:val="003F5768"/>
    <w:rsid w:val="003F5A68"/>
    <w:rsid w:val="003F5C64"/>
    <w:rsid w:val="003F6126"/>
    <w:rsid w:val="003F63D5"/>
    <w:rsid w:val="003F6492"/>
    <w:rsid w:val="003F64AE"/>
    <w:rsid w:val="003F69E7"/>
    <w:rsid w:val="003F69EE"/>
    <w:rsid w:val="003F6DCC"/>
    <w:rsid w:val="003F7084"/>
    <w:rsid w:val="003F74E1"/>
    <w:rsid w:val="00400325"/>
    <w:rsid w:val="00400F07"/>
    <w:rsid w:val="0040106A"/>
    <w:rsid w:val="004012AD"/>
    <w:rsid w:val="00401482"/>
    <w:rsid w:val="004014E8"/>
    <w:rsid w:val="00401518"/>
    <w:rsid w:val="00401762"/>
    <w:rsid w:val="00401950"/>
    <w:rsid w:val="00401DBF"/>
    <w:rsid w:val="00401FAC"/>
    <w:rsid w:val="00402F01"/>
    <w:rsid w:val="0040302F"/>
    <w:rsid w:val="00403188"/>
    <w:rsid w:val="0040345E"/>
    <w:rsid w:val="00403CA4"/>
    <w:rsid w:val="00403D63"/>
    <w:rsid w:val="00403E61"/>
    <w:rsid w:val="0040406E"/>
    <w:rsid w:val="0040456B"/>
    <w:rsid w:val="004049A8"/>
    <w:rsid w:val="00404BE6"/>
    <w:rsid w:val="00404D75"/>
    <w:rsid w:val="00405216"/>
    <w:rsid w:val="00405AD9"/>
    <w:rsid w:val="00405DBC"/>
    <w:rsid w:val="004064D3"/>
    <w:rsid w:val="00406539"/>
    <w:rsid w:val="004068EB"/>
    <w:rsid w:val="00406D7E"/>
    <w:rsid w:val="00406F2D"/>
    <w:rsid w:val="00407458"/>
    <w:rsid w:val="00407579"/>
    <w:rsid w:val="004076B1"/>
    <w:rsid w:val="004104FE"/>
    <w:rsid w:val="00410844"/>
    <w:rsid w:val="0041087F"/>
    <w:rsid w:val="004113DF"/>
    <w:rsid w:val="00411612"/>
    <w:rsid w:val="004117BB"/>
    <w:rsid w:val="00411ACA"/>
    <w:rsid w:val="00412028"/>
    <w:rsid w:val="0041205A"/>
    <w:rsid w:val="004120D5"/>
    <w:rsid w:val="00412194"/>
    <w:rsid w:val="0041219A"/>
    <w:rsid w:val="004125FB"/>
    <w:rsid w:val="00412676"/>
    <w:rsid w:val="00412A4F"/>
    <w:rsid w:val="0041305A"/>
    <w:rsid w:val="004137AF"/>
    <w:rsid w:val="004137EA"/>
    <w:rsid w:val="00413888"/>
    <w:rsid w:val="004138D1"/>
    <w:rsid w:val="0041395F"/>
    <w:rsid w:val="00413A15"/>
    <w:rsid w:val="00413E14"/>
    <w:rsid w:val="0041404D"/>
    <w:rsid w:val="004142F4"/>
    <w:rsid w:val="0041453B"/>
    <w:rsid w:val="004146CA"/>
    <w:rsid w:val="00415248"/>
    <w:rsid w:val="004154BD"/>
    <w:rsid w:val="004156B3"/>
    <w:rsid w:val="0041586F"/>
    <w:rsid w:val="004158C4"/>
    <w:rsid w:val="00415D96"/>
    <w:rsid w:val="00415DAE"/>
    <w:rsid w:val="0041602E"/>
    <w:rsid w:val="004163B5"/>
    <w:rsid w:val="00416542"/>
    <w:rsid w:val="00416666"/>
    <w:rsid w:val="00416B7A"/>
    <w:rsid w:val="0041702A"/>
    <w:rsid w:val="004172DB"/>
    <w:rsid w:val="00417392"/>
    <w:rsid w:val="004176F8"/>
    <w:rsid w:val="00417D22"/>
    <w:rsid w:val="00417F48"/>
    <w:rsid w:val="0042006C"/>
    <w:rsid w:val="00420C9F"/>
    <w:rsid w:val="0042106C"/>
    <w:rsid w:val="0042131C"/>
    <w:rsid w:val="00421736"/>
    <w:rsid w:val="00421831"/>
    <w:rsid w:val="00421A94"/>
    <w:rsid w:val="00421BA0"/>
    <w:rsid w:val="0042206A"/>
    <w:rsid w:val="004220C7"/>
    <w:rsid w:val="004222DA"/>
    <w:rsid w:val="00422FB1"/>
    <w:rsid w:val="004243F5"/>
    <w:rsid w:val="004244BB"/>
    <w:rsid w:val="004245D5"/>
    <w:rsid w:val="00424D92"/>
    <w:rsid w:val="00424EA2"/>
    <w:rsid w:val="00424EE9"/>
    <w:rsid w:val="00425469"/>
    <w:rsid w:val="0042604C"/>
    <w:rsid w:val="004262B4"/>
    <w:rsid w:val="00426799"/>
    <w:rsid w:val="00426999"/>
    <w:rsid w:val="004269AE"/>
    <w:rsid w:val="00426D23"/>
    <w:rsid w:val="00426FB7"/>
    <w:rsid w:val="00426FF5"/>
    <w:rsid w:val="004270F3"/>
    <w:rsid w:val="004271B3"/>
    <w:rsid w:val="004272C1"/>
    <w:rsid w:val="00427300"/>
    <w:rsid w:val="0042733B"/>
    <w:rsid w:val="0042763D"/>
    <w:rsid w:val="00427DD0"/>
    <w:rsid w:val="00430295"/>
    <w:rsid w:val="004305F7"/>
    <w:rsid w:val="00430B1A"/>
    <w:rsid w:val="00430CF5"/>
    <w:rsid w:val="00430EBC"/>
    <w:rsid w:val="00431261"/>
    <w:rsid w:val="004313D4"/>
    <w:rsid w:val="00431FDB"/>
    <w:rsid w:val="00432241"/>
    <w:rsid w:val="00432344"/>
    <w:rsid w:val="00432420"/>
    <w:rsid w:val="00432428"/>
    <w:rsid w:val="0043262F"/>
    <w:rsid w:val="004331D6"/>
    <w:rsid w:val="004333DA"/>
    <w:rsid w:val="00433CD1"/>
    <w:rsid w:val="00433EED"/>
    <w:rsid w:val="004341FC"/>
    <w:rsid w:val="004347A0"/>
    <w:rsid w:val="00434A14"/>
    <w:rsid w:val="00434ED1"/>
    <w:rsid w:val="00435D5C"/>
    <w:rsid w:val="00435E53"/>
    <w:rsid w:val="0043652E"/>
    <w:rsid w:val="00436A4A"/>
    <w:rsid w:val="00436A4E"/>
    <w:rsid w:val="00436C86"/>
    <w:rsid w:val="00436E59"/>
    <w:rsid w:val="00437183"/>
    <w:rsid w:val="00437A3A"/>
    <w:rsid w:val="00437AC2"/>
    <w:rsid w:val="00437BA6"/>
    <w:rsid w:val="00437D7D"/>
    <w:rsid w:val="00440291"/>
    <w:rsid w:val="0044036A"/>
    <w:rsid w:val="0044081D"/>
    <w:rsid w:val="0044088D"/>
    <w:rsid w:val="00440B2C"/>
    <w:rsid w:val="00440F8B"/>
    <w:rsid w:val="00441234"/>
    <w:rsid w:val="004416DF"/>
    <w:rsid w:val="00441A6C"/>
    <w:rsid w:val="00442175"/>
    <w:rsid w:val="004424DA"/>
    <w:rsid w:val="00442797"/>
    <w:rsid w:val="00442835"/>
    <w:rsid w:val="0044285C"/>
    <w:rsid w:val="00442B5F"/>
    <w:rsid w:val="00442CBF"/>
    <w:rsid w:val="0044313E"/>
    <w:rsid w:val="00443536"/>
    <w:rsid w:val="004438C1"/>
    <w:rsid w:val="004438CE"/>
    <w:rsid w:val="0044390C"/>
    <w:rsid w:val="004439BB"/>
    <w:rsid w:val="00443A70"/>
    <w:rsid w:val="00444695"/>
    <w:rsid w:val="004449E5"/>
    <w:rsid w:val="00444A2C"/>
    <w:rsid w:val="00444DD1"/>
    <w:rsid w:val="0044511C"/>
    <w:rsid w:val="0044513A"/>
    <w:rsid w:val="004453C9"/>
    <w:rsid w:val="004455C8"/>
    <w:rsid w:val="004458EB"/>
    <w:rsid w:val="00445B1A"/>
    <w:rsid w:val="00445B22"/>
    <w:rsid w:val="00446185"/>
    <w:rsid w:val="00446460"/>
    <w:rsid w:val="0044651D"/>
    <w:rsid w:val="0044686B"/>
    <w:rsid w:val="00446A42"/>
    <w:rsid w:val="00446B00"/>
    <w:rsid w:val="00446B97"/>
    <w:rsid w:val="0044717C"/>
    <w:rsid w:val="00447879"/>
    <w:rsid w:val="00447C2D"/>
    <w:rsid w:val="00447D9E"/>
    <w:rsid w:val="00447DDA"/>
    <w:rsid w:val="00447E25"/>
    <w:rsid w:val="00447EAF"/>
    <w:rsid w:val="00447ED1"/>
    <w:rsid w:val="0045013D"/>
    <w:rsid w:val="0045042E"/>
    <w:rsid w:val="00450660"/>
    <w:rsid w:val="00450690"/>
    <w:rsid w:val="00450961"/>
    <w:rsid w:val="00450979"/>
    <w:rsid w:val="004509B6"/>
    <w:rsid w:val="00450D4C"/>
    <w:rsid w:val="0045118E"/>
    <w:rsid w:val="00451496"/>
    <w:rsid w:val="004516CD"/>
    <w:rsid w:val="00451757"/>
    <w:rsid w:val="00451968"/>
    <w:rsid w:val="00451B04"/>
    <w:rsid w:val="00451C23"/>
    <w:rsid w:val="004520DA"/>
    <w:rsid w:val="0045215A"/>
    <w:rsid w:val="00452397"/>
    <w:rsid w:val="00452630"/>
    <w:rsid w:val="00452666"/>
    <w:rsid w:val="00452AAA"/>
    <w:rsid w:val="00452AC3"/>
    <w:rsid w:val="00452F2F"/>
    <w:rsid w:val="00453030"/>
    <w:rsid w:val="00453132"/>
    <w:rsid w:val="004534D5"/>
    <w:rsid w:val="00453510"/>
    <w:rsid w:val="00453727"/>
    <w:rsid w:val="004537DB"/>
    <w:rsid w:val="00453C8A"/>
    <w:rsid w:val="00453D3F"/>
    <w:rsid w:val="004542A4"/>
    <w:rsid w:val="0045431A"/>
    <w:rsid w:val="00454BDA"/>
    <w:rsid w:val="00454F7C"/>
    <w:rsid w:val="00455205"/>
    <w:rsid w:val="00455211"/>
    <w:rsid w:val="00455534"/>
    <w:rsid w:val="00455548"/>
    <w:rsid w:val="00455553"/>
    <w:rsid w:val="0045563B"/>
    <w:rsid w:val="004556F5"/>
    <w:rsid w:val="00455881"/>
    <w:rsid w:val="0045589E"/>
    <w:rsid w:val="00455C59"/>
    <w:rsid w:val="00455C5E"/>
    <w:rsid w:val="00455D95"/>
    <w:rsid w:val="00455E85"/>
    <w:rsid w:val="0045621B"/>
    <w:rsid w:val="0045692C"/>
    <w:rsid w:val="004572E5"/>
    <w:rsid w:val="004578CC"/>
    <w:rsid w:val="004601A4"/>
    <w:rsid w:val="0046062F"/>
    <w:rsid w:val="00460E15"/>
    <w:rsid w:val="00461337"/>
    <w:rsid w:val="00461586"/>
    <w:rsid w:val="00461704"/>
    <w:rsid w:val="0046188D"/>
    <w:rsid w:val="0046192D"/>
    <w:rsid w:val="00461BDF"/>
    <w:rsid w:val="00461F67"/>
    <w:rsid w:val="00462370"/>
    <w:rsid w:val="004623C8"/>
    <w:rsid w:val="004625C6"/>
    <w:rsid w:val="0046283E"/>
    <w:rsid w:val="00462950"/>
    <w:rsid w:val="00462B1F"/>
    <w:rsid w:val="00462BB9"/>
    <w:rsid w:val="00462F58"/>
    <w:rsid w:val="00462F6F"/>
    <w:rsid w:val="004630B8"/>
    <w:rsid w:val="00463479"/>
    <w:rsid w:val="00463690"/>
    <w:rsid w:val="00463DB2"/>
    <w:rsid w:val="0046406A"/>
    <w:rsid w:val="00464196"/>
    <w:rsid w:val="00464735"/>
    <w:rsid w:val="004648CE"/>
    <w:rsid w:val="00464EDE"/>
    <w:rsid w:val="004655C0"/>
    <w:rsid w:val="00465A09"/>
    <w:rsid w:val="00466056"/>
    <w:rsid w:val="004661EB"/>
    <w:rsid w:val="004666D3"/>
    <w:rsid w:val="00466768"/>
    <w:rsid w:val="00466A42"/>
    <w:rsid w:val="00466D9D"/>
    <w:rsid w:val="00466FBB"/>
    <w:rsid w:val="004673BD"/>
    <w:rsid w:val="00467744"/>
    <w:rsid w:val="00467B74"/>
    <w:rsid w:val="00467EC7"/>
    <w:rsid w:val="00470414"/>
    <w:rsid w:val="00470A7D"/>
    <w:rsid w:val="00470E2C"/>
    <w:rsid w:val="00470E4A"/>
    <w:rsid w:val="00470EE3"/>
    <w:rsid w:val="00471633"/>
    <w:rsid w:val="00471A35"/>
    <w:rsid w:val="00471B6A"/>
    <w:rsid w:val="00471DE3"/>
    <w:rsid w:val="0047237A"/>
    <w:rsid w:val="004725D6"/>
    <w:rsid w:val="00473329"/>
    <w:rsid w:val="00473826"/>
    <w:rsid w:val="00473BBC"/>
    <w:rsid w:val="004741BC"/>
    <w:rsid w:val="004742F8"/>
    <w:rsid w:val="00474669"/>
    <w:rsid w:val="0047472C"/>
    <w:rsid w:val="00474795"/>
    <w:rsid w:val="00474796"/>
    <w:rsid w:val="00474C18"/>
    <w:rsid w:val="00474ED7"/>
    <w:rsid w:val="00475166"/>
    <w:rsid w:val="004752F2"/>
    <w:rsid w:val="00475337"/>
    <w:rsid w:val="0047567E"/>
    <w:rsid w:val="00475B7B"/>
    <w:rsid w:val="004760D2"/>
    <w:rsid w:val="0047639B"/>
    <w:rsid w:val="00476944"/>
    <w:rsid w:val="00476B0D"/>
    <w:rsid w:val="0047710A"/>
    <w:rsid w:val="004778E8"/>
    <w:rsid w:val="00477C66"/>
    <w:rsid w:val="0048008A"/>
    <w:rsid w:val="004802FC"/>
    <w:rsid w:val="004804C8"/>
    <w:rsid w:val="0048051C"/>
    <w:rsid w:val="004805C3"/>
    <w:rsid w:val="004806A0"/>
    <w:rsid w:val="00480760"/>
    <w:rsid w:val="00480A97"/>
    <w:rsid w:val="00480B6E"/>
    <w:rsid w:val="00480B8C"/>
    <w:rsid w:val="00480F8F"/>
    <w:rsid w:val="00480FA8"/>
    <w:rsid w:val="004815F6"/>
    <w:rsid w:val="00481707"/>
    <w:rsid w:val="00481B23"/>
    <w:rsid w:val="00481B93"/>
    <w:rsid w:val="00481CD0"/>
    <w:rsid w:val="00482696"/>
    <w:rsid w:val="00483137"/>
    <w:rsid w:val="00483517"/>
    <w:rsid w:val="004839BB"/>
    <w:rsid w:val="00484970"/>
    <w:rsid w:val="00484D24"/>
    <w:rsid w:val="0048551A"/>
    <w:rsid w:val="0048574A"/>
    <w:rsid w:val="0048598C"/>
    <w:rsid w:val="00485A42"/>
    <w:rsid w:val="0048623A"/>
    <w:rsid w:val="004869E8"/>
    <w:rsid w:val="00486A29"/>
    <w:rsid w:val="00486BCE"/>
    <w:rsid w:val="00486E37"/>
    <w:rsid w:val="00486EEC"/>
    <w:rsid w:val="00487439"/>
    <w:rsid w:val="00487A1A"/>
    <w:rsid w:val="00487A36"/>
    <w:rsid w:val="00487DBC"/>
    <w:rsid w:val="00490000"/>
    <w:rsid w:val="004901D1"/>
    <w:rsid w:val="00490407"/>
    <w:rsid w:val="0049043D"/>
    <w:rsid w:val="0049048F"/>
    <w:rsid w:val="00490529"/>
    <w:rsid w:val="0049054D"/>
    <w:rsid w:val="004908E1"/>
    <w:rsid w:val="00490CAC"/>
    <w:rsid w:val="00490ED6"/>
    <w:rsid w:val="00491478"/>
    <w:rsid w:val="00491596"/>
    <w:rsid w:val="00491945"/>
    <w:rsid w:val="00491B31"/>
    <w:rsid w:val="00491BCD"/>
    <w:rsid w:val="00491C30"/>
    <w:rsid w:val="00491C79"/>
    <w:rsid w:val="0049248C"/>
    <w:rsid w:val="00492628"/>
    <w:rsid w:val="0049263F"/>
    <w:rsid w:val="00492B36"/>
    <w:rsid w:val="00492BED"/>
    <w:rsid w:val="00492ECF"/>
    <w:rsid w:val="00492F7C"/>
    <w:rsid w:val="00493A53"/>
    <w:rsid w:val="00493C36"/>
    <w:rsid w:val="00493E4A"/>
    <w:rsid w:val="00493F9A"/>
    <w:rsid w:val="00493FD2"/>
    <w:rsid w:val="00494201"/>
    <w:rsid w:val="004943D3"/>
    <w:rsid w:val="004949AE"/>
    <w:rsid w:val="00495A7B"/>
    <w:rsid w:val="00495DD0"/>
    <w:rsid w:val="00495F91"/>
    <w:rsid w:val="004960F4"/>
    <w:rsid w:val="004964C5"/>
    <w:rsid w:val="004968B9"/>
    <w:rsid w:val="00496D2E"/>
    <w:rsid w:val="00496DEA"/>
    <w:rsid w:val="00496F5C"/>
    <w:rsid w:val="00497673"/>
    <w:rsid w:val="00497962"/>
    <w:rsid w:val="00497C12"/>
    <w:rsid w:val="00497E92"/>
    <w:rsid w:val="00497FA6"/>
    <w:rsid w:val="004A015F"/>
    <w:rsid w:val="004A01E9"/>
    <w:rsid w:val="004A0293"/>
    <w:rsid w:val="004A031B"/>
    <w:rsid w:val="004A0A24"/>
    <w:rsid w:val="004A0C65"/>
    <w:rsid w:val="004A0C73"/>
    <w:rsid w:val="004A0EF3"/>
    <w:rsid w:val="004A1406"/>
    <w:rsid w:val="004A176D"/>
    <w:rsid w:val="004A1968"/>
    <w:rsid w:val="004A1BA6"/>
    <w:rsid w:val="004A2424"/>
    <w:rsid w:val="004A2F9F"/>
    <w:rsid w:val="004A30DC"/>
    <w:rsid w:val="004A36E6"/>
    <w:rsid w:val="004A36F0"/>
    <w:rsid w:val="004A3916"/>
    <w:rsid w:val="004A3944"/>
    <w:rsid w:val="004A3AC2"/>
    <w:rsid w:val="004A4016"/>
    <w:rsid w:val="004A4124"/>
    <w:rsid w:val="004A4218"/>
    <w:rsid w:val="004A4270"/>
    <w:rsid w:val="004A45B0"/>
    <w:rsid w:val="004A4CE8"/>
    <w:rsid w:val="004A501E"/>
    <w:rsid w:val="004A52A2"/>
    <w:rsid w:val="004A540F"/>
    <w:rsid w:val="004A5766"/>
    <w:rsid w:val="004A57C1"/>
    <w:rsid w:val="004A5A37"/>
    <w:rsid w:val="004A61AB"/>
    <w:rsid w:val="004A6E48"/>
    <w:rsid w:val="004A6E60"/>
    <w:rsid w:val="004A6F46"/>
    <w:rsid w:val="004A71DD"/>
    <w:rsid w:val="004A7348"/>
    <w:rsid w:val="004A73D2"/>
    <w:rsid w:val="004A74D4"/>
    <w:rsid w:val="004A778A"/>
    <w:rsid w:val="004A7C07"/>
    <w:rsid w:val="004B00AF"/>
    <w:rsid w:val="004B01F1"/>
    <w:rsid w:val="004B0613"/>
    <w:rsid w:val="004B0BFE"/>
    <w:rsid w:val="004B0E3B"/>
    <w:rsid w:val="004B1219"/>
    <w:rsid w:val="004B144E"/>
    <w:rsid w:val="004B1485"/>
    <w:rsid w:val="004B197F"/>
    <w:rsid w:val="004B1C93"/>
    <w:rsid w:val="004B1F65"/>
    <w:rsid w:val="004B21C0"/>
    <w:rsid w:val="004B24B5"/>
    <w:rsid w:val="004B295F"/>
    <w:rsid w:val="004B2A45"/>
    <w:rsid w:val="004B2B8B"/>
    <w:rsid w:val="004B2D65"/>
    <w:rsid w:val="004B2F73"/>
    <w:rsid w:val="004B2FFF"/>
    <w:rsid w:val="004B3225"/>
    <w:rsid w:val="004B327D"/>
    <w:rsid w:val="004B341B"/>
    <w:rsid w:val="004B3422"/>
    <w:rsid w:val="004B35E4"/>
    <w:rsid w:val="004B37B0"/>
    <w:rsid w:val="004B384E"/>
    <w:rsid w:val="004B39FF"/>
    <w:rsid w:val="004B3D0D"/>
    <w:rsid w:val="004B3D47"/>
    <w:rsid w:val="004B3D94"/>
    <w:rsid w:val="004B3F87"/>
    <w:rsid w:val="004B401A"/>
    <w:rsid w:val="004B450B"/>
    <w:rsid w:val="004B46EF"/>
    <w:rsid w:val="004B4B5A"/>
    <w:rsid w:val="004B4BC7"/>
    <w:rsid w:val="004B4DF9"/>
    <w:rsid w:val="004B5116"/>
    <w:rsid w:val="004B5270"/>
    <w:rsid w:val="004B53F5"/>
    <w:rsid w:val="004B55B2"/>
    <w:rsid w:val="004B5B36"/>
    <w:rsid w:val="004B5B94"/>
    <w:rsid w:val="004B5D1A"/>
    <w:rsid w:val="004B5D73"/>
    <w:rsid w:val="004B6059"/>
    <w:rsid w:val="004B6289"/>
    <w:rsid w:val="004B62FB"/>
    <w:rsid w:val="004B63CB"/>
    <w:rsid w:val="004B643E"/>
    <w:rsid w:val="004B696D"/>
    <w:rsid w:val="004B6C1B"/>
    <w:rsid w:val="004B6DD9"/>
    <w:rsid w:val="004B792A"/>
    <w:rsid w:val="004B7B32"/>
    <w:rsid w:val="004B7CD6"/>
    <w:rsid w:val="004C00D4"/>
    <w:rsid w:val="004C0209"/>
    <w:rsid w:val="004C0577"/>
    <w:rsid w:val="004C0584"/>
    <w:rsid w:val="004C05BF"/>
    <w:rsid w:val="004C0894"/>
    <w:rsid w:val="004C08C2"/>
    <w:rsid w:val="004C1185"/>
    <w:rsid w:val="004C1325"/>
    <w:rsid w:val="004C1D8A"/>
    <w:rsid w:val="004C1FA1"/>
    <w:rsid w:val="004C2119"/>
    <w:rsid w:val="004C26DB"/>
    <w:rsid w:val="004C26F4"/>
    <w:rsid w:val="004C26FF"/>
    <w:rsid w:val="004C2A3B"/>
    <w:rsid w:val="004C2CC5"/>
    <w:rsid w:val="004C2E9B"/>
    <w:rsid w:val="004C3066"/>
    <w:rsid w:val="004C3177"/>
    <w:rsid w:val="004C3295"/>
    <w:rsid w:val="004C33C7"/>
    <w:rsid w:val="004C38C5"/>
    <w:rsid w:val="004C39E9"/>
    <w:rsid w:val="004C3BC2"/>
    <w:rsid w:val="004C3F4C"/>
    <w:rsid w:val="004C4608"/>
    <w:rsid w:val="004C4B54"/>
    <w:rsid w:val="004C4DA6"/>
    <w:rsid w:val="004C53C2"/>
    <w:rsid w:val="004C5CBC"/>
    <w:rsid w:val="004C5EE0"/>
    <w:rsid w:val="004C61A8"/>
    <w:rsid w:val="004C6259"/>
    <w:rsid w:val="004C663F"/>
    <w:rsid w:val="004C6664"/>
    <w:rsid w:val="004C686E"/>
    <w:rsid w:val="004C687E"/>
    <w:rsid w:val="004C6C80"/>
    <w:rsid w:val="004C6FFA"/>
    <w:rsid w:val="004C7213"/>
    <w:rsid w:val="004C7422"/>
    <w:rsid w:val="004C753C"/>
    <w:rsid w:val="004C77C9"/>
    <w:rsid w:val="004C7ED2"/>
    <w:rsid w:val="004D0497"/>
    <w:rsid w:val="004D08D4"/>
    <w:rsid w:val="004D0D24"/>
    <w:rsid w:val="004D1012"/>
    <w:rsid w:val="004D12AD"/>
    <w:rsid w:val="004D12C6"/>
    <w:rsid w:val="004D14CE"/>
    <w:rsid w:val="004D1589"/>
    <w:rsid w:val="004D1C3C"/>
    <w:rsid w:val="004D2423"/>
    <w:rsid w:val="004D24B1"/>
    <w:rsid w:val="004D279F"/>
    <w:rsid w:val="004D2AF6"/>
    <w:rsid w:val="004D2C93"/>
    <w:rsid w:val="004D309B"/>
    <w:rsid w:val="004D38EE"/>
    <w:rsid w:val="004D3A15"/>
    <w:rsid w:val="004D3BF8"/>
    <w:rsid w:val="004D44F1"/>
    <w:rsid w:val="004D4584"/>
    <w:rsid w:val="004D494A"/>
    <w:rsid w:val="004D4C7B"/>
    <w:rsid w:val="004D4CE2"/>
    <w:rsid w:val="004D5260"/>
    <w:rsid w:val="004D552E"/>
    <w:rsid w:val="004D556C"/>
    <w:rsid w:val="004D5593"/>
    <w:rsid w:val="004D5AC0"/>
    <w:rsid w:val="004D5B10"/>
    <w:rsid w:val="004D5CFE"/>
    <w:rsid w:val="004D5F89"/>
    <w:rsid w:val="004D6619"/>
    <w:rsid w:val="004D6E95"/>
    <w:rsid w:val="004D7480"/>
    <w:rsid w:val="004D7977"/>
    <w:rsid w:val="004D7A12"/>
    <w:rsid w:val="004D7C33"/>
    <w:rsid w:val="004E01D0"/>
    <w:rsid w:val="004E04E8"/>
    <w:rsid w:val="004E0570"/>
    <w:rsid w:val="004E066A"/>
    <w:rsid w:val="004E08FD"/>
    <w:rsid w:val="004E0CFC"/>
    <w:rsid w:val="004E118C"/>
    <w:rsid w:val="004E1558"/>
    <w:rsid w:val="004E1764"/>
    <w:rsid w:val="004E17F2"/>
    <w:rsid w:val="004E1E00"/>
    <w:rsid w:val="004E1E24"/>
    <w:rsid w:val="004E25CF"/>
    <w:rsid w:val="004E2618"/>
    <w:rsid w:val="004E26F1"/>
    <w:rsid w:val="004E297E"/>
    <w:rsid w:val="004E2BE7"/>
    <w:rsid w:val="004E2E35"/>
    <w:rsid w:val="004E37B5"/>
    <w:rsid w:val="004E3A32"/>
    <w:rsid w:val="004E3C89"/>
    <w:rsid w:val="004E3F8F"/>
    <w:rsid w:val="004E40BB"/>
    <w:rsid w:val="004E40FF"/>
    <w:rsid w:val="004E41F1"/>
    <w:rsid w:val="004E4641"/>
    <w:rsid w:val="004E48BB"/>
    <w:rsid w:val="004E48C9"/>
    <w:rsid w:val="004E48FD"/>
    <w:rsid w:val="004E515B"/>
    <w:rsid w:val="004E530D"/>
    <w:rsid w:val="004E54C9"/>
    <w:rsid w:val="004E59E7"/>
    <w:rsid w:val="004E60D3"/>
    <w:rsid w:val="004E650D"/>
    <w:rsid w:val="004E66BE"/>
    <w:rsid w:val="004E6FF7"/>
    <w:rsid w:val="004E70A9"/>
    <w:rsid w:val="004E70B0"/>
    <w:rsid w:val="004E7316"/>
    <w:rsid w:val="004E76EB"/>
    <w:rsid w:val="004E78FA"/>
    <w:rsid w:val="004E7D0A"/>
    <w:rsid w:val="004E7D95"/>
    <w:rsid w:val="004E7DED"/>
    <w:rsid w:val="004F0720"/>
    <w:rsid w:val="004F0B0B"/>
    <w:rsid w:val="004F0F65"/>
    <w:rsid w:val="004F1206"/>
    <w:rsid w:val="004F15CF"/>
    <w:rsid w:val="004F187F"/>
    <w:rsid w:val="004F238A"/>
    <w:rsid w:val="004F2487"/>
    <w:rsid w:val="004F251A"/>
    <w:rsid w:val="004F2589"/>
    <w:rsid w:val="004F2745"/>
    <w:rsid w:val="004F2989"/>
    <w:rsid w:val="004F2F14"/>
    <w:rsid w:val="004F2F92"/>
    <w:rsid w:val="004F300F"/>
    <w:rsid w:val="004F3434"/>
    <w:rsid w:val="004F42AB"/>
    <w:rsid w:val="004F4653"/>
    <w:rsid w:val="004F4DF8"/>
    <w:rsid w:val="004F4E8F"/>
    <w:rsid w:val="004F52AA"/>
    <w:rsid w:val="004F53BB"/>
    <w:rsid w:val="004F571E"/>
    <w:rsid w:val="004F58EF"/>
    <w:rsid w:val="004F5A8D"/>
    <w:rsid w:val="004F5EBB"/>
    <w:rsid w:val="004F60C6"/>
    <w:rsid w:val="004F626D"/>
    <w:rsid w:val="004F645C"/>
    <w:rsid w:val="004F6857"/>
    <w:rsid w:val="004F6CC6"/>
    <w:rsid w:val="004F6F15"/>
    <w:rsid w:val="004F728B"/>
    <w:rsid w:val="004F744C"/>
    <w:rsid w:val="004F771B"/>
    <w:rsid w:val="004F7908"/>
    <w:rsid w:val="004F7972"/>
    <w:rsid w:val="004F7DDF"/>
    <w:rsid w:val="004F7EFC"/>
    <w:rsid w:val="005001B6"/>
    <w:rsid w:val="0050067F"/>
    <w:rsid w:val="00500CB3"/>
    <w:rsid w:val="00500CB8"/>
    <w:rsid w:val="00500D74"/>
    <w:rsid w:val="00500DF5"/>
    <w:rsid w:val="005015B6"/>
    <w:rsid w:val="00501618"/>
    <w:rsid w:val="0050169B"/>
    <w:rsid w:val="00501C4E"/>
    <w:rsid w:val="00501FB1"/>
    <w:rsid w:val="005020AA"/>
    <w:rsid w:val="005024CF"/>
    <w:rsid w:val="005026D3"/>
    <w:rsid w:val="00502E04"/>
    <w:rsid w:val="00502E5A"/>
    <w:rsid w:val="005031AA"/>
    <w:rsid w:val="005031B6"/>
    <w:rsid w:val="00503389"/>
    <w:rsid w:val="005034D0"/>
    <w:rsid w:val="00503694"/>
    <w:rsid w:val="005038B6"/>
    <w:rsid w:val="00503B98"/>
    <w:rsid w:val="00503E57"/>
    <w:rsid w:val="005041C0"/>
    <w:rsid w:val="00504498"/>
    <w:rsid w:val="0050476B"/>
    <w:rsid w:val="00504874"/>
    <w:rsid w:val="00504969"/>
    <w:rsid w:val="00504E5E"/>
    <w:rsid w:val="00504ED3"/>
    <w:rsid w:val="0050514D"/>
    <w:rsid w:val="0050537C"/>
    <w:rsid w:val="00505594"/>
    <w:rsid w:val="0050571A"/>
    <w:rsid w:val="00505935"/>
    <w:rsid w:val="00505A92"/>
    <w:rsid w:val="00505D22"/>
    <w:rsid w:val="00505D4F"/>
    <w:rsid w:val="00505D8A"/>
    <w:rsid w:val="00506159"/>
    <w:rsid w:val="0050624E"/>
    <w:rsid w:val="00506318"/>
    <w:rsid w:val="00506427"/>
    <w:rsid w:val="0050674C"/>
    <w:rsid w:val="00506D7C"/>
    <w:rsid w:val="00506F74"/>
    <w:rsid w:val="00506F88"/>
    <w:rsid w:val="0050745D"/>
    <w:rsid w:val="0050779A"/>
    <w:rsid w:val="00507CE3"/>
    <w:rsid w:val="00507E0C"/>
    <w:rsid w:val="00510336"/>
    <w:rsid w:val="005105D6"/>
    <w:rsid w:val="00510996"/>
    <w:rsid w:val="00510A69"/>
    <w:rsid w:val="00510C2B"/>
    <w:rsid w:val="00510D77"/>
    <w:rsid w:val="00510D8D"/>
    <w:rsid w:val="005110ED"/>
    <w:rsid w:val="00511141"/>
    <w:rsid w:val="005112FA"/>
    <w:rsid w:val="00511344"/>
    <w:rsid w:val="005113B5"/>
    <w:rsid w:val="00511586"/>
    <w:rsid w:val="005116C1"/>
    <w:rsid w:val="00511D3E"/>
    <w:rsid w:val="00511D47"/>
    <w:rsid w:val="00511DDA"/>
    <w:rsid w:val="00511FE3"/>
    <w:rsid w:val="00512251"/>
    <w:rsid w:val="0051230C"/>
    <w:rsid w:val="00512329"/>
    <w:rsid w:val="0051283E"/>
    <w:rsid w:val="0051396F"/>
    <w:rsid w:val="00513CD6"/>
    <w:rsid w:val="00513E17"/>
    <w:rsid w:val="0051489E"/>
    <w:rsid w:val="00514F3A"/>
    <w:rsid w:val="00515857"/>
    <w:rsid w:val="005158F9"/>
    <w:rsid w:val="00515B2E"/>
    <w:rsid w:val="00515CC5"/>
    <w:rsid w:val="00516061"/>
    <w:rsid w:val="005163F7"/>
    <w:rsid w:val="00516467"/>
    <w:rsid w:val="0051694A"/>
    <w:rsid w:val="00516AC6"/>
    <w:rsid w:val="00516B8C"/>
    <w:rsid w:val="005171F9"/>
    <w:rsid w:val="0051727D"/>
    <w:rsid w:val="0051769C"/>
    <w:rsid w:val="005177D0"/>
    <w:rsid w:val="00517D65"/>
    <w:rsid w:val="00517EA3"/>
    <w:rsid w:val="0052039D"/>
    <w:rsid w:val="00520949"/>
    <w:rsid w:val="005209A1"/>
    <w:rsid w:val="00520C70"/>
    <w:rsid w:val="00520CF6"/>
    <w:rsid w:val="00520DDE"/>
    <w:rsid w:val="00520E8A"/>
    <w:rsid w:val="005212D3"/>
    <w:rsid w:val="005217A3"/>
    <w:rsid w:val="00521EA8"/>
    <w:rsid w:val="00521EAC"/>
    <w:rsid w:val="005225EF"/>
    <w:rsid w:val="00522827"/>
    <w:rsid w:val="00522DD8"/>
    <w:rsid w:val="0052380D"/>
    <w:rsid w:val="00523861"/>
    <w:rsid w:val="00523B7B"/>
    <w:rsid w:val="00524619"/>
    <w:rsid w:val="00524AF4"/>
    <w:rsid w:val="00524F13"/>
    <w:rsid w:val="00525066"/>
    <w:rsid w:val="005250D7"/>
    <w:rsid w:val="005250F0"/>
    <w:rsid w:val="005253EC"/>
    <w:rsid w:val="0052594C"/>
    <w:rsid w:val="00525AF9"/>
    <w:rsid w:val="00525DAD"/>
    <w:rsid w:val="005261CF"/>
    <w:rsid w:val="0052665E"/>
    <w:rsid w:val="00526942"/>
    <w:rsid w:val="00526C47"/>
    <w:rsid w:val="00526F0F"/>
    <w:rsid w:val="00526FFC"/>
    <w:rsid w:val="00527119"/>
    <w:rsid w:val="005272FF"/>
    <w:rsid w:val="005278F6"/>
    <w:rsid w:val="00527980"/>
    <w:rsid w:val="00527A47"/>
    <w:rsid w:val="00527AF2"/>
    <w:rsid w:val="0053003C"/>
    <w:rsid w:val="0053018C"/>
    <w:rsid w:val="00530287"/>
    <w:rsid w:val="00530318"/>
    <w:rsid w:val="0053047C"/>
    <w:rsid w:val="005309DE"/>
    <w:rsid w:val="00530A56"/>
    <w:rsid w:val="00530C9E"/>
    <w:rsid w:val="00530D55"/>
    <w:rsid w:val="00530DF5"/>
    <w:rsid w:val="005312A8"/>
    <w:rsid w:val="0053149A"/>
    <w:rsid w:val="0053187F"/>
    <w:rsid w:val="00531A3B"/>
    <w:rsid w:val="00531FC7"/>
    <w:rsid w:val="005320AD"/>
    <w:rsid w:val="00532282"/>
    <w:rsid w:val="0053252F"/>
    <w:rsid w:val="00532E39"/>
    <w:rsid w:val="00532F98"/>
    <w:rsid w:val="005331C3"/>
    <w:rsid w:val="00533277"/>
    <w:rsid w:val="00533909"/>
    <w:rsid w:val="00534072"/>
    <w:rsid w:val="00534329"/>
    <w:rsid w:val="005344B4"/>
    <w:rsid w:val="00534800"/>
    <w:rsid w:val="00534C9B"/>
    <w:rsid w:val="00534E5F"/>
    <w:rsid w:val="005356C7"/>
    <w:rsid w:val="005358F4"/>
    <w:rsid w:val="0053599F"/>
    <w:rsid w:val="00535E74"/>
    <w:rsid w:val="005360B4"/>
    <w:rsid w:val="00536150"/>
    <w:rsid w:val="00536634"/>
    <w:rsid w:val="00536995"/>
    <w:rsid w:val="00536DD4"/>
    <w:rsid w:val="00536FD9"/>
    <w:rsid w:val="005371A1"/>
    <w:rsid w:val="005372C1"/>
    <w:rsid w:val="0053781B"/>
    <w:rsid w:val="00537956"/>
    <w:rsid w:val="00537AE1"/>
    <w:rsid w:val="00537DC2"/>
    <w:rsid w:val="00537FA1"/>
    <w:rsid w:val="005403AD"/>
    <w:rsid w:val="00540615"/>
    <w:rsid w:val="005408A0"/>
    <w:rsid w:val="00541401"/>
    <w:rsid w:val="00541891"/>
    <w:rsid w:val="005426FF"/>
    <w:rsid w:val="00542B47"/>
    <w:rsid w:val="00542EB3"/>
    <w:rsid w:val="005432AD"/>
    <w:rsid w:val="0054392A"/>
    <w:rsid w:val="00543992"/>
    <w:rsid w:val="00544015"/>
    <w:rsid w:val="0054405E"/>
    <w:rsid w:val="0054492C"/>
    <w:rsid w:val="00544C78"/>
    <w:rsid w:val="00545B95"/>
    <w:rsid w:val="00545C58"/>
    <w:rsid w:val="00546038"/>
    <w:rsid w:val="0054610A"/>
    <w:rsid w:val="005461AD"/>
    <w:rsid w:val="005461D3"/>
    <w:rsid w:val="0054620C"/>
    <w:rsid w:val="00546649"/>
    <w:rsid w:val="00546667"/>
    <w:rsid w:val="005468A6"/>
    <w:rsid w:val="00546DBE"/>
    <w:rsid w:val="005476AA"/>
    <w:rsid w:val="0054783B"/>
    <w:rsid w:val="0054792B"/>
    <w:rsid w:val="00547F53"/>
    <w:rsid w:val="00550324"/>
    <w:rsid w:val="00550693"/>
    <w:rsid w:val="005506B6"/>
    <w:rsid w:val="005506C2"/>
    <w:rsid w:val="005507FE"/>
    <w:rsid w:val="00550964"/>
    <w:rsid w:val="00550A64"/>
    <w:rsid w:val="00550D79"/>
    <w:rsid w:val="00550ED1"/>
    <w:rsid w:val="00550F54"/>
    <w:rsid w:val="00551BAA"/>
    <w:rsid w:val="0055206E"/>
    <w:rsid w:val="0055219B"/>
    <w:rsid w:val="0055244A"/>
    <w:rsid w:val="005525C1"/>
    <w:rsid w:val="005526B4"/>
    <w:rsid w:val="005527B2"/>
    <w:rsid w:val="00552A84"/>
    <w:rsid w:val="005531D5"/>
    <w:rsid w:val="005536CA"/>
    <w:rsid w:val="005542A9"/>
    <w:rsid w:val="00554307"/>
    <w:rsid w:val="005545C4"/>
    <w:rsid w:val="005549B0"/>
    <w:rsid w:val="00554E7B"/>
    <w:rsid w:val="00555543"/>
    <w:rsid w:val="00555D50"/>
    <w:rsid w:val="00556257"/>
    <w:rsid w:val="0055643B"/>
    <w:rsid w:val="0055657C"/>
    <w:rsid w:val="00556731"/>
    <w:rsid w:val="0055677B"/>
    <w:rsid w:val="00556B55"/>
    <w:rsid w:val="00557151"/>
    <w:rsid w:val="0055740F"/>
    <w:rsid w:val="00557723"/>
    <w:rsid w:val="00557740"/>
    <w:rsid w:val="0055795E"/>
    <w:rsid w:val="00557C8C"/>
    <w:rsid w:val="0056024A"/>
    <w:rsid w:val="005609B1"/>
    <w:rsid w:val="00560EC9"/>
    <w:rsid w:val="00561197"/>
    <w:rsid w:val="005617AE"/>
    <w:rsid w:val="00561962"/>
    <w:rsid w:val="00561D3D"/>
    <w:rsid w:val="005621A7"/>
    <w:rsid w:val="00562261"/>
    <w:rsid w:val="00562418"/>
    <w:rsid w:val="005625BD"/>
    <w:rsid w:val="0056276D"/>
    <w:rsid w:val="00562A6A"/>
    <w:rsid w:val="00562B44"/>
    <w:rsid w:val="00562CAB"/>
    <w:rsid w:val="00562EC2"/>
    <w:rsid w:val="00563506"/>
    <w:rsid w:val="005638FB"/>
    <w:rsid w:val="00563D21"/>
    <w:rsid w:val="00564194"/>
    <w:rsid w:val="005645A8"/>
    <w:rsid w:val="0056467F"/>
    <w:rsid w:val="00564784"/>
    <w:rsid w:val="00564D41"/>
    <w:rsid w:val="00564EB0"/>
    <w:rsid w:val="005650B3"/>
    <w:rsid w:val="00565155"/>
    <w:rsid w:val="00565982"/>
    <w:rsid w:val="00565BE8"/>
    <w:rsid w:val="00565C50"/>
    <w:rsid w:val="00565D47"/>
    <w:rsid w:val="00565D94"/>
    <w:rsid w:val="00566072"/>
    <w:rsid w:val="00566985"/>
    <w:rsid w:val="00566D9D"/>
    <w:rsid w:val="00566E2E"/>
    <w:rsid w:val="00567131"/>
    <w:rsid w:val="005672FC"/>
    <w:rsid w:val="005673B0"/>
    <w:rsid w:val="005676DA"/>
    <w:rsid w:val="00567CC9"/>
    <w:rsid w:val="00567D38"/>
    <w:rsid w:val="0057040E"/>
    <w:rsid w:val="00570BD7"/>
    <w:rsid w:val="00570D3E"/>
    <w:rsid w:val="00570E1F"/>
    <w:rsid w:val="00570F31"/>
    <w:rsid w:val="00571057"/>
    <w:rsid w:val="005714E3"/>
    <w:rsid w:val="005714EB"/>
    <w:rsid w:val="0057162B"/>
    <w:rsid w:val="005717D5"/>
    <w:rsid w:val="005719F2"/>
    <w:rsid w:val="00571AFC"/>
    <w:rsid w:val="00571CA5"/>
    <w:rsid w:val="00571D00"/>
    <w:rsid w:val="0057268B"/>
    <w:rsid w:val="00572777"/>
    <w:rsid w:val="005728ED"/>
    <w:rsid w:val="00572A10"/>
    <w:rsid w:val="00572B2B"/>
    <w:rsid w:val="00572B32"/>
    <w:rsid w:val="00572B3F"/>
    <w:rsid w:val="00572BCC"/>
    <w:rsid w:val="00572D9A"/>
    <w:rsid w:val="00572E59"/>
    <w:rsid w:val="00572EBB"/>
    <w:rsid w:val="005731F2"/>
    <w:rsid w:val="0057365E"/>
    <w:rsid w:val="00573689"/>
    <w:rsid w:val="00573810"/>
    <w:rsid w:val="00573964"/>
    <w:rsid w:val="00573B22"/>
    <w:rsid w:val="00573FDD"/>
    <w:rsid w:val="005741E4"/>
    <w:rsid w:val="00574338"/>
    <w:rsid w:val="00574780"/>
    <w:rsid w:val="005747D3"/>
    <w:rsid w:val="005749F4"/>
    <w:rsid w:val="00574EF4"/>
    <w:rsid w:val="00574EFF"/>
    <w:rsid w:val="005755F7"/>
    <w:rsid w:val="00575611"/>
    <w:rsid w:val="00575661"/>
    <w:rsid w:val="00575882"/>
    <w:rsid w:val="00575BCF"/>
    <w:rsid w:val="00575ECE"/>
    <w:rsid w:val="00575F47"/>
    <w:rsid w:val="00575FDF"/>
    <w:rsid w:val="00576960"/>
    <w:rsid w:val="005769B4"/>
    <w:rsid w:val="00577558"/>
    <w:rsid w:val="0057763F"/>
    <w:rsid w:val="00577A0E"/>
    <w:rsid w:val="00577E13"/>
    <w:rsid w:val="00580A1D"/>
    <w:rsid w:val="00580FB3"/>
    <w:rsid w:val="005812D1"/>
    <w:rsid w:val="005821C6"/>
    <w:rsid w:val="005824C7"/>
    <w:rsid w:val="00582BB2"/>
    <w:rsid w:val="00582F40"/>
    <w:rsid w:val="00583011"/>
    <w:rsid w:val="005832FB"/>
    <w:rsid w:val="0058364A"/>
    <w:rsid w:val="005841A1"/>
    <w:rsid w:val="0058452C"/>
    <w:rsid w:val="005845B5"/>
    <w:rsid w:val="00584619"/>
    <w:rsid w:val="00584638"/>
    <w:rsid w:val="00584704"/>
    <w:rsid w:val="00584723"/>
    <w:rsid w:val="0058474B"/>
    <w:rsid w:val="005847E6"/>
    <w:rsid w:val="005849D6"/>
    <w:rsid w:val="00584C84"/>
    <w:rsid w:val="00585568"/>
    <w:rsid w:val="0058561F"/>
    <w:rsid w:val="005859A6"/>
    <w:rsid w:val="00585ABB"/>
    <w:rsid w:val="00585C13"/>
    <w:rsid w:val="00585F5B"/>
    <w:rsid w:val="00585FD2"/>
    <w:rsid w:val="005867C5"/>
    <w:rsid w:val="005868CD"/>
    <w:rsid w:val="00586993"/>
    <w:rsid w:val="00586CBB"/>
    <w:rsid w:val="00586EEC"/>
    <w:rsid w:val="00587134"/>
    <w:rsid w:val="00587389"/>
    <w:rsid w:val="005873BC"/>
    <w:rsid w:val="005873CE"/>
    <w:rsid w:val="005877DD"/>
    <w:rsid w:val="00587AE1"/>
    <w:rsid w:val="00587B2C"/>
    <w:rsid w:val="00587DD8"/>
    <w:rsid w:val="0059020C"/>
    <w:rsid w:val="00590481"/>
    <w:rsid w:val="005905EB"/>
    <w:rsid w:val="00590607"/>
    <w:rsid w:val="00590E48"/>
    <w:rsid w:val="00591104"/>
    <w:rsid w:val="0059124D"/>
    <w:rsid w:val="0059126F"/>
    <w:rsid w:val="00591648"/>
    <w:rsid w:val="005917B7"/>
    <w:rsid w:val="00591971"/>
    <w:rsid w:val="00591BF3"/>
    <w:rsid w:val="00591C70"/>
    <w:rsid w:val="00591D4C"/>
    <w:rsid w:val="0059215F"/>
    <w:rsid w:val="005924E5"/>
    <w:rsid w:val="00592638"/>
    <w:rsid w:val="0059276C"/>
    <w:rsid w:val="00592A41"/>
    <w:rsid w:val="00592AA9"/>
    <w:rsid w:val="00592E97"/>
    <w:rsid w:val="00593158"/>
    <w:rsid w:val="005934DC"/>
    <w:rsid w:val="0059353C"/>
    <w:rsid w:val="005936E0"/>
    <w:rsid w:val="00593A3B"/>
    <w:rsid w:val="00593C02"/>
    <w:rsid w:val="00594162"/>
    <w:rsid w:val="00594170"/>
    <w:rsid w:val="00594500"/>
    <w:rsid w:val="005945D5"/>
    <w:rsid w:val="005946BA"/>
    <w:rsid w:val="005947A4"/>
    <w:rsid w:val="00594BE8"/>
    <w:rsid w:val="00594D1E"/>
    <w:rsid w:val="00595657"/>
    <w:rsid w:val="005959EB"/>
    <w:rsid w:val="00596008"/>
    <w:rsid w:val="005960E2"/>
    <w:rsid w:val="005961EF"/>
    <w:rsid w:val="00596291"/>
    <w:rsid w:val="005964E8"/>
    <w:rsid w:val="0059676B"/>
    <w:rsid w:val="00596BEC"/>
    <w:rsid w:val="00596EB9"/>
    <w:rsid w:val="00596FB7"/>
    <w:rsid w:val="00597182"/>
    <w:rsid w:val="005976B2"/>
    <w:rsid w:val="00597809"/>
    <w:rsid w:val="0059786C"/>
    <w:rsid w:val="00597BCC"/>
    <w:rsid w:val="00597C0E"/>
    <w:rsid w:val="00597CB2"/>
    <w:rsid w:val="005A0026"/>
    <w:rsid w:val="005A0123"/>
    <w:rsid w:val="005A0255"/>
    <w:rsid w:val="005A053F"/>
    <w:rsid w:val="005A061B"/>
    <w:rsid w:val="005A0668"/>
    <w:rsid w:val="005A0EAC"/>
    <w:rsid w:val="005A1022"/>
    <w:rsid w:val="005A1178"/>
    <w:rsid w:val="005A14E8"/>
    <w:rsid w:val="005A1C7E"/>
    <w:rsid w:val="005A2315"/>
    <w:rsid w:val="005A254B"/>
    <w:rsid w:val="005A2689"/>
    <w:rsid w:val="005A26C1"/>
    <w:rsid w:val="005A28D2"/>
    <w:rsid w:val="005A352C"/>
    <w:rsid w:val="005A3619"/>
    <w:rsid w:val="005A39D9"/>
    <w:rsid w:val="005A3E49"/>
    <w:rsid w:val="005A43ED"/>
    <w:rsid w:val="005A462D"/>
    <w:rsid w:val="005A46D7"/>
    <w:rsid w:val="005A48F3"/>
    <w:rsid w:val="005A4ABB"/>
    <w:rsid w:val="005A4BE9"/>
    <w:rsid w:val="005A4DA8"/>
    <w:rsid w:val="005A4ECB"/>
    <w:rsid w:val="005A51FF"/>
    <w:rsid w:val="005A56A3"/>
    <w:rsid w:val="005A5854"/>
    <w:rsid w:val="005A62B2"/>
    <w:rsid w:val="005A6C76"/>
    <w:rsid w:val="005A7230"/>
    <w:rsid w:val="005A72C3"/>
    <w:rsid w:val="005A753A"/>
    <w:rsid w:val="005A7559"/>
    <w:rsid w:val="005A77B1"/>
    <w:rsid w:val="005A78FB"/>
    <w:rsid w:val="005A7939"/>
    <w:rsid w:val="005A7AD1"/>
    <w:rsid w:val="005B0428"/>
    <w:rsid w:val="005B0437"/>
    <w:rsid w:val="005B0A4A"/>
    <w:rsid w:val="005B0CA2"/>
    <w:rsid w:val="005B1011"/>
    <w:rsid w:val="005B12E2"/>
    <w:rsid w:val="005B1848"/>
    <w:rsid w:val="005B1AA7"/>
    <w:rsid w:val="005B1B51"/>
    <w:rsid w:val="005B1C94"/>
    <w:rsid w:val="005B1DE9"/>
    <w:rsid w:val="005B1E84"/>
    <w:rsid w:val="005B1F2C"/>
    <w:rsid w:val="005B1F72"/>
    <w:rsid w:val="005B21B9"/>
    <w:rsid w:val="005B25F1"/>
    <w:rsid w:val="005B2873"/>
    <w:rsid w:val="005B2885"/>
    <w:rsid w:val="005B2E48"/>
    <w:rsid w:val="005B2EA3"/>
    <w:rsid w:val="005B2F36"/>
    <w:rsid w:val="005B343D"/>
    <w:rsid w:val="005B3476"/>
    <w:rsid w:val="005B39FC"/>
    <w:rsid w:val="005B3B9E"/>
    <w:rsid w:val="005B3DED"/>
    <w:rsid w:val="005B3E96"/>
    <w:rsid w:val="005B402D"/>
    <w:rsid w:val="005B4286"/>
    <w:rsid w:val="005B4D8F"/>
    <w:rsid w:val="005B537E"/>
    <w:rsid w:val="005B554A"/>
    <w:rsid w:val="005B633C"/>
    <w:rsid w:val="005B63A0"/>
    <w:rsid w:val="005B6B7E"/>
    <w:rsid w:val="005B6DAE"/>
    <w:rsid w:val="005B6EFD"/>
    <w:rsid w:val="005B7142"/>
    <w:rsid w:val="005B71EB"/>
    <w:rsid w:val="005B720A"/>
    <w:rsid w:val="005C095A"/>
    <w:rsid w:val="005C0FC7"/>
    <w:rsid w:val="005C140B"/>
    <w:rsid w:val="005C148D"/>
    <w:rsid w:val="005C20D0"/>
    <w:rsid w:val="005C2949"/>
    <w:rsid w:val="005C2AE7"/>
    <w:rsid w:val="005C2D74"/>
    <w:rsid w:val="005C354D"/>
    <w:rsid w:val="005C359D"/>
    <w:rsid w:val="005C3A02"/>
    <w:rsid w:val="005C3AAD"/>
    <w:rsid w:val="005C3ACF"/>
    <w:rsid w:val="005C3FEB"/>
    <w:rsid w:val="005C40FB"/>
    <w:rsid w:val="005C41B5"/>
    <w:rsid w:val="005C4418"/>
    <w:rsid w:val="005C4744"/>
    <w:rsid w:val="005C4787"/>
    <w:rsid w:val="005C4C3A"/>
    <w:rsid w:val="005C4E2B"/>
    <w:rsid w:val="005C5066"/>
    <w:rsid w:val="005C50C7"/>
    <w:rsid w:val="005C52A5"/>
    <w:rsid w:val="005C553D"/>
    <w:rsid w:val="005C5A5B"/>
    <w:rsid w:val="005C5B7F"/>
    <w:rsid w:val="005C5C6C"/>
    <w:rsid w:val="005C60B6"/>
    <w:rsid w:val="005C706F"/>
    <w:rsid w:val="005C7084"/>
    <w:rsid w:val="005C70FD"/>
    <w:rsid w:val="005C7400"/>
    <w:rsid w:val="005C757E"/>
    <w:rsid w:val="005C772F"/>
    <w:rsid w:val="005C77D4"/>
    <w:rsid w:val="005C77DF"/>
    <w:rsid w:val="005C78DF"/>
    <w:rsid w:val="005C7A57"/>
    <w:rsid w:val="005C7AF1"/>
    <w:rsid w:val="005C7B68"/>
    <w:rsid w:val="005D0040"/>
    <w:rsid w:val="005D01F8"/>
    <w:rsid w:val="005D053A"/>
    <w:rsid w:val="005D063C"/>
    <w:rsid w:val="005D07BA"/>
    <w:rsid w:val="005D0D46"/>
    <w:rsid w:val="005D0D4B"/>
    <w:rsid w:val="005D0D51"/>
    <w:rsid w:val="005D1427"/>
    <w:rsid w:val="005D18A5"/>
    <w:rsid w:val="005D1902"/>
    <w:rsid w:val="005D19A4"/>
    <w:rsid w:val="005D2131"/>
    <w:rsid w:val="005D222A"/>
    <w:rsid w:val="005D23E4"/>
    <w:rsid w:val="005D24CE"/>
    <w:rsid w:val="005D2A78"/>
    <w:rsid w:val="005D2B65"/>
    <w:rsid w:val="005D3250"/>
    <w:rsid w:val="005D386B"/>
    <w:rsid w:val="005D390A"/>
    <w:rsid w:val="005D3B17"/>
    <w:rsid w:val="005D3F75"/>
    <w:rsid w:val="005D40E9"/>
    <w:rsid w:val="005D445B"/>
    <w:rsid w:val="005D4F5F"/>
    <w:rsid w:val="005D4FE4"/>
    <w:rsid w:val="005D503D"/>
    <w:rsid w:val="005D56B0"/>
    <w:rsid w:val="005D57D5"/>
    <w:rsid w:val="005D58DD"/>
    <w:rsid w:val="005D6188"/>
    <w:rsid w:val="005D6A10"/>
    <w:rsid w:val="005D6D7C"/>
    <w:rsid w:val="005D7098"/>
    <w:rsid w:val="005D7AC8"/>
    <w:rsid w:val="005D7FCE"/>
    <w:rsid w:val="005E0160"/>
    <w:rsid w:val="005E0256"/>
    <w:rsid w:val="005E0857"/>
    <w:rsid w:val="005E0B65"/>
    <w:rsid w:val="005E0BE8"/>
    <w:rsid w:val="005E0D4F"/>
    <w:rsid w:val="005E0E24"/>
    <w:rsid w:val="005E149A"/>
    <w:rsid w:val="005E14AF"/>
    <w:rsid w:val="005E1B2E"/>
    <w:rsid w:val="005E1D6A"/>
    <w:rsid w:val="005E2310"/>
    <w:rsid w:val="005E2441"/>
    <w:rsid w:val="005E2A66"/>
    <w:rsid w:val="005E2BCC"/>
    <w:rsid w:val="005E2E50"/>
    <w:rsid w:val="005E2F7B"/>
    <w:rsid w:val="005E301F"/>
    <w:rsid w:val="005E35DB"/>
    <w:rsid w:val="005E37B8"/>
    <w:rsid w:val="005E382A"/>
    <w:rsid w:val="005E3D53"/>
    <w:rsid w:val="005E40DB"/>
    <w:rsid w:val="005E41A8"/>
    <w:rsid w:val="005E4694"/>
    <w:rsid w:val="005E50F2"/>
    <w:rsid w:val="005E5E4A"/>
    <w:rsid w:val="005E5E95"/>
    <w:rsid w:val="005E5FAD"/>
    <w:rsid w:val="005E61C4"/>
    <w:rsid w:val="005E637A"/>
    <w:rsid w:val="005E654E"/>
    <w:rsid w:val="005E6A2D"/>
    <w:rsid w:val="005E6B0A"/>
    <w:rsid w:val="005E6E12"/>
    <w:rsid w:val="005E6EA8"/>
    <w:rsid w:val="005E6F40"/>
    <w:rsid w:val="005E70BE"/>
    <w:rsid w:val="005E7228"/>
    <w:rsid w:val="005E73E2"/>
    <w:rsid w:val="005E7A09"/>
    <w:rsid w:val="005E7A6B"/>
    <w:rsid w:val="005E7D3A"/>
    <w:rsid w:val="005F0216"/>
    <w:rsid w:val="005F0954"/>
    <w:rsid w:val="005F0ACF"/>
    <w:rsid w:val="005F0AF9"/>
    <w:rsid w:val="005F0BB4"/>
    <w:rsid w:val="005F0E00"/>
    <w:rsid w:val="005F0E33"/>
    <w:rsid w:val="005F1059"/>
    <w:rsid w:val="005F11F9"/>
    <w:rsid w:val="005F128E"/>
    <w:rsid w:val="005F1409"/>
    <w:rsid w:val="005F1642"/>
    <w:rsid w:val="005F1701"/>
    <w:rsid w:val="005F1E77"/>
    <w:rsid w:val="005F210E"/>
    <w:rsid w:val="005F2175"/>
    <w:rsid w:val="005F2A19"/>
    <w:rsid w:val="005F2B24"/>
    <w:rsid w:val="005F2F7D"/>
    <w:rsid w:val="005F3020"/>
    <w:rsid w:val="005F327B"/>
    <w:rsid w:val="005F347B"/>
    <w:rsid w:val="005F34CD"/>
    <w:rsid w:val="005F3669"/>
    <w:rsid w:val="005F3B06"/>
    <w:rsid w:val="005F408C"/>
    <w:rsid w:val="005F44FA"/>
    <w:rsid w:val="005F481F"/>
    <w:rsid w:val="005F4ABF"/>
    <w:rsid w:val="005F4B25"/>
    <w:rsid w:val="005F4DAF"/>
    <w:rsid w:val="005F530E"/>
    <w:rsid w:val="005F5356"/>
    <w:rsid w:val="005F5532"/>
    <w:rsid w:val="005F5558"/>
    <w:rsid w:val="005F55B1"/>
    <w:rsid w:val="005F5632"/>
    <w:rsid w:val="005F5D3B"/>
    <w:rsid w:val="005F5D5C"/>
    <w:rsid w:val="005F5EFA"/>
    <w:rsid w:val="005F665B"/>
    <w:rsid w:val="005F6699"/>
    <w:rsid w:val="005F68DC"/>
    <w:rsid w:val="005F698D"/>
    <w:rsid w:val="005F70C3"/>
    <w:rsid w:val="005F74B6"/>
    <w:rsid w:val="005F7E38"/>
    <w:rsid w:val="0060028B"/>
    <w:rsid w:val="00600487"/>
    <w:rsid w:val="00600730"/>
    <w:rsid w:val="00600B2F"/>
    <w:rsid w:val="00600CE8"/>
    <w:rsid w:val="00600F27"/>
    <w:rsid w:val="006010C2"/>
    <w:rsid w:val="006011DC"/>
    <w:rsid w:val="006011F9"/>
    <w:rsid w:val="006013A0"/>
    <w:rsid w:val="0060143B"/>
    <w:rsid w:val="006014CC"/>
    <w:rsid w:val="00601527"/>
    <w:rsid w:val="00601957"/>
    <w:rsid w:val="00601A5C"/>
    <w:rsid w:val="00602674"/>
    <w:rsid w:val="0060283A"/>
    <w:rsid w:val="0060312F"/>
    <w:rsid w:val="00603328"/>
    <w:rsid w:val="00603A61"/>
    <w:rsid w:val="00603C0F"/>
    <w:rsid w:val="00603F3A"/>
    <w:rsid w:val="00604133"/>
    <w:rsid w:val="00604339"/>
    <w:rsid w:val="00604630"/>
    <w:rsid w:val="006048E2"/>
    <w:rsid w:val="0060495A"/>
    <w:rsid w:val="00604DDC"/>
    <w:rsid w:val="00604F52"/>
    <w:rsid w:val="006053F4"/>
    <w:rsid w:val="006054AC"/>
    <w:rsid w:val="00605AD2"/>
    <w:rsid w:val="00605C64"/>
    <w:rsid w:val="00605DD7"/>
    <w:rsid w:val="0060648A"/>
    <w:rsid w:val="006064D0"/>
    <w:rsid w:val="0060687D"/>
    <w:rsid w:val="00607090"/>
    <w:rsid w:val="00607295"/>
    <w:rsid w:val="00607331"/>
    <w:rsid w:val="006074C4"/>
    <w:rsid w:val="00607915"/>
    <w:rsid w:val="00607D20"/>
    <w:rsid w:val="00610130"/>
    <w:rsid w:val="00610205"/>
    <w:rsid w:val="006102DE"/>
    <w:rsid w:val="006108CF"/>
    <w:rsid w:val="00610BE6"/>
    <w:rsid w:val="00610C81"/>
    <w:rsid w:val="00610D6C"/>
    <w:rsid w:val="00610F40"/>
    <w:rsid w:val="00611126"/>
    <w:rsid w:val="00611285"/>
    <w:rsid w:val="006114DD"/>
    <w:rsid w:val="006116DE"/>
    <w:rsid w:val="0061181B"/>
    <w:rsid w:val="00611D65"/>
    <w:rsid w:val="0061219A"/>
    <w:rsid w:val="006121A5"/>
    <w:rsid w:val="006121B8"/>
    <w:rsid w:val="006123B5"/>
    <w:rsid w:val="00612550"/>
    <w:rsid w:val="00612596"/>
    <w:rsid w:val="0061261B"/>
    <w:rsid w:val="006126CB"/>
    <w:rsid w:val="00612BFB"/>
    <w:rsid w:val="00612C17"/>
    <w:rsid w:val="00612F73"/>
    <w:rsid w:val="00613006"/>
    <w:rsid w:val="0061325D"/>
    <w:rsid w:val="0061334B"/>
    <w:rsid w:val="006133C5"/>
    <w:rsid w:val="0061343B"/>
    <w:rsid w:val="00613BB6"/>
    <w:rsid w:val="006141A1"/>
    <w:rsid w:val="0061447E"/>
    <w:rsid w:val="006144DB"/>
    <w:rsid w:val="0061461E"/>
    <w:rsid w:val="00614C76"/>
    <w:rsid w:val="00614D59"/>
    <w:rsid w:val="00614EF0"/>
    <w:rsid w:val="0061515D"/>
    <w:rsid w:val="00615260"/>
    <w:rsid w:val="00615ED2"/>
    <w:rsid w:val="00615FAA"/>
    <w:rsid w:val="006162A7"/>
    <w:rsid w:val="00616541"/>
    <w:rsid w:val="00616840"/>
    <w:rsid w:val="00616BBF"/>
    <w:rsid w:val="00616D1F"/>
    <w:rsid w:val="0061703E"/>
    <w:rsid w:val="0061735A"/>
    <w:rsid w:val="006177FB"/>
    <w:rsid w:val="0061788B"/>
    <w:rsid w:val="00617A10"/>
    <w:rsid w:val="00617A59"/>
    <w:rsid w:val="00617C59"/>
    <w:rsid w:val="00617DDE"/>
    <w:rsid w:val="006203FE"/>
    <w:rsid w:val="006205FC"/>
    <w:rsid w:val="0062081F"/>
    <w:rsid w:val="00620AEE"/>
    <w:rsid w:val="0062151F"/>
    <w:rsid w:val="00621673"/>
    <w:rsid w:val="00621764"/>
    <w:rsid w:val="006217D9"/>
    <w:rsid w:val="00621801"/>
    <w:rsid w:val="00621A01"/>
    <w:rsid w:val="00621CC1"/>
    <w:rsid w:val="00622096"/>
    <w:rsid w:val="00622463"/>
    <w:rsid w:val="006224D7"/>
    <w:rsid w:val="00622524"/>
    <w:rsid w:val="0062268B"/>
    <w:rsid w:val="00622D8A"/>
    <w:rsid w:val="00622EF0"/>
    <w:rsid w:val="0062306C"/>
    <w:rsid w:val="0062316F"/>
    <w:rsid w:val="00623275"/>
    <w:rsid w:val="0062327C"/>
    <w:rsid w:val="00623401"/>
    <w:rsid w:val="00623706"/>
    <w:rsid w:val="006240F5"/>
    <w:rsid w:val="006245BC"/>
    <w:rsid w:val="00624BF4"/>
    <w:rsid w:val="00624F56"/>
    <w:rsid w:val="006251B5"/>
    <w:rsid w:val="00625890"/>
    <w:rsid w:val="00625957"/>
    <w:rsid w:val="00625B21"/>
    <w:rsid w:val="00625E0A"/>
    <w:rsid w:val="0062626C"/>
    <w:rsid w:val="00626815"/>
    <w:rsid w:val="006268B6"/>
    <w:rsid w:val="006268EB"/>
    <w:rsid w:val="00626963"/>
    <w:rsid w:val="00626970"/>
    <w:rsid w:val="00626AC6"/>
    <w:rsid w:val="00626FB0"/>
    <w:rsid w:val="0062703E"/>
    <w:rsid w:val="006271D5"/>
    <w:rsid w:val="006272DF"/>
    <w:rsid w:val="0062739D"/>
    <w:rsid w:val="0062788B"/>
    <w:rsid w:val="00627C21"/>
    <w:rsid w:val="00627E1F"/>
    <w:rsid w:val="00627F18"/>
    <w:rsid w:val="0063017C"/>
    <w:rsid w:val="006301B6"/>
    <w:rsid w:val="0063022A"/>
    <w:rsid w:val="0063034D"/>
    <w:rsid w:val="0063061F"/>
    <w:rsid w:val="00630636"/>
    <w:rsid w:val="0063070B"/>
    <w:rsid w:val="006309E8"/>
    <w:rsid w:val="00630B91"/>
    <w:rsid w:val="00630C31"/>
    <w:rsid w:val="00631068"/>
    <w:rsid w:val="0063170B"/>
    <w:rsid w:val="006318CF"/>
    <w:rsid w:val="00631E24"/>
    <w:rsid w:val="0063220A"/>
    <w:rsid w:val="0063248D"/>
    <w:rsid w:val="0063293C"/>
    <w:rsid w:val="00632B7D"/>
    <w:rsid w:val="00632E68"/>
    <w:rsid w:val="00633371"/>
    <w:rsid w:val="006339E9"/>
    <w:rsid w:val="00633BB1"/>
    <w:rsid w:val="00633D93"/>
    <w:rsid w:val="00634419"/>
    <w:rsid w:val="00634BD7"/>
    <w:rsid w:val="00635768"/>
    <w:rsid w:val="00635F52"/>
    <w:rsid w:val="0063628E"/>
    <w:rsid w:val="00636B3C"/>
    <w:rsid w:val="00636E1F"/>
    <w:rsid w:val="00636F5B"/>
    <w:rsid w:val="006370B2"/>
    <w:rsid w:val="006372E6"/>
    <w:rsid w:val="00637DAE"/>
    <w:rsid w:val="006401B3"/>
    <w:rsid w:val="006402A6"/>
    <w:rsid w:val="00640312"/>
    <w:rsid w:val="0064094A"/>
    <w:rsid w:val="0064099B"/>
    <w:rsid w:val="00640CD3"/>
    <w:rsid w:val="0064152E"/>
    <w:rsid w:val="00641AA7"/>
    <w:rsid w:val="00641B77"/>
    <w:rsid w:val="00641C69"/>
    <w:rsid w:val="00642876"/>
    <w:rsid w:val="00642C52"/>
    <w:rsid w:val="00643256"/>
    <w:rsid w:val="0064383A"/>
    <w:rsid w:val="00643B1F"/>
    <w:rsid w:val="00644346"/>
    <w:rsid w:val="00644D6B"/>
    <w:rsid w:val="00644F13"/>
    <w:rsid w:val="00645487"/>
    <w:rsid w:val="00645727"/>
    <w:rsid w:val="006458D2"/>
    <w:rsid w:val="006462D1"/>
    <w:rsid w:val="00646426"/>
    <w:rsid w:val="0064662E"/>
    <w:rsid w:val="006466B4"/>
    <w:rsid w:val="0064675A"/>
    <w:rsid w:val="006471B1"/>
    <w:rsid w:val="006473A9"/>
    <w:rsid w:val="0064758A"/>
    <w:rsid w:val="006476B1"/>
    <w:rsid w:val="006476C7"/>
    <w:rsid w:val="0064786D"/>
    <w:rsid w:val="00647F9B"/>
    <w:rsid w:val="00650685"/>
    <w:rsid w:val="006508EC"/>
    <w:rsid w:val="00650940"/>
    <w:rsid w:val="00650A94"/>
    <w:rsid w:val="00650BA6"/>
    <w:rsid w:val="0065100D"/>
    <w:rsid w:val="006511DD"/>
    <w:rsid w:val="00651340"/>
    <w:rsid w:val="0065149A"/>
    <w:rsid w:val="006518C9"/>
    <w:rsid w:val="0065192E"/>
    <w:rsid w:val="00651AE2"/>
    <w:rsid w:val="00651E76"/>
    <w:rsid w:val="00651F38"/>
    <w:rsid w:val="0065212A"/>
    <w:rsid w:val="0065230D"/>
    <w:rsid w:val="006523CD"/>
    <w:rsid w:val="006523FA"/>
    <w:rsid w:val="00652601"/>
    <w:rsid w:val="0065277E"/>
    <w:rsid w:val="00652BD2"/>
    <w:rsid w:val="00652D6B"/>
    <w:rsid w:val="00652DE3"/>
    <w:rsid w:val="0065302A"/>
    <w:rsid w:val="006530F3"/>
    <w:rsid w:val="00653453"/>
    <w:rsid w:val="00653576"/>
    <w:rsid w:val="006537BE"/>
    <w:rsid w:val="00653BE8"/>
    <w:rsid w:val="00653E60"/>
    <w:rsid w:val="00653E7B"/>
    <w:rsid w:val="0065403C"/>
    <w:rsid w:val="006541FF"/>
    <w:rsid w:val="0065423C"/>
    <w:rsid w:val="006544DE"/>
    <w:rsid w:val="00654E7F"/>
    <w:rsid w:val="00654F3C"/>
    <w:rsid w:val="006551D1"/>
    <w:rsid w:val="00655419"/>
    <w:rsid w:val="006554BA"/>
    <w:rsid w:val="00655B98"/>
    <w:rsid w:val="00655D82"/>
    <w:rsid w:val="00655E21"/>
    <w:rsid w:val="00655EDA"/>
    <w:rsid w:val="00655F45"/>
    <w:rsid w:val="00655F64"/>
    <w:rsid w:val="00655F9D"/>
    <w:rsid w:val="00656706"/>
    <w:rsid w:val="006567EF"/>
    <w:rsid w:val="006568BE"/>
    <w:rsid w:val="00656E53"/>
    <w:rsid w:val="00657098"/>
    <w:rsid w:val="00657123"/>
    <w:rsid w:val="0065720A"/>
    <w:rsid w:val="00657791"/>
    <w:rsid w:val="0065782F"/>
    <w:rsid w:val="00660937"/>
    <w:rsid w:val="00660F4B"/>
    <w:rsid w:val="00660FC3"/>
    <w:rsid w:val="00661168"/>
    <w:rsid w:val="00661530"/>
    <w:rsid w:val="006616AC"/>
    <w:rsid w:val="006619AD"/>
    <w:rsid w:val="00661E17"/>
    <w:rsid w:val="00661FC7"/>
    <w:rsid w:val="00662A6B"/>
    <w:rsid w:val="006630AA"/>
    <w:rsid w:val="006631A1"/>
    <w:rsid w:val="0066336E"/>
    <w:rsid w:val="00663A46"/>
    <w:rsid w:val="00663F5D"/>
    <w:rsid w:val="0066481A"/>
    <w:rsid w:val="00664B3D"/>
    <w:rsid w:val="00664E90"/>
    <w:rsid w:val="006651CF"/>
    <w:rsid w:val="0066543C"/>
    <w:rsid w:val="00665831"/>
    <w:rsid w:val="00665847"/>
    <w:rsid w:val="006664DE"/>
    <w:rsid w:val="00666555"/>
    <w:rsid w:val="0066661C"/>
    <w:rsid w:val="00666B1F"/>
    <w:rsid w:val="00667651"/>
    <w:rsid w:val="00667786"/>
    <w:rsid w:val="00667B45"/>
    <w:rsid w:val="00667C17"/>
    <w:rsid w:val="00667D2C"/>
    <w:rsid w:val="00667D50"/>
    <w:rsid w:val="00667F63"/>
    <w:rsid w:val="0067072B"/>
    <w:rsid w:val="00670851"/>
    <w:rsid w:val="00670A29"/>
    <w:rsid w:val="00670BD7"/>
    <w:rsid w:val="00670D15"/>
    <w:rsid w:val="006710A4"/>
    <w:rsid w:val="0067199A"/>
    <w:rsid w:val="00671D01"/>
    <w:rsid w:val="00671D18"/>
    <w:rsid w:val="00671E08"/>
    <w:rsid w:val="00671F05"/>
    <w:rsid w:val="00671F6C"/>
    <w:rsid w:val="0067279A"/>
    <w:rsid w:val="00672A63"/>
    <w:rsid w:val="00672A97"/>
    <w:rsid w:val="00672CFA"/>
    <w:rsid w:val="0067329E"/>
    <w:rsid w:val="00673B24"/>
    <w:rsid w:val="00673CE5"/>
    <w:rsid w:val="00673FE8"/>
    <w:rsid w:val="00674253"/>
    <w:rsid w:val="0067462A"/>
    <w:rsid w:val="006747CB"/>
    <w:rsid w:val="006747DD"/>
    <w:rsid w:val="00674957"/>
    <w:rsid w:val="00674C2B"/>
    <w:rsid w:val="0067502E"/>
    <w:rsid w:val="0067514E"/>
    <w:rsid w:val="00675AC7"/>
    <w:rsid w:val="00675C64"/>
    <w:rsid w:val="00676534"/>
    <w:rsid w:val="006768C7"/>
    <w:rsid w:val="0067698E"/>
    <w:rsid w:val="00676C27"/>
    <w:rsid w:val="00676DA7"/>
    <w:rsid w:val="00676DBC"/>
    <w:rsid w:val="00676FF7"/>
    <w:rsid w:val="00680C45"/>
    <w:rsid w:val="0068165E"/>
    <w:rsid w:val="006816E2"/>
    <w:rsid w:val="0068174F"/>
    <w:rsid w:val="006817A9"/>
    <w:rsid w:val="00681BA0"/>
    <w:rsid w:val="00681DE2"/>
    <w:rsid w:val="00681EA7"/>
    <w:rsid w:val="006823A9"/>
    <w:rsid w:val="0068266D"/>
    <w:rsid w:val="0068268B"/>
    <w:rsid w:val="0068283E"/>
    <w:rsid w:val="00683074"/>
    <w:rsid w:val="0068323C"/>
    <w:rsid w:val="006836C0"/>
    <w:rsid w:val="00683923"/>
    <w:rsid w:val="00683A89"/>
    <w:rsid w:val="006840CC"/>
    <w:rsid w:val="006843E2"/>
    <w:rsid w:val="00684546"/>
    <w:rsid w:val="00684622"/>
    <w:rsid w:val="00684C5A"/>
    <w:rsid w:val="0068502A"/>
    <w:rsid w:val="0068559D"/>
    <w:rsid w:val="006855CC"/>
    <w:rsid w:val="006857C3"/>
    <w:rsid w:val="00685950"/>
    <w:rsid w:val="006859F9"/>
    <w:rsid w:val="00685B02"/>
    <w:rsid w:val="00685B39"/>
    <w:rsid w:val="00685DCF"/>
    <w:rsid w:val="0068620D"/>
    <w:rsid w:val="00686327"/>
    <w:rsid w:val="006863DD"/>
    <w:rsid w:val="00686407"/>
    <w:rsid w:val="00686518"/>
    <w:rsid w:val="00686681"/>
    <w:rsid w:val="00686C4F"/>
    <w:rsid w:val="00686C50"/>
    <w:rsid w:val="00686DD2"/>
    <w:rsid w:val="00686E8D"/>
    <w:rsid w:val="006879B6"/>
    <w:rsid w:val="00687B9B"/>
    <w:rsid w:val="00690013"/>
    <w:rsid w:val="006900BD"/>
    <w:rsid w:val="0069013C"/>
    <w:rsid w:val="006902AE"/>
    <w:rsid w:val="006904F4"/>
    <w:rsid w:val="006906A7"/>
    <w:rsid w:val="006907A7"/>
    <w:rsid w:val="006907E8"/>
    <w:rsid w:val="00690BA9"/>
    <w:rsid w:val="00690BFE"/>
    <w:rsid w:val="00690D20"/>
    <w:rsid w:val="00690FB3"/>
    <w:rsid w:val="00691352"/>
    <w:rsid w:val="00691A8C"/>
    <w:rsid w:val="00691E98"/>
    <w:rsid w:val="006922FE"/>
    <w:rsid w:val="006923EB"/>
    <w:rsid w:val="00692487"/>
    <w:rsid w:val="0069265C"/>
    <w:rsid w:val="006927B1"/>
    <w:rsid w:val="00692D89"/>
    <w:rsid w:val="00692F4E"/>
    <w:rsid w:val="00693400"/>
    <w:rsid w:val="006935D0"/>
    <w:rsid w:val="0069374E"/>
    <w:rsid w:val="00693865"/>
    <w:rsid w:val="006938E5"/>
    <w:rsid w:val="00693A4F"/>
    <w:rsid w:val="00693B60"/>
    <w:rsid w:val="00693C01"/>
    <w:rsid w:val="0069426E"/>
    <w:rsid w:val="00694324"/>
    <w:rsid w:val="00694922"/>
    <w:rsid w:val="00694952"/>
    <w:rsid w:val="006950BD"/>
    <w:rsid w:val="006955CE"/>
    <w:rsid w:val="00695879"/>
    <w:rsid w:val="0069595B"/>
    <w:rsid w:val="00695FAC"/>
    <w:rsid w:val="006961F0"/>
    <w:rsid w:val="00696558"/>
    <w:rsid w:val="006967E2"/>
    <w:rsid w:val="0069683E"/>
    <w:rsid w:val="00696DEF"/>
    <w:rsid w:val="00696EB8"/>
    <w:rsid w:val="006972F8"/>
    <w:rsid w:val="0069781E"/>
    <w:rsid w:val="00697D19"/>
    <w:rsid w:val="00697D73"/>
    <w:rsid w:val="00697E8B"/>
    <w:rsid w:val="006A0888"/>
    <w:rsid w:val="006A09A0"/>
    <w:rsid w:val="006A1376"/>
    <w:rsid w:val="006A19DB"/>
    <w:rsid w:val="006A1ABF"/>
    <w:rsid w:val="006A1F22"/>
    <w:rsid w:val="006A1FE1"/>
    <w:rsid w:val="006A236E"/>
    <w:rsid w:val="006A24D8"/>
    <w:rsid w:val="006A257D"/>
    <w:rsid w:val="006A2799"/>
    <w:rsid w:val="006A2800"/>
    <w:rsid w:val="006A29C3"/>
    <w:rsid w:val="006A2BB7"/>
    <w:rsid w:val="006A2E89"/>
    <w:rsid w:val="006A3067"/>
    <w:rsid w:val="006A3192"/>
    <w:rsid w:val="006A31F0"/>
    <w:rsid w:val="006A3333"/>
    <w:rsid w:val="006A3533"/>
    <w:rsid w:val="006A368D"/>
    <w:rsid w:val="006A39D9"/>
    <w:rsid w:val="006A3A62"/>
    <w:rsid w:val="006A4058"/>
    <w:rsid w:val="006A40DD"/>
    <w:rsid w:val="006A448A"/>
    <w:rsid w:val="006A4B07"/>
    <w:rsid w:val="006A4B4C"/>
    <w:rsid w:val="006A4C25"/>
    <w:rsid w:val="006A4C2B"/>
    <w:rsid w:val="006A4D39"/>
    <w:rsid w:val="006A4D4C"/>
    <w:rsid w:val="006A4D83"/>
    <w:rsid w:val="006A5073"/>
    <w:rsid w:val="006A50F9"/>
    <w:rsid w:val="006A51C7"/>
    <w:rsid w:val="006A6345"/>
    <w:rsid w:val="006A63E3"/>
    <w:rsid w:val="006A63FE"/>
    <w:rsid w:val="006A6816"/>
    <w:rsid w:val="006A6926"/>
    <w:rsid w:val="006A6991"/>
    <w:rsid w:val="006A6AAB"/>
    <w:rsid w:val="006A7269"/>
    <w:rsid w:val="006A7538"/>
    <w:rsid w:val="006A76C0"/>
    <w:rsid w:val="006A77E8"/>
    <w:rsid w:val="006A7BAE"/>
    <w:rsid w:val="006A7E5C"/>
    <w:rsid w:val="006B0249"/>
    <w:rsid w:val="006B0394"/>
    <w:rsid w:val="006B075D"/>
    <w:rsid w:val="006B0ED0"/>
    <w:rsid w:val="006B0FB9"/>
    <w:rsid w:val="006B12B5"/>
    <w:rsid w:val="006B1777"/>
    <w:rsid w:val="006B17F8"/>
    <w:rsid w:val="006B1B03"/>
    <w:rsid w:val="006B1D62"/>
    <w:rsid w:val="006B1F7A"/>
    <w:rsid w:val="006B201D"/>
    <w:rsid w:val="006B244F"/>
    <w:rsid w:val="006B24C1"/>
    <w:rsid w:val="006B25CC"/>
    <w:rsid w:val="006B2926"/>
    <w:rsid w:val="006B2AB5"/>
    <w:rsid w:val="006B2AB9"/>
    <w:rsid w:val="006B2AF1"/>
    <w:rsid w:val="006B32BC"/>
    <w:rsid w:val="006B33A2"/>
    <w:rsid w:val="006B36F7"/>
    <w:rsid w:val="006B3A79"/>
    <w:rsid w:val="006B3BD4"/>
    <w:rsid w:val="006B41BA"/>
    <w:rsid w:val="006B4448"/>
    <w:rsid w:val="006B488D"/>
    <w:rsid w:val="006B4A34"/>
    <w:rsid w:val="006B4EC1"/>
    <w:rsid w:val="006B4F46"/>
    <w:rsid w:val="006B50BB"/>
    <w:rsid w:val="006B5557"/>
    <w:rsid w:val="006B5643"/>
    <w:rsid w:val="006B58A9"/>
    <w:rsid w:val="006B5A65"/>
    <w:rsid w:val="006B5E7D"/>
    <w:rsid w:val="006B5F7B"/>
    <w:rsid w:val="006B63CD"/>
    <w:rsid w:val="006B6708"/>
    <w:rsid w:val="006B6A3E"/>
    <w:rsid w:val="006B6BA8"/>
    <w:rsid w:val="006B6BC0"/>
    <w:rsid w:val="006B6BE6"/>
    <w:rsid w:val="006B715E"/>
    <w:rsid w:val="006B72F8"/>
    <w:rsid w:val="006B7B61"/>
    <w:rsid w:val="006B7BA6"/>
    <w:rsid w:val="006B7F4C"/>
    <w:rsid w:val="006C0087"/>
    <w:rsid w:val="006C0669"/>
    <w:rsid w:val="006C066B"/>
    <w:rsid w:val="006C0CD7"/>
    <w:rsid w:val="006C103B"/>
    <w:rsid w:val="006C1105"/>
    <w:rsid w:val="006C159E"/>
    <w:rsid w:val="006C18BB"/>
    <w:rsid w:val="006C1F94"/>
    <w:rsid w:val="006C2084"/>
    <w:rsid w:val="006C259B"/>
    <w:rsid w:val="006C28E2"/>
    <w:rsid w:val="006C2D15"/>
    <w:rsid w:val="006C2D93"/>
    <w:rsid w:val="006C2FBE"/>
    <w:rsid w:val="006C30A2"/>
    <w:rsid w:val="006C3846"/>
    <w:rsid w:val="006C3EB8"/>
    <w:rsid w:val="006C46F2"/>
    <w:rsid w:val="006C495A"/>
    <w:rsid w:val="006C4B5D"/>
    <w:rsid w:val="006C4CFA"/>
    <w:rsid w:val="006C548A"/>
    <w:rsid w:val="006C5AE9"/>
    <w:rsid w:val="006C5F8F"/>
    <w:rsid w:val="006C61F5"/>
    <w:rsid w:val="006C65E2"/>
    <w:rsid w:val="006C6879"/>
    <w:rsid w:val="006C6958"/>
    <w:rsid w:val="006C6DC4"/>
    <w:rsid w:val="006C6E48"/>
    <w:rsid w:val="006C6E64"/>
    <w:rsid w:val="006C6EB1"/>
    <w:rsid w:val="006C6F37"/>
    <w:rsid w:val="006C706B"/>
    <w:rsid w:val="006C7547"/>
    <w:rsid w:val="006C75A5"/>
    <w:rsid w:val="006C7696"/>
    <w:rsid w:val="006C7713"/>
    <w:rsid w:val="006C7B57"/>
    <w:rsid w:val="006D001F"/>
    <w:rsid w:val="006D0372"/>
    <w:rsid w:val="006D0436"/>
    <w:rsid w:val="006D0591"/>
    <w:rsid w:val="006D0F8B"/>
    <w:rsid w:val="006D101D"/>
    <w:rsid w:val="006D133D"/>
    <w:rsid w:val="006D142C"/>
    <w:rsid w:val="006D1721"/>
    <w:rsid w:val="006D1C31"/>
    <w:rsid w:val="006D1ECE"/>
    <w:rsid w:val="006D1F9B"/>
    <w:rsid w:val="006D290A"/>
    <w:rsid w:val="006D2BBC"/>
    <w:rsid w:val="006D309F"/>
    <w:rsid w:val="006D388E"/>
    <w:rsid w:val="006D3AD5"/>
    <w:rsid w:val="006D41A0"/>
    <w:rsid w:val="006D4393"/>
    <w:rsid w:val="006D4600"/>
    <w:rsid w:val="006D48E3"/>
    <w:rsid w:val="006D50FA"/>
    <w:rsid w:val="006D517C"/>
    <w:rsid w:val="006D57E1"/>
    <w:rsid w:val="006D5922"/>
    <w:rsid w:val="006D5F00"/>
    <w:rsid w:val="006D60CE"/>
    <w:rsid w:val="006D617C"/>
    <w:rsid w:val="006D63BD"/>
    <w:rsid w:val="006D656A"/>
    <w:rsid w:val="006D6681"/>
    <w:rsid w:val="006D67CC"/>
    <w:rsid w:val="006D6B3D"/>
    <w:rsid w:val="006D6C10"/>
    <w:rsid w:val="006D6D1E"/>
    <w:rsid w:val="006D6DE9"/>
    <w:rsid w:val="006D72E1"/>
    <w:rsid w:val="006D737F"/>
    <w:rsid w:val="006D749A"/>
    <w:rsid w:val="006D7BCF"/>
    <w:rsid w:val="006D7D8E"/>
    <w:rsid w:val="006D7F66"/>
    <w:rsid w:val="006D7FE7"/>
    <w:rsid w:val="006E0064"/>
    <w:rsid w:val="006E07EC"/>
    <w:rsid w:val="006E0B40"/>
    <w:rsid w:val="006E0DEE"/>
    <w:rsid w:val="006E114C"/>
    <w:rsid w:val="006E1153"/>
    <w:rsid w:val="006E13A5"/>
    <w:rsid w:val="006E14DB"/>
    <w:rsid w:val="006E18DB"/>
    <w:rsid w:val="006E1E27"/>
    <w:rsid w:val="006E1F60"/>
    <w:rsid w:val="006E241F"/>
    <w:rsid w:val="006E26BB"/>
    <w:rsid w:val="006E2723"/>
    <w:rsid w:val="006E2A10"/>
    <w:rsid w:val="006E2ECE"/>
    <w:rsid w:val="006E2ED6"/>
    <w:rsid w:val="006E31B3"/>
    <w:rsid w:val="006E3443"/>
    <w:rsid w:val="006E3756"/>
    <w:rsid w:val="006E3851"/>
    <w:rsid w:val="006E42E7"/>
    <w:rsid w:val="006E49A4"/>
    <w:rsid w:val="006E49FD"/>
    <w:rsid w:val="006E4A0D"/>
    <w:rsid w:val="006E4E65"/>
    <w:rsid w:val="006E5376"/>
    <w:rsid w:val="006E5773"/>
    <w:rsid w:val="006E5F45"/>
    <w:rsid w:val="006E64E5"/>
    <w:rsid w:val="006E67E2"/>
    <w:rsid w:val="006E68DE"/>
    <w:rsid w:val="006E6A67"/>
    <w:rsid w:val="006E6C0F"/>
    <w:rsid w:val="006E75CE"/>
    <w:rsid w:val="006E75F9"/>
    <w:rsid w:val="006E7647"/>
    <w:rsid w:val="006E7749"/>
    <w:rsid w:val="006E790E"/>
    <w:rsid w:val="006E7919"/>
    <w:rsid w:val="006E7939"/>
    <w:rsid w:val="006E7B8F"/>
    <w:rsid w:val="006E7DEE"/>
    <w:rsid w:val="006E7E92"/>
    <w:rsid w:val="006E7EAB"/>
    <w:rsid w:val="006F0054"/>
    <w:rsid w:val="006F0178"/>
    <w:rsid w:val="006F01DF"/>
    <w:rsid w:val="006F0E74"/>
    <w:rsid w:val="006F1183"/>
    <w:rsid w:val="006F11F1"/>
    <w:rsid w:val="006F188C"/>
    <w:rsid w:val="006F197C"/>
    <w:rsid w:val="006F1C05"/>
    <w:rsid w:val="006F1C7F"/>
    <w:rsid w:val="006F1EDA"/>
    <w:rsid w:val="006F20E2"/>
    <w:rsid w:val="006F2137"/>
    <w:rsid w:val="006F25E5"/>
    <w:rsid w:val="006F26F0"/>
    <w:rsid w:val="006F2866"/>
    <w:rsid w:val="006F2BA4"/>
    <w:rsid w:val="006F2BEB"/>
    <w:rsid w:val="006F2D64"/>
    <w:rsid w:val="006F33B4"/>
    <w:rsid w:val="006F343A"/>
    <w:rsid w:val="006F38C6"/>
    <w:rsid w:val="006F3E4E"/>
    <w:rsid w:val="006F4044"/>
    <w:rsid w:val="006F4081"/>
    <w:rsid w:val="006F442D"/>
    <w:rsid w:val="006F4E59"/>
    <w:rsid w:val="006F5730"/>
    <w:rsid w:val="006F5905"/>
    <w:rsid w:val="006F5BA6"/>
    <w:rsid w:val="006F5D0D"/>
    <w:rsid w:val="006F5E32"/>
    <w:rsid w:val="006F5EB0"/>
    <w:rsid w:val="006F5F73"/>
    <w:rsid w:val="006F699B"/>
    <w:rsid w:val="006F7191"/>
    <w:rsid w:val="006F7335"/>
    <w:rsid w:val="006F792E"/>
    <w:rsid w:val="006F7F8C"/>
    <w:rsid w:val="00700368"/>
    <w:rsid w:val="00700917"/>
    <w:rsid w:val="007010C1"/>
    <w:rsid w:val="0070171A"/>
    <w:rsid w:val="00701B66"/>
    <w:rsid w:val="00701BE3"/>
    <w:rsid w:val="007023CA"/>
    <w:rsid w:val="007025BD"/>
    <w:rsid w:val="0070274E"/>
    <w:rsid w:val="007029B1"/>
    <w:rsid w:val="00703B8B"/>
    <w:rsid w:val="00703EB3"/>
    <w:rsid w:val="00703F81"/>
    <w:rsid w:val="00703FCD"/>
    <w:rsid w:val="00704493"/>
    <w:rsid w:val="00704B26"/>
    <w:rsid w:val="00705264"/>
    <w:rsid w:val="007053C2"/>
    <w:rsid w:val="00705571"/>
    <w:rsid w:val="007055F4"/>
    <w:rsid w:val="00705939"/>
    <w:rsid w:val="00705A95"/>
    <w:rsid w:val="00705E76"/>
    <w:rsid w:val="00705F37"/>
    <w:rsid w:val="007063F6"/>
    <w:rsid w:val="0070661D"/>
    <w:rsid w:val="0070697B"/>
    <w:rsid w:val="00707279"/>
    <w:rsid w:val="00707525"/>
    <w:rsid w:val="00707564"/>
    <w:rsid w:val="00707A3E"/>
    <w:rsid w:val="00707CD1"/>
    <w:rsid w:val="00710181"/>
    <w:rsid w:val="0071020D"/>
    <w:rsid w:val="00710314"/>
    <w:rsid w:val="0071037E"/>
    <w:rsid w:val="00710401"/>
    <w:rsid w:val="007105CB"/>
    <w:rsid w:val="00711322"/>
    <w:rsid w:val="00711A56"/>
    <w:rsid w:val="00711C7A"/>
    <w:rsid w:val="00711C7C"/>
    <w:rsid w:val="00711DBA"/>
    <w:rsid w:val="00711E5B"/>
    <w:rsid w:val="0071201A"/>
    <w:rsid w:val="00712092"/>
    <w:rsid w:val="00712339"/>
    <w:rsid w:val="0071244A"/>
    <w:rsid w:val="007127C3"/>
    <w:rsid w:val="00712FA9"/>
    <w:rsid w:val="00713285"/>
    <w:rsid w:val="007134B4"/>
    <w:rsid w:val="00713710"/>
    <w:rsid w:val="0071371E"/>
    <w:rsid w:val="0071397F"/>
    <w:rsid w:val="00713A56"/>
    <w:rsid w:val="00713BD4"/>
    <w:rsid w:val="00713CFC"/>
    <w:rsid w:val="00713ED2"/>
    <w:rsid w:val="007141FC"/>
    <w:rsid w:val="007147A6"/>
    <w:rsid w:val="007149BD"/>
    <w:rsid w:val="007149F8"/>
    <w:rsid w:val="00714A74"/>
    <w:rsid w:val="00714CD5"/>
    <w:rsid w:val="00714EAD"/>
    <w:rsid w:val="00714FB4"/>
    <w:rsid w:val="00715439"/>
    <w:rsid w:val="00715453"/>
    <w:rsid w:val="00715C75"/>
    <w:rsid w:val="00715E6B"/>
    <w:rsid w:val="00715F5D"/>
    <w:rsid w:val="0071621E"/>
    <w:rsid w:val="00716356"/>
    <w:rsid w:val="00716725"/>
    <w:rsid w:val="00717146"/>
    <w:rsid w:val="007175B6"/>
    <w:rsid w:val="007176EB"/>
    <w:rsid w:val="00717801"/>
    <w:rsid w:val="007178E5"/>
    <w:rsid w:val="00717D24"/>
    <w:rsid w:val="00720084"/>
    <w:rsid w:val="0072014C"/>
    <w:rsid w:val="007202E9"/>
    <w:rsid w:val="00720339"/>
    <w:rsid w:val="007209BE"/>
    <w:rsid w:val="00721031"/>
    <w:rsid w:val="00721516"/>
    <w:rsid w:val="00721915"/>
    <w:rsid w:val="007219B5"/>
    <w:rsid w:val="00721A6E"/>
    <w:rsid w:val="00721D6C"/>
    <w:rsid w:val="00722802"/>
    <w:rsid w:val="00722D41"/>
    <w:rsid w:val="00723421"/>
    <w:rsid w:val="0072367F"/>
    <w:rsid w:val="00723A48"/>
    <w:rsid w:val="00723BA8"/>
    <w:rsid w:val="00723D38"/>
    <w:rsid w:val="00723E43"/>
    <w:rsid w:val="00723F8A"/>
    <w:rsid w:val="0072418A"/>
    <w:rsid w:val="00724569"/>
    <w:rsid w:val="0072483C"/>
    <w:rsid w:val="00724944"/>
    <w:rsid w:val="00725219"/>
    <w:rsid w:val="007253AE"/>
    <w:rsid w:val="0072565B"/>
    <w:rsid w:val="007258E4"/>
    <w:rsid w:val="00725C88"/>
    <w:rsid w:val="00725ED5"/>
    <w:rsid w:val="007261C9"/>
    <w:rsid w:val="00726B68"/>
    <w:rsid w:val="0072774D"/>
    <w:rsid w:val="00727837"/>
    <w:rsid w:val="00727911"/>
    <w:rsid w:val="007300F4"/>
    <w:rsid w:val="0073064F"/>
    <w:rsid w:val="00730650"/>
    <w:rsid w:val="00730739"/>
    <w:rsid w:val="00730925"/>
    <w:rsid w:val="00730ADC"/>
    <w:rsid w:val="00731273"/>
    <w:rsid w:val="007316A8"/>
    <w:rsid w:val="00731879"/>
    <w:rsid w:val="00731A9A"/>
    <w:rsid w:val="00731C9D"/>
    <w:rsid w:val="00731D95"/>
    <w:rsid w:val="00732139"/>
    <w:rsid w:val="0073257C"/>
    <w:rsid w:val="007329E8"/>
    <w:rsid w:val="00732FD2"/>
    <w:rsid w:val="00733014"/>
    <w:rsid w:val="00733383"/>
    <w:rsid w:val="0073366E"/>
    <w:rsid w:val="00733822"/>
    <w:rsid w:val="00733CE8"/>
    <w:rsid w:val="00733E73"/>
    <w:rsid w:val="007343C9"/>
    <w:rsid w:val="00734430"/>
    <w:rsid w:val="00734479"/>
    <w:rsid w:val="007347CA"/>
    <w:rsid w:val="0073497A"/>
    <w:rsid w:val="00735001"/>
    <w:rsid w:val="0073540B"/>
    <w:rsid w:val="007356F9"/>
    <w:rsid w:val="007359AC"/>
    <w:rsid w:val="00735A4D"/>
    <w:rsid w:val="00735BFC"/>
    <w:rsid w:val="00735D75"/>
    <w:rsid w:val="00736040"/>
    <w:rsid w:val="007361FF"/>
    <w:rsid w:val="0073660D"/>
    <w:rsid w:val="007366BF"/>
    <w:rsid w:val="00736712"/>
    <w:rsid w:val="00736BC0"/>
    <w:rsid w:val="00736E4E"/>
    <w:rsid w:val="00737035"/>
    <w:rsid w:val="00737148"/>
    <w:rsid w:val="007373D7"/>
    <w:rsid w:val="007373F5"/>
    <w:rsid w:val="00737460"/>
    <w:rsid w:val="00737723"/>
    <w:rsid w:val="00737B8B"/>
    <w:rsid w:val="00737D71"/>
    <w:rsid w:val="00737E23"/>
    <w:rsid w:val="00737FBD"/>
    <w:rsid w:val="007403EA"/>
    <w:rsid w:val="00740593"/>
    <w:rsid w:val="00740A0B"/>
    <w:rsid w:val="00740B21"/>
    <w:rsid w:val="00740C73"/>
    <w:rsid w:val="0074159F"/>
    <w:rsid w:val="00741702"/>
    <w:rsid w:val="00741883"/>
    <w:rsid w:val="00741A32"/>
    <w:rsid w:val="00741CA6"/>
    <w:rsid w:val="00741D1A"/>
    <w:rsid w:val="007421F1"/>
    <w:rsid w:val="0074222A"/>
    <w:rsid w:val="00742826"/>
    <w:rsid w:val="00742FD8"/>
    <w:rsid w:val="00743037"/>
    <w:rsid w:val="00743062"/>
    <w:rsid w:val="007430AA"/>
    <w:rsid w:val="007431BA"/>
    <w:rsid w:val="007433C7"/>
    <w:rsid w:val="00743553"/>
    <w:rsid w:val="0074382F"/>
    <w:rsid w:val="00743945"/>
    <w:rsid w:val="007439E3"/>
    <w:rsid w:val="00743E05"/>
    <w:rsid w:val="00744117"/>
    <w:rsid w:val="0074415E"/>
    <w:rsid w:val="007445B3"/>
    <w:rsid w:val="007446F8"/>
    <w:rsid w:val="007448B1"/>
    <w:rsid w:val="00744AD3"/>
    <w:rsid w:val="00744BED"/>
    <w:rsid w:val="00744E9F"/>
    <w:rsid w:val="0074522F"/>
    <w:rsid w:val="007452C1"/>
    <w:rsid w:val="007452F9"/>
    <w:rsid w:val="00745361"/>
    <w:rsid w:val="0074563E"/>
    <w:rsid w:val="00745687"/>
    <w:rsid w:val="00745739"/>
    <w:rsid w:val="0074612E"/>
    <w:rsid w:val="007461BF"/>
    <w:rsid w:val="007463E7"/>
    <w:rsid w:val="00746631"/>
    <w:rsid w:val="00746669"/>
    <w:rsid w:val="00746737"/>
    <w:rsid w:val="00746E8C"/>
    <w:rsid w:val="0074771E"/>
    <w:rsid w:val="00747CC9"/>
    <w:rsid w:val="00750013"/>
    <w:rsid w:val="00750360"/>
    <w:rsid w:val="007503C6"/>
    <w:rsid w:val="00750A18"/>
    <w:rsid w:val="00750BAE"/>
    <w:rsid w:val="00750CC7"/>
    <w:rsid w:val="00750E73"/>
    <w:rsid w:val="00751087"/>
    <w:rsid w:val="0075114E"/>
    <w:rsid w:val="00751204"/>
    <w:rsid w:val="00751218"/>
    <w:rsid w:val="00751227"/>
    <w:rsid w:val="007512FE"/>
    <w:rsid w:val="007518AD"/>
    <w:rsid w:val="0075205C"/>
    <w:rsid w:val="00752090"/>
    <w:rsid w:val="007523F4"/>
    <w:rsid w:val="007524E8"/>
    <w:rsid w:val="00752614"/>
    <w:rsid w:val="00752664"/>
    <w:rsid w:val="00752957"/>
    <w:rsid w:val="0075298B"/>
    <w:rsid w:val="00752D10"/>
    <w:rsid w:val="00752D86"/>
    <w:rsid w:val="00752DF0"/>
    <w:rsid w:val="00752ED2"/>
    <w:rsid w:val="00753126"/>
    <w:rsid w:val="00754366"/>
    <w:rsid w:val="00754792"/>
    <w:rsid w:val="007547A2"/>
    <w:rsid w:val="007549D8"/>
    <w:rsid w:val="007549DA"/>
    <w:rsid w:val="00754BA8"/>
    <w:rsid w:val="00754C9A"/>
    <w:rsid w:val="00754D65"/>
    <w:rsid w:val="00755246"/>
    <w:rsid w:val="00755263"/>
    <w:rsid w:val="00755B31"/>
    <w:rsid w:val="00755B87"/>
    <w:rsid w:val="0075600E"/>
    <w:rsid w:val="007560B3"/>
    <w:rsid w:val="007566E4"/>
    <w:rsid w:val="00756777"/>
    <w:rsid w:val="007567D2"/>
    <w:rsid w:val="00757062"/>
    <w:rsid w:val="007570AE"/>
    <w:rsid w:val="007570DA"/>
    <w:rsid w:val="0075722B"/>
    <w:rsid w:val="0075790D"/>
    <w:rsid w:val="00757A51"/>
    <w:rsid w:val="00757CF3"/>
    <w:rsid w:val="007604C8"/>
    <w:rsid w:val="007606C6"/>
    <w:rsid w:val="0076076D"/>
    <w:rsid w:val="00760944"/>
    <w:rsid w:val="00760CF6"/>
    <w:rsid w:val="00760F67"/>
    <w:rsid w:val="00761165"/>
    <w:rsid w:val="00761440"/>
    <w:rsid w:val="00761A50"/>
    <w:rsid w:val="00761AEA"/>
    <w:rsid w:val="00761BCC"/>
    <w:rsid w:val="0076207C"/>
    <w:rsid w:val="007621FF"/>
    <w:rsid w:val="007623B8"/>
    <w:rsid w:val="00762A5D"/>
    <w:rsid w:val="007631B8"/>
    <w:rsid w:val="007631C2"/>
    <w:rsid w:val="00763505"/>
    <w:rsid w:val="00763563"/>
    <w:rsid w:val="007639B7"/>
    <w:rsid w:val="00763B46"/>
    <w:rsid w:val="00763B6E"/>
    <w:rsid w:val="00763DAE"/>
    <w:rsid w:val="00763E13"/>
    <w:rsid w:val="00764104"/>
    <w:rsid w:val="00764A80"/>
    <w:rsid w:val="00764AB2"/>
    <w:rsid w:val="00764B33"/>
    <w:rsid w:val="00764CB4"/>
    <w:rsid w:val="00764DFA"/>
    <w:rsid w:val="00764E3B"/>
    <w:rsid w:val="00764EC6"/>
    <w:rsid w:val="00765264"/>
    <w:rsid w:val="0076529B"/>
    <w:rsid w:val="007655A5"/>
    <w:rsid w:val="0076587C"/>
    <w:rsid w:val="00765969"/>
    <w:rsid w:val="00765BF7"/>
    <w:rsid w:val="00765DFA"/>
    <w:rsid w:val="00765E2B"/>
    <w:rsid w:val="00765EA4"/>
    <w:rsid w:val="007661B9"/>
    <w:rsid w:val="007665E8"/>
    <w:rsid w:val="007665EB"/>
    <w:rsid w:val="0076696A"/>
    <w:rsid w:val="00766B10"/>
    <w:rsid w:val="00766DBF"/>
    <w:rsid w:val="007670C8"/>
    <w:rsid w:val="007670FE"/>
    <w:rsid w:val="007700D2"/>
    <w:rsid w:val="00770414"/>
    <w:rsid w:val="007704A6"/>
    <w:rsid w:val="00770533"/>
    <w:rsid w:val="00770606"/>
    <w:rsid w:val="00770D05"/>
    <w:rsid w:val="0077109A"/>
    <w:rsid w:val="0077114B"/>
    <w:rsid w:val="007714E5"/>
    <w:rsid w:val="007715CC"/>
    <w:rsid w:val="00771697"/>
    <w:rsid w:val="00771FB6"/>
    <w:rsid w:val="00772030"/>
    <w:rsid w:val="007721CA"/>
    <w:rsid w:val="007724F6"/>
    <w:rsid w:val="00772863"/>
    <w:rsid w:val="00772C89"/>
    <w:rsid w:val="00772FBB"/>
    <w:rsid w:val="00772FBD"/>
    <w:rsid w:val="00773374"/>
    <w:rsid w:val="00773440"/>
    <w:rsid w:val="007735C2"/>
    <w:rsid w:val="00773617"/>
    <w:rsid w:val="007737C1"/>
    <w:rsid w:val="007742FE"/>
    <w:rsid w:val="0077446F"/>
    <w:rsid w:val="00774C48"/>
    <w:rsid w:val="00775189"/>
    <w:rsid w:val="00775274"/>
    <w:rsid w:val="00775659"/>
    <w:rsid w:val="0077571F"/>
    <w:rsid w:val="00775774"/>
    <w:rsid w:val="00775D80"/>
    <w:rsid w:val="00775F5C"/>
    <w:rsid w:val="007766B1"/>
    <w:rsid w:val="00776909"/>
    <w:rsid w:val="00776B2A"/>
    <w:rsid w:val="00776E88"/>
    <w:rsid w:val="00777AB9"/>
    <w:rsid w:val="00777BB1"/>
    <w:rsid w:val="00780318"/>
    <w:rsid w:val="00780375"/>
    <w:rsid w:val="00780421"/>
    <w:rsid w:val="007809BE"/>
    <w:rsid w:val="00780E41"/>
    <w:rsid w:val="00780FF4"/>
    <w:rsid w:val="00781039"/>
    <w:rsid w:val="007813CD"/>
    <w:rsid w:val="0078158A"/>
    <w:rsid w:val="007817C0"/>
    <w:rsid w:val="00782769"/>
    <w:rsid w:val="00782869"/>
    <w:rsid w:val="00782EA6"/>
    <w:rsid w:val="0078307B"/>
    <w:rsid w:val="007841E6"/>
    <w:rsid w:val="00784555"/>
    <w:rsid w:val="00784833"/>
    <w:rsid w:val="00784A1F"/>
    <w:rsid w:val="00784D25"/>
    <w:rsid w:val="00784E81"/>
    <w:rsid w:val="00784FAC"/>
    <w:rsid w:val="007859AD"/>
    <w:rsid w:val="00785A9F"/>
    <w:rsid w:val="007863E8"/>
    <w:rsid w:val="00786418"/>
    <w:rsid w:val="00786506"/>
    <w:rsid w:val="0078655B"/>
    <w:rsid w:val="00786A21"/>
    <w:rsid w:val="00786B81"/>
    <w:rsid w:val="00786C62"/>
    <w:rsid w:val="007871E9"/>
    <w:rsid w:val="0078755D"/>
    <w:rsid w:val="00787A74"/>
    <w:rsid w:val="00787A98"/>
    <w:rsid w:val="00787E30"/>
    <w:rsid w:val="00790071"/>
    <w:rsid w:val="00790BAD"/>
    <w:rsid w:val="00790ED6"/>
    <w:rsid w:val="00791043"/>
    <w:rsid w:val="00791084"/>
    <w:rsid w:val="007911BE"/>
    <w:rsid w:val="007911FA"/>
    <w:rsid w:val="00791378"/>
    <w:rsid w:val="007913DA"/>
    <w:rsid w:val="007917F2"/>
    <w:rsid w:val="00791830"/>
    <w:rsid w:val="00791C36"/>
    <w:rsid w:val="00791C6E"/>
    <w:rsid w:val="00791CDB"/>
    <w:rsid w:val="007921D9"/>
    <w:rsid w:val="00792570"/>
    <w:rsid w:val="007926AF"/>
    <w:rsid w:val="00792E24"/>
    <w:rsid w:val="00793216"/>
    <w:rsid w:val="00793357"/>
    <w:rsid w:val="007933BA"/>
    <w:rsid w:val="00793981"/>
    <w:rsid w:val="00794102"/>
    <w:rsid w:val="00794478"/>
    <w:rsid w:val="00794751"/>
    <w:rsid w:val="00794862"/>
    <w:rsid w:val="00794BFC"/>
    <w:rsid w:val="00794E3D"/>
    <w:rsid w:val="00794FFF"/>
    <w:rsid w:val="007950DA"/>
    <w:rsid w:val="007956FF"/>
    <w:rsid w:val="00795BAD"/>
    <w:rsid w:val="00795D54"/>
    <w:rsid w:val="00796508"/>
    <w:rsid w:val="007966E9"/>
    <w:rsid w:val="00796AAB"/>
    <w:rsid w:val="00796B1F"/>
    <w:rsid w:val="00796D72"/>
    <w:rsid w:val="00796DDD"/>
    <w:rsid w:val="00797004"/>
    <w:rsid w:val="0079736E"/>
    <w:rsid w:val="00797456"/>
    <w:rsid w:val="00797513"/>
    <w:rsid w:val="00797956"/>
    <w:rsid w:val="007979FA"/>
    <w:rsid w:val="00797E8B"/>
    <w:rsid w:val="007A0437"/>
    <w:rsid w:val="007A0588"/>
    <w:rsid w:val="007A070F"/>
    <w:rsid w:val="007A12BB"/>
    <w:rsid w:val="007A1315"/>
    <w:rsid w:val="007A1C12"/>
    <w:rsid w:val="007A1C5C"/>
    <w:rsid w:val="007A1E3E"/>
    <w:rsid w:val="007A1FED"/>
    <w:rsid w:val="007A274F"/>
    <w:rsid w:val="007A2A6C"/>
    <w:rsid w:val="007A3006"/>
    <w:rsid w:val="007A32CE"/>
    <w:rsid w:val="007A3719"/>
    <w:rsid w:val="007A39B7"/>
    <w:rsid w:val="007A3EB7"/>
    <w:rsid w:val="007A422F"/>
    <w:rsid w:val="007A4240"/>
    <w:rsid w:val="007A4938"/>
    <w:rsid w:val="007A4A1B"/>
    <w:rsid w:val="007A4A44"/>
    <w:rsid w:val="007A4AD7"/>
    <w:rsid w:val="007A4C95"/>
    <w:rsid w:val="007A4FAA"/>
    <w:rsid w:val="007A538B"/>
    <w:rsid w:val="007A55A4"/>
    <w:rsid w:val="007A5680"/>
    <w:rsid w:val="007A56B4"/>
    <w:rsid w:val="007A5B0B"/>
    <w:rsid w:val="007A5B3B"/>
    <w:rsid w:val="007A6048"/>
    <w:rsid w:val="007A6507"/>
    <w:rsid w:val="007A6538"/>
    <w:rsid w:val="007A6793"/>
    <w:rsid w:val="007A6B20"/>
    <w:rsid w:val="007A6D10"/>
    <w:rsid w:val="007A7162"/>
    <w:rsid w:val="007A7A67"/>
    <w:rsid w:val="007A7D0E"/>
    <w:rsid w:val="007A7ECA"/>
    <w:rsid w:val="007B002C"/>
    <w:rsid w:val="007B0280"/>
    <w:rsid w:val="007B032B"/>
    <w:rsid w:val="007B0333"/>
    <w:rsid w:val="007B051C"/>
    <w:rsid w:val="007B07D6"/>
    <w:rsid w:val="007B0B9B"/>
    <w:rsid w:val="007B0CFD"/>
    <w:rsid w:val="007B0E82"/>
    <w:rsid w:val="007B12EA"/>
    <w:rsid w:val="007B136F"/>
    <w:rsid w:val="007B145A"/>
    <w:rsid w:val="007B1496"/>
    <w:rsid w:val="007B1B13"/>
    <w:rsid w:val="007B1C52"/>
    <w:rsid w:val="007B2010"/>
    <w:rsid w:val="007B2326"/>
    <w:rsid w:val="007B26A6"/>
    <w:rsid w:val="007B276C"/>
    <w:rsid w:val="007B2784"/>
    <w:rsid w:val="007B2B4D"/>
    <w:rsid w:val="007B2CCE"/>
    <w:rsid w:val="007B2F38"/>
    <w:rsid w:val="007B2F67"/>
    <w:rsid w:val="007B342E"/>
    <w:rsid w:val="007B368C"/>
    <w:rsid w:val="007B36B4"/>
    <w:rsid w:val="007B3EBD"/>
    <w:rsid w:val="007B3F1E"/>
    <w:rsid w:val="007B42FD"/>
    <w:rsid w:val="007B4C1B"/>
    <w:rsid w:val="007B4D55"/>
    <w:rsid w:val="007B4E74"/>
    <w:rsid w:val="007B51F4"/>
    <w:rsid w:val="007B5DC1"/>
    <w:rsid w:val="007B60E7"/>
    <w:rsid w:val="007B62B9"/>
    <w:rsid w:val="007B664D"/>
    <w:rsid w:val="007B671D"/>
    <w:rsid w:val="007B6A91"/>
    <w:rsid w:val="007B6ADC"/>
    <w:rsid w:val="007B6B45"/>
    <w:rsid w:val="007B6E39"/>
    <w:rsid w:val="007B75E7"/>
    <w:rsid w:val="007B78C9"/>
    <w:rsid w:val="007C0408"/>
    <w:rsid w:val="007C04B7"/>
    <w:rsid w:val="007C04E5"/>
    <w:rsid w:val="007C084C"/>
    <w:rsid w:val="007C0A86"/>
    <w:rsid w:val="007C0BFD"/>
    <w:rsid w:val="007C0D0A"/>
    <w:rsid w:val="007C12B4"/>
    <w:rsid w:val="007C1696"/>
    <w:rsid w:val="007C23CC"/>
    <w:rsid w:val="007C241B"/>
    <w:rsid w:val="007C25B7"/>
    <w:rsid w:val="007C2A3B"/>
    <w:rsid w:val="007C2AA5"/>
    <w:rsid w:val="007C32C0"/>
    <w:rsid w:val="007C32FD"/>
    <w:rsid w:val="007C331A"/>
    <w:rsid w:val="007C3579"/>
    <w:rsid w:val="007C357B"/>
    <w:rsid w:val="007C3832"/>
    <w:rsid w:val="007C4033"/>
    <w:rsid w:val="007C4307"/>
    <w:rsid w:val="007C4737"/>
    <w:rsid w:val="007C4FED"/>
    <w:rsid w:val="007C5287"/>
    <w:rsid w:val="007C560F"/>
    <w:rsid w:val="007C56A2"/>
    <w:rsid w:val="007C5ACC"/>
    <w:rsid w:val="007C5E9B"/>
    <w:rsid w:val="007C61A4"/>
    <w:rsid w:val="007C652B"/>
    <w:rsid w:val="007C653B"/>
    <w:rsid w:val="007C7391"/>
    <w:rsid w:val="007D0084"/>
    <w:rsid w:val="007D04B8"/>
    <w:rsid w:val="007D05B4"/>
    <w:rsid w:val="007D0627"/>
    <w:rsid w:val="007D084C"/>
    <w:rsid w:val="007D0A13"/>
    <w:rsid w:val="007D0A48"/>
    <w:rsid w:val="007D0D7C"/>
    <w:rsid w:val="007D1054"/>
    <w:rsid w:val="007D14E1"/>
    <w:rsid w:val="007D1501"/>
    <w:rsid w:val="007D1792"/>
    <w:rsid w:val="007D198A"/>
    <w:rsid w:val="007D2083"/>
    <w:rsid w:val="007D247B"/>
    <w:rsid w:val="007D279B"/>
    <w:rsid w:val="007D2BF3"/>
    <w:rsid w:val="007D2CF5"/>
    <w:rsid w:val="007D2F58"/>
    <w:rsid w:val="007D33CE"/>
    <w:rsid w:val="007D33E2"/>
    <w:rsid w:val="007D34A2"/>
    <w:rsid w:val="007D353F"/>
    <w:rsid w:val="007D3594"/>
    <w:rsid w:val="007D3A7B"/>
    <w:rsid w:val="007D4783"/>
    <w:rsid w:val="007D4A78"/>
    <w:rsid w:val="007D5138"/>
    <w:rsid w:val="007D5DB9"/>
    <w:rsid w:val="007D614F"/>
    <w:rsid w:val="007D64AE"/>
    <w:rsid w:val="007D6708"/>
    <w:rsid w:val="007D6AF4"/>
    <w:rsid w:val="007D6C5A"/>
    <w:rsid w:val="007D6D82"/>
    <w:rsid w:val="007D6E7D"/>
    <w:rsid w:val="007D73A1"/>
    <w:rsid w:val="007D73B8"/>
    <w:rsid w:val="007D747D"/>
    <w:rsid w:val="007D7512"/>
    <w:rsid w:val="007D7651"/>
    <w:rsid w:val="007D7760"/>
    <w:rsid w:val="007D7FE5"/>
    <w:rsid w:val="007E0086"/>
    <w:rsid w:val="007E038F"/>
    <w:rsid w:val="007E0E2A"/>
    <w:rsid w:val="007E165D"/>
    <w:rsid w:val="007E1930"/>
    <w:rsid w:val="007E197A"/>
    <w:rsid w:val="007E1B57"/>
    <w:rsid w:val="007E1B66"/>
    <w:rsid w:val="007E1EDC"/>
    <w:rsid w:val="007E229E"/>
    <w:rsid w:val="007E27B1"/>
    <w:rsid w:val="007E2D28"/>
    <w:rsid w:val="007E31CB"/>
    <w:rsid w:val="007E343C"/>
    <w:rsid w:val="007E3AFA"/>
    <w:rsid w:val="007E3B3F"/>
    <w:rsid w:val="007E3C2A"/>
    <w:rsid w:val="007E3FAE"/>
    <w:rsid w:val="007E3FBF"/>
    <w:rsid w:val="007E4098"/>
    <w:rsid w:val="007E4181"/>
    <w:rsid w:val="007E4448"/>
    <w:rsid w:val="007E44C1"/>
    <w:rsid w:val="007E466A"/>
    <w:rsid w:val="007E46CC"/>
    <w:rsid w:val="007E4791"/>
    <w:rsid w:val="007E4AA1"/>
    <w:rsid w:val="007E4AEC"/>
    <w:rsid w:val="007E4FE8"/>
    <w:rsid w:val="007E51D8"/>
    <w:rsid w:val="007E52E5"/>
    <w:rsid w:val="007E52E9"/>
    <w:rsid w:val="007E5377"/>
    <w:rsid w:val="007E539B"/>
    <w:rsid w:val="007E5ABA"/>
    <w:rsid w:val="007E5C94"/>
    <w:rsid w:val="007E5E65"/>
    <w:rsid w:val="007E62E6"/>
    <w:rsid w:val="007E6416"/>
    <w:rsid w:val="007E6D29"/>
    <w:rsid w:val="007E75B9"/>
    <w:rsid w:val="007E75F0"/>
    <w:rsid w:val="007E79B6"/>
    <w:rsid w:val="007E79CA"/>
    <w:rsid w:val="007E7AF0"/>
    <w:rsid w:val="007E7E64"/>
    <w:rsid w:val="007F0212"/>
    <w:rsid w:val="007F0537"/>
    <w:rsid w:val="007F0720"/>
    <w:rsid w:val="007F098F"/>
    <w:rsid w:val="007F0B3A"/>
    <w:rsid w:val="007F1225"/>
    <w:rsid w:val="007F1560"/>
    <w:rsid w:val="007F15B1"/>
    <w:rsid w:val="007F183D"/>
    <w:rsid w:val="007F19AD"/>
    <w:rsid w:val="007F1CC9"/>
    <w:rsid w:val="007F1D6C"/>
    <w:rsid w:val="007F2030"/>
    <w:rsid w:val="007F224C"/>
    <w:rsid w:val="007F263E"/>
    <w:rsid w:val="007F27E0"/>
    <w:rsid w:val="007F2AD0"/>
    <w:rsid w:val="007F322B"/>
    <w:rsid w:val="007F3487"/>
    <w:rsid w:val="007F37E4"/>
    <w:rsid w:val="007F40E1"/>
    <w:rsid w:val="007F41EF"/>
    <w:rsid w:val="007F44C4"/>
    <w:rsid w:val="007F4F91"/>
    <w:rsid w:val="007F4FFA"/>
    <w:rsid w:val="007F5C02"/>
    <w:rsid w:val="007F6051"/>
    <w:rsid w:val="007F6875"/>
    <w:rsid w:val="007F6CA7"/>
    <w:rsid w:val="007F70B2"/>
    <w:rsid w:val="007F7227"/>
    <w:rsid w:val="007F765D"/>
    <w:rsid w:val="007F76C6"/>
    <w:rsid w:val="007F7839"/>
    <w:rsid w:val="007F7C76"/>
    <w:rsid w:val="008000DD"/>
    <w:rsid w:val="008003B9"/>
    <w:rsid w:val="00800B58"/>
    <w:rsid w:val="00800E00"/>
    <w:rsid w:val="00800FDF"/>
    <w:rsid w:val="008010CC"/>
    <w:rsid w:val="008010DE"/>
    <w:rsid w:val="00801671"/>
    <w:rsid w:val="008016DD"/>
    <w:rsid w:val="00801743"/>
    <w:rsid w:val="00801AB5"/>
    <w:rsid w:val="00801D0B"/>
    <w:rsid w:val="00801D54"/>
    <w:rsid w:val="00801E5A"/>
    <w:rsid w:val="00801E6A"/>
    <w:rsid w:val="00801F7A"/>
    <w:rsid w:val="008023EE"/>
    <w:rsid w:val="00802407"/>
    <w:rsid w:val="008028F0"/>
    <w:rsid w:val="00802919"/>
    <w:rsid w:val="00802A1B"/>
    <w:rsid w:val="00802C34"/>
    <w:rsid w:val="00803012"/>
    <w:rsid w:val="008035A6"/>
    <w:rsid w:val="00803A70"/>
    <w:rsid w:val="00803E21"/>
    <w:rsid w:val="0080424E"/>
    <w:rsid w:val="0080446F"/>
    <w:rsid w:val="00804717"/>
    <w:rsid w:val="008049C9"/>
    <w:rsid w:val="00804B37"/>
    <w:rsid w:val="00805370"/>
    <w:rsid w:val="00805637"/>
    <w:rsid w:val="00805A8C"/>
    <w:rsid w:val="00805B78"/>
    <w:rsid w:val="00805CD3"/>
    <w:rsid w:val="00806489"/>
    <w:rsid w:val="00806748"/>
    <w:rsid w:val="008067A3"/>
    <w:rsid w:val="00806A7B"/>
    <w:rsid w:val="00806A97"/>
    <w:rsid w:val="00806AC6"/>
    <w:rsid w:val="00806BF0"/>
    <w:rsid w:val="0080733B"/>
    <w:rsid w:val="00807518"/>
    <w:rsid w:val="008076BB"/>
    <w:rsid w:val="008078CF"/>
    <w:rsid w:val="00807A04"/>
    <w:rsid w:val="00807BC7"/>
    <w:rsid w:val="00807D64"/>
    <w:rsid w:val="00810286"/>
    <w:rsid w:val="008105F3"/>
    <w:rsid w:val="00810797"/>
    <w:rsid w:val="00810818"/>
    <w:rsid w:val="008117D6"/>
    <w:rsid w:val="008118C6"/>
    <w:rsid w:val="008119DC"/>
    <w:rsid w:val="00811AAF"/>
    <w:rsid w:val="00811FA4"/>
    <w:rsid w:val="00812047"/>
    <w:rsid w:val="008123AE"/>
    <w:rsid w:val="0081259E"/>
    <w:rsid w:val="008128C1"/>
    <w:rsid w:val="00812972"/>
    <w:rsid w:val="00813043"/>
    <w:rsid w:val="00813427"/>
    <w:rsid w:val="008137ED"/>
    <w:rsid w:val="00813814"/>
    <w:rsid w:val="008138B5"/>
    <w:rsid w:val="00813CDD"/>
    <w:rsid w:val="0081437D"/>
    <w:rsid w:val="00814CDF"/>
    <w:rsid w:val="00814FDE"/>
    <w:rsid w:val="0081510E"/>
    <w:rsid w:val="00815248"/>
    <w:rsid w:val="00815410"/>
    <w:rsid w:val="008158E0"/>
    <w:rsid w:val="00815A9D"/>
    <w:rsid w:val="00815C39"/>
    <w:rsid w:val="008161FF"/>
    <w:rsid w:val="008162E5"/>
    <w:rsid w:val="00816416"/>
    <w:rsid w:val="008166C3"/>
    <w:rsid w:val="008169C3"/>
    <w:rsid w:val="00816DE8"/>
    <w:rsid w:val="00816E31"/>
    <w:rsid w:val="008171FE"/>
    <w:rsid w:val="008174A2"/>
    <w:rsid w:val="00817613"/>
    <w:rsid w:val="00817DD1"/>
    <w:rsid w:val="00817E52"/>
    <w:rsid w:val="00820132"/>
    <w:rsid w:val="008203B6"/>
    <w:rsid w:val="0082089D"/>
    <w:rsid w:val="008208BB"/>
    <w:rsid w:val="00820F10"/>
    <w:rsid w:val="0082146F"/>
    <w:rsid w:val="0082147B"/>
    <w:rsid w:val="0082164A"/>
    <w:rsid w:val="008217EC"/>
    <w:rsid w:val="008218B2"/>
    <w:rsid w:val="00821D86"/>
    <w:rsid w:val="00821EAD"/>
    <w:rsid w:val="00821FCD"/>
    <w:rsid w:val="00822680"/>
    <w:rsid w:val="008230B3"/>
    <w:rsid w:val="0082343F"/>
    <w:rsid w:val="00823604"/>
    <w:rsid w:val="008237B4"/>
    <w:rsid w:val="00823B9F"/>
    <w:rsid w:val="00823D6B"/>
    <w:rsid w:val="00823F43"/>
    <w:rsid w:val="00824060"/>
    <w:rsid w:val="0082417E"/>
    <w:rsid w:val="00824657"/>
    <w:rsid w:val="00824665"/>
    <w:rsid w:val="008251C8"/>
    <w:rsid w:val="00825975"/>
    <w:rsid w:val="00825986"/>
    <w:rsid w:val="00825A2D"/>
    <w:rsid w:val="00825AB9"/>
    <w:rsid w:val="008262C6"/>
    <w:rsid w:val="00826416"/>
    <w:rsid w:val="0082678D"/>
    <w:rsid w:val="0082702D"/>
    <w:rsid w:val="0082740C"/>
    <w:rsid w:val="008274D5"/>
    <w:rsid w:val="008275F2"/>
    <w:rsid w:val="00827682"/>
    <w:rsid w:val="008278D4"/>
    <w:rsid w:val="00827CE4"/>
    <w:rsid w:val="00827D76"/>
    <w:rsid w:val="00827E0C"/>
    <w:rsid w:val="00830CF3"/>
    <w:rsid w:val="00830DC1"/>
    <w:rsid w:val="00831180"/>
    <w:rsid w:val="008314E2"/>
    <w:rsid w:val="00831C83"/>
    <w:rsid w:val="00831E44"/>
    <w:rsid w:val="00832001"/>
    <w:rsid w:val="008323E9"/>
    <w:rsid w:val="00832BEF"/>
    <w:rsid w:val="00832DB2"/>
    <w:rsid w:val="00833207"/>
    <w:rsid w:val="008334F8"/>
    <w:rsid w:val="0083365E"/>
    <w:rsid w:val="00833B9E"/>
    <w:rsid w:val="00833C08"/>
    <w:rsid w:val="0083413F"/>
    <w:rsid w:val="00834888"/>
    <w:rsid w:val="00834AF8"/>
    <w:rsid w:val="008350AC"/>
    <w:rsid w:val="0083510B"/>
    <w:rsid w:val="0083511F"/>
    <w:rsid w:val="0083517E"/>
    <w:rsid w:val="00835230"/>
    <w:rsid w:val="008352C5"/>
    <w:rsid w:val="00835CB4"/>
    <w:rsid w:val="0083607E"/>
    <w:rsid w:val="008361D6"/>
    <w:rsid w:val="0083653B"/>
    <w:rsid w:val="00836D63"/>
    <w:rsid w:val="00836D84"/>
    <w:rsid w:val="00836E07"/>
    <w:rsid w:val="008373E8"/>
    <w:rsid w:val="0083752E"/>
    <w:rsid w:val="00837610"/>
    <w:rsid w:val="008379A5"/>
    <w:rsid w:val="008379FE"/>
    <w:rsid w:val="00837B2F"/>
    <w:rsid w:val="00837D2C"/>
    <w:rsid w:val="00837F51"/>
    <w:rsid w:val="00837F98"/>
    <w:rsid w:val="008400AF"/>
    <w:rsid w:val="008401FB"/>
    <w:rsid w:val="008404D1"/>
    <w:rsid w:val="00840673"/>
    <w:rsid w:val="00840F58"/>
    <w:rsid w:val="008410A7"/>
    <w:rsid w:val="0084142F"/>
    <w:rsid w:val="008414BB"/>
    <w:rsid w:val="00841EA4"/>
    <w:rsid w:val="00842252"/>
    <w:rsid w:val="0084244B"/>
    <w:rsid w:val="008424F8"/>
    <w:rsid w:val="00842588"/>
    <w:rsid w:val="00842966"/>
    <w:rsid w:val="00842BB4"/>
    <w:rsid w:val="00842FBA"/>
    <w:rsid w:val="00843163"/>
    <w:rsid w:val="008432D0"/>
    <w:rsid w:val="0084371A"/>
    <w:rsid w:val="00843A8B"/>
    <w:rsid w:val="00843D45"/>
    <w:rsid w:val="008441D7"/>
    <w:rsid w:val="008443E5"/>
    <w:rsid w:val="00844460"/>
    <w:rsid w:val="008448D3"/>
    <w:rsid w:val="00844CEB"/>
    <w:rsid w:val="00844DBD"/>
    <w:rsid w:val="00845050"/>
    <w:rsid w:val="00845413"/>
    <w:rsid w:val="00845577"/>
    <w:rsid w:val="00845876"/>
    <w:rsid w:val="00845F33"/>
    <w:rsid w:val="00846525"/>
    <w:rsid w:val="0084674D"/>
    <w:rsid w:val="00846A01"/>
    <w:rsid w:val="00846C4B"/>
    <w:rsid w:val="00846D04"/>
    <w:rsid w:val="00846EC9"/>
    <w:rsid w:val="008470C1"/>
    <w:rsid w:val="008471C1"/>
    <w:rsid w:val="00847686"/>
    <w:rsid w:val="00847C45"/>
    <w:rsid w:val="00847CD4"/>
    <w:rsid w:val="008507C7"/>
    <w:rsid w:val="00850919"/>
    <w:rsid w:val="00850A7F"/>
    <w:rsid w:val="00851135"/>
    <w:rsid w:val="00851AA0"/>
    <w:rsid w:val="00851CB8"/>
    <w:rsid w:val="00851FB5"/>
    <w:rsid w:val="008523CA"/>
    <w:rsid w:val="00852EB0"/>
    <w:rsid w:val="008532F9"/>
    <w:rsid w:val="00853533"/>
    <w:rsid w:val="00853A8D"/>
    <w:rsid w:val="00854121"/>
    <w:rsid w:val="0085457E"/>
    <w:rsid w:val="0085465C"/>
    <w:rsid w:val="0085472A"/>
    <w:rsid w:val="00854D84"/>
    <w:rsid w:val="0085507C"/>
    <w:rsid w:val="008555D0"/>
    <w:rsid w:val="00855A28"/>
    <w:rsid w:val="00855BA1"/>
    <w:rsid w:val="00855BE6"/>
    <w:rsid w:val="00855DF5"/>
    <w:rsid w:val="0085602B"/>
    <w:rsid w:val="008560DA"/>
    <w:rsid w:val="00856728"/>
    <w:rsid w:val="008567E1"/>
    <w:rsid w:val="008569DA"/>
    <w:rsid w:val="00857092"/>
    <w:rsid w:val="00857533"/>
    <w:rsid w:val="0085781B"/>
    <w:rsid w:val="00860065"/>
    <w:rsid w:val="0086054D"/>
    <w:rsid w:val="00860845"/>
    <w:rsid w:val="008609A6"/>
    <w:rsid w:val="00860C41"/>
    <w:rsid w:val="00860DE9"/>
    <w:rsid w:val="00860F1B"/>
    <w:rsid w:val="0086100A"/>
    <w:rsid w:val="008610A3"/>
    <w:rsid w:val="00861134"/>
    <w:rsid w:val="00861452"/>
    <w:rsid w:val="008615E8"/>
    <w:rsid w:val="008615F7"/>
    <w:rsid w:val="0086181D"/>
    <w:rsid w:val="00861858"/>
    <w:rsid w:val="00861A2F"/>
    <w:rsid w:val="00861B7C"/>
    <w:rsid w:val="008623F9"/>
    <w:rsid w:val="0086272A"/>
    <w:rsid w:val="00862B03"/>
    <w:rsid w:val="00862E4D"/>
    <w:rsid w:val="00863188"/>
    <w:rsid w:val="00863355"/>
    <w:rsid w:val="00863835"/>
    <w:rsid w:val="00863CA2"/>
    <w:rsid w:val="00863DD5"/>
    <w:rsid w:val="00864032"/>
    <w:rsid w:val="00864406"/>
    <w:rsid w:val="0086447D"/>
    <w:rsid w:val="00864943"/>
    <w:rsid w:val="00864D9A"/>
    <w:rsid w:val="00865782"/>
    <w:rsid w:val="00865A8C"/>
    <w:rsid w:val="00865B1B"/>
    <w:rsid w:val="00865CB3"/>
    <w:rsid w:val="00865E0C"/>
    <w:rsid w:val="00866790"/>
    <w:rsid w:val="0086695B"/>
    <w:rsid w:val="00866AAD"/>
    <w:rsid w:val="00866CFE"/>
    <w:rsid w:val="00866FCB"/>
    <w:rsid w:val="0086767D"/>
    <w:rsid w:val="00867D96"/>
    <w:rsid w:val="00870058"/>
    <w:rsid w:val="008705F8"/>
    <w:rsid w:val="00870720"/>
    <w:rsid w:val="00870A76"/>
    <w:rsid w:val="00870A99"/>
    <w:rsid w:val="00870AFB"/>
    <w:rsid w:val="00870B15"/>
    <w:rsid w:val="00870CB0"/>
    <w:rsid w:val="0087139D"/>
    <w:rsid w:val="00871456"/>
    <w:rsid w:val="00871536"/>
    <w:rsid w:val="008717E1"/>
    <w:rsid w:val="00871C13"/>
    <w:rsid w:val="00871F59"/>
    <w:rsid w:val="0087278F"/>
    <w:rsid w:val="00872899"/>
    <w:rsid w:val="008728AD"/>
    <w:rsid w:val="00872F20"/>
    <w:rsid w:val="00873358"/>
    <w:rsid w:val="00873534"/>
    <w:rsid w:val="008739B9"/>
    <w:rsid w:val="00873A63"/>
    <w:rsid w:val="008740B1"/>
    <w:rsid w:val="008743F3"/>
    <w:rsid w:val="00874632"/>
    <w:rsid w:val="008748A8"/>
    <w:rsid w:val="008748DB"/>
    <w:rsid w:val="00874F22"/>
    <w:rsid w:val="00874F50"/>
    <w:rsid w:val="008750F7"/>
    <w:rsid w:val="008751D9"/>
    <w:rsid w:val="00875425"/>
    <w:rsid w:val="00875928"/>
    <w:rsid w:val="00875C15"/>
    <w:rsid w:val="00875DD5"/>
    <w:rsid w:val="008760A2"/>
    <w:rsid w:val="00876483"/>
    <w:rsid w:val="00876C8F"/>
    <w:rsid w:val="00876E3E"/>
    <w:rsid w:val="00876E91"/>
    <w:rsid w:val="008770B4"/>
    <w:rsid w:val="008778A6"/>
    <w:rsid w:val="00877AB5"/>
    <w:rsid w:val="00877AC1"/>
    <w:rsid w:val="00880832"/>
    <w:rsid w:val="0088084F"/>
    <w:rsid w:val="00880CF9"/>
    <w:rsid w:val="00880FAF"/>
    <w:rsid w:val="008810CA"/>
    <w:rsid w:val="0088139C"/>
    <w:rsid w:val="008818F5"/>
    <w:rsid w:val="0088193F"/>
    <w:rsid w:val="00881989"/>
    <w:rsid w:val="00881FD7"/>
    <w:rsid w:val="008823DC"/>
    <w:rsid w:val="0088247B"/>
    <w:rsid w:val="0088255E"/>
    <w:rsid w:val="00883653"/>
    <w:rsid w:val="00883684"/>
    <w:rsid w:val="00883CCE"/>
    <w:rsid w:val="00883DF8"/>
    <w:rsid w:val="00883E97"/>
    <w:rsid w:val="0088401C"/>
    <w:rsid w:val="0088434F"/>
    <w:rsid w:val="00884851"/>
    <w:rsid w:val="00884C7D"/>
    <w:rsid w:val="00885097"/>
    <w:rsid w:val="00885409"/>
    <w:rsid w:val="008857BE"/>
    <w:rsid w:val="00885811"/>
    <w:rsid w:val="008858D7"/>
    <w:rsid w:val="008858D9"/>
    <w:rsid w:val="00885968"/>
    <w:rsid w:val="00885D92"/>
    <w:rsid w:val="00885EF9"/>
    <w:rsid w:val="00886198"/>
    <w:rsid w:val="0088619F"/>
    <w:rsid w:val="00886682"/>
    <w:rsid w:val="008867A8"/>
    <w:rsid w:val="00886AD5"/>
    <w:rsid w:val="00886E54"/>
    <w:rsid w:val="008874FB"/>
    <w:rsid w:val="008877AE"/>
    <w:rsid w:val="00887C01"/>
    <w:rsid w:val="00887C23"/>
    <w:rsid w:val="00887E66"/>
    <w:rsid w:val="00887F8C"/>
    <w:rsid w:val="008900D9"/>
    <w:rsid w:val="008902BF"/>
    <w:rsid w:val="008904DC"/>
    <w:rsid w:val="00890548"/>
    <w:rsid w:val="00890900"/>
    <w:rsid w:val="00890902"/>
    <w:rsid w:val="00890E13"/>
    <w:rsid w:val="0089115B"/>
    <w:rsid w:val="008915C2"/>
    <w:rsid w:val="0089176A"/>
    <w:rsid w:val="00891AA3"/>
    <w:rsid w:val="00891C13"/>
    <w:rsid w:val="00891E59"/>
    <w:rsid w:val="0089206A"/>
    <w:rsid w:val="0089245D"/>
    <w:rsid w:val="00892591"/>
    <w:rsid w:val="00892AEB"/>
    <w:rsid w:val="0089312F"/>
    <w:rsid w:val="008937FE"/>
    <w:rsid w:val="008939B9"/>
    <w:rsid w:val="00894056"/>
    <w:rsid w:val="0089417C"/>
    <w:rsid w:val="008943A7"/>
    <w:rsid w:val="008945DF"/>
    <w:rsid w:val="008947B5"/>
    <w:rsid w:val="00894828"/>
    <w:rsid w:val="00894B58"/>
    <w:rsid w:val="0089515D"/>
    <w:rsid w:val="008952EB"/>
    <w:rsid w:val="00895687"/>
    <w:rsid w:val="0089585F"/>
    <w:rsid w:val="00895A4F"/>
    <w:rsid w:val="00895BA5"/>
    <w:rsid w:val="00895ECD"/>
    <w:rsid w:val="008962CF"/>
    <w:rsid w:val="00896320"/>
    <w:rsid w:val="00896DD2"/>
    <w:rsid w:val="00896E26"/>
    <w:rsid w:val="0089728C"/>
    <w:rsid w:val="008972C0"/>
    <w:rsid w:val="00897812"/>
    <w:rsid w:val="00897AD1"/>
    <w:rsid w:val="00897B1F"/>
    <w:rsid w:val="00897B68"/>
    <w:rsid w:val="00897D66"/>
    <w:rsid w:val="008A0148"/>
    <w:rsid w:val="008A03E9"/>
    <w:rsid w:val="008A0724"/>
    <w:rsid w:val="008A0AD2"/>
    <w:rsid w:val="008A0B55"/>
    <w:rsid w:val="008A0BDD"/>
    <w:rsid w:val="008A0C49"/>
    <w:rsid w:val="008A0C7C"/>
    <w:rsid w:val="008A11CE"/>
    <w:rsid w:val="008A18D4"/>
    <w:rsid w:val="008A18DC"/>
    <w:rsid w:val="008A1978"/>
    <w:rsid w:val="008A1A41"/>
    <w:rsid w:val="008A1B84"/>
    <w:rsid w:val="008A1C5F"/>
    <w:rsid w:val="008A1C8B"/>
    <w:rsid w:val="008A1D63"/>
    <w:rsid w:val="008A22A1"/>
    <w:rsid w:val="008A25FB"/>
    <w:rsid w:val="008A3285"/>
    <w:rsid w:val="008A38F4"/>
    <w:rsid w:val="008A3912"/>
    <w:rsid w:val="008A3B41"/>
    <w:rsid w:val="008A3C7B"/>
    <w:rsid w:val="008A435D"/>
    <w:rsid w:val="008A4440"/>
    <w:rsid w:val="008A444E"/>
    <w:rsid w:val="008A4544"/>
    <w:rsid w:val="008A4F10"/>
    <w:rsid w:val="008A4FC6"/>
    <w:rsid w:val="008A5064"/>
    <w:rsid w:val="008A5218"/>
    <w:rsid w:val="008A54B7"/>
    <w:rsid w:val="008A5598"/>
    <w:rsid w:val="008A58B5"/>
    <w:rsid w:val="008A5CD0"/>
    <w:rsid w:val="008A5EAE"/>
    <w:rsid w:val="008A5F08"/>
    <w:rsid w:val="008A6372"/>
    <w:rsid w:val="008A651D"/>
    <w:rsid w:val="008A7230"/>
    <w:rsid w:val="008A7330"/>
    <w:rsid w:val="008A7966"/>
    <w:rsid w:val="008A7E87"/>
    <w:rsid w:val="008A7FBD"/>
    <w:rsid w:val="008B01A1"/>
    <w:rsid w:val="008B0276"/>
    <w:rsid w:val="008B0340"/>
    <w:rsid w:val="008B03C7"/>
    <w:rsid w:val="008B097F"/>
    <w:rsid w:val="008B14AC"/>
    <w:rsid w:val="008B1C2B"/>
    <w:rsid w:val="008B1E1D"/>
    <w:rsid w:val="008B22C3"/>
    <w:rsid w:val="008B3394"/>
    <w:rsid w:val="008B3A27"/>
    <w:rsid w:val="008B3D2B"/>
    <w:rsid w:val="008B3D6F"/>
    <w:rsid w:val="008B4044"/>
    <w:rsid w:val="008B42B8"/>
    <w:rsid w:val="008B4459"/>
    <w:rsid w:val="008B481F"/>
    <w:rsid w:val="008B4B2D"/>
    <w:rsid w:val="008B4BC5"/>
    <w:rsid w:val="008B50B0"/>
    <w:rsid w:val="008B51F4"/>
    <w:rsid w:val="008B540A"/>
    <w:rsid w:val="008B5484"/>
    <w:rsid w:val="008B57F6"/>
    <w:rsid w:val="008B59B3"/>
    <w:rsid w:val="008B5C72"/>
    <w:rsid w:val="008B5E01"/>
    <w:rsid w:val="008B5F17"/>
    <w:rsid w:val="008B6336"/>
    <w:rsid w:val="008B6654"/>
    <w:rsid w:val="008B68E9"/>
    <w:rsid w:val="008B6A37"/>
    <w:rsid w:val="008B70A6"/>
    <w:rsid w:val="008B731A"/>
    <w:rsid w:val="008B7759"/>
    <w:rsid w:val="008B7DA9"/>
    <w:rsid w:val="008B7F47"/>
    <w:rsid w:val="008C0205"/>
    <w:rsid w:val="008C073E"/>
    <w:rsid w:val="008C07BD"/>
    <w:rsid w:val="008C0B21"/>
    <w:rsid w:val="008C0E49"/>
    <w:rsid w:val="008C0E72"/>
    <w:rsid w:val="008C0F28"/>
    <w:rsid w:val="008C128C"/>
    <w:rsid w:val="008C196F"/>
    <w:rsid w:val="008C1994"/>
    <w:rsid w:val="008C23E3"/>
    <w:rsid w:val="008C2649"/>
    <w:rsid w:val="008C2B93"/>
    <w:rsid w:val="008C2BCE"/>
    <w:rsid w:val="008C2C1C"/>
    <w:rsid w:val="008C2CB6"/>
    <w:rsid w:val="008C3101"/>
    <w:rsid w:val="008C358F"/>
    <w:rsid w:val="008C360E"/>
    <w:rsid w:val="008C388B"/>
    <w:rsid w:val="008C3C86"/>
    <w:rsid w:val="008C3C88"/>
    <w:rsid w:val="008C4694"/>
    <w:rsid w:val="008C48EA"/>
    <w:rsid w:val="008C4C7E"/>
    <w:rsid w:val="008C518F"/>
    <w:rsid w:val="008C578F"/>
    <w:rsid w:val="008C57FD"/>
    <w:rsid w:val="008C59CB"/>
    <w:rsid w:val="008C5A70"/>
    <w:rsid w:val="008C5AC0"/>
    <w:rsid w:val="008C5AF2"/>
    <w:rsid w:val="008C6117"/>
    <w:rsid w:val="008C6331"/>
    <w:rsid w:val="008C6649"/>
    <w:rsid w:val="008C673F"/>
    <w:rsid w:val="008C6782"/>
    <w:rsid w:val="008C6A83"/>
    <w:rsid w:val="008C6C99"/>
    <w:rsid w:val="008C6CC9"/>
    <w:rsid w:val="008C6F31"/>
    <w:rsid w:val="008C7339"/>
    <w:rsid w:val="008C7405"/>
    <w:rsid w:val="008C751E"/>
    <w:rsid w:val="008C779B"/>
    <w:rsid w:val="008C79B1"/>
    <w:rsid w:val="008C79C3"/>
    <w:rsid w:val="008C7BF5"/>
    <w:rsid w:val="008C7F9A"/>
    <w:rsid w:val="008D0316"/>
    <w:rsid w:val="008D0410"/>
    <w:rsid w:val="008D0707"/>
    <w:rsid w:val="008D07C5"/>
    <w:rsid w:val="008D0EA0"/>
    <w:rsid w:val="008D10B7"/>
    <w:rsid w:val="008D1599"/>
    <w:rsid w:val="008D1608"/>
    <w:rsid w:val="008D169C"/>
    <w:rsid w:val="008D186F"/>
    <w:rsid w:val="008D18C5"/>
    <w:rsid w:val="008D1923"/>
    <w:rsid w:val="008D1A7B"/>
    <w:rsid w:val="008D250A"/>
    <w:rsid w:val="008D2835"/>
    <w:rsid w:val="008D2A13"/>
    <w:rsid w:val="008D2B0B"/>
    <w:rsid w:val="008D30BB"/>
    <w:rsid w:val="008D3262"/>
    <w:rsid w:val="008D3530"/>
    <w:rsid w:val="008D35B8"/>
    <w:rsid w:val="008D36A5"/>
    <w:rsid w:val="008D3C0C"/>
    <w:rsid w:val="008D3F4B"/>
    <w:rsid w:val="008D3FC3"/>
    <w:rsid w:val="008D40D5"/>
    <w:rsid w:val="008D4171"/>
    <w:rsid w:val="008D44EA"/>
    <w:rsid w:val="008D4569"/>
    <w:rsid w:val="008D49C9"/>
    <w:rsid w:val="008D4B52"/>
    <w:rsid w:val="008D4EE7"/>
    <w:rsid w:val="008D5015"/>
    <w:rsid w:val="008D5499"/>
    <w:rsid w:val="008D5531"/>
    <w:rsid w:val="008D564A"/>
    <w:rsid w:val="008D5850"/>
    <w:rsid w:val="008D5BC3"/>
    <w:rsid w:val="008D61A8"/>
    <w:rsid w:val="008D65EE"/>
    <w:rsid w:val="008D697D"/>
    <w:rsid w:val="008D6A74"/>
    <w:rsid w:val="008D71FB"/>
    <w:rsid w:val="008D7795"/>
    <w:rsid w:val="008D78DD"/>
    <w:rsid w:val="008D78E8"/>
    <w:rsid w:val="008D7B30"/>
    <w:rsid w:val="008D7D85"/>
    <w:rsid w:val="008D7F63"/>
    <w:rsid w:val="008E00B8"/>
    <w:rsid w:val="008E0107"/>
    <w:rsid w:val="008E057E"/>
    <w:rsid w:val="008E078F"/>
    <w:rsid w:val="008E0A69"/>
    <w:rsid w:val="008E0E9F"/>
    <w:rsid w:val="008E1006"/>
    <w:rsid w:val="008E11A8"/>
    <w:rsid w:val="008E1217"/>
    <w:rsid w:val="008E2677"/>
    <w:rsid w:val="008E304A"/>
    <w:rsid w:val="008E3217"/>
    <w:rsid w:val="008E3677"/>
    <w:rsid w:val="008E3B49"/>
    <w:rsid w:val="008E4058"/>
    <w:rsid w:val="008E4597"/>
    <w:rsid w:val="008E4DC2"/>
    <w:rsid w:val="008E4E66"/>
    <w:rsid w:val="008E4EF1"/>
    <w:rsid w:val="008E514B"/>
    <w:rsid w:val="008E5394"/>
    <w:rsid w:val="008E571D"/>
    <w:rsid w:val="008E594C"/>
    <w:rsid w:val="008E59A6"/>
    <w:rsid w:val="008E5B62"/>
    <w:rsid w:val="008E5FE2"/>
    <w:rsid w:val="008E611D"/>
    <w:rsid w:val="008E648D"/>
    <w:rsid w:val="008E6663"/>
    <w:rsid w:val="008E66FC"/>
    <w:rsid w:val="008E6973"/>
    <w:rsid w:val="008E6A7E"/>
    <w:rsid w:val="008E6BEA"/>
    <w:rsid w:val="008E6F3D"/>
    <w:rsid w:val="008E74D0"/>
    <w:rsid w:val="008E7788"/>
    <w:rsid w:val="008E7C00"/>
    <w:rsid w:val="008E7CE7"/>
    <w:rsid w:val="008E7D87"/>
    <w:rsid w:val="008F0022"/>
    <w:rsid w:val="008F02F2"/>
    <w:rsid w:val="008F040B"/>
    <w:rsid w:val="008F04CE"/>
    <w:rsid w:val="008F10AA"/>
    <w:rsid w:val="008F10E7"/>
    <w:rsid w:val="008F12E1"/>
    <w:rsid w:val="008F134A"/>
    <w:rsid w:val="008F16B5"/>
    <w:rsid w:val="008F1710"/>
    <w:rsid w:val="008F1AB8"/>
    <w:rsid w:val="008F2351"/>
    <w:rsid w:val="008F25DC"/>
    <w:rsid w:val="008F2710"/>
    <w:rsid w:val="008F274D"/>
    <w:rsid w:val="008F292E"/>
    <w:rsid w:val="008F29E1"/>
    <w:rsid w:val="008F2CA3"/>
    <w:rsid w:val="008F2F27"/>
    <w:rsid w:val="008F31A8"/>
    <w:rsid w:val="008F3225"/>
    <w:rsid w:val="008F3CAF"/>
    <w:rsid w:val="008F3F67"/>
    <w:rsid w:val="008F48D4"/>
    <w:rsid w:val="008F496B"/>
    <w:rsid w:val="008F4C2D"/>
    <w:rsid w:val="008F4D38"/>
    <w:rsid w:val="008F50E5"/>
    <w:rsid w:val="008F52C5"/>
    <w:rsid w:val="008F5432"/>
    <w:rsid w:val="008F5511"/>
    <w:rsid w:val="008F59E2"/>
    <w:rsid w:val="008F5FBD"/>
    <w:rsid w:val="008F5FD1"/>
    <w:rsid w:val="008F626E"/>
    <w:rsid w:val="008F6336"/>
    <w:rsid w:val="008F6406"/>
    <w:rsid w:val="008F64B6"/>
    <w:rsid w:val="008F6793"/>
    <w:rsid w:val="008F6A6F"/>
    <w:rsid w:val="008F6B91"/>
    <w:rsid w:val="008F6BD3"/>
    <w:rsid w:val="008F6DA1"/>
    <w:rsid w:val="008F73EF"/>
    <w:rsid w:val="008F7A15"/>
    <w:rsid w:val="008F7AF9"/>
    <w:rsid w:val="0090064D"/>
    <w:rsid w:val="00900723"/>
    <w:rsid w:val="009009EC"/>
    <w:rsid w:val="00900AD2"/>
    <w:rsid w:val="00900C34"/>
    <w:rsid w:val="00900EA2"/>
    <w:rsid w:val="00901009"/>
    <w:rsid w:val="00901A8C"/>
    <w:rsid w:val="00901C2A"/>
    <w:rsid w:val="00901D01"/>
    <w:rsid w:val="00902021"/>
    <w:rsid w:val="00902538"/>
    <w:rsid w:val="00902823"/>
    <w:rsid w:val="00902991"/>
    <w:rsid w:val="009029F7"/>
    <w:rsid w:val="00902AF7"/>
    <w:rsid w:val="00902D30"/>
    <w:rsid w:val="00902D86"/>
    <w:rsid w:val="00903015"/>
    <w:rsid w:val="009037F3"/>
    <w:rsid w:val="00903F99"/>
    <w:rsid w:val="00904113"/>
    <w:rsid w:val="0090413D"/>
    <w:rsid w:val="00904249"/>
    <w:rsid w:val="009044DB"/>
    <w:rsid w:val="0090496C"/>
    <w:rsid w:val="00904A98"/>
    <w:rsid w:val="00904DB0"/>
    <w:rsid w:val="00904E2D"/>
    <w:rsid w:val="00905115"/>
    <w:rsid w:val="009052BF"/>
    <w:rsid w:val="0090548E"/>
    <w:rsid w:val="009055E3"/>
    <w:rsid w:val="00905970"/>
    <w:rsid w:val="00905999"/>
    <w:rsid w:val="00905B9A"/>
    <w:rsid w:val="00905FD5"/>
    <w:rsid w:val="009063CB"/>
    <w:rsid w:val="009064EA"/>
    <w:rsid w:val="009066D3"/>
    <w:rsid w:val="00906F69"/>
    <w:rsid w:val="00907250"/>
    <w:rsid w:val="00907379"/>
    <w:rsid w:val="009075A6"/>
    <w:rsid w:val="0090796A"/>
    <w:rsid w:val="00907AC9"/>
    <w:rsid w:val="00907AE8"/>
    <w:rsid w:val="00907B34"/>
    <w:rsid w:val="00907D8C"/>
    <w:rsid w:val="009105B4"/>
    <w:rsid w:val="00910688"/>
    <w:rsid w:val="009106CB"/>
    <w:rsid w:val="009106D6"/>
    <w:rsid w:val="0091089C"/>
    <w:rsid w:val="0091190D"/>
    <w:rsid w:val="00911B5A"/>
    <w:rsid w:val="00911EBC"/>
    <w:rsid w:val="009120DE"/>
    <w:rsid w:val="00912200"/>
    <w:rsid w:val="00913723"/>
    <w:rsid w:val="00913B27"/>
    <w:rsid w:val="00914444"/>
    <w:rsid w:val="00914A02"/>
    <w:rsid w:val="00914B2C"/>
    <w:rsid w:val="00914CB9"/>
    <w:rsid w:val="00914EF5"/>
    <w:rsid w:val="0091502A"/>
    <w:rsid w:val="0091511E"/>
    <w:rsid w:val="00915121"/>
    <w:rsid w:val="009152E2"/>
    <w:rsid w:val="009153E0"/>
    <w:rsid w:val="0091551A"/>
    <w:rsid w:val="00915651"/>
    <w:rsid w:val="00915947"/>
    <w:rsid w:val="00915A05"/>
    <w:rsid w:val="00915C6E"/>
    <w:rsid w:val="00915EA0"/>
    <w:rsid w:val="00915FDB"/>
    <w:rsid w:val="009164B9"/>
    <w:rsid w:val="00916922"/>
    <w:rsid w:val="009176D8"/>
    <w:rsid w:val="009177EF"/>
    <w:rsid w:val="00917A68"/>
    <w:rsid w:val="00917D27"/>
    <w:rsid w:val="00917E1C"/>
    <w:rsid w:val="009204DD"/>
    <w:rsid w:val="009206DE"/>
    <w:rsid w:val="00920AB8"/>
    <w:rsid w:val="00920AE2"/>
    <w:rsid w:val="00920DB9"/>
    <w:rsid w:val="00920F51"/>
    <w:rsid w:val="0092113D"/>
    <w:rsid w:val="00921152"/>
    <w:rsid w:val="0092116A"/>
    <w:rsid w:val="009213B3"/>
    <w:rsid w:val="009218C4"/>
    <w:rsid w:val="009218EA"/>
    <w:rsid w:val="00921983"/>
    <w:rsid w:val="00922143"/>
    <w:rsid w:val="0092224F"/>
    <w:rsid w:val="009223D2"/>
    <w:rsid w:val="00922599"/>
    <w:rsid w:val="00922CFD"/>
    <w:rsid w:val="00922DF6"/>
    <w:rsid w:val="00922FE2"/>
    <w:rsid w:val="009231B5"/>
    <w:rsid w:val="0092326A"/>
    <w:rsid w:val="00923308"/>
    <w:rsid w:val="009234E3"/>
    <w:rsid w:val="009235E3"/>
    <w:rsid w:val="00923E8E"/>
    <w:rsid w:val="00923EF9"/>
    <w:rsid w:val="0092407B"/>
    <w:rsid w:val="00924096"/>
    <w:rsid w:val="00924261"/>
    <w:rsid w:val="00924D68"/>
    <w:rsid w:val="0092546F"/>
    <w:rsid w:val="00925A3D"/>
    <w:rsid w:val="00925A5C"/>
    <w:rsid w:val="00925B5B"/>
    <w:rsid w:val="00925DC5"/>
    <w:rsid w:val="00925E58"/>
    <w:rsid w:val="009263DD"/>
    <w:rsid w:val="0092641D"/>
    <w:rsid w:val="00926839"/>
    <w:rsid w:val="00926AFF"/>
    <w:rsid w:val="00926F8A"/>
    <w:rsid w:val="009273B1"/>
    <w:rsid w:val="009277AD"/>
    <w:rsid w:val="009278DA"/>
    <w:rsid w:val="0092794D"/>
    <w:rsid w:val="0092794F"/>
    <w:rsid w:val="009279C5"/>
    <w:rsid w:val="00927B5A"/>
    <w:rsid w:val="00927F17"/>
    <w:rsid w:val="00927F34"/>
    <w:rsid w:val="009303A3"/>
    <w:rsid w:val="009303B8"/>
    <w:rsid w:val="00930A07"/>
    <w:rsid w:val="00930BA5"/>
    <w:rsid w:val="00930BFE"/>
    <w:rsid w:val="00930D51"/>
    <w:rsid w:val="00930FFA"/>
    <w:rsid w:val="009310DF"/>
    <w:rsid w:val="00931A42"/>
    <w:rsid w:val="00931E86"/>
    <w:rsid w:val="00932497"/>
    <w:rsid w:val="009325A4"/>
    <w:rsid w:val="00933320"/>
    <w:rsid w:val="0093390D"/>
    <w:rsid w:val="00933A5F"/>
    <w:rsid w:val="00933BF3"/>
    <w:rsid w:val="00934109"/>
    <w:rsid w:val="00934199"/>
    <w:rsid w:val="009341E4"/>
    <w:rsid w:val="009346F2"/>
    <w:rsid w:val="0093478D"/>
    <w:rsid w:val="00934826"/>
    <w:rsid w:val="00934927"/>
    <w:rsid w:val="009349E9"/>
    <w:rsid w:val="0093505D"/>
    <w:rsid w:val="009352DF"/>
    <w:rsid w:val="00935592"/>
    <w:rsid w:val="00935626"/>
    <w:rsid w:val="009365CE"/>
    <w:rsid w:val="0093661B"/>
    <w:rsid w:val="00936E8E"/>
    <w:rsid w:val="009375BB"/>
    <w:rsid w:val="009376DD"/>
    <w:rsid w:val="00937930"/>
    <w:rsid w:val="009402E5"/>
    <w:rsid w:val="00940308"/>
    <w:rsid w:val="009407A2"/>
    <w:rsid w:val="009411DA"/>
    <w:rsid w:val="0094125B"/>
    <w:rsid w:val="00941497"/>
    <w:rsid w:val="00941EB5"/>
    <w:rsid w:val="00942AE9"/>
    <w:rsid w:val="00943242"/>
    <w:rsid w:val="009433C4"/>
    <w:rsid w:val="009439A9"/>
    <w:rsid w:val="00943AFA"/>
    <w:rsid w:val="00943FF9"/>
    <w:rsid w:val="00944980"/>
    <w:rsid w:val="00944A56"/>
    <w:rsid w:val="00944B0F"/>
    <w:rsid w:val="00945093"/>
    <w:rsid w:val="009453AA"/>
    <w:rsid w:val="009453F4"/>
    <w:rsid w:val="00945A54"/>
    <w:rsid w:val="00945BE3"/>
    <w:rsid w:val="00946BF5"/>
    <w:rsid w:val="00946F45"/>
    <w:rsid w:val="009471EA"/>
    <w:rsid w:val="009472F9"/>
    <w:rsid w:val="00947434"/>
    <w:rsid w:val="0094754C"/>
    <w:rsid w:val="00947B23"/>
    <w:rsid w:val="00947CD8"/>
    <w:rsid w:val="00947E89"/>
    <w:rsid w:val="00947F35"/>
    <w:rsid w:val="00950256"/>
    <w:rsid w:val="00950414"/>
    <w:rsid w:val="009504BD"/>
    <w:rsid w:val="00950963"/>
    <w:rsid w:val="00950E66"/>
    <w:rsid w:val="0095139C"/>
    <w:rsid w:val="00951AA3"/>
    <w:rsid w:val="00951E26"/>
    <w:rsid w:val="00951E4A"/>
    <w:rsid w:val="00952164"/>
    <w:rsid w:val="009522EE"/>
    <w:rsid w:val="009522F8"/>
    <w:rsid w:val="0095254D"/>
    <w:rsid w:val="009525E0"/>
    <w:rsid w:val="009527B6"/>
    <w:rsid w:val="00952824"/>
    <w:rsid w:val="00952899"/>
    <w:rsid w:val="00952D1D"/>
    <w:rsid w:val="00952E05"/>
    <w:rsid w:val="009531B1"/>
    <w:rsid w:val="009533E1"/>
    <w:rsid w:val="0095352B"/>
    <w:rsid w:val="00953724"/>
    <w:rsid w:val="00953A9E"/>
    <w:rsid w:val="00953D99"/>
    <w:rsid w:val="00953FE8"/>
    <w:rsid w:val="00954DF8"/>
    <w:rsid w:val="00955006"/>
    <w:rsid w:val="0095504D"/>
    <w:rsid w:val="00955353"/>
    <w:rsid w:val="009556DC"/>
    <w:rsid w:val="00955B69"/>
    <w:rsid w:val="00955BAD"/>
    <w:rsid w:val="00955BBB"/>
    <w:rsid w:val="00955C08"/>
    <w:rsid w:val="00955EDC"/>
    <w:rsid w:val="00956284"/>
    <w:rsid w:val="009563DD"/>
    <w:rsid w:val="009565CB"/>
    <w:rsid w:val="00956C75"/>
    <w:rsid w:val="00956ED8"/>
    <w:rsid w:val="00956F1A"/>
    <w:rsid w:val="009570A7"/>
    <w:rsid w:val="009571C9"/>
    <w:rsid w:val="00957428"/>
    <w:rsid w:val="00957815"/>
    <w:rsid w:val="00957AB0"/>
    <w:rsid w:val="00957C9F"/>
    <w:rsid w:val="00960438"/>
    <w:rsid w:val="00960454"/>
    <w:rsid w:val="00960CDB"/>
    <w:rsid w:val="0096110D"/>
    <w:rsid w:val="009615DD"/>
    <w:rsid w:val="00961B86"/>
    <w:rsid w:val="009621BF"/>
    <w:rsid w:val="0096236E"/>
    <w:rsid w:val="009625D5"/>
    <w:rsid w:val="00962625"/>
    <w:rsid w:val="00962779"/>
    <w:rsid w:val="00963094"/>
    <w:rsid w:val="009631ED"/>
    <w:rsid w:val="009634E5"/>
    <w:rsid w:val="00963546"/>
    <w:rsid w:val="00963B41"/>
    <w:rsid w:val="00963F4A"/>
    <w:rsid w:val="009640BD"/>
    <w:rsid w:val="00964360"/>
    <w:rsid w:val="009648A9"/>
    <w:rsid w:val="00964B0E"/>
    <w:rsid w:val="00964FE4"/>
    <w:rsid w:val="0096533C"/>
    <w:rsid w:val="009654BF"/>
    <w:rsid w:val="0096583C"/>
    <w:rsid w:val="00965B15"/>
    <w:rsid w:val="00965B8E"/>
    <w:rsid w:val="00965E98"/>
    <w:rsid w:val="00965F17"/>
    <w:rsid w:val="009666B8"/>
    <w:rsid w:val="00966949"/>
    <w:rsid w:val="00966ABE"/>
    <w:rsid w:val="00966DAA"/>
    <w:rsid w:val="00967080"/>
    <w:rsid w:val="00967604"/>
    <w:rsid w:val="00967DB8"/>
    <w:rsid w:val="00967DEA"/>
    <w:rsid w:val="009700C4"/>
    <w:rsid w:val="009707DE"/>
    <w:rsid w:val="009707E3"/>
    <w:rsid w:val="00970909"/>
    <w:rsid w:val="00970AEB"/>
    <w:rsid w:val="00970FDA"/>
    <w:rsid w:val="009719E7"/>
    <w:rsid w:val="00971B06"/>
    <w:rsid w:val="0097269E"/>
    <w:rsid w:val="0097270F"/>
    <w:rsid w:val="00972F75"/>
    <w:rsid w:val="009731F3"/>
    <w:rsid w:val="009732F8"/>
    <w:rsid w:val="00973468"/>
    <w:rsid w:val="0097351E"/>
    <w:rsid w:val="009736AE"/>
    <w:rsid w:val="009736DF"/>
    <w:rsid w:val="00973C6A"/>
    <w:rsid w:val="00973C9F"/>
    <w:rsid w:val="00973CA0"/>
    <w:rsid w:val="00973DDE"/>
    <w:rsid w:val="00973F2C"/>
    <w:rsid w:val="00974301"/>
    <w:rsid w:val="009746C9"/>
    <w:rsid w:val="009749A8"/>
    <w:rsid w:val="00975099"/>
    <w:rsid w:val="0097528D"/>
    <w:rsid w:val="0097535C"/>
    <w:rsid w:val="00975993"/>
    <w:rsid w:val="00975F38"/>
    <w:rsid w:val="00976014"/>
    <w:rsid w:val="00976269"/>
    <w:rsid w:val="00976290"/>
    <w:rsid w:val="00976811"/>
    <w:rsid w:val="00976B12"/>
    <w:rsid w:val="00976D77"/>
    <w:rsid w:val="00976DCF"/>
    <w:rsid w:val="00977328"/>
    <w:rsid w:val="009775C3"/>
    <w:rsid w:val="0097789A"/>
    <w:rsid w:val="00977A14"/>
    <w:rsid w:val="00977CDA"/>
    <w:rsid w:val="0098016D"/>
    <w:rsid w:val="0098056E"/>
    <w:rsid w:val="00980C30"/>
    <w:rsid w:val="00980E74"/>
    <w:rsid w:val="009811B0"/>
    <w:rsid w:val="00981C72"/>
    <w:rsid w:val="00981CBF"/>
    <w:rsid w:val="009821BA"/>
    <w:rsid w:val="00982205"/>
    <w:rsid w:val="009822CE"/>
    <w:rsid w:val="00982317"/>
    <w:rsid w:val="009824B7"/>
    <w:rsid w:val="0098264A"/>
    <w:rsid w:val="0098318D"/>
    <w:rsid w:val="00983BAA"/>
    <w:rsid w:val="00983F66"/>
    <w:rsid w:val="009840C7"/>
    <w:rsid w:val="009842D4"/>
    <w:rsid w:val="009844F1"/>
    <w:rsid w:val="00984641"/>
    <w:rsid w:val="009846DF"/>
    <w:rsid w:val="00984861"/>
    <w:rsid w:val="009849B6"/>
    <w:rsid w:val="009849D2"/>
    <w:rsid w:val="00984C15"/>
    <w:rsid w:val="00984E29"/>
    <w:rsid w:val="00984E42"/>
    <w:rsid w:val="00985310"/>
    <w:rsid w:val="009859BF"/>
    <w:rsid w:val="009861F6"/>
    <w:rsid w:val="009863F7"/>
    <w:rsid w:val="0098650E"/>
    <w:rsid w:val="00986544"/>
    <w:rsid w:val="0098717E"/>
    <w:rsid w:val="0098753E"/>
    <w:rsid w:val="009876FD"/>
    <w:rsid w:val="00987745"/>
    <w:rsid w:val="00987EE1"/>
    <w:rsid w:val="009901F1"/>
    <w:rsid w:val="009905FD"/>
    <w:rsid w:val="009906E2"/>
    <w:rsid w:val="00990946"/>
    <w:rsid w:val="0099109D"/>
    <w:rsid w:val="00991164"/>
    <w:rsid w:val="00991557"/>
    <w:rsid w:val="0099156B"/>
    <w:rsid w:val="0099157A"/>
    <w:rsid w:val="009915F2"/>
    <w:rsid w:val="00991656"/>
    <w:rsid w:val="00991760"/>
    <w:rsid w:val="00991B70"/>
    <w:rsid w:val="00991CD5"/>
    <w:rsid w:val="0099223D"/>
    <w:rsid w:val="00992284"/>
    <w:rsid w:val="00992321"/>
    <w:rsid w:val="00992395"/>
    <w:rsid w:val="009928F4"/>
    <w:rsid w:val="009929BB"/>
    <w:rsid w:val="00992D58"/>
    <w:rsid w:val="00992DEC"/>
    <w:rsid w:val="00992ED4"/>
    <w:rsid w:val="00993784"/>
    <w:rsid w:val="00993A20"/>
    <w:rsid w:val="009940A9"/>
    <w:rsid w:val="009945F8"/>
    <w:rsid w:val="00994902"/>
    <w:rsid w:val="00994916"/>
    <w:rsid w:val="00994995"/>
    <w:rsid w:val="00994DE0"/>
    <w:rsid w:val="0099526F"/>
    <w:rsid w:val="009955AB"/>
    <w:rsid w:val="00995895"/>
    <w:rsid w:val="00995937"/>
    <w:rsid w:val="009967D3"/>
    <w:rsid w:val="009968DF"/>
    <w:rsid w:val="0099696E"/>
    <w:rsid w:val="0099697C"/>
    <w:rsid w:val="00996A57"/>
    <w:rsid w:val="00996B97"/>
    <w:rsid w:val="00996D84"/>
    <w:rsid w:val="00996D9A"/>
    <w:rsid w:val="00996FC6"/>
    <w:rsid w:val="009974CF"/>
    <w:rsid w:val="009974E3"/>
    <w:rsid w:val="00997546"/>
    <w:rsid w:val="00997735"/>
    <w:rsid w:val="00997C97"/>
    <w:rsid w:val="00997FD5"/>
    <w:rsid w:val="009A0015"/>
    <w:rsid w:val="009A0116"/>
    <w:rsid w:val="009A0635"/>
    <w:rsid w:val="009A081B"/>
    <w:rsid w:val="009A0974"/>
    <w:rsid w:val="009A09A2"/>
    <w:rsid w:val="009A127A"/>
    <w:rsid w:val="009A1573"/>
    <w:rsid w:val="009A164D"/>
    <w:rsid w:val="009A1745"/>
    <w:rsid w:val="009A188B"/>
    <w:rsid w:val="009A194D"/>
    <w:rsid w:val="009A1CA5"/>
    <w:rsid w:val="009A1D18"/>
    <w:rsid w:val="009A1E2A"/>
    <w:rsid w:val="009A1F50"/>
    <w:rsid w:val="009A1FC8"/>
    <w:rsid w:val="009A2161"/>
    <w:rsid w:val="009A21AC"/>
    <w:rsid w:val="009A2361"/>
    <w:rsid w:val="009A2A89"/>
    <w:rsid w:val="009A2A93"/>
    <w:rsid w:val="009A2B1E"/>
    <w:rsid w:val="009A2BEA"/>
    <w:rsid w:val="009A2ED4"/>
    <w:rsid w:val="009A313C"/>
    <w:rsid w:val="009A352F"/>
    <w:rsid w:val="009A38A8"/>
    <w:rsid w:val="009A4403"/>
    <w:rsid w:val="009A4792"/>
    <w:rsid w:val="009A4AA1"/>
    <w:rsid w:val="009A4B35"/>
    <w:rsid w:val="009A4E83"/>
    <w:rsid w:val="009A59D6"/>
    <w:rsid w:val="009A5A04"/>
    <w:rsid w:val="009A5F25"/>
    <w:rsid w:val="009A5FDB"/>
    <w:rsid w:val="009A63D5"/>
    <w:rsid w:val="009A6602"/>
    <w:rsid w:val="009A6AA5"/>
    <w:rsid w:val="009A6BA2"/>
    <w:rsid w:val="009A728D"/>
    <w:rsid w:val="009A7CFC"/>
    <w:rsid w:val="009A7D23"/>
    <w:rsid w:val="009A7EC0"/>
    <w:rsid w:val="009B015E"/>
    <w:rsid w:val="009B01AE"/>
    <w:rsid w:val="009B0359"/>
    <w:rsid w:val="009B12BC"/>
    <w:rsid w:val="009B13FA"/>
    <w:rsid w:val="009B1470"/>
    <w:rsid w:val="009B1A61"/>
    <w:rsid w:val="009B1DDF"/>
    <w:rsid w:val="009B1F2B"/>
    <w:rsid w:val="009B2330"/>
    <w:rsid w:val="009B2334"/>
    <w:rsid w:val="009B2618"/>
    <w:rsid w:val="009B2DBF"/>
    <w:rsid w:val="009B2E29"/>
    <w:rsid w:val="009B3282"/>
    <w:rsid w:val="009B332C"/>
    <w:rsid w:val="009B3442"/>
    <w:rsid w:val="009B36BE"/>
    <w:rsid w:val="009B37BB"/>
    <w:rsid w:val="009B3922"/>
    <w:rsid w:val="009B399D"/>
    <w:rsid w:val="009B4172"/>
    <w:rsid w:val="009B4634"/>
    <w:rsid w:val="009B4731"/>
    <w:rsid w:val="009B4A41"/>
    <w:rsid w:val="009B4B74"/>
    <w:rsid w:val="009B5027"/>
    <w:rsid w:val="009B517E"/>
    <w:rsid w:val="009B5276"/>
    <w:rsid w:val="009B5A97"/>
    <w:rsid w:val="009B60AB"/>
    <w:rsid w:val="009B66A1"/>
    <w:rsid w:val="009B66C3"/>
    <w:rsid w:val="009B678A"/>
    <w:rsid w:val="009B69EA"/>
    <w:rsid w:val="009B6B64"/>
    <w:rsid w:val="009B6C0C"/>
    <w:rsid w:val="009B7177"/>
    <w:rsid w:val="009B72FE"/>
    <w:rsid w:val="009B7615"/>
    <w:rsid w:val="009B77F6"/>
    <w:rsid w:val="009C04B3"/>
    <w:rsid w:val="009C0851"/>
    <w:rsid w:val="009C0B7C"/>
    <w:rsid w:val="009C0D77"/>
    <w:rsid w:val="009C0FB1"/>
    <w:rsid w:val="009C121D"/>
    <w:rsid w:val="009C17C9"/>
    <w:rsid w:val="009C1CF7"/>
    <w:rsid w:val="009C1EDA"/>
    <w:rsid w:val="009C1FE8"/>
    <w:rsid w:val="009C2B29"/>
    <w:rsid w:val="009C2D35"/>
    <w:rsid w:val="009C2D75"/>
    <w:rsid w:val="009C2F58"/>
    <w:rsid w:val="009C3240"/>
    <w:rsid w:val="009C324C"/>
    <w:rsid w:val="009C3773"/>
    <w:rsid w:val="009C383A"/>
    <w:rsid w:val="009C387C"/>
    <w:rsid w:val="009C3DC9"/>
    <w:rsid w:val="009C406F"/>
    <w:rsid w:val="009C4526"/>
    <w:rsid w:val="009C4AC5"/>
    <w:rsid w:val="009C4C3E"/>
    <w:rsid w:val="009C500E"/>
    <w:rsid w:val="009C5139"/>
    <w:rsid w:val="009C57D1"/>
    <w:rsid w:val="009C5829"/>
    <w:rsid w:val="009C590B"/>
    <w:rsid w:val="009C5B9A"/>
    <w:rsid w:val="009C5C87"/>
    <w:rsid w:val="009C641D"/>
    <w:rsid w:val="009C648C"/>
    <w:rsid w:val="009C6F2C"/>
    <w:rsid w:val="009C7154"/>
    <w:rsid w:val="009C761C"/>
    <w:rsid w:val="009C779F"/>
    <w:rsid w:val="009D0158"/>
    <w:rsid w:val="009D028B"/>
    <w:rsid w:val="009D03DB"/>
    <w:rsid w:val="009D055A"/>
    <w:rsid w:val="009D06A2"/>
    <w:rsid w:val="009D0DC2"/>
    <w:rsid w:val="009D156B"/>
    <w:rsid w:val="009D15F8"/>
    <w:rsid w:val="009D177A"/>
    <w:rsid w:val="009D1BFB"/>
    <w:rsid w:val="009D1DD4"/>
    <w:rsid w:val="009D2C35"/>
    <w:rsid w:val="009D2C6B"/>
    <w:rsid w:val="009D316F"/>
    <w:rsid w:val="009D31A7"/>
    <w:rsid w:val="009D31E7"/>
    <w:rsid w:val="009D32F3"/>
    <w:rsid w:val="009D34FA"/>
    <w:rsid w:val="009D3B41"/>
    <w:rsid w:val="009D409A"/>
    <w:rsid w:val="009D44C2"/>
    <w:rsid w:val="009D4E3A"/>
    <w:rsid w:val="009D4FCF"/>
    <w:rsid w:val="009D52AF"/>
    <w:rsid w:val="009D52C4"/>
    <w:rsid w:val="009D548A"/>
    <w:rsid w:val="009D54B6"/>
    <w:rsid w:val="009D593C"/>
    <w:rsid w:val="009D600F"/>
    <w:rsid w:val="009D61E4"/>
    <w:rsid w:val="009D67E8"/>
    <w:rsid w:val="009D6C27"/>
    <w:rsid w:val="009D6D46"/>
    <w:rsid w:val="009D6D60"/>
    <w:rsid w:val="009D7348"/>
    <w:rsid w:val="009D7681"/>
    <w:rsid w:val="009D76AC"/>
    <w:rsid w:val="009D777B"/>
    <w:rsid w:val="009D7DBB"/>
    <w:rsid w:val="009E0457"/>
    <w:rsid w:val="009E06FC"/>
    <w:rsid w:val="009E0744"/>
    <w:rsid w:val="009E0C46"/>
    <w:rsid w:val="009E0D1C"/>
    <w:rsid w:val="009E10C5"/>
    <w:rsid w:val="009E1150"/>
    <w:rsid w:val="009E13D7"/>
    <w:rsid w:val="009E150D"/>
    <w:rsid w:val="009E16FC"/>
    <w:rsid w:val="009E1899"/>
    <w:rsid w:val="009E1912"/>
    <w:rsid w:val="009E19B8"/>
    <w:rsid w:val="009E1C9E"/>
    <w:rsid w:val="009E1E27"/>
    <w:rsid w:val="009E2316"/>
    <w:rsid w:val="009E2679"/>
    <w:rsid w:val="009E29C3"/>
    <w:rsid w:val="009E2A1C"/>
    <w:rsid w:val="009E2CBF"/>
    <w:rsid w:val="009E3293"/>
    <w:rsid w:val="009E33D0"/>
    <w:rsid w:val="009E36D2"/>
    <w:rsid w:val="009E3855"/>
    <w:rsid w:val="009E387B"/>
    <w:rsid w:val="009E3A10"/>
    <w:rsid w:val="009E3A56"/>
    <w:rsid w:val="009E3DBC"/>
    <w:rsid w:val="009E441B"/>
    <w:rsid w:val="009E4838"/>
    <w:rsid w:val="009E4967"/>
    <w:rsid w:val="009E4A63"/>
    <w:rsid w:val="009E512D"/>
    <w:rsid w:val="009E5148"/>
    <w:rsid w:val="009E51F0"/>
    <w:rsid w:val="009E5469"/>
    <w:rsid w:val="009E5810"/>
    <w:rsid w:val="009E58BF"/>
    <w:rsid w:val="009E5A62"/>
    <w:rsid w:val="009E6235"/>
    <w:rsid w:val="009E67D7"/>
    <w:rsid w:val="009E6B70"/>
    <w:rsid w:val="009E6E25"/>
    <w:rsid w:val="009E7101"/>
    <w:rsid w:val="009E7351"/>
    <w:rsid w:val="009E74BA"/>
    <w:rsid w:val="009E74DF"/>
    <w:rsid w:val="009E75B2"/>
    <w:rsid w:val="009E76A6"/>
    <w:rsid w:val="009E771E"/>
    <w:rsid w:val="009E7907"/>
    <w:rsid w:val="009E7B02"/>
    <w:rsid w:val="009E7B64"/>
    <w:rsid w:val="009E7D71"/>
    <w:rsid w:val="009E7DC2"/>
    <w:rsid w:val="009E7F40"/>
    <w:rsid w:val="009F03E2"/>
    <w:rsid w:val="009F04D9"/>
    <w:rsid w:val="009F0875"/>
    <w:rsid w:val="009F09D4"/>
    <w:rsid w:val="009F0A45"/>
    <w:rsid w:val="009F0DB3"/>
    <w:rsid w:val="009F0E9F"/>
    <w:rsid w:val="009F10C4"/>
    <w:rsid w:val="009F1343"/>
    <w:rsid w:val="009F1495"/>
    <w:rsid w:val="009F21C5"/>
    <w:rsid w:val="009F23C6"/>
    <w:rsid w:val="009F244F"/>
    <w:rsid w:val="009F26AF"/>
    <w:rsid w:val="009F2C6C"/>
    <w:rsid w:val="009F32D1"/>
    <w:rsid w:val="009F344E"/>
    <w:rsid w:val="009F353D"/>
    <w:rsid w:val="009F3577"/>
    <w:rsid w:val="009F362B"/>
    <w:rsid w:val="009F3AA1"/>
    <w:rsid w:val="009F3F7E"/>
    <w:rsid w:val="009F4282"/>
    <w:rsid w:val="009F458B"/>
    <w:rsid w:val="009F4788"/>
    <w:rsid w:val="009F4B6E"/>
    <w:rsid w:val="009F5396"/>
    <w:rsid w:val="009F57E8"/>
    <w:rsid w:val="009F58E8"/>
    <w:rsid w:val="009F5A3C"/>
    <w:rsid w:val="009F5DDF"/>
    <w:rsid w:val="009F6449"/>
    <w:rsid w:val="009F6C35"/>
    <w:rsid w:val="009F6EDE"/>
    <w:rsid w:val="009F7A00"/>
    <w:rsid w:val="00A00139"/>
    <w:rsid w:val="00A0065D"/>
    <w:rsid w:val="00A0067C"/>
    <w:rsid w:val="00A009B8"/>
    <w:rsid w:val="00A009D6"/>
    <w:rsid w:val="00A00A37"/>
    <w:rsid w:val="00A00AB4"/>
    <w:rsid w:val="00A00FBE"/>
    <w:rsid w:val="00A01246"/>
    <w:rsid w:val="00A01403"/>
    <w:rsid w:val="00A014EB"/>
    <w:rsid w:val="00A0155D"/>
    <w:rsid w:val="00A0167E"/>
    <w:rsid w:val="00A017CE"/>
    <w:rsid w:val="00A01922"/>
    <w:rsid w:val="00A01BE9"/>
    <w:rsid w:val="00A02399"/>
    <w:rsid w:val="00A024DD"/>
    <w:rsid w:val="00A026B5"/>
    <w:rsid w:val="00A026C5"/>
    <w:rsid w:val="00A027A3"/>
    <w:rsid w:val="00A02BE8"/>
    <w:rsid w:val="00A02E2C"/>
    <w:rsid w:val="00A0312D"/>
    <w:rsid w:val="00A032FA"/>
    <w:rsid w:val="00A03572"/>
    <w:rsid w:val="00A03621"/>
    <w:rsid w:val="00A03C40"/>
    <w:rsid w:val="00A03C43"/>
    <w:rsid w:val="00A03CB2"/>
    <w:rsid w:val="00A040C3"/>
    <w:rsid w:val="00A040C9"/>
    <w:rsid w:val="00A04325"/>
    <w:rsid w:val="00A04621"/>
    <w:rsid w:val="00A048AA"/>
    <w:rsid w:val="00A04A1D"/>
    <w:rsid w:val="00A04CF1"/>
    <w:rsid w:val="00A04F79"/>
    <w:rsid w:val="00A05455"/>
    <w:rsid w:val="00A056D9"/>
    <w:rsid w:val="00A05738"/>
    <w:rsid w:val="00A057DA"/>
    <w:rsid w:val="00A057E7"/>
    <w:rsid w:val="00A057F9"/>
    <w:rsid w:val="00A06071"/>
    <w:rsid w:val="00A06698"/>
    <w:rsid w:val="00A066FD"/>
    <w:rsid w:val="00A068E9"/>
    <w:rsid w:val="00A06A18"/>
    <w:rsid w:val="00A06AF1"/>
    <w:rsid w:val="00A06DE4"/>
    <w:rsid w:val="00A0707D"/>
    <w:rsid w:val="00A071FA"/>
    <w:rsid w:val="00A073B2"/>
    <w:rsid w:val="00A07596"/>
    <w:rsid w:val="00A077D9"/>
    <w:rsid w:val="00A0798D"/>
    <w:rsid w:val="00A07A75"/>
    <w:rsid w:val="00A07AFE"/>
    <w:rsid w:val="00A07B29"/>
    <w:rsid w:val="00A07C2E"/>
    <w:rsid w:val="00A07D72"/>
    <w:rsid w:val="00A07F94"/>
    <w:rsid w:val="00A07F9F"/>
    <w:rsid w:val="00A10071"/>
    <w:rsid w:val="00A10254"/>
    <w:rsid w:val="00A102B0"/>
    <w:rsid w:val="00A10355"/>
    <w:rsid w:val="00A10A9C"/>
    <w:rsid w:val="00A10E33"/>
    <w:rsid w:val="00A10FD4"/>
    <w:rsid w:val="00A11355"/>
    <w:rsid w:val="00A1142B"/>
    <w:rsid w:val="00A11AEE"/>
    <w:rsid w:val="00A11C71"/>
    <w:rsid w:val="00A11CF2"/>
    <w:rsid w:val="00A11EBA"/>
    <w:rsid w:val="00A123A7"/>
    <w:rsid w:val="00A123FF"/>
    <w:rsid w:val="00A12525"/>
    <w:rsid w:val="00A12658"/>
    <w:rsid w:val="00A12871"/>
    <w:rsid w:val="00A1293D"/>
    <w:rsid w:val="00A12AB8"/>
    <w:rsid w:val="00A12DA0"/>
    <w:rsid w:val="00A131C9"/>
    <w:rsid w:val="00A13463"/>
    <w:rsid w:val="00A134C0"/>
    <w:rsid w:val="00A13760"/>
    <w:rsid w:val="00A138E8"/>
    <w:rsid w:val="00A13A6F"/>
    <w:rsid w:val="00A13CDC"/>
    <w:rsid w:val="00A1459D"/>
    <w:rsid w:val="00A146E0"/>
    <w:rsid w:val="00A14976"/>
    <w:rsid w:val="00A149A2"/>
    <w:rsid w:val="00A14A44"/>
    <w:rsid w:val="00A14C05"/>
    <w:rsid w:val="00A14C5A"/>
    <w:rsid w:val="00A14F03"/>
    <w:rsid w:val="00A150E7"/>
    <w:rsid w:val="00A15137"/>
    <w:rsid w:val="00A151D7"/>
    <w:rsid w:val="00A155DD"/>
    <w:rsid w:val="00A15B04"/>
    <w:rsid w:val="00A15B4D"/>
    <w:rsid w:val="00A15C43"/>
    <w:rsid w:val="00A15D79"/>
    <w:rsid w:val="00A15ECA"/>
    <w:rsid w:val="00A1602C"/>
    <w:rsid w:val="00A163B0"/>
    <w:rsid w:val="00A164D5"/>
    <w:rsid w:val="00A1697F"/>
    <w:rsid w:val="00A16C98"/>
    <w:rsid w:val="00A16D9A"/>
    <w:rsid w:val="00A16FD6"/>
    <w:rsid w:val="00A171C8"/>
    <w:rsid w:val="00A171DC"/>
    <w:rsid w:val="00A17695"/>
    <w:rsid w:val="00A17AA8"/>
    <w:rsid w:val="00A17CD8"/>
    <w:rsid w:val="00A20748"/>
    <w:rsid w:val="00A20805"/>
    <w:rsid w:val="00A213AF"/>
    <w:rsid w:val="00A21445"/>
    <w:rsid w:val="00A21459"/>
    <w:rsid w:val="00A2153E"/>
    <w:rsid w:val="00A21823"/>
    <w:rsid w:val="00A21847"/>
    <w:rsid w:val="00A21E40"/>
    <w:rsid w:val="00A2204F"/>
    <w:rsid w:val="00A22265"/>
    <w:rsid w:val="00A224EE"/>
    <w:rsid w:val="00A22710"/>
    <w:rsid w:val="00A22E22"/>
    <w:rsid w:val="00A22E31"/>
    <w:rsid w:val="00A22ED9"/>
    <w:rsid w:val="00A22FAE"/>
    <w:rsid w:val="00A22FEF"/>
    <w:rsid w:val="00A230E6"/>
    <w:rsid w:val="00A231C0"/>
    <w:rsid w:val="00A23930"/>
    <w:rsid w:val="00A23C67"/>
    <w:rsid w:val="00A23C71"/>
    <w:rsid w:val="00A23C85"/>
    <w:rsid w:val="00A2421A"/>
    <w:rsid w:val="00A246B1"/>
    <w:rsid w:val="00A24708"/>
    <w:rsid w:val="00A25023"/>
    <w:rsid w:val="00A25169"/>
    <w:rsid w:val="00A2540C"/>
    <w:rsid w:val="00A25440"/>
    <w:rsid w:val="00A257C5"/>
    <w:rsid w:val="00A25D7A"/>
    <w:rsid w:val="00A2603B"/>
    <w:rsid w:val="00A2640C"/>
    <w:rsid w:val="00A26421"/>
    <w:rsid w:val="00A2649F"/>
    <w:rsid w:val="00A26742"/>
    <w:rsid w:val="00A2674B"/>
    <w:rsid w:val="00A26ABF"/>
    <w:rsid w:val="00A26B43"/>
    <w:rsid w:val="00A26E5F"/>
    <w:rsid w:val="00A273D1"/>
    <w:rsid w:val="00A27535"/>
    <w:rsid w:val="00A275B5"/>
    <w:rsid w:val="00A275F5"/>
    <w:rsid w:val="00A276A1"/>
    <w:rsid w:val="00A276D4"/>
    <w:rsid w:val="00A276E3"/>
    <w:rsid w:val="00A27706"/>
    <w:rsid w:val="00A27E75"/>
    <w:rsid w:val="00A27F07"/>
    <w:rsid w:val="00A302B1"/>
    <w:rsid w:val="00A3043A"/>
    <w:rsid w:val="00A3061B"/>
    <w:rsid w:val="00A307A5"/>
    <w:rsid w:val="00A30AB2"/>
    <w:rsid w:val="00A30B16"/>
    <w:rsid w:val="00A30BED"/>
    <w:rsid w:val="00A30D7C"/>
    <w:rsid w:val="00A30F64"/>
    <w:rsid w:val="00A31077"/>
    <w:rsid w:val="00A313F5"/>
    <w:rsid w:val="00A31742"/>
    <w:rsid w:val="00A3176D"/>
    <w:rsid w:val="00A31792"/>
    <w:rsid w:val="00A31C25"/>
    <w:rsid w:val="00A31D1A"/>
    <w:rsid w:val="00A31DA5"/>
    <w:rsid w:val="00A32000"/>
    <w:rsid w:val="00A320FC"/>
    <w:rsid w:val="00A3257B"/>
    <w:rsid w:val="00A329F1"/>
    <w:rsid w:val="00A32DD9"/>
    <w:rsid w:val="00A3306C"/>
    <w:rsid w:val="00A33273"/>
    <w:rsid w:val="00A335BB"/>
    <w:rsid w:val="00A33635"/>
    <w:rsid w:val="00A33B1D"/>
    <w:rsid w:val="00A33CAA"/>
    <w:rsid w:val="00A34194"/>
    <w:rsid w:val="00A3444B"/>
    <w:rsid w:val="00A34773"/>
    <w:rsid w:val="00A34825"/>
    <w:rsid w:val="00A34C71"/>
    <w:rsid w:val="00A34CA2"/>
    <w:rsid w:val="00A35248"/>
    <w:rsid w:val="00A35387"/>
    <w:rsid w:val="00A353AF"/>
    <w:rsid w:val="00A35458"/>
    <w:rsid w:val="00A3565D"/>
    <w:rsid w:val="00A35667"/>
    <w:rsid w:val="00A357B9"/>
    <w:rsid w:val="00A358AC"/>
    <w:rsid w:val="00A35946"/>
    <w:rsid w:val="00A35C0D"/>
    <w:rsid w:val="00A362E5"/>
    <w:rsid w:val="00A364E6"/>
    <w:rsid w:val="00A36937"/>
    <w:rsid w:val="00A36C48"/>
    <w:rsid w:val="00A36F37"/>
    <w:rsid w:val="00A36FB5"/>
    <w:rsid w:val="00A37124"/>
    <w:rsid w:val="00A37191"/>
    <w:rsid w:val="00A378BA"/>
    <w:rsid w:val="00A37D51"/>
    <w:rsid w:val="00A400A6"/>
    <w:rsid w:val="00A402F0"/>
    <w:rsid w:val="00A40648"/>
    <w:rsid w:val="00A408A6"/>
    <w:rsid w:val="00A40A8E"/>
    <w:rsid w:val="00A40CEE"/>
    <w:rsid w:val="00A40D1A"/>
    <w:rsid w:val="00A40E95"/>
    <w:rsid w:val="00A41DA6"/>
    <w:rsid w:val="00A423E5"/>
    <w:rsid w:val="00A4241A"/>
    <w:rsid w:val="00A42824"/>
    <w:rsid w:val="00A42997"/>
    <w:rsid w:val="00A42E52"/>
    <w:rsid w:val="00A43242"/>
    <w:rsid w:val="00A43877"/>
    <w:rsid w:val="00A43BAA"/>
    <w:rsid w:val="00A43D1B"/>
    <w:rsid w:val="00A43E3F"/>
    <w:rsid w:val="00A43F07"/>
    <w:rsid w:val="00A440B9"/>
    <w:rsid w:val="00A44107"/>
    <w:rsid w:val="00A441FA"/>
    <w:rsid w:val="00A44264"/>
    <w:rsid w:val="00A4458E"/>
    <w:rsid w:val="00A44B87"/>
    <w:rsid w:val="00A44E51"/>
    <w:rsid w:val="00A44E54"/>
    <w:rsid w:val="00A45674"/>
    <w:rsid w:val="00A45C2D"/>
    <w:rsid w:val="00A4668B"/>
    <w:rsid w:val="00A46796"/>
    <w:rsid w:val="00A46B03"/>
    <w:rsid w:val="00A4716B"/>
    <w:rsid w:val="00A473D5"/>
    <w:rsid w:val="00A47714"/>
    <w:rsid w:val="00A47C29"/>
    <w:rsid w:val="00A47C7A"/>
    <w:rsid w:val="00A47E2D"/>
    <w:rsid w:val="00A50026"/>
    <w:rsid w:val="00A50182"/>
    <w:rsid w:val="00A50595"/>
    <w:rsid w:val="00A50ACF"/>
    <w:rsid w:val="00A51307"/>
    <w:rsid w:val="00A518E1"/>
    <w:rsid w:val="00A519DC"/>
    <w:rsid w:val="00A51A6F"/>
    <w:rsid w:val="00A51D4A"/>
    <w:rsid w:val="00A51D82"/>
    <w:rsid w:val="00A529B1"/>
    <w:rsid w:val="00A52B02"/>
    <w:rsid w:val="00A532AD"/>
    <w:rsid w:val="00A53452"/>
    <w:rsid w:val="00A53EE6"/>
    <w:rsid w:val="00A5401E"/>
    <w:rsid w:val="00A54FCA"/>
    <w:rsid w:val="00A550E2"/>
    <w:rsid w:val="00A5575E"/>
    <w:rsid w:val="00A55821"/>
    <w:rsid w:val="00A55880"/>
    <w:rsid w:val="00A55906"/>
    <w:rsid w:val="00A559B8"/>
    <w:rsid w:val="00A55C25"/>
    <w:rsid w:val="00A55D7A"/>
    <w:rsid w:val="00A560EE"/>
    <w:rsid w:val="00A560F6"/>
    <w:rsid w:val="00A561B9"/>
    <w:rsid w:val="00A5623D"/>
    <w:rsid w:val="00A56266"/>
    <w:rsid w:val="00A562C1"/>
    <w:rsid w:val="00A5675A"/>
    <w:rsid w:val="00A56D6D"/>
    <w:rsid w:val="00A56F3C"/>
    <w:rsid w:val="00A571DD"/>
    <w:rsid w:val="00A57429"/>
    <w:rsid w:val="00A5749B"/>
    <w:rsid w:val="00A57A21"/>
    <w:rsid w:val="00A57DC1"/>
    <w:rsid w:val="00A60026"/>
    <w:rsid w:val="00A602FF"/>
    <w:rsid w:val="00A60669"/>
    <w:rsid w:val="00A60710"/>
    <w:rsid w:val="00A60727"/>
    <w:rsid w:val="00A60A1D"/>
    <w:rsid w:val="00A61033"/>
    <w:rsid w:val="00A6147B"/>
    <w:rsid w:val="00A6151E"/>
    <w:rsid w:val="00A61B04"/>
    <w:rsid w:val="00A61D3D"/>
    <w:rsid w:val="00A62419"/>
    <w:rsid w:val="00A62433"/>
    <w:rsid w:val="00A627CE"/>
    <w:rsid w:val="00A63159"/>
    <w:rsid w:val="00A63649"/>
    <w:rsid w:val="00A6375B"/>
    <w:rsid w:val="00A638D8"/>
    <w:rsid w:val="00A63AD3"/>
    <w:rsid w:val="00A63FFA"/>
    <w:rsid w:val="00A6402B"/>
    <w:rsid w:val="00A6432E"/>
    <w:rsid w:val="00A64522"/>
    <w:rsid w:val="00A646F8"/>
    <w:rsid w:val="00A64D7D"/>
    <w:rsid w:val="00A64E9C"/>
    <w:rsid w:val="00A64FDD"/>
    <w:rsid w:val="00A651E5"/>
    <w:rsid w:val="00A657C8"/>
    <w:rsid w:val="00A65C29"/>
    <w:rsid w:val="00A65C5A"/>
    <w:rsid w:val="00A65C78"/>
    <w:rsid w:val="00A65DB5"/>
    <w:rsid w:val="00A66012"/>
    <w:rsid w:val="00A6623F"/>
    <w:rsid w:val="00A66499"/>
    <w:rsid w:val="00A665A3"/>
    <w:rsid w:val="00A665B2"/>
    <w:rsid w:val="00A668CE"/>
    <w:rsid w:val="00A66CFA"/>
    <w:rsid w:val="00A670DC"/>
    <w:rsid w:val="00A6744F"/>
    <w:rsid w:val="00A6788B"/>
    <w:rsid w:val="00A67A08"/>
    <w:rsid w:val="00A67BF3"/>
    <w:rsid w:val="00A67D41"/>
    <w:rsid w:val="00A67FDC"/>
    <w:rsid w:val="00A702EC"/>
    <w:rsid w:val="00A703E5"/>
    <w:rsid w:val="00A70703"/>
    <w:rsid w:val="00A70834"/>
    <w:rsid w:val="00A70A59"/>
    <w:rsid w:val="00A70E74"/>
    <w:rsid w:val="00A70F2B"/>
    <w:rsid w:val="00A710C1"/>
    <w:rsid w:val="00A7119A"/>
    <w:rsid w:val="00A71864"/>
    <w:rsid w:val="00A719AD"/>
    <w:rsid w:val="00A71CCA"/>
    <w:rsid w:val="00A72735"/>
    <w:rsid w:val="00A72830"/>
    <w:rsid w:val="00A72A71"/>
    <w:rsid w:val="00A73259"/>
    <w:rsid w:val="00A738ED"/>
    <w:rsid w:val="00A739A9"/>
    <w:rsid w:val="00A73A31"/>
    <w:rsid w:val="00A73C87"/>
    <w:rsid w:val="00A74045"/>
    <w:rsid w:val="00A7405E"/>
    <w:rsid w:val="00A74446"/>
    <w:rsid w:val="00A7470A"/>
    <w:rsid w:val="00A74A87"/>
    <w:rsid w:val="00A74B1E"/>
    <w:rsid w:val="00A74E19"/>
    <w:rsid w:val="00A74FD8"/>
    <w:rsid w:val="00A75106"/>
    <w:rsid w:val="00A7515C"/>
    <w:rsid w:val="00A752EE"/>
    <w:rsid w:val="00A752FC"/>
    <w:rsid w:val="00A7542F"/>
    <w:rsid w:val="00A7546F"/>
    <w:rsid w:val="00A75C3F"/>
    <w:rsid w:val="00A766BC"/>
    <w:rsid w:val="00A76977"/>
    <w:rsid w:val="00A76A35"/>
    <w:rsid w:val="00A76B48"/>
    <w:rsid w:val="00A76B5A"/>
    <w:rsid w:val="00A76C38"/>
    <w:rsid w:val="00A76CD4"/>
    <w:rsid w:val="00A76DB4"/>
    <w:rsid w:val="00A76E21"/>
    <w:rsid w:val="00A76EB9"/>
    <w:rsid w:val="00A76FBC"/>
    <w:rsid w:val="00A774F3"/>
    <w:rsid w:val="00A77742"/>
    <w:rsid w:val="00A779F5"/>
    <w:rsid w:val="00A77A26"/>
    <w:rsid w:val="00A80397"/>
    <w:rsid w:val="00A80544"/>
    <w:rsid w:val="00A805B6"/>
    <w:rsid w:val="00A80BD2"/>
    <w:rsid w:val="00A8106E"/>
    <w:rsid w:val="00A81162"/>
    <w:rsid w:val="00A815A3"/>
    <w:rsid w:val="00A815FC"/>
    <w:rsid w:val="00A81D2D"/>
    <w:rsid w:val="00A822A8"/>
    <w:rsid w:val="00A825E9"/>
    <w:rsid w:val="00A82D1B"/>
    <w:rsid w:val="00A83358"/>
    <w:rsid w:val="00A833C4"/>
    <w:rsid w:val="00A83936"/>
    <w:rsid w:val="00A83A1D"/>
    <w:rsid w:val="00A83CE8"/>
    <w:rsid w:val="00A83F44"/>
    <w:rsid w:val="00A843AA"/>
    <w:rsid w:val="00A84AA4"/>
    <w:rsid w:val="00A8512F"/>
    <w:rsid w:val="00A855B2"/>
    <w:rsid w:val="00A85767"/>
    <w:rsid w:val="00A857F5"/>
    <w:rsid w:val="00A85AE0"/>
    <w:rsid w:val="00A85B28"/>
    <w:rsid w:val="00A862EE"/>
    <w:rsid w:val="00A86D21"/>
    <w:rsid w:val="00A8718F"/>
    <w:rsid w:val="00A8762F"/>
    <w:rsid w:val="00A8765D"/>
    <w:rsid w:val="00A876E6"/>
    <w:rsid w:val="00A901F5"/>
    <w:rsid w:val="00A90382"/>
    <w:rsid w:val="00A90619"/>
    <w:rsid w:val="00A909D9"/>
    <w:rsid w:val="00A90A81"/>
    <w:rsid w:val="00A90ABD"/>
    <w:rsid w:val="00A90BB3"/>
    <w:rsid w:val="00A90BD7"/>
    <w:rsid w:val="00A90DA6"/>
    <w:rsid w:val="00A9199D"/>
    <w:rsid w:val="00A91BC3"/>
    <w:rsid w:val="00A92251"/>
    <w:rsid w:val="00A92591"/>
    <w:rsid w:val="00A9289F"/>
    <w:rsid w:val="00A929E2"/>
    <w:rsid w:val="00A92AD4"/>
    <w:rsid w:val="00A933B5"/>
    <w:rsid w:val="00A933D7"/>
    <w:rsid w:val="00A9362D"/>
    <w:rsid w:val="00A93837"/>
    <w:rsid w:val="00A93AD8"/>
    <w:rsid w:val="00A93E74"/>
    <w:rsid w:val="00A94005"/>
    <w:rsid w:val="00A941F1"/>
    <w:rsid w:val="00A9443F"/>
    <w:rsid w:val="00A94521"/>
    <w:rsid w:val="00A94F8F"/>
    <w:rsid w:val="00A950BD"/>
    <w:rsid w:val="00A950ED"/>
    <w:rsid w:val="00A95295"/>
    <w:rsid w:val="00A954B3"/>
    <w:rsid w:val="00A95904"/>
    <w:rsid w:val="00A95D32"/>
    <w:rsid w:val="00A95ED9"/>
    <w:rsid w:val="00A95FAD"/>
    <w:rsid w:val="00A964C9"/>
    <w:rsid w:val="00A96689"/>
    <w:rsid w:val="00A970BE"/>
    <w:rsid w:val="00A971B3"/>
    <w:rsid w:val="00A97250"/>
    <w:rsid w:val="00A978D8"/>
    <w:rsid w:val="00A97A63"/>
    <w:rsid w:val="00A97B5A"/>
    <w:rsid w:val="00A97F0E"/>
    <w:rsid w:val="00AA005C"/>
    <w:rsid w:val="00AA0111"/>
    <w:rsid w:val="00AA01F1"/>
    <w:rsid w:val="00AA08C5"/>
    <w:rsid w:val="00AA08E0"/>
    <w:rsid w:val="00AA0CDE"/>
    <w:rsid w:val="00AA1691"/>
    <w:rsid w:val="00AA1876"/>
    <w:rsid w:val="00AA1CAF"/>
    <w:rsid w:val="00AA1DDC"/>
    <w:rsid w:val="00AA1E82"/>
    <w:rsid w:val="00AA2121"/>
    <w:rsid w:val="00AA2527"/>
    <w:rsid w:val="00AA262C"/>
    <w:rsid w:val="00AA2827"/>
    <w:rsid w:val="00AA2CD2"/>
    <w:rsid w:val="00AA2DFA"/>
    <w:rsid w:val="00AA2F41"/>
    <w:rsid w:val="00AA2F62"/>
    <w:rsid w:val="00AA32D4"/>
    <w:rsid w:val="00AA38CA"/>
    <w:rsid w:val="00AA4498"/>
    <w:rsid w:val="00AA44BC"/>
    <w:rsid w:val="00AA4771"/>
    <w:rsid w:val="00AA48B4"/>
    <w:rsid w:val="00AA4976"/>
    <w:rsid w:val="00AA4AB8"/>
    <w:rsid w:val="00AA4E46"/>
    <w:rsid w:val="00AA5422"/>
    <w:rsid w:val="00AA5495"/>
    <w:rsid w:val="00AA55B1"/>
    <w:rsid w:val="00AA55E7"/>
    <w:rsid w:val="00AA58F0"/>
    <w:rsid w:val="00AA5968"/>
    <w:rsid w:val="00AA5A1E"/>
    <w:rsid w:val="00AA5D09"/>
    <w:rsid w:val="00AA616B"/>
    <w:rsid w:val="00AA619F"/>
    <w:rsid w:val="00AA6A0A"/>
    <w:rsid w:val="00AA6C98"/>
    <w:rsid w:val="00AA6DE9"/>
    <w:rsid w:val="00AA7020"/>
    <w:rsid w:val="00AA7526"/>
    <w:rsid w:val="00AA7C70"/>
    <w:rsid w:val="00AA7D82"/>
    <w:rsid w:val="00AB07D5"/>
    <w:rsid w:val="00AB124C"/>
    <w:rsid w:val="00AB138C"/>
    <w:rsid w:val="00AB1569"/>
    <w:rsid w:val="00AB1670"/>
    <w:rsid w:val="00AB1737"/>
    <w:rsid w:val="00AB19A1"/>
    <w:rsid w:val="00AB22CA"/>
    <w:rsid w:val="00AB23F1"/>
    <w:rsid w:val="00AB2971"/>
    <w:rsid w:val="00AB2B82"/>
    <w:rsid w:val="00AB2BBE"/>
    <w:rsid w:val="00AB344A"/>
    <w:rsid w:val="00AB3555"/>
    <w:rsid w:val="00AB366F"/>
    <w:rsid w:val="00AB3744"/>
    <w:rsid w:val="00AB3D69"/>
    <w:rsid w:val="00AB3DFA"/>
    <w:rsid w:val="00AB3F7C"/>
    <w:rsid w:val="00AB4494"/>
    <w:rsid w:val="00AB49A7"/>
    <w:rsid w:val="00AB4CB9"/>
    <w:rsid w:val="00AB508C"/>
    <w:rsid w:val="00AB52D3"/>
    <w:rsid w:val="00AB55E7"/>
    <w:rsid w:val="00AB5890"/>
    <w:rsid w:val="00AB5F8F"/>
    <w:rsid w:val="00AB638D"/>
    <w:rsid w:val="00AB6B8A"/>
    <w:rsid w:val="00AB6D0E"/>
    <w:rsid w:val="00AB7518"/>
    <w:rsid w:val="00AB76C8"/>
    <w:rsid w:val="00AB76F7"/>
    <w:rsid w:val="00AB775E"/>
    <w:rsid w:val="00AB77EF"/>
    <w:rsid w:val="00AB78DC"/>
    <w:rsid w:val="00AB7EFC"/>
    <w:rsid w:val="00AC0489"/>
    <w:rsid w:val="00AC04F0"/>
    <w:rsid w:val="00AC0A2B"/>
    <w:rsid w:val="00AC0AD8"/>
    <w:rsid w:val="00AC0B89"/>
    <w:rsid w:val="00AC0E36"/>
    <w:rsid w:val="00AC1880"/>
    <w:rsid w:val="00AC1B75"/>
    <w:rsid w:val="00AC1F6F"/>
    <w:rsid w:val="00AC206E"/>
    <w:rsid w:val="00AC20AD"/>
    <w:rsid w:val="00AC210A"/>
    <w:rsid w:val="00AC2A23"/>
    <w:rsid w:val="00AC3123"/>
    <w:rsid w:val="00AC3408"/>
    <w:rsid w:val="00AC36CD"/>
    <w:rsid w:val="00AC37A7"/>
    <w:rsid w:val="00AC39EC"/>
    <w:rsid w:val="00AC3A94"/>
    <w:rsid w:val="00AC3CCA"/>
    <w:rsid w:val="00AC3CFD"/>
    <w:rsid w:val="00AC3DF6"/>
    <w:rsid w:val="00AC3F9E"/>
    <w:rsid w:val="00AC4053"/>
    <w:rsid w:val="00AC434B"/>
    <w:rsid w:val="00AC4395"/>
    <w:rsid w:val="00AC46DF"/>
    <w:rsid w:val="00AC4934"/>
    <w:rsid w:val="00AC49B5"/>
    <w:rsid w:val="00AC4CEB"/>
    <w:rsid w:val="00AC4E62"/>
    <w:rsid w:val="00AC5A02"/>
    <w:rsid w:val="00AC5C48"/>
    <w:rsid w:val="00AC5C57"/>
    <w:rsid w:val="00AC6811"/>
    <w:rsid w:val="00AC71F2"/>
    <w:rsid w:val="00AC787F"/>
    <w:rsid w:val="00AC7C08"/>
    <w:rsid w:val="00AC7D0F"/>
    <w:rsid w:val="00AD06CB"/>
    <w:rsid w:val="00AD0ECB"/>
    <w:rsid w:val="00AD1416"/>
    <w:rsid w:val="00AD1534"/>
    <w:rsid w:val="00AD1F37"/>
    <w:rsid w:val="00AD218F"/>
    <w:rsid w:val="00AD28F4"/>
    <w:rsid w:val="00AD2BD3"/>
    <w:rsid w:val="00AD2BDC"/>
    <w:rsid w:val="00AD34F0"/>
    <w:rsid w:val="00AD35DE"/>
    <w:rsid w:val="00AD3641"/>
    <w:rsid w:val="00AD3709"/>
    <w:rsid w:val="00AD3824"/>
    <w:rsid w:val="00AD3C9F"/>
    <w:rsid w:val="00AD4B97"/>
    <w:rsid w:val="00AD57AC"/>
    <w:rsid w:val="00AD58E7"/>
    <w:rsid w:val="00AD5FA4"/>
    <w:rsid w:val="00AD62F8"/>
    <w:rsid w:val="00AD648D"/>
    <w:rsid w:val="00AD65C4"/>
    <w:rsid w:val="00AD698C"/>
    <w:rsid w:val="00AD6A8F"/>
    <w:rsid w:val="00AD6C83"/>
    <w:rsid w:val="00AD6CCB"/>
    <w:rsid w:val="00AD6D91"/>
    <w:rsid w:val="00AD7066"/>
    <w:rsid w:val="00AD70F9"/>
    <w:rsid w:val="00AD7343"/>
    <w:rsid w:val="00AD755F"/>
    <w:rsid w:val="00AD7877"/>
    <w:rsid w:val="00AD7AA0"/>
    <w:rsid w:val="00AE02F5"/>
    <w:rsid w:val="00AE0BAE"/>
    <w:rsid w:val="00AE0DBB"/>
    <w:rsid w:val="00AE16F8"/>
    <w:rsid w:val="00AE176B"/>
    <w:rsid w:val="00AE184F"/>
    <w:rsid w:val="00AE1D78"/>
    <w:rsid w:val="00AE2064"/>
    <w:rsid w:val="00AE259E"/>
    <w:rsid w:val="00AE2782"/>
    <w:rsid w:val="00AE286E"/>
    <w:rsid w:val="00AE28BC"/>
    <w:rsid w:val="00AE2CBB"/>
    <w:rsid w:val="00AE2EE2"/>
    <w:rsid w:val="00AE3522"/>
    <w:rsid w:val="00AE427E"/>
    <w:rsid w:val="00AE44E7"/>
    <w:rsid w:val="00AE4FA2"/>
    <w:rsid w:val="00AE4FAB"/>
    <w:rsid w:val="00AE5535"/>
    <w:rsid w:val="00AE5536"/>
    <w:rsid w:val="00AE569A"/>
    <w:rsid w:val="00AE5AB5"/>
    <w:rsid w:val="00AE5AD7"/>
    <w:rsid w:val="00AE5B92"/>
    <w:rsid w:val="00AE5FE1"/>
    <w:rsid w:val="00AE60B6"/>
    <w:rsid w:val="00AE674D"/>
    <w:rsid w:val="00AE67B1"/>
    <w:rsid w:val="00AE68A6"/>
    <w:rsid w:val="00AE6D98"/>
    <w:rsid w:val="00AE76A3"/>
    <w:rsid w:val="00AE7731"/>
    <w:rsid w:val="00AE79F6"/>
    <w:rsid w:val="00AE7F31"/>
    <w:rsid w:val="00AF0191"/>
    <w:rsid w:val="00AF08FE"/>
    <w:rsid w:val="00AF0E2E"/>
    <w:rsid w:val="00AF112D"/>
    <w:rsid w:val="00AF135B"/>
    <w:rsid w:val="00AF1C23"/>
    <w:rsid w:val="00AF1C77"/>
    <w:rsid w:val="00AF1DC9"/>
    <w:rsid w:val="00AF1F7B"/>
    <w:rsid w:val="00AF2595"/>
    <w:rsid w:val="00AF28CC"/>
    <w:rsid w:val="00AF29BD"/>
    <w:rsid w:val="00AF33F2"/>
    <w:rsid w:val="00AF3427"/>
    <w:rsid w:val="00AF347A"/>
    <w:rsid w:val="00AF39D8"/>
    <w:rsid w:val="00AF3E0C"/>
    <w:rsid w:val="00AF3E47"/>
    <w:rsid w:val="00AF4391"/>
    <w:rsid w:val="00AF4413"/>
    <w:rsid w:val="00AF48E2"/>
    <w:rsid w:val="00AF4EC7"/>
    <w:rsid w:val="00AF4FA9"/>
    <w:rsid w:val="00AF5316"/>
    <w:rsid w:val="00AF53DA"/>
    <w:rsid w:val="00AF5417"/>
    <w:rsid w:val="00AF5897"/>
    <w:rsid w:val="00AF5B8A"/>
    <w:rsid w:val="00AF5C3E"/>
    <w:rsid w:val="00AF5C79"/>
    <w:rsid w:val="00AF5EF6"/>
    <w:rsid w:val="00AF5FF8"/>
    <w:rsid w:val="00AF6F7F"/>
    <w:rsid w:val="00AF7155"/>
    <w:rsid w:val="00AF797E"/>
    <w:rsid w:val="00AF7D7A"/>
    <w:rsid w:val="00AF7EAB"/>
    <w:rsid w:val="00B005F0"/>
    <w:rsid w:val="00B0060B"/>
    <w:rsid w:val="00B0063A"/>
    <w:rsid w:val="00B007AB"/>
    <w:rsid w:val="00B011C0"/>
    <w:rsid w:val="00B01440"/>
    <w:rsid w:val="00B0151E"/>
    <w:rsid w:val="00B01544"/>
    <w:rsid w:val="00B0189A"/>
    <w:rsid w:val="00B01A36"/>
    <w:rsid w:val="00B01AB9"/>
    <w:rsid w:val="00B01D73"/>
    <w:rsid w:val="00B01E67"/>
    <w:rsid w:val="00B01F63"/>
    <w:rsid w:val="00B021F3"/>
    <w:rsid w:val="00B026C5"/>
    <w:rsid w:val="00B0277E"/>
    <w:rsid w:val="00B028FD"/>
    <w:rsid w:val="00B02D4F"/>
    <w:rsid w:val="00B02E6E"/>
    <w:rsid w:val="00B03123"/>
    <w:rsid w:val="00B03886"/>
    <w:rsid w:val="00B03E5B"/>
    <w:rsid w:val="00B04398"/>
    <w:rsid w:val="00B04AAF"/>
    <w:rsid w:val="00B04D64"/>
    <w:rsid w:val="00B05068"/>
    <w:rsid w:val="00B05255"/>
    <w:rsid w:val="00B05385"/>
    <w:rsid w:val="00B0568B"/>
    <w:rsid w:val="00B058DC"/>
    <w:rsid w:val="00B05932"/>
    <w:rsid w:val="00B0599A"/>
    <w:rsid w:val="00B05E96"/>
    <w:rsid w:val="00B06266"/>
    <w:rsid w:val="00B062FB"/>
    <w:rsid w:val="00B065D2"/>
    <w:rsid w:val="00B06F57"/>
    <w:rsid w:val="00B070D5"/>
    <w:rsid w:val="00B07346"/>
    <w:rsid w:val="00B07C9F"/>
    <w:rsid w:val="00B07CE7"/>
    <w:rsid w:val="00B07E3C"/>
    <w:rsid w:val="00B10255"/>
    <w:rsid w:val="00B10302"/>
    <w:rsid w:val="00B1054C"/>
    <w:rsid w:val="00B108AB"/>
    <w:rsid w:val="00B109EB"/>
    <w:rsid w:val="00B10B97"/>
    <w:rsid w:val="00B10C08"/>
    <w:rsid w:val="00B10DA2"/>
    <w:rsid w:val="00B10E19"/>
    <w:rsid w:val="00B11032"/>
    <w:rsid w:val="00B11237"/>
    <w:rsid w:val="00B119A4"/>
    <w:rsid w:val="00B12990"/>
    <w:rsid w:val="00B12CCF"/>
    <w:rsid w:val="00B12DF4"/>
    <w:rsid w:val="00B12FFD"/>
    <w:rsid w:val="00B1337C"/>
    <w:rsid w:val="00B13923"/>
    <w:rsid w:val="00B13C00"/>
    <w:rsid w:val="00B1461F"/>
    <w:rsid w:val="00B148D8"/>
    <w:rsid w:val="00B14B09"/>
    <w:rsid w:val="00B14DAD"/>
    <w:rsid w:val="00B156AB"/>
    <w:rsid w:val="00B1575E"/>
    <w:rsid w:val="00B15A42"/>
    <w:rsid w:val="00B15A45"/>
    <w:rsid w:val="00B15C39"/>
    <w:rsid w:val="00B15CE3"/>
    <w:rsid w:val="00B167BC"/>
    <w:rsid w:val="00B168E6"/>
    <w:rsid w:val="00B16BCB"/>
    <w:rsid w:val="00B170BD"/>
    <w:rsid w:val="00B1717A"/>
    <w:rsid w:val="00B172F9"/>
    <w:rsid w:val="00B174C5"/>
    <w:rsid w:val="00B17564"/>
    <w:rsid w:val="00B1761B"/>
    <w:rsid w:val="00B1783D"/>
    <w:rsid w:val="00B178BA"/>
    <w:rsid w:val="00B17AB3"/>
    <w:rsid w:val="00B17AC7"/>
    <w:rsid w:val="00B17B71"/>
    <w:rsid w:val="00B17F77"/>
    <w:rsid w:val="00B20024"/>
    <w:rsid w:val="00B20126"/>
    <w:rsid w:val="00B204C2"/>
    <w:rsid w:val="00B2068B"/>
    <w:rsid w:val="00B20D88"/>
    <w:rsid w:val="00B20F1B"/>
    <w:rsid w:val="00B20F56"/>
    <w:rsid w:val="00B21398"/>
    <w:rsid w:val="00B216FC"/>
    <w:rsid w:val="00B218A4"/>
    <w:rsid w:val="00B21AFD"/>
    <w:rsid w:val="00B22446"/>
    <w:rsid w:val="00B22636"/>
    <w:rsid w:val="00B22D3F"/>
    <w:rsid w:val="00B22F2F"/>
    <w:rsid w:val="00B23820"/>
    <w:rsid w:val="00B238E0"/>
    <w:rsid w:val="00B23B17"/>
    <w:rsid w:val="00B24403"/>
    <w:rsid w:val="00B24663"/>
    <w:rsid w:val="00B24845"/>
    <w:rsid w:val="00B2487F"/>
    <w:rsid w:val="00B24BDB"/>
    <w:rsid w:val="00B24CEF"/>
    <w:rsid w:val="00B251AF"/>
    <w:rsid w:val="00B2536A"/>
    <w:rsid w:val="00B253E5"/>
    <w:rsid w:val="00B25586"/>
    <w:rsid w:val="00B2568A"/>
    <w:rsid w:val="00B25690"/>
    <w:rsid w:val="00B25AE2"/>
    <w:rsid w:val="00B25FB4"/>
    <w:rsid w:val="00B25FD0"/>
    <w:rsid w:val="00B263BB"/>
    <w:rsid w:val="00B26517"/>
    <w:rsid w:val="00B266D2"/>
    <w:rsid w:val="00B26859"/>
    <w:rsid w:val="00B26918"/>
    <w:rsid w:val="00B269A9"/>
    <w:rsid w:val="00B26C1A"/>
    <w:rsid w:val="00B27053"/>
    <w:rsid w:val="00B2738C"/>
    <w:rsid w:val="00B274AF"/>
    <w:rsid w:val="00B27521"/>
    <w:rsid w:val="00B275D8"/>
    <w:rsid w:val="00B27A1B"/>
    <w:rsid w:val="00B27A1D"/>
    <w:rsid w:val="00B27B50"/>
    <w:rsid w:val="00B30940"/>
    <w:rsid w:val="00B309CF"/>
    <w:rsid w:val="00B30AB5"/>
    <w:rsid w:val="00B30B23"/>
    <w:rsid w:val="00B30C51"/>
    <w:rsid w:val="00B30CA6"/>
    <w:rsid w:val="00B30E11"/>
    <w:rsid w:val="00B3141E"/>
    <w:rsid w:val="00B31C54"/>
    <w:rsid w:val="00B31D04"/>
    <w:rsid w:val="00B32A80"/>
    <w:rsid w:val="00B32E65"/>
    <w:rsid w:val="00B3305D"/>
    <w:rsid w:val="00B333BF"/>
    <w:rsid w:val="00B3374C"/>
    <w:rsid w:val="00B33760"/>
    <w:rsid w:val="00B33A4A"/>
    <w:rsid w:val="00B33B75"/>
    <w:rsid w:val="00B33C58"/>
    <w:rsid w:val="00B33E5E"/>
    <w:rsid w:val="00B33FCA"/>
    <w:rsid w:val="00B34802"/>
    <w:rsid w:val="00B3494D"/>
    <w:rsid w:val="00B34EA2"/>
    <w:rsid w:val="00B3542D"/>
    <w:rsid w:val="00B3563D"/>
    <w:rsid w:val="00B359DF"/>
    <w:rsid w:val="00B35AEF"/>
    <w:rsid w:val="00B35F52"/>
    <w:rsid w:val="00B3602A"/>
    <w:rsid w:val="00B363B2"/>
    <w:rsid w:val="00B3672E"/>
    <w:rsid w:val="00B3683F"/>
    <w:rsid w:val="00B3695C"/>
    <w:rsid w:val="00B36C8D"/>
    <w:rsid w:val="00B36D10"/>
    <w:rsid w:val="00B36D43"/>
    <w:rsid w:val="00B36D64"/>
    <w:rsid w:val="00B36ED3"/>
    <w:rsid w:val="00B371B5"/>
    <w:rsid w:val="00B37C9B"/>
    <w:rsid w:val="00B4009D"/>
    <w:rsid w:val="00B402C3"/>
    <w:rsid w:val="00B40520"/>
    <w:rsid w:val="00B40723"/>
    <w:rsid w:val="00B4093E"/>
    <w:rsid w:val="00B41237"/>
    <w:rsid w:val="00B41289"/>
    <w:rsid w:val="00B415F6"/>
    <w:rsid w:val="00B41899"/>
    <w:rsid w:val="00B41A8B"/>
    <w:rsid w:val="00B41C1C"/>
    <w:rsid w:val="00B41E8D"/>
    <w:rsid w:val="00B420C9"/>
    <w:rsid w:val="00B42400"/>
    <w:rsid w:val="00B428A7"/>
    <w:rsid w:val="00B42BD4"/>
    <w:rsid w:val="00B42CA4"/>
    <w:rsid w:val="00B43615"/>
    <w:rsid w:val="00B436A8"/>
    <w:rsid w:val="00B43874"/>
    <w:rsid w:val="00B43B91"/>
    <w:rsid w:val="00B43D5F"/>
    <w:rsid w:val="00B44168"/>
    <w:rsid w:val="00B442FD"/>
    <w:rsid w:val="00B44463"/>
    <w:rsid w:val="00B444CE"/>
    <w:rsid w:val="00B44729"/>
    <w:rsid w:val="00B447C0"/>
    <w:rsid w:val="00B449AD"/>
    <w:rsid w:val="00B453F3"/>
    <w:rsid w:val="00B4550C"/>
    <w:rsid w:val="00B455E7"/>
    <w:rsid w:val="00B456F8"/>
    <w:rsid w:val="00B45A56"/>
    <w:rsid w:val="00B45C24"/>
    <w:rsid w:val="00B45C5E"/>
    <w:rsid w:val="00B4604E"/>
    <w:rsid w:val="00B460DF"/>
    <w:rsid w:val="00B462C8"/>
    <w:rsid w:val="00B464E4"/>
    <w:rsid w:val="00B46EB7"/>
    <w:rsid w:val="00B472BC"/>
    <w:rsid w:val="00B47384"/>
    <w:rsid w:val="00B4738C"/>
    <w:rsid w:val="00B473EE"/>
    <w:rsid w:val="00B475B8"/>
    <w:rsid w:val="00B47842"/>
    <w:rsid w:val="00B479AE"/>
    <w:rsid w:val="00B47DF2"/>
    <w:rsid w:val="00B47EFC"/>
    <w:rsid w:val="00B502AA"/>
    <w:rsid w:val="00B508F0"/>
    <w:rsid w:val="00B50FED"/>
    <w:rsid w:val="00B51564"/>
    <w:rsid w:val="00B51686"/>
    <w:rsid w:val="00B5176F"/>
    <w:rsid w:val="00B51938"/>
    <w:rsid w:val="00B51D7C"/>
    <w:rsid w:val="00B5248F"/>
    <w:rsid w:val="00B52DCC"/>
    <w:rsid w:val="00B52E56"/>
    <w:rsid w:val="00B5363E"/>
    <w:rsid w:val="00B53938"/>
    <w:rsid w:val="00B53A42"/>
    <w:rsid w:val="00B53DC6"/>
    <w:rsid w:val="00B54074"/>
    <w:rsid w:val="00B547AF"/>
    <w:rsid w:val="00B54BB2"/>
    <w:rsid w:val="00B54E08"/>
    <w:rsid w:val="00B54E1B"/>
    <w:rsid w:val="00B54E56"/>
    <w:rsid w:val="00B55031"/>
    <w:rsid w:val="00B55128"/>
    <w:rsid w:val="00B5516C"/>
    <w:rsid w:val="00B55841"/>
    <w:rsid w:val="00B55B13"/>
    <w:rsid w:val="00B55E9D"/>
    <w:rsid w:val="00B5613A"/>
    <w:rsid w:val="00B56429"/>
    <w:rsid w:val="00B56608"/>
    <w:rsid w:val="00B56670"/>
    <w:rsid w:val="00B56D37"/>
    <w:rsid w:val="00B56F26"/>
    <w:rsid w:val="00B57086"/>
    <w:rsid w:val="00B575E1"/>
    <w:rsid w:val="00B5766C"/>
    <w:rsid w:val="00B57742"/>
    <w:rsid w:val="00B577C4"/>
    <w:rsid w:val="00B578E1"/>
    <w:rsid w:val="00B57C3F"/>
    <w:rsid w:val="00B57F50"/>
    <w:rsid w:val="00B605F9"/>
    <w:rsid w:val="00B60D04"/>
    <w:rsid w:val="00B611C4"/>
    <w:rsid w:val="00B615DF"/>
    <w:rsid w:val="00B616F3"/>
    <w:rsid w:val="00B6175F"/>
    <w:rsid w:val="00B61979"/>
    <w:rsid w:val="00B6197E"/>
    <w:rsid w:val="00B61AB2"/>
    <w:rsid w:val="00B61F5E"/>
    <w:rsid w:val="00B62354"/>
    <w:rsid w:val="00B62793"/>
    <w:rsid w:val="00B633AB"/>
    <w:rsid w:val="00B63517"/>
    <w:rsid w:val="00B635D1"/>
    <w:rsid w:val="00B63630"/>
    <w:rsid w:val="00B63714"/>
    <w:rsid w:val="00B63964"/>
    <w:rsid w:val="00B639D7"/>
    <w:rsid w:val="00B63DA6"/>
    <w:rsid w:val="00B63DB3"/>
    <w:rsid w:val="00B63EE7"/>
    <w:rsid w:val="00B640A7"/>
    <w:rsid w:val="00B64811"/>
    <w:rsid w:val="00B64812"/>
    <w:rsid w:val="00B64FAE"/>
    <w:rsid w:val="00B65110"/>
    <w:rsid w:val="00B6515C"/>
    <w:rsid w:val="00B657F1"/>
    <w:rsid w:val="00B65C87"/>
    <w:rsid w:val="00B6617D"/>
    <w:rsid w:val="00B6618B"/>
    <w:rsid w:val="00B66670"/>
    <w:rsid w:val="00B6675E"/>
    <w:rsid w:val="00B674A5"/>
    <w:rsid w:val="00B67B4C"/>
    <w:rsid w:val="00B67CA3"/>
    <w:rsid w:val="00B67E32"/>
    <w:rsid w:val="00B701B0"/>
    <w:rsid w:val="00B701E0"/>
    <w:rsid w:val="00B7059A"/>
    <w:rsid w:val="00B70E1C"/>
    <w:rsid w:val="00B70E31"/>
    <w:rsid w:val="00B7136B"/>
    <w:rsid w:val="00B71932"/>
    <w:rsid w:val="00B71C89"/>
    <w:rsid w:val="00B71D33"/>
    <w:rsid w:val="00B71F54"/>
    <w:rsid w:val="00B72247"/>
    <w:rsid w:val="00B72837"/>
    <w:rsid w:val="00B72BA5"/>
    <w:rsid w:val="00B72E10"/>
    <w:rsid w:val="00B72F17"/>
    <w:rsid w:val="00B72F28"/>
    <w:rsid w:val="00B72FFD"/>
    <w:rsid w:val="00B73070"/>
    <w:rsid w:val="00B7333E"/>
    <w:rsid w:val="00B734C9"/>
    <w:rsid w:val="00B7355A"/>
    <w:rsid w:val="00B73821"/>
    <w:rsid w:val="00B73BE8"/>
    <w:rsid w:val="00B73E8F"/>
    <w:rsid w:val="00B740B8"/>
    <w:rsid w:val="00B747C6"/>
    <w:rsid w:val="00B747D5"/>
    <w:rsid w:val="00B748E7"/>
    <w:rsid w:val="00B74BB4"/>
    <w:rsid w:val="00B74C5B"/>
    <w:rsid w:val="00B74E40"/>
    <w:rsid w:val="00B75854"/>
    <w:rsid w:val="00B75883"/>
    <w:rsid w:val="00B75BBC"/>
    <w:rsid w:val="00B75DE8"/>
    <w:rsid w:val="00B76420"/>
    <w:rsid w:val="00B76452"/>
    <w:rsid w:val="00B766BF"/>
    <w:rsid w:val="00B76830"/>
    <w:rsid w:val="00B77DC2"/>
    <w:rsid w:val="00B80292"/>
    <w:rsid w:val="00B80773"/>
    <w:rsid w:val="00B80D2B"/>
    <w:rsid w:val="00B814A3"/>
    <w:rsid w:val="00B81558"/>
    <w:rsid w:val="00B81909"/>
    <w:rsid w:val="00B81FB1"/>
    <w:rsid w:val="00B820E7"/>
    <w:rsid w:val="00B82556"/>
    <w:rsid w:val="00B82635"/>
    <w:rsid w:val="00B8269F"/>
    <w:rsid w:val="00B829EE"/>
    <w:rsid w:val="00B82ADC"/>
    <w:rsid w:val="00B8351F"/>
    <w:rsid w:val="00B83B58"/>
    <w:rsid w:val="00B83BC6"/>
    <w:rsid w:val="00B83E43"/>
    <w:rsid w:val="00B84065"/>
    <w:rsid w:val="00B84185"/>
    <w:rsid w:val="00B842A3"/>
    <w:rsid w:val="00B844FD"/>
    <w:rsid w:val="00B8481D"/>
    <w:rsid w:val="00B848C2"/>
    <w:rsid w:val="00B84932"/>
    <w:rsid w:val="00B84B2A"/>
    <w:rsid w:val="00B84F18"/>
    <w:rsid w:val="00B856FF"/>
    <w:rsid w:val="00B85ADE"/>
    <w:rsid w:val="00B85F77"/>
    <w:rsid w:val="00B8633A"/>
    <w:rsid w:val="00B863D4"/>
    <w:rsid w:val="00B864FB"/>
    <w:rsid w:val="00B86701"/>
    <w:rsid w:val="00B86C10"/>
    <w:rsid w:val="00B86FB3"/>
    <w:rsid w:val="00B87227"/>
    <w:rsid w:val="00B87305"/>
    <w:rsid w:val="00B876A0"/>
    <w:rsid w:val="00B876B4"/>
    <w:rsid w:val="00B876D9"/>
    <w:rsid w:val="00B87875"/>
    <w:rsid w:val="00B8797C"/>
    <w:rsid w:val="00B87A1A"/>
    <w:rsid w:val="00B87E91"/>
    <w:rsid w:val="00B9004E"/>
    <w:rsid w:val="00B9044C"/>
    <w:rsid w:val="00B90556"/>
    <w:rsid w:val="00B908EF"/>
    <w:rsid w:val="00B9105B"/>
    <w:rsid w:val="00B910C3"/>
    <w:rsid w:val="00B911DF"/>
    <w:rsid w:val="00B91264"/>
    <w:rsid w:val="00B912E4"/>
    <w:rsid w:val="00B91581"/>
    <w:rsid w:val="00B9173A"/>
    <w:rsid w:val="00B9180E"/>
    <w:rsid w:val="00B91832"/>
    <w:rsid w:val="00B91F0E"/>
    <w:rsid w:val="00B922C6"/>
    <w:rsid w:val="00B92779"/>
    <w:rsid w:val="00B9277E"/>
    <w:rsid w:val="00B92AC3"/>
    <w:rsid w:val="00B92D62"/>
    <w:rsid w:val="00B93088"/>
    <w:rsid w:val="00B931DC"/>
    <w:rsid w:val="00B93792"/>
    <w:rsid w:val="00B9409B"/>
    <w:rsid w:val="00B94472"/>
    <w:rsid w:val="00B9455C"/>
    <w:rsid w:val="00B9466E"/>
    <w:rsid w:val="00B94684"/>
    <w:rsid w:val="00B94BDC"/>
    <w:rsid w:val="00B94DEF"/>
    <w:rsid w:val="00B94F37"/>
    <w:rsid w:val="00B95192"/>
    <w:rsid w:val="00B95760"/>
    <w:rsid w:val="00B95D60"/>
    <w:rsid w:val="00B95F14"/>
    <w:rsid w:val="00B9694D"/>
    <w:rsid w:val="00B969F9"/>
    <w:rsid w:val="00B96E93"/>
    <w:rsid w:val="00B972F4"/>
    <w:rsid w:val="00B97413"/>
    <w:rsid w:val="00B976C7"/>
    <w:rsid w:val="00B97832"/>
    <w:rsid w:val="00B97ACD"/>
    <w:rsid w:val="00B97B86"/>
    <w:rsid w:val="00B97E6F"/>
    <w:rsid w:val="00B97F5F"/>
    <w:rsid w:val="00BA0028"/>
    <w:rsid w:val="00BA01A5"/>
    <w:rsid w:val="00BA01B0"/>
    <w:rsid w:val="00BA0275"/>
    <w:rsid w:val="00BA0E5F"/>
    <w:rsid w:val="00BA0F12"/>
    <w:rsid w:val="00BA1254"/>
    <w:rsid w:val="00BA1852"/>
    <w:rsid w:val="00BA18B6"/>
    <w:rsid w:val="00BA1ABC"/>
    <w:rsid w:val="00BA1D11"/>
    <w:rsid w:val="00BA2368"/>
    <w:rsid w:val="00BA294F"/>
    <w:rsid w:val="00BA2E03"/>
    <w:rsid w:val="00BA2ECB"/>
    <w:rsid w:val="00BA3405"/>
    <w:rsid w:val="00BA3A72"/>
    <w:rsid w:val="00BA3C78"/>
    <w:rsid w:val="00BA3EAA"/>
    <w:rsid w:val="00BA4127"/>
    <w:rsid w:val="00BA4378"/>
    <w:rsid w:val="00BA4A90"/>
    <w:rsid w:val="00BA4ADD"/>
    <w:rsid w:val="00BA50D5"/>
    <w:rsid w:val="00BA5511"/>
    <w:rsid w:val="00BA5582"/>
    <w:rsid w:val="00BA55B7"/>
    <w:rsid w:val="00BA56B5"/>
    <w:rsid w:val="00BA61E0"/>
    <w:rsid w:val="00BA62C8"/>
    <w:rsid w:val="00BA67F2"/>
    <w:rsid w:val="00BA6A79"/>
    <w:rsid w:val="00BA76BF"/>
    <w:rsid w:val="00BA77BD"/>
    <w:rsid w:val="00BA78B5"/>
    <w:rsid w:val="00BA7C4E"/>
    <w:rsid w:val="00BA7D03"/>
    <w:rsid w:val="00BA7F3D"/>
    <w:rsid w:val="00BB035D"/>
    <w:rsid w:val="00BB047E"/>
    <w:rsid w:val="00BB0604"/>
    <w:rsid w:val="00BB07FF"/>
    <w:rsid w:val="00BB0AFD"/>
    <w:rsid w:val="00BB0C7E"/>
    <w:rsid w:val="00BB16B8"/>
    <w:rsid w:val="00BB1F42"/>
    <w:rsid w:val="00BB2A46"/>
    <w:rsid w:val="00BB2CE9"/>
    <w:rsid w:val="00BB2DF6"/>
    <w:rsid w:val="00BB2FA7"/>
    <w:rsid w:val="00BB2FB2"/>
    <w:rsid w:val="00BB3287"/>
    <w:rsid w:val="00BB34C8"/>
    <w:rsid w:val="00BB382B"/>
    <w:rsid w:val="00BB3938"/>
    <w:rsid w:val="00BB413C"/>
    <w:rsid w:val="00BB4BFC"/>
    <w:rsid w:val="00BB4D96"/>
    <w:rsid w:val="00BB4EA2"/>
    <w:rsid w:val="00BB5BB9"/>
    <w:rsid w:val="00BB5D16"/>
    <w:rsid w:val="00BB63CC"/>
    <w:rsid w:val="00BB64BF"/>
    <w:rsid w:val="00BB6646"/>
    <w:rsid w:val="00BB69EC"/>
    <w:rsid w:val="00BB7342"/>
    <w:rsid w:val="00BB75E1"/>
    <w:rsid w:val="00BB79A0"/>
    <w:rsid w:val="00BB7AB0"/>
    <w:rsid w:val="00BB7AEF"/>
    <w:rsid w:val="00BB7B4A"/>
    <w:rsid w:val="00BB7BB6"/>
    <w:rsid w:val="00BB7E3D"/>
    <w:rsid w:val="00BB7EEE"/>
    <w:rsid w:val="00BC01A0"/>
    <w:rsid w:val="00BC0611"/>
    <w:rsid w:val="00BC0D44"/>
    <w:rsid w:val="00BC1BE3"/>
    <w:rsid w:val="00BC1C95"/>
    <w:rsid w:val="00BC21B0"/>
    <w:rsid w:val="00BC21D5"/>
    <w:rsid w:val="00BC2D42"/>
    <w:rsid w:val="00BC2E22"/>
    <w:rsid w:val="00BC2E71"/>
    <w:rsid w:val="00BC33C6"/>
    <w:rsid w:val="00BC352D"/>
    <w:rsid w:val="00BC375B"/>
    <w:rsid w:val="00BC397E"/>
    <w:rsid w:val="00BC3BDA"/>
    <w:rsid w:val="00BC3C60"/>
    <w:rsid w:val="00BC3D14"/>
    <w:rsid w:val="00BC3EFC"/>
    <w:rsid w:val="00BC407B"/>
    <w:rsid w:val="00BC4096"/>
    <w:rsid w:val="00BC43EE"/>
    <w:rsid w:val="00BC4616"/>
    <w:rsid w:val="00BC462E"/>
    <w:rsid w:val="00BC4953"/>
    <w:rsid w:val="00BC50C2"/>
    <w:rsid w:val="00BC5315"/>
    <w:rsid w:val="00BC543A"/>
    <w:rsid w:val="00BC5462"/>
    <w:rsid w:val="00BC54A8"/>
    <w:rsid w:val="00BC56B9"/>
    <w:rsid w:val="00BC5D5B"/>
    <w:rsid w:val="00BC5F9A"/>
    <w:rsid w:val="00BC61D5"/>
    <w:rsid w:val="00BC64AC"/>
    <w:rsid w:val="00BC6701"/>
    <w:rsid w:val="00BC6A1D"/>
    <w:rsid w:val="00BC6A84"/>
    <w:rsid w:val="00BC6B37"/>
    <w:rsid w:val="00BC6BC5"/>
    <w:rsid w:val="00BC6E5B"/>
    <w:rsid w:val="00BC733F"/>
    <w:rsid w:val="00BC75AB"/>
    <w:rsid w:val="00BC774D"/>
    <w:rsid w:val="00BC7A61"/>
    <w:rsid w:val="00BC7AAE"/>
    <w:rsid w:val="00BC7D95"/>
    <w:rsid w:val="00BC7DA6"/>
    <w:rsid w:val="00BD022A"/>
    <w:rsid w:val="00BD165E"/>
    <w:rsid w:val="00BD1CF6"/>
    <w:rsid w:val="00BD2184"/>
    <w:rsid w:val="00BD28BB"/>
    <w:rsid w:val="00BD297B"/>
    <w:rsid w:val="00BD2A08"/>
    <w:rsid w:val="00BD2CA5"/>
    <w:rsid w:val="00BD3093"/>
    <w:rsid w:val="00BD3273"/>
    <w:rsid w:val="00BD347E"/>
    <w:rsid w:val="00BD3902"/>
    <w:rsid w:val="00BD3B44"/>
    <w:rsid w:val="00BD3F51"/>
    <w:rsid w:val="00BD4282"/>
    <w:rsid w:val="00BD461F"/>
    <w:rsid w:val="00BD4780"/>
    <w:rsid w:val="00BD4943"/>
    <w:rsid w:val="00BD4A19"/>
    <w:rsid w:val="00BD4DF9"/>
    <w:rsid w:val="00BD5203"/>
    <w:rsid w:val="00BD548F"/>
    <w:rsid w:val="00BD5951"/>
    <w:rsid w:val="00BD59B6"/>
    <w:rsid w:val="00BD5C4D"/>
    <w:rsid w:val="00BD62B6"/>
    <w:rsid w:val="00BD632E"/>
    <w:rsid w:val="00BD6529"/>
    <w:rsid w:val="00BD6618"/>
    <w:rsid w:val="00BD6872"/>
    <w:rsid w:val="00BD6B3C"/>
    <w:rsid w:val="00BD7274"/>
    <w:rsid w:val="00BD73FF"/>
    <w:rsid w:val="00BD7459"/>
    <w:rsid w:val="00BD764B"/>
    <w:rsid w:val="00BD7772"/>
    <w:rsid w:val="00BD77AB"/>
    <w:rsid w:val="00BD7820"/>
    <w:rsid w:val="00BD7923"/>
    <w:rsid w:val="00BD7A9F"/>
    <w:rsid w:val="00BD7F72"/>
    <w:rsid w:val="00BE0332"/>
    <w:rsid w:val="00BE0720"/>
    <w:rsid w:val="00BE0C44"/>
    <w:rsid w:val="00BE0D5D"/>
    <w:rsid w:val="00BE0DB3"/>
    <w:rsid w:val="00BE0EB7"/>
    <w:rsid w:val="00BE0F64"/>
    <w:rsid w:val="00BE1198"/>
    <w:rsid w:val="00BE1760"/>
    <w:rsid w:val="00BE1B62"/>
    <w:rsid w:val="00BE22F7"/>
    <w:rsid w:val="00BE280A"/>
    <w:rsid w:val="00BE2882"/>
    <w:rsid w:val="00BE295D"/>
    <w:rsid w:val="00BE2992"/>
    <w:rsid w:val="00BE2B49"/>
    <w:rsid w:val="00BE2CF0"/>
    <w:rsid w:val="00BE3022"/>
    <w:rsid w:val="00BE3515"/>
    <w:rsid w:val="00BE38BD"/>
    <w:rsid w:val="00BE3E35"/>
    <w:rsid w:val="00BE3EBB"/>
    <w:rsid w:val="00BE4030"/>
    <w:rsid w:val="00BE40FA"/>
    <w:rsid w:val="00BE4254"/>
    <w:rsid w:val="00BE4683"/>
    <w:rsid w:val="00BE47C7"/>
    <w:rsid w:val="00BE47D0"/>
    <w:rsid w:val="00BE518D"/>
    <w:rsid w:val="00BE56B7"/>
    <w:rsid w:val="00BE57AC"/>
    <w:rsid w:val="00BE57AE"/>
    <w:rsid w:val="00BE5864"/>
    <w:rsid w:val="00BE6318"/>
    <w:rsid w:val="00BE6397"/>
    <w:rsid w:val="00BE6876"/>
    <w:rsid w:val="00BE6C6E"/>
    <w:rsid w:val="00BE71A5"/>
    <w:rsid w:val="00BE7F8E"/>
    <w:rsid w:val="00BF01AE"/>
    <w:rsid w:val="00BF03CE"/>
    <w:rsid w:val="00BF083D"/>
    <w:rsid w:val="00BF090D"/>
    <w:rsid w:val="00BF1161"/>
    <w:rsid w:val="00BF138E"/>
    <w:rsid w:val="00BF145D"/>
    <w:rsid w:val="00BF1603"/>
    <w:rsid w:val="00BF19D3"/>
    <w:rsid w:val="00BF248D"/>
    <w:rsid w:val="00BF288C"/>
    <w:rsid w:val="00BF2BE5"/>
    <w:rsid w:val="00BF2CAE"/>
    <w:rsid w:val="00BF33A3"/>
    <w:rsid w:val="00BF3567"/>
    <w:rsid w:val="00BF3642"/>
    <w:rsid w:val="00BF3CA5"/>
    <w:rsid w:val="00BF3CAF"/>
    <w:rsid w:val="00BF3D3F"/>
    <w:rsid w:val="00BF3FDB"/>
    <w:rsid w:val="00BF42F2"/>
    <w:rsid w:val="00BF4383"/>
    <w:rsid w:val="00BF45E1"/>
    <w:rsid w:val="00BF48D7"/>
    <w:rsid w:val="00BF4BFB"/>
    <w:rsid w:val="00BF4DEA"/>
    <w:rsid w:val="00BF4F7C"/>
    <w:rsid w:val="00BF5C2E"/>
    <w:rsid w:val="00BF5D41"/>
    <w:rsid w:val="00BF62DD"/>
    <w:rsid w:val="00BF635E"/>
    <w:rsid w:val="00BF6524"/>
    <w:rsid w:val="00BF65B1"/>
    <w:rsid w:val="00BF68BB"/>
    <w:rsid w:val="00BF69C0"/>
    <w:rsid w:val="00BF6FB8"/>
    <w:rsid w:val="00BF730F"/>
    <w:rsid w:val="00BF7632"/>
    <w:rsid w:val="00BF76BC"/>
    <w:rsid w:val="00BF7D2B"/>
    <w:rsid w:val="00BF7F1B"/>
    <w:rsid w:val="00C007FB"/>
    <w:rsid w:val="00C00893"/>
    <w:rsid w:val="00C008A9"/>
    <w:rsid w:val="00C00A8B"/>
    <w:rsid w:val="00C00B3A"/>
    <w:rsid w:val="00C00BCF"/>
    <w:rsid w:val="00C00C54"/>
    <w:rsid w:val="00C00E09"/>
    <w:rsid w:val="00C012B4"/>
    <w:rsid w:val="00C01350"/>
    <w:rsid w:val="00C01395"/>
    <w:rsid w:val="00C014F7"/>
    <w:rsid w:val="00C0165B"/>
    <w:rsid w:val="00C01CDF"/>
    <w:rsid w:val="00C01D8A"/>
    <w:rsid w:val="00C01E91"/>
    <w:rsid w:val="00C0234A"/>
    <w:rsid w:val="00C02392"/>
    <w:rsid w:val="00C024E5"/>
    <w:rsid w:val="00C025A1"/>
    <w:rsid w:val="00C02844"/>
    <w:rsid w:val="00C0299D"/>
    <w:rsid w:val="00C02AA7"/>
    <w:rsid w:val="00C02CFE"/>
    <w:rsid w:val="00C02DA0"/>
    <w:rsid w:val="00C030E6"/>
    <w:rsid w:val="00C0314C"/>
    <w:rsid w:val="00C031EE"/>
    <w:rsid w:val="00C03226"/>
    <w:rsid w:val="00C0357A"/>
    <w:rsid w:val="00C037E0"/>
    <w:rsid w:val="00C03842"/>
    <w:rsid w:val="00C03AC1"/>
    <w:rsid w:val="00C040BB"/>
    <w:rsid w:val="00C0436B"/>
    <w:rsid w:val="00C04D0C"/>
    <w:rsid w:val="00C05503"/>
    <w:rsid w:val="00C05593"/>
    <w:rsid w:val="00C05A85"/>
    <w:rsid w:val="00C05B27"/>
    <w:rsid w:val="00C069B4"/>
    <w:rsid w:val="00C06D44"/>
    <w:rsid w:val="00C06DE7"/>
    <w:rsid w:val="00C06DFA"/>
    <w:rsid w:val="00C06E0F"/>
    <w:rsid w:val="00C0721B"/>
    <w:rsid w:val="00C072CE"/>
    <w:rsid w:val="00C072EE"/>
    <w:rsid w:val="00C0766A"/>
    <w:rsid w:val="00C07958"/>
    <w:rsid w:val="00C10035"/>
    <w:rsid w:val="00C10229"/>
    <w:rsid w:val="00C102C3"/>
    <w:rsid w:val="00C10692"/>
    <w:rsid w:val="00C108E3"/>
    <w:rsid w:val="00C10A7B"/>
    <w:rsid w:val="00C10F0F"/>
    <w:rsid w:val="00C1131F"/>
    <w:rsid w:val="00C11381"/>
    <w:rsid w:val="00C1148A"/>
    <w:rsid w:val="00C11A23"/>
    <w:rsid w:val="00C11B2F"/>
    <w:rsid w:val="00C11CDD"/>
    <w:rsid w:val="00C11CFE"/>
    <w:rsid w:val="00C11DFA"/>
    <w:rsid w:val="00C11EC5"/>
    <w:rsid w:val="00C11F13"/>
    <w:rsid w:val="00C11F19"/>
    <w:rsid w:val="00C11FBA"/>
    <w:rsid w:val="00C1267F"/>
    <w:rsid w:val="00C12790"/>
    <w:rsid w:val="00C12F34"/>
    <w:rsid w:val="00C1311E"/>
    <w:rsid w:val="00C1330D"/>
    <w:rsid w:val="00C134DC"/>
    <w:rsid w:val="00C1350E"/>
    <w:rsid w:val="00C13601"/>
    <w:rsid w:val="00C13613"/>
    <w:rsid w:val="00C1363C"/>
    <w:rsid w:val="00C13D9C"/>
    <w:rsid w:val="00C13F6B"/>
    <w:rsid w:val="00C144D0"/>
    <w:rsid w:val="00C14625"/>
    <w:rsid w:val="00C1477D"/>
    <w:rsid w:val="00C14ACB"/>
    <w:rsid w:val="00C14BCD"/>
    <w:rsid w:val="00C14DD7"/>
    <w:rsid w:val="00C14FA5"/>
    <w:rsid w:val="00C1503D"/>
    <w:rsid w:val="00C15576"/>
    <w:rsid w:val="00C15BD3"/>
    <w:rsid w:val="00C15C5F"/>
    <w:rsid w:val="00C169F9"/>
    <w:rsid w:val="00C16E41"/>
    <w:rsid w:val="00C16F92"/>
    <w:rsid w:val="00C17232"/>
    <w:rsid w:val="00C17586"/>
    <w:rsid w:val="00C175DE"/>
    <w:rsid w:val="00C179D0"/>
    <w:rsid w:val="00C17CC8"/>
    <w:rsid w:val="00C17EC4"/>
    <w:rsid w:val="00C20312"/>
    <w:rsid w:val="00C20763"/>
    <w:rsid w:val="00C21092"/>
    <w:rsid w:val="00C21B8B"/>
    <w:rsid w:val="00C21C72"/>
    <w:rsid w:val="00C21CB5"/>
    <w:rsid w:val="00C21E51"/>
    <w:rsid w:val="00C21EBF"/>
    <w:rsid w:val="00C21FE7"/>
    <w:rsid w:val="00C2224D"/>
    <w:rsid w:val="00C2225A"/>
    <w:rsid w:val="00C231A6"/>
    <w:rsid w:val="00C23C4B"/>
    <w:rsid w:val="00C23ECD"/>
    <w:rsid w:val="00C241F0"/>
    <w:rsid w:val="00C243E3"/>
    <w:rsid w:val="00C2453E"/>
    <w:rsid w:val="00C246BC"/>
    <w:rsid w:val="00C2523F"/>
    <w:rsid w:val="00C257E8"/>
    <w:rsid w:val="00C259CB"/>
    <w:rsid w:val="00C259DA"/>
    <w:rsid w:val="00C25EF4"/>
    <w:rsid w:val="00C261B0"/>
    <w:rsid w:val="00C264FA"/>
    <w:rsid w:val="00C2684A"/>
    <w:rsid w:val="00C268AD"/>
    <w:rsid w:val="00C270F0"/>
    <w:rsid w:val="00C272F5"/>
    <w:rsid w:val="00C2739E"/>
    <w:rsid w:val="00C273FE"/>
    <w:rsid w:val="00C2741A"/>
    <w:rsid w:val="00C278D4"/>
    <w:rsid w:val="00C27BE4"/>
    <w:rsid w:val="00C27F66"/>
    <w:rsid w:val="00C307F7"/>
    <w:rsid w:val="00C30944"/>
    <w:rsid w:val="00C317E8"/>
    <w:rsid w:val="00C31C53"/>
    <w:rsid w:val="00C31DC5"/>
    <w:rsid w:val="00C31FAF"/>
    <w:rsid w:val="00C31FB3"/>
    <w:rsid w:val="00C3247F"/>
    <w:rsid w:val="00C3254A"/>
    <w:rsid w:val="00C326ED"/>
    <w:rsid w:val="00C32878"/>
    <w:rsid w:val="00C32E57"/>
    <w:rsid w:val="00C331AC"/>
    <w:rsid w:val="00C33990"/>
    <w:rsid w:val="00C33BBE"/>
    <w:rsid w:val="00C33CFC"/>
    <w:rsid w:val="00C33FB6"/>
    <w:rsid w:val="00C35149"/>
    <w:rsid w:val="00C352DB"/>
    <w:rsid w:val="00C35440"/>
    <w:rsid w:val="00C35B10"/>
    <w:rsid w:val="00C35CC7"/>
    <w:rsid w:val="00C3612F"/>
    <w:rsid w:val="00C3625F"/>
    <w:rsid w:val="00C36377"/>
    <w:rsid w:val="00C363D0"/>
    <w:rsid w:val="00C363DB"/>
    <w:rsid w:val="00C3654E"/>
    <w:rsid w:val="00C36BE5"/>
    <w:rsid w:val="00C36F0B"/>
    <w:rsid w:val="00C36F3B"/>
    <w:rsid w:val="00C36F4F"/>
    <w:rsid w:val="00C373E3"/>
    <w:rsid w:val="00C374EF"/>
    <w:rsid w:val="00C3761A"/>
    <w:rsid w:val="00C40513"/>
    <w:rsid w:val="00C4093C"/>
    <w:rsid w:val="00C40C9B"/>
    <w:rsid w:val="00C40E00"/>
    <w:rsid w:val="00C41444"/>
    <w:rsid w:val="00C41914"/>
    <w:rsid w:val="00C41B0C"/>
    <w:rsid w:val="00C41DD3"/>
    <w:rsid w:val="00C4216C"/>
    <w:rsid w:val="00C422E7"/>
    <w:rsid w:val="00C42CB7"/>
    <w:rsid w:val="00C42EBF"/>
    <w:rsid w:val="00C42F41"/>
    <w:rsid w:val="00C431DA"/>
    <w:rsid w:val="00C433A4"/>
    <w:rsid w:val="00C435B3"/>
    <w:rsid w:val="00C43E47"/>
    <w:rsid w:val="00C4408D"/>
    <w:rsid w:val="00C44334"/>
    <w:rsid w:val="00C447ED"/>
    <w:rsid w:val="00C448CA"/>
    <w:rsid w:val="00C44C22"/>
    <w:rsid w:val="00C44D1B"/>
    <w:rsid w:val="00C44E9C"/>
    <w:rsid w:val="00C44EE6"/>
    <w:rsid w:val="00C45880"/>
    <w:rsid w:val="00C45F2D"/>
    <w:rsid w:val="00C461A9"/>
    <w:rsid w:val="00C465C0"/>
    <w:rsid w:val="00C47760"/>
    <w:rsid w:val="00C4794F"/>
    <w:rsid w:val="00C502B8"/>
    <w:rsid w:val="00C502CD"/>
    <w:rsid w:val="00C504CF"/>
    <w:rsid w:val="00C5057A"/>
    <w:rsid w:val="00C50B8F"/>
    <w:rsid w:val="00C50E88"/>
    <w:rsid w:val="00C5105B"/>
    <w:rsid w:val="00C512AF"/>
    <w:rsid w:val="00C5166C"/>
    <w:rsid w:val="00C518BC"/>
    <w:rsid w:val="00C51B8A"/>
    <w:rsid w:val="00C51E67"/>
    <w:rsid w:val="00C521D5"/>
    <w:rsid w:val="00C52206"/>
    <w:rsid w:val="00C529DC"/>
    <w:rsid w:val="00C52CC0"/>
    <w:rsid w:val="00C52E6C"/>
    <w:rsid w:val="00C53177"/>
    <w:rsid w:val="00C533F7"/>
    <w:rsid w:val="00C53634"/>
    <w:rsid w:val="00C53A7E"/>
    <w:rsid w:val="00C5426B"/>
    <w:rsid w:val="00C54347"/>
    <w:rsid w:val="00C54393"/>
    <w:rsid w:val="00C54988"/>
    <w:rsid w:val="00C54B42"/>
    <w:rsid w:val="00C54D25"/>
    <w:rsid w:val="00C54D53"/>
    <w:rsid w:val="00C556EC"/>
    <w:rsid w:val="00C55B48"/>
    <w:rsid w:val="00C55D60"/>
    <w:rsid w:val="00C55DAB"/>
    <w:rsid w:val="00C5608F"/>
    <w:rsid w:val="00C5693D"/>
    <w:rsid w:val="00C56F83"/>
    <w:rsid w:val="00C57013"/>
    <w:rsid w:val="00C57157"/>
    <w:rsid w:val="00C574EA"/>
    <w:rsid w:val="00C575E0"/>
    <w:rsid w:val="00C57687"/>
    <w:rsid w:val="00C576F8"/>
    <w:rsid w:val="00C5779B"/>
    <w:rsid w:val="00C577B4"/>
    <w:rsid w:val="00C579E7"/>
    <w:rsid w:val="00C57C0B"/>
    <w:rsid w:val="00C57DA6"/>
    <w:rsid w:val="00C57FD4"/>
    <w:rsid w:val="00C57FF9"/>
    <w:rsid w:val="00C60657"/>
    <w:rsid w:val="00C607CE"/>
    <w:rsid w:val="00C607F7"/>
    <w:rsid w:val="00C60DE1"/>
    <w:rsid w:val="00C60E68"/>
    <w:rsid w:val="00C6121C"/>
    <w:rsid w:val="00C613C0"/>
    <w:rsid w:val="00C61441"/>
    <w:rsid w:val="00C615A4"/>
    <w:rsid w:val="00C61A8F"/>
    <w:rsid w:val="00C61B53"/>
    <w:rsid w:val="00C61C0D"/>
    <w:rsid w:val="00C61F0D"/>
    <w:rsid w:val="00C62012"/>
    <w:rsid w:val="00C6204D"/>
    <w:rsid w:val="00C62B6C"/>
    <w:rsid w:val="00C62EC5"/>
    <w:rsid w:val="00C6303F"/>
    <w:rsid w:val="00C634A2"/>
    <w:rsid w:val="00C63577"/>
    <w:rsid w:val="00C63672"/>
    <w:rsid w:val="00C637D0"/>
    <w:rsid w:val="00C6380A"/>
    <w:rsid w:val="00C63886"/>
    <w:rsid w:val="00C63A0D"/>
    <w:rsid w:val="00C63F5D"/>
    <w:rsid w:val="00C643EE"/>
    <w:rsid w:val="00C6458F"/>
    <w:rsid w:val="00C64747"/>
    <w:rsid w:val="00C649E4"/>
    <w:rsid w:val="00C64CC0"/>
    <w:rsid w:val="00C65127"/>
    <w:rsid w:val="00C65210"/>
    <w:rsid w:val="00C65253"/>
    <w:rsid w:val="00C65396"/>
    <w:rsid w:val="00C65696"/>
    <w:rsid w:val="00C65D6E"/>
    <w:rsid w:val="00C65DA8"/>
    <w:rsid w:val="00C65F6C"/>
    <w:rsid w:val="00C6656A"/>
    <w:rsid w:val="00C66612"/>
    <w:rsid w:val="00C66A2C"/>
    <w:rsid w:val="00C66A30"/>
    <w:rsid w:val="00C66C2A"/>
    <w:rsid w:val="00C66EB0"/>
    <w:rsid w:val="00C6746E"/>
    <w:rsid w:val="00C676A1"/>
    <w:rsid w:val="00C6790D"/>
    <w:rsid w:val="00C67965"/>
    <w:rsid w:val="00C679D5"/>
    <w:rsid w:val="00C67CE7"/>
    <w:rsid w:val="00C70496"/>
    <w:rsid w:val="00C70858"/>
    <w:rsid w:val="00C70CB3"/>
    <w:rsid w:val="00C70CFE"/>
    <w:rsid w:val="00C71177"/>
    <w:rsid w:val="00C71401"/>
    <w:rsid w:val="00C714DA"/>
    <w:rsid w:val="00C7175F"/>
    <w:rsid w:val="00C719F6"/>
    <w:rsid w:val="00C71A16"/>
    <w:rsid w:val="00C71A86"/>
    <w:rsid w:val="00C71BC5"/>
    <w:rsid w:val="00C71C65"/>
    <w:rsid w:val="00C71DB0"/>
    <w:rsid w:val="00C722BD"/>
    <w:rsid w:val="00C72387"/>
    <w:rsid w:val="00C72F3B"/>
    <w:rsid w:val="00C734E4"/>
    <w:rsid w:val="00C73513"/>
    <w:rsid w:val="00C735AA"/>
    <w:rsid w:val="00C737C9"/>
    <w:rsid w:val="00C73C90"/>
    <w:rsid w:val="00C73CC7"/>
    <w:rsid w:val="00C73D76"/>
    <w:rsid w:val="00C73E1A"/>
    <w:rsid w:val="00C73F42"/>
    <w:rsid w:val="00C74130"/>
    <w:rsid w:val="00C74765"/>
    <w:rsid w:val="00C74CBB"/>
    <w:rsid w:val="00C75464"/>
    <w:rsid w:val="00C75E6D"/>
    <w:rsid w:val="00C75F5A"/>
    <w:rsid w:val="00C76212"/>
    <w:rsid w:val="00C7621F"/>
    <w:rsid w:val="00C762BC"/>
    <w:rsid w:val="00C7664D"/>
    <w:rsid w:val="00C766FB"/>
    <w:rsid w:val="00C76847"/>
    <w:rsid w:val="00C76BA7"/>
    <w:rsid w:val="00C76DAD"/>
    <w:rsid w:val="00C76DAE"/>
    <w:rsid w:val="00C775AE"/>
    <w:rsid w:val="00C77BDF"/>
    <w:rsid w:val="00C77CA3"/>
    <w:rsid w:val="00C8044C"/>
    <w:rsid w:val="00C80586"/>
    <w:rsid w:val="00C8060F"/>
    <w:rsid w:val="00C80624"/>
    <w:rsid w:val="00C806C6"/>
    <w:rsid w:val="00C80C38"/>
    <w:rsid w:val="00C80C7A"/>
    <w:rsid w:val="00C81299"/>
    <w:rsid w:val="00C8145D"/>
    <w:rsid w:val="00C8167B"/>
    <w:rsid w:val="00C816A4"/>
    <w:rsid w:val="00C816BE"/>
    <w:rsid w:val="00C8191C"/>
    <w:rsid w:val="00C82631"/>
    <w:rsid w:val="00C82EF3"/>
    <w:rsid w:val="00C83113"/>
    <w:rsid w:val="00C832A0"/>
    <w:rsid w:val="00C83412"/>
    <w:rsid w:val="00C83477"/>
    <w:rsid w:val="00C83486"/>
    <w:rsid w:val="00C83547"/>
    <w:rsid w:val="00C83569"/>
    <w:rsid w:val="00C837CD"/>
    <w:rsid w:val="00C83B4B"/>
    <w:rsid w:val="00C83F64"/>
    <w:rsid w:val="00C84424"/>
    <w:rsid w:val="00C846B7"/>
    <w:rsid w:val="00C848F3"/>
    <w:rsid w:val="00C850F3"/>
    <w:rsid w:val="00C851EE"/>
    <w:rsid w:val="00C8559F"/>
    <w:rsid w:val="00C855AC"/>
    <w:rsid w:val="00C8583D"/>
    <w:rsid w:val="00C85938"/>
    <w:rsid w:val="00C859B7"/>
    <w:rsid w:val="00C8600F"/>
    <w:rsid w:val="00C8610D"/>
    <w:rsid w:val="00C86113"/>
    <w:rsid w:val="00C867FC"/>
    <w:rsid w:val="00C86CA1"/>
    <w:rsid w:val="00C86E13"/>
    <w:rsid w:val="00C874AC"/>
    <w:rsid w:val="00C87510"/>
    <w:rsid w:val="00C878D3"/>
    <w:rsid w:val="00C87D4F"/>
    <w:rsid w:val="00C904FA"/>
    <w:rsid w:val="00C90845"/>
    <w:rsid w:val="00C90CBE"/>
    <w:rsid w:val="00C90EEC"/>
    <w:rsid w:val="00C90F03"/>
    <w:rsid w:val="00C917B7"/>
    <w:rsid w:val="00C91EB6"/>
    <w:rsid w:val="00C929AA"/>
    <w:rsid w:val="00C92EDE"/>
    <w:rsid w:val="00C93375"/>
    <w:rsid w:val="00C9366F"/>
    <w:rsid w:val="00C93829"/>
    <w:rsid w:val="00C938DB"/>
    <w:rsid w:val="00C93B7D"/>
    <w:rsid w:val="00C93BE3"/>
    <w:rsid w:val="00C940D0"/>
    <w:rsid w:val="00C944D5"/>
    <w:rsid w:val="00C94FBA"/>
    <w:rsid w:val="00C9510A"/>
    <w:rsid w:val="00C95119"/>
    <w:rsid w:val="00C951B0"/>
    <w:rsid w:val="00C9522C"/>
    <w:rsid w:val="00C953D1"/>
    <w:rsid w:val="00C95EA7"/>
    <w:rsid w:val="00C961BE"/>
    <w:rsid w:val="00C9659D"/>
    <w:rsid w:val="00C96744"/>
    <w:rsid w:val="00C96A80"/>
    <w:rsid w:val="00C970AB"/>
    <w:rsid w:val="00C9792B"/>
    <w:rsid w:val="00C9797A"/>
    <w:rsid w:val="00C97EB7"/>
    <w:rsid w:val="00CA0119"/>
    <w:rsid w:val="00CA03EB"/>
    <w:rsid w:val="00CA06DF"/>
    <w:rsid w:val="00CA1008"/>
    <w:rsid w:val="00CA1276"/>
    <w:rsid w:val="00CA1386"/>
    <w:rsid w:val="00CA143C"/>
    <w:rsid w:val="00CA16B0"/>
    <w:rsid w:val="00CA1BF8"/>
    <w:rsid w:val="00CA20D1"/>
    <w:rsid w:val="00CA24BD"/>
    <w:rsid w:val="00CA2850"/>
    <w:rsid w:val="00CA29F6"/>
    <w:rsid w:val="00CA2E04"/>
    <w:rsid w:val="00CA2F4D"/>
    <w:rsid w:val="00CA3442"/>
    <w:rsid w:val="00CA379C"/>
    <w:rsid w:val="00CA3893"/>
    <w:rsid w:val="00CA3917"/>
    <w:rsid w:val="00CA39B2"/>
    <w:rsid w:val="00CA39FF"/>
    <w:rsid w:val="00CA3B7C"/>
    <w:rsid w:val="00CA41E6"/>
    <w:rsid w:val="00CA4228"/>
    <w:rsid w:val="00CA44A4"/>
    <w:rsid w:val="00CA5129"/>
    <w:rsid w:val="00CA520D"/>
    <w:rsid w:val="00CA543F"/>
    <w:rsid w:val="00CA550D"/>
    <w:rsid w:val="00CA56EB"/>
    <w:rsid w:val="00CA58A5"/>
    <w:rsid w:val="00CA594D"/>
    <w:rsid w:val="00CA5981"/>
    <w:rsid w:val="00CA5CDC"/>
    <w:rsid w:val="00CA5DC4"/>
    <w:rsid w:val="00CA5F37"/>
    <w:rsid w:val="00CA5FA4"/>
    <w:rsid w:val="00CA660A"/>
    <w:rsid w:val="00CA68AE"/>
    <w:rsid w:val="00CA6B9E"/>
    <w:rsid w:val="00CA6FB2"/>
    <w:rsid w:val="00CA720A"/>
    <w:rsid w:val="00CA731C"/>
    <w:rsid w:val="00CA73C2"/>
    <w:rsid w:val="00CA77BE"/>
    <w:rsid w:val="00CA7832"/>
    <w:rsid w:val="00CA79BE"/>
    <w:rsid w:val="00CA79D4"/>
    <w:rsid w:val="00CA79DD"/>
    <w:rsid w:val="00CA79DF"/>
    <w:rsid w:val="00CA7B03"/>
    <w:rsid w:val="00CA7B46"/>
    <w:rsid w:val="00CA7C9E"/>
    <w:rsid w:val="00CA7D27"/>
    <w:rsid w:val="00CA7D87"/>
    <w:rsid w:val="00CB0135"/>
    <w:rsid w:val="00CB034D"/>
    <w:rsid w:val="00CB06C7"/>
    <w:rsid w:val="00CB085C"/>
    <w:rsid w:val="00CB0E3C"/>
    <w:rsid w:val="00CB0F0F"/>
    <w:rsid w:val="00CB1089"/>
    <w:rsid w:val="00CB1217"/>
    <w:rsid w:val="00CB1414"/>
    <w:rsid w:val="00CB178D"/>
    <w:rsid w:val="00CB1DE2"/>
    <w:rsid w:val="00CB1F49"/>
    <w:rsid w:val="00CB1FBB"/>
    <w:rsid w:val="00CB2186"/>
    <w:rsid w:val="00CB21C2"/>
    <w:rsid w:val="00CB2202"/>
    <w:rsid w:val="00CB229E"/>
    <w:rsid w:val="00CB25FF"/>
    <w:rsid w:val="00CB27A4"/>
    <w:rsid w:val="00CB2E47"/>
    <w:rsid w:val="00CB2EF9"/>
    <w:rsid w:val="00CB3317"/>
    <w:rsid w:val="00CB3485"/>
    <w:rsid w:val="00CB35B7"/>
    <w:rsid w:val="00CB3778"/>
    <w:rsid w:val="00CB3A25"/>
    <w:rsid w:val="00CB3B41"/>
    <w:rsid w:val="00CB3C55"/>
    <w:rsid w:val="00CB4694"/>
    <w:rsid w:val="00CB4798"/>
    <w:rsid w:val="00CB47F4"/>
    <w:rsid w:val="00CB4904"/>
    <w:rsid w:val="00CB4C9C"/>
    <w:rsid w:val="00CB4FD1"/>
    <w:rsid w:val="00CB52BE"/>
    <w:rsid w:val="00CB5454"/>
    <w:rsid w:val="00CB58DC"/>
    <w:rsid w:val="00CB597F"/>
    <w:rsid w:val="00CB5FA2"/>
    <w:rsid w:val="00CB60B5"/>
    <w:rsid w:val="00CB61FB"/>
    <w:rsid w:val="00CB63C9"/>
    <w:rsid w:val="00CB6BB9"/>
    <w:rsid w:val="00CB6E1F"/>
    <w:rsid w:val="00CB75D7"/>
    <w:rsid w:val="00CB781C"/>
    <w:rsid w:val="00CB7F69"/>
    <w:rsid w:val="00CC020F"/>
    <w:rsid w:val="00CC0259"/>
    <w:rsid w:val="00CC0611"/>
    <w:rsid w:val="00CC0AFE"/>
    <w:rsid w:val="00CC0ECE"/>
    <w:rsid w:val="00CC1108"/>
    <w:rsid w:val="00CC16C1"/>
    <w:rsid w:val="00CC1A0C"/>
    <w:rsid w:val="00CC2020"/>
    <w:rsid w:val="00CC23CC"/>
    <w:rsid w:val="00CC2745"/>
    <w:rsid w:val="00CC27D0"/>
    <w:rsid w:val="00CC2805"/>
    <w:rsid w:val="00CC2DF6"/>
    <w:rsid w:val="00CC404B"/>
    <w:rsid w:val="00CC551E"/>
    <w:rsid w:val="00CC56C0"/>
    <w:rsid w:val="00CC5764"/>
    <w:rsid w:val="00CC5B44"/>
    <w:rsid w:val="00CC620E"/>
    <w:rsid w:val="00CC6364"/>
    <w:rsid w:val="00CC6997"/>
    <w:rsid w:val="00CC6A1B"/>
    <w:rsid w:val="00CC6DE6"/>
    <w:rsid w:val="00CC6EC8"/>
    <w:rsid w:val="00CC6F08"/>
    <w:rsid w:val="00CC70CA"/>
    <w:rsid w:val="00CC71F6"/>
    <w:rsid w:val="00CC72E9"/>
    <w:rsid w:val="00CC7781"/>
    <w:rsid w:val="00CC77BE"/>
    <w:rsid w:val="00CC7E2A"/>
    <w:rsid w:val="00CD012A"/>
    <w:rsid w:val="00CD0586"/>
    <w:rsid w:val="00CD05CD"/>
    <w:rsid w:val="00CD07FB"/>
    <w:rsid w:val="00CD0C83"/>
    <w:rsid w:val="00CD0DB1"/>
    <w:rsid w:val="00CD1029"/>
    <w:rsid w:val="00CD126E"/>
    <w:rsid w:val="00CD15AF"/>
    <w:rsid w:val="00CD1D0A"/>
    <w:rsid w:val="00CD1E79"/>
    <w:rsid w:val="00CD3282"/>
    <w:rsid w:val="00CD3A3F"/>
    <w:rsid w:val="00CD401C"/>
    <w:rsid w:val="00CD412E"/>
    <w:rsid w:val="00CD4570"/>
    <w:rsid w:val="00CD4679"/>
    <w:rsid w:val="00CD4C38"/>
    <w:rsid w:val="00CD4F16"/>
    <w:rsid w:val="00CD501C"/>
    <w:rsid w:val="00CD5357"/>
    <w:rsid w:val="00CD54D9"/>
    <w:rsid w:val="00CD5710"/>
    <w:rsid w:val="00CD5E5E"/>
    <w:rsid w:val="00CD5E75"/>
    <w:rsid w:val="00CD62A9"/>
    <w:rsid w:val="00CD64A2"/>
    <w:rsid w:val="00CD6683"/>
    <w:rsid w:val="00CD6D89"/>
    <w:rsid w:val="00CD6F04"/>
    <w:rsid w:val="00CD70C6"/>
    <w:rsid w:val="00CD7157"/>
    <w:rsid w:val="00CD7451"/>
    <w:rsid w:val="00CD7696"/>
    <w:rsid w:val="00CD7C3F"/>
    <w:rsid w:val="00CD7E95"/>
    <w:rsid w:val="00CE05D5"/>
    <w:rsid w:val="00CE06A5"/>
    <w:rsid w:val="00CE0707"/>
    <w:rsid w:val="00CE07DA"/>
    <w:rsid w:val="00CE09AD"/>
    <w:rsid w:val="00CE0EA9"/>
    <w:rsid w:val="00CE0FBA"/>
    <w:rsid w:val="00CE154C"/>
    <w:rsid w:val="00CE1552"/>
    <w:rsid w:val="00CE189F"/>
    <w:rsid w:val="00CE1A35"/>
    <w:rsid w:val="00CE1CD2"/>
    <w:rsid w:val="00CE21EA"/>
    <w:rsid w:val="00CE233D"/>
    <w:rsid w:val="00CE26C4"/>
    <w:rsid w:val="00CE2A68"/>
    <w:rsid w:val="00CE2B58"/>
    <w:rsid w:val="00CE317F"/>
    <w:rsid w:val="00CE32BD"/>
    <w:rsid w:val="00CE339D"/>
    <w:rsid w:val="00CE36C4"/>
    <w:rsid w:val="00CE37F5"/>
    <w:rsid w:val="00CE3CD5"/>
    <w:rsid w:val="00CE3DB5"/>
    <w:rsid w:val="00CE474E"/>
    <w:rsid w:val="00CE47B6"/>
    <w:rsid w:val="00CE4806"/>
    <w:rsid w:val="00CE4FBC"/>
    <w:rsid w:val="00CE5124"/>
    <w:rsid w:val="00CE514E"/>
    <w:rsid w:val="00CE540D"/>
    <w:rsid w:val="00CE550D"/>
    <w:rsid w:val="00CE5A50"/>
    <w:rsid w:val="00CE5F3E"/>
    <w:rsid w:val="00CE60C6"/>
    <w:rsid w:val="00CE6BE4"/>
    <w:rsid w:val="00CE6F73"/>
    <w:rsid w:val="00CE7469"/>
    <w:rsid w:val="00CE74FF"/>
    <w:rsid w:val="00CE75F2"/>
    <w:rsid w:val="00CE77BD"/>
    <w:rsid w:val="00CE7FB7"/>
    <w:rsid w:val="00CF00C1"/>
    <w:rsid w:val="00CF00E7"/>
    <w:rsid w:val="00CF01DC"/>
    <w:rsid w:val="00CF029B"/>
    <w:rsid w:val="00CF03D7"/>
    <w:rsid w:val="00CF04EA"/>
    <w:rsid w:val="00CF054A"/>
    <w:rsid w:val="00CF054F"/>
    <w:rsid w:val="00CF0645"/>
    <w:rsid w:val="00CF0916"/>
    <w:rsid w:val="00CF0B70"/>
    <w:rsid w:val="00CF117D"/>
    <w:rsid w:val="00CF1293"/>
    <w:rsid w:val="00CF1B89"/>
    <w:rsid w:val="00CF227E"/>
    <w:rsid w:val="00CF22A5"/>
    <w:rsid w:val="00CF273C"/>
    <w:rsid w:val="00CF27A8"/>
    <w:rsid w:val="00CF283F"/>
    <w:rsid w:val="00CF28CD"/>
    <w:rsid w:val="00CF2B92"/>
    <w:rsid w:val="00CF33A5"/>
    <w:rsid w:val="00CF34E8"/>
    <w:rsid w:val="00CF36D9"/>
    <w:rsid w:val="00CF383A"/>
    <w:rsid w:val="00CF39B3"/>
    <w:rsid w:val="00CF3AB4"/>
    <w:rsid w:val="00CF3E91"/>
    <w:rsid w:val="00CF4A54"/>
    <w:rsid w:val="00CF4BE2"/>
    <w:rsid w:val="00CF4D75"/>
    <w:rsid w:val="00CF4DE9"/>
    <w:rsid w:val="00CF557E"/>
    <w:rsid w:val="00CF55B9"/>
    <w:rsid w:val="00CF5D91"/>
    <w:rsid w:val="00CF62D1"/>
    <w:rsid w:val="00CF6302"/>
    <w:rsid w:val="00CF657D"/>
    <w:rsid w:val="00CF6620"/>
    <w:rsid w:val="00CF66B6"/>
    <w:rsid w:val="00CF68C4"/>
    <w:rsid w:val="00CF692A"/>
    <w:rsid w:val="00CF6BD5"/>
    <w:rsid w:val="00CF6F5C"/>
    <w:rsid w:val="00CF70F4"/>
    <w:rsid w:val="00CF7429"/>
    <w:rsid w:val="00CF7A04"/>
    <w:rsid w:val="00CF7AA9"/>
    <w:rsid w:val="00CF7AF7"/>
    <w:rsid w:val="00CF7DDC"/>
    <w:rsid w:val="00D00803"/>
    <w:rsid w:val="00D009D0"/>
    <w:rsid w:val="00D00A4C"/>
    <w:rsid w:val="00D00D60"/>
    <w:rsid w:val="00D00FC5"/>
    <w:rsid w:val="00D0113F"/>
    <w:rsid w:val="00D01298"/>
    <w:rsid w:val="00D01496"/>
    <w:rsid w:val="00D01B57"/>
    <w:rsid w:val="00D01BD4"/>
    <w:rsid w:val="00D01C53"/>
    <w:rsid w:val="00D02306"/>
    <w:rsid w:val="00D02875"/>
    <w:rsid w:val="00D02A6E"/>
    <w:rsid w:val="00D02B62"/>
    <w:rsid w:val="00D02B87"/>
    <w:rsid w:val="00D02C12"/>
    <w:rsid w:val="00D02C23"/>
    <w:rsid w:val="00D02C29"/>
    <w:rsid w:val="00D031E1"/>
    <w:rsid w:val="00D033F1"/>
    <w:rsid w:val="00D03891"/>
    <w:rsid w:val="00D0432C"/>
    <w:rsid w:val="00D045C4"/>
    <w:rsid w:val="00D04C69"/>
    <w:rsid w:val="00D05119"/>
    <w:rsid w:val="00D0550B"/>
    <w:rsid w:val="00D05521"/>
    <w:rsid w:val="00D057A6"/>
    <w:rsid w:val="00D0682C"/>
    <w:rsid w:val="00D06FAD"/>
    <w:rsid w:val="00D0711F"/>
    <w:rsid w:val="00D07706"/>
    <w:rsid w:val="00D07754"/>
    <w:rsid w:val="00D0779A"/>
    <w:rsid w:val="00D078EF"/>
    <w:rsid w:val="00D07EE2"/>
    <w:rsid w:val="00D07FFB"/>
    <w:rsid w:val="00D1011E"/>
    <w:rsid w:val="00D103BD"/>
    <w:rsid w:val="00D10418"/>
    <w:rsid w:val="00D10D63"/>
    <w:rsid w:val="00D1113B"/>
    <w:rsid w:val="00D1149E"/>
    <w:rsid w:val="00D114EA"/>
    <w:rsid w:val="00D1172E"/>
    <w:rsid w:val="00D11B80"/>
    <w:rsid w:val="00D11C6B"/>
    <w:rsid w:val="00D12208"/>
    <w:rsid w:val="00D12464"/>
    <w:rsid w:val="00D124D5"/>
    <w:rsid w:val="00D128B9"/>
    <w:rsid w:val="00D129F5"/>
    <w:rsid w:val="00D12A3D"/>
    <w:rsid w:val="00D12C9A"/>
    <w:rsid w:val="00D12E8B"/>
    <w:rsid w:val="00D13008"/>
    <w:rsid w:val="00D139EA"/>
    <w:rsid w:val="00D13C60"/>
    <w:rsid w:val="00D13FB7"/>
    <w:rsid w:val="00D13FB9"/>
    <w:rsid w:val="00D140F8"/>
    <w:rsid w:val="00D14F94"/>
    <w:rsid w:val="00D15059"/>
    <w:rsid w:val="00D15222"/>
    <w:rsid w:val="00D15687"/>
    <w:rsid w:val="00D1580C"/>
    <w:rsid w:val="00D15B7F"/>
    <w:rsid w:val="00D16038"/>
    <w:rsid w:val="00D166EC"/>
    <w:rsid w:val="00D16A2C"/>
    <w:rsid w:val="00D16C1D"/>
    <w:rsid w:val="00D16D7E"/>
    <w:rsid w:val="00D17164"/>
    <w:rsid w:val="00D1759C"/>
    <w:rsid w:val="00D17B34"/>
    <w:rsid w:val="00D17D9C"/>
    <w:rsid w:val="00D17DCF"/>
    <w:rsid w:val="00D20366"/>
    <w:rsid w:val="00D208B9"/>
    <w:rsid w:val="00D20AA8"/>
    <w:rsid w:val="00D21497"/>
    <w:rsid w:val="00D216BE"/>
    <w:rsid w:val="00D21929"/>
    <w:rsid w:val="00D21AE5"/>
    <w:rsid w:val="00D21C0C"/>
    <w:rsid w:val="00D21CFD"/>
    <w:rsid w:val="00D22049"/>
    <w:rsid w:val="00D2264A"/>
    <w:rsid w:val="00D22A04"/>
    <w:rsid w:val="00D22A9D"/>
    <w:rsid w:val="00D22C65"/>
    <w:rsid w:val="00D22CF7"/>
    <w:rsid w:val="00D22D83"/>
    <w:rsid w:val="00D23056"/>
    <w:rsid w:val="00D23379"/>
    <w:rsid w:val="00D2350C"/>
    <w:rsid w:val="00D235D3"/>
    <w:rsid w:val="00D23661"/>
    <w:rsid w:val="00D236C0"/>
    <w:rsid w:val="00D23888"/>
    <w:rsid w:val="00D239F0"/>
    <w:rsid w:val="00D23FE6"/>
    <w:rsid w:val="00D23FEC"/>
    <w:rsid w:val="00D24151"/>
    <w:rsid w:val="00D242FD"/>
    <w:rsid w:val="00D24495"/>
    <w:rsid w:val="00D24517"/>
    <w:rsid w:val="00D246A2"/>
    <w:rsid w:val="00D24F58"/>
    <w:rsid w:val="00D255D4"/>
    <w:rsid w:val="00D2566D"/>
    <w:rsid w:val="00D2568D"/>
    <w:rsid w:val="00D257E7"/>
    <w:rsid w:val="00D25F0B"/>
    <w:rsid w:val="00D26CB0"/>
    <w:rsid w:val="00D270C4"/>
    <w:rsid w:val="00D27546"/>
    <w:rsid w:val="00D27C2B"/>
    <w:rsid w:val="00D30159"/>
    <w:rsid w:val="00D3038F"/>
    <w:rsid w:val="00D303F7"/>
    <w:rsid w:val="00D30405"/>
    <w:rsid w:val="00D304AC"/>
    <w:rsid w:val="00D3056A"/>
    <w:rsid w:val="00D30D10"/>
    <w:rsid w:val="00D30E7C"/>
    <w:rsid w:val="00D310B3"/>
    <w:rsid w:val="00D31831"/>
    <w:rsid w:val="00D31BF7"/>
    <w:rsid w:val="00D32471"/>
    <w:rsid w:val="00D32554"/>
    <w:rsid w:val="00D327EF"/>
    <w:rsid w:val="00D32B22"/>
    <w:rsid w:val="00D32C2F"/>
    <w:rsid w:val="00D32CFD"/>
    <w:rsid w:val="00D32E7B"/>
    <w:rsid w:val="00D32ED1"/>
    <w:rsid w:val="00D33635"/>
    <w:rsid w:val="00D339B2"/>
    <w:rsid w:val="00D33AEC"/>
    <w:rsid w:val="00D33D97"/>
    <w:rsid w:val="00D33E3E"/>
    <w:rsid w:val="00D33E8E"/>
    <w:rsid w:val="00D33EF0"/>
    <w:rsid w:val="00D3459B"/>
    <w:rsid w:val="00D3471A"/>
    <w:rsid w:val="00D34A2B"/>
    <w:rsid w:val="00D34A42"/>
    <w:rsid w:val="00D34ADB"/>
    <w:rsid w:val="00D34AF8"/>
    <w:rsid w:val="00D34D6B"/>
    <w:rsid w:val="00D354E1"/>
    <w:rsid w:val="00D35553"/>
    <w:rsid w:val="00D35571"/>
    <w:rsid w:val="00D35642"/>
    <w:rsid w:val="00D35D0B"/>
    <w:rsid w:val="00D35F11"/>
    <w:rsid w:val="00D35F41"/>
    <w:rsid w:val="00D3612B"/>
    <w:rsid w:val="00D3628A"/>
    <w:rsid w:val="00D36447"/>
    <w:rsid w:val="00D36AF3"/>
    <w:rsid w:val="00D36C0C"/>
    <w:rsid w:val="00D36F22"/>
    <w:rsid w:val="00D37201"/>
    <w:rsid w:val="00D37984"/>
    <w:rsid w:val="00D379DC"/>
    <w:rsid w:val="00D37FF1"/>
    <w:rsid w:val="00D4003D"/>
    <w:rsid w:val="00D40552"/>
    <w:rsid w:val="00D4077B"/>
    <w:rsid w:val="00D409B6"/>
    <w:rsid w:val="00D41748"/>
    <w:rsid w:val="00D41E30"/>
    <w:rsid w:val="00D42748"/>
    <w:rsid w:val="00D42B1C"/>
    <w:rsid w:val="00D43016"/>
    <w:rsid w:val="00D43047"/>
    <w:rsid w:val="00D43496"/>
    <w:rsid w:val="00D434CF"/>
    <w:rsid w:val="00D439EA"/>
    <w:rsid w:val="00D43C3F"/>
    <w:rsid w:val="00D4436F"/>
    <w:rsid w:val="00D44394"/>
    <w:rsid w:val="00D4459E"/>
    <w:rsid w:val="00D4470B"/>
    <w:rsid w:val="00D4480B"/>
    <w:rsid w:val="00D44937"/>
    <w:rsid w:val="00D449DC"/>
    <w:rsid w:val="00D44AC8"/>
    <w:rsid w:val="00D44CCE"/>
    <w:rsid w:val="00D454C8"/>
    <w:rsid w:val="00D45670"/>
    <w:rsid w:val="00D45867"/>
    <w:rsid w:val="00D45893"/>
    <w:rsid w:val="00D45934"/>
    <w:rsid w:val="00D460D1"/>
    <w:rsid w:val="00D46152"/>
    <w:rsid w:val="00D46284"/>
    <w:rsid w:val="00D46470"/>
    <w:rsid w:val="00D46564"/>
    <w:rsid w:val="00D47060"/>
    <w:rsid w:val="00D4712B"/>
    <w:rsid w:val="00D47296"/>
    <w:rsid w:val="00D472D2"/>
    <w:rsid w:val="00D474F4"/>
    <w:rsid w:val="00D47570"/>
    <w:rsid w:val="00D47597"/>
    <w:rsid w:val="00D475CF"/>
    <w:rsid w:val="00D476B8"/>
    <w:rsid w:val="00D47DC3"/>
    <w:rsid w:val="00D50934"/>
    <w:rsid w:val="00D50D46"/>
    <w:rsid w:val="00D50DDE"/>
    <w:rsid w:val="00D50FA6"/>
    <w:rsid w:val="00D513B2"/>
    <w:rsid w:val="00D5144D"/>
    <w:rsid w:val="00D517FB"/>
    <w:rsid w:val="00D5197D"/>
    <w:rsid w:val="00D51F8D"/>
    <w:rsid w:val="00D5206D"/>
    <w:rsid w:val="00D52294"/>
    <w:rsid w:val="00D52560"/>
    <w:rsid w:val="00D52625"/>
    <w:rsid w:val="00D526CD"/>
    <w:rsid w:val="00D528FF"/>
    <w:rsid w:val="00D52AA9"/>
    <w:rsid w:val="00D53231"/>
    <w:rsid w:val="00D536A5"/>
    <w:rsid w:val="00D53852"/>
    <w:rsid w:val="00D53880"/>
    <w:rsid w:val="00D5492A"/>
    <w:rsid w:val="00D5526B"/>
    <w:rsid w:val="00D5547A"/>
    <w:rsid w:val="00D55B89"/>
    <w:rsid w:val="00D55BDA"/>
    <w:rsid w:val="00D55EE3"/>
    <w:rsid w:val="00D56285"/>
    <w:rsid w:val="00D566B7"/>
    <w:rsid w:val="00D56984"/>
    <w:rsid w:val="00D5699D"/>
    <w:rsid w:val="00D56B24"/>
    <w:rsid w:val="00D56EAC"/>
    <w:rsid w:val="00D57239"/>
    <w:rsid w:val="00D572C3"/>
    <w:rsid w:val="00D575BA"/>
    <w:rsid w:val="00D57B8A"/>
    <w:rsid w:val="00D57B8B"/>
    <w:rsid w:val="00D57B93"/>
    <w:rsid w:val="00D601A5"/>
    <w:rsid w:val="00D6040C"/>
    <w:rsid w:val="00D604E5"/>
    <w:rsid w:val="00D6119C"/>
    <w:rsid w:val="00D611CA"/>
    <w:rsid w:val="00D6136F"/>
    <w:rsid w:val="00D6155B"/>
    <w:rsid w:val="00D616CC"/>
    <w:rsid w:val="00D61F2F"/>
    <w:rsid w:val="00D621A1"/>
    <w:rsid w:val="00D6233F"/>
    <w:rsid w:val="00D623A4"/>
    <w:rsid w:val="00D62581"/>
    <w:rsid w:val="00D62ADB"/>
    <w:rsid w:val="00D62BAA"/>
    <w:rsid w:val="00D63907"/>
    <w:rsid w:val="00D63C47"/>
    <w:rsid w:val="00D649CB"/>
    <w:rsid w:val="00D64A75"/>
    <w:rsid w:val="00D64CFD"/>
    <w:rsid w:val="00D64E39"/>
    <w:rsid w:val="00D6502B"/>
    <w:rsid w:val="00D6547C"/>
    <w:rsid w:val="00D658EC"/>
    <w:rsid w:val="00D65A7B"/>
    <w:rsid w:val="00D65DA2"/>
    <w:rsid w:val="00D65FAA"/>
    <w:rsid w:val="00D6625C"/>
    <w:rsid w:val="00D66731"/>
    <w:rsid w:val="00D6696E"/>
    <w:rsid w:val="00D66A1D"/>
    <w:rsid w:val="00D66C29"/>
    <w:rsid w:val="00D6701C"/>
    <w:rsid w:val="00D67215"/>
    <w:rsid w:val="00D67386"/>
    <w:rsid w:val="00D673ED"/>
    <w:rsid w:val="00D67641"/>
    <w:rsid w:val="00D6768E"/>
    <w:rsid w:val="00D6797E"/>
    <w:rsid w:val="00D679D0"/>
    <w:rsid w:val="00D67CE1"/>
    <w:rsid w:val="00D67DFE"/>
    <w:rsid w:val="00D7020E"/>
    <w:rsid w:val="00D70562"/>
    <w:rsid w:val="00D70581"/>
    <w:rsid w:val="00D70629"/>
    <w:rsid w:val="00D70781"/>
    <w:rsid w:val="00D709FE"/>
    <w:rsid w:val="00D70B08"/>
    <w:rsid w:val="00D70BDE"/>
    <w:rsid w:val="00D71288"/>
    <w:rsid w:val="00D713EB"/>
    <w:rsid w:val="00D71671"/>
    <w:rsid w:val="00D71993"/>
    <w:rsid w:val="00D71C01"/>
    <w:rsid w:val="00D720DA"/>
    <w:rsid w:val="00D7236A"/>
    <w:rsid w:val="00D7250F"/>
    <w:rsid w:val="00D725DD"/>
    <w:rsid w:val="00D7282F"/>
    <w:rsid w:val="00D72C27"/>
    <w:rsid w:val="00D72DD7"/>
    <w:rsid w:val="00D73349"/>
    <w:rsid w:val="00D73412"/>
    <w:rsid w:val="00D7351C"/>
    <w:rsid w:val="00D73648"/>
    <w:rsid w:val="00D73C5D"/>
    <w:rsid w:val="00D73DB4"/>
    <w:rsid w:val="00D7429C"/>
    <w:rsid w:val="00D74717"/>
    <w:rsid w:val="00D74738"/>
    <w:rsid w:val="00D747AF"/>
    <w:rsid w:val="00D74A1B"/>
    <w:rsid w:val="00D74A9F"/>
    <w:rsid w:val="00D751A0"/>
    <w:rsid w:val="00D751E8"/>
    <w:rsid w:val="00D758D1"/>
    <w:rsid w:val="00D75CEA"/>
    <w:rsid w:val="00D75DE9"/>
    <w:rsid w:val="00D75F5F"/>
    <w:rsid w:val="00D76934"/>
    <w:rsid w:val="00D7726C"/>
    <w:rsid w:val="00D7739B"/>
    <w:rsid w:val="00D77E17"/>
    <w:rsid w:val="00D80012"/>
    <w:rsid w:val="00D806C4"/>
    <w:rsid w:val="00D80799"/>
    <w:rsid w:val="00D80ADA"/>
    <w:rsid w:val="00D8125E"/>
    <w:rsid w:val="00D81380"/>
    <w:rsid w:val="00D8143E"/>
    <w:rsid w:val="00D815B4"/>
    <w:rsid w:val="00D8172C"/>
    <w:rsid w:val="00D81A45"/>
    <w:rsid w:val="00D821A3"/>
    <w:rsid w:val="00D82313"/>
    <w:rsid w:val="00D82953"/>
    <w:rsid w:val="00D82A7C"/>
    <w:rsid w:val="00D82DD5"/>
    <w:rsid w:val="00D82FD0"/>
    <w:rsid w:val="00D833A0"/>
    <w:rsid w:val="00D836F9"/>
    <w:rsid w:val="00D83839"/>
    <w:rsid w:val="00D83907"/>
    <w:rsid w:val="00D83954"/>
    <w:rsid w:val="00D83CEE"/>
    <w:rsid w:val="00D83D86"/>
    <w:rsid w:val="00D8424C"/>
    <w:rsid w:val="00D848D3"/>
    <w:rsid w:val="00D84980"/>
    <w:rsid w:val="00D84A3A"/>
    <w:rsid w:val="00D850FA"/>
    <w:rsid w:val="00D851BA"/>
    <w:rsid w:val="00D853FF"/>
    <w:rsid w:val="00D85697"/>
    <w:rsid w:val="00D85737"/>
    <w:rsid w:val="00D8583A"/>
    <w:rsid w:val="00D858CC"/>
    <w:rsid w:val="00D85D83"/>
    <w:rsid w:val="00D8614C"/>
    <w:rsid w:val="00D86A4D"/>
    <w:rsid w:val="00D86FA8"/>
    <w:rsid w:val="00D87042"/>
    <w:rsid w:val="00D8734C"/>
    <w:rsid w:val="00D87859"/>
    <w:rsid w:val="00D87A32"/>
    <w:rsid w:val="00D87C24"/>
    <w:rsid w:val="00D87DE4"/>
    <w:rsid w:val="00D87EAF"/>
    <w:rsid w:val="00D87F67"/>
    <w:rsid w:val="00D9029E"/>
    <w:rsid w:val="00D90490"/>
    <w:rsid w:val="00D905AC"/>
    <w:rsid w:val="00D905BA"/>
    <w:rsid w:val="00D908D3"/>
    <w:rsid w:val="00D908DF"/>
    <w:rsid w:val="00D90BAD"/>
    <w:rsid w:val="00D90DAF"/>
    <w:rsid w:val="00D90F7D"/>
    <w:rsid w:val="00D90FF0"/>
    <w:rsid w:val="00D910A6"/>
    <w:rsid w:val="00D9135D"/>
    <w:rsid w:val="00D91411"/>
    <w:rsid w:val="00D91E74"/>
    <w:rsid w:val="00D91FD8"/>
    <w:rsid w:val="00D9208A"/>
    <w:rsid w:val="00D92111"/>
    <w:rsid w:val="00D929FD"/>
    <w:rsid w:val="00D92C1B"/>
    <w:rsid w:val="00D92E0E"/>
    <w:rsid w:val="00D9309E"/>
    <w:rsid w:val="00D93195"/>
    <w:rsid w:val="00D931E3"/>
    <w:rsid w:val="00D9357B"/>
    <w:rsid w:val="00D937F5"/>
    <w:rsid w:val="00D93B29"/>
    <w:rsid w:val="00D93F6C"/>
    <w:rsid w:val="00D93F9E"/>
    <w:rsid w:val="00D941A7"/>
    <w:rsid w:val="00D9468B"/>
    <w:rsid w:val="00D94698"/>
    <w:rsid w:val="00D94747"/>
    <w:rsid w:val="00D9483E"/>
    <w:rsid w:val="00D94C7C"/>
    <w:rsid w:val="00D94F84"/>
    <w:rsid w:val="00D9534F"/>
    <w:rsid w:val="00D953D3"/>
    <w:rsid w:val="00D95406"/>
    <w:rsid w:val="00D95458"/>
    <w:rsid w:val="00D954F3"/>
    <w:rsid w:val="00D95897"/>
    <w:rsid w:val="00D95A14"/>
    <w:rsid w:val="00D95A31"/>
    <w:rsid w:val="00D95AE9"/>
    <w:rsid w:val="00D95DA7"/>
    <w:rsid w:val="00D95E33"/>
    <w:rsid w:val="00D969DB"/>
    <w:rsid w:val="00D96DC0"/>
    <w:rsid w:val="00D96EBE"/>
    <w:rsid w:val="00D97150"/>
    <w:rsid w:val="00D9757A"/>
    <w:rsid w:val="00D978CC"/>
    <w:rsid w:val="00D979A6"/>
    <w:rsid w:val="00D97A0C"/>
    <w:rsid w:val="00D97A2C"/>
    <w:rsid w:val="00D97A3E"/>
    <w:rsid w:val="00DA0087"/>
    <w:rsid w:val="00DA014B"/>
    <w:rsid w:val="00DA01A3"/>
    <w:rsid w:val="00DA0240"/>
    <w:rsid w:val="00DA0982"/>
    <w:rsid w:val="00DA0989"/>
    <w:rsid w:val="00DA0D8A"/>
    <w:rsid w:val="00DA0ED4"/>
    <w:rsid w:val="00DA1007"/>
    <w:rsid w:val="00DA116E"/>
    <w:rsid w:val="00DA1526"/>
    <w:rsid w:val="00DA1653"/>
    <w:rsid w:val="00DA16D7"/>
    <w:rsid w:val="00DA17FD"/>
    <w:rsid w:val="00DA1830"/>
    <w:rsid w:val="00DA19A5"/>
    <w:rsid w:val="00DA1AE0"/>
    <w:rsid w:val="00DA1E16"/>
    <w:rsid w:val="00DA2312"/>
    <w:rsid w:val="00DA236D"/>
    <w:rsid w:val="00DA2538"/>
    <w:rsid w:val="00DA25E9"/>
    <w:rsid w:val="00DA284F"/>
    <w:rsid w:val="00DA2EEC"/>
    <w:rsid w:val="00DA303B"/>
    <w:rsid w:val="00DA331D"/>
    <w:rsid w:val="00DA3322"/>
    <w:rsid w:val="00DA39AC"/>
    <w:rsid w:val="00DA3ADA"/>
    <w:rsid w:val="00DA3C5F"/>
    <w:rsid w:val="00DA3CF7"/>
    <w:rsid w:val="00DA3D3B"/>
    <w:rsid w:val="00DA4580"/>
    <w:rsid w:val="00DA4960"/>
    <w:rsid w:val="00DA4A33"/>
    <w:rsid w:val="00DA4C03"/>
    <w:rsid w:val="00DA4CCF"/>
    <w:rsid w:val="00DA5401"/>
    <w:rsid w:val="00DA59AF"/>
    <w:rsid w:val="00DA5D77"/>
    <w:rsid w:val="00DA6036"/>
    <w:rsid w:val="00DA610B"/>
    <w:rsid w:val="00DA63E4"/>
    <w:rsid w:val="00DA6564"/>
    <w:rsid w:val="00DA664C"/>
    <w:rsid w:val="00DA732A"/>
    <w:rsid w:val="00DA760A"/>
    <w:rsid w:val="00DA7B66"/>
    <w:rsid w:val="00DA7C43"/>
    <w:rsid w:val="00DA7EE7"/>
    <w:rsid w:val="00DB019B"/>
    <w:rsid w:val="00DB074A"/>
    <w:rsid w:val="00DB0DA8"/>
    <w:rsid w:val="00DB109F"/>
    <w:rsid w:val="00DB136A"/>
    <w:rsid w:val="00DB1763"/>
    <w:rsid w:val="00DB1B37"/>
    <w:rsid w:val="00DB1D13"/>
    <w:rsid w:val="00DB201E"/>
    <w:rsid w:val="00DB2184"/>
    <w:rsid w:val="00DB29A4"/>
    <w:rsid w:val="00DB3037"/>
    <w:rsid w:val="00DB417A"/>
    <w:rsid w:val="00DB454E"/>
    <w:rsid w:val="00DB482A"/>
    <w:rsid w:val="00DB4BDE"/>
    <w:rsid w:val="00DB4DF1"/>
    <w:rsid w:val="00DB4F05"/>
    <w:rsid w:val="00DB519A"/>
    <w:rsid w:val="00DB5200"/>
    <w:rsid w:val="00DB6289"/>
    <w:rsid w:val="00DB642D"/>
    <w:rsid w:val="00DB6E7F"/>
    <w:rsid w:val="00DB6F6D"/>
    <w:rsid w:val="00DB714B"/>
    <w:rsid w:val="00DB720D"/>
    <w:rsid w:val="00DB7516"/>
    <w:rsid w:val="00DB76BF"/>
    <w:rsid w:val="00DB789B"/>
    <w:rsid w:val="00DB7B12"/>
    <w:rsid w:val="00DB7C03"/>
    <w:rsid w:val="00DB7E2B"/>
    <w:rsid w:val="00DC0227"/>
    <w:rsid w:val="00DC0961"/>
    <w:rsid w:val="00DC0AF2"/>
    <w:rsid w:val="00DC16DB"/>
    <w:rsid w:val="00DC1DDE"/>
    <w:rsid w:val="00DC1E28"/>
    <w:rsid w:val="00DC1FA0"/>
    <w:rsid w:val="00DC28B2"/>
    <w:rsid w:val="00DC28EC"/>
    <w:rsid w:val="00DC2F6B"/>
    <w:rsid w:val="00DC3326"/>
    <w:rsid w:val="00DC33A1"/>
    <w:rsid w:val="00DC3812"/>
    <w:rsid w:val="00DC40B1"/>
    <w:rsid w:val="00DC4261"/>
    <w:rsid w:val="00DC4362"/>
    <w:rsid w:val="00DC45D9"/>
    <w:rsid w:val="00DC470E"/>
    <w:rsid w:val="00DC4B76"/>
    <w:rsid w:val="00DC4D34"/>
    <w:rsid w:val="00DC53AF"/>
    <w:rsid w:val="00DC5666"/>
    <w:rsid w:val="00DC613D"/>
    <w:rsid w:val="00DC61E5"/>
    <w:rsid w:val="00DC6318"/>
    <w:rsid w:val="00DC63B0"/>
    <w:rsid w:val="00DC6608"/>
    <w:rsid w:val="00DC66D0"/>
    <w:rsid w:val="00DC6705"/>
    <w:rsid w:val="00DC6938"/>
    <w:rsid w:val="00DC6AF8"/>
    <w:rsid w:val="00DC6E86"/>
    <w:rsid w:val="00DC71F8"/>
    <w:rsid w:val="00DC73CE"/>
    <w:rsid w:val="00DC7868"/>
    <w:rsid w:val="00DC7878"/>
    <w:rsid w:val="00DC7885"/>
    <w:rsid w:val="00DD0121"/>
    <w:rsid w:val="00DD0989"/>
    <w:rsid w:val="00DD0FFF"/>
    <w:rsid w:val="00DD12B2"/>
    <w:rsid w:val="00DD1438"/>
    <w:rsid w:val="00DD143C"/>
    <w:rsid w:val="00DD149F"/>
    <w:rsid w:val="00DD19EF"/>
    <w:rsid w:val="00DD2464"/>
    <w:rsid w:val="00DD2868"/>
    <w:rsid w:val="00DD2BD7"/>
    <w:rsid w:val="00DD2CE1"/>
    <w:rsid w:val="00DD2EC9"/>
    <w:rsid w:val="00DD2EE1"/>
    <w:rsid w:val="00DD2F98"/>
    <w:rsid w:val="00DD3304"/>
    <w:rsid w:val="00DD3434"/>
    <w:rsid w:val="00DD394D"/>
    <w:rsid w:val="00DD3CF4"/>
    <w:rsid w:val="00DD4110"/>
    <w:rsid w:val="00DD47E2"/>
    <w:rsid w:val="00DD4A90"/>
    <w:rsid w:val="00DD4ABB"/>
    <w:rsid w:val="00DD4C8E"/>
    <w:rsid w:val="00DD4E7D"/>
    <w:rsid w:val="00DD50FC"/>
    <w:rsid w:val="00DD57A7"/>
    <w:rsid w:val="00DD5969"/>
    <w:rsid w:val="00DD5B52"/>
    <w:rsid w:val="00DD5D05"/>
    <w:rsid w:val="00DD5F47"/>
    <w:rsid w:val="00DD6285"/>
    <w:rsid w:val="00DD661E"/>
    <w:rsid w:val="00DD66BA"/>
    <w:rsid w:val="00DD6819"/>
    <w:rsid w:val="00DD684E"/>
    <w:rsid w:val="00DD6B7D"/>
    <w:rsid w:val="00DD6D94"/>
    <w:rsid w:val="00DD6F71"/>
    <w:rsid w:val="00DD7172"/>
    <w:rsid w:val="00DD72CC"/>
    <w:rsid w:val="00DD750F"/>
    <w:rsid w:val="00DD75B7"/>
    <w:rsid w:val="00DD762B"/>
    <w:rsid w:val="00DD7BC4"/>
    <w:rsid w:val="00DD7FEE"/>
    <w:rsid w:val="00DE0242"/>
    <w:rsid w:val="00DE0503"/>
    <w:rsid w:val="00DE0925"/>
    <w:rsid w:val="00DE099B"/>
    <w:rsid w:val="00DE0DE1"/>
    <w:rsid w:val="00DE0E03"/>
    <w:rsid w:val="00DE0E0B"/>
    <w:rsid w:val="00DE1120"/>
    <w:rsid w:val="00DE12E4"/>
    <w:rsid w:val="00DE153A"/>
    <w:rsid w:val="00DE1E28"/>
    <w:rsid w:val="00DE253E"/>
    <w:rsid w:val="00DE2D82"/>
    <w:rsid w:val="00DE2E25"/>
    <w:rsid w:val="00DE2F51"/>
    <w:rsid w:val="00DE3071"/>
    <w:rsid w:val="00DE33F5"/>
    <w:rsid w:val="00DE35CF"/>
    <w:rsid w:val="00DE3A44"/>
    <w:rsid w:val="00DE3DA6"/>
    <w:rsid w:val="00DE4019"/>
    <w:rsid w:val="00DE401C"/>
    <w:rsid w:val="00DE44B9"/>
    <w:rsid w:val="00DE4880"/>
    <w:rsid w:val="00DE48FE"/>
    <w:rsid w:val="00DE4A53"/>
    <w:rsid w:val="00DE5014"/>
    <w:rsid w:val="00DE520B"/>
    <w:rsid w:val="00DE52BD"/>
    <w:rsid w:val="00DE5344"/>
    <w:rsid w:val="00DE5362"/>
    <w:rsid w:val="00DE5823"/>
    <w:rsid w:val="00DE5BFF"/>
    <w:rsid w:val="00DE5CDF"/>
    <w:rsid w:val="00DE6073"/>
    <w:rsid w:val="00DE63BE"/>
    <w:rsid w:val="00DE660F"/>
    <w:rsid w:val="00DE669D"/>
    <w:rsid w:val="00DE6761"/>
    <w:rsid w:val="00DE6AE0"/>
    <w:rsid w:val="00DE7089"/>
    <w:rsid w:val="00DE725E"/>
    <w:rsid w:val="00DE7869"/>
    <w:rsid w:val="00DE7A08"/>
    <w:rsid w:val="00DE7A9A"/>
    <w:rsid w:val="00DE7D15"/>
    <w:rsid w:val="00DE7DB2"/>
    <w:rsid w:val="00DE7FC6"/>
    <w:rsid w:val="00DF0165"/>
    <w:rsid w:val="00DF076B"/>
    <w:rsid w:val="00DF0D9C"/>
    <w:rsid w:val="00DF1066"/>
    <w:rsid w:val="00DF1367"/>
    <w:rsid w:val="00DF13A1"/>
    <w:rsid w:val="00DF1822"/>
    <w:rsid w:val="00DF1ADE"/>
    <w:rsid w:val="00DF1B4A"/>
    <w:rsid w:val="00DF1B93"/>
    <w:rsid w:val="00DF2A42"/>
    <w:rsid w:val="00DF303B"/>
    <w:rsid w:val="00DF3788"/>
    <w:rsid w:val="00DF3C6D"/>
    <w:rsid w:val="00DF4227"/>
    <w:rsid w:val="00DF428E"/>
    <w:rsid w:val="00DF42D4"/>
    <w:rsid w:val="00DF47F7"/>
    <w:rsid w:val="00DF4AD0"/>
    <w:rsid w:val="00DF4B9A"/>
    <w:rsid w:val="00DF4EFC"/>
    <w:rsid w:val="00DF516B"/>
    <w:rsid w:val="00DF5294"/>
    <w:rsid w:val="00DF54CA"/>
    <w:rsid w:val="00DF55D0"/>
    <w:rsid w:val="00DF5E9B"/>
    <w:rsid w:val="00DF68DE"/>
    <w:rsid w:val="00DF6A0D"/>
    <w:rsid w:val="00DF728F"/>
    <w:rsid w:val="00DF74EA"/>
    <w:rsid w:val="00DF7587"/>
    <w:rsid w:val="00DF7846"/>
    <w:rsid w:val="00DF7964"/>
    <w:rsid w:val="00DF7F63"/>
    <w:rsid w:val="00E000B8"/>
    <w:rsid w:val="00E0013C"/>
    <w:rsid w:val="00E0091F"/>
    <w:rsid w:val="00E01381"/>
    <w:rsid w:val="00E01720"/>
    <w:rsid w:val="00E0179C"/>
    <w:rsid w:val="00E01872"/>
    <w:rsid w:val="00E01E59"/>
    <w:rsid w:val="00E01F2D"/>
    <w:rsid w:val="00E01F86"/>
    <w:rsid w:val="00E027A8"/>
    <w:rsid w:val="00E02ACE"/>
    <w:rsid w:val="00E02BDC"/>
    <w:rsid w:val="00E032FD"/>
    <w:rsid w:val="00E0336A"/>
    <w:rsid w:val="00E0340A"/>
    <w:rsid w:val="00E03F2D"/>
    <w:rsid w:val="00E03F62"/>
    <w:rsid w:val="00E0404D"/>
    <w:rsid w:val="00E0404F"/>
    <w:rsid w:val="00E04216"/>
    <w:rsid w:val="00E0469C"/>
    <w:rsid w:val="00E047C1"/>
    <w:rsid w:val="00E04ACE"/>
    <w:rsid w:val="00E05119"/>
    <w:rsid w:val="00E052C7"/>
    <w:rsid w:val="00E05A16"/>
    <w:rsid w:val="00E05AF4"/>
    <w:rsid w:val="00E05B01"/>
    <w:rsid w:val="00E0622A"/>
    <w:rsid w:val="00E06498"/>
    <w:rsid w:val="00E064C2"/>
    <w:rsid w:val="00E065D2"/>
    <w:rsid w:val="00E0672D"/>
    <w:rsid w:val="00E06C07"/>
    <w:rsid w:val="00E06C9E"/>
    <w:rsid w:val="00E06F89"/>
    <w:rsid w:val="00E07244"/>
    <w:rsid w:val="00E073DB"/>
    <w:rsid w:val="00E0798C"/>
    <w:rsid w:val="00E07AF4"/>
    <w:rsid w:val="00E07D82"/>
    <w:rsid w:val="00E10075"/>
    <w:rsid w:val="00E1013C"/>
    <w:rsid w:val="00E102AE"/>
    <w:rsid w:val="00E10591"/>
    <w:rsid w:val="00E105B7"/>
    <w:rsid w:val="00E1062A"/>
    <w:rsid w:val="00E10643"/>
    <w:rsid w:val="00E107B7"/>
    <w:rsid w:val="00E107EB"/>
    <w:rsid w:val="00E10828"/>
    <w:rsid w:val="00E10AB1"/>
    <w:rsid w:val="00E111EC"/>
    <w:rsid w:val="00E112B3"/>
    <w:rsid w:val="00E114E8"/>
    <w:rsid w:val="00E1161E"/>
    <w:rsid w:val="00E116E2"/>
    <w:rsid w:val="00E120CC"/>
    <w:rsid w:val="00E1218F"/>
    <w:rsid w:val="00E12303"/>
    <w:rsid w:val="00E12543"/>
    <w:rsid w:val="00E1254C"/>
    <w:rsid w:val="00E1275B"/>
    <w:rsid w:val="00E129EE"/>
    <w:rsid w:val="00E12A17"/>
    <w:rsid w:val="00E12C70"/>
    <w:rsid w:val="00E13260"/>
    <w:rsid w:val="00E13283"/>
    <w:rsid w:val="00E13441"/>
    <w:rsid w:val="00E13625"/>
    <w:rsid w:val="00E137D9"/>
    <w:rsid w:val="00E13893"/>
    <w:rsid w:val="00E1389E"/>
    <w:rsid w:val="00E13A74"/>
    <w:rsid w:val="00E13AF5"/>
    <w:rsid w:val="00E13D06"/>
    <w:rsid w:val="00E13F54"/>
    <w:rsid w:val="00E140B0"/>
    <w:rsid w:val="00E143E0"/>
    <w:rsid w:val="00E14B63"/>
    <w:rsid w:val="00E1500D"/>
    <w:rsid w:val="00E15285"/>
    <w:rsid w:val="00E154BD"/>
    <w:rsid w:val="00E157D8"/>
    <w:rsid w:val="00E15837"/>
    <w:rsid w:val="00E15C34"/>
    <w:rsid w:val="00E16318"/>
    <w:rsid w:val="00E16572"/>
    <w:rsid w:val="00E165B9"/>
    <w:rsid w:val="00E16B8D"/>
    <w:rsid w:val="00E16BA3"/>
    <w:rsid w:val="00E16CB0"/>
    <w:rsid w:val="00E17064"/>
    <w:rsid w:val="00E173FF"/>
    <w:rsid w:val="00E17512"/>
    <w:rsid w:val="00E17798"/>
    <w:rsid w:val="00E178CE"/>
    <w:rsid w:val="00E17B20"/>
    <w:rsid w:val="00E17CC3"/>
    <w:rsid w:val="00E17DCE"/>
    <w:rsid w:val="00E208F0"/>
    <w:rsid w:val="00E20A36"/>
    <w:rsid w:val="00E20B1C"/>
    <w:rsid w:val="00E20B63"/>
    <w:rsid w:val="00E20CC6"/>
    <w:rsid w:val="00E211E0"/>
    <w:rsid w:val="00E21324"/>
    <w:rsid w:val="00E2209B"/>
    <w:rsid w:val="00E22578"/>
    <w:rsid w:val="00E2285E"/>
    <w:rsid w:val="00E229C8"/>
    <w:rsid w:val="00E22AAA"/>
    <w:rsid w:val="00E22E68"/>
    <w:rsid w:val="00E22F34"/>
    <w:rsid w:val="00E22F5A"/>
    <w:rsid w:val="00E2331C"/>
    <w:rsid w:val="00E236F8"/>
    <w:rsid w:val="00E2384C"/>
    <w:rsid w:val="00E23AB1"/>
    <w:rsid w:val="00E23AEC"/>
    <w:rsid w:val="00E23D48"/>
    <w:rsid w:val="00E23FC4"/>
    <w:rsid w:val="00E23FFC"/>
    <w:rsid w:val="00E24576"/>
    <w:rsid w:val="00E247AC"/>
    <w:rsid w:val="00E24B1B"/>
    <w:rsid w:val="00E24DA2"/>
    <w:rsid w:val="00E251E4"/>
    <w:rsid w:val="00E254D7"/>
    <w:rsid w:val="00E2562C"/>
    <w:rsid w:val="00E25679"/>
    <w:rsid w:val="00E25DC2"/>
    <w:rsid w:val="00E25DE9"/>
    <w:rsid w:val="00E25EE2"/>
    <w:rsid w:val="00E2609B"/>
    <w:rsid w:val="00E2616E"/>
    <w:rsid w:val="00E26927"/>
    <w:rsid w:val="00E26A3F"/>
    <w:rsid w:val="00E27061"/>
    <w:rsid w:val="00E27292"/>
    <w:rsid w:val="00E2790C"/>
    <w:rsid w:val="00E27967"/>
    <w:rsid w:val="00E27969"/>
    <w:rsid w:val="00E27B53"/>
    <w:rsid w:val="00E30489"/>
    <w:rsid w:val="00E307C5"/>
    <w:rsid w:val="00E3115B"/>
    <w:rsid w:val="00E311CF"/>
    <w:rsid w:val="00E311EC"/>
    <w:rsid w:val="00E31722"/>
    <w:rsid w:val="00E317F9"/>
    <w:rsid w:val="00E31E29"/>
    <w:rsid w:val="00E31EB4"/>
    <w:rsid w:val="00E320D1"/>
    <w:rsid w:val="00E323FA"/>
    <w:rsid w:val="00E326A4"/>
    <w:rsid w:val="00E32DF4"/>
    <w:rsid w:val="00E32FD6"/>
    <w:rsid w:val="00E3327C"/>
    <w:rsid w:val="00E332B4"/>
    <w:rsid w:val="00E3392D"/>
    <w:rsid w:val="00E33A55"/>
    <w:rsid w:val="00E33B96"/>
    <w:rsid w:val="00E33D0A"/>
    <w:rsid w:val="00E33F9E"/>
    <w:rsid w:val="00E33FB4"/>
    <w:rsid w:val="00E343B7"/>
    <w:rsid w:val="00E34464"/>
    <w:rsid w:val="00E344C7"/>
    <w:rsid w:val="00E344F1"/>
    <w:rsid w:val="00E34D20"/>
    <w:rsid w:val="00E34DA3"/>
    <w:rsid w:val="00E34F1C"/>
    <w:rsid w:val="00E3523D"/>
    <w:rsid w:val="00E352B3"/>
    <w:rsid w:val="00E3544D"/>
    <w:rsid w:val="00E35489"/>
    <w:rsid w:val="00E356A5"/>
    <w:rsid w:val="00E35F24"/>
    <w:rsid w:val="00E36254"/>
    <w:rsid w:val="00E3638A"/>
    <w:rsid w:val="00E364CD"/>
    <w:rsid w:val="00E3682D"/>
    <w:rsid w:val="00E36902"/>
    <w:rsid w:val="00E36B2E"/>
    <w:rsid w:val="00E36B90"/>
    <w:rsid w:val="00E36CF0"/>
    <w:rsid w:val="00E37453"/>
    <w:rsid w:val="00E37AA3"/>
    <w:rsid w:val="00E37B0F"/>
    <w:rsid w:val="00E37E6E"/>
    <w:rsid w:val="00E40349"/>
    <w:rsid w:val="00E407F9"/>
    <w:rsid w:val="00E40885"/>
    <w:rsid w:val="00E411B2"/>
    <w:rsid w:val="00E415DA"/>
    <w:rsid w:val="00E41642"/>
    <w:rsid w:val="00E41C55"/>
    <w:rsid w:val="00E41D4F"/>
    <w:rsid w:val="00E41E98"/>
    <w:rsid w:val="00E42124"/>
    <w:rsid w:val="00E424D9"/>
    <w:rsid w:val="00E424EA"/>
    <w:rsid w:val="00E42745"/>
    <w:rsid w:val="00E428F2"/>
    <w:rsid w:val="00E42A11"/>
    <w:rsid w:val="00E42C63"/>
    <w:rsid w:val="00E42D8B"/>
    <w:rsid w:val="00E42DA8"/>
    <w:rsid w:val="00E433DC"/>
    <w:rsid w:val="00E436CE"/>
    <w:rsid w:val="00E43930"/>
    <w:rsid w:val="00E43A06"/>
    <w:rsid w:val="00E43A2D"/>
    <w:rsid w:val="00E43CED"/>
    <w:rsid w:val="00E44146"/>
    <w:rsid w:val="00E441B0"/>
    <w:rsid w:val="00E4429D"/>
    <w:rsid w:val="00E444C4"/>
    <w:rsid w:val="00E444C5"/>
    <w:rsid w:val="00E44729"/>
    <w:rsid w:val="00E44B88"/>
    <w:rsid w:val="00E44C2A"/>
    <w:rsid w:val="00E44CD6"/>
    <w:rsid w:val="00E4582D"/>
    <w:rsid w:val="00E46686"/>
    <w:rsid w:val="00E46735"/>
    <w:rsid w:val="00E4674C"/>
    <w:rsid w:val="00E469A9"/>
    <w:rsid w:val="00E47364"/>
    <w:rsid w:val="00E47671"/>
    <w:rsid w:val="00E478FC"/>
    <w:rsid w:val="00E47BB0"/>
    <w:rsid w:val="00E47CCB"/>
    <w:rsid w:val="00E5012D"/>
    <w:rsid w:val="00E50489"/>
    <w:rsid w:val="00E50A5C"/>
    <w:rsid w:val="00E50DB5"/>
    <w:rsid w:val="00E50DD5"/>
    <w:rsid w:val="00E50E99"/>
    <w:rsid w:val="00E51504"/>
    <w:rsid w:val="00E51634"/>
    <w:rsid w:val="00E516F7"/>
    <w:rsid w:val="00E5188F"/>
    <w:rsid w:val="00E52079"/>
    <w:rsid w:val="00E522F7"/>
    <w:rsid w:val="00E5248D"/>
    <w:rsid w:val="00E525EE"/>
    <w:rsid w:val="00E526CD"/>
    <w:rsid w:val="00E5293C"/>
    <w:rsid w:val="00E52996"/>
    <w:rsid w:val="00E52A41"/>
    <w:rsid w:val="00E52D82"/>
    <w:rsid w:val="00E530C5"/>
    <w:rsid w:val="00E5318F"/>
    <w:rsid w:val="00E53612"/>
    <w:rsid w:val="00E53781"/>
    <w:rsid w:val="00E5389D"/>
    <w:rsid w:val="00E53BAD"/>
    <w:rsid w:val="00E5436E"/>
    <w:rsid w:val="00E544B3"/>
    <w:rsid w:val="00E549EB"/>
    <w:rsid w:val="00E551D1"/>
    <w:rsid w:val="00E5544B"/>
    <w:rsid w:val="00E557B8"/>
    <w:rsid w:val="00E55970"/>
    <w:rsid w:val="00E55B61"/>
    <w:rsid w:val="00E55CCC"/>
    <w:rsid w:val="00E5625A"/>
    <w:rsid w:val="00E56366"/>
    <w:rsid w:val="00E567DD"/>
    <w:rsid w:val="00E567EB"/>
    <w:rsid w:val="00E56E41"/>
    <w:rsid w:val="00E575A7"/>
    <w:rsid w:val="00E575B7"/>
    <w:rsid w:val="00E57744"/>
    <w:rsid w:val="00E577D0"/>
    <w:rsid w:val="00E5782E"/>
    <w:rsid w:val="00E57A6F"/>
    <w:rsid w:val="00E57BA0"/>
    <w:rsid w:val="00E57FEC"/>
    <w:rsid w:val="00E60039"/>
    <w:rsid w:val="00E60079"/>
    <w:rsid w:val="00E60570"/>
    <w:rsid w:val="00E60B89"/>
    <w:rsid w:val="00E6193B"/>
    <w:rsid w:val="00E61A88"/>
    <w:rsid w:val="00E61DA3"/>
    <w:rsid w:val="00E6206D"/>
    <w:rsid w:val="00E62C1F"/>
    <w:rsid w:val="00E631CE"/>
    <w:rsid w:val="00E63672"/>
    <w:rsid w:val="00E63B57"/>
    <w:rsid w:val="00E63CEA"/>
    <w:rsid w:val="00E641C6"/>
    <w:rsid w:val="00E642DF"/>
    <w:rsid w:val="00E64438"/>
    <w:rsid w:val="00E64806"/>
    <w:rsid w:val="00E64DC9"/>
    <w:rsid w:val="00E65882"/>
    <w:rsid w:val="00E658FD"/>
    <w:rsid w:val="00E65A72"/>
    <w:rsid w:val="00E660C7"/>
    <w:rsid w:val="00E6623D"/>
    <w:rsid w:val="00E667F8"/>
    <w:rsid w:val="00E6684A"/>
    <w:rsid w:val="00E668E1"/>
    <w:rsid w:val="00E669E0"/>
    <w:rsid w:val="00E66B13"/>
    <w:rsid w:val="00E66D69"/>
    <w:rsid w:val="00E6769B"/>
    <w:rsid w:val="00E6776E"/>
    <w:rsid w:val="00E6779C"/>
    <w:rsid w:val="00E67933"/>
    <w:rsid w:val="00E67D58"/>
    <w:rsid w:val="00E67DD6"/>
    <w:rsid w:val="00E67E71"/>
    <w:rsid w:val="00E70276"/>
    <w:rsid w:val="00E7028D"/>
    <w:rsid w:val="00E703EC"/>
    <w:rsid w:val="00E704B7"/>
    <w:rsid w:val="00E705CF"/>
    <w:rsid w:val="00E70CA8"/>
    <w:rsid w:val="00E70F74"/>
    <w:rsid w:val="00E711B5"/>
    <w:rsid w:val="00E712C1"/>
    <w:rsid w:val="00E714DA"/>
    <w:rsid w:val="00E716FA"/>
    <w:rsid w:val="00E72193"/>
    <w:rsid w:val="00E727DB"/>
    <w:rsid w:val="00E732B0"/>
    <w:rsid w:val="00E7365E"/>
    <w:rsid w:val="00E73BFA"/>
    <w:rsid w:val="00E73C7B"/>
    <w:rsid w:val="00E73D70"/>
    <w:rsid w:val="00E742B2"/>
    <w:rsid w:val="00E74560"/>
    <w:rsid w:val="00E74C02"/>
    <w:rsid w:val="00E74D81"/>
    <w:rsid w:val="00E74DC9"/>
    <w:rsid w:val="00E752AF"/>
    <w:rsid w:val="00E7551B"/>
    <w:rsid w:val="00E755F0"/>
    <w:rsid w:val="00E75740"/>
    <w:rsid w:val="00E75945"/>
    <w:rsid w:val="00E759A6"/>
    <w:rsid w:val="00E7604F"/>
    <w:rsid w:val="00E762F8"/>
    <w:rsid w:val="00E764E4"/>
    <w:rsid w:val="00E76B23"/>
    <w:rsid w:val="00E80D07"/>
    <w:rsid w:val="00E80EBD"/>
    <w:rsid w:val="00E80FF1"/>
    <w:rsid w:val="00E81225"/>
    <w:rsid w:val="00E812A5"/>
    <w:rsid w:val="00E8131B"/>
    <w:rsid w:val="00E81D18"/>
    <w:rsid w:val="00E820F6"/>
    <w:rsid w:val="00E823C9"/>
    <w:rsid w:val="00E82502"/>
    <w:rsid w:val="00E82837"/>
    <w:rsid w:val="00E82D8E"/>
    <w:rsid w:val="00E82DA4"/>
    <w:rsid w:val="00E82FBC"/>
    <w:rsid w:val="00E83251"/>
    <w:rsid w:val="00E83261"/>
    <w:rsid w:val="00E83411"/>
    <w:rsid w:val="00E83420"/>
    <w:rsid w:val="00E834BD"/>
    <w:rsid w:val="00E83677"/>
    <w:rsid w:val="00E83731"/>
    <w:rsid w:val="00E83BC8"/>
    <w:rsid w:val="00E83C1A"/>
    <w:rsid w:val="00E8473A"/>
    <w:rsid w:val="00E848C5"/>
    <w:rsid w:val="00E84BC3"/>
    <w:rsid w:val="00E84C0A"/>
    <w:rsid w:val="00E84CB0"/>
    <w:rsid w:val="00E84CCA"/>
    <w:rsid w:val="00E852E9"/>
    <w:rsid w:val="00E85481"/>
    <w:rsid w:val="00E85683"/>
    <w:rsid w:val="00E858BC"/>
    <w:rsid w:val="00E85BFA"/>
    <w:rsid w:val="00E867A8"/>
    <w:rsid w:val="00E8683E"/>
    <w:rsid w:val="00E869B9"/>
    <w:rsid w:val="00E86CD8"/>
    <w:rsid w:val="00E86E0D"/>
    <w:rsid w:val="00E876EC"/>
    <w:rsid w:val="00E879EB"/>
    <w:rsid w:val="00E87C5E"/>
    <w:rsid w:val="00E87FA3"/>
    <w:rsid w:val="00E900F9"/>
    <w:rsid w:val="00E904BF"/>
    <w:rsid w:val="00E90B40"/>
    <w:rsid w:val="00E90D73"/>
    <w:rsid w:val="00E90E8B"/>
    <w:rsid w:val="00E91063"/>
    <w:rsid w:val="00E914F7"/>
    <w:rsid w:val="00E924F8"/>
    <w:rsid w:val="00E92507"/>
    <w:rsid w:val="00E92519"/>
    <w:rsid w:val="00E928B6"/>
    <w:rsid w:val="00E92C4A"/>
    <w:rsid w:val="00E92D57"/>
    <w:rsid w:val="00E92D9D"/>
    <w:rsid w:val="00E92ECF"/>
    <w:rsid w:val="00E92FFF"/>
    <w:rsid w:val="00E9307F"/>
    <w:rsid w:val="00E935DB"/>
    <w:rsid w:val="00E93805"/>
    <w:rsid w:val="00E93927"/>
    <w:rsid w:val="00E9398B"/>
    <w:rsid w:val="00E93D0D"/>
    <w:rsid w:val="00E93DE2"/>
    <w:rsid w:val="00E93F57"/>
    <w:rsid w:val="00E93FCB"/>
    <w:rsid w:val="00E9416B"/>
    <w:rsid w:val="00E94CDE"/>
    <w:rsid w:val="00E95181"/>
    <w:rsid w:val="00E95516"/>
    <w:rsid w:val="00E955DC"/>
    <w:rsid w:val="00E95D08"/>
    <w:rsid w:val="00E96314"/>
    <w:rsid w:val="00E964D2"/>
    <w:rsid w:val="00E967CB"/>
    <w:rsid w:val="00E96B4B"/>
    <w:rsid w:val="00E96ED3"/>
    <w:rsid w:val="00E96F08"/>
    <w:rsid w:val="00E97061"/>
    <w:rsid w:val="00E97149"/>
    <w:rsid w:val="00E9770E"/>
    <w:rsid w:val="00E97767"/>
    <w:rsid w:val="00E97C0E"/>
    <w:rsid w:val="00E97EFD"/>
    <w:rsid w:val="00EA0A60"/>
    <w:rsid w:val="00EA1046"/>
    <w:rsid w:val="00EA15EB"/>
    <w:rsid w:val="00EA1AA2"/>
    <w:rsid w:val="00EA1E71"/>
    <w:rsid w:val="00EA1FDE"/>
    <w:rsid w:val="00EA242E"/>
    <w:rsid w:val="00EA2590"/>
    <w:rsid w:val="00EA27BC"/>
    <w:rsid w:val="00EA27BF"/>
    <w:rsid w:val="00EA29D7"/>
    <w:rsid w:val="00EA2A33"/>
    <w:rsid w:val="00EA2B76"/>
    <w:rsid w:val="00EA2B7B"/>
    <w:rsid w:val="00EA2C64"/>
    <w:rsid w:val="00EA2E20"/>
    <w:rsid w:val="00EA32FD"/>
    <w:rsid w:val="00EA3489"/>
    <w:rsid w:val="00EA366F"/>
    <w:rsid w:val="00EA39E9"/>
    <w:rsid w:val="00EA3B58"/>
    <w:rsid w:val="00EA4296"/>
    <w:rsid w:val="00EA4A8A"/>
    <w:rsid w:val="00EA4C7E"/>
    <w:rsid w:val="00EA4E5E"/>
    <w:rsid w:val="00EA548E"/>
    <w:rsid w:val="00EA55C9"/>
    <w:rsid w:val="00EA55FE"/>
    <w:rsid w:val="00EA5606"/>
    <w:rsid w:val="00EA56D3"/>
    <w:rsid w:val="00EA5839"/>
    <w:rsid w:val="00EA5961"/>
    <w:rsid w:val="00EA5A54"/>
    <w:rsid w:val="00EA5AE0"/>
    <w:rsid w:val="00EA5F12"/>
    <w:rsid w:val="00EA651B"/>
    <w:rsid w:val="00EA6961"/>
    <w:rsid w:val="00EA6BB9"/>
    <w:rsid w:val="00EA758F"/>
    <w:rsid w:val="00EA75CD"/>
    <w:rsid w:val="00EA76DB"/>
    <w:rsid w:val="00EA7A57"/>
    <w:rsid w:val="00EA7B39"/>
    <w:rsid w:val="00EA7B8E"/>
    <w:rsid w:val="00EA7C14"/>
    <w:rsid w:val="00EA7E3A"/>
    <w:rsid w:val="00EA7E6C"/>
    <w:rsid w:val="00EA7FEF"/>
    <w:rsid w:val="00EB0037"/>
    <w:rsid w:val="00EB012F"/>
    <w:rsid w:val="00EB0F7B"/>
    <w:rsid w:val="00EB127B"/>
    <w:rsid w:val="00EB1297"/>
    <w:rsid w:val="00EB12DF"/>
    <w:rsid w:val="00EB18A5"/>
    <w:rsid w:val="00EB1A38"/>
    <w:rsid w:val="00EB200E"/>
    <w:rsid w:val="00EB25A3"/>
    <w:rsid w:val="00EB271D"/>
    <w:rsid w:val="00EB290C"/>
    <w:rsid w:val="00EB2952"/>
    <w:rsid w:val="00EB29BE"/>
    <w:rsid w:val="00EB2A08"/>
    <w:rsid w:val="00EB2B16"/>
    <w:rsid w:val="00EB2F40"/>
    <w:rsid w:val="00EB2F95"/>
    <w:rsid w:val="00EB320D"/>
    <w:rsid w:val="00EB34C0"/>
    <w:rsid w:val="00EB380C"/>
    <w:rsid w:val="00EB3CD3"/>
    <w:rsid w:val="00EB42CD"/>
    <w:rsid w:val="00EB430E"/>
    <w:rsid w:val="00EB431E"/>
    <w:rsid w:val="00EB450D"/>
    <w:rsid w:val="00EB4541"/>
    <w:rsid w:val="00EB4787"/>
    <w:rsid w:val="00EB489C"/>
    <w:rsid w:val="00EB526F"/>
    <w:rsid w:val="00EB5862"/>
    <w:rsid w:val="00EB5935"/>
    <w:rsid w:val="00EB6070"/>
    <w:rsid w:val="00EB61FC"/>
    <w:rsid w:val="00EB6205"/>
    <w:rsid w:val="00EB63D5"/>
    <w:rsid w:val="00EB6B56"/>
    <w:rsid w:val="00EB719F"/>
    <w:rsid w:val="00EB7256"/>
    <w:rsid w:val="00EB7AD4"/>
    <w:rsid w:val="00EB7F9B"/>
    <w:rsid w:val="00EC05AF"/>
    <w:rsid w:val="00EC0D79"/>
    <w:rsid w:val="00EC0F56"/>
    <w:rsid w:val="00EC0F68"/>
    <w:rsid w:val="00EC1065"/>
    <w:rsid w:val="00EC1CDB"/>
    <w:rsid w:val="00EC216B"/>
    <w:rsid w:val="00EC2321"/>
    <w:rsid w:val="00EC2377"/>
    <w:rsid w:val="00EC23A0"/>
    <w:rsid w:val="00EC270F"/>
    <w:rsid w:val="00EC271D"/>
    <w:rsid w:val="00EC3021"/>
    <w:rsid w:val="00EC33B0"/>
    <w:rsid w:val="00EC358D"/>
    <w:rsid w:val="00EC3855"/>
    <w:rsid w:val="00EC3907"/>
    <w:rsid w:val="00EC3A26"/>
    <w:rsid w:val="00EC4604"/>
    <w:rsid w:val="00EC4F3A"/>
    <w:rsid w:val="00EC5325"/>
    <w:rsid w:val="00EC53C5"/>
    <w:rsid w:val="00EC558B"/>
    <w:rsid w:val="00EC5625"/>
    <w:rsid w:val="00EC589A"/>
    <w:rsid w:val="00EC5953"/>
    <w:rsid w:val="00EC5CD7"/>
    <w:rsid w:val="00EC61D2"/>
    <w:rsid w:val="00EC654B"/>
    <w:rsid w:val="00EC6C0A"/>
    <w:rsid w:val="00EC748F"/>
    <w:rsid w:val="00EC77CF"/>
    <w:rsid w:val="00EC78B3"/>
    <w:rsid w:val="00EC7DAB"/>
    <w:rsid w:val="00EC7E81"/>
    <w:rsid w:val="00ED0056"/>
    <w:rsid w:val="00ED0136"/>
    <w:rsid w:val="00ED01A9"/>
    <w:rsid w:val="00ED0386"/>
    <w:rsid w:val="00ED0597"/>
    <w:rsid w:val="00ED0752"/>
    <w:rsid w:val="00ED0ACF"/>
    <w:rsid w:val="00ED0D72"/>
    <w:rsid w:val="00ED1564"/>
    <w:rsid w:val="00ED15FF"/>
    <w:rsid w:val="00ED162F"/>
    <w:rsid w:val="00ED1683"/>
    <w:rsid w:val="00ED16F6"/>
    <w:rsid w:val="00ED1745"/>
    <w:rsid w:val="00ED1893"/>
    <w:rsid w:val="00ED1D2A"/>
    <w:rsid w:val="00ED2171"/>
    <w:rsid w:val="00ED218D"/>
    <w:rsid w:val="00ED21C1"/>
    <w:rsid w:val="00ED2448"/>
    <w:rsid w:val="00ED248D"/>
    <w:rsid w:val="00ED300A"/>
    <w:rsid w:val="00ED3459"/>
    <w:rsid w:val="00ED349D"/>
    <w:rsid w:val="00ED37DD"/>
    <w:rsid w:val="00ED38FE"/>
    <w:rsid w:val="00ED3A6C"/>
    <w:rsid w:val="00ED40D9"/>
    <w:rsid w:val="00ED423A"/>
    <w:rsid w:val="00ED42C6"/>
    <w:rsid w:val="00ED43C6"/>
    <w:rsid w:val="00ED455F"/>
    <w:rsid w:val="00ED4899"/>
    <w:rsid w:val="00ED4905"/>
    <w:rsid w:val="00ED4953"/>
    <w:rsid w:val="00ED56FD"/>
    <w:rsid w:val="00ED5B5F"/>
    <w:rsid w:val="00ED5CAE"/>
    <w:rsid w:val="00ED5DB6"/>
    <w:rsid w:val="00ED64B7"/>
    <w:rsid w:val="00ED666F"/>
    <w:rsid w:val="00ED6972"/>
    <w:rsid w:val="00ED69B6"/>
    <w:rsid w:val="00ED69ED"/>
    <w:rsid w:val="00ED6C0B"/>
    <w:rsid w:val="00ED6C41"/>
    <w:rsid w:val="00ED717E"/>
    <w:rsid w:val="00ED77DE"/>
    <w:rsid w:val="00ED7887"/>
    <w:rsid w:val="00ED78E6"/>
    <w:rsid w:val="00ED7A61"/>
    <w:rsid w:val="00ED7B4B"/>
    <w:rsid w:val="00ED7DBB"/>
    <w:rsid w:val="00EE010E"/>
    <w:rsid w:val="00EE0311"/>
    <w:rsid w:val="00EE0631"/>
    <w:rsid w:val="00EE0937"/>
    <w:rsid w:val="00EE0A25"/>
    <w:rsid w:val="00EE0BE0"/>
    <w:rsid w:val="00EE0D0A"/>
    <w:rsid w:val="00EE1A06"/>
    <w:rsid w:val="00EE1BA9"/>
    <w:rsid w:val="00EE1BE9"/>
    <w:rsid w:val="00EE1F66"/>
    <w:rsid w:val="00EE21BC"/>
    <w:rsid w:val="00EE278F"/>
    <w:rsid w:val="00EE288A"/>
    <w:rsid w:val="00EE2B79"/>
    <w:rsid w:val="00EE306C"/>
    <w:rsid w:val="00EE3175"/>
    <w:rsid w:val="00EE3621"/>
    <w:rsid w:val="00EE3646"/>
    <w:rsid w:val="00EE3CB3"/>
    <w:rsid w:val="00EE3CCE"/>
    <w:rsid w:val="00EE48E3"/>
    <w:rsid w:val="00EE493F"/>
    <w:rsid w:val="00EE4B50"/>
    <w:rsid w:val="00EE4BF9"/>
    <w:rsid w:val="00EE539E"/>
    <w:rsid w:val="00EE550E"/>
    <w:rsid w:val="00EE5BCC"/>
    <w:rsid w:val="00EE5E49"/>
    <w:rsid w:val="00EE61FF"/>
    <w:rsid w:val="00EE67C6"/>
    <w:rsid w:val="00EE67FE"/>
    <w:rsid w:val="00EE6AD6"/>
    <w:rsid w:val="00EE6F73"/>
    <w:rsid w:val="00EE73CA"/>
    <w:rsid w:val="00EE7574"/>
    <w:rsid w:val="00EE76ED"/>
    <w:rsid w:val="00EE7754"/>
    <w:rsid w:val="00EE7818"/>
    <w:rsid w:val="00EE79DF"/>
    <w:rsid w:val="00EE7A66"/>
    <w:rsid w:val="00EF00E0"/>
    <w:rsid w:val="00EF02D8"/>
    <w:rsid w:val="00EF046C"/>
    <w:rsid w:val="00EF0579"/>
    <w:rsid w:val="00EF0743"/>
    <w:rsid w:val="00EF0A6C"/>
    <w:rsid w:val="00EF0C23"/>
    <w:rsid w:val="00EF0D37"/>
    <w:rsid w:val="00EF0ED4"/>
    <w:rsid w:val="00EF0FF0"/>
    <w:rsid w:val="00EF1062"/>
    <w:rsid w:val="00EF1420"/>
    <w:rsid w:val="00EF1452"/>
    <w:rsid w:val="00EF14C8"/>
    <w:rsid w:val="00EF19B7"/>
    <w:rsid w:val="00EF1A37"/>
    <w:rsid w:val="00EF2781"/>
    <w:rsid w:val="00EF2C4C"/>
    <w:rsid w:val="00EF2D39"/>
    <w:rsid w:val="00EF2DBA"/>
    <w:rsid w:val="00EF3410"/>
    <w:rsid w:val="00EF3613"/>
    <w:rsid w:val="00EF3767"/>
    <w:rsid w:val="00EF3B06"/>
    <w:rsid w:val="00EF3FEA"/>
    <w:rsid w:val="00EF4054"/>
    <w:rsid w:val="00EF405C"/>
    <w:rsid w:val="00EF4176"/>
    <w:rsid w:val="00EF4459"/>
    <w:rsid w:val="00EF4505"/>
    <w:rsid w:val="00EF46FA"/>
    <w:rsid w:val="00EF4872"/>
    <w:rsid w:val="00EF49D8"/>
    <w:rsid w:val="00EF4ABC"/>
    <w:rsid w:val="00EF526D"/>
    <w:rsid w:val="00EF540B"/>
    <w:rsid w:val="00EF5C78"/>
    <w:rsid w:val="00EF5CBF"/>
    <w:rsid w:val="00EF5D5D"/>
    <w:rsid w:val="00EF65DE"/>
    <w:rsid w:val="00EF69DD"/>
    <w:rsid w:val="00EF6B8E"/>
    <w:rsid w:val="00EF6BE3"/>
    <w:rsid w:val="00EF6C97"/>
    <w:rsid w:val="00EF6E80"/>
    <w:rsid w:val="00EF71AC"/>
    <w:rsid w:val="00EF72C0"/>
    <w:rsid w:val="00F001AA"/>
    <w:rsid w:val="00F00515"/>
    <w:rsid w:val="00F00722"/>
    <w:rsid w:val="00F00866"/>
    <w:rsid w:val="00F00AA8"/>
    <w:rsid w:val="00F01063"/>
    <w:rsid w:val="00F019C4"/>
    <w:rsid w:val="00F01C39"/>
    <w:rsid w:val="00F01CF0"/>
    <w:rsid w:val="00F01FAD"/>
    <w:rsid w:val="00F02043"/>
    <w:rsid w:val="00F02430"/>
    <w:rsid w:val="00F02560"/>
    <w:rsid w:val="00F02C8A"/>
    <w:rsid w:val="00F02DEE"/>
    <w:rsid w:val="00F03075"/>
    <w:rsid w:val="00F0320D"/>
    <w:rsid w:val="00F035EB"/>
    <w:rsid w:val="00F0398B"/>
    <w:rsid w:val="00F03D83"/>
    <w:rsid w:val="00F0418E"/>
    <w:rsid w:val="00F04240"/>
    <w:rsid w:val="00F04E52"/>
    <w:rsid w:val="00F05566"/>
    <w:rsid w:val="00F05606"/>
    <w:rsid w:val="00F05749"/>
    <w:rsid w:val="00F05C5B"/>
    <w:rsid w:val="00F05ECB"/>
    <w:rsid w:val="00F05F01"/>
    <w:rsid w:val="00F06794"/>
    <w:rsid w:val="00F067B4"/>
    <w:rsid w:val="00F076FE"/>
    <w:rsid w:val="00F077E8"/>
    <w:rsid w:val="00F078BE"/>
    <w:rsid w:val="00F07980"/>
    <w:rsid w:val="00F07A78"/>
    <w:rsid w:val="00F07B69"/>
    <w:rsid w:val="00F07C8D"/>
    <w:rsid w:val="00F07CC0"/>
    <w:rsid w:val="00F107E8"/>
    <w:rsid w:val="00F10889"/>
    <w:rsid w:val="00F10ADA"/>
    <w:rsid w:val="00F10AFB"/>
    <w:rsid w:val="00F10FA8"/>
    <w:rsid w:val="00F11103"/>
    <w:rsid w:val="00F11623"/>
    <w:rsid w:val="00F11721"/>
    <w:rsid w:val="00F11834"/>
    <w:rsid w:val="00F119C8"/>
    <w:rsid w:val="00F11CE2"/>
    <w:rsid w:val="00F11ECB"/>
    <w:rsid w:val="00F121CE"/>
    <w:rsid w:val="00F1242A"/>
    <w:rsid w:val="00F1266C"/>
    <w:rsid w:val="00F12715"/>
    <w:rsid w:val="00F12907"/>
    <w:rsid w:val="00F12AA7"/>
    <w:rsid w:val="00F12AD5"/>
    <w:rsid w:val="00F12B7A"/>
    <w:rsid w:val="00F12CFD"/>
    <w:rsid w:val="00F12D94"/>
    <w:rsid w:val="00F12DFB"/>
    <w:rsid w:val="00F13287"/>
    <w:rsid w:val="00F132BA"/>
    <w:rsid w:val="00F133E1"/>
    <w:rsid w:val="00F1342B"/>
    <w:rsid w:val="00F13A02"/>
    <w:rsid w:val="00F13D27"/>
    <w:rsid w:val="00F13DF2"/>
    <w:rsid w:val="00F13E7D"/>
    <w:rsid w:val="00F13F6B"/>
    <w:rsid w:val="00F14462"/>
    <w:rsid w:val="00F14703"/>
    <w:rsid w:val="00F1480F"/>
    <w:rsid w:val="00F14A28"/>
    <w:rsid w:val="00F14B78"/>
    <w:rsid w:val="00F15370"/>
    <w:rsid w:val="00F161B4"/>
    <w:rsid w:val="00F162D2"/>
    <w:rsid w:val="00F164B9"/>
    <w:rsid w:val="00F16722"/>
    <w:rsid w:val="00F16DBC"/>
    <w:rsid w:val="00F1702C"/>
    <w:rsid w:val="00F17700"/>
    <w:rsid w:val="00F1774F"/>
    <w:rsid w:val="00F17A42"/>
    <w:rsid w:val="00F20393"/>
    <w:rsid w:val="00F20895"/>
    <w:rsid w:val="00F20922"/>
    <w:rsid w:val="00F20D9B"/>
    <w:rsid w:val="00F20EA8"/>
    <w:rsid w:val="00F21088"/>
    <w:rsid w:val="00F2116D"/>
    <w:rsid w:val="00F21381"/>
    <w:rsid w:val="00F2142F"/>
    <w:rsid w:val="00F21625"/>
    <w:rsid w:val="00F21940"/>
    <w:rsid w:val="00F21AA7"/>
    <w:rsid w:val="00F22084"/>
    <w:rsid w:val="00F22136"/>
    <w:rsid w:val="00F22165"/>
    <w:rsid w:val="00F221F8"/>
    <w:rsid w:val="00F222C8"/>
    <w:rsid w:val="00F22476"/>
    <w:rsid w:val="00F22914"/>
    <w:rsid w:val="00F230FF"/>
    <w:rsid w:val="00F232E2"/>
    <w:rsid w:val="00F233D5"/>
    <w:rsid w:val="00F2374E"/>
    <w:rsid w:val="00F238E6"/>
    <w:rsid w:val="00F23DF5"/>
    <w:rsid w:val="00F23EEE"/>
    <w:rsid w:val="00F24075"/>
    <w:rsid w:val="00F240B9"/>
    <w:rsid w:val="00F242E9"/>
    <w:rsid w:val="00F2438E"/>
    <w:rsid w:val="00F2451D"/>
    <w:rsid w:val="00F24940"/>
    <w:rsid w:val="00F24EF9"/>
    <w:rsid w:val="00F252CC"/>
    <w:rsid w:val="00F25C85"/>
    <w:rsid w:val="00F25FC9"/>
    <w:rsid w:val="00F26378"/>
    <w:rsid w:val="00F2680A"/>
    <w:rsid w:val="00F268E8"/>
    <w:rsid w:val="00F2696D"/>
    <w:rsid w:val="00F26A8F"/>
    <w:rsid w:val="00F26EAB"/>
    <w:rsid w:val="00F2710E"/>
    <w:rsid w:val="00F274F7"/>
    <w:rsid w:val="00F27CA4"/>
    <w:rsid w:val="00F27DD5"/>
    <w:rsid w:val="00F27ED1"/>
    <w:rsid w:val="00F308AC"/>
    <w:rsid w:val="00F30903"/>
    <w:rsid w:val="00F309BF"/>
    <w:rsid w:val="00F309D1"/>
    <w:rsid w:val="00F30FC5"/>
    <w:rsid w:val="00F30FE8"/>
    <w:rsid w:val="00F310F3"/>
    <w:rsid w:val="00F31833"/>
    <w:rsid w:val="00F31959"/>
    <w:rsid w:val="00F31A9C"/>
    <w:rsid w:val="00F31BD9"/>
    <w:rsid w:val="00F31C0C"/>
    <w:rsid w:val="00F31F80"/>
    <w:rsid w:val="00F32063"/>
    <w:rsid w:val="00F321F0"/>
    <w:rsid w:val="00F3235C"/>
    <w:rsid w:val="00F32FDB"/>
    <w:rsid w:val="00F331FD"/>
    <w:rsid w:val="00F3358F"/>
    <w:rsid w:val="00F3364F"/>
    <w:rsid w:val="00F33B53"/>
    <w:rsid w:val="00F33B86"/>
    <w:rsid w:val="00F342A3"/>
    <w:rsid w:val="00F34A9A"/>
    <w:rsid w:val="00F34CE7"/>
    <w:rsid w:val="00F35116"/>
    <w:rsid w:val="00F35879"/>
    <w:rsid w:val="00F35F92"/>
    <w:rsid w:val="00F362FF"/>
    <w:rsid w:val="00F364F8"/>
    <w:rsid w:val="00F37384"/>
    <w:rsid w:val="00F3757C"/>
    <w:rsid w:val="00F378EF"/>
    <w:rsid w:val="00F4015E"/>
    <w:rsid w:val="00F404B0"/>
    <w:rsid w:val="00F40AFE"/>
    <w:rsid w:val="00F40EF4"/>
    <w:rsid w:val="00F41ACD"/>
    <w:rsid w:val="00F41C3A"/>
    <w:rsid w:val="00F41CB0"/>
    <w:rsid w:val="00F421AB"/>
    <w:rsid w:val="00F42464"/>
    <w:rsid w:val="00F42A52"/>
    <w:rsid w:val="00F42CE7"/>
    <w:rsid w:val="00F42DCE"/>
    <w:rsid w:val="00F42FCB"/>
    <w:rsid w:val="00F43A66"/>
    <w:rsid w:val="00F43A99"/>
    <w:rsid w:val="00F44294"/>
    <w:rsid w:val="00F4456F"/>
    <w:rsid w:val="00F44E3D"/>
    <w:rsid w:val="00F44F89"/>
    <w:rsid w:val="00F45116"/>
    <w:rsid w:val="00F453F5"/>
    <w:rsid w:val="00F458F6"/>
    <w:rsid w:val="00F45D17"/>
    <w:rsid w:val="00F46013"/>
    <w:rsid w:val="00F4609C"/>
    <w:rsid w:val="00F4615E"/>
    <w:rsid w:val="00F464A3"/>
    <w:rsid w:val="00F4664B"/>
    <w:rsid w:val="00F46860"/>
    <w:rsid w:val="00F46874"/>
    <w:rsid w:val="00F469CA"/>
    <w:rsid w:val="00F4718A"/>
    <w:rsid w:val="00F47429"/>
    <w:rsid w:val="00F47533"/>
    <w:rsid w:val="00F47A61"/>
    <w:rsid w:val="00F47B76"/>
    <w:rsid w:val="00F47D1C"/>
    <w:rsid w:val="00F50054"/>
    <w:rsid w:val="00F500BA"/>
    <w:rsid w:val="00F505C1"/>
    <w:rsid w:val="00F50979"/>
    <w:rsid w:val="00F5098F"/>
    <w:rsid w:val="00F50C4D"/>
    <w:rsid w:val="00F512FF"/>
    <w:rsid w:val="00F51BB2"/>
    <w:rsid w:val="00F51C1C"/>
    <w:rsid w:val="00F5280E"/>
    <w:rsid w:val="00F529C4"/>
    <w:rsid w:val="00F5316F"/>
    <w:rsid w:val="00F53EC1"/>
    <w:rsid w:val="00F54126"/>
    <w:rsid w:val="00F54843"/>
    <w:rsid w:val="00F54A48"/>
    <w:rsid w:val="00F54D75"/>
    <w:rsid w:val="00F5501A"/>
    <w:rsid w:val="00F55087"/>
    <w:rsid w:val="00F5536E"/>
    <w:rsid w:val="00F555B1"/>
    <w:rsid w:val="00F55BCF"/>
    <w:rsid w:val="00F55C78"/>
    <w:rsid w:val="00F55CF0"/>
    <w:rsid w:val="00F55D17"/>
    <w:rsid w:val="00F56114"/>
    <w:rsid w:val="00F566EF"/>
    <w:rsid w:val="00F56AD4"/>
    <w:rsid w:val="00F56CE9"/>
    <w:rsid w:val="00F56F82"/>
    <w:rsid w:val="00F57078"/>
    <w:rsid w:val="00F57097"/>
    <w:rsid w:val="00F574EC"/>
    <w:rsid w:val="00F57770"/>
    <w:rsid w:val="00F577BF"/>
    <w:rsid w:val="00F57990"/>
    <w:rsid w:val="00F57CC8"/>
    <w:rsid w:val="00F57F00"/>
    <w:rsid w:val="00F57FBB"/>
    <w:rsid w:val="00F600CA"/>
    <w:rsid w:val="00F603B2"/>
    <w:rsid w:val="00F604D1"/>
    <w:rsid w:val="00F60721"/>
    <w:rsid w:val="00F608CC"/>
    <w:rsid w:val="00F60A9C"/>
    <w:rsid w:val="00F60B69"/>
    <w:rsid w:val="00F61148"/>
    <w:rsid w:val="00F61236"/>
    <w:rsid w:val="00F61490"/>
    <w:rsid w:val="00F618C2"/>
    <w:rsid w:val="00F61A69"/>
    <w:rsid w:val="00F6231E"/>
    <w:rsid w:val="00F62544"/>
    <w:rsid w:val="00F6260C"/>
    <w:rsid w:val="00F62B46"/>
    <w:rsid w:val="00F62D09"/>
    <w:rsid w:val="00F63761"/>
    <w:rsid w:val="00F637F5"/>
    <w:rsid w:val="00F63A7F"/>
    <w:rsid w:val="00F63E59"/>
    <w:rsid w:val="00F63F5D"/>
    <w:rsid w:val="00F641CB"/>
    <w:rsid w:val="00F64240"/>
    <w:rsid w:val="00F642FE"/>
    <w:rsid w:val="00F64BAF"/>
    <w:rsid w:val="00F64BC0"/>
    <w:rsid w:val="00F65027"/>
    <w:rsid w:val="00F65111"/>
    <w:rsid w:val="00F6633F"/>
    <w:rsid w:val="00F66A10"/>
    <w:rsid w:val="00F66C33"/>
    <w:rsid w:val="00F670FC"/>
    <w:rsid w:val="00F67581"/>
    <w:rsid w:val="00F675B4"/>
    <w:rsid w:val="00F678FB"/>
    <w:rsid w:val="00F67EFA"/>
    <w:rsid w:val="00F70006"/>
    <w:rsid w:val="00F70084"/>
    <w:rsid w:val="00F70181"/>
    <w:rsid w:val="00F70436"/>
    <w:rsid w:val="00F711B5"/>
    <w:rsid w:val="00F71583"/>
    <w:rsid w:val="00F715F3"/>
    <w:rsid w:val="00F716D0"/>
    <w:rsid w:val="00F71755"/>
    <w:rsid w:val="00F71983"/>
    <w:rsid w:val="00F71E87"/>
    <w:rsid w:val="00F72190"/>
    <w:rsid w:val="00F7239D"/>
    <w:rsid w:val="00F723DC"/>
    <w:rsid w:val="00F725EC"/>
    <w:rsid w:val="00F72848"/>
    <w:rsid w:val="00F728C1"/>
    <w:rsid w:val="00F72902"/>
    <w:rsid w:val="00F72C6D"/>
    <w:rsid w:val="00F72DDE"/>
    <w:rsid w:val="00F72DEF"/>
    <w:rsid w:val="00F73BE4"/>
    <w:rsid w:val="00F73D34"/>
    <w:rsid w:val="00F73FA9"/>
    <w:rsid w:val="00F743DA"/>
    <w:rsid w:val="00F74676"/>
    <w:rsid w:val="00F748E4"/>
    <w:rsid w:val="00F74A99"/>
    <w:rsid w:val="00F75040"/>
    <w:rsid w:val="00F752E4"/>
    <w:rsid w:val="00F7534F"/>
    <w:rsid w:val="00F755B0"/>
    <w:rsid w:val="00F757E3"/>
    <w:rsid w:val="00F75F8D"/>
    <w:rsid w:val="00F75F8F"/>
    <w:rsid w:val="00F7638C"/>
    <w:rsid w:val="00F766B9"/>
    <w:rsid w:val="00F76915"/>
    <w:rsid w:val="00F76C27"/>
    <w:rsid w:val="00F773A1"/>
    <w:rsid w:val="00F7793F"/>
    <w:rsid w:val="00F779E2"/>
    <w:rsid w:val="00F77E54"/>
    <w:rsid w:val="00F80871"/>
    <w:rsid w:val="00F80EC6"/>
    <w:rsid w:val="00F80FCA"/>
    <w:rsid w:val="00F81090"/>
    <w:rsid w:val="00F81EBA"/>
    <w:rsid w:val="00F82103"/>
    <w:rsid w:val="00F82396"/>
    <w:rsid w:val="00F825E9"/>
    <w:rsid w:val="00F826E2"/>
    <w:rsid w:val="00F82736"/>
    <w:rsid w:val="00F828CA"/>
    <w:rsid w:val="00F82A0E"/>
    <w:rsid w:val="00F82DF4"/>
    <w:rsid w:val="00F82E69"/>
    <w:rsid w:val="00F82FB3"/>
    <w:rsid w:val="00F832F0"/>
    <w:rsid w:val="00F8358A"/>
    <w:rsid w:val="00F8370F"/>
    <w:rsid w:val="00F838BD"/>
    <w:rsid w:val="00F8457C"/>
    <w:rsid w:val="00F848C7"/>
    <w:rsid w:val="00F84A6D"/>
    <w:rsid w:val="00F854E4"/>
    <w:rsid w:val="00F85593"/>
    <w:rsid w:val="00F85CBF"/>
    <w:rsid w:val="00F85EB2"/>
    <w:rsid w:val="00F85EE9"/>
    <w:rsid w:val="00F8614E"/>
    <w:rsid w:val="00F8624A"/>
    <w:rsid w:val="00F862D5"/>
    <w:rsid w:val="00F86301"/>
    <w:rsid w:val="00F86873"/>
    <w:rsid w:val="00F868A4"/>
    <w:rsid w:val="00F86C21"/>
    <w:rsid w:val="00F86C82"/>
    <w:rsid w:val="00F86D6C"/>
    <w:rsid w:val="00F870E3"/>
    <w:rsid w:val="00F87346"/>
    <w:rsid w:val="00F87741"/>
    <w:rsid w:val="00F878E9"/>
    <w:rsid w:val="00F90056"/>
    <w:rsid w:val="00F90CCE"/>
    <w:rsid w:val="00F90CE1"/>
    <w:rsid w:val="00F90F65"/>
    <w:rsid w:val="00F90FC8"/>
    <w:rsid w:val="00F9148D"/>
    <w:rsid w:val="00F9153C"/>
    <w:rsid w:val="00F91627"/>
    <w:rsid w:val="00F917A6"/>
    <w:rsid w:val="00F91840"/>
    <w:rsid w:val="00F91966"/>
    <w:rsid w:val="00F9196B"/>
    <w:rsid w:val="00F91CD4"/>
    <w:rsid w:val="00F91D47"/>
    <w:rsid w:val="00F91EB8"/>
    <w:rsid w:val="00F91ECC"/>
    <w:rsid w:val="00F92305"/>
    <w:rsid w:val="00F92570"/>
    <w:rsid w:val="00F92653"/>
    <w:rsid w:val="00F9299F"/>
    <w:rsid w:val="00F92A6D"/>
    <w:rsid w:val="00F9329D"/>
    <w:rsid w:val="00F93C00"/>
    <w:rsid w:val="00F94118"/>
    <w:rsid w:val="00F94152"/>
    <w:rsid w:val="00F941C4"/>
    <w:rsid w:val="00F94944"/>
    <w:rsid w:val="00F94C0F"/>
    <w:rsid w:val="00F9530F"/>
    <w:rsid w:val="00F95619"/>
    <w:rsid w:val="00F95705"/>
    <w:rsid w:val="00F958CE"/>
    <w:rsid w:val="00F95BED"/>
    <w:rsid w:val="00F95C58"/>
    <w:rsid w:val="00F95C8A"/>
    <w:rsid w:val="00F95D90"/>
    <w:rsid w:val="00F961B0"/>
    <w:rsid w:val="00F961F2"/>
    <w:rsid w:val="00F96650"/>
    <w:rsid w:val="00F96765"/>
    <w:rsid w:val="00F96A5E"/>
    <w:rsid w:val="00F971AA"/>
    <w:rsid w:val="00F971E1"/>
    <w:rsid w:val="00F974F7"/>
    <w:rsid w:val="00F9756A"/>
    <w:rsid w:val="00F97DD5"/>
    <w:rsid w:val="00FA0099"/>
    <w:rsid w:val="00FA050C"/>
    <w:rsid w:val="00FA07D2"/>
    <w:rsid w:val="00FA07E1"/>
    <w:rsid w:val="00FA0894"/>
    <w:rsid w:val="00FA0B58"/>
    <w:rsid w:val="00FA0F4B"/>
    <w:rsid w:val="00FA1127"/>
    <w:rsid w:val="00FA12DA"/>
    <w:rsid w:val="00FA148E"/>
    <w:rsid w:val="00FA1531"/>
    <w:rsid w:val="00FA1723"/>
    <w:rsid w:val="00FA1884"/>
    <w:rsid w:val="00FA1AE9"/>
    <w:rsid w:val="00FA1BAE"/>
    <w:rsid w:val="00FA1ED4"/>
    <w:rsid w:val="00FA1F61"/>
    <w:rsid w:val="00FA23A2"/>
    <w:rsid w:val="00FA28D7"/>
    <w:rsid w:val="00FA2A02"/>
    <w:rsid w:val="00FA2D3C"/>
    <w:rsid w:val="00FA2E5B"/>
    <w:rsid w:val="00FA2EF4"/>
    <w:rsid w:val="00FA37F2"/>
    <w:rsid w:val="00FA39F7"/>
    <w:rsid w:val="00FA3A07"/>
    <w:rsid w:val="00FA3AA9"/>
    <w:rsid w:val="00FA3B18"/>
    <w:rsid w:val="00FA4468"/>
    <w:rsid w:val="00FA4E72"/>
    <w:rsid w:val="00FA518E"/>
    <w:rsid w:val="00FA5195"/>
    <w:rsid w:val="00FA5233"/>
    <w:rsid w:val="00FA54EE"/>
    <w:rsid w:val="00FA5802"/>
    <w:rsid w:val="00FA58DC"/>
    <w:rsid w:val="00FA5C2F"/>
    <w:rsid w:val="00FA6011"/>
    <w:rsid w:val="00FA620A"/>
    <w:rsid w:val="00FA678F"/>
    <w:rsid w:val="00FA6B48"/>
    <w:rsid w:val="00FA6BF5"/>
    <w:rsid w:val="00FA6EDC"/>
    <w:rsid w:val="00FA7044"/>
    <w:rsid w:val="00FA7050"/>
    <w:rsid w:val="00FA7237"/>
    <w:rsid w:val="00FA7494"/>
    <w:rsid w:val="00FA766B"/>
    <w:rsid w:val="00FA7767"/>
    <w:rsid w:val="00FA780B"/>
    <w:rsid w:val="00FA7C6D"/>
    <w:rsid w:val="00FB0038"/>
    <w:rsid w:val="00FB00BB"/>
    <w:rsid w:val="00FB039F"/>
    <w:rsid w:val="00FB0720"/>
    <w:rsid w:val="00FB0A97"/>
    <w:rsid w:val="00FB0D9E"/>
    <w:rsid w:val="00FB0E29"/>
    <w:rsid w:val="00FB11D8"/>
    <w:rsid w:val="00FB139F"/>
    <w:rsid w:val="00FB13D3"/>
    <w:rsid w:val="00FB1DDA"/>
    <w:rsid w:val="00FB1DF7"/>
    <w:rsid w:val="00FB1F35"/>
    <w:rsid w:val="00FB25CC"/>
    <w:rsid w:val="00FB2769"/>
    <w:rsid w:val="00FB2D96"/>
    <w:rsid w:val="00FB3067"/>
    <w:rsid w:val="00FB324F"/>
    <w:rsid w:val="00FB329B"/>
    <w:rsid w:val="00FB3385"/>
    <w:rsid w:val="00FB344E"/>
    <w:rsid w:val="00FB3CCB"/>
    <w:rsid w:val="00FB3EAD"/>
    <w:rsid w:val="00FB3F48"/>
    <w:rsid w:val="00FB4118"/>
    <w:rsid w:val="00FB42D5"/>
    <w:rsid w:val="00FB43A0"/>
    <w:rsid w:val="00FB4923"/>
    <w:rsid w:val="00FB4B01"/>
    <w:rsid w:val="00FB504A"/>
    <w:rsid w:val="00FB512A"/>
    <w:rsid w:val="00FB5683"/>
    <w:rsid w:val="00FB5900"/>
    <w:rsid w:val="00FB5972"/>
    <w:rsid w:val="00FB5EDB"/>
    <w:rsid w:val="00FB64DC"/>
    <w:rsid w:val="00FB6525"/>
    <w:rsid w:val="00FB6539"/>
    <w:rsid w:val="00FB681B"/>
    <w:rsid w:val="00FB6A25"/>
    <w:rsid w:val="00FB6EDA"/>
    <w:rsid w:val="00FB701C"/>
    <w:rsid w:val="00FB736C"/>
    <w:rsid w:val="00FB77D5"/>
    <w:rsid w:val="00FB7BE1"/>
    <w:rsid w:val="00FC05AD"/>
    <w:rsid w:val="00FC0684"/>
    <w:rsid w:val="00FC092E"/>
    <w:rsid w:val="00FC10C1"/>
    <w:rsid w:val="00FC1C0E"/>
    <w:rsid w:val="00FC1E28"/>
    <w:rsid w:val="00FC1ED4"/>
    <w:rsid w:val="00FC231A"/>
    <w:rsid w:val="00FC2354"/>
    <w:rsid w:val="00FC24F1"/>
    <w:rsid w:val="00FC2F07"/>
    <w:rsid w:val="00FC2F4C"/>
    <w:rsid w:val="00FC36F2"/>
    <w:rsid w:val="00FC3994"/>
    <w:rsid w:val="00FC39B6"/>
    <w:rsid w:val="00FC3CF7"/>
    <w:rsid w:val="00FC3E84"/>
    <w:rsid w:val="00FC3EA9"/>
    <w:rsid w:val="00FC401E"/>
    <w:rsid w:val="00FC4309"/>
    <w:rsid w:val="00FC4340"/>
    <w:rsid w:val="00FC49EB"/>
    <w:rsid w:val="00FC4D9B"/>
    <w:rsid w:val="00FC4E42"/>
    <w:rsid w:val="00FC4E69"/>
    <w:rsid w:val="00FC4F44"/>
    <w:rsid w:val="00FC51BB"/>
    <w:rsid w:val="00FC5265"/>
    <w:rsid w:val="00FC56B1"/>
    <w:rsid w:val="00FC5C74"/>
    <w:rsid w:val="00FC5E2F"/>
    <w:rsid w:val="00FC5F88"/>
    <w:rsid w:val="00FC6087"/>
    <w:rsid w:val="00FC66AD"/>
    <w:rsid w:val="00FC6D5D"/>
    <w:rsid w:val="00FC6DC7"/>
    <w:rsid w:val="00FC7040"/>
    <w:rsid w:val="00FC71B0"/>
    <w:rsid w:val="00FC7757"/>
    <w:rsid w:val="00FC7CBA"/>
    <w:rsid w:val="00FC7F7E"/>
    <w:rsid w:val="00FD0013"/>
    <w:rsid w:val="00FD0188"/>
    <w:rsid w:val="00FD02D8"/>
    <w:rsid w:val="00FD05A4"/>
    <w:rsid w:val="00FD065A"/>
    <w:rsid w:val="00FD06CE"/>
    <w:rsid w:val="00FD0D54"/>
    <w:rsid w:val="00FD0F6E"/>
    <w:rsid w:val="00FD115F"/>
    <w:rsid w:val="00FD1258"/>
    <w:rsid w:val="00FD164B"/>
    <w:rsid w:val="00FD17F0"/>
    <w:rsid w:val="00FD1FD7"/>
    <w:rsid w:val="00FD2194"/>
    <w:rsid w:val="00FD2403"/>
    <w:rsid w:val="00FD28AF"/>
    <w:rsid w:val="00FD2D7B"/>
    <w:rsid w:val="00FD2EAC"/>
    <w:rsid w:val="00FD314E"/>
    <w:rsid w:val="00FD322D"/>
    <w:rsid w:val="00FD3788"/>
    <w:rsid w:val="00FD3802"/>
    <w:rsid w:val="00FD3B90"/>
    <w:rsid w:val="00FD3C18"/>
    <w:rsid w:val="00FD447C"/>
    <w:rsid w:val="00FD490E"/>
    <w:rsid w:val="00FD498F"/>
    <w:rsid w:val="00FD4A75"/>
    <w:rsid w:val="00FD4F88"/>
    <w:rsid w:val="00FD5012"/>
    <w:rsid w:val="00FD52E1"/>
    <w:rsid w:val="00FD5B1A"/>
    <w:rsid w:val="00FD5D6D"/>
    <w:rsid w:val="00FD60B9"/>
    <w:rsid w:val="00FD61DD"/>
    <w:rsid w:val="00FD66A3"/>
    <w:rsid w:val="00FD6D3A"/>
    <w:rsid w:val="00FD6D3C"/>
    <w:rsid w:val="00FD6EA1"/>
    <w:rsid w:val="00FD7426"/>
    <w:rsid w:val="00FD770C"/>
    <w:rsid w:val="00FD7942"/>
    <w:rsid w:val="00FD7A98"/>
    <w:rsid w:val="00FD7C13"/>
    <w:rsid w:val="00FD7CF2"/>
    <w:rsid w:val="00FD7DCC"/>
    <w:rsid w:val="00FE005D"/>
    <w:rsid w:val="00FE093D"/>
    <w:rsid w:val="00FE0A2B"/>
    <w:rsid w:val="00FE0E73"/>
    <w:rsid w:val="00FE0E81"/>
    <w:rsid w:val="00FE10A6"/>
    <w:rsid w:val="00FE173A"/>
    <w:rsid w:val="00FE17F4"/>
    <w:rsid w:val="00FE1C9C"/>
    <w:rsid w:val="00FE1D90"/>
    <w:rsid w:val="00FE28F7"/>
    <w:rsid w:val="00FE2FB2"/>
    <w:rsid w:val="00FE30B7"/>
    <w:rsid w:val="00FE3386"/>
    <w:rsid w:val="00FE3783"/>
    <w:rsid w:val="00FE38C9"/>
    <w:rsid w:val="00FE3CB5"/>
    <w:rsid w:val="00FE3ECB"/>
    <w:rsid w:val="00FE3F6C"/>
    <w:rsid w:val="00FE4251"/>
    <w:rsid w:val="00FE4536"/>
    <w:rsid w:val="00FE4717"/>
    <w:rsid w:val="00FE4B24"/>
    <w:rsid w:val="00FE4C03"/>
    <w:rsid w:val="00FE4E20"/>
    <w:rsid w:val="00FE522A"/>
    <w:rsid w:val="00FE53B6"/>
    <w:rsid w:val="00FE56F1"/>
    <w:rsid w:val="00FE5931"/>
    <w:rsid w:val="00FE5C3E"/>
    <w:rsid w:val="00FE5FCA"/>
    <w:rsid w:val="00FE6174"/>
    <w:rsid w:val="00FE6654"/>
    <w:rsid w:val="00FE68AE"/>
    <w:rsid w:val="00FE6B74"/>
    <w:rsid w:val="00FE6E93"/>
    <w:rsid w:val="00FE7005"/>
    <w:rsid w:val="00FE773A"/>
    <w:rsid w:val="00FE7866"/>
    <w:rsid w:val="00FE7995"/>
    <w:rsid w:val="00FE79EF"/>
    <w:rsid w:val="00FE7A7A"/>
    <w:rsid w:val="00FE7B0C"/>
    <w:rsid w:val="00FF007A"/>
    <w:rsid w:val="00FF00EB"/>
    <w:rsid w:val="00FF010B"/>
    <w:rsid w:val="00FF01DD"/>
    <w:rsid w:val="00FF040A"/>
    <w:rsid w:val="00FF045D"/>
    <w:rsid w:val="00FF0491"/>
    <w:rsid w:val="00FF0801"/>
    <w:rsid w:val="00FF0BCA"/>
    <w:rsid w:val="00FF105A"/>
    <w:rsid w:val="00FF10F3"/>
    <w:rsid w:val="00FF147E"/>
    <w:rsid w:val="00FF16BB"/>
    <w:rsid w:val="00FF1959"/>
    <w:rsid w:val="00FF1A49"/>
    <w:rsid w:val="00FF24A5"/>
    <w:rsid w:val="00FF25D2"/>
    <w:rsid w:val="00FF2A88"/>
    <w:rsid w:val="00FF2CD7"/>
    <w:rsid w:val="00FF2CE6"/>
    <w:rsid w:val="00FF2D94"/>
    <w:rsid w:val="00FF3066"/>
    <w:rsid w:val="00FF309C"/>
    <w:rsid w:val="00FF3158"/>
    <w:rsid w:val="00FF32E8"/>
    <w:rsid w:val="00FF3872"/>
    <w:rsid w:val="00FF3F69"/>
    <w:rsid w:val="00FF40DD"/>
    <w:rsid w:val="00FF43DA"/>
    <w:rsid w:val="00FF4451"/>
    <w:rsid w:val="00FF4802"/>
    <w:rsid w:val="00FF48EA"/>
    <w:rsid w:val="00FF4B13"/>
    <w:rsid w:val="00FF4C00"/>
    <w:rsid w:val="00FF4ED1"/>
    <w:rsid w:val="00FF5219"/>
    <w:rsid w:val="00FF5906"/>
    <w:rsid w:val="00FF5C6D"/>
    <w:rsid w:val="00FF5D1D"/>
    <w:rsid w:val="00FF603F"/>
    <w:rsid w:val="00FF6497"/>
    <w:rsid w:val="00FF6685"/>
    <w:rsid w:val="00FF66CA"/>
    <w:rsid w:val="00FF6743"/>
    <w:rsid w:val="00FF6E04"/>
    <w:rsid w:val="00FF6E0C"/>
    <w:rsid w:val="00FF6F1C"/>
    <w:rsid w:val="00FF71E3"/>
    <w:rsid w:val="00FF7410"/>
    <w:rsid w:val="00FF7793"/>
    <w:rsid w:val="00FF79A6"/>
    <w:rsid w:val="00FF7B19"/>
    <w:rsid w:val="00FF7E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3"/>
    <o:shapelayout v:ext="edit">
      <o:idmap v:ext="edit" data="2"/>
    </o:shapelayout>
  </w:shapeDefaults>
  <w:decimalSymbol w:val="."/>
  <w:listSeparator w:val=","/>
  <w14:docId w14:val="08EF9274"/>
  <w15:chartTrackingRefBased/>
  <w15:docId w15:val="{24C1A72D-0809-443F-AFBA-D9904EA1C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4A34"/>
    <w:pPr>
      <w:spacing w:line="360" w:lineRule="auto"/>
      <w:jc w:val="both"/>
    </w:pPr>
    <w:rPr>
      <w:rFonts w:ascii="Times New Roman" w:hAnsi="Times New Roman"/>
      <w:color w:val="262626" w:themeColor="text1" w:themeTint="D9"/>
    </w:rPr>
  </w:style>
  <w:style w:type="paragraph" w:styleId="Heading1">
    <w:name w:val="heading 1"/>
    <w:basedOn w:val="Normal"/>
    <w:next w:val="Normal"/>
    <w:link w:val="Heading1Char"/>
    <w:uiPriority w:val="9"/>
    <w:qFormat/>
    <w:rsid w:val="00901009"/>
    <w:pPr>
      <w:keepNext/>
      <w:keepLines/>
      <w:spacing w:before="240" w:after="360" w:line="240" w:lineRule="auto"/>
      <w:jc w:val="center"/>
      <w:outlineLvl w:val="0"/>
    </w:pPr>
    <w:rPr>
      <w:rFonts w:eastAsiaTheme="majorEastAsia" w:cstheme="majorBidi"/>
      <w:color w:val="000000" w:themeColor="text1"/>
      <w:sz w:val="36"/>
      <w:szCs w:val="36"/>
    </w:rPr>
  </w:style>
  <w:style w:type="paragraph" w:styleId="Heading2">
    <w:name w:val="heading 2"/>
    <w:basedOn w:val="Normal"/>
    <w:next w:val="Normal"/>
    <w:link w:val="Heading2Char"/>
    <w:uiPriority w:val="9"/>
    <w:unhideWhenUsed/>
    <w:qFormat/>
    <w:rsid w:val="00901009"/>
    <w:pPr>
      <w:keepNext/>
      <w:keepLines/>
      <w:spacing w:before="240" w:after="360" w:line="240" w:lineRule="auto"/>
      <w:jc w:val="center"/>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901009"/>
    <w:pPr>
      <w:keepNext/>
      <w:keepLines/>
      <w:spacing w:before="240" w:after="36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unhideWhenUsed/>
    <w:qFormat/>
    <w:rsid w:val="005344B4"/>
    <w:pPr>
      <w:keepNext/>
      <w:keepLines/>
      <w:spacing w:before="40" w:after="0"/>
      <w:outlineLvl w:val="3"/>
    </w:pPr>
    <w:rPr>
      <w:rFonts w:asciiTheme="majorHAnsi" w:eastAsiaTheme="majorEastAsia" w:hAnsiTheme="majorHAnsi" w:cstheme="majorBidi"/>
      <w:color w:val="0F4761" w:themeColor="accent1" w:themeShade="BF"/>
      <w:sz w:val="24"/>
      <w:szCs w:val="24"/>
    </w:rPr>
  </w:style>
  <w:style w:type="paragraph" w:styleId="Heading5">
    <w:name w:val="heading 5"/>
    <w:basedOn w:val="Normal"/>
    <w:next w:val="Normal"/>
    <w:link w:val="Heading5Char"/>
    <w:uiPriority w:val="9"/>
    <w:semiHidden/>
    <w:unhideWhenUsed/>
    <w:qFormat/>
    <w:rsid w:val="005344B4"/>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5344B4"/>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5344B4"/>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5344B4"/>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5344B4"/>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1009"/>
    <w:rPr>
      <w:rFonts w:ascii="Times New Roman" w:eastAsiaTheme="majorEastAsia" w:hAnsi="Times New Roman" w:cstheme="majorBidi"/>
      <w:color w:val="000000" w:themeColor="text1"/>
      <w:sz w:val="36"/>
      <w:szCs w:val="36"/>
    </w:rPr>
  </w:style>
  <w:style w:type="character" w:customStyle="1" w:styleId="Heading2Char">
    <w:name w:val="Heading 2 Char"/>
    <w:basedOn w:val="DefaultParagraphFont"/>
    <w:link w:val="Heading2"/>
    <w:uiPriority w:val="9"/>
    <w:rsid w:val="00901009"/>
    <w:rPr>
      <w:rFonts w:ascii="Times New Roman" w:eastAsiaTheme="majorEastAsia" w:hAnsi="Times New Roman" w:cstheme="majorBidi"/>
      <w:color w:val="000000" w:themeColor="text1"/>
      <w:sz w:val="32"/>
      <w:szCs w:val="32"/>
    </w:rPr>
  </w:style>
  <w:style w:type="character" w:customStyle="1" w:styleId="Heading3Char">
    <w:name w:val="Heading 3 Char"/>
    <w:basedOn w:val="DefaultParagraphFont"/>
    <w:link w:val="Heading3"/>
    <w:uiPriority w:val="9"/>
    <w:rsid w:val="00901009"/>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rsid w:val="005344B4"/>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5344B4"/>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5344B4"/>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5344B4"/>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5344B4"/>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5344B4"/>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5344B4"/>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5344B4"/>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5344B4"/>
    <w:pPr>
      <w:numPr>
        <w:ilvl w:val="1"/>
      </w:numPr>
      <w:spacing w:after="240" w:line="240" w:lineRule="auto"/>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5344B4"/>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5344B4"/>
    <w:pPr>
      <w:spacing w:before="120" w:after="120"/>
      <w:ind w:left="720"/>
    </w:pPr>
    <w:rPr>
      <w:color w:val="0E2841" w:themeColor="text2"/>
      <w:sz w:val="24"/>
      <w:szCs w:val="24"/>
    </w:rPr>
  </w:style>
  <w:style w:type="character" w:customStyle="1" w:styleId="QuoteChar">
    <w:name w:val="Quote Char"/>
    <w:basedOn w:val="DefaultParagraphFont"/>
    <w:link w:val="Quote"/>
    <w:uiPriority w:val="29"/>
    <w:rsid w:val="005344B4"/>
    <w:rPr>
      <w:color w:val="0E2841" w:themeColor="text2"/>
      <w:sz w:val="24"/>
      <w:szCs w:val="24"/>
    </w:rPr>
  </w:style>
  <w:style w:type="paragraph" w:styleId="ListParagraph">
    <w:name w:val="List Paragraph"/>
    <w:basedOn w:val="Normal"/>
    <w:uiPriority w:val="34"/>
    <w:qFormat/>
    <w:rsid w:val="00FF6497"/>
    <w:pPr>
      <w:ind w:left="720"/>
      <w:contextualSpacing/>
    </w:pPr>
  </w:style>
  <w:style w:type="character" w:styleId="IntenseEmphasis">
    <w:name w:val="Intense Emphasis"/>
    <w:basedOn w:val="DefaultParagraphFont"/>
    <w:uiPriority w:val="21"/>
    <w:qFormat/>
    <w:rsid w:val="005344B4"/>
    <w:rPr>
      <w:b/>
      <w:bCs/>
      <w:i/>
      <w:iCs/>
    </w:rPr>
  </w:style>
  <w:style w:type="paragraph" w:styleId="IntenseQuote">
    <w:name w:val="Intense Quote"/>
    <w:basedOn w:val="Normal"/>
    <w:next w:val="Normal"/>
    <w:link w:val="IntenseQuoteChar"/>
    <w:uiPriority w:val="30"/>
    <w:qFormat/>
    <w:rsid w:val="005344B4"/>
    <w:pPr>
      <w:spacing w:before="100" w:beforeAutospacing="1" w:after="240"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5344B4"/>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5344B4"/>
    <w:rPr>
      <w:b/>
      <w:bCs/>
      <w:smallCaps/>
      <w:color w:val="0E2841" w:themeColor="text2"/>
      <w:u w:val="single"/>
    </w:rPr>
  </w:style>
  <w:style w:type="table" w:styleId="TableGrid">
    <w:name w:val="Table Grid"/>
    <w:basedOn w:val="TableNormal"/>
    <w:uiPriority w:val="39"/>
    <w:rsid w:val="003142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link w:val="TOCHeadingChar"/>
    <w:uiPriority w:val="39"/>
    <w:unhideWhenUsed/>
    <w:qFormat/>
    <w:rsid w:val="005344B4"/>
    <w:pPr>
      <w:outlineLvl w:val="9"/>
    </w:pPr>
  </w:style>
  <w:style w:type="paragraph" w:styleId="TOC1">
    <w:name w:val="toc 1"/>
    <w:basedOn w:val="Normal"/>
    <w:next w:val="Normal"/>
    <w:autoRedefine/>
    <w:uiPriority w:val="39"/>
    <w:unhideWhenUsed/>
    <w:rsid w:val="008F5432"/>
    <w:pPr>
      <w:spacing w:after="100"/>
    </w:pPr>
  </w:style>
  <w:style w:type="paragraph" w:styleId="TOC2">
    <w:name w:val="toc 2"/>
    <w:basedOn w:val="Normal"/>
    <w:next w:val="Normal"/>
    <w:link w:val="TOC2Char"/>
    <w:autoRedefine/>
    <w:uiPriority w:val="39"/>
    <w:unhideWhenUsed/>
    <w:rsid w:val="008F5432"/>
    <w:pPr>
      <w:spacing w:after="100"/>
      <w:ind w:left="220"/>
    </w:pPr>
  </w:style>
  <w:style w:type="paragraph" w:styleId="TOC3">
    <w:name w:val="toc 3"/>
    <w:basedOn w:val="Normal"/>
    <w:next w:val="Normal"/>
    <w:link w:val="TOC3Char"/>
    <w:autoRedefine/>
    <w:uiPriority w:val="39"/>
    <w:unhideWhenUsed/>
    <w:rsid w:val="001C43A9"/>
    <w:pPr>
      <w:tabs>
        <w:tab w:val="right" w:leader="dot" w:pos="9016"/>
      </w:tabs>
      <w:spacing w:after="100" w:line="240" w:lineRule="auto"/>
      <w:ind w:left="440"/>
    </w:pPr>
  </w:style>
  <w:style w:type="paragraph" w:styleId="TOC4">
    <w:name w:val="toc 4"/>
    <w:basedOn w:val="Normal"/>
    <w:next w:val="Normal"/>
    <w:autoRedefine/>
    <w:uiPriority w:val="39"/>
    <w:unhideWhenUsed/>
    <w:rsid w:val="008F5432"/>
    <w:pPr>
      <w:spacing w:after="100" w:line="278" w:lineRule="auto"/>
      <w:ind w:left="720"/>
    </w:pPr>
    <w:rPr>
      <w:sz w:val="24"/>
      <w:szCs w:val="24"/>
      <w:lang w:eastAsia="en-GB"/>
    </w:rPr>
  </w:style>
  <w:style w:type="paragraph" w:styleId="TOC5">
    <w:name w:val="toc 5"/>
    <w:basedOn w:val="Normal"/>
    <w:next w:val="Normal"/>
    <w:autoRedefine/>
    <w:uiPriority w:val="39"/>
    <w:unhideWhenUsed/>
    <w:rsid w:val="008F5432"/>
    <w:pPr>
      <w:spacing w:after="100" w:line="278" w:lineRule="auto"/>
      <w:ind w:left="960"/>
    </w:pPr>
    <w:rPr>
      <w:sz w:val="24"/>
      <w:szCs w:val="24"/>
      <w:lang w:eastAsia="en-GB"/>
    </w:rPr>
  </w:style>
  <w:style w:type="paragraph" w:styleId="TOC6">
    <w:name w:val="toc 6"/>
    <w:basedOn w:val="Normal"/>
    <w:next w:val="Normal"/>
    <w:autoRedefine/>
    <w:uiPriority w:val="39"/>
    <w:unhideWhenUsed/>
    <w:rsid w:val="008F5432"/>
    <w:pPr>
      <w:spacing w:after="100" w:line="278" w:lineRule="auto"/>
      <w:ind w:left="1200"/>
    </w:pPr>
    <w:rPr>
      <w:sz w:val="24"/>
      <w:szCs w:val="24"/>
      <w:lang w:eastAsia="en-GB"/>
    </w:rPr>
  </w:style>
  <w:style w:type="paragraph" w:styleId="TOC7">
    <w:name w:val="toc 7"/>
    <w:basedOn w:val="Normal"/>
    <w:next w:val="Normal"/>
    <w:autoRedefine/>
    <w:uiPriority w:val="39"/>
    <w:unhideWhenUsed/>
    <w:rsid w:val="008F5432"/>
    <w:pPr>
      <w:spacing w:after="100" w:line="278" w:lineRule="auto"/>
      <w:ind w:left="1440"/>
    </w:pPr>
    <w:rPr>
      <w:sz w:val="24"/>
      <w:szCs w:val="24"/>
      <w:lang w:eastAsia="en-GB"/>
    </w:rPr>
  </w:style>
  <w:style w:type="paragraph" w:styleId="TOC8">
    <w:name w:val="toc 8"/>
    <w:basedOn w:val="Normal"/>
    <w:next w:val="Normal"/>
    <w:autoRedefine/>
    <w:uiPriority w:val="39"/>
    <w:unhideWhenUsed/>
    <w:rsid w:val="008F5432"/>
    <w:pPr>
      <w:spacing w:after="100" w:line="278" w:lineRule="auto"/>
      <w:ind w:left="1680"/>
    </w:pPr>
    <w:rPr>
      <w:sz w:val="24"/>
      <w:szCs w:val="24"/>
      <w:lang w:eastAsia="en-GB"/>
    </w:rPr>
  </w:style>
  <w:style w:type="paragraph" w:styleId="TOC9">
    <w:name w:val="toc 9"/>
    <w:basedOn w:val="Normal"/>
    <w:next w:val="Normal"/>
    <w:autoRedefine/>
    <w:uiPriority w:val="39"/>
    <w:unhideWhenUsed/>
    <w:rsid w:val="008F5432"/>
    <w:pPr>
      <w:spacing w:after="100" w:line="278" w:lineRule="auto"/>
      <w:ind w:left="1920"/>
    </w:pPr>
    <w:rPr>
      <w:sz w:val="24"/>
      <w:szCs w:val="24"/>
      <w:lang w:eastAsia="en-GB"/>
    </w:rPr>
  </w:style>
  <w:style w:type="character" w:styleId="Hyperlink">
    <w:name w:val="Hyperlink"/>
    <w:basedOn w:val="DefaultParagraphFont"/>
    <w:uiPriority w:val="99"/>
    <w:unhideWhenUsed/>
    <w:rsid w:val="008F5432"/>
    <w:rPr>
      <w:color w:val="467886" w:themeColor="hyperlink"/>
      <w:u w:val="single"/>
    </w:rPr>
  </w:style>
  <w:style w:type="character" w:styleId="UnresolvedMention">
    <w:name w:val="Unresolved Mention"/>
    <w:basedOn w:val="DefaultParagraphFont"/>
    <w:uiPriority w:val="99"/>
    <w:semiHidden/>
    <w:unhideWhenUsed/>
    <w:rsid w:val="008F5432"/>
    <w:rPr>
      <w:color w:val="605E5C"/>
      <w:shd w:val="clear" w:color="auto" w:fill="E1DFDD"/>
    </w:rPr>
  </w:style>
  <w:style w:type="character" w:styleId="CommentReference">
    <w:name w:val="annotation reference"/>
    <w:basedOn w:val="DefaultParagraphFont"/>
    <w:uiPriority w:val="99"/>
    <w:semiHidden/>
    <w:unhideWhenUsed/>
    <w:rsid w:val="001745F1"/>
    <w:rPr>
      <w:sz w:val="16"/>
      <w:szCs w:val="16"/>
    </w:rPr>
  </w:style>
  <w:style w:type="paragraph" w:styleId="CommentText">
    <w:name w:val="annotation text"/>
    <w:basedOn w:val="Normal"/>
    <w:link w:val="CommentTextChar"/>
    <w:uiPriority w:val="99"/>
    <w:unhideWhenUsed/>
    <w:rsid w:val="001745F1"/>
    <w:pPr>
      <w:spacing w:line="240" w:lineRule="auto"/>
    </w:pPr>
    <w:rPr>
      <w:sz w:val="20"/>
      <w:szCs w:val="20"/>
    </w:rPr>
  </w:style>
  <w:style w:type="character" w:customStyle="1" w:styleId="CommentTextChar">
    <w:name w:val="Comment Text Char"/>
    <w:basedOn w:val="DefaultParagraphFont"/>
    <w:link w:val="CommentText"/>
    <w:uiPriority w:val="99"/>
    <w:rsid w:val="001745F1"/>
    <w:rPr>
      <w:sz w:val="20"/>
      <w:szCs w:val="20"/>
    </w:rPr>
  </w:style>
  <w:style w:type="paragraph" w:styleId="NoSpacing">
    <w:name w:val="No Spacing"/>
    <w:uiPriority w:val="1"/>
    <w:qFormat/>
    <w:rsid w:val="005344B4"/>
    <w:pPr>
      <w:spacing w:after="0" w:line="240" w:lineRule="auto"/>
    </w:pPr>
  </w:style>
  <w:style w:type="paragraph" w:styleId="FootnoteText">
    <w:name w:val="footnote text"/>
    <w:basedOn w:val="Normal"/>
    <w:link w:val="FootnoteTextChar"/>
    <w:unhideWhenUsed/>
    <w:rsid w:val="009C6F2C"/>
    <w:pPr>
      <w:spacing w:after="0" w:line="240" w:lineRule="auto"/>
    </w:pPr>
    <w:rPr>
      <w:sz w:val="20"/>
      <w:szCs w:val="20"/>
    </w:rPr>
  </w:style>
  <w:style w:type="character" w:customStyle="1" w:styleId="FootnoteTextChar">
    <w:name w:val="Footnote Text Char"/>
    <w:basedOn w:val="DefaultParagraphFont"/>
    <w:link w:val="FootnoteText"/>
    <w:rsid w:val="009C6F2C"/>
    <w:rPr>
      <w:sz w:val="20"/>
      <w:szCs w:val="20"/>
    </w:rPr>
  </w:style>
  <w:style w:type="character" w:styleId="FootnoteReference">
    <w:name w:val="footnote reference"/>
    <w:basedOn w:val="DefaultParagraphFont"/>
    <w:unhideWhenUsed/>
    <w:rsid w:val="009C6F2C"/>
    <w:rPr>
      <w:vertAlign w:val="superscript"/>
    </w:rPr>
  </w:style>
  <w:style w:type="paragraph" w:styleId="CommentSubject">
    <w:name w:val="annotation subject"/>
    <w:basedOn w:val="CommentText"/>
    <w:next w:val="CommentText"/>
    <w:link w:val="CommentSubjectChar"/>
    <w:uiPriority w:val="99"/>
    <w:semiHidden/>
    <w:unhideWhenUsed/>
    <w:rsid w:val="00764E3B"/>
    <w:rPr>
      <w:b/>
      <w:bCs/>
    </w:rPr>
  </w:style>
  <w:style w:type="character" w:customStyle="1" w:styleId="CommentSubjectChar">
    <w:name w:val="Comment Subject Char"/>
    <w:basedOn w:val="CommentTextChar"/>
    <w:link w:val="CommentSubject"/>
    <w:uiPriority w:val="99"/>
    <w:semiHidden/>
    <w:rsid w:val="00764E3B"/>
    <w:rPr>
      <w:b/>
      <w:bCs/>
      <w:sz w:val="20"/>
      <w:szCs w:val="20"/>
    </w:rPr>
  </w:style>
  <w:style w:type="paragraph" w:styleId="Header">
    <w:name w:val="header"/>
    <w:basedOn w:val="Normal"/>
    <w:link w:val="HeaderChar"/>
    <w:uiPriority w:val="99"/>
    <w:unhideWhenUsed/>
    <w:rsid w:val="005049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4969"/>
    <w:rPr>
      <w:sz w:val="22"/>
      <w:szCs w:val="22"/>
    </w:rPr>
  </w:style>
  <w:style w:type="paragraph" w:styleId="Footer">
    <w:name w:val="footer"/>
    <w:basedOn w:val="Normal"/>
    <w:link w:val="FooterChar"/>
    <w:uiPriority w:val="99"/>
    <w:unhideWhenUsed/>
    <w:rsid w:val="005049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4969"/>
    <w:rPr>
      <w:sz w:val="22"/>
      <w:szCs w:val="22"/>
    </w:rPr>
  </w:style>
  <w:style w:type="paragraph" w:styleId="Caption">
    <w:name w:val="caption"/>
    <w:basedOn w:val="Normal"/>
    <w:next w:val="Normal"/>
    <w:link w:val="CaptionChar"/>
    <w:uiPriority w:val="35"/>
    <w:unhideWhenUsed/>
    <w:qFormat/>
    <w:rsid w:val="00E407F9"/>
    <w:pPr>
      <w:spacing w:line="240" w:lineRule="auto"/>
    </w:pPr>
    <w:rPr>
      <w:rFonts w:ascii="Calibri" w:hAnsi="Calibri"/>
      <w:bCs/>
      <w:color w:val="0E2841" w:themeColor="text2"/>
      <w:sz w:val="20"/>
    </w:rPr>
  </w:style>
  <w:style w:type="paragraph" w:styleId="NormalWeb">
    <w:name w:val="Normal (Web)"/>
    <w:basedOn w:val="Normal"/>
    <w:uiPriority w:val="99"/>
    <w:semiHidden/>
    <w:unhideWhenUsed/>
    <w:rsid w:val="00E70CA8"/>
    <w:rPr>
      <w:rFonts w:cs="Times New Roman"/>
      <w:sz w:val="24"/>
      <w:szCs w:val="24"/>
    </w:rPr>
  </w:style>
  <w:style w:type="paragraph" w:styleId="Revision">
    <w:name w:val="Revision"/>
    <w:hidden/>
    <w:uiPriority w:val="99"/>
    <w:semiHidden/>
    <w:rsid w:val="00FA1884"/>
    <w:pPr>
      <w:spacing w:after="0" w:line="240" w:lineRule="auto"/>
    </w:pPr>
  </w:style>
  <w:style w:type="character" w:styleId="Strong">
    <w:name w:val="Strong"/>
    <w:basedOn w:val="DefaultParagraphFont"/>
    <w:uiPriority w:val="22"/>
    <w:qFormat/>
    <w:rsid w:val="005344B4"/>
    <w:rPr>
      <w:b/>
      <w:bCs/>
    </w:rPr>
  </w:style>
  <w:style w:type="character" w:styleId="Emphasis">
    <w:name w:val="Emphasis"/>
    <w:basedOn w:val="DefaultParagraphFont"/>
    <w:uiPriority w:val="20"/>
    <w:qFormat/>
    <w:rsid w:val="005344B4"/>
    <w:rPr>
      <w:i/>
      <w:iCs/>
    </w:rPr>
  </w:style>
  <w:style w:type="paragraph" w:customStyle="1" w:styleId="Style1">
    <w:name w:val="Style1"/>
    <w:basedOn w:val="Normal"/>
    <w:link w:val="Style1Char"/>
    <w:rsid w:val="00E63B57"/>
    <w:pPr>
      <w:spacing w:line="480" w:lineRule="auto"/>
    </w:pPr>
    <w:rPr>
      <w:rFonts w:cs="Times New Roman"/>
    </w:rPr>
  </w:style>
  <w:style w:type="character" w:customStyle="1" w:styleId="Style1Char">
    <w:name w:val="Style1 Char"/>
    <w:basedOn w:val="DefaultParagraphFont"/>
    <w:link w:val="Style1"/>
    <w:rsid w:val="00E63B57"/>
    <w:rPr>
      <w:rFonts w:ascii="Times New Roman" w:hAnsi="Times New Roman" w:cs="Times New Roman"/>
      <w:sz w:val="22"/>
      <w:szCs w:val="22"/>
    </w:rPr>
  </w:style>
  <w:style w:type="character" w:styleId="LineNumber">
    <w:name w:val="line number"/>
    <w:basedOn w:val="DefaultParagraphFont"/>
    <w:uiPriority w:val="99"/>
    <w:semiHidden/>
    <w:unhideWhenUsed/>
    <w:rsid w:val="009A1D18"/>
  </w:style>
  <w:style w:type="paragraph" w:styleId="Bibliography">
    <w:name w:val="Bibliography"/>
    <w:basedOn w:val="Normal"/>
    <w:next w:val="Normal"/>
    <w:uiPriority w:val="37"/>
    <w:unhideWhenUsed/>
    <w:rsid w:val="00693C01"/>
  </w:style>
  <w:style w:type="character" w:styleId="EndnoteReference">
    <w:name w:val="endnote reference"/>
    <w:basedOn w:val="DefaultParagraphFont"/>
    <w:uiPriority w:val="99"/>
    <w:semiHidden/>
    <w:unhideWhenUsed/>
    <w:rsid w:val="00F9530F"/>
    <w:rPr>
      <w:vertAlign w:val="superscript"/>
    </w:rPr>
  </w:style>
  <w:style w:type="paragraph" w:styleId="TableofFigures">
    <w:name w:val="table of figures"/>
    <w:basedOn w:val="Normal"/>
    <w:next w:val="Normal"/>
    <w:link w:val="TableofFiguresChar"/>
    <w:uiPriority w:val="99"/>
    <w:unhideWhenUsed/>
    <w:rsid w:val="001F3627"/>
    <w:pPr>
      <w:spacing w:after="0"/>
    </w:pPr>
  </w:style>
  <w:style w:type="paragraph" w:customStyle="1" w:styleId="Style2">
    <w:name w:val="Style2"/>
    <w:basedOn w:val="TableofFigures"/>
    <w:link w:val="Style2Char"/>
    <w:rsid w:val="00CC551E"/>
    <w:pPr>
      <w:tabs>
        <w:tab w:val="right" w:leader="dot" w:pos="9016"/>
      </w:tabs>
      <w:spacing w:after="100" w:afterAutospacing="1"/>
      <w:ind w:left="964" w:hanging="964"/>
    </w:pPr>
    <w:rPr>
      <w:noProof/>
    </w:rPr>
  </w:style>
  <w:style w:type="character" w:customStyle="1" w:styleId="TableofFiguresChar">
    <w:name w:val="Table of Figures Char"/>
    <w:basedOn w:val="DefaultParagraphFont"/>
    <w:link w:val="TableofFigures"/>
    <w:uiPriority w:val="99"/>
    <w:rsid w:val="00CC551E"/>
    <w:rPr>
      <w:sz w:val="22"/>
      <w:szCs w:val="22"/>
    </w:rPr>
  </w:style>
  <w:style w:type="character" w:customStyle="1" w:styleId="Style2Char">
    <w:name w:val="Style2 Char"/>
    <w:basedOn w:val="TableofFiguresChar"/>
    <w:link w:val="Style2"/>
    <w:rsid w:val="00CC551E"/>
    <w:rPr>
      <w:noProof/>
      <w:sz w:val="22"/>
      <w:szCs w:val="22"/>
    </w:rPr>
  </w:style>
  <w:style w:type="character" w:styleId="SubtleEmphasis">
    <w:name w:val="Subtle Emphasis"/>
    <w:basedOn w:val="DefaultParagraphFont"/>
    <w:uiPriority w:val="19"/>
    <w:qFormat/>
    <w:rsid w:val="005344B4"/>
    <w:rPr>
      <w:i/>
      <w:iCs/>
      <w:color w:val="595959" w:themeColor="text1" w:themeTint="A6"/>
    </w:rPr>
  </w:style>
  <w:style w:type="character" w:styleId="SubtleReference">
    <w:name w:val="Subtle Reference"/>
    <w:basedOn w:val="DefaultParagraphFont"/>
    <w:uiPriority w:val="31"/>
    <w:qFormat/>
    <w:rsid w:val="005344B4"/>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5344B4"/>
    <w:rPr>
      <w:b/>
      <w:bCs/>
      <w:smallCaps/>
      <w:spacing w:val="10"/>
    </w:rPr>
  </w:style>
  <w:style w:type="paragraph" w:customStyle="1" w:styleId="Style3">
    <w:name w:val="Style3"/>
    <w:basedOn w:val="Caption"/>
    <w:link w:val="Style3Char"/>
    <w:qFormat/>
    <w:rsid w:val="00E407F9"/>
    <w:rPr>
      <w:rFonts w:cs="Times New Roman"/>
      <w:b/>
      <w:sz w:val="18"/>
    </w:rPr>
  </w:style>
  <w:style w:type="character" w:customStyle="1" w:styleId="CaptionChar">
    <w:name w:val="Caption Char"/>
    <w:basedOn w:val="DefaultParagraphFont"/>
    <w:link w:val="Caption"/>
    <w:uiPriority w:val="35"/>
    <w:rsid w:val="00E407F9"/>
    <w:rPr>
      <w:rFonts w:ascii="Calibri" w:hAnsi="Calibri"/>
      <w:bCs/>
      <w:color w:val="0E2841" w:themeColor="text2"/>
      <w:sz w:val="20"/>
    </w:rPr>
  </w:style>
  <w:style w:type="character" w:customStyle="1" w:styleId="Style3Char">
    <w:name w:val="Style3 Char"/>
    <w:basedOn w:val="CaptionChar"/>
    <w:link w:val="Style3"/>
    <w:rsid w:val="00E407F9"/>
    <w:rPr>
      <w:rFonts w:ascii="Calibri" w:hAnsi="Calibri" w:cs="Times New Roman"/>
      <w:b/>
      <w:bCs/>
      <w:color w:val="0E2841" w:themeColor="text2"/>
      <w:sz w:val="18"/>
    </w:rPr>
  </w:style>
  <w:style w:type="paragraph" w:customStyle="1" w:styleId="Style4">
    <w:name w:val="Style4"/>
    <w:basedOn w:val="TOC3"/>
    <w:next w:val="Style3"/>
    <w:link w:val="Style4Char"/>
    <w:qFormat/>
    <w:rsid w:val="0094754C"/>
    <w:rPr>
      <w:rFonts w:eastAsiaTheme="minorHAnsi" w:cs="Times New Roman"/>
      <w:kern w:val="2"/>
      <w14:ligatures w14:val="standardContextual"/>
    </w:rPr>
  </w:style>
  <w:style w:type="character" w:customStyle="1" w:styleId="TOC3Char">
    <w:name w:val="TOC 3 Char"/>
    <w:basedOn w:val="DefaultParagraphFont"/>
    <w:link w:val="TOC3"/>
    <w:uiPriority w:val="39"/>
    <w:rsid w:val="0094754C"/>
  </w:style>
  <w:style w:type="character" w:customStyle="1" w:styleId="Style4Char">
    <w:name w:val="Style4 Char"/>
    <w:basedOn w:val="TOC3Char"/>
    <w:link w:val="Style4"/>
    <w:rsid w:val="0094754C"/>
    <w:rPr>
      <w:rFonts w:ascii="Times New Roman" w:eastAsiaTheme="minorHAnsi" w:hAnsi="Times New Roman" w:cs="Times New Roman"/>
      <w:kern w:val="2"/>
      <w14:ligatures w14:val="standardContextual"/>
    </w:rPr>
  </w:style>
  <w:style w:type="paragraph" w:customStyle="1" w:styleId="Style5">
    <w:name w:val="Style5"/>
    <w:basedOn w:val="TOC2"/>
    <w:link w:val="Style5Char"/>
    <w:qFormat/>
    <w:rsid w:val="001D51D0"/>
    <w:pPr>
      <w:tabs>
        <w:tab w:val="left" w:pos="960"/>
        <w:tab w:val="right" w:leader="dot" w:pos="9016"/>
      </w:tabs>
      <w:spacing w:after="0" w:line="240" w:lineRule="auto"/>
      <w:ind w:left="221"/>
    </w:pPr>
    <w:rPr>
      <w:noProof/>
    </w:rPr>
  </w:style>
  <w:style w:type="character" w:customStyle="1" w:styleId="TOC2Char">
    <w:name w:val="TOC 2 Char"/>
    <w:basedOn w:val="DefaultParagraphFont"/>
    <w:link w:val="TOC2"/>
    <w:uiPriority w:val="39"/>
    <w:rsid w:val="001D51D0"/>
    <w:rPr>
      <w:rFonts w:ascii="Times New Roman" w:hAnsi="Times New Roman"/>
      <w:color w:val="262626" w:themeColor="text1" w:themeTint="D9"/>
    </w:rPr>
  </w:style>
  <w:style w:type="character" w:customStyle="1" w:styleId="Style5Char">
    <w:name w:val="Style5 Char"/>
    <w:basedOn w:val="TOC2Char"/>
    <w:link w:val="Style5"/>
    <w:rsid w:val="001D51D0"/>
    <w:rPr>
      <w:rFonts w:ascii="Times New Roman" w:hAnsi="Times New Roman"/>
      <w:noProof/>
      <w:color w:val="262626" w:themeColor="text1" w:themeTint="D9"/>
    </w:rPr>
  </w:style>
  <w:style w:type="paragraph" w:customStyle="1" w:styleId="Style6">
    <w:name w:val="Style6"/>
    <w:basedOn w:val="TOC2"/>
    <w:link w:val="Style6Char"/>
    <w:qFormat/>
    <w:rsid w:val="003179A6"/>
    <w:pPr>
      <w:tabs>
        <w:tab w:val="right" w:leader="dot" w:pos="9016"/>
      </w:tabs>
      <w:spacing w:after="0" w:line="240" w:lineRule="auto"/>
      <w:ind w:left="510" w:hanging="510"/>
      <w:jc w:val="left"/>
    </w:pPr>
    <w:rPr>
      <w:noProof/>
    </w:rPr>
  </w:style>
  <w:style w:type="character" w:customStyle="1" w:styleId="Style6Char">
    <w:name w:val="Style6 Char"/>
    <w:basedOn w:val="TOC2Char"/>
    <w:link w:val="Style6"/>
    <w:rsid w:val="003179A6"/>
    <w:rPr>
      <w:rFonts w:ascii="Times New Roman" w:hAnsi="Times New Roman"/>
      <w:noProof/>
      <w:color w:val="262626" w:themeColor="text1" w:themeTint="D9"/>
    </w:rPr>
  </w:style>
  <w:style w:type="paragraph" w:customStyle="1" w:styleId="Style7">
    <w:name w:val="Style7"/>
    <w:basedOn w:val="TOC2"/>
    <w:link w:val="Style7Char"/>
    <w:qFormat/>
    <w:rsid w:val="003179A6"/>
    <w:pPr>
      <w:tabs>
        <w:tab w:val="right" w:leader="dot" w:pos="9016"/>
      </w:tabs>
      <w:spacing w:after="0" w:line="240" w:lineRule="auto"/>
      <w:ind w:left="221"/>
    </w:pPr>
    <w:rPr>
      <w:noProof/>
    </w:rPr>
  </w:style>
  <w:style w:type="character" w:customStyle="1" w:styleId="Style7Char">
    <w:name w:val="Style7 Char"/>
    <w:basedOn w:val="TOC2Char"/>
    <w:link w:val="Style7"/>
    <w:rsid w:val="003179A6"/>
    <w:rPr>
      <w:rFonts w:ascii="Times New Roman" w:hAnsi="Times New Roman"/>
      <w:noProof/>
      <w:color w:val="262626" w:themeColor="text1" w:themeTint="D9"/>
    </w:rPr>
  </w:style>
  <w:style w:type="paragraph" w:customStyle="1" w:styleId="Style8">
    <w:name w:val="Style8"/>
    <w:basedOn w:val="Style6"/>
    <w:link w:val="Style8Char"/>
    <w:qFormat/>
    <w:rsid w:val="002C218B"/>
  </w:style>
  <w:style w:type="character" w:customStyle="1" w:styleId="Style8Char">
    <w:name w:val="Style8 Char"/>
    <w:basedOn w:val="Style6Char"/>
    <w:link w:val="Style8"/>
    <w:rsid w:val="002C218B"/>
    <w:rPr>
      <w:rFonts w:ascii="Times New Roman" w:hAnsi="Times New Roman"/>
      <w:noProof/>
      <w:color w:val="262626" w:themeColor="text1" w:themeTint="D9"/>
    </w:rPr>
  </w:style>
  <w:style w:type="paragraph" w:customStyle="1" w:styleId="Style9">
    <w:name w:val="Style9"/>
    <w:basedOn w:val="TOCHeading"/>
    <w:link w:val="Style9Char"/>
    <w:qFormat/>
    <w:rsid w:val="002C218B"/>
    <w:pPr>
      <w:spacing w:before="120" w:after="120"/>
    </w:pPr>
  </w:style>
  <w:style w:type="character" w:customStyle="1" w:styleId="TOCHeadingChar">
    <w:name w:val="TOC Heading Char"/>
    <w:basedOn w:val="Heading1Char"/>
    <w:link w:val="TOCHeading"/>
    <w:uiPriority w:val="39"/>
    <w:rsid w:val="002C218B"/>
    <w:rPr>
      <w:rFonts w:ascii="Times New Roman" w:eastAsiaTheme="majorEastAsia" w:hAnsi="Times New Roman" w:cstheme="majorBidi"/>
      <w:color w:val="000000" w:themeColor="text1"/>
      <w:sz w:val="36"/>
      <w:szCs w:val="36"/>
    </w:rPr>
  </w:style>
  <w:style w:type="character" w:customStyle="1" w:styleId="Style9Char">
    <w:name w:val="Style9 Char"/>
    <w:basedOn w:val="TOCHeadingChar"/>
    <w:link w:val="Style9"/>
    <w:rsid w:val="002C218B"/>
    <w:rPr>
      <w:rFonts w:ascii="Times New Roman" w:eastAsiaTheme="majorEastAsia" w:hAnsi="Times New Roman" w:cstheme="majorBidi"/>
      <w:color w:val="000000" w:themeColor="text1"/>
      <w:sz w:val="36"/>
      <w:szCs w:val="36"/>
    </w:rPr>
  </w:style>
  <w:style w:type="paragraph" w:customStyle="1" w:styleId="Style10">
    <w:name w:val="Style10"/>
    <w:basedOn w:val="Style2"/>
    <w:link w:val="Style10Char"/>
    <w:qFormat/>
    <w:rsid w:val="009D52C4"/>
    <w:pPr>
      <w:spacing w:line="240" w:lineRule="auto"/>
    </w:pPr>
    <w:rPr>
      <w:rFonts w:cs="Times New Roman"/>
    </w:rPr>
  </w:style>
  <w:style w:type="character" w:customStyle="1" w:styleId="Style10Char">
    <w:name w:val="Style10 Char"/>
    <w:basedOn w:val="Style2Char"/>
    <w:link w:val="Style10"/>
    <w:rsid w:val="009D52C4"/>
    <w:rPr>
      <w:rFonts w:ascii="Times New Roman" w:hAnsi="Times New Roman" w:cs="Times New Roman"/>
      <w:noProof/>
      <w:color w:val="262626" w:themeColor="text1" w:themeTint="D9"/>
      <w:sz w:val="22"/>
      <w:szCs w:val="22"/>
    </w:rPr>
  </w:style>
  <w:style w:type="character" w:styleId="FollowedHyperlink">
    <w:name w:val="FollowedHyperlink"/>
    <w:basedOn w:val="DefaultParagraphFont"/>
    <w:uiPriority w:val="99"/>
    <w:semiHidden/>
    <w:unhideWhenUsed/>
    <w:rsid w:val="00367E4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69185">
      <w:bodyDiv w:val="1"/>
      <w:marLeft w:val="0"/>
      <w:marRight w:val="0"/>
      <w:marTop w:val="0"/>
      <w:marBottom w:val="0"/>
      <w:divBdr>
        <w:top w:val="none" w:sz="0" w:space="0" w:color="auto"/>
        <w:left w:val="none" w:sz="0" w:space="0" w:color="auto"/>
        <w:bottom w:val="none" w:sz="0" w:space="0" w:color="auto"/>
        <w:right w:val="none" w:sz="0" w:space="0" w:color="auto"/>
      </w:divBdr>
    </w:div>
    <w:div w:id="6905312">
      <w:bodyDiv w:val="1"/>
      <w:marLeft w:val="0"/>
      <w:marRight w:val="0"/>
      <w:marTop w:val="0"/>
      <w:marBottom w:val="0"/>
      <w:divBdr>
        <w:top w:val="none" w:sz="0" w:space="0" w:color="auto"/>
        <w:left w:val="none" w:sz="0" w:space="0" w:color="auto"/>
        <w:bottom w:val="none" w:sz="0" w:space="0" w:color="auto"/>
        <w:right w:val="none" w:sz="0" w:space="0" w:color="auto"/>
      </w:divBdr>
    </w:div>
    <w:div w:id="32581952">
      <w:bodyDiv w:val="1"/>
      <w:marLeft w:val="0"/>
      <w:marRight w:val="0"/>
      <w:marTop w:val="0"/>
      <w:marBottom w:val="0"/>
      <w:divBdr>
        <w:top w:val="none" w:sz="0" w:space="0" w:color="auto"/>
        <w:left w:val="none" w:sz="0" w:space="0" w:color="auto"/>
        <w:bottom w:val="none" w:sz="0" w:space="0" w:color="auto"/>
        <w:right w:val="none" w:sz="0" w:space="0" w:color="auto"/>
      </w:divBdr>
    </w:div>
    <w:div w:id="36664451">
      <w:bodyDiv w:val="1"/>
      <w:marLeft w:val="0"/>
      <w:marRight w:val="0"/>
      <w:marTop w:val="0"/>
      <w:marBottom w:val="0"/>
      <w:divBdr>
        <w:top w:val="none" w:sz="0" w:space="0" w:color="auto"/>
        <w:left w:val="none" w:sz="0" w:space="0" w:color="auto"/>
        <w:bottom w:val="none" w:sz="0" w:space="0" w:color="auto"/>
        <w:right w:val="none" w:sz="0" w:space="0" w:color="auto"/>
      </w:divBdr>
    </w:div>
    <w:div w:id="82536070">
      <w:bodyDiv w:val="1"/>
      <w:marLeft w:val="0"/>
      <w:marRight w:val="0"/>
      <w:marTop w:val="0"/>
      <w:marBottom w:val="0"/>
      <w:divBdr>
        <w:top w:val="none" w:sz="0" w:space="0" w:color="auto"/>
        <w:left w:val="none" w:sz="0" w:space="0" w:color="auto"/>
        <w:bottom w:val="none" w:sz="0" w:space="0" w:color="auto"/>
        <w:right w:val="none" w:sz="0" w:space="0" w:color="auto"/>
      </w:divBdr>
    </w:div>
    <w:div w:id="98572936">
      <w:bodyDiv w:val="1"/>
      <w:marLeft w:val="0"/>
      <w:marRight w:val="0"/>
      <w:marTop w:val="0"/>
      <w:marBottom w:val="0"/>
      <w:divBdr>
        <w:top w:val="none" w:sz="0" w:space="0" w:color="auto"/>
        <w:left w:val="none" w:sz="0" w:space="0" w:color="auto"/>
        <w:bottom w:val="none" w:sz="0" w:space="0" w:color="auto"/>
        <w:right w:val="none" w:sz="0" w:space="0" w:color="auto"/>
      </w:divBdr>
    </w:div>
    <w:div w:id="100535347">
      <w:bodyDiv w:val="1"/>
      <w:marLeft w:val="0"/>
      <w:marRight w:val="0"/>
      <w:marTop w:val="0"/>
      <w:marBottom w:val="0"/>
      <w:divBdr>
        <w:top w:val="none" w:sz="0" w:space="0" w:color="auto"/>
        <w:left w:val="none" w:sz="0" w:space="0" w:color="auto"/>
        <w:bottom w:val="none" w:sz="0" w:space="0" w:color="auto"/>
        <w:right w:val="none" w:sz="0" w:space="0" w:color="auto"/>
      </w:divBdr>
    </w:div>
    <w:div w:id="209388641">
      <w:bodyDiv w:val="1"/>
      <w:marLeft w:val="0"/>
      <w:marRight w:val="0"/>
      <w:marTop w:val="0"/>
      <w:marBottom w:val="0"/>
      <w:divBdr>
        <w:top w:val="none" w:sz="0" w:space="0" w:color="auto"/>
        <w:left w:val="none" w:sz="0" w:space="0" w:color="auto"/>
        <w:bottom w:val="none" w:sz="0" w:space="0" w:color="auto"/>
        <w:right w:val="none" w:sz="0" w:space="0" w:color="auto"/>
      </w:divBdr>
    </w:div>
    <w:div w:id="223378057">
      <w:bodyDiv w:val="1"/>
      <w:marLeft w:val="0"/>
      <w:marRight w:val="0"/>
      <w:marTop w:val="0"/>
      <w:marBottom w:val="0"/>
      <w:divBdr>
        <w:top w:val="none" w:sz="0" w:space="0" w:color="auto"/>
        <w:left w:val="none" w:sz="0" w:space="0" w:color="auto"/>
        <w:bottom w:val="none" w:sz="0" w:space="0" w:color="auto"/>
        <w:right w:val="none" w:sz="0" w:space="0" w:color="auto"/>
      </w:divBdr>
    </w:div>
    <w:div w:id="240718304">
      <w:bodyDiv w:val="1"/>
      <w:marLeft w:val="0"/>
      <w:marRight w:val="0"/>
      <w:marTop w:val="0"/>
      <w:marBottom w:val="0"/>
      <w:divBdr>
        <w:top w:val="none" w:sz="0" w:space="0" w:color="auto"/>
        <w:left w:val="none" w:sz="0" w:space="0" w:color="auto"/>
        <w:bottom w:val="none" w:sz="0" w:space="0" w:color="auto"/>
        <w:right w:val="none" w:sz="0" w:space="0" w:color="auto"/>
      </w:divBdr>
    </w:div>
    <w:div w:id="283581612">
      <w:bodyDiv w:val="1"/>
      <w:marLeft w:val="0"/>
      <w:marRight w:val="0"/>
      <w:marTop w:val="0"/>
      <w:marBottom w:val="0"/>
      <w:divBdr>
        <w:top w:val="none" w:sz="0" w:space="0" w:color="auto"/>
        <w:left w:val="none" w:sz="0" w:space="0" w:color="auto"/>
        <w:bottom w:val="none" w:sz="0" w:space="0" w:color="auto"/>
        <w:right w:val="none" w:sz="0" w:space="0" w:color="auto"/>
      </w:divBdr>
    </w:div>
    <w:div w:id="293216663">
      <w:bodyDiv w:val="1"/>
      <w:marLeft w:val="0"/>
      <w:marRight w:val="0"/>
      <w:marTop w:val="0"/>
      <w:marBottom w:val="0"/>
      <w:divBdr>
        <w:top w:val="none" w:sz="0" w:space="0" w:color="auto"/>
        <w:left w:val="none" w:sz="0" w:space="0" w:color="auto"/>
        <w:bottom w:val="none" w:sz="0" w:space="0" w:color="auto"/>
        <w:right w:val="none" w:sz="0" w:space="0" w:color="auto"/>
      </w:divBdr>
    </w:div>
    <w:div w:id="301617530">
      <w:bodyDiv w:val="1"/>
      <w:marLeft w:val="0"/>
      <w:marRight w:val="0"/>
      <w:marTop w:val="0"/>
      <w:marBottom w:val="0"/>
      <w:divBdr>
        <w:top w:val="none" w:sz="0" w:space="0" w:color="auto"/>
        <w:left w:val="none" w:sz="0" w:space="0" w:color="auto"/>
        <w:bottom w:val="none" w:sz="0" w:space="0" w:color="auto"/>
        <w:right w:val="none" w:sz="0" w:space="0" w:color="auto"/>
      </w:divBdr>
    </w:div>
    <w:div w:id="418605753">
      <w:bodyDiv w:val="1"/>
      <w:marLeft w:val="0"/>
      <w:marRight w:val="0"/>
      <w:marTop w:val="0"/>
      <w:marBottom w:val="0"/>
      <w:divBdr>
        <w:top w:val="none" w:sz="0" w:space="0" w:color="auto"/>
        <w:left w:val="none" w:sz="0" w:space="0" w:color="auto"/>
        <w:bottom w:val="none" w:sz="0" w:space="0" w:color="auto"/>
        <w:right w:val="none" w:sz="0" w:space="0" w:color="auto"/>
      </w:divBdr>
    </w:div>
    <w:div w:id="424420267">
      <w:bodyDiv w:val="1"/>
      <w:marLeft w:val="0"/>
      <w:marRight w:val="0"/>
      <w:marTop w:val="0"/>
      <w:marBottom w:val="0"/>
      <w:divBdr>
        <w:top w:val="none" w:sz="0" w:space="0" w:color="auto"/>
        <w:left w:val="none" w:sz="0" w:space="0" w:color="auto"/>
        <w:bottom w:val="none" w:sz="0" w:space="0" w:color="auto"/>
        <w:right w:val="none" w:sz="0" w:space="0" w:color="auto"/>
      </w:divBdr>
    </w:div>
    <w:div w:id="458883756">
      <w:bodyDiv w:val="1"/>
      <w:marLeft w:val="0"/>
      <w:marRight w:val="0"/>
      <w:marTop w:val="0"/>
      <w:marBottom w:val="0"/>
      <w:divBdr>
        <w:top w:val="none" w:sz="0" w:space="0" w:color="auto"/>
        <w:left w:val="none" w:sz="0" w:space="0" w:color="auto"/>
        <w:bottom w:val="none" w:sz="0" w:space="0" w:color="auto"/>
        <w:right w:val="none" w:sz="0" w:space="0" w:color="auto"/>
      </w:divBdr>
    </w:div>
    <w:div w:id="465702457">
      <w:bodyDiv w:val="1"/>
      <w:marLeft w:val="0"/>
      <w:marRight w:val="0"/>
      <w:marTop w:val="0"/>
      <w:marBottom w:val="0"/>
      <w:divBdr>
        <w:top w:val="none" w:sz="0" w:space="0" w:color="auto"/>
        <w:left w:val="none" w:sz="0" w:space="0" w:color="auto"/>
        <w:bottom w:val="none" w:sz="0" w:space="0" w:color="auto"/>
        <w:right w:val="none" w:sz="0" w:space="0" w:color="auto"/>
      </w:divBdr>
    </w:div>
    <w:div w:id="465976640">
      <w:bodyDiv w:val="1"/>
      <w:marLeft w:val="0"/>
      <w:marRight w:val="0"/>
      <w:marTop w:val="0"/>
      <w:marBottom w:val="0"/>
      <w:divBdr>
        <w:top w:val="none" w:sz="0" w:space="0" w:color="auto"/>
        <w:left w:val="none" w:sz="0" w:space="0" w:color="auto"/>
        <w:bottom w:val="none" w:sz="0" w:space="0" w:color="auto"/>
        <w:right w:val="none" w:sz="0" w:space="0" w:color="auto"/>
      </w:divBdr>
    </w:div>
    <w:div w:id="475949760">
      <w:bodyDiv w:val="1"/>
      <w:marLeft w:val="0"/>
      <w:marRight w:val="0"/>
      <w:marTop w:val="0"/>
      <w:marBottom w:val="0"/>
      <w:divBdr>
        <w:top w:val="none" w:sz="0" w:space="0" w:color="auto"/>
        <w:left w:val="none" w:sz="0" w:space="0" w:color="auto"/>
        <w:bottom w:val="none" w:sz="0" w:space="0" w:color="auto"/>
        <w:right w:val="none" w:sz="0" w:space="0" w:color="auto"/>
      </w:divBdr>
    </w:div>
    <w:div w:id="490676010">
      <w:bodyDiv w:val="1"/>
      <w:marLeft w:val="0"/>
      <w:marRight w:val="0"/>
      <w:marTop w:val="0"/>
      <w:marBottom w:val="0"/>
      <w:divBdr>
        <w:top w:val="none" w:sz="0" w:space="0" w:color="auto"/>
        <w:left w:val="none" w:sz="0" w:space="0" w:color="auto"/>
        <w:bottom w:val="none" w:sz="0" w:space="0" w:color="auto"/>
        <w:right w:val="none" w:sz="0" w:space="0" w:color="auto"/>
      </w:divBdr>
      <w:divsChild>
        <w:div w:id="1052995969">
          <w:marLeft w:val="0"/>
          <w:marRight w:val="0"/>
          <w:marTop w:val="0"/>
          <w:marBottom w:val="0"/>
          <w:divBdr>
            <w:top w:val="none" w:sz="0" w:space="0" w:color="auto"/>
            <w:left w:val="none" w:sz="0" w:space="0" w:color="auto"/>
            <w:bottom w:val="none" w:sz="0" w:space="0" w:color="auto"/>
            <w:right w:val="none" w:sz="0" w:space="0" w:color="auto"/>
          </w:divBdr>
          <w:divsChild>
            <w:div w:id="41250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424496">
      <w:bodyDiv w:val="1"/>
      <w:marLeft w:val="0"/>
      <w:marRight w:val="0"/>
      <w:marTop w:val="0"/>
      <w:marBottom w:val="0"/>
      <w:divBdr>
        <w:top w:val="none" w:sz="0" w:space="0" w:color="auto"/>
        <w:left w:val="none" w:sz="0" w:space="0" w:color="auto"/>
        <w:bottom w:val="none" w:sz="0" w:space="0" w:color="auto"/>
        <w:right w:val="none" w:sz="0" w:space="0" w:color="auto"/>
      </w:divBdr>
    </w:div>
    <w:div w:id="547036367">
      <w:bodyDiv w:val="1"/>
      <w:marLeft w:val="0"/>
      <w:marRight w:val="0"/>
      <w:marTop w:val="0"/>
      <w:marBottom w:val="0"/>
      <w:divBdr>
        <w:top w:val="none" w:sz="0" w:space="0" w:color="auto"/>
        <w:left w:val="none" w:sz="0" w:space="0" w:color="auto"/>
        <w:bottom w:val="none" w:sz="0" w:space="0" w:color="auto"/>
        <w:right w:val="none" w:sz="0" w:space="0" w:color="auto"/>
      </w:divBdr>
    </w:div>
    <w:div w:id="547298763">
      <w:bodyDiv w:val="1"/>
      <w:marLeft w:val="0"/>
      <w:marRight w:val="0"/>
      <w:marTop w:val="0"/>
      <w:marBottom w:val="0"/>
      <w:divBdr>
        <w:top w:val="none" w:sz="0" w:space="0" w:color="auto"/>
        <w:left w:val="none" w:sz="0" w:space="0" w:color="auto"/>
        <w:bottom w:val="none" w:sz="0" w:space="0" w:color="auto"/>
        <w:right w:val="none" w:sz="0" w:space="0" w:color="auto"/>
      </w:divBdr>
      <w:divsChild>
        <w:div w:id="455374928">
          <w:marLeft w:val="0"/>
          <w:marRight w:val="0"/>
          <w:marTop w:val="0"/>
          <w:marBottom w:val="0"/>
          <w:divBdr>
            <w:top w:val="none" w:sz="0" w:space="0" w:color="auto"/>
            <w:left w:val="none" w:sz="0" w:space="0" w:color="auto"/>
            <w:bottom w:val="none" w:sz="0" w:space="0" w:color="auto"/>
            <w:right w:val="none" w:sz="0" w:space="0" w:color="auto"/>
          </w:divBdr>
          <w:divsChild>
            <w:div w:id="1656060053">
              <w:marLeft w:val="0"/>
              <w:marRight w:val="0"/>
              <w:marTop w:val="0"/>
              <w:marBottom w:val="0"/>
              <w:divBdr>
                <w:top w:val="none" w:sz="0" w:space="0" w:color="auto"/>
                <w:left w:val="none" w:sz="0" w:space="0" w:color="auto"/>
                <w:bottom w:val="none" w:sz="0" w:space="0" w:color="auto"/>
                <w:right w:val="none" w:sz="0" w:space="0" w:color="auto"/>
              </w:divBdr>
              <w:divsChild>
                <w:div w:id="215119733">
                  <w:marLeft w:val="0"/>
                  <w:marRight w:val="0"/>
                  <w:marTop w:val="0"/>
                  <w:marBottom w:val="0"/>
                  <w:divBdr>
                    <w:top w:val="none" w:sz="0" w:space="0" w:color="auto"/>
                    <w:left w:val="none" w:sz="0" w:space="0" w:color="auto"/>
                    <w:bottom w:val="none" w:sz="0" w:space="0" w:color="auto"/>
                    <w:right w:val="none" w:sz="0" w:space="0" w:color="auto"/>
                  </w:divBdr>
                  <w:divsChild>
                    <w:div w:id="97142836">
                      <w:marLeft w:val="0"/>
                      <w:marRight w:val="0"/>
                      <w:marTop w:val="0"/>
                      <w:marBottom w:val="0"/>
                      <w:divBdr>
                        <w:top w:val="none" w:sz="0" w:space="0" w:color="auto"/>
                        <w:left w:val="none" w:sz="0" w:space="0" w:color="auto"/>
                        <w:bottom w:val="none" w:sz="0" w:space="0" w:color="auto"/>
                        <w:right w:val="none" w:sz="0" w:space="0" w:color="auto"/>
                      </w:divBdr>
                      <w:divsChild>
                        <w:div w:id="376396493">
                          <w:marLeft w:val="0"/>
                          <w:marRight w:val="0"/>
                          <w:marTop w:val="0"/>
                          <w:marBottom w:val="0"/>
                          <w:divBdr>
                            <w:top w:val="none" w:sz="0" w:space="0" w:color="auto"/>
                            <w:left w:val="none" w:sz="0" w:space="0" w:color="auto"/>
                            <w:bottom w:val="none" w:sz="0" w:space="0" w:color="auto"/>
                            <w:right w:val="none" w:sz="0" w:space="0" w:color="auto"/>
                          </w:divBdr>
                          <w:divsChild>
                            <w:div w:id="384380708">
                              <w:marLeft w:val="0"/>
                              <w:marRight w:val="0"/>
                              <w:marTop w:val="0"/>
                              <w:marBottom w:val="0"/>
                              <w:divBdr>
                                <w:top w:val="none" w:sz="0" w:space="0" w:color="auto"/>
                                <w:left w:val="none" w:sz="0" w:space="0" w:color="auto"/>
                                <w:bottom w:val="none" w:sz="0" w:space="0" w:color="auto"/>
                                <w:right w:val="none" w:sz="0" w:space="0" w:color="auto"/>
                              </w:divBdr>
                              <w:divsChild>
                                <w:div w:id="2057850019">
                                  <w:marLeft w:val="0"/>
                                  <w:marRight w:val="0"/>
                                  <w:marTop w:val="0"/>
                                  <w:marBottom w:val="0"/>
                                  <w:divBdr>
                                    <w:top w:val="none" w:sz="0" w:space="0" w:color="auto"/>
                                    <w:left w:val="none" w:sz="0" w:space="0" w:color="auto"/>
                                    <w:bottom w:val="none" w:sz="0" w:space="0" w:color="auto"/>
                                    <w:right w:val="none" w:sz="0" w:space="0" w:color="auto"/>
                                  </w:divBdr>
                                  <w:divsChild>
                                    <w:div w:id="936253268">
                                      <w:marLeft w:val="0"/>
                                      <w:marRight w:val="0"/>
                                      <w:marTop w:val="0"/>
                                      <w:marBottom w:val="0"/>
                                      <w:divBdr>
                                        <w:top w:val="none" w:sz="0" w:space="0" w:color="auto"/>
                                        <w:left w:val="none" w:sz="0" w:space="0" w:color="auto"/>
                                        <w:bottom w:val="none" w:sz="0" w:space="0" w:color="auto"/>
                                        <w:right w:val="none" w:sz="0" w:space="0" w:color="auto"/>
                                      </w:divBdr>
                                      <w:divsChild>
                                        <w:div w:id="161351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0933305">
          <w:marLeft w:val="0"/>
          <w:marRight w:val="0"/>
          <w:marTop w:val="0"/>
          <w:marBottom w:val="0"/>
          <w:divBdr>
            <w:top w:val="none" w:sz="0" w:space="0" w:color="auto"/>
            <w:left w:val="none" w:sz="0" w:space="0" w:color="auto"/>
            <w:bottom w:val="none" w:sz="0" w:space="0" w:color="auto"/>
            <w:right w:val="none" w:sz="0" w:space="0" w:color="auto"/>
          </w:divBdr>
          <w:divsChild>
            <w:div w:id="1863936910">
              <w:marLeft w:val="0"/>
              <w:marRight w:val="0"/>
              <w:marTop w:val="0"/>
              <w:marBottom w:val="0"/>
              <w:divBdr>
                <w:top w:val="none" w:sz="0" w:space="0" w:color="auto"/>
                <w:left w:val="none" w:sz="0" w:space="0" w:color="auto"/>
                <w:bottom w:val="none" w:sz="0" w:space="0" w:color="auto"/>
                <w:right w:val="none" w:sz="0" w:space="0" w:color="auto"/>
              </w:divBdr>
              <w:divsChild>
                <w:div w:id="1904364862">
                  <w:marLeft w:val="0"/>
                  <w:marRight w:val="0"/>
                  <w:marTop w:val="0"/>
                  <w:marBottom w:val="0"/>
                  <w:divBdr>
                    <w:top w:val="none" w:sz="0" w:space="0" w:color="auto"/>
                    <w:left w:val="none" w:sz="0" w:space="0" w:color="auto"/>
                    <w:bottom w:val="none" w:sz="0" w:space="0" w:color="auto"/>
                    <w:right w:val="none" w:sz="0" w:space="0" w:color="auto"/>
                  </w:divBdr>
                  <w:divsChild>
                    <w:div w:id="1895509895">
                      <w:marLeft w:val="0"/>
                      <w:marRight w:val="0"/>
                      <w:marTop w:val="0"/>
                      <w:marBottom w:val="0"/>
                      <w:divBdr>
                        <w:top w:val="none" w:sz="0" w:space="0" w:color="auto"/>
                        <w:left w:val="none" w:sz="0" w:space="0" w:color="auto"/>
                        <w:bottom w:val="none" w:sz="0" w:space="0" w:color="auto"/>
                        <w:right w:val="none" w:sz="0" w:space="0" w:color="auto"/>
                      </w:divBdr>
                      <w:divsChild>
                        <w:div w:id="395327221">
                          <w:marLeft w:val="0"/>
                          <w:marRight w:val="0"/>
                          <w:marTop w:val="0"/>
                          <w:marBottom w:val="0"/>
                          <w:divBdr>
                            <w:top w:val="none" w:sz="0" w:space="0" w:color="auto"/>
                            <w:left w:val="none" w:sz="0" w:space="0" w:color="auto"/>
                            <w:bottom w:val="none" w:sz="0" w:space="0" w:color="auto"/>
                            <w:right w:val="none" w:sz="0" w:space="0" w:color="auto"/>
                          </w:divBdr>
                          <w:divsChild>
                            <w:div w:id="573125239">
                              <w:marLeft w:val="0"/>
                              <w:marRight w:val="0"/>
                              <w:marTop w:val="0"/>
                              <w:marBottom w:val="0"/>
                              <w:divBdr>
                                <w:top w:val="none" w:sz="0" w:space="0" w:color="auto"/>
                                <w:left w:val="none" w:sz="0" w:space="0" w:color="auto"/>
                                <w:bottom w:val="none" w:sz="0" w:space="0" w:color="auto"/>
                                <w:right w:val="none" w:sz="0" w:space="0" w:color="auto"/>
                              </w:divBdr>
                              <w:divsChild>
                                <w:div w:id="1645501107">
                                  <w:marLeft w:val="0"/>
                                  <w:marRight w:val="0"/>
                                  <w:marTop w:val="0"/>
                                  <w:marBottom w:val="0"/>
                                  <w:divBdr>
                                    <w:top w:val="none" w:sz="0" w:space="0" w:color="auto"/>
                                    <w:left w:val="none" w:sz="0" w:space="0" w:color="auto"/>
                                    <w:bottom w:val="none" w:sz="0" w:space="0" w:color="auto"/>
                                    <w:right w:val="none" w:sz="0" w:space="0" w:color="auto"/>
                                  </w:divBdr>
                                  <w:divsChild>
                                    <w:div w:id="99950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2048015">
          <w:marLeft w:val="0"/>
          <w:marRight w:val="0"/>
          <w:marTop w:val="0"/>
          <w:marBottom w:val="0"/>
          <w:divBdr>
            <w:top w:val="none" w:sz="0" w:space="0" w:color="auto"/>
            <w:left w:val="none" w:sz="0" w:space="0" w:color="auto"/>
            <w:bottom w:val="none" w:sz="0" w:space="0" w:color="auto"/>
            <w:right w:val="none" w:sz="0" w:space="0" w:color="auto"/>
          </w:divBdr>
          <w:divsChild>
            <w:div w:id="310184004">
              <w:marLeft w:val="0"/>
              <w:marRight w:val="0"/>
              <w:marTop w:val="0"/>
              <w:marBottom w:val="0"/>
              <w:divBdr>
                <w:top w:val="none" w:sz="0" w:space="0" w:color="auto"/>
                <w:left w:val="none" w:sz="0" w:space="0" w:color="auto"/>
                <w:bottom w:val="none" w:sz="0" w:space="0" w:color="auto"/>
                <w:right w:val="none" w:sz="0" w:space="0" w:color="auto"/>
              </w:divBdr>
              <w:divsChild>
                <w:div w:id="1742174444">
                  <w:marLeft w:val="0"/>
                  <w:marRight w:val="0"/>
                  <w:marTop w:val="0"/>
                  <w:marBottom w:val="0"/>
                  <w:divBdr>
                    <w:top w:val="none" w:sz="0" w:space="0" w:color="auto"/>
                    <w:left w:val="none" w:sz="0" w:space="0" w:color="auto"/>
                    <w:bottom w:val="none" w:sz="0" w:space="0" w:color="auto"/>
                    <w:right w:val="none" w:sz="0" w:space="0" w:color="auto"/>
                  </w:divBdr>
                  <w:divsChild>
                    <w:div w:id="1929652386">
                      <w:marLeft w:val="0"/>
                      <w:marRight w:val="0"/>
                      <w:marTop w:val="0"/>
                      <w:marBottom w:val="0"/>
                      <w:divBdr>
                        <w:top w:val="none" w:sz="0" w:space="0" w:color="auto"/>
                        <w:left w:val="none" w:sz="0" w:space="0" w:color="auto"/>
                        <w:bottom w:val="none" w:sz="0" w:space="0" w:color="auto"/>
                        <w:right w:val="none" w:sz="0" w:space="0" w:color="auto"/>
                      </w:divBdr>
                      <w:divsChild>
                        <w:div w:id="1741905583">
                          <w:marLeft w:val="0"/>
                          <w:marRight w:val="0"/>
                          <w:marTop w:val="0"/>
                          <w:marBottom w:val="0"/>
                          <w:divBdr>
                            <w:top w:val="none" w:sz="0" w:space="0" w:color="auto"/>
                            <w:left w:val="none" w:sz="0" w:space="0" w:color="auto"/>
                            <w:bottom w:val="none" w:sz="0" w:space="0" w:color="auto"/>
                            <w:right w:val="none" w:sz="0" w:space="0" w:color="auto"/>
                          </w:divBdr>
                          <w:divsChild>
                            <w:div w:id="2119368980">
                              <w:marLeft w:val="0"/>
                              <w:marRight w:val="0"/>
                              <w:marTop w:val="0"/>
                              <w:marBottom w:val="0"/>
                              <w:divBdr>
                                <w:top w:val="none" w:sz="0" w:space="0" w:color="auto"/>
                                <w:left w:val="none" w:sz="0" w:space="0" w:color="auto"/>
                                <w:bottom w:val="none" w:sz="0" w:space="0" w:color="auto"/>
                                <w:right w:val="none" w:sz="0" w:space="0" w:color="auto"/>
                              </w:divBdr>
                              <w:divsChild>
                                <w:div w:id="131294965">
                                  <w:marLeft w:val="0"/>
                                  <w:marRight w:val="0"/>
                                  <w:marTop w:val="0"/>
                                  <w:marBottom w:val="0"/>
                                  <w:divBdr>
                                    <w:top w:val="none" w:sz="0" w:space="0" w:color="auto"/>
                                    <w:left w:val="none" w:sz="0" w:space="0" w:color="auto"/>
                                    <w:bottom w:val="none" w:sz="0" w:space="0" w:color="auto"/>
                                    <w:right w:val="none" w:sz="0" w:space="0" w:color="auto"/>
                                  </w:divBdr>
                                  <w:divsChild>
                                    <w:div w:id="1149252108">
                                      <w:marLeft w:val="0"/>
                                      <w:marRight w:val="0"/>
                                      <w:marTop w:val="0"/>
                                      <w:marBottom w:val="0"/>
                                      <w:divBdr>
                                        <w:top w:val="none" w:sz="0" w:space="0" w:color="auto"/>
                                        <w:left w:val="none" w:sz="0" w:space="0" w:color="auto"/>
                                        <w:bottom w:val="none" w:sz="0" w:space="0" w:color="auto"/>
                                        <w:right w:val="none" w:sz="0" w:space="0" w:color="auto"/>
                                      </w:divBdr>
                                      <w:divsChild>
                                        <w:div w:id="1587764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6324353">
          <w:marLeft w:val="0"/>
          <w:marRight w:val="0"/>
          <w:marTop w:val="0"/>
          <w:marBottom w:val="0"/>
          <w:divBdr>
            <w:top w:val="none" w:sz="0" w:space="0" w:color="auto"/>
            <w:left w:val="none" w:sz="0" w:space="0" w:color="auto"/>
            <w:bottom w:val="none" w:sz="0" w:space="0" w:color="auto"/>
            <w:right w:val="none" w:sz="0" w:space="0" w:color="auto"/>
          </w:divBdr>
          <w:divsChild>
            <w:div w:id="553347148">
              <w:marLeft w:val="0"/>
              <w:marRight w:val="0"/>
              <w:marTop w:val="0"/>
              <w:marBottom w:val="0"/>
              <w:divBdr>
                <w:top w:val="none" w:sz="0" w:space="0" w:color="auto"/>
                <w:left w:val="none" w:sz="0" w:space="0" w:color="auto"/>
                <w:bottom w:val="none" w:sz="0" w:space="0" w:color="auto"/>
                <w:right w:val="none" w:sz="0" w:space="0" w:color="auto"/>
              </w:divBdr>
              <w:divsChild>
                <w:div w:id="1434666500">
                  <w:marLeft w:val="0"/>
                  <w:marRight w:val="0"/>
                  <w:marTop w:val="0"/>
                  <w:marBottom w:val="0"/>
                  <w:divBdr>
                    <w:top w:val="none" w:sz="0" w:space="0" w:color="auto"/>
                    <w:left w:val="none" w:sz="0" w:space="0" w:color="auto"/>
                    <w:bottom w:val="none" w:sz="0" w:space="0" w:color="auto"/>
                    <w:right w:val="none" w:sz="0" w:space="0" w:color="auto"/>
                  </w:divBdr>
                  <w:divsChild>
                    <w:div w:id="531260322">
                      <w:marLeft w:val="0"/>
                      <w:marRight w:val="0"/>
                      <w:marTop w:val="0"/>
                      <w:marBottom w:val="0"/>
                      <w:divBdr>
                        <w:top w:val="none" w:sz="0" w:space="0" w:color="auto"/>
                        <w:left w:val="none" w:sz="0" w:space="0" w:color="auto"/>
                        <w:bottom w:val="none" w:sz="0" w:space="0" w:color="auto"/>
                        <w:right w:val="none" w:sz="0" w:space="0" w:color="auto"/>
                      </w:divBdr>
                      <w:divsChild>
                        <w:div w:id="107090976">
                          <w:marLeft w:val="0"/>
                          <w:marRight w:val="0"/>
                          <w:marTop w:val="0"/>
                          <w:marBottom w:val="0"/>
                          <w:divBdr>
                            <w:top w:val="none" w:sz="0" w:space="0" w:color="auto"/>
                            <w:left w:val="none" w:sz="0" w:space="0" w:color="auto"/>
                            <w:bottom w:val="none" w:sz="0" w:space="0" w:color="auto"/>
                            <w:right w:val="none" w:sz="0" w:space="0" w:color="auto"/>
                          </w:divBdr>
                          <w:divsChild>
                            <w:div w:id="1963994522">
                              <w:marLeft w:val="0"/>
                              <w:marRight w:val="0"/>
                              <w:marTop w:val="0"/>
                              <w:marBottom w:val="0"/>
                              <w:divBdr>
                                <w:top w:val="none" w:sz="0" w:space="0" w:color="auto"/>
                                <w:left w:val="none" w:sz="0" w:space="0" w:color="auto"/>
                                <w:bottom w:val="none" w:sz="0" w:space="0" w:color="auto"/>
                                <w:right w:val="none" w:sz="0" w:space="0" w:color="auto"/>
                              </w:divBdr>
                              <w:divsChild>
                                <w:div w:id="264922492">
                                  <w:marLeft w:val="0"/>
                                  <w:marRight w:val="0"/>
                                  <w:marTop w:val="0"/>
                                  <w:marBottom w:val="0"/>
                                  <w:divBdr>
                                    <w:top w:val="none" w:sz="0" w:space="0" w:color="auto"/>
                                    <w:left w:val="none" w:sz="0" w:space="0" w:color="auto"/>
                                    <w:bottom w:val="none" w:sz="0" w:space="0" w:color="auto"/>
                                    <w:right w:val="none" w:sz="0" w:space="0" w:color="auto"/>
                                  </w:divBdr>
                                  <w:divsChild>
                                    <w:div w:id="107034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40212554">
          <w:marLeft w:val="0"/>
          <w:marRight w:val="0"/>
          <w:marTop w:val="0"/>
          <w:marBottom w:val="0"/>
          <w:divBdr>
            <w:top w:val="none" w:sz="0" w:space="0" w:color="auto"/>
            <w:left w:val="none" w:sz="0" w:space="0" w:color="auto"/>
            <w:bottom w:val="none" w:sz="0" w:space="0" w:color="auto"/>
            <w:right w:val="none" w:sz="0" w:space="0" w:color="auto"/>
          </w:divBdr>
          <w:divsChild>
            <w:div w:id="620265246">
              <w:marLeft w:val="0"/>
              <w:marRight w:val="0"/>
              <w:marTop w:val="0"/>
              <w:marBottom w:val="0"/>
              <w:divBdr>
                <w:top w:val="none" w:sz="0" w:space="0" w:color="auto"/>
                <w:left w:val="none" w:sz="0" w:space="0" w:color="auto"/>
                <w:bottom w:val="none" w:sz="0" w:space="0" w:color="auto"/>
                <w:right w:val="none" w:sz="0" w:space="0" w:color="auto"/>
              </w:divBdr>
              <w:divsChild>
                <w:div w:id="1468818066">
                  <w:marLeft w:val="0"/>
                  <w:marRight w:val="0"/>
                  <w:marTop w:val="0"/>
                  <w:marBottom w:val="0"/>
                  <w:divBdr>
                    <w:top w:val="none" w:sz="0" w:space="0" w:color="auto"/>
                    <w:left w:val="none" w:sz="0" w:space="0" w:color="auto"/>
                    <w:bottom w:val="none" w:sz="0" w:space="0" w:color="auto"/>
                    <w:right w:val="none" w:sz="0" w:space="0" w:color="auto"/>
                  </w:divBdr>
                  <w:divsChild>
                    <w:div w:id="1894123933">
                      <w:marLeft w:val="0"/>
                      <w:marRight w:val="0"/>
                      <w:marTop w:val="0"/>
                      <w:marBottom w:val="0"/>
                      <w:divBdr>
                        <w:top w:val="none" w:sz="0" w:space="0" w:color="auto"/>
                        <w:left w:val="none" w:sz="0" w:space="0" w:color="auto"/>
                        <w:bottom w:val="none" w:sz="0" w:space="0" w:color="auto"/>
                        <w:right w:val="none" w:sz="0" w:space="0" w:color="auto"/>
                      </w:divBdr>
                      <w:divsChild>
                        <w:div w:id="1999379351">
                          <w:marLeft w:val="0"/>
                          <w:marRight w:val="0"/>
                          <w:marTop w:val="0"/>
                          <w:marBottom w:val="0"/>
                          <w:divBdr>
                            <w:top w:val="none" w:sz="0" w:space="0" w:color="auto"/>
                            <w:left w:val="none" w:sz="0" w:space="0" w:color="auto"/>
                            <w:bottom w:val="none" w:sz="0" w:space="0" w:color="auto"/>
                            <w:right w:val="none" w:sz="0" w:space="0" w:color="auto"/>
                          </w:divBdr>
                          <w:divsChild>
                            <w:div w:id="857548649">
                              <w:marLeft w:val="0"/>
                              <w:marRight w:val="0"/>
                              <w:marTop w:val="0"/>
                              <w:marBottom w:val="0"/>
                              <w:divBdr>
                                <w:top w:val="none" w:sz="0" w:space="0" w:color="auto"/>
                                <w:left w:val="none" w:sz="0" w:space="0" w:color="auto"/>
                                <w:bottom w:val="none" w:sz="0" w:space="0" w:color="auto"/>
                                <w:right w:val="none" w:sz="0" w:space="0" w:color="auto"/>
                              </w:divBdr>
                              <w:divsChild>
                                <w:div w:id="59327821">
                                  <w:marLeft w:val="0"/>
                                  <w:marRight w:val="0"/>
                                  <w:marTop w:val="0"/>
                                  <w:marBottom w:val="0"/>
                                  <w:divBdr>
                                    <w:top w:val="none" w:sz="0" w:space="0" w:color="auto"/>
                                    <w:left w:val="none" w:sz="0" w:space="0" w:color="auto"/>
                                    <w:bottom w:val="none" w:sz="0" w:space="0" w:color="auto"/>
                                    <w:right w:val="none" w:sz="0" w:space="0" w:color="auto"/>
                                  </w:divBdr>
                                  <w:divsChild>
                                    <w:div w:id="1894853251">
                                      <w:marLeft w:val="0"/>
                                      <w:marRight w:val="0"/>
                                      <w:marTop w:val="0"/>
                                      <w:marBottom w:val="0"/>
                                      <w:divBdr>
                                        <w:top w:val="none" w:sz="0" w:space="0" w:color="auto"/>
                                        <w:left w:val="none" w:sz="0" w:space="0" w:color="auto"/>
                                        <w:bottom w:val="none" w:sz="0" w:space="0" w:color="auto"/>
                                        <w:right w:val="none" w:sz="0" w:space="0" w:color="auto"/>
                                      </w:divBdr>
                                      <w:divsChild>
                                        <w:div w:id="424427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7718383">
          <w:marLeft w:val="0"/>
          <w:marRight w:val="0"/>
          <w:marTop w:val="0"/>
          <w:marBottom w:val="0"/>
          <w:divBdr>
            <w:top w:val="none" w:sz="0" w:space="0" w:color="auto"/>
            <w:left w:val="none" w:sz="0" w:space="0" w:color="auto"/>
            <w:bottom w:val="none" w:sz="0" w:space="0" w:color="auto"/>
            <w:right w:val="none" w:sz="0" w:space="0" w:color="auto"/>
          </w:divBdr>
          <w:divsChild>
            <w:div w:id="203105041">
              <w:marLeft w:val="0"/>
              <w:marRight w:val="0"/>
              <w:marTop w:val="0"/>
              <w:marBottom w:val="0"/>
              <w:divBdr>
                <w:top w:val="none" w:sz="0" w:space="0" w:color="auto"/>
                <w:left w:val="none" w:sz="0" w:space="0" w:color="auto"/>
                <w:bottom w:val="none" w:sz="0" w:space="0" w:color="auto"/>
                <w:right w:val="none" w:sz="0" w:space="0" w:color="auto"/>
              </w:divBdr>
              <w:divsChild>
                <w:div w:id="685597076">
                  <w:marLeft w:val="0"/>
                  <w:marRight w:val="0"/>
                  <w:marTop w:val="0"/>
                  <w:marBottom w:val="0"/>
                  <w:divBdr>
                    <w:top w:val="none" w:sz="0" w:space="0" w:color="auto"/>
                    <w:left w:val="none" w:sz="0" w:space="0" w:color="auto"/>
                    <w:bottom w:val="none" w:sz="0" w:space="0" w:color="auto"/>
                    <w:right w:val="none" w:sz="0" w:space="0" w:color="auto"/>
                  </w:divBdr>
                  <w:divsChild>
                    <w:div w:id="183641645">
                      <w:marLeft w:val="0"/>
                      <w:marRight w:val="0"/>
                      <w:marTop w:val="0"/>
                      <w:marBottom w:val="0"/>
                      <w:divBdr>
                        <w:top w:val="none" w:sz="0" w:space="0" w:color="auto"/>
                        <w:left w:val="none" w:sz="0" w:space="0" w:color="auto"/>
                        <w:bottom w:val="none" w:sz="0" w:space="0" w:color="auto"/>
                        <w:right w:val="none" w:sz="0" w:space="0" w:color="auto"/>
                      </w:divBdr>
                      <w:divsChild>
                        <w:div w:id="1954745231">
                          <w:marLeft w:val="0"/>
                          <w:marRight w:val="0"/>
                          <w:marTop w:val="0"/>
                          <w:marBottom w:val="0"/>
                          <w:divBdr>
                            <w:top w:val="none" w:sz="0" w:space="0" w:color="auto"/>
                            <w:left w:val="none" w:sz="0" w:space="0" w:color="auto"/>
                            <w:bottom w:val="none" w:sz="0" w:space="0" w:color="auto"/>
                            <w:right w:val="none" w:sz="0" w:space="0" w:color="auto"/>
                          </w:divBdr>
                          <w:divsChild>
                            <w:div w:id="1225028726">
                              <w:marLeft w:val="0"/>
                              <w:marRight w:val="0"/>
                              <w:marTop w:val="0"/>
                              <w:marBottom w:val="0"/>
                              <w:divBdr>
                                <w:top w:val="none" w:sz="0" w:space="0" w:color="auto"/>
                                <w:left w:val="none" w:sz="0" w:space="0" w:color="auto"/>
                                <w:bottom w:val="none" w:sz="0" w:space="0" w:color="auto"/>
                                <w:right w:val="none" w:sz="0" w:space="0" w:color="auto"/>
                              </w:divBdr>
                              <w:divsChild>
                                <w:div w:id="1360857047">
                                  <w:marLeft w:val="0"/>
                                  <w:marRight w:val="0"/>
                                  <w:marTop w:val="0"/>
                                  <w:marBottom w:val="0"/>
                                  <w:divBdr>
                                    <w:top w:val="none" w:sz="0" w:space="0" w:color="auto"/>
                                    <w:left w:val="none" w:sz="0" w:space="0" w:color="auto"/>
                                    <w:bottom w:val="none" w:sz="0" w:space="0" w:color="auto"/>
                                    <w:right w:val="none" w:sz="0" w:space="0" w:color="auto"/>
                                  </w:divBdr>
                                  <w:divsChild>
                                    <w:div w:id="75524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3084210">
          <w:marLeft w:val="0"/>
          <w:marRight w:val="0"/>
          <w:marTop w:val="0"/>
          <w:marBottom w:val="0"/>
          <w:divBdr>
            <w:top w:val="none" w:sz="0" w:space="0" w:color="auto"/>
            <w:left w:val="none" w:sz="0" w:space="0" w:color="auto"/>
            <w:bottom w:val="none" w:sz="0" w:space="0" w:color="auto"/>
            <w:right w:val="none" w:sz="0" w:space="0" w:color="auto"/>
          </w:divBdr>
          <w:divsChild>
            <w:div w:id="905146730">
              <w:marLeft w:val="0"/>
              <w:marRight w:val="0"/>
              <w:marTop w:val="0"/>
              <w:marBottom w:val="0"/>
              <w:divBdr>
                <w:top w:val="none" w:sz="0" w:space="0" w:color="auto"/>
                <w:left w:val="none" w:sz="0" w:space="0" w:color="auto"/>
                <w:bottom w:val="none" w:sz="0" w:space="0" w:color="auto"/>
                <w:right w:val="none" w:sz="0" w:space="0" w:color="auto"/>
              </w:divBdr>
              <w:divsChild>
                <w:div w:id="1818573536">
                  <w:marLeft w:val="0"/>
                  <w:marRight w:val="0"/>
                  <w:marTop w:val="0"/>
                  <w:marBottom w:val="0"/>
                  <w:divBdr>
                    <w:top w:val="none" w:sz="0" w:space="0" w:color="auto"/>
                    <w:left w:val="none" w:sz="0" w:space="0" w:color="auto"/>
                    <w:bottom w:val="none" w:sz="0" w:space="0" w:color="auto"/>
                    <w:right w:val="none" w:sz="0" w:space="0" w:color="auto"/>
                  </w:divBdr>
                  <w:divsChild>
                    <w:div w:id="891574111">
                      <w:marLeft w:val="0"/>
                      <w:marRight w:val="0"/>
                      <w:marTop w:val="0"/>
                      <w:marBottom w:val="0"/>
                      <w:divBdr>
                        <w:top w:val="none" w:sz="0" w:space="0" w:color="auto"/>
                        <w:left w:val="none" w:sz="0" w:space="0" w:color="auto"/>
                        <w:bottom w:val="none" w:sz="0" w:space="0" w:color="auto"/>
                        <w:right w:val="none" w:sz="0" w:space="0" w:color="auto"/>
                      </w:divBdr>
                      <w:divsChild>
                        <w:div w:id="725104655">
                          <w:marLeft w:val="0"/>
                          <w:marRight w:val="0"/>
                          <w:marTop w:val="0"/>
                          <w:marBottom w:val="0"/>
                          <w:divBdr>
                            <w:top w:val="none" w:sz="0" w:space="0" w:color="auto"/>
                            <w:left w:val="none" w:sz="0" w:space="0" w:color="auto"/>
                            <w:bottom w:val="none" w:sz="0" w:space="0" w:color="auto"/>
                            <w:right w:val="none" w:sz="0" w:space="0" w:color="auto"/>
                          </w:divBdr>
                          <w:divsChild>
                            <w:div w:id="1521966368">
                              <w:marLeft w:val="0"/>
                              <w:marRight w:val="0"/>
                              <w:marTop w:val="0"/>
                              <w:marBottom w:val="0"/>
                              <w:divBdr>
                                <w:top w:val="none" w:sz="0" w:space="0" w:color="auto"/>
                                <w:left w:val="none" w:sz="0" w:space="0" w:color="auto"/>
                                <w:bottom w:val="none" w:sz="0" w:space="0" w:color="auto"/>
                                <w:right w:val="none" w:sz="0" w:space="0" w:color="auto"/>
                              </w:divBdr>
                              <w:divsChild>
                                <w:div w:id="1813667062">
                                  <w:marLeft w:val="0"/>
                                  <w:marRight w:val="0"/>
                                  <w:marTop w:val="0"/>
                                  <w:marBottom w:val="0"/>
                                  <w:divBdr>
                                    <w:top w:val="none" w:sz="0" w:space="0" w:color="auto"/>
                                    <w:left w:val="none" w:sz="0" w:space="0" w:color="auto"/>
                                    <w:bottom w:val="none" w:sz="0" w:space="0" w:color="auto"/>
                                    <w:right w:val="none" w:sz="0" w:space="0" w:color="auto"/>
                                  </w:divBdr>
                                  <w:divsChild>
                                    <w:div w:id="693116673">
                                      <w:marLeft w:val="0"/>
                                      <w:marRight w:val="0"/>
                                      <w:marTop w:val="0"/>
                                      <w:marBottom w:val="0"/>
                                      <w:divBdr>
                                        <w:top w:val="none" w:sz="0" w:space="0" w:color="auto"/>
                                        <w:left w:val="none" w:sz="0" w:space="0" w:color="auto"/>
                                        <w:bottom w:val="none" w:sz="0" w:space="0" w:color="auto"/>
                                        <w:right w:val="none" w:sz="0" w:space="0" w:color="auto"/>
                                      </w:divBdr>
                                      <w:divsChild>
                                        <w:div w:id="24877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7748258">
          <w:marLeft w:val="0"/>
          <w:marRight w:val="0"/>
          <w:marTop w:val="0"/>
          <w:marBottom w:val="0"/>
          <w:divBdr>
            <w:top w:val="none" w:sz="0" w:space="0" w:color="auto"/>
            <w:left w:val="none" w:sz="0" w:space="0" w:color="auto"/>
            <w:bottom w:val="none" w:sz="0" w:space="0" w:color="auto"/>
            <w:right w:val="none" w:sz="0" w:space="0" w:color="auto"/>
          </w:divBdr>
          <w:divsChild>
            <w:div w:id="1692144908">
              <w:marLeft w:val="0"/>
              <w:marRight w:val="0"/>
              <w:marTop w:val="0"/>
              <w:marBottom w:val="0"/>
              <w:divBdr>
                <w:top w:val="none" w:sz="0" w:space="0" w:color="auto"/>
                <w:left w:val="none" w:sz="0" w:space="0" w:color="auto"/>
                <w:bottom w:val="none" w:sz="0" w:space="0" w:color="auto"/>
                <w:right w:val="none" w:sz="0" w:space="0" w:color="auto"/>
              </w:divBdr>
              <w:divsChild>
                <w:div w:id="627511526">
                  <w:marLeft w:val="0"/>
                  <w:marRight w:val="0"/>
                  <w:marTop w:val="0"/>
                  <w:marBottom w:val="0"/>
                  <w:divBdr>
                    <w:top w:val="none" w:sz="0" w:space="0" w:color="auto"/>
                    <w:left w:val="none" w:sz="0" w:space="0" w:color="auto"/>
                    <w:bottom w:val="none" w:sz="0" w:space="0" w:color="auto"/>
                    <w:right w:val="none" w:sz="0" w:space="0" w:color="auto"/>
                  </w:divBdr>
                  <w:divsChild>
                    <w:div w:id="2049867202">
                      <w:marLeft w:val="0"/>
                      <w:marRight w:val="0"/>
                      <w:marTop w:val="0"/>
                      <w:marBottom w:val="0"/>
                      <w:divBdr>
                        <w:top w:val="none" w:sz="0" w:space="0" w:color="auto"/>
                        <w:left w:val="none" w:sz="0" w:space="0" w:color="auto"/>
                        <w:bottom w:val="none" w:sz="0" w:space="0" w:color="auto"/>
                        <w:right w:val="none" w:sz="0" w:space="0" w:color="auto"/>
                      </w:divBdr>
                      <w:divsChild>
                        <w:div w:id="1209806157">
                          <w:marLeft w:val="0"/>
                          <w:marRight w:val="0"/>
                          <w:marTop w:val="0"/>
                          <w:marBottom w:val="0"/>
                          <w:divBdr>
                            <w:top w:val="none" w:sz="0" w:space="0" w:color="auto"/>
                            <w:left w:val="none" w:sz="0" w:space="0" w:color="auto"/>
                            <w:bottom w:val="none" w:sz="0" w:space="0" w:color="auto"/>
                            <w:right w:val="none" w:sz="0" w:space="0" w:color="auto"/>
                          </w:divBdr>
                          <w:divsChild>
                            <w:div w:id="865219936">
                              <w:marLeft w:val="0"/>
                              <w:marRight w:val="0"/>
                              <w:marTop w:val="0"/>
                              <w:marBottom w:val="0"/>
                              <w:divBdr>
                                <w:top w:val="none" w:sz="0" w:space="0" w:color="auto"/>
                                <w:left w:val="none" w:sz="0" w:space="0" w:color="auto"/>
                                <w:bottom w:val="none" w:sz="0" w:space="0" w:color="auto"/>
                                <w:right w:val="none" w:sz="0" w:space="0" w:color="auto"/>
                              </w:divBdr>
                              <w:divsChild>
                                <w:div w:id="1459756382">
                                  <w:marLeft w:val="0"/>
                                  <w:marRight w:val="0"/>
                                  <w:marTop w:val="0"/>
                                  <w:marBottom w:val="0"/>
                                  <w:divBdr>
                                    <w:top w:val="none" w:sz="0" w:space="0" w:color="auto"/>
                                    <w:left w:val="none" w:sz="0" w:space="0" w:color="auto"/>
                                    <w:bottom w:val="none" w:sz="0" w:space="0" w:color="auto"/>
                                    <w:right w:val="none" w:sz="0" w:space="0" w:color="auto"/>
                                  </w:divBdr>
                                  <w:divsChild>
                                    <w:div w:id="113294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2681093">
          <w:marLeft w:val="0"/>
          <w:marRight w:val="0"/>
          <w:marTop w:val="0"/>
          <w:marBottom w:val="0"/>
          <w:divBdr>
            <w:top w:val="none" w:sz="0" w:space="0" w:color="auto"/>
            <w:left w:val="none" w:sz="0" w:space="0" w:color="auto"/>
            <w:bottom w:val="none" w:sz="0" w:space="0" w:color="auto"/>
            <w:right w:val="none" w:sz="0" w:space="0" w:color="auto"/>
          </w:divBdr>
          <w:divsChild>
            <w:div w:id="2032492636">
              <w:marLeft w:val="0"/>
              <w:marRight w:val="0"/>
              <w:marTop w:val="0"/>
              <w:marBottom w:val="0"/>
              <w:divBdr>
                <w:top w:val="none" w:sz="0" w:space="0" w:color="auto"/>
                <w:left w:val="none" w:sz="0" w:space="0" w:color="auto"/>
                <w:bottom w:val="none" w:sz="0" w:space="0" w:color="auto"/>
                <w:right w:val="none" w:sz="0" w:space="0" w:color="auto"/>
              </w:divBdr>
              <w:divsChild>
                <w:div w:id="390150972">
                  <w:marLeft w:val="0"/>
                  <w:marRight w:val="0"/>
                  <w:marTop w:val="0"/>
                  <w:marBottom w:val="0"/>
                  <w:divBdr>
                    <w:top w:val="none" w:sz="0" w:space="0" w:color="auto"/>
                    <w:left w:val="none" w:sz="0" w:space="0" w:color="auto"/>
                    <w:bottom w:val="none" w:sz="0" w:space="0" w:color="auto"/>
                    <w:right w:val="none" w:sz="0" w:space="0" w:color="auto"/>
                  </w:divBdr>
                  <w:divsChild>
                    <w:div w:id="1509785162">
                      <w:marLeft w:val="0"/>
                      <w:marRight w:val="0"/>
                      <w:marTop w:val="0"/>
                      <w:marBottom w:val="0"/>
                      <w:divBdr>
                        <w:top w:val="none" w:sz="0" w:space="0" w:color="auto"/>
                        <w:left w:val="none" w:sz="0" w:space="0" w:color="auto"/>
                        <w:bottom w:val="none" w:sz="0" w:space="0" w:color="auto"/>
                        <w:right w:val="none" w:sz="0" w:space="0" w:color="auto"/>
                      </w:divBdr>
                      <w:divsChild>
                        <w:div w:id="965156108">
                          <w:marLeft w:val="0"/>
                          <w:marRight w:val="0"/>
                          <w:marTop w:val="0"/>
                          <w:marBottom w:val="0"/>
                          <w:divBdr>
                            <w:top w:val="none" w:sz="0" w:space="0" w:color="auto"/>
                            <w:left w:val="none" w:sz="0" w:space="0" w:color="auto"/>
                            <w:bottom w:val="none" w:sz="0" w:space="0" w:color="auto"/>
                            <w:right w:val="none" w:sz="0" w:space="0" w:color="auto"/>
                          </w:divBdr>
                          <w:divsChild>
                            <w:div w:id="707413382">
                              <w:marLeft w:val="0"/>
                              <w:marRight w:val="0"/>
                              <w:marTop w:val="0"/>
                              <w:marBottom w:val="0"/>
                              <w:divBdr>
                                <w:top w:val="none" w:sz="0" w:space="0" w:color="auto"/>
                                <w:left w:val="none" w:sz="0" w:space="0" w:color="auto"/>
                                <w:bottom w:val="none" w:sz="0" w:space="0" w:color="auto"/>
                                <w:right w:val="none" w:sz="0" w:space="0" w:color="auto"/>
                              </w:divBdr>
                              <w:divsChild>
                                <w:div w:id="173762899">
                                  <w:marLeft w:val="0"/>
                                  <w:marRight w:val="0"/>
                                  <w:marTop w:val="0"/>
                                  <w:marBottom w:val="0"/>
                                  <w:divBdr>
                                    <w:top w:val="none" w:sz="0" w:space="0" w:color="auto"/>
                                    <w:left w:val="none" w:sz="0" w:space="0" w:color="auto"/>
                                    <w:bottom w:val="none" w:sz="0" w:space="0" w:color="auto"/>
                                    <w:right w:val="none" w:sz="0" w:space="0" w:color="auto"/>
                                  </w:divBdr>
                                  <w:divsChild>
                                    <w:div w:id="569001345">
                                      <w:marLeft w:val="0"/>
                                      <w:marRight w:val="0"/>
                                      <w:marTop w:val="0"/>
                                      <w:marBottom w:val="0"/>
                                      <w:divBdr>
                                        <w:top w:val="none" w:sz="0" w:space="0" w:color="auto"/>
                                        <w:left w:val="none" w:sz="0" w:space="0" w:color="auto"/>
                                        <w:bottom w:val="none" w:sz="0" w:space="0" w:color="auto"/>
                                        <w:right w:val="none" w:sz="0" w:space="0" w:color="auto"/>
                                      </w:divBdr>
                                      <w:divsChild>
                                        <w:div w:id="38229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5280508">
          <w:marLeft w:val="0"/>
          <w:marRight w:val="0"/>
          <w:marTop w:val="0"/>
          <w:marBottom w:val="0"/>
          <w:divBdr>
            <w:top w:val="none" w:sz="0" w:space="0" w:color="auto"/>
            <w:left w:val="none" w:sz="0" w:space="0" w:color="auto"/>
            <w:bottom w:val="none" w:sz="0" w:space="0" w:color="auto"/>
            <w:right w:val="none" w:sz="0" w:space="0" w:color="auto"/>
          </w:divBdr>
          <w:divsChild>
            <w:div w:id="940531444">
              <w:marLeft w:val="0"/>
              <w:marRight w:val="0"/>
              <w:marTop w:val="0"/>
              <w:marBottom w:val="0"/>
              <w:divBdr>
                <w:top w:val="none" w:sz="0" w:space="0" w:color="auto"/>
                <w:left w:val="none" w:sz="0" w:space="0" w:color="auto"/>
                <w:bottom w:val="none" w:sz="0" w:space="0" w:color="auto"/>
                <w:right w:val="none" w:sz="0" w:space="0" w:color="auto"/>
              </w:divBdr>
              <w:divsChild>
                <w:div w:id="166412127">
                  <w:marLeft w:val="0"/>
                  <w:marRight w:val="0"/>
                  <w:marTop w:val="0"/>
                  <w:marBottom w:val="0"/>
                  <w:divBdr>
                    <w:top w:val="none" w:sz="0" w:space="0" w:color="auto"/>
                    <w:left w:val="none" w:sz="0" w:space="0" w:color="auto"/>
                    <w:bottom w:val="none" w:sz="0" w:space="0" w:color="auto"/>
                    <w:right w:val="none" w:sz="0" w:space="0" w:color="auto"/>
                  </w:divBdr>
                  <w:divsChild>
                    <w:div w:id="197013144">
                      <w:marLeft w:val="0"/>
                      <w:marRight w:val="0"/>
                      <w:marTop w:val="0"/>
                      <w:marBottom w:val="0"/>
                      <w:divBdr>
                        <w:top w:val="none" w:sz="0" w:space="0" w:color="auto"/>
                        <w:left w:val="none" w:sz="0" w:space="0" w:color="auto"/>
                        <w:bottom w:val="none" w:sz="0" w:space="0" w:color="auto"/>
                        <w:right w:val="none" w:sz="0" w:space="0" w:color="auto"/>
                      </w:divBdr>
                      <w:divsChild>
                        <w:div w:id="1906376951">
                          <w:marLeft w:val="0"/>
                          <w:marRight w:val="0"/>
                          <w:marTop w:val="0"/>
                          <w:marBottom w:val="0"/>
                          <w:divBdr>
                            <w:top w:val="none" w:sz="0" w:space="0" w:color="auto"/>
                            <w:left w:val="none" w:sz="0" w:space="0" w:color="auto"/>
                            <w:bottom w:val="none" w:sz="0" w:space="0" w:color="auto"/>
                            <w:right w:val="none" w:sz="0" w:space="0" w:color="auto"/>
                          </w:divBdr>
                          <w:divsChild>
                            <w:div w:id="703335097">
                              <w:marLeft w:val="0"/>
                              <w:marRight w:val="0"/>
                              <w:marTop w:val="0"/>
                              <w:marBottom w:val="0"/>
                              <w:divBdr>
                                <w:top w:val="none" w:sz="0" w:space="0" w:color="auto"/>
                                <w:left w:val="none" w:sz="0" w:space="0" w:color="auto"/>
                                <w:bottom w:val="none" w:sz="0" w:space="0" w:color="auto"/>
                                <w:right w:val="none" w:sz="0" w:space="0" w:color="auto"/>
                              </w:divBdr>
                              <w:divsChild>
                                <w:div w:id="660740989">
                                  <w:marLeft w:val="0"/>
                                  <w:marRight w:val="0"/>
                                  <w:marTop w:val="0"/>
                                  <w:marBottom w:val="0"/>
                                  <w:divBdr>
                                    <w:top w:val="none" w:sz="0" w:space="0" w:color="auto"/>
                                    <w:left w:val="none" w:sz="0" w:space="0" w:color="auto"/>
                                    <w:bottom w:val="none" w:sz="0" w:space="0" w:color="auto"/>
                                    <w:right w:val="none" w:sz="0" w:space="0" w:color="auto"/>
                                  </w:divBdr>
                                  <w:divsChild>
                                    <w:div w:id="10338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80144897">
          <w:marLeft w:val="0"/>
          <w:marRight w:val="0"/>
          <w:marTop w:val="0"/>
          <w:marBottom w:val="0"/>
          <w:divBdr>
            <w:top w:val="none" w:sz="0" w:space="0" w:color="auto"/>
            <w:left w:val="none" w:sz="0" w:space="0" w:color="auto"/>
            <w:bottom w:val="none" w:sz="0" w:space="0" w:color="auto"/>
            <w:right w:val="none" w:sz="0" w:space="0" w:color="auto"/>
          </w:divBdr>
          <w:divsChild>
            <w:div w:id="857737301">
              <w:marLeft w:val="0"/>
              <w:marRight w:val="0"/>
              <w:marTop w:val="0"/>
              <w:marBottom w:val="0"/>
              <w:divBdr>
                <w:top w:val="none" w:sz="0" w:space="0" w:color="auto"/>
                <w:left w:val="none" w:sz="0" w:space="0" w:color="auto"/>
                <w:bottom w:val="none" w:sz="0" w:space="0" w:color="auto"/>
                <w:right w:val="none" w:sz="0" w:space="0" w:color="auto"/>
              </w:divBdr>
              <w:divsChild>
                <w:div w:id="979458289">
                  <w:marLeft w:val="0"/>
                  <w:marRight w:val="0"/>
                  <w:marTop w:val="0"/>
                  <w:marBottom w:val="0"/>
                  <w:divBdr>
                    <w:top w:val="none" w:sz="0" w:space="0" w:color="auto"/>
                    <w:left w:val="none" w:sz="0" w:space="0" w:color="auto"/>
                    <w:bottom w:val="none" w:sz="0" w:space="0" w:color="auto"/>
                    <w:right w:val="none" w:sz="0" w:space="0" w:color="auto"/>
                  </w:divBdr>
                  <w:divsChild>
                    <w:div w:id="39133781">
                      <w:marLeft w:val="0"/>
                      <w:marRight w:val="0"/>
                      <w:marTop w:val="0"/>
                      <w:marBottom w:val="0"/>
                      <w:divBdr>
                        <w:top w:val="none" w:sz="0" w:space="0" w:color="auto"/>
                        <w:left w:val="none" w:sz="0" w:space="0" w:color="auto"/>
                        <w:bottom w:val="none" w:sz="0" w:space="0" w:color="auto"/>
                        <w:right w:val="none" w:sz="0" w:space="0" w:color="auto"/>
                      </w:divBdr>
                      <w:divsChild>
                        <w:div w:id="1665819428">
                          <w:marLeft w:val="0"/>
                          <w:marRight w:val="0"/>
                          <w:marTop w:val="0"/>
                          <w:marBottom w:val="0"/>
                          <w:divBdr>
                            <w:top w:val="none" w:sz="0" w:space="0" w:color="auto"/>
                            <w:left w:val="none" w:sz="0" w:space="0" w:color="auto"/>
                            <w:bottom w:val="none" w:sz="0" w:space="0" w:color="auto"/>
                            <w:right w:val="none" w:sz="0" w:space="0" w:color="auto"/>
                          </w:divBdr>
                          <w:divsChild>
                            <w:div w:id="288514801">
                              <w:marLeft w:val="0"/>
                              <w:marRight w:val="0"/>
                              <w:marTop w:val="0"/>
                              <w:marBottom w:val="0"/>
                              <w:divBdr>
                                <w:top w:val="none" w:sz="0" w:space="0" w:color="auto"/>
                                <w:left w:val="none" w:sz="0" w:space="0" w:color="auto"/>
                                <w:bottom w:val="none" w:sz="0" w:space="0" w:color="auto"/>
                                <w:right w:val="none" w:sz="0" w:space="0" w:color="auto"/>
                              </w:divBdr>
                              <w:divsChild>
                                <w:div w:id="1357266638">
                                  <w:marLeft w:val="0"/>
                                  <w:marRight w:val="0"/>
                                  <w:marTop w:val="0"/>
                                  <w:marBottom w:val="0"/>
                                  <w:divBdr>
                                    <w:top w:val="none" w:sz="0" w:space="0" w:color="auto"/>
                                    <w:left w:val="none" w:sz="0" w:space="0" w:color="auto"/>
                                    <w:bottom w:val="none" w:sz="0" w:space="0" w:color="auto"/>
                                    <w:right w:val="none" w:sz="0" w:space="0" w:color="auto"/>
                                  </w:divBdr>
                                  <w:divsChild>
                                    <w:div w:id="473378501">
                                      <w:marLeft w:val="0"/>
                                      <w:marRight w:val="0"/>
                                      <w:marTop w:val="0"/>
                                      <w:marBottom w:val="0"/>
                                      <w:divBdr>
                                        <w:top w:val="none" w:sz="0" w:space="0" w:color="auto"/>
                                        <w:left w:val="none" w:sz="0" w:space="0" w:color="auto"/>
                                        <w:bottom w:val="none" w:sz="0" w:space="0" w:color="auto"/>
                                        <w:right w:val="none" w:sz="0" w:space="0" w:color="auto"/>
                                      </w:divBdr>
                                      <w:divsChild>
                                        <w:div w:id="40673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9044981">
          <w:marLeft w:val="0"/>
          <w:marRight w:val="0"/>
          <w:marTop w:val="0"/>
          <w:marBottom w:val="0"/>
          <w:divBdr>
            <w:top w:val="none" w:sz="0" w:space="0" w:color="auto"/>
            <w:left w:val="none" w:sz="0" w:space="0" w:color="auto"/>
            <w:bottom w:val="none" w:sz="0" w:space="0" w:color="auto"/>
            <w:right w:val="none" w:sz="0" w:space="0" w:color="auto"/>
          </w:divBdr>
          <w:divsChild>
            <w:div w:id="1749814017">
              <w:marLeft w:val="0"/>
              <w:marRight w:val="0"/>
              <w:marTop w:val="0"/>
              <w:marBottom w:val="0"/>
              <w:divBdr>
                <w:top w:val="none" w:sz="0" w:space="0" w:color="auto"/>
                <w:left w:val="none" w:sz="0" w:space="0" w:color="auto"/>
                <w:bottom w:val="none" w:sz="0" w:space="0" w:color="auto"/>
                <w:right w:val="none" w:sz="0" w:space="0" w:color="auto"/>
              </w:divBdr>
              <w:divsChild>
                <w:div w:id="5905306">
                  <w:marLeft w:val="0"/>
                  <w:marRight w:val="0"/>
                  <w:marTop w:val="0"/>
                  <w:marBottom w:val="0"/>
                  <w:divBdr>
                    <w:top w:val="none" w:sz="0" w:space="0" w:color="auto"/>
                    <w:left w:val="none" w:sz="0" w:space="0" w:color="auto"/>
                    <w:bottom w:val="none" w:sz="0" w:space="0" w:color="auto"/>
                    <w:right w:val="none" w:sz="0" w:space="0" w:color="auto"/>
                  </w:divBdr>
                  <w:divsChild>
                    <w:div w:id="35667479">
                      <w:marLeft w:val="0"/>
                      <w:marRight w:val="0"/>
                      <w:marTop w:val="0"/>
                      <w:marBottom w:val="0"/>
                      <w:divBdr>
                        <w:top w:val="none" w:sz="0" w:space="0" w:color="auto"/>
                        <w:left w:val="none" w:sz="0" w:space="0" w:color="auto"/>
                        <w:bottom w:val="none" w:sz="0" w:space="0" w:color="auto"/>
                        <w:right w:val="none" w:sz="0" w:space="0" w:color="auto"/>
                      </w:divBdr>
                      <w:divsChild>
                        <w:div w:id="598491414">
                          <w:marLeft w:val="0"/>
                          <w:marRight w:val="0"/>
                          <w:marTop w:val="0"/>
                          <w:marBottom w:val="0"/>
                          <w:divBdr>
                            <w:top w:val="none" w:sz="0" w:space="0" w:color="auto"/>
                            <w:left w:val="none" w:sz="0" w:space="0" w:color="auto"/>
                            <w:bottom w:val="none" w:sz="0" w:space="0" w:color="auto"/>
                            <w:right w:val="none" w:sz="0" w:space="0" w:color="auto"/>
                          </w:divBdr>
                          <w:divsChild>
                            <w:div w:id="1545946344">
                              <w:marLeft w:val="0"/>
                              <w:marRight w:val="0"/>
                              <w:marTop w:val="0"/>
                              <w:marBottom w:val="0"/>
                              <w:divBdr>
                                <w:top w:val="none" w:sz="0" w:space="0" w:color="auto"/>
                                <w:left w:val="none" w:sz="0" w:space="0" w:color="auto"/>
                                <w:bottom w:val="none" w:sz="0" w:space="0" w:color="auto"/>
                                <w:right w:val="none" w:sz="0" w:space="0" w:color="auto"/>
                              </w:divBdr>
                              <w:divsChild>
                                <w:div w:id="2049721398">
                                  <w:marLeft w:val="0"/>
                                  <w:marRight w:val="0"/>
                                  <w:marTop w:val="0"/>
                                  <w:marBottom w:val="0"/>
                                  <w:divBdr>
                                    <w:top w:val="none" w:sz="0" w:space="0" w:color="auto"/>
                                    <w:left w:val="none" w:sz="0" w:space="0" w:color="auto"/>
                                    <w:bottom w:val="none" w:sz="0" w:space="0" w:color="auto"/>
                                    <w:right w:val="none" w:sz="0" w:space="0" w:color="auto"/>
                                  </w:divBdr>
                                  <w:divsChild>
                                    <w:div w:id="1912696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6236637">
      <w:bodyDiv w:val="1"/>
      <w:marLeft w:val="0"/>
      <w:marRight w:val="0"/>
      <w:marTop w:val="0"/>
      <w:marBottom w:val="0"/>
      <w:divBdr>
        <w:top w:val="none" w:sz="0" w:space="0" w:color="auto"/>
        <w:left w:val="none" w:sz="0" w:space="0" w:color="auto"/>
        <w:bottom w:val="none" w:sz="0" w:space="0" w:color="auto"/>
        <w:right w:val="none" w:sz="0" w:space="0" w:color="auto"/>
      </w:divBdr>
      <w:divsChild>
        <w:div w:id="493035058">
          <w:marLeft w:val="0"/>
          <w:marRight w:val="0"/>
          <w:marTop w:val="0"/>
          <w:marBottom w:val="0"/>
          <w:divBdr>
            <w:top w:val="none" w:sz="0" w:space="0" w:color="auto"/>
            <w:left w:val="none" w:sz="0" w:space="0" w:color="auto"/>
            <w:bottom w:val="none" w:sz="0" w:space="0" w:color="auto"/>
            <w:right w:val="none" w:sz="0" w:space="0" w:color="auto"/>
          </w:divBdr>
          <w:divsChild>
            <w:div w:id="1325890282">
              <w:marLeft w:val="0"/>
              <w:marRight w:val="0"/>
              <w:marTop w:val="0"/>
              <w:marBottom w:val="0"/>
              <w:divBdr>
                <w:top w:val="none" w:sz="0" w:space="0" w:color="auto"/>
                <w:left w:val="none" w:sz="0" w:space="0" w:color="auto"/>
                <w:bottom w:val="none" w:sz="0" w:space="0" w:color="auto"/>
                <w:right w:val="none" w:sz="0" w:space="0" w:color="auto"/>
              </w:divBdr>
              <w:divsChild>
                <w:div w:id="750927034">
                  <w:marLeft w:val="0"/>
                  <w:marRight w:val="0"/>
                  <w:marTop w:val="0"/>
                  <w:marBottom w:val="0"/>
                  <w:divBdr>
                    <w:top w:val="none" w:sz="0" w:space="0" w:color="auto"/>
                    <w:left w:val="none" w:sz="0" w:space="0" w:color="auto"/>
                    <w:bottom w:val="none" w:sz="0" w:space="0" w:color="auto"/>
                    <w:right w:val="none" w:sz="0" w:space="0" w:color="auto"/>
                  </w:divBdr>
                  <w:divsChild>
                    <w:div w:id="1683046709">
                      <w:marLeft w:val="0"/>
                      <w:marRight w:val="0"/>
                      <w:marTop w:val="0"/>
                      <w:marBottom w:val="0"/>
                      <w:divBdr>
                        <w:top w:val="none" w:sz="0" w:space="0" w:color="auto"/>
                        <w:left w:val="none" w:sz="0" w:space="0" w:color="auto"/>
                        <w:bottom w:val="none" w:sz="0" w:space="0" w:color="auto"/>
                        <w:right w:val="none" w:sz="0" w:space="0" w:color="auto"/>
                      </w:divBdr>
                      <w:divsChild>
                        <w:div w:id="1804149635">
                          <w:marLeft w:val="0"/>
                          <w:marRight w:val="0"/>
                          <w:marTop w:val="0"/>
                          <w:marBottom w:val="0"/>
                          <w:divBdr>
                            <w:top w:val="none" w:sz="0" w:space="0" w:color="auto"/>
                            <w:left w:val="none" w:sz="0" w:space="0" w:color="auto"/>
                            <w:bottom w:val="none" w:sz="0" w:space="0" w:color="auto"/>
                            <w:right w:val="none" w:sz="0" w:space="0" w:color="auto"/>
                          </w:divBdr>
                          <w:divsChild>
                            <w:div w:id="1586450150">
                              <w:marLeft w:val="0"/>
                              <w:marRight w:val="0"/>
                              <w:marTop w:val="0"/>
                              <w:marBottom w:val="0"/>
                              <w:divBdr>
                                <w:top w:val="none" w:sz="0" w:space="0" w:color="auto"/>
                                <w:left w:val="none" w:sz="0" w:space="0" w:color="auto"/>
                                <w:bottom w:val="none" w:sz="0" w:space="0" w:color="auto"/>
                                <w:right w:val="none" w:sz="0" w:space="0" w:color="auto"/>
                              </w:divBdr>
                              <w:divsChild>
                                <w:div w:id="1469200504">
                                  <w:marLeft w:val="0"/>
                                  <w:marRight w:val="0"/>
                                  <w:marTop w:val="0"/>
                                  <w:marBottom w:val="0"/>
                                  <w:divBdr>
                                    <w:top w:val="none" w:sz="0" w:space="0" w:color="auto"/>
                                    <w:left w:val="none" w:sz="0" w:space="0" w:color="auto"/>
                                    <w:bottom w:val="none" w:sz="0" w:space="0" w:color="auto"/>
                                    <w:right w:val="none" w:sz="0" w:space="0" w:color="auto"/>
                                  </w:divBdr>
                                  <w:divsChild>
                                    <w:div w:id="223487318">
                                      <w:marLeft w:val="0"/>
                                      <w:marRight w:val="0"/>
                                      <w:marTop w:val="0"/>
                                      <w:marBottom w:val="0"/>
                                      <w:divBdr>
                                        <w:top w:val="none" w:sz="0" w:space="0" w:color="auto"/>
                                        <w:left w:val="none" w:sz="0" w:space="0" w:color="auto"/>
                                        <w:bottom w:val="none" w:sz="0" w:space="0" w:color="auto"/>
                                        <w:right w:val="none" w:sz="0" w:space="0" w:color="auto"/>
                                      </w:divBdr>
                                      <w:divsChild>
                                        <w:div w:id="146624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3114358">
          <w:marLeft w:val="0"/>
          <w:marRight w:val="0"/>
          <w:marTop w:val="0"/>
          <w:marBottom w:val="0"/>
          <w:divBdr>
            <w:top w:val="none" w:sz="0" w:space="0" w:color="auto"/>
            <w:left w:val="none" w:sz="0" w:space="0" w:color="auto"/>
            <w:bottom w:val="none" w:sz="0" w:space="0" w:color="auto"/>
            <w:right w:val="none" w:sz="0" w:space="0" w:color="auto"/>
          </w:divBdr>
          <w:divsChild>
            <w:div w:id="1266186644">
              <w:marLeft w:val="0"/>
              <w:marRight w:val="0"/>
              <w:marTop w:val="0"/>
              <w:marBottom w:val="0"/>
              <w:divBdr>
                <w:top w:val="none" w:sz="0" w:space="0" w:color="auto"/>
                <w:left w:val="none" w:sz="0" w:space="0" w:color="auto"/>
                <w:bottom w:val="none" w:sz="0" w:space="0" w:color="auto"/>
                <w:right w:val="none" w:sz="0" w:space="0" w:color="auto"/>
              </w:divBdr>
              <w:divsChild>
                <w:div w:id="195896314">
                  <w:marLeft w:val="0"/>
                  <w:marRight w:val="0"/>
                  <w:marTop w:val="0"/>
                  <w:marBottom w:val="0"/>
                  <w:divBdr>
                    <w:top w:val="none" w:sz="0" w:space="0" w:color="auto"/>
                    <w:left w:val="none" w:sz="0" w:space="0" w:color="auto"/>
                    <w:bottom w:val="none" w:sz="0" w:space="0" w:color="auto"/>
                    <w:right w:val="none" w:sz="0" w:space="0" w:color="auto"/>
                  </w:divBdr>
                  <w:divsChild>
                    <w:div w:id="846020212">
                      <w:marLeft w:val="0"/>
                      <w:marRight w:val="0"/>
                      <w:marTop w:val="0"/>
                      <w:marBottom w:val="0"/>
                      <w:divBdr>
                        <w:top w:val="none" w:sz="0" w:space="0" w:color="auto"/>
                        <w:left w:val="none" w:sz="0" w:space="0" w:color="auto"/>
                        <w:bottom w:val="none" w:sz="0" w:space="0" w:color="auto"/>
                        <w:right w:val="none" w:sz="0" w:space="0" w:color="auto"/>
                      </w:divBdr>
                      <w:divsChild>
                        <w:div w:id="170028671">
                          <w:marLeft w:val="0"/>
                          <w:marRight w:val="0"/>
                          <w:marTop w:val="0"/>
                          <w:marBottom w:val="0"/>
                          <w:divBdr>
                            <w:top w:val="none" w:sz="0" w:space="0" w:color="auto"/>
                            <w:left w:val="none" w:sz="0" w:space="0" w:color="auto"/>
                            <w:bottom w:val="none" w:sz="0" w:space="0" w:color="auto"/>
                            <w:right w:val="none" w:sz="0" w:space="0" w:color="auto"/>
                          </w:divBdr>
                          <w:divsChild>
                            <w:div w:id="952984123">
                              <w:marLeft w:val="0"/>
                              <w:marRight w:val="0"/>
                              <w:marTop w:val="0"/>
                              <w:marBottom w:val="0"/>
                              <w:divBdr>
                                <w:top w:val="none" w:sz="0" w:space="0" w:color="auto"/>
                                <w:left w:val="none" w:sz="0" w:space="0" w:color="auto"/>
                                <w:bottom w:val="none" w:sz="0" w:space="0" w:color="auto"/>
                                <w:right w:val="none" w:sz="0" w:space="0" w:color="auto"/>
                              </w:divBdr>
                              <w:divsChild>
                                <w:div w:id="382752532">
                                  <w:marLeft w:val="0"/>
                                  <w:marRight w:val="0"/>
                                  <w:marTop w:val="0"/>
                                  <w:marBottom w:val="0"/>
                                  <w:divBdr>
                                    <w:top w:val="none" w:sz="0" w:space="0" w:color="auto"/>
                                    <w:left w:val="none" w:sz="0" w:space="0" w:color="auto"/>
                                    <w:bottom w:val="none" w:sz="0" w:space="0" w:color="auto"/>
                                    <w:right w:val="none" w:sz="0" w:space="0" w:color="auto"/>
                                  </w:divBdr>
                                  <w:divsChild>
                                    <w:div w:id="165355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5762769">
          <w:marLeft w:val="0"/>
          <w:marRight w:val="0"/>
          <w:marTop w:val="0"/>
          <w:marBottom w:val="0"/>
          <w:divBdr>
            <w:top w:val="none" w:sz="0" w:space="0" w:color="auto"/>
            <w:left w:val="none" w:sz="0" w:space="0" w:color="auto"/>
            <w:bottom w:val="none" w:sz="0" w:space="0" w:color="auto"/>
            <w:right w:val="none" w:sz="0" w:space="0" w:color="auto"/>
          </w:divBdr>
          <w:divsChild>
            <w:div w:id="1057626046">
              <w:marLeft w:val="0"/>
              <w:marRight w:val="0"/>
              <w:marTop w:val="0"/>
              <w:marBottom w:val="0"/>
              <w:divBdr>
                <w:top w:val="none" w:sz="0" w:space="0" w:color="auto"/>
                <w:left w:val="none" w:sz="0" w:space="0" w:color="auto"/>
                <w:bottom w:val="none" w:sz="0" w:space="0" w:color="auto"/>
                <w:right w:val="none" w:sz="0" w:space="0" w:color="auto"/>
              </w:divBdr>
              <w:divsChild>
                <w:div w:id="867453565">
                  <w:marLeft w:val="0"/>
                  <w:marRight w:val="0"/>
                  <w:marTop w:val="0"/>
                  <w:marBottom w:val="0"/>
                  <w:divBdr>
                    <w:top w:val="none" w:sz="0" w:space="0" w:color="auto"/>
                    <w:left w:val="none" w:sz="0" w:space="0" w:color="auto"/>
                    <w:bottom w:val="none" w:sz="0" w:space="0" w:color="auto"/>
                    <w:right w:val="none" w:sz="0" w:space="0" w:color="auto"/>
                  </w:divBdr>
                  <w:divsChild>
                    <w:div w:id="456685437">
                      <w:marLeft w:val="0"/>
                      <w:marRight w:val="0"/>
                      <w:marTop w:val="0"/>
                      <w:marBottom w:val="0"/>
                      <w:divBdr>
                        <w:top w:val="none" w:sz="0" w:space="0" w:color="auto"/>
                        <w:left w:val="none" w:sz="0" w:space="0" w:color="auto"/>
                        <w:bottom w:val="none" w:sz="0" w:space="0" w:color="auto"/>
                        <w:right w:val="none" w:sz="0" w:space="0" w:color="auto"/>
                      </w:divBdr>
                      <w:divsChild>
                        <w:div w:id="1947997913">
                          <w:marLeft w:val="0"/>
                          <w:marRight w:val="0"/>
                          <w:marTop w:val="0"/>
                          <w:marBottom w:val="0"/>
                          <w:divBdr>
                            <w:top w:val="none" w:sz="0" w:space="0" w:color="auto"/>
                            <w:left w:val="none" w:sz="0" w:space="0" w:color="auto"/>
                            <w:bottom w:val="none" w:sz="0" w:space="0" w:color="auto"/>
                            <w:right w:val="none" w:sz="0" w:space="0" w:color="auto"/>
                          </w:divBdr>
                          <w:divsChild>
                            <w:div w:id="423115796">
                              <w:marLeft w:val="0"/>
                              <w:marRight w:val="0"/>
                              <w:marTop w:val="0"/>
                              <w:marBottom w:val="0"/>
                              <w:divBdr>
                                <w:top w:val="none" w:sz="0" w:space="0" w:color="auto"/>
                                <w:left w:val="none" w:sz="0" w:space="0" w:color="auto"/>
                                <w:bottom w:val="none" w:sz="0" w:space="0" w:color="auto"/>
                                <w:right w:val="none" w:sz="0" w:space="0" w:color="auto"/>
                              </w:divBdr>
                              <w:divsChild>
                                <w:div w:id="2056929926">
                                  <w:marLeft w:val="0"/>
                                  <w:marRight w:val="0"/>
                                  <w:marTop w:val="0"/>
                                  <w:marBottom w:val="0"/>
                                  <w:divBdr>
                                    <w:top w:val="none" w:sz="0" w:space="0" w:color="auto"/>
                                    <w:left w:val="none" w:sz="0" w:space="0" w:color="auto"/>
                                    <w:bottom w:val="none" w:sz="0" w:space="0" w:color="auto"/>
                                    <w:right w:val="none" w:sz="0" w:space="0" w:color="auto"/>
                                  </w:divBdr>
                                  <w:divsChild>
                                    <w:div w:id="979119527">
                                      <w:marLeft w:val="0"/>
                                      <w:marRight w:val="0"/>
                                      <w:marTop w:val="0"/>
                                      <w:marBottom w:val="0"/>
                                      <w:divBdr>
                                        <w:top w:val="none" w:sz="0" w:space="0" w:color="auto"/>
                                        <w:left w:val="none" w:sz="0" w:space="0" w:color="auto"/>
                                        <w:bottom w:val="none" w:sz="0" w:space="0" w:color="auto"/>
                                        <w:right w:val="none" w:sz="0" w:space="0" w:color="auto"/>
                                      </w:divBdr>
                                      <w:divsChild>
                                        <w:div w:id="84151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414873">
          <w:marLeft w:val="0"/>
          <w:marRight w:val="0"/>
          <w:marTop w:val="0"/>
          <w:marBottom w:val="0"/>
          <w:divBdr>
            <w:top w:val="none" w:sz="0" w:space="0" w:color="auto"/>
            <w:left w:val="none" w:sz="0" w:space="0" w:color="auto"/>
            <w:bottom w:val="none" w:sz="0" w:space="0" w:color="auto"/>
            <w:right w:val="none" w:sz="0" w:space="0" w:color="auto"/>
          </w:divBdr>
          <w:divsChild>
            <w:div w:id="932862389">
              <w:marLeft w:val="0"/>
              <w:marRight w:val="0"/>
              <w:marTop w:val="0"/>
              <w:marBottom w:val="0"/>
              <w:divBdr>
                <w:top w:val="none" w:sz="0" w:space="0" w:color="auto"/>
                <w:left w:val="none" w:sz="0" w:space="0" w:color="auto"/>
                <w:bottom w:val="none" w:sz="0" w:space="0" w:color="auto"/>
                <w:right w:val="none" w:sz="0" w:space="0" w:color="auto"/>
              </w:divBdr>
              <w:divsChild>
                <w:div w:id="1755665001">
                  <w:marLeft w:val="0"/>
                  <w:marRight w:val="0"/>
                  <w:marTop w:val="0"/>
                  <w:marBottom w:val="0"/>
                  <w:divBdr>
                    <w:top w:val="none" w:sz="0" w:space="0" w:color="auto"/>
                    <w:left w:val="none" w:sz="0" w:space="0" w:color="auto"/>
                    <w:bottom w:val="none" w:sz="0" w:space="0" w:color="auto"/>
                    <w:right w:val="none" w:sz="0" w:space="0" w:color="auto"/>
                  </w:divBdr>
                  <w:divsChild>
                    <w:div w:id="583731557">
                      <w:marLeft w:val="0"/>
                      <w:marRight w:val="0"/>
                      <w:marTop w:val="0"/>
                      <w:marBottom w:val="0"/>
                      <w:divBdr>
                        <w:top w:val="none" w:sz="0" w:space="0" w:color="auto"/>
                        <w:left w:val="none" w:sz="0" w:space="0" w:color="auto"/>
                        <w:bottom w:val="none" w:sz="0" w:space="0" w:color="auto"/>
                        <w:right w:val="none" w:sz="0" w:space="0" w:color="auto"/>
                      </w:divBdr>
                      <w:divsChild>
                        <w:div w:id="1478493906">
                          <w:marLeft w:val="0"/>
                          <w:marRight w:val="0"/>
                          <w:marTop w:val="0"/>
                          <w:marBottom w:val="0"/>
                          <w:divBdr>
                            <w:top w:val="none" w:sz="0" w:space="0" w:color="auto"/>
                            <w:left w:val="none" w:sz="0" w:space="0" w:color="auto"/>
                            <w:bottom w:val="none" w:sz="0" w:space="0" w:color="auto"/>
                            <w:right w:val="none" w:sz="0" w:space="0" w:color="auto"/>
                          </w:divBdr>
                          <w:divsChild>
                            <w:div w:id="1911961643">
                              <w:marLeft w:val="0"/>
                              <w:marRight w:val="0"/>
                              <w:marTop w:val="0"/>
                              <w:marBottom w:val="0"/>
                              <w:divBdr>
                                <w:top w:val="none" w:sz="0" w:space="0" w:color="auto"/>
                                <w:left w:val="none" w:sz="0" w:space="0" w:color="auto"/>
                                <w:bottom w:val="none" w:sz="0" w:space="0" w:color="auto"/>
                                <w:right w:val="none" w:sz="0" w:space="0" w:color="auto"/>
                              </w:divBdr>
                              <w:divsChild>
                                <w:div w:id="798260299">
                                  <w:marLeft w:val="0"/>
                                  <w:marRight w:val="0"/>
                                  <w:marTop w:val="0"/>
                                  <w:marBottom w:val="0"/>
                                  <w:divBdr>
                                    <w:top w:val="none" w:sz="0" w:space="0" w:color="auto"/>
                                    <w:left w:val="none" w:sz="0" w:space="0" w:color="auto"/>
                                    <w:bottom w:val="none" w:sz="0" w:space="0" w:color="auto"/>
                                    <w:right w:val="none" w:sz="0" w:space="0" w:color="auto"/>
                                  </w:divBdr>
                                  <w:divsChild>
                                    <w:div w:id="1228491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3115934">
          <w:marLeft w:val="0"/>
          <w:marRight w:val="0"/>
          <w:marTop w:val="0"/>
          <w:marBottom w:val="0"/>
          <w:divBdr>
            <w:top w:val="none" w:sz="0" w:space="0" w:color="auto"/>
            <w:left w:val="none" w:sz="0" w:space="0" w:color="auto"/>
            <w:bottom w:val="none" w:sz="0" w:space="0" w:color="auto"/>
            <w:right w:val="none" w:sz="0" w:space="0" w:color="auto"/>
          </w:divBdr>
          <w:divsChild>
            <w:div w:id="1409769338">
              <w:marLeft w:val="0"/>
              <w:marRight w:val="0"/>
              <w:marTop w:val="0"/>
              <w:marBottom w:val="0"/>
              <w:divBdr>
                <w:top w:val="none" w:sz="0" w:space="0" w:color="auto"/>
                <w:left w:val="none" w:sz="0" w:space="0" w:color="auto"/>
                <w:bottom w:val="none" w:sz="0" w:space="0" w:color="auto"/>
                <w:right w:val="none" w:sz="0" w:space="0" w:color="auto"/>
              </w:divBdr>
              <w:divsChild>
                <w:div w:id="1474908535">
                  <w:marLeft w:val="0"/>
                  <w:marRight w:val="0"/>
                  <w:marTop w:val="0"/>
                  <w:marBottom w:val="0"/>
                  <w:divBdr>
                    <w:top w:val="none" w:sz="0" w:space="0" w:color="auto"/>
                    <w:left w:val="none" w:sz="0" w:space="0" w:color="auto"/>
                    <w:bottom w:val="none" w:sz="0" w:space="0" w:color="auto"/>
                    <w:right w:val="none" w:sz="0" w:space="0" w:color="auto"/>
                  </w:divBdr>
                  <w:divsChild>
                    <w:div w:id="971709030">
                      <w:marLeft w:val="0"/>
                      <w:marRight w:val="0"/>
                      <w:marTop w:val="0"/>
                      <w:marBottom w:val="0"/>
                      <w:divBdr>
                        <w:top w:val="none" w:sz="0" w:space="0" w:color="auto"/>
                        <w:left w:val="none" w:sz="0" w:space="0" w:color="auto"/>
                        <w:bottom w:val="none" w:sz="0" w:space="0" w:color="auto"/>
                        <w:right w:val="none" w:sz="0" w:space="0" w:color="auto"/>
                      </w:divBdr>
                      <w:divsChild>
                        <w:div w:id="532572766">
                          <w:marLeft w:val="0"/>
                          <w:marRight w:val="0"/>
                          <w:marTop w:val="0"/>
                          <w:marBottom w:val="0"/>
                          <w:divBdr>
                            <w:top w:val="none" w:sz="0" w:space="0" w:color="auto"/>
                            <w:left w:val="none" w:sz="0" w:space="0" w:color="auto"/>
                            <w:bottom w:val="none" w:sz="0" w:space="0" w:color="auto"/>
                            <w:right w:val="none" w:sz="0" w:space="0" w:color="auto"/>
                          </w:divBdr>
                          <w:divsChild>
                            <w:div w:id="574710208">
                              <w:marLeft w:val="0"/>
                              <w:marRight w:val="0"/>
                              <w:marTop w:val="0"/>
                              <w:marBottom w:val="0"/>
                              <w:divBdr>
                                <w:top w:val="none" w:sz="0" w:space="0" w:color="auto"/>
                                <w:left w:val="none" w:sz="0" w:space="0" w:color="auto"/>
                                <w:bottom w:val="none" w:sz="0" w:space="0" w:color="auto"/>
                                <w:right w:val="none" w:sz="0" w:space="0" w:color="auto"/>
                              </w:divBdr>
                              <w:divsChild>
                                <w:div w:id="235365744">
                                  <w:marLeft w:val="0"/>
                                  <w:marRight w:val="0"/>
                                  <w:marTop w:val="0"/>
                                  <w:marBottom w:val="0"/>
                                  <w:divBdr>
                                    <w:top w:val="none" w:sz="0" w:space="0" w:color="auto"/>
                                    <w:left w:val="none" w:sz="0" w:space="0" w:color="auto"/>
                                    <w:bottom w:val="none" w:sz="0" w:space="0" w:color="auto"/>
                                    <w:right w:val="none" w:sz="0" w:space="0" w:color="auto"/>
                                  </w:divBdr>
                                  <w:divsChild>
                                    <w:div w:id="674572638">
                                      <w:marLeft w:val="0"/>
                                      <w:marRight w:val="0"/>
                                      <w:marTop w:val="0"/>
                                      <w:marBottom w:val="0"/>
                                      <w:divBdr>
                                        <w:top w:val="none" w:sz="0" w:space="0" w:color="auto"/>
                                        <w:left w:val="none" w:sz="0" w:space="0" w:color="auto"/>
                                        <w:bottom w:val="none" w:sz="0" w:space="0" w:color="auto"/>
                                        <w:right w:val="none" w:sz="0" w:space="0" w:color="auto"/>
                                      </w:divBdr>
                                      <w:divsChild>
                                        <w:div w:id="140937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1688452">
          <w:marLeft w:val="0"/>
          <w:marRight w:val="0"/>
          <w:marTop w:val="0"/>
          <w:marBottom w:val="0"/>
          <w:divBdr>
            <w:top w:val="none" w:sz="0" w:space="0" w:color="auto"/>
            <w:left w:val="none" w:sz="0" w:space="0" w:color="auto"/>
            <w:bottom w:val="none" w:sz="0" w:space="0" w:color="auto"/>
            <w:right w:val="none" w:sz="0" w:space="0" w:color="auto"/>
          </w:divBdr>
          <w:divsChild>
            <w:div w:id="1968465333">
              <w:marLeft w:val="0"/>
              <w:marRight w:val="0"/>
              <w:marTop w:val="0"/>
              <w:marBottom w:val="0"/>
              <w:divBdr>
                <w:top w:val="none" w:sz="0" w:space="0" w:color="auto"/>
                <w:left w:val="none" w:sz="0" w:space="0" w:color="auto"/>
                <w:bottom w:val="none" w:sz="0" w:space="0" w:color="auto"/>
                <w:right w:val="none" w:sz="0" w:space="0" w:color="auto"/>
              </w:divBdr>
              <w:divsChild>
                <w:div w:id="533466940">
                  <w:marLeft w:val="0"/>
                  <w:marRight w:val="0"/>
                  <w:marTop w:val="0"/>
                  <w:marBottom w:val="0"/>
                  <w:divBdr>
                    <w:top w:val="none" w:sz="0" w:space="0" w:color="auto"/>
                    <w:left w:val="none" w:sz="0" w:space="0" w:color="auto"/>
                    <w:bottom w:val="none" w:sz="0" w:space="0" w:color="auto"/>
                    <w:right w:val="none" w:sz="0" w:space="0" w:color="auto"/>
                  </w:divBdr>
                  <w:divsChild>
                    <w:div w:id="1231503152">
                      <w:marLeft w:val="0"/>
                      <w:marRight w:val="0"/>
                      <w:marTop w:val="0"/>
                      <w:marBottom w:val="0"/>
                      <w:divBdr>
                        <w:top w:val="none" w:sz="0" w:space="0" w:color="auto"/>
                        <w:left w:val="none" w:sz="0" w:space="0" w:color="auto"/>
                        <w:bottom w:val="none" w:sz="0" w:space="0" w:color="auto"/>
                        <w:right w:val="none" w:sz="0" w:space="0" w:color="auto"/>
                      </w:divBdr>
                      <w:divsChild>
                        <w:div w:id="1264413432">
                          <w:marLeft w:val="0"/>
                          <w:marRight w:val="0"/>
                          <w:marTop w:val="0"/>
                          <w:marBottom w:val="0"/>
                          <w:divBdr>
                            <w:top w:val="none" w:sz="0" w:space="0" w:color="auto"/>
                            <w:left w:val="none" w:sz="0" w:space="0" w:color="auto"/>
                            <w:bottom w:val="none" w:sz="0" w:space="0" w:color="auto"/>
                            <w:right w:val="none" w:sz="0" w:space="0" w:color="auto"/>
                          </w:divBdr>
                          <w:divsChild>
                            <w:div w:id="1332296960">
                              <w:marLeft w:val="0"/>
                              <w:marRight w:val="0"/>
                              <w:marTop w:val="0"/>
                              <w:marBottom w:val="0"/>
                              <w:divBdr>
                                <w:top w:val="none" w:sz="0" w:space="0" w:color="auto"/>
                                <w:left w:val="none" w:sz="0" w:space="0" w:color="auto"/>
                                <w:bottom w:val="none" w:sz="0" w:space="0" w:color="auto"/>
                                <w:right w:val="none" w:sz="0" w:space="0" w:color="auto"/>
                              </w:divBdr>
                              <w:divsChild>
                                <w:div w:id="1336103837">
                                  <w:marLeft w:val="0"/>
                                  <w:marRight w:val="0"/>
                                  <w:marTop w:val="0"/>
                                  <w:marBottom w:val="0"/>
                                  <w:divBdr>
                                    <w:top w:val="none" w:sz="0" w:space="0" w:color="auto"/>
                                    <w:left w:val="none" w:sz="0" w:space="0" w:color="auto"/>
                                    <w:bottom w:val="none" w:sz="0" w:space="0" w:color="auto"/>
                                    <w:right w:val="none" w:sz="0" w:space="0" w:color="auto"/>
                                  </w:divBdr>
                                  <w:divsChild>
                                    <w:div w:id="20054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6414619">
          <w:marLeft w:val="0"/>
          <w:marRight w:val="0"/>
          <w:marTop w:val="0"/>
          <w:marBottom w:val="0"/>
          <w:divBdr>
            <w:top w:val="none" w:sz="0" w:space="0" w:color="auto"/>
            <w:left w:val="none" w:sz="0" w:space="0" w:color="auto"/>
            <w:bottom w:val="none" w:sz="0" w:space="0" w:color="auto"/>
            <w:right w:val="none" w:sz="0" w:space="0" w:color="auto"/>
          </w:divBdr>
          <w:divsChild>
            <w:div w:id="1607153485">
              <w:marLeft w:val="0"/>
              <w:marRight w:val="0"/>
              <w:marTop w:val="0"/>
              <w:marBottom w:val="0"/>
              <w:divBdr>
                <w:top w:val="none" w:sz="0" w:space="0" w:color="auto"/>
                <w:left w:val="none" w:sz="0" w:space="0" w:color="auto"/>
                <w:bottom w:val="none" w:sz="0" w:space="0" w:color="auto"/>
                <w:right w:val="none" w:sz="0" w:space="0" w:color="auto"/>
              </w:divBdr>
              <w:divsChild>
                <w:div w:id="217589175">
                  <w:marLeft w:val="0"/>
                  <w:marRight w:val="0"/>
                  <w:marTop w:val="0"/>
                  <w:marBottom w:val="0"/>
                  <w:divBdr>
                    <w:top w:val="none" w:sz="0" w:space="0" w:color="auto"/>
                    <w:left w:val="none" w:sz="0" w:space="0" w:color="auto"/>
                    <w:bottom w:val="none" w:sz="0" w:space="0" w:color="auto"/>
                    <w:right w:val="none" w:sz="0" w:space="0" w:color="auto"/>
                  </w:divBdr>
                  <w:divsChild>
                    <w:div w:id="1672023441">
                      <w:marLeft w:val="0"/>
                      <w:marRight w:val="0"/>
                      <w:marTop w:val="0"/>
                      <w:marBottom w:val="0"/>
                      <w:divBdr>
                        <w:top w:val="none" w:sz="0" w:space="0" w:color="auto"/>
                        <w:left w:val="none" w:sz="0" w:space="0" w:color="auto"/>
                        <w:bottom w:val="none" w:sz="0" w:space="0" w:color="auto"/>
                        <w:right w:val="none" w:sz="0" w:space="0" w:color="auto"/>
                      </w:divBdr>
                      <w:divsChild>
                        <w:div w:id="1926257863">
                          <w:marLeft w:val="0"/>
                          <w:marRight w:val="0"/>
                          <w:marTop w:val="0"/>
                          <w:marBottom w:val="0"/>
                          <w:divBdr>
                            <w:top w:val="none" w:sz="0" w:space="0" w:color="auto"/>
                            <w:left w:val="none" w:sz="0" w:space="0" w:color="auto"/>
                            <w:bottom w:val="none" w:sz="0" w:space="0" w:color="auto"/>
                            <w:right w:val="none" w:sz="0" w:space="0" w:color="auto"/>
                          </w:divBdr>
                          <w:divsChild>
                            <w:div w:id="1939439094">
                              <w:marLeft w:val="0"/>
                              <w:marRight w:val="0"/>
                              <w:marTop w:val="0"/>
                              <w:marBottom w:val="0"/>
                              <w:divBdr>
                                <w:top w:val="none" w:sz="0" w:space="0" w:color="auto"/>
                                <w:left w:val="none" w:sz="0" w:space="0" w:color="auto"/>
                                <w:bottom w:val="none" w:sz="0" w:space="0" w:color="auto"/>
                                <w:right w:val="none" w:sz="0" w:space="0" w:color="auto"/>
                              </w:divBdr>
                              <w:divsChild>
                                <w:div w:id="2081561745">
                                  <w:marLeft w:val="0"/>
                                  <w:marRight w:val="0"/>
                                  <w:marTop w:val="0"/>
                                  <w:marBottom w:val="0"/>
                                  <w:divBdr>
                                    <w:top w:val="none" w:sz="0" w:space="0" w:color="auto"/>
                                    <w:left w:val="none" w:sz="0" w:space="0" w:color="auto"/>
                                    <w:bottom w:val="none" w:sz="0" w:space="0" w:color="auto"/>
                                    <w:right w:val="none" w:sz="0" w:space="0" w:color="auto"/>
                                  </w:divBdr>
                                  <w:divsChild>
                                    <w:div w:id="1668093113">
                                      <w:marLeft w:val="0"/>
                                      <w:marRight w:val="0"/>
                                      <w:marTop w:val="0"/>
                                      <w:marBottom w:val="0"/>
                                      <w:divBdr>
                                        <w:top w:val="none" w:sz="0" w:space="0" w:color="auto"/>
                                        <w:left w:val="none" w:sz="0" w:space="0" w:color="auto"/>
                                        <w:bottom w:val="none" w:sz="0" w:space="0" w:color="auto"/>
                                        <w:right w:val="none" w:sz="0" w:space="0" w:color="auto"/>
                                      </w:divBdr>
                                      <w:divsChild>
                                        <w:div w:id="203838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3356932">
          <w:marLeft w:val="0"/>
          <w:marRight w:val="0"/>
          <w:marTop w:val="0"/>
          <w:marBottom w:val="0"/>
          <w:divBdr>
            <w:top w:val="none" w:sz="0" w:space="0" w:color="auto"/>
            <w:left w:val="none" w:sz="0" w:space="0" w:color="auto"/>
            <w:bottom w:val="none" w:sz="0" w:space="0" w:color="auto"/>
            <w:right w:val="none" w:sz="0" w:space="0" w:color="auto"/>
          </w:divBdr>
          <w:divsChild>
            <w:div w:id="1463113663">
              <w:marLeft w:val="0"/>
              <w:marRight w:val="0"/>
              <w:marTop w:val="0"/>
              <w:marBottom w:val="0"/>
              <w:divBdr>
                <w:top w:val="none" w:sz="0" w:space="0" w:color="auto"/>
                <w:left w:val="none" w:sz="0" w:space="0" w:color="auto"/>
                <w:bottom w:val="none" w:sz="0" w:space="0" w:color="auto"/>
                <w:right w:val="none" w:sz="0" w:space="0" w:color="auto"/>
              </w:divBdr>
              <w:divsChild>
                <w:div w:id="672730609">
                  <w:marLeft w:val="0"/>
                  <w:marRight w:val="0"/>
                  <w:marTop w:val="0"/>
                  <w:marBottom w:val="0"/>
                  <w:divBdr>
                    <w:top w:val="none" w:sz="0" w:space="0" w:color="auto"/>
                    <w:left w:val="none" w:sz="0" w:space="0" w:color="auto"/>
                    <w:bottom w:val="none" w:sz="0" w:space="0" w:color="auto"/>
                    <w:right w:val="none" w:sz="0" w:space="0" w:color="auto"/>
                  </w:divBdr>
                  <w:divsChild>
                    <w:div w:id="149374992">
                      <w:marLeft w:val="0"/>
                      <w:marRight w:val="0"/>
                      <w:marTop w:val="0"/>
                      <w:marBottom w:val="0"/>
                      <w:divBdr>
                        <w:top w:val="none" w:sz="0" w:space="0" w:color="auto"/>
                        <w:left w:val="none" w:sz="0" w:space="0" w:color="auto"/>
                        <w:bottom w:val="none" w:sz="0" w:space="0" w:color="auto"/>
                        <w:right w:val="none" w:sz="0" w:space="0" w:color="auto"/>
                      </w:divBdr>
                      <w:divsChild>
                        <w:div w:id="5374166">
                          <w:marLeft w:val="0"/>
                          <w:marRight w:val="0"/>
                          <w:marTop w:val="0"/>
                          <w:marBottom w:val="0"/>
                          <w:divBdr>
                            <w:top w:val="none" w:sz="0" w:space="0" w:color="auto"/>
                            <w:left w:val="none" w:sz="0" w:space="0" w:color="auto"/>
                            <w:bottom w:val="none" w:sz="0" w:space="0" w:color="auto"/>
                            <w:right w:val="none" w:sz="0" w:space="0" w:color="auto"/>
                          </w:divBdr>
                          <w:divsChild>
                            <w:div w:id="1789423333">
                              <w:marLeft w:val="0"/>
                              <w:marRight w:val="0"/>
                              <w:marTop w:val="0"/>
                              <w:marBottom w:val="0"/>
                              <w:divBdr>
                                <w:top w:val="none" w:sz="0" w:space="0" w:color="auto"/>
                                <w:left w:val="none" w:sz="0" w:space="0" w:color="auto"/>
                                <w:bottom w:val="none" w:sz="0" w:space="0" w:color="auto"/>
                                <w:right w:val="none" w:sz="0" w:space="0" w:color="auto"/>
                              </w:divBdr>
                              <w:divsChild>
                                <w:div w:id="1116484267">
                                  <w:marLeft w:val="0"/>
                                  <w:marRight w:val="0"/>
                                  <w:marTop w:val="0"/>
                                  <w:marBottom w:val="0"/>
                                  <w:divBdr>
                                    <w:top w:val="none" w:sz="0" w:space="0" w:color="auto"/>
                                    <w:left w:val="none" w:sz="0" w:space="0" w:color="auto"/>
                                    <w:bottom w:val="none" w:sz="0" w:space="0" w:color="auto"/>
                                    <w:right w:val="none" w:sz="0" w:space="0" w:color="auto"/>
                                  </w:divBdr>
                                  <w:divsChild>
                                    <w:div w:id="1797484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9625162">
          <w:marLeft w:val="0"/>
          <w:marRight w:val="0"/>
          <w:marTop w:val="0"/>
          <w:marBottom w:val="0"/>
          <w:divBdr>
            <w:top w:val="none" w:sz="0" w:space="0" w:color="auto"/>
            <w:left w:val="none" w:sz="0" w:space="0" w:color="auto"/>
            <w:bottom w:val="none" w:sz="0" w:space="0" w:color="auto"/>
            <w:right w:val="none" w:sz="0" w:space="0" w:color="auto"/>
          </w:divBdr>
          <w:divsChild>
            <w:div w:id="1981304875">
              <w:marLeft w:val="0"/>
              <w:marRight w:val="0"/>
              <w:marTop w:val="0"/>
              <w:marBottom w:val="0"/>
              <w:divBdr>
                <w:top w:val="none" w:sz="0" w:space="0" w:color="auto"/>
                <w:left w:val="none" w:sz="0" w:space="0" w:color="auto"/>
                <w:bottom w:val="none" w:sz="0" w:space="0" w:color="auto"/>
                <w:right w:val="none" w:sz="0" w:space="0" w:color="auto"/>
              </w:divBdr>
              <w:divsChild>
                <w:div w:id="1457335239">
                  <w:marLeft w:val="0"/>
                  <w:marRight w:val="0"/>
                  <w:marTop w:val="0"/>
                  <w:marBottom w:val="0"/>
                  <w:divBdr>
                    <w:top w:val="none" w:sz="0" w:space="0" w:color="auto"/>
                    <w:left w:val="none" w:sz="0" w:space="0" w:color="auto"/>
                    <w:bottom w:val="none" w:sz="0" w:space="0" w:color="auto"/>
                    <w:right w:val="none" w:sz="0" w:space="0" w:color="auto"/>
                  </w:divBdr>
                  <w:divsChild>
                    <w:div w:id="1355186084">
                      <w:marLeft w:val="0"/>
                      <w:marRight w:val="0"/>
                      <w:marTop w:val="0"/>
                      <w:marBottom w:val="0"/>
                      <w:divBdr>
                        <w:top w:val="none" w:sz="0" w:space="0" w:color="auto"/>
                        <w:left w:val="none" w:sz="0" w:space="0" w:color="auto"/>
                        <w:bottom w:val="none" w:sz="0" w:space="0" w:color="auto"/>
                        <w:right w:val="none" w:sz="0" w:space="0" w:color="auto"/>
                      </w:divBdr>
                      <w:divsChild>
                        <w:div w:id="1058556979">
                          <w:marLeft w:val="0"/>
                          <w:marRight w:val="0"/>
                          <w:marTop w:val="0"/>
                          <w:marBottom w:val="0"/>
                          <w:divBdr>
                            <w:top w:val="none" w:sz="0" w:space="0" w:color="auto"/>
                            <w:left w:val="none" w:sz="0" w:space="0" w:color="auto"/>
                            <w:bottom w:val="none" w:sz="0" w:space="0" w:color="auto"/>
                            <w:right w:val="none" w:sz="0" w:space="0" w:color="auto"/>
                          </w:divBdr>
                          <w:divsChild>
                            <w:div w:id="920136478">
                              <w:marLeft w:val="0"/>
                              <w:marRight w:val="0"/>
                              <w:marTop w:val="0"/>
                              <w:marBottom w:val="0"/>
                              <w:divBdr>
                                <w:top w:val="none" w:sz="0" w:space="0" w:color="auto"/>
                                <w:left w:val="none" w:sz="0" w:space="0" w:color="auto"/>
                                <w:bottom w:val="none" w:sz="0" w:space="0" w:color="auto"/>
                                <w:right w:val="none" w:sz="0" w:space="0" w:color="auto"/>
                              </w:divBdr>
                              <w:divsChild>
                                <w:div w:id="1670404057">
                                  <w:marLeft w:val="0"/>
                                  <w:marRight w:val="0"/>
                                  <w:marTop w:val="0"/>
                                  <w:marBottom w:val="0"/>
                                  <w:divBdr>
                                    <w:top w:val="none" w:sz="0" w:space="0" w:color="auto"/>
                                    <w:left w:val="none" w:sz="0" w:space="0" w:color="auto"/>
                                    <w:bottom w:val="none" w:sz="0" w:space="0" w:color="auto"/>
                                    <w:right w:val="none" w:sz="0" w:space="0" w:color="auto"/>
                                  </w:divBdr>
                                  <w:divsChild>
                                    <w:div w:id="958729373">
                                      <w:marLeft w:val="0"/>
                                      <w:marRight w:val="0"/>
                                      <w:marTop w:val="0"/>
                                      <w:marBottom w:val="0"/>
                                      <w:divBdr>
                                        <w:top w:val="none" w:sz="0" w:space="0" w:color="auto"/>
                                        <w:left w:val="none" w:sz="0" w:space="0" w:color="auto"/>
                                        <w:bottom w:val="none" w:sz="0" w:space="0" w:color="auto"/>
                                        <w:right w:val="none" w:sz="0" w:space="0" w:color="auto"/>
                                      </w:divBdr>
                                      <w:divsChild>
                                        <w:div w:id="213825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4511080">
          <w:marLeft w:val="0"/>
          <w:marRight w:val="0"/>
          <w:marTop w:val="0"/>
          <w:marBottom w:val="0"/>
          <w:divBdr>
            <w:top w:val="none" w:sz="0" w:space="0" w:color="auto"/>
            <w:left w:val="none" w:sz="0" w:space="0" w:color="auto"/>
            <w:bottom w:val="none" w:sz="0" w:space="0" w:color="auto"/>
            <w:right w:val="none" w:sz="0" w:space="0" w:color="auto"/>
          </w:divBdr>
          <w:divsChild>
            <w:div w:id="325398050">
              <w:marLeft w:val="0"/>
              <w:marRight w:val="0"/>
              <w:marTop w:val="0"/>
              <w:marBottom w:val="0"/>
              <w:divBdr>
                <w:top w:val="none" w:sz="0" w:space="0" w:color="auto"/>
                <w:left w:val="none" w:sz="0" w:space="0" w:color="auto"/>
                <w:bottom w:val="none" w:sz="0" w:space="0" w:color="auto"/>
                <w:right w:val="none" w:sz="0" w:space="0" w:color="auto"/>
              </w:divBdr>
              <w:divsChild>
                <w:div w:id="1016076413">
                  <w:marLeft w:val="0"/>
                  <w:marRight w:val="0"/>
                  <w:marTop w:val="0"/>
                  <w:marBottom w:val="0"/>
                  <w:divBdr>
                    <w:top w:val="none" w:sz="0" w:space="0" w:color="auto"/>
                    <w:left w:val="none" w:sz="0" w:space="0" w:color="auto"/>
                    <w:bottom w:val="none" w:sz="0" w:space="0" w:color="auto"/>
                    <w:right w:val="none" w:sz="0" w:space="0" w:color="auto"/>
                  </w:divBdr>
                  <w:divsChild>
                    <w:div w:id="1378820800">
                      <w:marLeft w:val="0"/>
                      <w:marRight w:val="0"/>
                      <w:marTop w:val="0"/>
                      <w:marBottom w:val="0"/>
                      <w:divBdr>
                        <w:top w:val="none" w:sz="0" w:space="0" w:color="auto"/>
                        <w:left w:val="none" w:sz="0" w:space="0" w:color="auto"/>
                        <w:bottom w:val="none" w:sz="0" w:space="0" w:color="auto"/>
                        <w:right w:val="none" w:sz="0" w:space="0" w:color="auto"/>
                      </w:divBdr>
                      <w:divsChild>
                        <w:div w:id="966473110">
                          <w:marLeft w:val="0"/>
                          <w:marRight w:val="0"/>
                          <w:marTop w:val="0"/>
                          <w:marBottom w:val="0"/>
                          <w:divBdr>
                            <w:top w:val="none" w:sz="0" w:space="0" w:color="auto"/>
                            <w:left w:val="none" w:sz="0" w:space="0" w:color="auto"/>
                            <w:bottom w:val="none" w:sz="0" w:space="0" w:color="auto"/>
                            <w:right w:val="none" w:sz="0" w:space="0" w:color="auto"/>
                          </w:divBdr>
                          <w:divsChild>
                            <w:div w:id="1322853673">
                              <w:marLeft w:val="0"/>
                              <w:marRight w:val="0"/>
                              <w:marTop w:val="0"/>
                              <w:marBottom w:val="0"/>
                              <w:divBdr>
                                <w:top w:val="none" w:sz="0" w:space="0" w:color="auto"/>
                                <w:left w:val="none" w:sz="0" w:space="0" w:color="auto"/>
                                <w:bottom w:val="none" w:sz="0" w:space="0" w:color="auto"/>
                                <w:right w:val="none" w:sz="0" w:space="0" w:color="auto"/>
                              </w:divBdr>
                              <w:divsChild>
                                <w:div w:id="434910400">
                                  <w:marLeft w:val="0"/>
                                  <w:marRight w:val="0"/>
                                  <w:marTop w:val="0"/>
                                  <w:marBottom w:val="0"/>
                                  <w:divBdr>
                                    <w:top w:val="none" w:sz="0" w:space="0" w:color="auto"/>
                                    <w:left w:val="none" w:sz="0" w:space="0" w:color="auto"/>
                                    <w:bottom w:val="none" w:sz="0" w:space="0" w:color="auto"/>
                                    <w:right w:val="none" w:sz="0" w:space="0" w:color="auto"/>
                                  </w:divBdr>
                                  <w:divsChild>
                                    <w:div w:id="127004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5152287">
          <w:marLeft w:val="0"/>
          <w:marRight w:val="0"/>
          <w:marTop w:val="0"/>
          <w:marBottom w:val="0"/>
          <w:divBdr>
            <w:top w:val="none" w:sz="0" w:space="0" w:color="auto"/>
            <w:left w:val="none" w:sz="0" w:space="0" w:color="auto"/>
            <w:bottom w:val="none" w:sz="0" w:space="0" w:color="auto"/>
            <w:right w:val="none" w:sz="0" w:space="0" w:color="auto"/>
          </w:divBdr>
          <w:divsChild>
            <w:div w:id="1042092735">
              <w:marLeft w:val="0"/>
              <w:marRight w:val="0"/>
              <w:marTop w:val="0"/>
              <w:marBottom w:val="0"/>
              <w:divBdr>
                <w:top w:val="none" w:sz="0" w:space="0" w:color="auto"/>
                <w:left w:val="none" w:sz="0" w:space="0" w:color="auto"/>
                <w:bottom w:val="none" w:sz="0" w:space="0" w:color="auto"/>
                <w:right w:val="none" w:sz="0" w:space="0" w:color="auto"/>
              </w:divBdr>
              <w:divsChild>
                <w:div w:id="1334990819">
                  <w:marLeft w:val="0"/>
                  <w:marRight w:val="0"/>
                  <w:marTop w:val="0"/>
                  <w:marBottom w:val="0"/>
                  <w:divBdr>
                    <w:top w:val="none" w:sz="0" w:space="0" w:color="auto"/>
                    <w:left w:val="none" w:sz="0" w:space="0" w:color="auto"/>
                    <w:bottom w:val="none" w:sz="0" w:space="0" w:color="auto"/>
                    <w:right w:val="none" w:sz="0" w:space="0" w:color="auto"/>
                  </w:divBdr>
                  <w:divsChild>
                    <w:div w:id="856961480">
                      <w:marLeft w:val="0"/>
                      <w:marRight w:val="0"/>
                      <w:marTop w:val="0"/>
                      <w:marBottom w:val="0"/>
                      <w:divBdr>
                        <w:top w:val="none" w:sz="0" w:space="0" w:color="auto"/>
                        <w:left w:val="none" w:sz="0" w:space="0" w:color="auto"/>
                        <w:bottom w:val="none" w:sz="0" w:space="0" w:color="auto"/>
                        <w:right w:val="none" w:sz="0" w:space="0" w:color="auto"/>
                      </w:divBdr>
                      <w:divsChild>
                        <w:div w:id="1571765410">
                          <w:marLeft w:val="0"/>
                          <w:marRight w:val="0"/>
                          <w:marTop w:val="0"/>
                          <w:marBottom w:val="0"/>
                          <w:divBdr>
                            <w:top w:val="none" w:sz="0" w:space="0" w:color="auto"/>
                            <w:left w:val="none" w:sz="0" w:space="0" w:color="auto"/>
                            <w:bottom w:val="none" w:sz="0" w:space="0" w:color="auto"/>
                            <w:right w:val="none" w:sz="0" w:space="0" w:color="auto"/>
                          </w:divBdr>
                          <w:divsChild>
                            <w:div w:id="1374034104">
                              <w:marLeft w:val="0"/>
                              <w:marRight w:val="0"/>
                              <w:marTop w:val="0"/>
                              <w:marBottom w:val="0"/>
                              <w:divBdr>
                                <w:top w:val="none" w:sz="0" w:space="0" w:color="auto"/>
                                <w:left w:val="none" w:sz="0" w:space="0" w:color="auto"/>
                                <w:bottom w:val="none" w:sz="0" w:space="0" w:color="auto"/>
                                <w:right w:val="none" w:sz="0" w:space="0" w:color="auto"/>
                              </w:divBdr>
                              <w:divsChild>
                                <w:div w:id="1757900887">
                                  <w:marLeft w:val="0"/>
                                  <w:marRight w:val="0"/>
                                  <w:marTop w:val="0"/>
                                  <w:marBottom w:val="0"/>
                                  <w:divBdr>
                                    <w:top w:val="none" w:sz="0" w:space="0" w:color="auto"/>
                                    <w:left w:val="none" w:sz="0" w:space="0" w:color="auto"/>
                                    <w:bottom w:val="none" w:sz="0" w:space="0" w:color="auto"/>
                                    <w:right w:val="none" w:sz="0" w:space="0" w:color="auto"/>
                                  </w:divBdr>
                                  <w:divsChild>
                                    <w:div w:id="851073149">
                                      <w:marLeft w:val="0"/>
                                      <w:marRight w:val="0"/>
                                      <w:marTop w:val="0"/>
                                      <w:marBottom w:val="0"/>
                                      <w:divBdr>
                                        <w:top w:val="none" w:sz="0" w:space="0" w:color="auto"/>
                                        <w:left w:val="none" w:sz="0" w:space="0" w:color="auto"/>
                                        <w:bottom w:val="none" w:sz="0" w:space="0" w:color="auto"/>
                                        <w:right w:val="none" w:sz="0" w:space="0" w:color="auto"/>
                                      </w:divBdr>
                                      <w:divsChild>
                                        <w:div w:id="751394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8618504">
          <w:marLeft w:val="0"/>
          <w:marRight w:val="0"/>
          <w:marTop w:val="0"/>
          <w:marBottom w:val="0"/>
          <w:divBdr>
            <w:top w:val="none" w:sz="0" w:space="0" w:color="auto"/>
            <w:left w:val="none" w:sz="0" w:space="0" w:color="auto"/>
            <w:bottom w:val="none" w:sz="0" w:space="0" w:color="auto"/>
            <w:right w:val="none" w:sz="0" w:space="0" w:color="auto"/>
          </w:divBdr>
          <w:divsChild>
            <w:div w:id="570195842">
              <w:marLeft w:val="0"/>
              <w:marRight w:val="0"/>
              <w:marTop w:val="0"/>
              <w:marBottom w:val="0"/>
              <w:divBdr>
                <w:top w:val="none" w:sz="0" w:space="0" w:color="auto"/>
                <w:left w:val="none" w:sz="0" w:space="0" w:color="auto"/>
                <w:bottom w:val="none" w:sz="0" w:space="0" w:color="auto"/>
                <w:right w:val="none" w:sz="0" w:space="0" w:color="auto"/>
              </w:divBdr>
              <w:divsChild>
                <w:div w:id="2102797876">
                  <w:marLeft w:val="0"/>
                  <w:marRight w:val="0"/>
                  <w:marTop w:val="0"/>
                  <w:marBottom w:val="0"/>
                  <w:divBdr>
                    <w:top w:val="none" w:sz="0" w:space="0" w:color="auto"/>
                    <w:left w:val="none" w:sz="0" w:space="0" w:color="auto"/>
                    <w:bottom w:val="none" w:sz="0" w:space="0" w:color="auto"/>
                    <w:right w:val="none" w:sz="0" w:space="0" w:color="auto"/>
                  </w:divBdr>
                  <w:divsChild>
                    <w:div w:id="1817575584">
                      <w:marLeft w:val="0"/>
                      <w:marRight w:val="0"/>
                      <w:marTop w:val="0"/>
                      <w:marBottom w:val="0"/>
                      <w:divBdr>
                        <w:top w:val="none" w:sz="0" w:space="0" w:color="auto"/>
                        <w:left w:val="none" w:sz="0" w:space="0" w:color="auto"/>
                        <w:bottom w:val="none" w:sz="0" w:space="0" w:color="auto"/>
                        <w:right w:val="none" w:sz="0" w:space="0" w:color="auto"/>
                      </w:divBdr>
                      <w:divsChild>
                        <w:div w:id="261424855">
                          <w:marLeft w:val="0"/>
                          <w:marRight w:val="0"/>
                          <w:marTop w:val="0"/>
                          <w:marBottom w:val="0"/>
                          <w:divBdr>
                            <w:top w:val="none" w:sz="0" w:space="0" w:color="auto"/>
                            <w:left w:val="none" w:sz="0" w:space="0" w:color="auto"/>
                            <w:bottom w:val="none" w:sz="0" w:space="0" w:color="auto"/>
                            <w:right w:val="none" w:sz="0" w:space="0" w:color="auto"/>
                          </w:divBdr>
                          <w:divsChild>
                            <w:div w:id="118380961">
                              <w:marLeft w:val="0"/>
                              <w:marRight w:val="0"/>
                              <w:marTop w:val="0"/>
                              <w:marBottom w:val="0"/>
                              <w:divBdr>
                                <w:top w:val="none" w:sz="0" w:space="0" w:color="auto"/>
                                <w:left w:val="none" w:sz="0" w:space="0" w:color="auto"/>
                                <w:bottom w:val="none" w:sz="0" w:space="0" w:color="auto"/>
                                <w:right w:val="none" w:sz="0" w:space="0" w:color="auto"/>
                              </w:divBdr>
                              <w:divsChild>
                                <w:div w:id="1033966226">
                                  <w:marLeft w:val="0"/>
                                  <w:marRight w:val="0"/>
                                  <w:marTop w:val="0"/>
                                  <w:marBottom w:val="0"/>
                                  <w:divBdr>
                                    <w:top w:val="none" w:sz="0" w:space="0" w:color="auto"/>
                                    <w:left w:val="none" w:sz="0" w:space="0" w:color="auto"/>
                                    <w:bottom w:val="none" w:sz="0" w:space="0" w:color="auto"/>
                                    <w:right w:val="none" w:sz="0" w:space="0" w:color="auto"/>
                                  </w:divBdr>
                                  <w:divsChild>
                                    <w:div w:id="944116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7957123">
      <w:bodyDiv w:val="1"/>
      <w:marLeft w:val="0"/>
      <w:marRight w:val="0"/>
      <w:marTop w:val="0"/>
      <w:marBottom w:val="0"/>
      <w:divBdr>
        <w:top w:val="none" w:sz="0" w:space="0" w:color="auto"/>
        <w:left w:val="none" w:sz="0" w:space="0" w:color="auto"/>
        <w:bottom w:val="none" w:sz="0" w:space="0" w:color="auto"/>
        <w:right w:val="none" w:sz="0" w:space="0" w:color="auto"/>
      </w:divBdr>
      <w:divsChild>
        <w:div w:id="229966485">
          <w:marLeft w:val="0"/>
          <w:marRight w:val="0"/>
          <w:marTop w:val="0"/>
          <w:marBottom w:val="0"/>
          <w:divBdr>
            <w:top w:val="none" w:sz="0" w:space="0" w:color="auto"/>
            <w:left w:val="none" w:sz="0" w:space="0" w:color="auto"/>
            <w:bottom w:val="none" w:sz="0" w:space="0" w:color="auto"/>
            <w:right w:val="none" w:sz="0" w:space="0" w:color="auto"/>
          </w:divBdr>
          <w:divsChild>
            <w:div w:id="157859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2392607">
      <w:bodyDiv w:val="1"/>
      <w:marLeft w:val="0"/>
      <w:marRight w:val="0"/>
      <w:marTop w:val="0"/>
      <w:marBottom w:val="0"/>
      <w:divBdr>
        <w:top w:val="none" w:sz="0" w:space="0" w:color="auto"/>
        <w:left w:val="none" w:sz="0" w:space="0" w:color="auto"/>
        <w:bottom w:val="none" w:sz="0" w:space="0" w:color="auto"/>
        <w:right w:val="none" w:sz="0" w:space="0" w:color="auto"/>
      </w:divBdr>
    </w:div>
    <w:div w:id="580140549">
      <w:bodyDiv w:val="1"/>
      <w:marLeft w:val="0"/>
      <w:marRight w:val="0"/>
      <w:marTop w:val="0"/>
      <w:marBottom w:val="0"/>
      <w:divBdr>
        <w:top w:val="none" w:sz="0" w:space="0" w:color="auto"/>
        <w:left w:val="none" w:sz="0" w:space="0" w:color="auto"/>
        <w:bottom w:val="none" w:sz="0" w:space="0" w:color="auto"/>
        <w:right w:val="none" w:sz="0" w:space="0" w:color="auto"/>
      </w:divBdr>
    </w:div>
    <w:div w:id="604046487">
      <w:bodyDiv w:val="1"/>
      <w:marLeft w:val="0"/>
      <w:marRight w:val="0"/>
      <w:marTop w:val="0"/>
      <w:marBottom w:val="0"/>
      <w:divBdr>
        <w:top w:val="none" w:sz="0" w:space="0" w:color="auto"/>
        <w:left w:val="none" w:sz="0" w:space="0" w:color="auto"/>
        <w:bottom w:val="none" w:sz="0" w:space="0" w:color="auto"/>
        <w:right w:val="none" w:sz="0" w:space="0" w:color="auto"/>
      </w:divBdr>
    </w:div>
    <w:div w:id="671369681">
      <w:bodyDiv w:val="1"/>
      <w:marLeft w:val="0"/>
      <w:marRight w:val="0"/>
      <w:marTop w:val="0"/>
      <w:marBottom w:val="0"/>
      <w:divBdr>
        <w:top w:val="none" w:sz="0" w:space="0" w:color="auto"/>
        <w:left w:val="none" w:sz="0" w:space="0" w:color="auto"/>
        <w:bottom w:val="none" w:sz="0" w:space="0" w:color="auto"/>
        <w:right w:val="none" w:sz="0" w:space="0" w:color="auto"/>
      </w:divBdr>
    </w:div>
    <w:div w:id="697120047">
      <w:bodyDiv w:val="1"/>
      <w:marLeft w:val="0"/>
      <w:marRight w:val="0"/>
      <w:marTop w:val="0"/>
      <w:marBottom w:val="0"/>
      <w:divBdr>
        <w:top w:val="none" w:sz="0" w:space="0" w:color="auto"/>
        <w:left w:val="none" w:sz="0" w:space="0" w:color="auto"/>
        <w:bottom w:val="none" w:sz="0" w:space="0" w:color="auto"/>
        <w:right w:val="none" w:sz="0" w:space="0" w:color="auto"/>
      </w:divBdr>
    </w:div>
    <w:div w:id="703990574">
      <w:bodyDiv w:val="1"/>
      <w:marLeft w:val="0"/>
      <w:marRight w:val="0"/>
      <w:marTop w:val="0"/>
      <w:marBottom w:val="0"/>
      <w:divBdr>
        <w:top w:val="none" w:sz="0" w:space="0" w:color="auto"/>
        <w:left w:val="none" w:sz="0" w:space="0" w:color="auto"/>
        <w:bottom w:val="none" w:sz="0" w:space="0" w:color="auto"/>
        <w:right w:val="none" w:sz="0" w:space="0" w:color="auto"/>
      </w:divBdr>
    </w:div>
    <w:div w:id="704790524">
      <w:bodyDiv w:val="1"/>
      <w:marLeft w:val="0"/>
      <w:marRight w:val="0"/>
      <w:marTop w:val="0"/>
      <w:marBottom w:val="0"/>
      <w:divBdr>
        <w:top w:val="none" w:sz="0" w:space="0" w:color="auto"/>
        <w:left w:val="none" w:sz="0" w:space="0" w:color="auto"/>
        <w:bottom w:val="none" w:sz="0" w:space="0" w:color="auto"/>
        <w:right w:val="none" w:sz="0" w:space="0" w:color="auto"/>
      </w:divBdr>
    </w:div>
    <w:div w:id="741634573">
      <w:bodyDiv w:val="1"/>
      <w:marLeft w:val="0"/>
      <w:marRight w:val="0"/>
      <w:marTop w:val="0"/>
      <w:marBottom w:val="0"/>
      <w:divBdr>
        <w:top w:val="none" w:sz="0" w:space="0" w:color="auto"/>
        <w:left w:val="none" w:sz="0" w:space="0" w:color="auto"/>
        <w:bottom w:val="none" w:sz="0" w:space="0" w:color="auto"/>
        <w:right w:val="none" w:sz="0" w:space="0" w:color="auto"/>
      </w:divBdr>
    </w:div>
    <w:div w:id="763845788">
      <w:bodyDiv w:val="1"/>
      <w:marLeft w:val="0"/>
      <w:marRight w:val="0"/>
      <w:marTop w:val="0"/>
      <w:marBottom w:val="0"/>
      <w:divBdr>
        <w:top w:val="none" w:sz="0" w:space="0" w:color="auto"/>
        <w:left w:val="none" w:sz="0" w:space="0" w:color="auto"/>
        <w:bottom w:val="none" w:sz="0" w:space="0" w:color="auto"/>
        <w:right w:val="none" w:sz="0" w:space="0" w:color="auto"/>
      </w:divBdr>
    </w:div>
    <w:div w:id="793061844">
      <w:bodyDiv w:val="1"/>
      <w:marLeft w:val="0"/>
      <w:marRight w:val="0"/>
      <w:marTop w:val="0"/>
      <w:marBottom w:val="0"/>
      <w:divBdr>
        <w:top w:val="none" w:sz="0" w:space="0" w:color="auto"/>
        <w:left w:val="none" w:sz="0" w:space="0" w:color="auto"/>
        <w:bottom w:val="none" w:sz="0" w:space="0" w:color="auto"/>
        <w:right w:val="none" w:sz="0" w:space="0" w:color="auto"/>
      </w:divBdr>
    </w:div>
    <w:div w:id="804741221">
      <w:bodyDiv w:val="1"/>
      <w:marLeft w:val="0"/>
      <w:marRight w:val="0"/>
      <w:marTop w:val="0"/>
      <w:marBottom w:val="0"/>
      <w:divBdr>
        <w:top w:val="none" w:sz="0" w:space="0" w:color="auto"/>
        <w:left w:val="none" w:sz="0" w:space="0" w:color="auto"/>
        <w:bottom w:val="none" w:sz="0" w:space="0" w:color="auto"/>
        <w:right w:val="none" w:sz="0" w:space="0" w:color="auto"/>
      </w:divBdr>
    </w:div>
    <w:div w:id="821124195">
      <w:bodyDiv w:val="1"/>
      <w:marLeft w:val="0"/>
      <w:marRight w:val="0"/>
      <w:marTop w:val="0"/>
      <w:marBottom w:val="0"/>
      <w:divBdr>
        <w:top w:val="none" w:sz="0" w:space="0" w:color="auto"/>
        <w:left w:val="none" w:sz="0" w:space="0" w:color="auto"/>
        <w:bottom w:val="none" w:sz="0" w:space="0" w:color="auto"/>
        <w:right w:val="none" w:sz="0" w:space="0" w:color="auto"/>
      </w:divBdr>
    </w:div>
    <w:div w:id="821694611">
      <w:bodyDiv w:val="1"/>
      <w:marLeft w:val="0"/>
      <w:marRight w:val="0"/>
      <w:marTop w:val="0"/>
      <w:marBottom w:val="0"/>
      <w:divBdr>
        <w:top w:val="none" w:sz="0" w:space="0" w:color="auto"/>
        <w:left w:val="none" w:sz="0" w:space="0" w:color="auto"/>
        <w:bottom w:val="none" w:sz="0" w:space="0" w:color="auto"/>
        <w:right w:val="none" w:sz="0" w:space="0" w:color="auto"/>
      </w:divBdr>
      <w:divsChild>
        <w:div w:id="276908592">
          <w:marLeft w:val="0"/>
          <w:marRight w:val="0"/>
          <w:marTop w:val="0"/>
          <w:marBottom w:val="0"/>
          <w:divBdr>
            <w:top w:val="none" w:sz="0" w:space="0" w:color="auto"/>
            <w:left w:val="none" w:sz="0" w:space="0" w:color="auto"/>
            <w:bottom w:val="none" w:sz="0" w:space="0" w:color="auto"/>
            <w:right w:val="none" w:sz="0" w:space="0" w:color="auto"/>
          </w:divBdr>
          <w:divsChild>
            <w:div w:id="171330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640655">
      <w:bodyDiv w:val="1"/>
      <w:marLeft w:val="0"/>
      <w:marRight w:val="0"/>
      <w:marTop w:val="0"/>
      <w:marBottom w:val="0"/>
      <w:divBdr>
        <w:top w:val="none" w:sz="0" w:space="0" w:color="auto"/>
        <w:left w:val="none" w:sz="0" w:space="0" w:color="auto"/>
        <w:bottom w:val="none" w:sz="0" w:space="0" w:color="auto"/>
        <w:right w:val="none" w:sz="0" w:space="0" w:color="auto"/>
      </w:divBdr>
    </w:div>
    <w:div w:id="877081420">
      <w:bodyDiv w:val="1"/>
      <w:marLeft w:val="0"/>
      <w:marRight w:val="0"/>
      <w:marTop w:val="0"/>
      <w:marBottom w:val="0"/>
      <w:divBdr>
        <w:top w:val="none" w:sz="0" w:space="0" w:color="auto"/>
        <w:left w:val="none" w:sz="0" w:space="0" w:color="auto"/>
        <w:bottom w:val="none" w:sz="0" w:space="0" w:color="auto"/>
        <w:right w:val="none" w:sz="0" w:space="0" w:color="auto"/>
      </w:divBdr>
    </w:div>
    <w:div w:id="960889888">
      <w:bodyDiv w:val="1"/>
      <w:marLeft w:val="0"/>
      <w:marRight w:val="0"/>
      <w:marTop w:val="0"/>
      <w:marBottom w:val="0"/>
      <w:divBdr>
        <w:top w:val="none" w:sz="0" w:space="0" w:color="auto"/>
        <w:left w:val="none" w:sz="0" w:space="0" w:color="auto"/>
        <w:bottom w:val="none" w:sz="0" w:space="0" w:color="auto"/>
        <w:right w:val="none" w:sz="0" w:space="0" w:color="auto"/>
      </w:divBdr>
    </w:div>
    <w:div w:id="984578134">
      <w:bodyDiv w:val="1"/>
      <w:marLeft w:val="0"/>
      <w:marRight w:val="0"/>
      <w:marTop w:val="0"/>
      <w:marBottom w:val="0"/>
      <w:divBdr>
        <w:top w:val="none" w:sz="0" w:space="0" w:color="auto"/>
        <w:left w:val="none" w:sz="0" w:space="0" w:color="auto"/>
        <w:bottom w:val="none" w:sz="0" w:space="0" w:color="auto"/>
        <w:right w:val="none" w:sz="0" w:space="0" w:color="auto"/>
      </w:divBdr>
    </w:div>
    <w:div w:id="1019356502">
      <w:bodyDiv w:val="1"/>
      <w:marLeft w:val="0"/>
      <w:marRight w:val="0"/>
      <w:marTop w:val="0"/>
      <w:marBottom w:val="0"/>
      <w:divBdr>
        <w:top w:val="none" w:sz="0" w:space="0" w:color="auto"/>
        <w:left w:val="none" w:sz="0" w:space="0" w:color="auto"/>
        <w:bottom w:val="none" w:sz="0" w:space="0" w:color="auto"/>
        <w:right w:val="none" w:sz="0" w:space="0" w:color="auto"/>
      </w:divBdr>
    </w:div>
    <w:div w:id="1069231786">
      <w:bodyDiv w:val="1"/>
      <w:marLeft w:val="0"/>
      <w:marRight w:val="0"/>
      <w:marTop w:val="0"/>
      <w:marBottom w:val="0"/>
      <w:divBdr>
        <w:top w:val="none" w:sz="0" w:space="0" w:color="auto"/>
        <w:left w:val="none" w:sz="0" w:space="0" w:color="auto"/>
        <w:bottom w:val="none" w:sz="0" w:space="0" w:color="auto"/>
        <w:right w:val="none" w:sz="0" w:space="0" w:color="auto"/>
      </w:divBdr>
    </w:div>
    <w:div w:id="1158882023">
      <w:bodyDiv w:val="1"/>
      <w:marLeft w:val="0"/>
      <w:marRight w:val="0"/>
      <w:marTop w:val="0"/>
      <w:marBottom w:val="0"/>
      <w:divBdr>
        <w:top w:val="none" w:sz="0" w:space="0" w:color="auto"/>
        <w:left w:val="none" w:sz="0" w:space="0" w:color="auto"/>
        <w:bottom w:val="none" w:sz="0" w:space="0" w:color="auto"/>
        <w:right w:val="none" w:sz="0" w:space="0" w:color="auto"/>
      </w:divBdr>
    </w:div>
    <w:div w:id="1215847654">
      <w:bodyDiv w:val="1"/>
      <w:marLeft w:val="0"/>
      <w:marRight w:val="0"/>
      <w:marTop w:val="0"/>
      <w:marBottom w:val="0"/>
      <w:divBdr>
        <w:top w:val="none" w:sz="0" w:space="0" w:color="auto"/>
        <w:left w:val="none" w:sz="0" w:space="0" w:color="auto"/>
        <w:bottom w:val="none" w:sz="0" w:space="0" w:color="auto"/>
        <w:right w:val="none" w:sz="0" w:space="0" w:color="auto"/>
      </w:divBdr>
    </w:div>
    <w:div w:id="1222793632">
      <w:bodyDiv w:val="1"/>
      <w:marLeft w:val="0"/>
      <w:marRight w:val="0"/>
      <w:marTop w:val="0"/>
      <w:marBottom w:val="0"/>
      <w:divBdr>
        <w:top w:val="none" w:sz="0" w:space="0" w:color="auto"/>
        <w:left w:val="none" w:sz="0" w:space="0" w:color="auto"/>
        <w:bottom w:val="none" w:sz="0" w:space="0" w:color="auto"/>
        <w:right w:val="none" w:sz="0" w:space="0" w:color="auto"/>
      </w:divBdr>
    </w:div>
    <w:div w:id="1312296325">
      <w:bodyDiv w:val="1"/>
      <w:marLeft w:val="0"/>
      <w:marRight w:val="0"/>
      <w:marTop w:val="0"/>
      <w:marBottom w:val="0"/>
      <w:divBdr>
        <w:top w:val="none" w:sz="0" w:space="0" w:color="auto"/>
        <w:left w:val="none" w:sz="0" w:space="0" w:color="auto"/>
        <w:bottom w:val="none" w:sz="0" w:space="0" w:color="auto"/>
        <w:right w:val="none" w:sz="0" w:space="0" w:color="auto"/>
      </w:divBdr>
    </w:div>
    <w:div w:id="1364020474">
      <w:bodyDiv w:val="1"/>
      <w:marLeft w:val="0"/>
      <w:marRight w:val="0"/>
      <w:marTop w:val="0"/>
      <w:marBottom w:val="0"/>
      <w:divBdr>
        <w:top w:val="none" w:sz="0" w:space="0" w:color="auto"/>
        <w:left w:val="none" w:sz="0" w:space="0" w:color="auto"/>
        <w:bottom w:val="none" w:sz="0" w:space="0" w:color="auto"/>
        <w:right w:val="none" w:sz="0" w:space="0" w:color="auto"/>
      </w:divBdr>
    </w:div>
    <w:div w:id="1516264389">
      <w:bodyDiv w:val="1"/>
      <w:marLeft w:val="0"/>
      <w:marRight w:val="0"/>
      <w:marTop w:val="0"/>
      <w:marBottom w:val="0"/>
      <w:divBdr>
        <w:top w:val="none" w:sz="0" w:space="0" w:color="auto"/>
        <w:left w:val="none" w:sz="0" w:space="0" w:color="auto"/>
        <w:bottom w:val="none" w:sz="0" w:space="0" w:color="auto"/>
        <w:right w:val="none" w:sz="0" w:space="0" w:color="auto"/>
      </w:divBdr>
    </w:div>
    <w:div w:id="1561360880">
      <w:bodyDiv w:val="1"/>
      <w:marLeft w:val="0"/>
      <w:marRight w:val="0"/>
      <w:marTop w:val="0"/>
      <w:marBottom w:val="0"/>
      <w:divBdr>
        <w:top w:val="none" w:sz="0" w:space="0" w:color="auto"/>
        <w:left w:val="none" w:sz="0" w:space="0" w:color="auto"/>
        <w:bottom w:val="none" w:sz="0" w:space="0" w:color="auto"/>
        <w:right w:val="none" w:sz="0" w:space="0" w:color="auto"/>
      </w:divBdr>
      <w:divsChild>
        <w:div w:id="945886315">
          <w:marLeft w:val="0"/>
          <w:marRight w:val="0"/>
          <w:marTop w:val="0"/>
          <w:marBottom w:val="0"/>
          <w:divBdr>
            <w:top w:val="none" w:sz="0" w:space="0" w:color="auto"/>
            <w:left w:val="none" w:sz="0" w:space="0" w:color="auto"/>
            <w:bottom w:val="none" w:sz="0" w:space="0" w:color="auto"/>
            <w:right w:val="none" w:sz="0" w:space="0" w:color="auto"/>
          </w:divBdr>
          <w:divsChild>
            <w:div w:id="1355572599">
              <w:marLeft w:val="0"/>
              <w:marRight w:val="0"/>
              <w:marTop w:val="0"/>
              <w:marBottom w:val="0"/>
              <w:divBdr>
                <w:top w:val="none" w:sz="0" w:space="0" w:color="auto"/>
                <w:left w:val="none" w:sz="0" w:space="0" w:color="auto"/>
                <w:bottom w:val="none" w:sz="0" w:space="0" w:color="auto"/>
                <w:right w:val="none" w:sz="0" w:space="0" w:color="auto"/>
              </w:divBdr>
              <w:divsChild>
                <w:div w:id="711537469">
                  <w:marLeft w:val="0"/>
                  <w:marRight w:val="0"/>
                  <w:marTop w:val="0"/>
                  <w:marBottom w:val="0"/>
                  <w:divBdr>
                    <w:top w:val="none" w:sz="0" w:space="0" w:color="auto"/>
                    <w:left w:val="none" w:sz="0" w:space="0" w:color="auto"/>
                    <w:bottom w:val="none" w:sz="0" w:space="0" w:color="auto"/>
                    <w:right w:val="none" w:sz="0" w:space="0" w:color="auto"/>
                  </w:divBdr>
                  <w:divsChild>
                    <w:div w:id="1873883591">
                      <w:marLeft w:val="0"/>
                      <w:marRight w:val="0"/>
                      <w:marTop w:val="0"/>
                      <w:marBottom w:val="0"/>
                      <w:divBdr>
                        <w:top w:val="none" w:sz="0" w:space="0" w:color="auto"/>
                        <w:left w:val="none" w:sz="0" w:space="0" w:color="auto"/>
                        <w:bottom w:val="none" w:sz="0" w:space="0" w:color="auto"/>
                        <w:right w:val="none" w:sz="0" w:space="0" w:color="auto"/>
                      </w:divBdr>
                      <w:divsChild>
                        <w:div w:id="8800501">
                          <w:marLeft w:val="0"/>
                          <w:marRight w:val="0"/>
                          <w:marTop w:val="0"/>
                          <w:marBottom w:val="0"/>
                          <w:divBdr>
                            <w:top w:val="none" w:sz="0" w:space="0" w:color="auto"/>
                            <w:left w:val="none" w:sz="0" w:space="0" w:color="auto"/>
                            <w:bottom w:val="none" w:sz="0" w:space="0" w:color="auto"/>
                            <w:right w:val="none" w:sz="0" w:space="0" w:color="auto"/>
                          </w:divBdr>
                          <w:divsChild>
                            <w:div w:id="853424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7352502">
      <w:bodyDiv w:val="1"/>
      <w:marLeft w:val="0"/>
      <w:marRight w:val="0"/>
      <w:marTop w:val="0"/>
      <w:marBottom w:val="0"/>
      <w:divBdr>
        <w:top w:val="none" w:sz="0" w:space="0" w:color="auto"/>
        <w:left w:val="none" w:sz="0" w:space="0" w:color="auto"/>
        <w:bottom w:val="none" w:sz="0" w:space="0" w:color="auto"/>
        <w:right w:val="none" w:sz="0" w:space="0" w:color="auto"/>
      </w:divBdr>
    </w:div>
    <w:div w:id="1578828113">
      <w:bodyDiv w:val="1"/>
      <w:marLeft w:val="0"/>
      <w:marRight w:val="0"/>
      <w:marTop w:val="0"/>
      <w:marBottom w:val="0"/>
      <w:divBdr>
        <w:top w:val="none" w:sz="0" w:space="0" w:color="auto"/>
        <w:left w:val="none" w:sz="0" w:space="0" w:color="auto"/>
        <w:bottom w:val="none" w:sz="0" w:space="0" w:color="auto"/>
        <w:right w:val="none" w:sz="0" w:space="0" w:color="auto"/>
      </w:divBdr>
    </w:div>
    <w:div w:id="1579250502">
      <w:bodyDiv w:val="1"/>
      <w:marLeft w:val="0"/>
      <w:marRight w:val="0"/>
      <w:marTop w:val="0"/>
      <w:marBottom w:val="0"/>
      <w:divBdr>
        <w:top w:val="none" w:sz="0" w:space="0" w:color="auto"/>
        <w:left w:val="none" w:sz="0" w:space="0" w:color="auto"/>
        <w:bottom w:val="none" w:sz="0" w:space="0" w:color="auto"/>
        <w:right w:val="none" w:sz="0" w:space="0" w:color="auto"/>
      </w:divBdr>
    </w:div>
    <w:div w:id="1594051941">
      <w:bodyDiv w:val="1"/>
      <w:marLeft w:val="0"/>
      <w:marRight w:val="0"/>
      <w:marTop w:val="0"/>
      <w:marBottom w:val="0"/>
      <w:divBdr>
        <w:top w:val="none" w:sz="0" w:space="0" w:color="auto"/>
        <w:left w:val="none" w:sz="0" w:space="0" w:color="auto"/>
        <w:bottom w:val="none" w:sz="0" w:space="0" w:color="auto"/>
        <w:right w:val="none" w:sz="0" w:space="0" w:color="auto"/>
      </w:divBdr>
    </w:div>
    <w:div w:id="1601644006">
      <w:bodyDiv w:val="1"/>
      <w:marLeft w:val="0"/>
      <w:marRight w:val="0"/>
      <w:marTop w:val="0"/>
      <w:marBottom w:val="0"/>
      <w:divBdr>
        <w:top w:val="none" w:sz="0" w:space="0" w:color="auto"/>
        <w:left w:val="none" w:sz="0" w:space="0" w:color="auto"/>
        <w:bottom w:val="none" w:sz="0" w:space="0" w:color="auto"/>
        <w:right w:val="none" w:sz="0" w:space="0" w:color="auto"/>
      </w:divBdr>
    </w:div>
    <w:div w:id="1627084489">
      <w:bodyDiv w:val="1"/>
      <w:marLeft w:val="0"/>
      <w:marRight w:val="0"/>
      <w:marTop w:val="0"/>
      <w:marBottom w:val="0"/>
      <w:divBdr>
        <w:top w:val="none" w:sz="0" w:space="0" w:color="auto"/>
        <w:left w:val="none" w:sz="0" w:space="0" w:color="auto"/>
        <w:bottom w:val="none" w:sz="0" w:space="0" w:color="auto"/>
        <w:right w:val="none" w:sz="0" w:space="0" w:color="auto"/>
      </w:divBdr>
    </w:div>
    <w:div w:id="1650135802">
      <w:bodyDiv w:val="1"/>
      <w:marLeft w:val="0"/>
      <w:marRight w:val="0"/>
      <w:marTop w:val="0"/>
      <w:marBottom w:val="0"/>
      <w:divBdr>
        <w:top w:val="none" w:sz="0" w:space="0" w:color="auto"/>
        <w:left w:val="none" w:sz="0" w:space="0" w:color="auto"/>
        <w:bottom w:val="none" w:sz="0" w:space="0" w:color="auto"/>
        <w:right w:val="none" w:sz="0" w:space="0" w:color="auto"/>
      </w:divBdr>
    </w:div>
    <w:div w:id="1686709141">
      <w:bodyDiv w:val="1"/>
      <w:marLeft w:val="0"/>
      <w:marRight w:val="0"/>
      <w:marTop w:val="0"/>
      <w:marBottom w:val="0"/>
      <w:divBdr>
        <w:top w:val="none" w:sz="0" w:space="0" w:color="auto"/>
        <w:left w:val="none" w:sz="0" w:space="0" w:color="auto"/>
        <w:bottom w:val="none" w:sz="0" w:space="0" w:color="auto"/>
        <w:right w:val="none" w:sz="0" w:space="0" w:color="auto"/>
      </w:divBdr>
    </w:div>
    <w:div w:id="1825320544">
      <w:bodyDiv w:val="1"/>
      <w:marLeft w:val="0"/>
      <w:marRight w:val="0"/>
      <w:marTop w:val="0"/>
      <w:marBottom w:val="0"/>
      <w:divBdr>
        <w:top w:val="none" w:sz="0" w:space="0" w:color="auto"/>
        <w:left w:val="none" w:sz="0" w:space="0" w:color="auto"/>
        <w:bottom w:val="none" w:sz="0" w:space="0" w:color="auto"/>
        <w:right w:val="none" w:sz="0" w:space="0" w:color="auto"/>
      </w:divBdr>
    </w:div>
    <w:div w:id="1903446690">
      <w:bodyDiv w:val="1"/>
      <w:marLeft w:val="0"/>
      <w:marRight w:val="0"/>
      <w:marTop w:val="0"/>
      <w:marBottom w:val="0"/>
      <w:divBdr>
        <w:top w:val="none" w:sz="0" w:space="0" w:color="auto"/>
        <w:left w:val="none" w:sz="0" w:space="0" w:color="auto"/>
        <w:bottom w:val="none" w:sz="0" w:space="0" w:color="auto"/>
        <w:right w:val="none" w:sz="0" w:space="0" w:color="auto"/>
      </w:divBdr>
    </w:div>
    <w:div w:id="1916932439">
      <w:bodyDiv w:val="1"/>
      <w:marLeft w:val="0"/>
      <w:marRight w:val="0"/>
      <w:marTop w:val="0"/>
      <w:marBottom w:val="0"/>
      <w:divBdr>
        <w:top w:val="none" w:sz="0" w:space="0" w:color="auto"/>
        <w:left w:val="none" w:sz="0" w:space="0" w:color="auto"/>
        <w:bottom w:val="none" w:sz="0" w:space="0" w:color="auto"/>
        <w:right w:val="none" w:sz="0" w:space="0" w:color="auto"/>
      </w:divBdr>
    </w:div>
    <w:div w:id="1936667490">
      <w:bodyDiv w:val="1"/>
      <w:marLeft w:val="0"/>
      <w:marRight w:val="0"/>
      <w:marTop w:val="0"/>
      <w:marBottom w:val="0"/>
      <w:divBdr>
        <w:top w:val="none" w:sz="0" w:space="0" w:color="auto"/>
        <w:left w:val="none" w:sz="0" w:space="0" w:color="auto"/>
        <w:bottom w:val="none" w:sz="0" w:space="0" w:color="auto"/>
        <w:right w:val="none" w:sz="0" w:space="0" w:color="auto"/>
      </w:divBdr>
    </w:div>
    <w:div w:id="1995915056">
      <w:bodyDiv w:val="1"/>
      <w:marLeft w:val="0"/>
      <w:marRight w:val="0"/>
      <w:marTop w:val="0"/>
      <w:marBottom w:val="0"/>
      <w:divBdr>
        <w:top w:val="none" w:sz="0" w:space="0" w:color="auto"/>
        <w:left w:val="none" w:sz="0" w:space="0" w:color="auto"/>
        <w:bottom w:val="none" w:sz="0" w:space="0" w:color="auto"/>
        <w:right w:val="none" w:sz="0" w:space="0" w:color="auto"/>
      </w:divBdr>
    </w:div>
    <w:div w:id="2007046821">
      <w:bodyDiv w:val="1"/>
      <w:marLeft w:val="0"/>
      <w:marRight w:val="0"/>
      <w:marTop w:val="0"/>
      <w:marBottom w:val="0"/>
      <w:divBdr>
        <w:top w:val="none" w:sz="0" w:space="0" w:color="auto"/>
        <w:left w:val="none" w:sz="0" w:space="0" w:color="auto"/>
        <w:bottom w:val="none" w:sz="0" w:space="0" w:color="auto"/>
        <w:right w:val="none" w:sz="0" w:space="0" w:color="auto"/>
      </w:divBdr>
      <w:divsChild>
        <w:div w:id="1101537002">
          <w:marLeft w:val="0"/>
          <w:marRight w:val="0"/>
          <w:marTop w:val="0"/>
          <w:marBottom w:val="0"/>
          <w:divBdr>
            <w:top w:val="none" w:sz="0" w:space="0" w:color="auto"/>
            <w:left w:val="none" w:sz="0" w:space="0" w:color="auto"/>
            <w:bottom w:val="none" w:sz="0" w:space="0" w:color="auto"/>
            <w:right w:val="none" w:sz="0" w:space="0" w:color="auto"/>
          </w:divBdr>
          <w:divsChild>
            <w:div w:id="911045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360702">
      <w:bodyDiv w:val="1"/>
      <w:marLeft w:val="0"/>
      <w:marRight w:val="0"/>
      <w:marTop w:val="0"/>
      <w:marBottom w:val="0"/>
      <w:divBdr>
        <w:top w:val="none" w:sz="0" w:space="0" w:color="auto"/>
        <w:left w:val="none" w:sz="0" w:space="0" w:color="auto"/>
        <w:bottom w:val="none" w:sz="0" w:space="0" w:color="auto"/>
        <w:right w:val="none" w:sz="0" w:space="0" w:color="auto"/>
      </w:divBdr>
    </w:div>
    <w:div w:id="2080244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42" Type="http://schemas.openxmlformats.org/officeDocument/2006/relationships/image" Target="media/image30.png"/><Relationship Id="rId47" Type="http://schemas.openxmlformats.org/officeDocument/2006/relationships/image" Target="media/image29.png"/><Relationship Id="rId63" Type="http://schemas.openxmlformats.org/officeDocument/2006/relationships/image" Target="media/image38.png"/><Relationship Id="rId68" Type="http://schemas.openxmlformats.org/officeDocument/2006/relationships/image" Target="media/image53.jpeg"/><Relationship Id="rId84" Type="http://schemas.openxmlformats.org/officeDocument/2006/relationships/image" Target="media/image67.jpeg"/><Relationship Id="rId89" Type="http://schemas.openxmlformats.org/officeDocument/2006/relationships/theme" Target="theme/theme1.xml"/><Relationship Id="rId16" Type="http://schemas.openxmlformats.org/officeDocument/2006/relationships/image" Target="media/image7.jpeg"/><Relationship Id="rId11" Type="http://schemas.openxmlformats.org/officeDocument/2006/relationships/image" Target="media/image2.jpeg"/><Relationship Id="rId32" Type="http://schemas.openxmlformats.org/officeDocument/2006/relationships/image" Target="media/image20.jpeg"/><Relationship Id="rId37" Type="http://schemas.openxmlformats.org/officeDocument/2006/relationships/image" Target="media/image19.jpeg"/><Relationship Id="rId53" Type="http://schemas.openxmlformats.org/officeDocument/2006/relationships/image" Target="media/image38.jpeg"/><Relationship Id="rId58" Type="http://schemas.openxmlformats.org/officeDocument/2006/relationships/image" Target="media/image35.jpeg"/><Relationship Id="rId74" Type="http://schemas.openxmlformats.org/officeDocument/2006/relationships/image" Target="media/image61.png"/><Relationship Id="rId79" Type="http://schemas.openxmlformats.org/officeDocument/2006/relationships/image" Target="media/image51.jpeg"/><Relationship Id="rId5" Type="http://schemas.openxmlformats.org/officeDocument/2006/relationships/webSettings" Target="webSettings.xml"/><Relationship Id="rId61" Type="http://schemas.openxmlformats.org/officeDocument/2006/relationships/image" Target="media/image37.jpeg"/><Relationship Id="rId82" Type="http://schemas.openxmlformats.org/officeDocument/2006/relationships/image" Target="media/image65.jpeg"/><Relationship Id="rId14" Type="http://schemas.openxmlformats.org/officeDocument/2006/relationships/image" Target="media/image5.jpeg"/><Relationship Id="rId22" Type="http://schemas.openxmlformats.org/officeDocument/2006/relationships/image" Target="media/image10.jpeg"/><Relationship Id="rId27" Type="http://schemas.openxmlformats.org/officeDocument/2006/relationships/image" Target="media/image11.jpeg"/><Relationship Id="rId30" Type="http://schemas.openxmlformats.org/officeDocument/2006/relationships/image" Target="media/image18.jpeg"/><Relationship Id="rId35" Type="http://schemas.openxmlformats.org/officeDocument/2006/relationships/image" Target="media/image17.jpeg"/><Relationship Id="rId43" Type="http://schemas.openxmlformats.org/officeDocument/2006/relationships/image" Target="media/image25.jpeg"/><Relationship Id="rId56" Type="http://schemas.openxmlformats.org/officeDocument/2006/relationships/image" Target="media/image34.jpeg"/><Relationship Id="rId64" Type="http://schemas.openxmlformats.org/officeDocument/2006/relationships/image" Target="media/image49.png"/><Relationship Id="rId69" Type="http://schemas.openxmlformats.org/officeDocument/2006/relationships/image" Target="media/image44.jpeg"/><Relationship Id="rId77" Type="http://schemas.openxmlformats.org/officeDocument/2006/relationships/image" Target="media/image49.jpg"/><Relationship Id="rId8" Type="http://schemas.openxmlformats.org/officeDocument/2006/relationships/footer" Target="footer1.xml"/><Relationship Id="rId51" Type="http://schemas.openxmlformats.org/officeDocument/2006/relationships/image" Target="media/image30.jpeg"/><Relationship Id="rId72" Type="http://schemas.openxmlformats.org/officeDocument/2006/relationships/image" Target="media/image46.png"/><Relationship Id="rId80" Type="http://schemas.openxmlformats.org/officeDocument/2006/relationships/image" Target="media/image52.jpeg"/><Relationship Id="rId85" Type="http://schemas.openxmlformats.org/officeDocument/2006/relationships/image" Target="media/image57.jpeg"/><Relationship Id="rId3" Type="http://schemas.openxmlformats.org/officeDocument/2006/relationships/styles" Target="styles.xml"/><Relationship Id="rId12" Type="http://schemas.openxmlformats.org/officeDocument/2006/relationships/image" Target="media/image3.jpeg"/><Relationship Id="rId25" Type="http://schemas.openxmlformats.org/officeDocument/2006/relationships/image" Target="media/image9.jpeg"/><Relationship Id="rId33" Type="http://schemas.openxmlformats.org/officeDocument/2006/relationships/image" Target="media/image16.png"/><Relationship Id="rId38" Type="http://schemas.openxmlformats.org/officeDocument/2006/relationships/image" Target="media/image26.jpeg"/><Relationship Id="rId46" Type="http://schemas.openxmlformats.org/officeDocument/2006/relationships/image" Target="media/image28.png"/><Relationship Id="rId59" Type="http://schemas.openxmlformats.org/officeDocument/2006/relationships/image" Target="media/image36.jpeg"/><Relationship Id="rId67" Type="http://schemas.openxmlformats.org/officeDocument/2006/relationships/image" Target="media/image43.jpeg"/><Relationship Id="rId41" Type="http://schemas.openxmlformats.org/officeDocument/2006/relationships/image" Target="media/image23.png"/><Relationship Id="rId54" Type="http://schemas.openxmlformats.org/officeDocument/2006/relationships/image" Target="media/image32.jpeg"/><Relationship Id="rId62" Type="http://schemas.openxmlformats.org/officeDocument/2006/relationships/image" Target="media/image47.jpeg"/><Relationship Id="rId70" Type="http://schemas.openxmlformats.org/officeDocument/2006/relationships/image" Target="media/image55.jpeg"/><Relationship Id="rId75" Type="http://schemas.openxmlformats.org/officeDocument/2006/relationships/image" Target="media/image48.jpeg"/><Relationship Id="rId83" Type="http://schemas.openxmlformats.org/officeDocument/2006/relationships/image" Target="media/image56.jpe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8.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6.png"/><Relationship Id="rId57" Type="http://schemas.openxmlformats.org/officeDocument/2006/relationships/image" Target="media/image42.jpeg"/><Relationship Id="rId10" Type="http://schemas.openxmlformats.org/officeDocument/2006/relationships/image" Target="media/image1.png"/><Relationship Id="rId31" Type="http://schemas.openxmlformats.org/officeDocument/2006/relationships/image" Target="media/image15.jpeg"/><Relationship Id="rId44" Type="http://schemas.openxmlformats.org/officeDocument/2006/relationships/image" Target="media/image27.jpeg"/><Relationship Id="rId52" Type="http://schemas.openxmlformats.org/officeDocument/2006/relationships/image" Target="media/image31.jpeg"/><Relationship Id="rId60" Type="http://schemas.openxmlformats.org/officeDocument/2006/relationships/image" Target="media/image45.jpeg"/><Relationship Id="rId65" Type="http://schemas.openxmlformats.org/officeDocument/2006/relationships/image" Target="media/image39.jpeg"/><Relationship Id="rId73" Type="http://schemas.openxmlformats.org/officeDocument/2006/relationships/image" Target="media/image60.png"/><Relationship Id="rId78" Type="http://schemas.openxmlformats.org/officeDocument/2006/relationships/image" Target="media/image50.jpg"/><Relationship Id="rId81" Type="http://schemas.openxmlformats.org/officeDocument/2006/relationships/image" Target="media/image54.jpeg"/><Relationship Id="rId86" Type="http://schemas.openxmlformats.org/officeDocument/2006/relationships/image" Target="media/image58.jpe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4.jpeg"/><Relationship Id="rId39" Type="http://schemas.openxmlformats.org/officeDocument/2006/relationships/image" Target="media/image21.jpeg"/><Relationship Id="rId34" Type="http://schemas.openxmlformats.org/officeDocument/2006/relationships/image" Target="media/image22.png"/><Relationship Id="rId50" Type="http://schemas.openxmlformats.org/officeDocument/2006/relationships/image" Target="media/image37.png"/><Relationship Id="rId55" Type="http://schemas.openxmlformats.org/officeDocument/2006/relationships/image" Target="media/image40.jpeg"/><Relationship Id="rId76" Type="http://schemas.openxmlformats.org/officeDocument/2006/relationships/image" Target="media/image59.jpeg"/><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image" Target="media/image13.jpeg"/><Relationship Id="rId24" Type="http://schemas.openxmlformats.org/officeDocument/2006/relationships/image" Target="media/image12.jpeg"/><Relationship Id="rId40" Type="http://schemas.openxmlformats.org/officeDocument/2006/relationships/image" Target="media/image28.jpeg"/><Relationship Id="rId45" Type="http://schemas.openxmlformats.org/officeDocument/2006/relationships/image" Target="media/image33.jpeg"/><Relationship Id="rId66" Type="http://schemas.openxmlformats.org/officeDocument/2006/relationships/image" Target="media/image41.jpeg"/><Relationship Id="rId87" Type="http://schemas.openxmlformats.org/officeDocument/2006/relationships/image" Target="media/image7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E2E2214-8E0E-4D32-AD90-06AEA4630BB1}">
  <we:reference id="4b785c87-866c-4bad-85d8-5d1ae467ac9a" version="3.19.0.0" store="EXCatalog" storeType="EXCatalog"/>
  <we:alternateReferences>
    <we:reference id="WA104381909" version="3.19.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13D85-1592-4B65-93D6-18EC43F15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TotalTime>
  <Pages>305</Pages>
  <Words>287578</Words>
  <Characters>1639200</Characters>
  <Application>Microsoft Office Word</Application>
  <DocSecurity>0</DocSecurity>
  <Lines>13660</Lines>
  <Paragraphs>38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2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S, LEAH</dc:creator>
  <cp:keywords/>
  <dc:description/>
  <cp:lastModifiedBy>EDWARDS, LEAH</cp:lastModifiedBy>
  <cp:revision>196</cp:revision>
  <cp:lastPrinted>2026-03-13T09:22:00Z</cp:lastPrinted>
  <dcterms:created xsi:type="dcterms:W3CDTF">2026-05-01T09:39:00Z</dcterms:created>
  <dcterms:modified xsi:type="dcterms:W3CDTF">2026-05-19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Tk1xFl7t"/&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 name="delayCitationUpdates" value="true"/&gt;&lt;pref name="dontAskDelayCitationUpdates" value="true"/&gt;&lt;/prefs&gt;&lt;/data&gt;</vt:lpwstr>
  </property>
</Properties>
</file>